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A79F34" w14:textId="1CC4FC2A" w:rsidR="00E73DF6" w:rsidRDefault="00BB17A9" w:rsidP="00405E08">
      <w:pPr>
        <w:ind w:left="-284"/>
      </w:pPr>
      <w:r>
        <w:rPr>
          <w:noProof/>
        </w:rPr>
        <w:drawing>
          <wp:inline distT="0" distB="0" distL="0" distR="0" wp14:anchorId="5F60015D" wp14:editId="11E72856">
            <wp:extent cx="6558016" cy="704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81185" cy="707340"/>
                    </a:xfrm>
                    <a:prstGeom prst="rect">
                      <a:avLst/>
                    </a:prstGeom>
                    <a:noFill/>
                  </pic:spPr>
                </pic:pic>
              </a:graphicData>
            </a:graphic>
          </wp:inline>
        </w:drawing>
      </w:r>
    </w:p>
    <w:p w14:paraId="2C6A9E76" w14:textId="0E9C85D0" w:rsidR="00FC0944" w:rsidRDefault="00FC0944" w:rsidP="00F70AA3"/>
    <w:p w14:paraId="25C646BE" w14:textId="4294BA1E" w:rsidR="008D511C" w:rsidRDefault="008D511C" w:rsidP="00F70AA3"/>
    <w:p w14:paraId="5EB4FB98" w14:textId="68D71FAD" w:rsidR="008D511C" w:rsidRDefault="008D511C" w:rsidP="00F70AA3"/>
    <w:p w14:paraId="1FE7147B" w14:textId="77777777" w:rsidR="00BE2B45" w:rsidRDefault="00BE2B45" w:rsidP="00F70AA3"/>
    <w:p w14:paraId="1C1CCBBC" w14:textId="77777777" w:rsidR="00100B8D" w:rsidRDefault="00100B8D" w:rsidP="008D511C"/>
    <w:p w14:paraId="37349617" w14:textId="209236ED" w:rsidR="00F70AA3" w:rsidRDefault="00D73F36" w:rsidP="00A37E7D">
      <w:pPr>
        <w:pStyle w:val="Title"/>
      </w:pPr>
      <w:r>
        <w:t>P</w:t>
      </w:r>
      <w:r w:rsidR="00F70AA3" w:rsidRPr="00F70AA3">
        <w:t>rofessional</w:t>
      </w:r>
      <w:r w:rsidR="00EF1385">
        <w:t xml:space="preserve"> </w:t>
      </w:r>
      <w:r w:rsidR="00F70AA3" w:rsidRPr="00F70AA3">
        <w:t>bodies</w:t>
      </w:r>
      <w:r w:rsidR="00EF1385">
        <w:t xml:space="preserve"> </w:t>
      </w:r>
      <w:r>
        <w:t>and</w:t>
      </w:r>
      <w:r w:rsidR="00EF1385">
        <w:t xml:space="preserve"> </w:t>
      </w:r>
      <w:r w:rsidR="00F70AA3" w:rsidRPr="00F70AA3">
        <w:t>support</w:t>
      </w:r>
      <w:r w:rsidR="00F85CCF">
        <w:t>ing</w:t>
      </w:r>
      <w:r w:rsidR="00EF1385">
        <w:t xml:space="preserve"> </w:t>
      </w:r>
      <w:r w:rsidR="00B02E24">
        <w:t>highly-skilled</w:t>
      </w:r>
      <w:r w:rsidR="00EF1385">
        <w:t xml:space="preserve"> </w:t>
      </w:r>
      <w:r w:rsidR="00B02E24">
        <w:t>r</w:t>
      </w:r>
      <w:r w:rsidR="00F70AA3" w:rsidRPr="00F70AA3">
        <w:t>efugees</w:t>
      </w:r>
      <w:r w:rsidR="00EF1385">
        <w:t xml:space="preserve"> </w:t>
      </w:r>
      <w:r w:rsidR="00F70AA3" w:rsidRPr="00F70AA3">
        <w:t>into</w:t>
      </w:r>
      <w:r w:rsidR="00EF1385">
        <w:t xml:space="preserve"> </w:t>
      </w:r>
      <w:r w:rsidR="00F70AA3" w:rsidRPr="00F70AA3">
        <w:t>employment</w:t>
      </w:r>
    </w:p>
    <w:p w14:paraId="5EB9DA2E" w14:textId="77777777" w:rsidR="00E73DF6" w:rsidRPr="00F70AA3" w:rsidRDefault="00E73DF6" w:rsidP="00F70AA3"/>
    <w:p w14:paraId="0CB8FF0F" w14:textId="14CEA36E" w:rsidR="005E2C83" w:rsidRDefault="005E2C83" w:rsidP="00F70AA3"/>
    <w:p w14:paraId="5660701A" w14:textId="77777777" w:rsidR="004669A4" w:rsidRDefault="004669A4" w:rsidP="00F70AA3"/>
    <w:p w14:paraId="31114626" w14:textId="73F6A900" w:rsidR="005E6EEE" w:rsidRPr="004D3ED4" w:rsidRDefault="00AE39FB" w:rsidP="004D3ED4">
      <w:pPr>
        <w:rPr>
          <w:b/>
          <w:bCs/>
          <w:sz w:val="36"/>
          <w:szCs w:val="36"/>
        </w:rPr>
      </w:pPr>
      <w:r w:rsidRPr="004D3ED4">
        <w:rPr>
          <w:b/>
          <w:bCs/>
          <w:sz w:val="36"/>
          <w:szCs w:val="36"/>
        </w:rPr>
        <w:t>John</w:t>
      </w:r>
      <w:r w:rsidR="00EF1385">
        <w:rPr>
          <w:b/>
          <w:bCs/>
          <w:sz w:val="36"/>
          <w:szCs w:val="36"/>
        </w:rPr>
        <w:t xml:space="preserve"> </w:t>
      </w:r>
      <w:r w:rsidR="004669A4" w:rsidRPr="004D3ED4">
        <w:rPr>
          <w:b/>
          <w:bCs/>
          <w:sz w:val="36"/>
          <w:szCs w:val="36"/>
        </w:rPr>
        <w:t>Willott</w:t>
      </w:r>
    </w:p>
    <w:p w14:paraId="0650C7D7" w14:textId="55E18BA2" w:rsidR="003439B9" w:rsidRPr="004D3ED4" w:rsidRDefault="003439B9" w:rsidP="004D3ED4">
      <w:pPr>
        <w:rPr>
          <w:b/>
          <w:bCs/>
          <w:sz w:val="36"/>
          <w:szCs w:val="36"/>
        </w:rPr>
      </w:pPr>
      <w:r w:rsidRPr="004D3ED4">
        <w:rPr>
          <w:b/>
          <w:bCs/>
          <w:sz w:val="36"/>
          <w:szCs w:val="36"/>
        </w:rPr>
        <w:t>Leeds</w:t>
      </w:r>
      <w:r w:rsidR="00EF1385">
        <w:rPr>
          <w:b/>
          <w:bCs/>
          <w:sz w:val="36"/>
          <w:szCs w:val="36"/>
        </w:rPr>
        <w:t xml:space="preserve"> </w:t>
      </w:r>
      <w:r w:rsidRPr="004D3ED4">
        <w:rPr>
          <w:b/>
          <w:bCs/>
          <w:sz w:val="36"/>
          <w:szCs w:val="36"/>
        </w:rPr>
        <w:t>Beckett</w:t>
      </w:r>
      <w:r w:rsidR="00EF1385">
        <w:rPr>
          <w:b/>
          <w:bCs/>
          <w:sz w:val="36"/>
          <w:szCs w:val="36"/>
        </w:rPr>
        <w:t xml:space="preserve"> </w:t>
      </w:r>
      <w:r w:rsidRPr="004D3ED4">
        <w:rPr>
          <w:b/>
          <w:bCs/>
          <w:sz w:val="36"/>
          <w:szCs w:val="36"/>
        </w:rPr>
        <w:t>University</w:t>
      </w:r>
    </w:p>
    <w:p w14:paraId="3636A690" w14:textId="77777777" w:rsidR="001160FE" w:rsidRDefault="001160FE" w:rsidP="003439B9">
      <w:pPr>
        <w:rPr>
          <w:bCs/>
          <w:sz w:val="28"/>
          <w:szCs w:val="28"/>
        </w:rPr>
      </w:pPr>
    </w:p>
    <w:p w14:paraId="10AB900C" w14:textId="24C510AF" w:rsidR="001160FE" w:rsidRPr="009E5CD5" w:rsidRDefault="001160FE" w:rsidP="003439B9">
      <w:pPr>
        <w:rPr>
          <w:bCs/>
          <w:sz w:val="28"/>
          <w:szCs w:val="28"/>
        </w:rPr>
      </w:pPr>
      <w:r>
        <w:rPr>
          <w:bCs/>
          <w:sz w:val="28"/>
          <w:szCs w:val="28"/>
        </w:rPr>
        <w:t>December</w:t>
      </w:r>
      <w:r w:rsidR="00EF1385">
        <w:rPr>
          <w:bCs/>
          <w:sz w:val="28"/>
          <w:szCs w:val="28"/>
        </w:rPr>
        <w:t xml:space="preserve"> </w:t>
      </w:r>
      <w:r>
        <w:rPr>
          <w:bCs/>
          <w:sz w:val="28"/>
          <w:szCs w:val="28"/>
        </w:rPr>
        <w:t>2022</w:t>
      </w:r>
    </w:p>
    <w:p w14:paraId="21CC8FF6" w14:textId="2986FCAC" w:rsidR="00EB6631" w:rsidRDefault="00EB6631" w:rsidP="003439B9">
      <w:pPr>
        <w:rPr>
          <w:bCs/>
        </w:rPr>
      </w:pPr>
    </w:p>
    <w:p w14:paraId="3A981C97" w14:textId="788D98FB" w:rsidR="00EB6631" w:rsidRDefault="00EB6631" w:rsidP="003439B9">
      <w:pPr>
        <w:rPr>
          <w:bCs/>
        </w:rPr>
      </w:pPr>
    </w:p>
    <w:p w14:paraId="6B32C400" w14:textId="159626B8" w:rsidR="00EB6631" w:rsidRDefault="00EB6631" w:rsidP="003439B9">
      <w:pPr>
        <w:rPr>
          <w:bCs/>
        </w:rPr>
      </w:pPr>
    </w:p>
    <w:p w14:paraId="3C5817EB" w14:textId="77777777" w:rsidR="00EB6631" w:rsidRPr="003439B9" w:rsidRDefault="00EB6631" w:rsidP="003439B9">
      <w:pPr>
        <w:rPr>
          <w:bCs/>
        </w:rPr>
      </w:pPr>
    </w:p>
    <w:p w14:paraId="62E4D8A7" w14:textId="77777777" w:rsidR="00BA6307" w:rsidRDefault="00BA6307" w:rsidP="00F70AA3">
      <w:pPr>
        <w:sectPr w:rsidR="00BA6307" w:rsidSect="00DF1665">
          <w:footerReference w:type="default" r:id="rId12"/>
          <w:pgSz w:w="11906" w:h="16838"/>
          <w:pgMar w:top="1134" w:right="1134" w:bottom="1134" w:left="1134" w:header="708" w:footer="708" w:gutter="0"/>
          <w:cols w:space="708"/>
          <w:titlePg/>
          <w:docGrid w:linePitch="360"/>
        </w:sectPr>
      </w:pPr>
    </w:p>
    <w:p w14:paraId="305BA893" w14:textId="0FDE145D" w:rsidR="00F26A1B" w:rsidRDefault="00D71559" w:rsidP="00D13DB3">
      <w:pPr>
        <w:pStyle w:val="Heading1"/>
      </w:pPr>
      <w:bookmarkStart w:id="0" w:name="_Toc122535616"/>
      <w:r>
        <w:lastRenderedPageBreak/>
        <w:t>Executive</w:t>
      </w:r>
      <w:r w:rsidR="00EF1385">
        <w:t xml:space="preserve"> </w:t>
      </w:r>
      <w:r>
        <w:t>summary</w:t>
      </w:r>
      <w:bookmarkEnd w:id="0"/>
    </w:p>
    <w:p w14:paraId="6CCED23E" w14:textId="77777777" w:rsidR="00537879" w:rsidRDefault="00537879" w:rsidP="00F70AA3"/>
    <w:p w14:paraId="16328100" w14:textId="55C6AABF" w:rsidR="00616A7E" w:rsidRDefault="009A4595" w:rsidP="00F70AA3">
      <w:r>
        <w:t>Refugees</w:t>
      </w:r>
      <w:r w:rsidR="00EF1385">
        <w:t xml:space="preserve"> </w:t>
      </w:r>
      <w:r>
        <w:t>may</w:t>
      </w:r>
      <w:r w:rsidR="00EF1385">
        <w:t xml:space="preserve"> </w:t>
      </w:r>
      <w:r>
        <w:t>be</w:t>
      </w:r>
      <w:r w:rsidR="00EF1385">
        <w:t xml:space="preserve"> </w:t>
      </w:r>
      <w:r>
        <w:t>highly</w:t>
      </w:r>
      <w:r w:rsidR="00EF1385">
        <w:t xml:space="preserve"> </w:t>
      </w:r>
      <w:r>
        <w:t>qualified</w:t>
      </w:r>
      <w:r w:rsidR="00EF1385">
        <w:t xml:space="preserve"> </w:t>
      </w:r>
      <w:r>
        <w:t>and</w:t>
      </w:r>
      <w:r w:rsidR="00EF1385">
        <w:t xml:space="preserve"> </w:t>
      </w:r>
      <w:r>
        <w:t>experienced</w:t>
      </w:r>
      <w:r w:rsidR="00EF1385">
        <w:t xml:space="preserve"> </w:t>
      </w:r>
      <w:r>
        <w:t>professionals,</w:t>
      </w:r>
      <w:r w:rsidR="00EF1385">
        <w:t xml:space="preserve"> </w:t>
      </w:r>
      <w:r>
        <w:t>yet</w:t>
      </w:r>
      <w:r w:rsidR="00EF1385">
        <w:t xml:space="preserve"> </w:t>
      </w:r>
      <w:r>
        <w:t>many</w:t>
      </w:r>
      <w:r w:rsidR="00EF1385">
        <w:t xml:space="preserve"> </w:t>
      </w:r>
      <w:r>
        <w:t>remain</w:t>
      </w:r>
      <w:r w:rsidR="00EF1385">
        <w:t xml:space="preserve"> </w:t>
      </w:r>
      <w:r w:rsidR="00321F6C">
        <w:t>unemployed</w:t>
      </w:r>
      <w:r w:rsidR="00EF1385">
        <w:t xml:space="preserve"> </w:t>
      </w:r>
      <w:r>
        <w:t>or</w:t>
      </w:r>
      <w:r w:rsidR="00EF1385">
        <w:t xml:space="preserve"> </w:t>
      </w:r>
      <w:r w:rsidR="00321F6C">
        <w:t>under</w:t>
      </w:r>
      <w:r w:rsidR="00EF1385">
        <w:t xml:space="preserve"> </w:t>
      </w:r>
      <w:r w:rsidR="00321F6C">
        <w:t>employed</w:t>
      </w:r>
      <w:r w:rsidR="00616A7E">
        <w:t>,</w:t>
      </w:r>
      <w:r w:rsidR="00EF1385">
        <w:t xml:space="preserve"> </w:t>
      </w:r>
      <w:r w:rsidR="00321F6C">
        <w:t>in</w:t>
      </w:r>
      <w:r w:rsidR="00EF1385">
        <w:t xml:space="preserve"> </w:t>
      </w:r>
      <w:r w:rsidR="00321F6C">
        <w:t>a</w:t>
      </w:r>
      <w:r w:rsidR="00EF1385">
        <w:t xml:space="preserve"> </w:t>
      </w:r>
      <w:r w:rsidR="00321F6C">
        <w:t>lower-grade</w:t>
      </w:r>
      <w:r w:rsidR="00EF1385">
        <w:t xml:space="preserve"> </w:t>
      </w:r>
      <w:r w:rsidR="00321F6C">
        <w:t>occupation</w:t>
      </w:r>
      <w:r w:rsidR="00EF1385">
        <w:t xml:space="preserve"> </w:t>
      </w:r>
      <w:r w:rsidR="00321F6C">
        <w:t>than</w:t>
      </w:r>
      <w:r w:rsidR="00EF1385">
        <w:t xml:space="preserve"> </w:t>
      </w:r>
      <w:r w:rsidR="00321F6C">
        <w:t>their</w:t>
      </w:r>
      <w:r w:rsidR="00EF1385">
        <w:t xml:space="preserve"> </w:t>
      </w:r>
      <w:r w:rsidR="00321F6C">
        <w:t>skills</w:t>
      </w:r>
      <w:r w:rsidR="00EF1385">
        <w:t xml:space="preserve"> </w:t>
      </w:r>
      <w:r w:rsidR="00321F6C">
        <w:t>merit.</w:t>
      </w:r>
      <w:r w:rsidR="00EF1385">
        <w:t xml:space="preserve"> </w:t>
      </w:r>
      <w:r w:rsidR="004D534A">
        <w:t>This</w:t>
      </w:r>
      <w:r w:rsidR="00EF1385">
        <w:t xml:space="preserve"> </w:t>
      </w:r>
      <w:r w:rsidR="004D534A">
        <w:t>has</w:t>
      </w:r>
      <w:r w:rsidR="00EF1385">
        <w:t xml:space="preserve"> </w:t>
      </w:r>
      <w:r w:rsidR="004D534A">
        <w:t>consequences</w:t>
      </w:r>
      <w:r w:rsidR="00EF1385">
        <w:t xml:space="preserve"> </w:t>
      </w:r>
      <w:r w:rsidR="004D534A">
        <w:t>for</w:t>
      </w:r>
      <w:r w:rsidR="00EF1385">
        <w:t xml:space="preserve"> </w:t>
      </w:r>
      <w:r w:rsidR="004D534A">
        <w:t>these</w:t>
      </w:r>
      <w:r w:rsidR="00EF1385">
        <w:t xml:space="preserve"> </w:t>
      </w:r>
      <w:r w:rsidR="004D534A">
        <w:t>individuals,</w:t>
      </w:r>
      <w:r w:rsidR="00EF1385">
        <w:t xml:space="preserve"> </w:t>
      </w:r>
      <w:r w:rsidR="004D534A">
        <w:t>but</w:t>
      </w:r>
      <w:r w:rsidR="00EF1385">
        <w:t xml:space="preserve"> </w:t>
      </w:r>
      <w:r w:rsidR="004D534A">
        <w:t>also</w:t>
      </w:r>
      <w:r w:rsidR="00EF1385">
        <w:t xml:space="preserve"> </w:t>
      </w:r>
      <w:r w:rsidR="004D534A">
        <w:t>the</w:t>
      </w:r>
      <w:r w:rsidR="00EF1385">
        <w:t xml:space="preserve"> </w:t>
      </w:r>
      <w:r w:rsidR="000314E7">
        <w:t>UK</w:t>
      </w:r>
      <w:r w:rsidR="00EF1385">
        <w:t xml:space="preserve"> </w:t>
      </w:r>
      <w:r w:rsidR="004D534A">
        <w:t>economy</w:t>
      </w:r>
      <w:r w:rsidR="00EF1385">
        <w:t xml:space="preserve"> </w:t>
      </w:r>
      <w:r w:rsidR="004D534A">
        <w:t>where</w:t>
      </w:r>
      <w:r w:rsidR="00EF1385">
        <w:t xml:space="preserve"> </w:t>
      </w:r>
      <w:r w:rsidR="00616A7E">
        <w:t>there</w:t>
      </w:r>
      <w:r w:rsidR="00EF1385">
        <w:t xml:space="preserve"> </w:t>
      </w:r>
      <w:r w:rsidR="00616A7E">
        <w:t>are</w:t>
      </w:r>
      <w:r w:rsidR="00EF1385">
        <w:t xml:space="preserve"> </w:t>
      </w:r>
      <w:r w:rsidR="00616A7E">
        <w:t>many</w:t>
      </w:r>
      <w:r w:rsidR="00EF1385">
        <w:t xml:space="preserve"> </w:t>
      </w:r>
      <w:r w:rsidR="00616A7E">
        <w:t>areas</w:t>
      </w:r>
      <w:r w:rsidR="00EF1385">
        <w:t xml:space="preserve"> </w:t>
      </w:r>
      <w:r w:rsidR="00616A7E">
        <w:t>of</w:t>
      </w:r>
      <w:r w:rsidR="00EF1385">
        <w:t xml:space="preserve"> </w:t>
      </w:r>
      <w:r w:rsidR="00616A7E">
        <w:t>skills</w:t>
      </w:r>
      <w:r w:rsidR="00EF1385">
        <w:t xml:space="preserve"> </w:t>
      </w:r>
      <w:r w:rsidR="00616A7E">
        <w:t>shortage.</w:t>
      </w:r>
      <w:r w:rsidR="00EF1385">
        <w:t xml:space="preserve"> </w:t>
      </w:r>
      <w:r w:rsidR="003B29D5">
        <w:t>Mainstream</w:t>
      </w:r>
      <w:r w:rsidR="00EF1385">
        <w:t xml:space="preserve"> </w:t>
      </w:r>
      <w:r w:rsidR="00E0151B">
        <w:t>employment</w:t>
      </w:r>
      <w:r w:rsidR="00EF1385">
        <w:t xml:space="preserve"> </w:t>
      </w:r>
      <w:r w:rsidR="00E0151B">
        <w:t>and</w:t>
      </w:r>
      <w:r w:rsidR="00EF1385">
        <w:t xml:space="preserve"> </w:t>
      </w:r>
      <w:r w:rsidR="00CA5831">
        <w:t>refugee</w:t>
      </w:r>
      <w:r w:rsidR="00EF1385">
        <w:t xml:space="preserve"> </w:t>
      </w:r>
      <w:r w:rsidR="00E0151B">
        <w:t>support</w:t>
      </w:r>
      <w:r w:rsidR="00EF1385">
        <w:t xml:space="preserve"> </w:t>
      </w:r>
      <w:r w:rsidR="00CA5831">
        <w:t>organisations</w:t>
      </w:r>
      <w:r w:rsidR="00EF1385">
        <w:t xml:space="preserve"> </w:t>
      </w:r>
      <w:r w:rsidR="00CA5831">
        <w:t>lack</w:t>
      </w:r>
      <w:r w:rsidR="00EF1385">
        <w:t xml:space="preserve"> </w:t>
      </w:r>
      <w:r w:rsidR="00CA5831">
        <w:t>the</w:t>
      </w:r>
      <w:r w:rsidR="00EF1385">
        <w:t xml:space="preserve"> </w:t>
      </w:r>
      <w:r w:rsidR="00443CDE">
        <w:t>specialised</w:t>
      </w:r>
      <w:r w:rsidR="00EF1385">
        <w:t xml:space="preserve"> </w:t>
      </w:r>
      <w:r w:rsidR="00443CDE">
        <w:t>knowledge</w:t>
      </w:r>
      <w:r w:rsidR="00EF1385">
        <w:t xml:space="preserve"> </w:t>
      </w:r>
      <w:r w:rsidR="00C34C19">
        <w:t>to</w:t>
      </w:r>
      <w:r w:rsidR="00EF1385">
        <w:t xml:space="preserve"> </w:t>
      </w:r>
      <w:r w:rsidR="00C34C19">
        <w:t>help</w:t>
      </w:r>
      <w:r w:rsidR="00EF1385">
        <w:t xml:space="preserve"> </w:t>
      </w:r>
      <w:r w:rsidR="00C34C19">
        <w:t>these</w:t>
      </w:r>
      <w:r w:rsidR="00EF1385">
        <w:t xml:space="preserve"> </w:t>
      </w:r>
      <w:r w:rsidR="00C34C19">
        <w:t>individuals</w:t>
      </w:r>
      <w:r w:rsidR="00973BF7">
        <w:t>,</w:t>
      </w:r>
      <w:r w:rsidR="00EF1385">
        <w:t xml:space="preserve"> </w:t>
      </w:r>
      <w:r w:rsidR="00973BF7">
        <w:t>knowledge</w:t>
      </w:r>
      <w:r w:rsidR="00EF1385">
        <w:t xml:space="preserve"> </w:t>
      </w:r>
      <w:r w:rsidR="00973BF7">
        <w:t>which</w:t>
      </w:r>
      <w:r w:rsidR="00EF1385">
        <w:t xml:space="preserve"> </w:t>
      </w:r>
      <w:r w:rsidR="00973BF7">
        <w:t>is</w:t>
      </w:r>
      <w:r w:rsidR="00EF1385">
        <w:t xml:space="preserve"> </w:t>
      </w:r>
      <w:r w:rsidR="001B3D2A">
        <w:t>the</w:t>
      </w:r>
      <w:r w:rsidR="00EF1385">
        <w:t xml:space="preserve"> </w:t>
      </w:r>
      <w:r w:rsidR="001B3D2A">
        <w:t>basis</w:t>
      </w:r>
      <w:r w:rsidR="00EF1385">
        <w:t xml:space="preserve"> </w:t>
      </w:r>
      <w:r w:rsidR="001B3D2A">
        <w:t>of</w:t>
      </w:r>
      <w:r w:rsidR="00EF1385">
        <w:t xml:space="preserve"> </w:t>
      </w:r>
      <w:r w:rsidR="001B3D2A">
        <w:t>professional</w:t>
      </w:r>
      <w:r w:rsidR="00EF1385">
        <w:t xml:space="preserve"> </w:t>
      </w:r>
      <w:r w:rsidR="001B3D2A">
        <w:t>bodies</w:t>
      </w:r>
      <w:r w:rsidR="00EF1385">
        <w:t xml:space="preserve"> </w:t>
      </w:r>
      <w:r w:rsidR="001B3D2A">
        <w:t>and</w:t>
      </w:r>
      <w:r w:rsidR="00EF1385">
        <w:t xml:space="preserve"> </w:t>
      </w:r>
      <w:r w:rsidR="001B3D2A">
        <w:t>their</w:t>
      </w:r>
      <w:r w:rsidR="00EF1385">
        <w:t xml:space="preserve"> </w:t>
      </w:r>
      <w:r w:rsidR="001B3D2A">
        <w:t>members.</w:t>
      </w:r>
    </w:p>
    <w:p w14:paraId="7D68D886" w14:textId="4F7C3F0F" w:rsidR="00812DA7" w:rsidRPr="00812DA7" w:rsidRDefault="00D74377" w:rsidP="00812DA7">
      <w:r>
        <w:t>This</w:t>
      </w:r>
      <w:r w:rsidR="00EF1385">
        <w:t xml:space="preserve"> </w:t>
      </w:r>
      <w:r>
        <w:t>project</w:t>
      </w:r>
      <w:r w:rsidR="00EF1385">
        <w:t xml:space="preserve"> </w:t>
      </w:r>
      <w:r>
        <w:t>sought</w:t>
      </w:r>
      <w:r w:rsidR="00EF1385">
        <w:t xml:space="preserve"> </w:t>
      </w:r>
      <w:r>
        <w:t>to</w:t>
      </w:r>
      <w:r w:rsidR="00EF1385">
        <w:t xml:space="preserve"> </w:t>
      </w:r>
      <w:r w:rsidR="00812DA7" w:rsidRPr="00812DA7">
        <w:t>produce</w:t>
      </w:r>
      <w:r w:rsidR="00EF1385">
        <w:t xml:space="preserve"> </w:t>
      </w:r>
      <w:r w:rsidR="00812DA7" w:rsidRPr="00812DA7">
        <w:t>a</w:t>
      </w:r>
      <w:r w:rsidR="00EF1385">
        <w:t xml:space="preserve"> </w:t>
      </w:r>
      <w:r w:rsidR="00812DA7" w:rsidRPr="00812DA7">
        <w:t>research-informed</w:t>
      </w:r>
      <w:r w:rsidR="00EF1385">
        <w:t xml:space="preserve"> </w:t>
      </w:r>
      <w:r w:rsidR="00812DA7" w:rsidRPr="00812DA7">
        <w:t>review</w:t>
      </w:r>
      <w:r w:rsidR="00EF1385">
        <w:t xml:space="preserve"> </w:t>
      </w:r>
      <w:r w:rsidR="00812DA7" w:rsidRPr="00812DA7">
        <w:t>of</w:t>
      </w:r>
      <w:r w:rsidR="00EF1385">
        <w:t xml:space="preserve"> </w:t>
      </w:r>
      <w:r w:rsidR="00812DA7" w:rsidRPr="00812DA7">
        <w:t>the</w:t>
      </w:r>
      <w:r w:rsidR="00EF1385">
        <w:t xml:space="preserve"> </w:t>
      </w:r>
      <w:r w:rsidR="00812DA7" w:rsidRPr="00812DA7">
        <w:t>policies</w:t>
      </w:r>
      <w:r w:rsidR="00EF1385">
        <w:t xml:space="preserve"> </w:t>
      </w:r>
      <w:r w:rsidR="00812DA7" w:rsidRPr="00812DA7">
        <w:t>and</w:t>
      </w:r>
      <w:r w:rsidR="00EF1385">
        <w:t xml:space="preserve"> </w:t>
      </w:r>
      <w:r w:rsidR="00812DA7" w:rsidRPr="00812DA7">
        <w:t>activities</w:t>
      </w:r>
      <w:r w:rsidR="00EF1385">
        <w:t xml:space="preserve"> </w:t>
      </w:r>
      <w:r w:rsidR="00812DA7" w:rsidRPr="00812DA7">
        <w:t>of</w:t>
      </w:r>
      <w:r w:rsidR="00EF1385">
        <w:t xml:space="preserve"> </w:t>
      </w:r>
      <w:r w:rsidR="00812DA7" w:rsidRPr="00812DA7">
        <w:t>professional</w:t>
      </w:r>
      <w:r w:rsidR="00EF1385">
        <w:t xml:space="preserve"> </w:t>
      </w:r>
      <w:r w:rsidR="00055425">
        <w:t>bodies</w:t>
      </w:r>
      <w:r w:rsidR="00EF1385">
        <w:t xml:space="preserve"> </w:t>
      </w:r>
      <w:r w:rsidR="00812DA7" w:rsidRPr="00812DA7">
        <w:t>to</w:t>
      </w:r>
      <w:r w:rsidR="00EF1385">
        <w:t xml:space="preserve"> </w:t>
      </w:r>
      <w:r w:rsidR="00812DA7" w:rsidRPr="00812DA7">
        <w:t>support</w:t>
      </w:r>
      <w:r w:rsidR="00EF1385">
        <w:t xml:space="preserve"> </w:t>
      </w:r>
      <w:r w:rsidR="00812DA7" w:rsidRPr="00812DA7">
        <w:t>refugees</w:t>
      </w:r>
      <w:r w:rsidR="00EF1385">
        <w:t xml:space="preserve"> </w:t>
      </w:r>
      <w:r w:rsidR="00812DA7" w:rsidRPr="00812DA7">
        <w:t>into</w:t>
      </w:r>
      <w:r w:rsidR="00EF1385">
        <w:t xml:space="preserve"> </w:t>
      </w:r>
      <w:r w:rsidR="00812DA7" w:rsidRPr="00812DA7">
        <w:t>employment</w:t>
      </w:r>
      <w:r w:rsidR="00EF1385">
        <w:t xml:space="preserve"> </w:t>
      </w:r>
      <w:r w:rsidR="00812DA7" w:rsidRPr="00812DA7">
        <w:t>in</w:t>
      </w:r>
      <w:r w:rsidR="00EF1385">
        <w:t xml:space="preserve"> </w:t>
      </w:r>
      <w:r w:rsidR="00812DA7" w:rsidRPr="00812DA7">
        <w:t>their</w:t>
      </w:r>
      <w:r w:rsidR="00EF1385">
        <w:t xml:space="preserve"> </w:t>
      </w:r>
      <w:r w:rsidR="00812DA7" w:rsidRPr="00812DA7">
        <w:t>disciplines,</w:t>
      </w:r>
      <w:r w:rsidR="00EF1385">
        <w:t xml:space="preserve"> </w:t>
      </w:r>
      <w:r w:rsidR="00B358DC">
        <w:t>to</w:t>
      </w:r>
      <w:r w:rsidR="00EF1385">
        <w:t xml:space="preserve"> </w:t>
      </w:r>
      <w:r w:rsidR="00B358DC">
        <w:t>understand</w:t>
      </w:r>
      <w:r w:rsidR="00EF1385">
        <w:t xml:space="preserve"> </w:t>
      </w:r>
      <w:r w:rsidR="00AD2209">
        <w:t>current</w:t>
      </w:r>
      <w:r w:rsidR="00EF1385">
        <w:t xml:space="preserve"> </w:t>
      </w:r>
      <w:r w:rsidR="00CB61D4">
        <w:t>issues,</w:t>
      </w:r>
      <w:r w:rsidR="00EF1385">
        <w:t xml:space="preserve"> </w:t>
      </w:r>
      <w:r w:rsidR="00C1664A">
        <w:t>barriers,</w:t>
      </w:r>
      <w:r w:rsidR="00EF1385">
        <w:t xml:space="preserve"> </w:t>
      </w:r>
      <w:r w:rsidR="00CB61D4">
        <w:t>and</w:t>
      </w:r>
      <w:r w:rsidR="00EF1385">
        <w:t xml:space="preserve"> </w:t>
      </w:r>
      <w:r w:rsidR="00AD2209">
        <w:t>provision</w:t>
      </w:r>
      <w:r w:rsidR="00126503">
        <w:t>,</w:t>
      </w:r>
      <w:r w:rsidR="00EF1385">
        <w:t xml:space="preserve"> </w:t>
      </w:r>
      <w:r w:rsidR="00126503">
        <w:t>and</w:t>
      </w:r>
      <w:r w:rsidR="00EF1385">
        <w:t xml:space="preserve"> </w:t>
      </w:r>
      <w:r w:rsidR="000E7E78">
        <w:t>to</w:t>
      </w:r>
      <w:r w:rsidR="00EF1385">
        <w:t xml:space="preserve"> </w:t>
      </w:r>
      <w:r w:rsidR="000E7E78">
        <w:t>provide</w:t>
      </w:r>
      <w:r w:rsidR="00EF1385">
        <w:t xml:space="preserve"> </w:t>
      </w:r>
      <w:r w:rsidR="000E7E78">
        <w:t>recommendations</w:t>
      </w:r>
      <w:r w:rsidR="00EF1385">
        <w:t xml:space="preserve"> </w:t>
      </w:r>
      <w:r w:rsidR="00CB03A4">
        <w:t>to</w:t>
      </w:r>
      <w:r w:rsidR="00EF1385">
        <w:t xml:space="preserve"> </w:t>
      </w:r>
      <w:r w:rsidR="00CB03A4">
        <w:t>assist</w:t>
      </w:r>
      <w:r w:rsidR="00EF1385">
        <w:t xml:space="preserve"> </w:t>
      </w:r>
      <w:r w:rsidR="00CB03A4">
        <w:t>professional</w:t>
      </w:r>
      <w:r w:rsidR="00EF1385">
        <w:t xml:space="preserve"> </w:t>
      </w:r>
      <w:r w:rsidR="00CB03A4">
        <w:t>bodies</w:t>
      </w:r>
      <w:r w:rsidR="00EF1385">
        <w:t xml:space="preserve"> </w:t>
      </w:r>
      <w:r w:rsidR="00897330">
        <w:t>in</w:t>
      </w:r>
      <w:r w:rsidR="00EF1385">
        <w:t xml:space="preserve"> </w:t>
      </w:r>
      <w:r w:rsidR="00897330">
        <w:t>developing</w:t>
      </w:r>
      <w:r w:rsidR="00EF1385">
        <w:t xml:space="preserve"> </w:t>
      </w:r>
      <w:r w:rsidR="00897330">
        <w:t>their</w:t>
      </w:r>
      <w:r w:rsidR="00EF1385">
        <w:t xml:space="preserve"> </w:t>
      </w:r>
      <w:r w:rsidR="00897330">
        <w:t>practice.</w:t>
      </w:r>
      <w:r w:rsidR="00EF1385">
        <w:t xml:space="preserve"> </w:t>
      </w:r>
      <w:r w:rsidR="00C1664A">
        <w:t>Three</w:t>
      </w:r>
      <w:r w:rsidR="00EF1385">
        <w:t xml:space="preserve"> </w:t>
      </w:r>
      <w:r w:rsidR="00812DA7" w:rsidRPr="00812DA7">
        <w:t>approaches</w:t>
      </w:r>
      <w:r w:rsidR="00EF1385">
        <w:t xml:space="preserve"> </w:t>
      </w:r>
      <w:r w:rsidR="00812DA7" w:rsidRPr="00812DA7">
        <w:t>were</w:t>
      </w:r>
      <w:r w:rsidR="00EF1385">
        <w:t xml:space="preserve"> </w:t>
      </w:r>
      <w:r w:rsidR="00812DA7" w:rsidRPr="00812DA7">
        <w:t>taken:</w:t>
      </w:r>
    </w:p>
    <w:p w14:paraId="3A479068" w14:textId="47F0E151" w:rsidR="00812DA7" w:rsidRPr="00812DA7" w:rsidRDefault="00812DA7" w:rsidP="00FA554C">
      <w:pPr>
        <w:numPr>
          <w:ilvl w:val="0"/>
          <w:numId w:val="20"/>
        </w:numPr>
        <w:ind w:right="1133"/>
      </w:pPr>
      <w:r w:rsidRPr="00812DA7">
        <w:t>A</w:t>
      </w:r>
      <w:r w:rsidR="00EF1385">
        <w:t xml:space="preserve"> </w:t>
      </w:r>
      <w:r w:rsidRPr="00812DA7">
        <w:t>scoping</w:t>
      </w:r>
      <w:r w:rsidR="00EF1385">
        <w:t xml:space="preserve"> </w:t>
      </w:r>
      <w:r w:rsidRPr="00812DA7">
        <w:t>review</w:t>
      </w:r>
      <w:r w:rsidR="00EF1385">
        <w:t xml:space="preserve"> </w:t>
      </w:r>
      <w:r w:rsidRPr="00812DA7">
        <w:t>of</w:t>
      </w:r>
      <w:r w:rsidR="00EF1385">
        <w:t xml:space="preserve"> </w:t>
      </w:r>
      <w:r w:rsidR="00FD3DD0">
        <w:t>global</w:t>
      </w:r>
      <w:r w:rsidR="00EF1385">
        <w:t xml:space="preserve"> </w:t>
      </w:r>
      <w:r w:rsidRPr="00812DA7">
        <w:t>literature</w:t>
      </w:r>
      <w:r w:rsidR="00EF1385">
        <w:t xml:space="preserve"> </w:t>
      </w:r>
      <w:r w:rsidR="00837228">
        <w:t>on</w:t>
      </w:r>
      <w:r w:rsidR="00EF1385">
        <w:t xml:space="preserve"> </w:t>
      </w:r>
      <w:r w:rsidR="00837228">
        <w:t>highly</w:t>
      </w:r>
      <w:r w:rsidR="00EF1385">
        <w:t xml:space="preserve"> </w:t>
      </w:r>
      <w:r w:rsidR="00837228">
        <w:t>skilled</w:t>
      </w:r>
      <w:r w:rsidR="00EF1385">
        <w:t xml:space="preserve"> </w:t>
      </w:r>
      <w:r w:rsidR="00837228">
        <w:t>migrants</w:t>
      </w:r>
      <w:r w:rsidR="00EF1385">
        <w:t xml:space="preserve"> </w:t>
      </w:r>
      <w:r w:rsidR="00837228">
        <w:t>and</w:t>
      </w:r>
      <w:r w:rsidR="00EF1385">
        <w:t xml:space="preserve"> </w:t>
      </w:r>
      <w:r w:rsidR="00837228">
        <w:t>professional</w:t>
      </w:r>
      <w:r w:rsidR="00EF1385">
        <w:t xml:space="preserve"> </w:t>
      </w:r>
      <w:r w:rsidR="00837228">
        <w:t>bodies</w:t>
      </w:r>
    </w:p>
    <w:p w14:paraId="667BA5D8" w14:textId="22541E3F" w:rsidR="00812DA7" w:rsidRPr="00812DA7" w:rsidRDefault="00812DA7" w:rsidP="00FA554C">
      <w:pPr>
        <w:numPr>
          <w:ilvl w:val="0"/>
          <w:numId w:val="20"/>
        </w:numPr>
        <w:ind w:right="1133"/>
      </w:pPr>
      <w:r w:rsidRPr="00812DA7">
        <w:t>A</w:t>
      </w:r>
      <w:r w:rsidR="00EF1385">
        <w:t xml:space="preserve"> </w:t>
      </w:r>
      <w:r w:rsidRPr="00812DA7">
        <w:t>review</w:t>
      </w:r>
      <w:r w:rsidR="00EF1385">
        <w:t xml:space="preserve"> </w:t>
      </w:r>
      <w:r w:rsidRPr="00812DA7">
        <w:t>of</w:t>
      </w:r>
      <w:r w:rsidR="00EF1385">
        <w:t xml:space="preserve"> </w:t>
      </w:r>
      <w:r w:rsidRPr="00812DA7">
        <w:t>websites</w:t>
      </w:r>
      <w:r w:rsidR="00EF1385">
        <w:t xml:space="preserve"> </w:t>
      </w:r>
      <w:r w:rsidRPr="00812DA7">
        <w:t>and</w:t>
      </w:r>
      <w:r w:rsidR="00EF1385">
        <w:t xml:space="preserve"> </w:t>
      </w:r>
      <w:r w:rsidRPr="00812DA7">
        <w:t>relevant</w:t>
      </w:r>
      <w:r w:rsidR="00EF1385">
        <w:t xml:space="preserve"> </w:t>
      </w:r>
      <w:r w:rsidRPr="00812DA7">
        <w:t>activities</w:t>
      </w:r>
      <w:r w:rsidR="00EF1385">
        <w:t xml:space="preserve"> </w:t>
      </w:r>
      <w:r w:rsidRPr="00812DA7">
        <w:t>of</w:t>
      </w:r>
      <w:r w:rsidR="00EF1385">
        <w:t xml:space="preserve"> </w:t>
      </w:r>
      <w:r w:rsidRPr="00812DA7">
        <w:t>a</w:t>
      </w:r>
      <w:r w:rsidR="00EF1385">
        <w:t xml:space="preserve"> </w:t>
      </w:r>
      <w:r w:rsidRPr="00812DA7">
        <w:t>sample</w:t>
      </w:r>
      <w:r w:rsidR="00EF1385">
        <w:t xml:space="preserve"> </w:t>
      </w:r>
      <w:r w:rsidRPr="00812DA7">
        <w:t>of</w:t>
      </w:r>
      <w:r w:rsidR="00EF1385">
        <w:t xml:space="preserve"> </w:t>
      </w:r>
      <w:r w:rsidRPr="00812DA7">
        <w:t>professional</w:t>
      </w:r>
      <w:r w:rsidR="00EF1385">
        <w:t xml:space="preserve"> </w:t>
      </w:r>
      <w:r w:rsidRPr="00812DA7">
        <w:t>bodies</w:t>
      </w:r>
      <w:r w:rsidR="00EF1385">
        <w:t xml:space="preserve"> </w:t>
      </w:r>
      <w:r w:rsidR="00165677">
        <w:t>in</w:t>
      </w:r>
      <w:r w:rsidR="00EF1385">
        <w:t xml:space="preserve"> </w:t>
      </w:r>
      <w:r w:rsidR="00165677">
        <w:t>the</w:t>
      </w:r>
      <w:r w:rsidR="00EF1385">
        <w:t xml:space="preserve"> </w:t>
      </w:r>
      <w:r w:rsidR="00165677">
        <w:t>UK</w:t>
      </w:r>
      <w:r w:rsidR="00EF1385">
        <w:t xml:space="preserve"> </w:t>
      </w:r>
      <w:r w:rsidR="00165677">
        <w:t>to</w:t>
      </w:r>
      <w:r w:rsidR="00EF1385">
        <w:t xml:space="preserve"> </w:t>
      </w:r>
      <w:r w:rsidR="00165677">
        <w:t>evaluate</w:t>
      </w:r>
      <w:r w:rsidR="00EF1385">
        <w:t xml:space="preserve"> </w:t>
      </w:r>
      <w:r w:rsidR="00F5604B">
        <w:t>some</w:t>
      </w:r>
      <w:r w:rsidR="00EF1385">
        <w:t xml:space="preserve"> </w:t>
      </w:r>
      <w:r w:rsidR="00F5604B">
        <w:t>of</w:t>
      </w:r>
      <w:r w:rsidR="00EF1385">
        <w:t xml:space="preserve"> </w:t>
      </w:r>
      <w:r w:rsidR="00165677">
        <w:t>the</w:t>
      </w:r>
      <w:r w:rsidR="00EF1385">
        <w:t xml:space="preserve"> </w:t>
      </w:r>
      <w:r w:rsidR="00165677">
        <w:t>support</w:t>
      </w:r>
      <w:r w:rsidR="00EF1385">
        <w:t xml:space="preserve"> </w:t>
      </w:r>
      <w:r w:rsidR="00165677">
        <w:t>currently</w:t>
      </w:r>
      <w:r w:rsidR="00EF1385">
        <w:t xml:space="preserve"> </w:t>
      </w:r>
      <w:r w:rsidR="00165677">
        <w:t>available</w:t>
      </w:r>
    </w:p>
    <w:p w14:paraId="309634EC" w14:textId="6CE35031" w:rsidR="00812DA7" w:rsidRPr="00812DA7" w:rsidRDefault="00812DA7" w:rsidP="00FA554C">
      <w:pPr>
        <w:numPr>
          <w:ilvl w:val="0"/>
          <w:numId w:val="20"/>
        </w:numPr>
        <w:ind w:right="1133"/>
      </w:pPr>
      <w:r w:rsidRPr="00812DA7">
        <w:t>Interviews</w:t>
      </w:r>
      <w:r w:rsidR="00EF1385">
        <w:t xml:space="preserve"> </w:t>
      </w:r>
      <w:r w:rsidRPr="00812DA7">
        <w:t>and</w:t>
      </w:r>
      <w:r w:rsidR="00EF1385">
        <w:t xml:space="preserve"> </w:t>
      </w:r>
      <w:r w:rsidRPr="00812DA7">
        <w:t>discussions</w:t>
      </w:r>
      <w:r w:rsidR="00EF1385">
        <w:t xml:space="preserve"> </w:t>
      </w:r>
      <w:r w:rsidRPr="00812DA7">
        <w:t>with</w:t>
      </w:r>
      <w:r w:rsidR="00EF1385">
        <w:t xml:space="preserve"> </w:t>
      </w:r>
      <w:r w:rsidRPr="00812DA7">
        <w:t>key</w:t>
      </w:r>
      <w:r w:rsidR="00EF1385">
        <w:t xml:space="preserve"> </w:t>
      </w:r>
      <w:r w:rsidRPr="00812DA7">
        <w:t>informants,</w:t>
      </w:r>
      <w:r w:rsidR="00EF1385">
        <w:t xml:space="preserve"> </w:t>
      </w:r>
      <w:r w:rsidRPr="00812DA7">
        <w:t>including</w:t>
      </w:r>
      <w:r w:rsidR="00EF1385">
        <w:t xml:space="preserve"> </w:t>
      </w:r>
      <w:r w:rsidRPr="00812DA7">
        <w:t>professional</w:t>
      </w:r>
      <w:r w:rsidR="00EF1385">
        <w:t xml:space="preserve"> </w:t>
      </w:r>
      <w:r w:rsidRPr="00812DA7">
        <w:t>body</w:t>
      </w:r>
      <w:r w:rsidR="00EF1385">
        <w:t xml:space="preserve"> </w:t>
      </w:r>
      <w:r w:rsidRPr="00812DA7">
        <w:t>representatives</w:t>
      </w:r>
      <w:r w:rsidR="00EF1385">
        <w:t xml:space="preserve"> </w:t>
      </w:r>
      <w:r w:rsidRPr="00812DA7">
        <w:t>and</w:t>
      </w:r>
      <w:r w:rsidR="00EF1385">
        <w:t xml:space="preserve"> </w:t>
      </w:r>
      <w:r w:rsidRPr="00812DA7">
        <w:t>related</w:t>
      </w:r>
      <w:r w:rsidR="00EF1385">
        <w:t xml:space="preserve"> </w:t>
      </w:r>
      <w:r w:rsidRPr="00812DA7">
        <w:t>organisations,</w:t>
      </w:r>
      <w:r w:rsidR="00EF1385">
        <w:t xml:space="preserve"> </w:t>
      </w:r>
      <w:r w:rsidRPr="00812DA7">
        <w:t>refugee</w:t>
      </w:r>
      <w:r w:rsidR="00EF1385">
        <w:t xml:space="preserve"> </w:t>
      </w:r>
      <w:r w:rsidRPr="00812DA7">
        <w:t>and</w:t>
      </w:r>
      <w:r w:rsidR="00EF1385">
        <w:t xml:space="preserve"> </w:t>
      </w:r>
      <w:r w:rsidRPr="00812DA7">
        <w:t>employment</w:t>
      </w:r>
      <w:r w:rsidR="00EF1385">
        <w:t xml:space="preserve"> </w:t>
      </w:r>
      <w:r w:rsidRPr="00812DA7">
        <w:t>support</w:t>
      </w:r>
      <w:r w:rsidR="00EF1385">
        <w:t xml:space="preserve"> </w:t>
      </w:r>
      <w:r w:rsidRPr="00812DA7">
        <w:t>organisations,</w:t>
      </w:r>
      <w:r w:rsidR="00EF1385">
        <w:t xml:space="preserve"> </w:t>
      </w:r>
      <w:r w:rsidRPr="00812DA7">
        <w:t>and</w:t>
      </w:r>
      <w:r w:rsidR="00EF1385">
        <w:t xml:space="preserve"> </w:t>
      </w:r>
      <w:r w:rsidRPr="00812DA7">
        <w:t>refugees</w:t>
      </w:r>
      <w:r w:rsidR="00EF1385">
        <w:t xml:space="preserve"> </w:t>
      </w:r>
      <w:r w:rsidRPr="00812DA7">
        <w:t>with</w:t>
      </w:r>
      <w:r w:rsidR="00EF1385">
        <w:t xml:space="preserve"> </w:t>
      </w:r>
      <w:r w:rsidRPr="00812DA7">
        <w:t>a</w:t>
      </w:r>
      <w:r w:rsidR="00EF1385">
        <w:t xml:space="preserve"> </w:t>
      </w:r>
      <w:r w:rsidRPr="00812DA7">
        <w:t>professional</w:t>
      </w:r>
      <w:r w:rsidR="00EF1385">
        <w:t xml:space="preserve"> </w:t>
      </w:r>
      <w:r w:rsidRPr="00812DA7">
        <w:t>background</w:t>
      </w:r>
      <w:r w:rsidR="00EF1385">
        <w:t xml:space="preserve"> </w:t>
      </w:r>
      <w:r w:rsidRPr="00812DA7">
        <w:t>themselves</w:t>
      </w:r>
    </w:p>
    <w:p w14:paraId="74521EC3" w14:textId="7EC52280" w:rsidR="001E459B" w:rsidRDefault="00DE70C2">
      <w:r>
        <w:t>The</w:t>
      </w:r>
      <w:r w:rsidR="00EF1385">
        <w:t xml:space="preserve"> </w:t>
      </w:r>
      <w:r w:rsidR="001A363C">
        <w:t>research</w:t>
      </w:r>
      <w:r w:rsidR="00EF1385">
        <w:t xml:space="preserve"> </w:t>
      </w:r>
      <w:r w:rsidR="0072003D">
        <w:t>shows</w:t>
      </w:r>
      <w:r w:rsidR="00EF1385">
        <w:t xml:space="preserve"> </w:t>
      </w:r>
      <w:r w:rsidR="0072003D">
        <w:t>that</w:t>
      </w:r>
      <w:r w:rsidR="00EF1385">
        <w:t xml:space="preserve"> </w:t>
      </w:r>
      <w:r w:rsidR="0072003D">
        <w:t>highly</w:t>
      </w:r>
      <w:r w:rsidR="00EF1385">
        <w:t xml:space="preserve"> </w:t>
      </w:r>
      <w:r w:rsidR="0072003D">
        <w:t>skilled</w:t>
      </w:r>
      <w:r w:rsidR="00EF1385">
        <w:t xml:space="preserve"> </w:t>
      </w:r>
      <w:r w:rsidR="0072003D">
        <w:t>migrants</w:t>
      </w:r>
      <w:r w:rsidR="00EF1385">
        <w:t xml:space="preserve"> </w:t>
      </w:r>
      <w:r w:rsidR="0072003D">
        <w:t>in</w:t>
      </w:r>
      <w:r w:rsidR="00EF1385">
        <w:t xml:space="preserve"> </w:t>
      </w:r>
      <w:r w:rsidR="0072003D">
        <w:t>general</w:t>
      </w:r>
      <w:r w:rsidR="00EF1385">
        <w:t xml:space="preserve"> </w:t>
      </w:r>
      <w:r w:rsidR="0072003D">
        <w:t>(which</w:t>
      </w:r>
      <w:r w:rsidR="00EF1385">
        <w:t xml:space="preserve"> </w:t>
      </w:r>
      <w:r w:rsidR="0072003D">
        <w:t>are</w:t>
      </w:r>
      <w:r w:rsidR="00EF1385">
        <w:t xml:space="preserve"> </w:t>
      </w:r>
      <w:r w:rsidR="0072003D">
        <w:t>not</w:t>
      </w:r>
      <w:r w:rsidR="00EF1385">
        <w:t xml:space="preserve"> </w:t>
      </w:r>
      <w:r w:rsidR="0072003D">
        <w:t>always</w:t>
      </w:r>
      <w:r w:rsidR="00EF1385">
        <w:t xml:space="preserve"> </w:t>
      </w:r>
      <w:r w:rsidR="0072003D">
        <w:t>refugees)</w:t>
      </w:r>
      <w:r w:rsidR="00EF1385">
        <w:t xml:space="preserve"> </w:t>
      </w:r>
      <w:r w:rsidR="00307DA0">
        <w:t>face</w:t>
      </w:r>
      <w:r w:rsidR="00EF1385">
        <w:t xml:space="preserve"> </w:t>
      </w:r>
      <w:r w:rsidR="00307DA0">
        <w:t>barriers</w:t>
      </w:r>
      <w:r w:rsidR="00EF1385">
        <w:t xml:space="preserve"> </w:t>
      </w:r>
      <w:r w:rsidR="00307DA0">
        <w:t>in</w:t>
      </w:r>
      <w:r w:rsidR="00EF1385">
        <w:t xml:space="preserve"> </w:t>
      </w:r>
      <w:r w:rsidR="00307DA0">
        <w:t>(re)entering</w:t>
      </w:r>
      <w:r w:rsidR="00EF1385">
        <w:t xml:space="preserve"> </w:t>
      </w:r>
      <w:r w:rsidR="00307DA0">
        <w:t>their</w:t>
      </w:r>
      <w:r w:rsidR="00EF1385">
        <w:t xml:space="preserve"> </w:t>
      </w:r>
      <w:r w:rsidR="00B41458">
        <w:t>professions,</w:t>
      </w:r>
      <w:r w:rsidR="00EF1385">
        <w:t xml:space="preserve"> </w:t>
      </w:r>
      <w:r w:rsidR="00D941E9">
        <w:t>including</w:t>
      </w:r>
      <w:r w:rsidR="00EF1385">
        <w:t xml:space="preserve"> </w:t>
      </w:r>
      <w:r w:rsidR="00B41458">
        <w:t>qualification</w:t>
      </w:r>
      <w:r w:rsidR="00EF1385">
        <w:t xml:space="preserve"> </w:t>
      </w:r>
      <w:r w:rsidR="00B41458">
        <w:t>recognition</w:t>
      </w:r>
      <w:r w:rsidR="00EF1385">
        <w:t xml:space="preserve"> </w:t>
      </w:r>
      <w:r w:rsidR="00262C13" w:rsidRPr="00D0355B">
        <w:t>and</w:t>
      </w:r>
      <w:r w:rsidR="00EF1385">
        <w:t xml:space="preserve"> </w:t>
      </w:r>
      <w:r w:rsidR="00262C13" w:rsidRPr="00D0355B">
        <w:t>skills</w:t>
      </w:r>
      <w:r w:rsidR="00EF1385">
        <w:t xml:space="preserve"> </w:t>
      </w:r>
      <w:r w:rsidR="00262C13" w:rsidRPr="00D0355B">
        <w:t>assessment</w:t>
      </w:r>
      <w:r w:rsidR="00B41458">
        <w:t>,</w:t>
      </w:r>
      <w:r w:rsidR="00EF1385">
        <w:t xml:space="preserve"> </w:t>
      </w:r>
      <w:r w:rsidR="00D12A73">
        <w:t>limited</w:t>
      </w:r>
      <w:r w:rsidR="00EF1385">
        <w:t xml:space="preserve"> </w:t>
      </w:r>
      <w:r w:rsidR="00D27833" w:rsidRPr="00D0355B">
        <w:t>access</w:t>
      </w:r>
      <w:r w:rsidR="00EF1385">
        <w:t xml:space="preserve"> </w:t>
      </w:r>
      <w:r w:rsidR="00D27833" w:rsidRPr="00D0355B">
        <w:t>to</w:t>
      </w:r>
      <w:r w:rsidR="00EF1385">
        <w:t xml:space="preserve"> </w:t>
      </w:r>
      <w:r w:rsidR="00D27833" w:rsidRPr="00D0355B">
        <w:t>appropriate</w:t>
      </w:r>
      <w:r w:rsidR="00EF1385">
        <w:t xml:space="preserve"> </w:t>
      </w:r>
      <w:r w:rsidR="00D27833" w:rsidRPr="00D0355B">
        <w:t>language</w:t>
      </w:r>
      <w:r w:rsidR="00EF1385">
        <w:t xml:space="preserve"> </w:t>
      </w:r>
      <w:r w:rsidR="00D27833" w:rsidRPr="00D0355B">
        <w:t>support</w:t>
      </w:r>
      <w:r w:rsidR="00EF1385">
        <w:t xml:space="preserve"> </w:t>
      </w:r>
      <w:r w:rsidR="00D12A73">
        <w:t>and</w:t>
      </w:r>
      <w:r w:rsidR="00EF1385">
        <w:t xml:space="preserve"> </w:t>
      </w:r>
      <w:r w:rsidR="00D27833" w:rsidRPr="00D0355B">
        <w:t>high</w:t>
      </w:r>
      <w:r w:rsidR="00EF1385">
        <w:t xml:space="preserve"> </w:t>
      </w:r>
      <w:r w:rsidR="00D27833" w:rsidRPr="00D0355B">
        <w:t>quality</w:t>
      </w:r>
      <w:r w:rsidR="00EF1385">
        <w:t xml:space="preserve"> </w:t>
      </w:r>
      <w:r w:rsidR="00D27833" w:rsidRPr="00D0355B">
        <w:t>information,</w:t>
      </w:r>
      <w:r w:rsidR="00EF1385">
        <w:t xml:space="preserve"> </w:t>
      </w:r>
      <w:r w:rsidR="00D27833" w:rsidRPr="00D0355B">
        <w:t>advice</w:t>
      </w:r>
      <w:r w:rsidR="00EF1385">
        <w:t xml:space="preserve"> </w:t>
      </w:r>
      <w:r w:rsidR="00D27833" w:rsidRPr="00D0355B">
        <w:t>and</w:t>
      </w:r>
      <w:r w:rsidR="00EF1385">
        <w:t xml:space="preserve"> </w:t>
      </w:r>
      <w:r w:rsidR="00D27833" w:rsidRPr="00D0355B">
        <w:t>guidance</w:t>
      </w:r>
      <w:r w:rsidR="00EF1385">
        <w:t xml:space="preserve"> </w:t>
      </w:r>
      <w:r w:rsidR="00D27833" w:rsidRPr="00D0355B">
        <w:t>(IAG),</w:t>
      </w:r>
      <w:r w:rsidR="00EF1385">
        <w:t xml:space="preserve"> </w:t>
      </w:r>
      <w:r w:rsidR="00821DE2">
        <w:t>lack</w:t>
      </w:r>
      <w:r w:rsidR="00EF1385">
        <w:t xml:space="preserve"> </w:t>
      </w:r>
      <w:r w:rsidR="00821DE2">
        <w:t>of</w:t>
      </w:r>
      <w:r w:rsidR="00EF1385">
        <w:t xml:space="preserve"> </w:t>
      </w:r>
      <w:r w:rsidR="00991271">
        <w:t>host</w:t>
      </w:r>
      <w:r w:rsidR="00EF1385">
        <w:t xml:space="preserve"> </w:t>
      </w:r>
      <w:r w:rsidR="00991271">
        <w:t>country</w:t>
      </w:r>
      <w:r w:rsidR="00EF1385">
        <w:t xml:space="preserve"> </w:t>
      </w:r>
      <w:r w:rsidR="00991271">
        <w:t>work</w:t>
      </w:r>
      <w:r w:rsidR="00EF1385">
        <w:t xml:space="preserve"> </w:t>
      </w:r>
      <w:r w:rsidR="00991271">
        <w:t>experience</w:t>
      </w:r>
      <w:r w:rsidR="00EF1385">
        <w:t xml:space="preserve"> </w:t>
      </w:r>
      <w:r w:rsidR="00991271">
        <w:t>and</w:t>
      </w:r>
      <w:r w:rsidR="00EF1385">
        <w:t xml:space="preserve"> </w:t>
      </w:r>
      <w:r w:rsidR="00991271">
        <w:t>knowledge</w:t>
      </w:r>
      <w:r w:rsidR="00EF1385">
        <w:t xml:space="preserve"> </w:t>
      </w:r>
      <w:r w:rsidR="00991271">
        <w:t>of</w:t>
      </w:r>
      <w:r w:rsidR="00EF1385">
        <w:t xml:space="preserve"> </w:t>
      </w:r>
      <w:r w:rsidR="00991271">
        <w:t>workplace</w:t>
      </w:r>
      <w:r w:rsidR="00EF1385">
        <w:t xml:space="preserve"> </w:t>
      </w:r>
      <w:r w:rsidR="00991271">
        <w:t>norms,</w:t>
      </w:r>
      <w:r w:rsidR="00EF1385">
        <w:t xml:space="preserve"> </w:t>
      </w:r>
      <w:r w:rsidR="00991271">
        <w:t>lack</w:t>
      </w:r>
      <w:r w:rsidR="00EF1385">
        <w:t xml:space="preserve"> </w:t>
      </w:r>
      <w:r w:rsidR="00991271">
        <w:t>of</w:t>
      </w:r>
      <w:r w:rsidR="00EF1385">
        <w:t xml:space="preserve"> </w:t>
      </w:r>
      <w:r w:rsidR="00991271">
        <w:t>professional</w:t>
      </w:r>
      <w:r w:rsidR="00EF1385">
        <w:t xml:space="preserve"> </w:t>
      </w:r>
      <w:r w:rsidR="00991271">
        <w:t>networks</w:t>
      </w:r>
      <w:r w:rsidR="00EF1385">
        <w:t xml:space="preserve"> </w:t>
      </w:r>
      <w:r w:rsidR="00991271">
        <w:t>and</w:t>
      </w:r>
      <w:r w:rsidR="00EF1385">
        <w:t xml:space="preserve"> </w:t>
      </w:r>
      <w:r w:rsidR="003B0B4D" w:rsidRPr="00D0355B">
        <w:t>high</w:t>
      </w:r>
      <w:r w:rsidR="00EF1385">
        <w:t xml:space="preserve"> </w:t>
      </w:r>
      <w:r w:rsidR="003B0B4D" w:rsidRPr="00D0355B">
        <w:t>quality</w:t>
      </w:r>
      <w:r w:rsidR="00EF1385">
        <w:t xml:space="preserve"> </w:t>
      </w:r>
      <w:r w:rsidR="003B0B4D" w:rsidRPr="00D0355B">
        <w:t>mentoring</w:t>
      </w:r>
      <w:r w:rsidR="00821DE2">
        <w:t>,</w:t>
      </w:r>
      <w:r w:rsidR="00EF1385">
        <w:t xml:space="preserve"> </w:t>
      </w:r>
      <w:r w:rsidR="00821DE2">
        <w:t>specialised</w:t>
      </w:r>
      <w:r w:rsidR="00EF1385">
        <w:t xml:space="preserve"> </w:t>
      </w:r>
      <w:r w:rsidR="00D0355B" w:rsidRPr="00D0355B">
        <w:t>job</w:t>
      </w:r>
      <w:r w:rsidR="00EF1385">
        <w:t xml:space="preserve"> </w:t>
      </w:r>
      <w:r w:rsidR="00D0355B" w:rsidRPr="00D0355B">
        <w:t>search</w:t>
      </w:r>
      <w:r w:rsidR="00EF1385">
        <w:t xml:space="preserve"> </w:t>
      </w:r>
      <w:r w:rsidR="00D0355B" w:rsidRPr="00D0355B">
        <w:t>assistance,</w:t>
      </w:r>
      <w:r w:rsidR="00EF1385">
        <w:t xml:space="preserve"> </w:t>
      </w:r>
      <w:r w:rsidR="00D0355B" w:rsidRPr="00D0355B">
        <w:t>CV</w:t>
      </w:r>
      <w:r w:rsidR="00EF1385">
        <w:t xml:space="preserve"> </w:t>
      </w:r>
      <w:r w:rsidR="00D0355B" w:rsidRPr="00D0355B">
        <w:t>and</w:t>
      </w:r>
      <w:r w:rsidR="00EF1385">
        <w:t xml:space="preserve"> </w:t>
      </w:r>
      <w:r w:rsidR="00D0355B" w:rsidRPr="00D0355B">
        <w:t>interview</w:t>
      </w:r>
      <w:r w:rsidR="00EF1385">
        <w:t xml:space="preserve"> </w:t>
      </w:r>
      <w:r w:rsidR="00D0355B" w:rsidRPr="00D0355B">
        <w:t>preparation,</w:t>
      </w:r>
      <w:r w:rsidR="00EF1385">
        <w:t xml:space="preserve"> </w:t>
      </w:r>
      <w:r w:rsidR="00D0355B" w:rsidRPr="00D0355B">
        <w:t>and</w:t>
      </w:r>
      <w:r w:rsidR="00EF1385">
        <w:t xml:space="preserve"> </w:t>
      </w:r>
      <w:r w:rsidR="00D0355B" w:rsidRPr="00D0355B">
        <w:t>volunteering</w:t>
      </w:r>
      <w:r w:rsidR="00EF1385">
        <w:t xml:space="preserve"> </w:t>
      </w:r>
      <w:r w:rsidR="00D0355B" w:rsidRPr="00D0355B">
        <w:t>or</w:t>
      </w:r>
      <w:r w:rsidR="00EF1385">
        <w:t xml:space="preserve"> </w:t>
      </w:r>
      <w:r w:rsidR="00D0355B" w:rsidRPr="00D0355B">
        <w:t>work</w:t>
      </w:r>
      <w:r w:rsidR="00EF1385">
        <w:t xml:space="preserve"> </w:t>
      </w:r>
      <w:r w:rsidR="00D0355B" w:rsidRPr="00D0355B">
        <w:t>placements.</w:t>
      </w:r>
    </w:p>
    <w:p w14:paraId="33C8D537" w14:textId="0B19CF03" w:rsidR="006E5AB4" w:rsidRDefault="0092380C" w:rsidP="00BC6B0D">
      <w:r w:rsidRPr="00BC6B0D">
        <w:t>The</w:t>
      </w:r>
      <w:r w:rsidR="00EF1385">
        <w:t xml:space="preserve"> </w:t>
      </w:r>
      <w:r w:rsidRPr="00BC6B0D">
        <w:t>huge</w:t>
      </w:r>
      <w:r w:rsidR="00EF1385">
        <w:t xml:space="preserve"> </w:t>
      </w:r>
      <w:r w:rsidRPr="00BC6B0D">
        <w:t>diversity</w:t>
      </w:r>
      <w:r w:rsidR="00EF1385">
        <w:t xml:space="preserve"> </w:t>
      </w:r>
      <w:r w:rsidRPr="00BC6B0D">
        <w:t>of</w:t>
      </w:r>
      <w:r w:rsidR="00EF1385">
        <w:t xml:space="preserve"> </w:t>
      </w:r>
      <w:r w:rsidRPr="00BC6B0D">
        <w:t>professional</w:t>
      </w:r>
      <w:r w:rsidR="00EF1385">
        <w:t xml:space="preserve"> </w:t>
      </w:r>
      <w:r w:rsidRPr="00BC6B0D">
        <w:t>bodies</w:t>
      </w:r>
      <w:r w:rsidR="00EF1385">
        <w:t xml:space="preserve"> </w:t>
      </w:r>
      <w:r w:rsidRPr="00BC6B0D">
        <w:t>in</w:t>
      </w:r>
      <w:r w:rsidR="00EF1385">
        <w:t xml:space="preserve"> </w:t>
      </w:r>
      <w:r w:rsidRPr="00BC6B0D">
        <w:t>the</w:t>
      </w:r>
      <w:r w:rsidR="00EF1385">
        <w:t xml:space="preserve"> </w:t>
      </w:r>
      <w:r w:rsidRPr="00BC6B0D">
        <w:t>UK</w:t>
      </w:r>
      <w:r w:rsidR="00EF1385">
        <w:t xml:space="preserve"> </w:t>
      </w:r>
      <w:r w:rsidR="007A726B">
        <w:t>presents</w:t>
      </w:r>
      <w:r w:rsidRPr="00BC6B0D">
        <w:t>,</w:t>
      </w:r>
      <w:r w:rsidR="00EF1385">
        <w:t xml:space="preserve"> </w:t>
      </w:r>
      <w:r w:rsidRPr="00BC6B0D">
        <w:t>to</w:t>
      </w:r>
      <w:r w:rsidR="00EF1385">
        <w:t xml:space="preserve"> </w:t>
      </w:r>
      <w:r w:rsidRPr="00BC6B0D">
        <w:t>an</w:t>
      </w:r>
      <w:r w:rsidR="00EF1385">
        <w:t xml:space="preserve"> </w:t>
      </w:r>
      <w:r w:rsidRPr="00BC6B0D">
        <w:t>outsider,</w:t>
      </w:r>
      <w:r w:rsidR="00EF1385">
        <w:t xml:space="preserve"> </w:t>
      </w:r>
      <w:r w:rsidRPr="00BC6B0D">
        <w:t>a</w:t>
      </w:r>
      <w:r w:rsidR="00EF1385">
        <w:t xml:space="preserve"> </w:t>
      </w:r>
      <w:r w:rsidRPr="00BC6B0D">
        <w:t>confusing</w:t>
      </w:r>
      <w:r w:rsidR="00EF1385">
        <w:t xml:space="preserve"> </w:t>
      </w:r>
      <w:r w:rsidRPr="00BC6B0D">
        <w:t>array</w:t>
      </w:r>
      <w:r w:rsidR="00EF1385">
        <w:t xml:space="preserve"> </w:t>
      </w:r>
      <w:r w:rsidRPr="00BC6B0D">
        <w:t>of</w:t>
      </w:r>
      <w:r w:rsidR="00EF1385">
        <w:t xml:space="preserve"> </w:t>
      </w:r>
      <w:r w:rsidRPr="00BC6B0D">
        <w:t>names,</w:t>
      </w:r>
      <w:r w:rsidR="00EF1385">
        <w:t xml:space="preserve"> </w:t>
      </w:r>
      <w:r w:rsidRPr="00BC6B0D">
        <w:t>terminology,</w:t>
      </w:r>
      <w:r w:rsidR="00EF1385">
        <w:t xml:space="preserve"> </w:t>
      </w:r>
      <w:r w:rsidRPr="00BC6B0D">
        <w:t>roles,</w:t>
      </w:r>
      <w:r w:rsidR="00EF1385">
        <w:t xml:space="preserve"> </w:t>
      </w:r>
      <w:r w:rsidRPr="00BC6B0D">
        <w:t>powers,</w:t>
      </w:r>
      <w:r w:rsidR="00EF1385">
        <w:t xml:space="preserve"> </w:t>
      </w:r>
      <w:r w:rsidRPr="00BC6B0D">
        <w:t>relationships,</w:t>
      </w:r>
      <w:r w:rsidR="00EF1385">
        <w:t xml:space="preserve"> </w:t>
      </w:r>
      <w:r w:rsidRPr="00BC6B0D">
        <w:t>degrees</w:t>
      </w:r>
      <w:r w:rsidR="00EF1385">
        <w:t xml:space="preserve"> </w:t>
      </w:r>
      <w:r w:rsidRPr="00BC6B0D">
        <w:t>of</w:t>
      </w:r>
      <w:r w:rsidR="00EF1385">
        <w:t xml:space="preserve"> </w:t>
      </w:r>
      <w:r w:rsidRPr="00BC6B0D">
        <w:t>specialism,</w:t>
      </w:r>
      <w:r w:rsidR="00EF1385">
        <w:t xml:space="preserve"> </w:t>
      </w:r>
      <w:r w:rsidRPr="00BC6B0D">
        <w:t>and</w:t>
      </w:r>
      <w:r w:rsidR="00EF1385">
        <w:t xml:space="preserve"> </w:t>
      </w:r>
      <w:r w:rsidRPr="00BC6B0D">
        <w:t>geographical</w:t>
      </w:r>
      <w:r w:rsidR="00EF1385">
        <w:t xml:space="preserve"> </w:t>
      </w:r>
      <w:r w:rsidRPr="00BC6B0D">
        <w:t>reach.</w:t>
      </w:r>
      <w:r w:rsidR="00EF1385">
        <w:t xml:space="preserve"> </w:t>
      </w:r>
      <w:r w:rsidRPr="00BC6B0D">
        <w:t>While</w:t>
      </w:r>
      <w:r w:rsidR="00EF1385">
        <w:t xml:space="preserve"> </w:t>
      </w:r>
      <w:r w:rsidRPr="00BC6B0D">
        <w:t>some</w:t>
      </w:r>
      <w:r w:rsidR="00EF1385">
        <w:t xml:space="preserve"> </w:t>
      </w:r>
      <w:r w:rsidRPr="00BC6B0D">
        <w:t>may</w:t>
      </w:r>
      <w:r w:rsidR="00EF1385">
        <w:t xml:space="preserve"> </w:t>
      </w:r>
      <w:r w:rsidRPr="00BC6B0D">
        <w:t>recognise</w:t>
      </w:r>
      <w:r w:rsidR="00EF1385">
        <w:t xml:space="preserve"> </w:t>
      </w:r>
      <w:r w:rsidRPr="00BC6B0D">
        <w:t>refugees</w:t>
      </w:r>
      <w:r w:rsidR="00EF1385">
        <w:t xml:space="preserve"> </w:t>
      </w:r>
      <w:r w:rsidRPr="00BC6B0D">
        <w:t>as</w:t>
      </w:r>
      <w:r w:rsidR="00EF1385">
        <w:t xml:space="preserve"> </w:t>
      </w:r>
      <w:r w:rsidRPr="00BC6B0D">
        <w:t>potential</w:t>
      </w:r>
      <w:r w:rsidR="00EF1385">
        <w:t xml:space="preserve"> </w:t>
      </w:r>
      <w:r w:rsidRPr="00BC6B0D">
        <w:t>client</w:t>
      </w:r>
      <w:r w:rsidR="00EF1385">
        <w:t xml:space="preserve"> </w:t>
      </w:r>
      <w:r w:rsidRPr="00BC6B0D">
        <w:t>groups,</w:t>
      </w:r>
      <w:r w:rsidR="00EF1385">
        <w:t xml:space="preserve"> </w:t>
      </w:r>
      <w:r w:rsidRPr="00BC6B0D">
        <w:t>few</w:t>
      </w:r>
      <w:r w:rsidR="00EF1385">
        <w:t xml:space="preserve"> </w:t>
      </w:r>
      <w:r w:rsidRPr="00BC6B0D">
        <w:t>professional</w:t>
      </w:r>
      <w:r w:rsidR="00EF1385">
        <w:t xml:space="preserve"> </w:t>
      </w:r>
      <w:r w:rsidRPr="00BC6B0D">
        <w:t>bodies</w:t>
      </w:r>
      <w:r w:rsidR="00EF1385">
        <w:t xml:space="preserve"> </w:t>
      </w:r>
      <w:r w:rsidRPr="00BC6B0D">
        <w:t>acknowledge</w:t>
      </w:r>
      <w:r w:rsidR="00EF1385">
        <w:t xml:space="preserve"> </w:t>
      </w:r>
      <w:r w:rsidRPr="00BC6B0D">
        <w:t>that</w:t>
      </w:r>
      <w:r w:rsidR="00EF1385">
        <w:t xml:space="preserve"> </w:t>
      </w:r>
      <w:r w:rsidRPr="00BC6B0D">
        <w:t>there</w:t>
      </w:r>
      <w:r w:rsidR="00EF1385">
        <w:t xml:space="preserve"> </w:t>
      </w:r>
      <w:r w:rsidRPr="00BC6B0D">
        <w:t>are</w:t>
      </w:r>
      <w:r w:rsidR="00EF1385">
        <w:t xml:space="preserve"> </w:t>
      </w:r>
      <w:r w:rsidRPr="00BC6B0D">
        <w:t>those</w:t>
      </w:r>
      <w:r w:rsidR="00EF1385">
        <w:t xml:space="preserve"> </w:t>
      </w:r>
      <w:r w:rsidRPr="00BC6B0D">
        <w:t>with</w:t>
      </w:r>
      <w:r w:rsidR="00EF1385">
        <w:t xml:space="preserve"> </w:t>
      </w:r>
      <w:r w:rsidRPr="00BC6B0D">
        <w:t>the</w:t>
      </w:r>
      <w:r w:rsidR="00EF1385">
        <w:t xml:space="preserve"> </w:t>
      </w:r>
      <w:r w:rsidRPr="00BC6B0D">
        <w:t>skills</w:t>
      </w:r>
      <w:r w:rsidR="00EF1385">
        <w:t xml:space="preserve"> </w:t>
      </w:r>
      <w:r w:rsidRPr="00BC6B0D">
        <w:t>or</w:t>
      </w:r>
      <w:r w:rsidR="00EF1385">
        <w:t xml:space="preserve"> </w:t>
      </w:r>
      <w:r w:rsidRPr="00BC6B0D">
        <w:t>capacity</w:t>
      </w:r>
      <w:r w:rsidR="00EF1385">
        <w:t xml:space="preserve"> </w:t>
      </w:r>
      <w:r w:rsidRPr="00BC6B0D">
        <w:t>to</w:t>
      </w:r>
      <w:r w:rsidR="00EF1385">
        <w:t xml:space="preserve"> </w:t>
      </w:r>
      <w:r w:rsidRPr="00BC6B0D">
        <w:t>work</w:t>
      </w:r>
      <w:r w:rsidR="00EF1385">
        <w:t xml:space="preserve"> </w:t>
      </w:r>
      <w:r w:rsidRPr="00BC6B0D">
        <w:t>in</w:t>
      </w:r>
      <w:r w:rsidR="00EF1385">
        <w:t xml:space="preserve"> </w:t>
      </w:r>
      <w:r w:rsidRPr="00BC6B0D">
        <w:t>their</w:t>
      </w:r>
      <w:r w:rsidR="00EF1385">
        <w:t xml:space="preserve"> </w:t>
      </w:r>
      <w:r w:rsidRPr="00BC6B0D">
        <w:t>profession,</w:t>
      </w:r>
      <w:r w:rsidR="00EF1385">
        <w:t xml:space="preserve"> </w:t>
      </w:r>
      <w:r w:rsidRPr="00BC6B0D">
        <w:t>and</w:t>
      </w:r>
      <w:r w:rsidR="00EF1385">
        <w:t xml:space="preserve"> </w:t>
      </w:r>
      <w:r w:rsidRPr="00BC6B0D">
        <w:t>even</w:t>
      </w:r>
      <w:r w:rsidR="00EF1385">
        <w:t xml:space="preserve"> </w:t>
      </w:r>
      <w:r w:rsidRPr="00BC6B0D">
        <w:t>fewer</w:t>
      </w:r>
      <w:r w:rsidR="00EF1385">
        <w:t xml:space="preserve"> </w:t>
      </w:r>
      <w:r w:rsidRPr="00BC6B0D">
        <w:t>provide</w:t>
      </w:r>
      <w:r w:rsidR="00EF1385">
        <w:t xml:space="preserve"> </w:t>
      </w:r>
      <w:r w:rsidRPr="00BC6B0D">
        <w:t>clear</w:t>
      </w:r>
      <w:r w:rsidR="00EF1385">
        <w:t xml:space="preserve"> </w:t>
      </w:r>
      <w:r w:rsidRPr="00BC6B0D">
        <w:t>and</w:t>
      </w:r>
      <w:r w:rsidR="00EF1385">
        <w:t xml:space="preserve"> </w:t>
      </w:r>
      <w:r w:rsidRPr="00BC6B0D">
        <w:t>accessible</w:t>
      </w:r>
      <w:r w:rsidR="00EF1385">
        <w:t xml:space="preserve"> </w:t>
      </w:r>
      <w:r w:rsidRPr="00BC6B0D">
        <w:t>support</w:t>
      </w:r>
      <w:r w:rsidR="00EF1385">
        <w:t xml:space="preserve"> </w:t>
      </w:r>
      <w:r w:rsidRPr="00BC6B0D">
        <w:t>for</w:t>
      </w:r>
      <w:r w:rsidR="00EF1385">
        <w:t xml:space="preserve"> </w:t>
      </w:r>
      <w:r w:rsidRPr="00BC6B0D">
        <w:t>those</w:t>
      </w:r>
      <w:r w:rsidR="00EF1385">
        <w:t xml:space="preserve"> </w:t>
      </w:r>
      <w:r w:rsidRPr="00BC6B0D">
        <w:t>wishing</w:t>
      </w:r>
      <w:r w:rsidR="00EF1385">
        <w:t xml:space="preserve"> </w:t>
      </w:r>
      <w:r w:rsidRPr="00BC6B0D">
        <w:t>to</w:t>
      </w:r>
      <w:r w:rsidR="00EF1385">
        <w:t xml:space="preserve"> </w:t>
      </w:r>
      <w:r w:rsidRPr="00BC6B0D">
        <w:t>do</w:t>
      </w:r>
      <w:r w:rsidR="00EF1385">
        <w:t xml:space="preserve"> </w:t>
      </w:r>
      <w:r w:rsidRPr="00BC6B0D">
        <w:t>so.</w:t>
      </w:r>
      <w:r w:rsidR="00EF1385">
        <w:t xml:space="preserve"> </w:t>
      </w:r>
      <w:r w:rsidR="00BC6B0D" w:rsidRPr="00BC6B0D">
        <w:t>With</w:t>
      </w:r>
      <w:r w:rsidR="00EF1385">
        <w:t xml:space="preserve"> </w:t>
      </w:r>
      <w:r w:rsidR="00BC6B0D" w:rsidRPr="00BC6B0D">
        <w:t>a</w:t>
      </w:r>
      <w:r w:rsidR="00EF1385">
        <w:t xml:space="preserve"> </w:t>
      </w:r>
      <w:r w:rsidR="00BC6B0D" w:rsidRPr="00BC6B0D">
        <w:t>few</w:t>
      </w:r>
      <w:r w:rsidR="00EF1385">
        <w:t xml:space="preserve"> </w:t>
      </w:r>
      <w:r w:rsidR="00BC6B0D" w:rsidRPr="00BC6B0D">
        <w:t>exceptions,</w:t>
      </w:r>
      <w:r w:rsidR="00EF1385">
        <w:t xml:space="preserve"> </w:t>
      </w:r>
      <w:r w:rsidR="00BC6B0D" w:rsidRPr="00BC6B0D">
        <w:t>the</w:t>
      </w:r>
      <w:r w:rsidR="00EF1385">
        <w:t xml:space="preserve"> </w:t>
      </w:r>
      <w:r w:rsidR="00BC6B0D" w:rsidRPr="00BC6B0D">
        <w:t>literature</w:t>
      </w:r>
      <w:r w:rsidR="00EF1385">
        <w:t xml:space="preserve"> </w:t>
      </w:r>
      <w:r w:rsidR="00BC6B0D" w:rsidRPr="00BC6B0D">
        <w:t>is</w:t>
      </w:r>
      <w:r w:rsidR="00EF1385">
        <w:t xml:space="preserve"> </w:t>
      </w:r>
      <w:r w:rsidR="00BC6B0D" w:rsidRPr="00BC6B0D">
        <w:t>largely</w:t>
      </w:r>
      <w:r w:rsidR="00EF1385">
        <w:t xml:space="preserve"> </w:t>
      </w:r>
      <w:r w:rsidR="00BC6B0D" w:rsidRPr="00BC6B0D">
        <w:t>blind</w:t>
      </w:r>
      <w:r w:rsidR="00EF1385">
        <w:t xml:space="preserve"> </w:t>
      </w:r>
      <w:r w:rsidR="00BC6B0D" w:rsidRPr="00BC6B0D">
        <w:t>to</w:t>
      </w:r>
      <w:r w:rsidR="00EF1385">
        <w:t xml:space="preserve"> </w:t>
      </w:r>
      <w:r w:rsidR="00BC6B0D" w:rsidRPr="00BC6B0D">
        <w:t>the</w:t>
      </w:r>
      <w:r w:rsidR="00EF1385">
        <w:t xml:space="preserve"> </w:t>
      </w:r>
      <w:r w:rsidR="00BC6B0D" w:rsidRPr="00BC6B0D">
        <w:t>potential</w:t>
      </w:r>
      <w:r w:rsidR="00EF1385">
        <w:t xml:space="preserve"> </w:t>
      </w:r>
      <w:r w:rsidR="00BC6B0D" w:rsidRPr="00BC6B0D">
        <w:t>role</w:t>
      </w:r>
      <w:r w:rsidR="00EF1385">
        <w:t xml:space="preserve"> </w:t>
      </w:r>
      <w:r w:rsidR="00BC6B0D" w:rsidRPr="00BC6B0D">
        <w:t>of</w:t>
      </w:r>
      <w:r w:rsidR="00EF1385">
        <w:t xml:space="preserve"> </w:t>
      </w:r>
      <w:r w:rsidR="00BC6B0D" w:rsidRPr="00BC6B0D">
        <w:t>professional</w:t>
      </w:r>
      <w:r w:rsidR="00EF1385">
        <w:t xml:space="preserve"> </w:t>
      </w:r>
      <w:r w:rsidR="00BC6B0D" w:rsidRPr="00BC6B0D">
        <w:t>bodies</w:t>
      </w:r>
      <w:r w:rsidR="00EF1385">
        <w:t xml:space="preserve"> </w:t>
      </w:r>
      <w:r w:rsidR="00BC6B0D" w:rsidRPr="00BC6B0D">
        <w:t>other</w:t>
      </w:r>
      <w:r w:rsidR="00EF1385">
        <w:t xml:space="preserve"> </w:t>
      </w:r>
      <w:r w:rsidR="00BC6B0D" w:rsidRPr="00BC6B0D">
        <w:t>than</w:t>
      </w:r>
      <w:r w:rsidR="00EF1385">
        <w:t xml:space="preserve"> </w:t>
      </w:r>
      <w:r w:rsidR="00BC6B0D" w:rsidRPr="00BC6B0D">
        <w:t>as</w:t>
      </w:r>
      <w:r w:rsidR="00EF1385">
        <w:t xml:space="preserve"> </w:t>
      </w:r>
      <w:r w:rsidR="00BC6B0D" w:rsidRPr="00BC6B0D">
        <w:t>institutions</w:t>
      </w:r>
      <w:r w:rsidR="00EF1385">
        <w:t xml:space="preserve"> </w:t>
      </w:r>
      <w:r w:rsidR="00BC6B0D" w:rsidRPr="00BC6B0D">
        <w:t>accrediting</w:t>
      </w:r>
      <w:r w:rsidR="00EF1385">
        <w:t xml:space="preserve"> </w:t>
      </w:r>
      <w:r w:rsidR="00BC6B0D" w:rsidRPr="00BC6B0D">
        <w:t>qualifications</w:t>
      </w:r>
      <w:r w:rsidR="00EF1385">
        <w:t xml:space="preserve"> </w:t>
      </w:r>
      <w:r w:rsidR="00BC6B0D" w:rsidRPr="00BC6B0D">
        <w:t>where</w:t>
      </w:r>
      <w:r w:rsidR="00EF1385">
        <w:t xml:space="preserve"> </w:t>
      </w:r>
      <w:r w:rsidR="00BC6B0D" w:rsidRPr="00BC6B0D">
        <w:t>they</w:t>
      </w:r>
      <w:r w:rsidR="00EF1385">
        <w:t xml:space="preserve"> </w:t>
      </w:r>
      <w:r w:rsidR="00BC6B0D" w:rsidRPr="00BC6B0D">
        <w:t>are</w:t>
      </w:r>
      <w:r w:rsidR="00EF1385">
        <w:t xml:space="preserve"> </w:t>
      </w:r>
      <w:r w:rsidR="00BC6B0D" w:rsidRPr="00BC6B0D">
        <w:t>a</w:t>
      </w:r>
      <w:r w:rsidR="00EF1385">
        <w:t xml:space="preserve"> </w:t>
      </w:r>
      <w:r w:rsidR="00BC6B0D" w:rsidRPr="00BC6B0D">
        <w:t>regulator.</w:t>
      </w:r>
      <w:r w:rsidR="00EF1385">
        <w:t xml:space="preserve"> </w:t>
      </w:r>
      <w:r w:rsidR="00BC6B0D" w:rsidRPr="00BC6B0D">
        <w:t>They</w:t>
      </w:r>
      <w:r w:rsidR="00EF1385">
        <w:t xml:space="preserve"> </w:t>
      </w:r>
      <w:r w:rsidR="00BC6B0D" w:rsidRPr="00BC6B0D">
        <w:t>are</w:t>
      </w:r>
      <w:r w:rsidR="00EF1385">
        <w:t xml:space="preserve"> </w:t>
      </w:r>
      <w:r w:rsidR="00BC6B0D" w:rsidRPr="00BC6B0D">
        <w:t>not</w:t>
      </w:r>
      <w:r w:rsidR="00EF1385">
        <w:t xml:space="preserve"> </w:t>
      </w:r>
      <w:r w:rsidR="00BC6B0D" w:rsidRPr="00BC6B0D">
        <w:t>represented</w:t>
      </w:r>
      <w:r w:rsidR="00EF1385">
        <w:t xml:space="preserve"> </w:t>
      </w:r>
      <w:r w:rsidR="00BC6B0D" w:rsidRPr="00BC6B0D">
        <w:t>as</w:t>
      </w:r>
      <w:r w:rsidR="00EF1385">
        <w:t xml:space="preserve"> </w:t>
      </w:r>
      <w:r w:rsidR="00BC6B0D" w:rsidRPr="00BC6B0D">
        <w:t>having</w:t>
      </w:r>
      <w:r w:rsidR="00EF1385">
        <w:t xml:space="preserve"> </w:t>
      </w:r>
      <w:r w:rsidR="00BC6B0D" w:rsidRPr="00BC6B0D">
        <w:t>the</w:t>
      </w:r>
      <w:r w:rsidR="00EF1385">
        <w:t xml:space="preserve"> </w:t>
      </w:r>
      <w:r w:rsidR="00BC6B0D" w:rsidRPr="00BC6B0D">
        <w:t>capacity</w:t>
      </w:r>
      <w:r w:rsidR="00EF1385">
        <w:t xml:space="preserve"> </w:t>
      </w:r>
      <w:r w:rsidR="00BC6B0D" w:rsidRPr="00BC6B0D">
        <w:t>through</w:t>
      </w:r>
      <w:r w:rsidR="00EF1385">
        <w:t xml:space="preserve"> </w:t>
      </w:r>
      <w:r w:rsidR="00BC6B0D" w:rsidRPr="00BC6B0D">
        <w:t>their</w:t>
      </w:r>
      <w:r w:rsidR="00EF1385">
        <w:t xml:space="preserve"> </w:t>
      </w:r>
      <w:r w:rsidR="00BC6B0D" w:rsidRPr="00BC6B0D">
        <w:t>operations</w:t>
      </w:r>
      <w:r w:rsidR="00EF1385">
        <w:t xml:space="preserve"> </w:t>
      </w:r>
      <w:r w:rsidR="00BC6B0D" w:rsidRPr="00BC6B0D">
        <w:t>and</w:t>
      </w:r>
      <w:r w:rsidR="00EF1385">
        <w:t xml:space="preserve"> </w:t>
      </w:r>
      <w:r w:rsidR="00BC6B0D" w:rsidRPr="00BC6B0D">
        <w:t>members</w:t>
      </w:r>
      <w:r w:rsidR="00EF1385">
        <w:t xml:space="preserve"> </w:t>
      </w:r>
      <w:r w:rsidR="00BC6B0D" w:rsidRPr="00BC6B0D">
        <w:t>to</w:t>
      </w:r>
      <w:r w:rsidR="00EF1385">
        <w:t xml:space="preserve"> </w:t>
      </w:r>
      <w:r w:rsidR="00BC6B0D" w:rsidRPr="00BC6B0D">
        <w:t>be</w:t>
      </w:r>
      <w:r w:rsidR="00EF1385">
        <w:t xml:space="preserve"> </w:t>
      </w:r>
      <w:r w:rsidR="00BC6B0D" w:rsidRPr="00BC6B0D">
        <w:t>agents</w:t>
      </w:r>
      <w:r w:rsidR="00EF1385">
        <w:t xml:space="preserve"> </w:t>
      </w:r>
      <w:r w:rsidR="00BC6B0D" w:rsidRPr="00BC6B0D">
        <w:t>for</w:t>
      </w:r>
      <w:r w:rsidR="00EF1385">
        <w:t xml:space="preserve"> </w:t>
      </w:r>
      <w:r w:rsidR="00BC6B0D" w:rsidRPr="00BC6B0D">
        <w:t>change</w:t>
      </w:r>
      <w:r w:rsidR="00EF1385">
        <w:t xml:space="preserve"> </w:t>
      </w:r>
      <w:r w:rsidR="006E5AB4">
        <w:t>to</w:t>
      </w:r>
      <w:r w:rsidR="00EF1385">
        <w:t xml:space="preserve"> </w:t>
      </w:r>
      <w:r w:rsidR="006E5AB4">
        <w:t>address</w:t>
      </w:r>
      <w:r w:rsidR="00EF1385">
        <w:t xml:space="preserve"> </w:t>
      </w:r>
      <w:r w:rsidR="006E5AB4">
        <w:t>the</w:t>
      </w:r>
      <w:r w:rsidR="00EF1385">
        <w:t xml:space="preserve"> </w:t>
      </w:r>
      <w:r w:rsidR="00BC6B0D" w:rsidRPr="00BC6B0D">
        <w:t>consistently</w:t>
      </w:r>
      <w:r w:rsidR="00EF1385">
        <w:t xml:space="preserve"> </w:t>
      </w:r>
      <w:r w:rsidR="00BC6B0D" w:rsidRPr="00BC6B0D">
        <w:t>recurring</w:t>
      </w:r>
      <w:r w:rsidR="00EF1385">
        <w:t xml:space="preserve"> </w:t>
      </w:r>
      <w:r w:rsidR="00BC6B0D" w:rsidRPr="00BC6B0D">
        <w:t>support</w:t>
      </w:r>
      <w:r w:rsidR="00EF1385">
        <w:t xml:space="preserve"> </w:t>
      </w:r>
      <w:r w:rsidR="00BC6B0D" w:rsidRPr="00BC6B0D">
        <w:t>needs</w:t>
      </w:r>
      <w:r w:rsidR="00EF1385">
        <w:t xml:space="preserve"> </w:t>
      </w:r>
      <w:r w:rsidR="00BC6B0D" w:rsidRPr="00BC6B0D">
        <w:t>identified</w:t>
      </w:r>
      <w:r w:rsidR="006E5AB4">
        <w:t>.</w:t>
      </w:r>
    </w:p>
    <w:p w14:paraId="287E4881" w14:textId="69CEA717" w:rsidR="00BC6B0D" w:rsidRPr="00BC6B0D" w:rsidRDefault="005512CD" w:rsidP="00BC6B0D">
      <w:r>
        <w:t>There</w:t>
      </w:r>
      <w:r w:rsidR="00EF1385">
        <w:t xml:space="preserve"> </w:t>
      </w:r>
      <w:r>
        <w:t>is</w:t>
      </w:r>
      <w:r w:rsidR="00EF1385">
        <w:t xml:space="preserve"> </w:t>
      </w:r>
      <w:r w:rsidR="00E02FAA">
        <w:t>however</w:t>
      </w:r>
      <w:r w:rsidR="00EF1385">
        <w:t xml:space="preserve"> </w:t>
      </w:r>
      <w:r>
        <w:t>evidence</w:t>
      </w:r>
      <w:r w:rsidR="00EF1385">
        <w:t xml:space="preserve"> </w:t>
      </w:r>
      <w:r w:rsidR="00326687">
        <w:t>of</w:t>
      </w:r>
      <w:r w:rsidR="00EF1385">
        <w:t xml:space="preserve"> </w:t>
      </w:r>
      <w:r w:rsidR="008B2396" w:rsidRPr="00BC6B0D">
        <w:t>willingness</w:t>
      </w:r>
      <w:r w:rsidR="00EF1385">
        <w:t xml:space="preserve"> </w:t>
      </w:r>
      <w:r w:rsidR="008B2396" w:rsidRPr="00BC6B0D">
        <w:t>to</w:t>
      </w:r>
      <w:r w:rsidR="00EF1385">
        <w:t xml:space="preserve"> </w:t>
      </w:r>
      <w:r w:rsidR="008B2396">
        <w:t>understand</w:t>
      </w:r>
      <w:r w:rsidR="00EF1385">
        <w:t xml:space="preserve"> </w:t>
      </w:r>
      <w:r w:rsidR="008B2396">
        <w:t>the</w:t>
      </w:r>
      <w:r w:rsidR="00EF1385">
        <w:t xml:space="preserve"> </w:t>
      </w:r>
      <w:r w:rsidR="008B2396">
        <w:t>issues</w:t>
      </w:r>
      <w:r w:rsidR="00EF1385">
        <w:t xml:space="preserve"> </w:t>
      </w:r>
      <w:r w:rsidR="008B2396">
        <w:t>and</w:t>
      </w:r>
      <w:r w:rsidR="00EF1385">
        <w:t xml:space="preserve"> </w:t>
      </w:r>
      <w:r w:rsidR="008B2396">
        <w:t>support</w:t>
      </w:r>
      <w:r w:rsidR="00EF1385">
        <w:t xml:space="preserve"> </w:t>
      </w:r>
      <w:r w:rsidR="008B2396">
        <w:t>needs,</w:t>
      </w:r>
      <w:r w:rsidR="00EF1385">
        <w:t xml:space="preserve"> </w:t>
      </w:r>
      <w:r w:rsidR="008B2396">
        <w:t>with</w:t>
      </w:r>
      <w:r w:rsidR="00EF1385">
        <w:t xml:space="preserve"> </w:t>
      </w:r>
      <w:r w:rsidR="00BC6B0D" w:rsidRPr="00BC6B0D">
        <w:t>much</w:t>
      </w:r>
      <w:r w:rsidR="00EF1385">
        <w:t xml:space="preserve"> </w:t>
      </w:r>
      <w:r w:rsidR="00BC6B0D" w:rsidRPr="00BC6B0D">
        <w:t>goodwill</w:t>
      </w:r>
      <w:r w:rsidR="00EF1385">
        <w:t xml:space="preserve"> </w:t>
      </w:r>
      <w:r w:rsidR="005F63A0">
        <w:t>which</w:t>
      </w:r>
      <w:r w:rsidR="00EF1385">
        <w:t xml:space="preserve"> </w:t>
      </w:r>
      <w:r w:rsidR="005F63A0">
        <w:t>can</w:t>
      </w:r>
      <w:r w:rsidR="00EF1385">
        <w:t xml:space="preserve"> </w:t>
      </w:r>
      <w:r w:rsidR="005F63A0">
        <w:t>be</w:t>
      </w:r>
      <w:r w:rsidR="00EF1385">
        <w:t xml:space="preserve"> </w:t>
      </w:r>
      <w:r w:rsidR="005F63A0">
        <w:t>harnessed</w:t>
      </w:r>
      <w:r w:rsidR="003B3836">
        <w:t>.</w:t>
      </w:r>
      <w:r w:rsidR="00EF1385">
        <w:t xml:space="preserve"> </w:t>
      </w:r>
      <w:r w:rsidR="0054554D">
        <w:t>While</w:t>
      </w:r>
      <w:r w:rsidR="00EF1385">
        <w:t xml:space="preserve"> </w:t>
      </w:r>
      <w:r w:rsidR="0054554D">
        <w:t>some</w:t>
      </w:r>
      <w:r w:rsidR="00EF1385">
        <w:t xml:space="preserve"> </w:t>
      </w:r>
      <w:r w:rsidR="0054554D">
        <w:t>successful</w:t>
      </w:r>
      <w:r w:rsidR="00EF1385">
        <w:t xml:space="preserve"> </w:t>
      </w:r>
      <w:r w:rsidR="0054554D">
        <w:t>initiatives</w:t>
      </w:r>
      <w:r w:rsidR="00EF1385">
        <w:t xml:space="preserve"> </w:t>
      </w:r>
      <w:r w:rsidR="0054554D">
        <w:t>have</w:t>
      </w:r>
      <w:r w:rsidR="00EF1385">
        <w:t xml:space="preserve"> </w:t>
      </w:r>
      <w:r w:rsidR="0054554D">
        <w:t>been</w:t>
      </w:r>
      <w:r w:rsidR="00EF1385">
        <w:t xml:space="preserve"> </w:t>
      </w:r>
      <w:r w:rsidR="0054554D">
        <w:t>short-lived</w:t>
      </w:r>
      <w:r w:rsidR="00EF1385">
        <w:t xml:space="preserve"> </w:t>
      </w:r>
      <w:r w:rsidR="0054554D">
        <w:t>due</w:t>
      </w:r>
      <w:r w:rsidR="00EF1385">
        <w:t xml:space="preserve"> </w:t>
      </w:r>
      <w:r w:rsidR="0054554D">
        <w:t>to</w:t>
      </w:r>
      <w:r w:rsidR="00EF1385">
        <w:t xml:space="preserve"> </w:t>
      </w:r>
      <w:r w:rsidR="0054554D">
        <w:t>funding,</w:t>
      </w:r>
      <w:r w:rsidR="00EF1385">
        <w:t xml:space="preserve"> </w:t>
      </w:r>
      <w:r w:rsidR="0054554D">
        <w:t>there</w:t>
      </w:r>
      <w:r w:rsidR="00EF1385">
        <w:t xml:space="preserve"> </w:t>
      </w:r>
      <w:r w:rsidR="00BC6B0D" w:rsidRPr="00BC6B0D">
        <w:t>are</w:t>
      </w:r>
      <w:r w:rsidR="00EF1385">
        <w:t xml:space="preserve"> </w:t>
      </w:r>
      <w:r w:rsidR="0054554D">
        <w:t>also</w:t>
      </w:r>
      <w:r w:rsidR="00EF1385">
        <w:t xml:space="preserve"> </w:t>
      </w:r>
      <w:r w:rsidR="00BC6B0D" w:rsidRPr="00BC6B0D">
        <w:t>some</w:t>
      </w:r>
      <w:r w:rsidR="00EF1385">
        <w:t xml:space="preserve"> </w:t>
      </w:r>
      <w:r w:rsidR="00BC6B0D" w:rsidRPr="00BC6B0D">
        <w:t>areas</w:t>
      </w:r>
      <w:r w:rsidR="00EF1385">
        <w:t xml:space="preserve"> </w:t>
      </w:r>
      <w:r w:rsidR="00BC6B0D" w:rsidRPr="00BC6B0D">
        <w:t>of</w:t>
      </w:r>
      <w:r w:rsidR="00EF1385">
        <w:t xml:space="preserve"> </w:t>
      </w:r>
      <w:r w:rsidR="0054554D">
        <w:t>more</w:t>
      </w:r>
      <w:r w:rsidR="00EF1385">
        <w:t xml:space="preserve"> </w:t>
      </w:r>
      <w:r w:rsidR="0054554D">
        <w:t>embedded</w:t>
      </w:r>
      <w:r w:rsidR="00EF1385">
        <w:t xml:space="preserve"> </w:t>
      </w:r>
      <w:r w:rsidR="0054554D">
        <w:t>and</w:t>
      </w:r>
      <w:r w:rsidR="00EF1385">
        <w:t xml:space="preserve"> </w:t>
      </w:r>
      <w:r w:rsidR="0054554D">
        <w:t>sustainable</w:t>
      </w:r>
      <w:r w:rsidR="00EF1385">
        <w:t xml:space="preserve"> </w:t>
      </w:r>
      <w:r w:rsidR="00BC6B0D" w:rsidRPr="00BC6B0D">
        <w:t>good</w:t>
      </w:r>
      <w:r w:rsidR="00EF1385">
        <w:t xml:space="preserve"> </w:t>
      </w:r>
      <w:r w:rsidR="00BC6B0D" w:rsidRPr="00BC6B0D">
        <w:t>practice,</w:t>
      </w:r>
      <w:r w:rsidR="00EF1385">
        <w:t xml:space="preserve"> </w:t>
      </w:r>
      <w:r w:rsidR="00BC6B0D" w:rsidRPr="00BC6B0D">
        <w:t>innovation,</w:t>
      </w:r>
      <w:r w:rsidR="00EF1385">
        <w:t xml:space="preserve"> </w:t>
      </w:r>
      <w:r w:rsidR="00BC6B0D" w:rsidRPr="00BC6B0D">
        <w:t>and</w:t>
      </w:r>
      <w:r w:rsidR="00EF1385">
        <w:t xml:space="preserve"> </w:t>
      </w:r>
      <w:r w:rsidR="00BC6B0D" w:rsidRPr="00BC6B0D">
        <w:t>partnerships</w:t>
      </w:r>
      <w:r w:rsidR="00EF1385">
        <w:t xml:space="preserve"> </w:t>
      </w:r>
      <w:r w:rsidR="00BC6B0D" w:rsidRPr="00BC6B0D">
        <w:t>in</w:t>
      </w:r>
      <w:r w:rsidR="00EF1385">
        <w:t xml:space="preserve"> </w:t>
      </w:r>
      <w:r w:rsidR="00BC6B0D" w:rsidRPr="00BC6B0D">
        <w:t>the</w:t>
      </w:r>
      <w:r w:rsidR="00EF1385">
        <w:t xml:space="preserve"> </w:t>
      </w:r>
      <w:r w:rsidR="00BC6B0D" w:rsidRPr="00BC6B0D">
        <w:t>health,</w:t>
      </w:r>
      <w:r w:rsidR="00EF1385">
        <w:t xml:space="preserve"> </w:t>
      </w:r>
      <w:r w:rsidR="00BC6B0D" w:rsidRPr="00BC6B0D">
        <w:t>IT</w:t>
      </w:r>
      <w:r w:rsidR="00EF1385">
        <w:t xml:space="preserve"> </w:t>
      </w:r>
      <w:r w:rsidR="00BC6B0D" w:rsidRPr="00BC6B0D">
        <w:t>and</w:t>
      </w:r>
      <w:r w:rsidR="00EF1385">
        <w:t xml:space="preserve"> </w:t>
      </w:r>
      <w:r w:rsidR="00BC6B0D" w:rsidRPr="00BC6B0D">
        <w:t>engineering</w:t>
      </w:r>
      <w:r w:rsidR="00EF1385">
        <w:t xml:space="preserve"> </w:t>
      </w:r>
      <w:r w:rsidR="00BC6B0D" w:rsidRPr="00BC6B0D">
        <w:t>sectors</w:t>
      </w:r>
      <w:r w:rsidR="00EF1385">
        <w:t xml:space="preserve"> </w:t>
      </w:r>
      <w:r w:rsidR="00BC6B0D" w:rsidRPr="00BC6B0D">
        <w:t>which</w:t>
      </w:r>
      <w:r w:rsidR="00EF1385">
        <w:t xml:space="preserve"> </w:t>
      </w:r>
      <w:r w:rsidR="00BC6B0D" w:rsidRPr="00BC6B0D">
        <w:t>could</w:t>
      </w:r>
      <w:r w:rsidR="00EF1385">
        <w:t xml:space="preserve"> </w:t>
      </w:r>
      <w:r w:rsidR="00BC6B0D" w:rsidRPr="00BC6B0D">
        <w:t>be</w:t>
      </w:r>
      <w:r w:rsidR="00EF1385">
        <w:t xml:space="preserve"> </w:t>
      </w:r>
      <w:r w:rsidR="00BC6B0D" w:rsidRPr="00BC6B0D">
        <w:t>used</w:t>
      </w:r>
      <w:r w:rsidR="00EF1385">
        <w:t xml:space="preserve"> </w:t>
      </w:r>
      <w:r w:rsidR="00BC6B0D" w:rsidRPr="00BC6B0D">
        <w:t>as</w:t>
      </w:r>
      <w:r w:rsidR="00EF1385">
        <w:t xml:space="preserve"> </w:t>
      </w:r>
      <w:r w:rsidR="00BC6B0D" w:rsidRPr="00BC6B0D">
        <w:t>models</w:t>
      </w:r>
      <w:r w:rsidR="00EF1385">
        <w:t xml:space="preserve"> </w:t>
      </w:r>
      <w:r w:rsidR="00BC6B0D" w:rsidRPr="00BC6B0D">
        <w:t>and</w:t>
      </w:r>
      <w:r w:rsidR="00EF1385">
        <w:t xml:space="preserve"> </w:t>
      </w:r>
      <w:r w:rsidR="00BC6B0D" w:rsidRPr="00BC6B0D">
        <w:t>developed.</w:t>
      </w:r>
      <w:r w:rsidR="00EF1385">
        <w:t xml:space="preserve"> </w:t>
      </w:r>
      <w:r w:rsidR="00B07F28">
        <w:t>The</w:t>
      </w:r>
      <w:r w:rsidR="00EF1385">
        <w:t xml:space="preserve"> </w:t>
      </w:r>
      <w:r w:rsidR="00B07F28">
        <w:t>research</w:t>
      </w:r>
      <w:r w:rsidR="00EF1385">
        <w:t xml:space="preserve"> </w:t>
      </w:r>
      <w:r w:rsidR="00B07F28">
        <w:t>has</w:t>
      </w:r>
      <w:r w:rsidR="00EF1385">
        <w:t xml:space="preserve"> </w:t>
      </w:r>
      <w:r w:rsidR="00B07F28">
        <w:t>therefore</w:t>
      </w:r>
      <w:r w:rsidR="00EF1385">
        <w:t xml:space="preserve"> </w:t>
      </w:r>
      <w:r w:rsidR="00B07F28">
        <w:t>produced</w:t>
      </w:r>
      <w:r w:rsidR="00EF1385">
        <w:t xml:space="preserve"> </w:t>
      </w:r>
      <w:r w:rsidR="00B07F28">
        <w:t>a</w:t>
      </w:r>
      <w:r w:rsidR="00EF1385">
        <w:t xml:space="preserve"> </w:t>
      </w:r>
      <w:r w:rsidR="00B07F28">
        <w:t>series</w:t>
      </w:r>
      <w:r w:rsidR="00EF1385">
        <w:t xml:space="preserve"> </w:t>
      </w:r>
      <w:r w:rsidR="00B07F28">
        <w:t>of</w:t>
      </w:r>
      <w:r w:rsidR="00EF1385">
        <w:t xml:space="preserve"> </w:t>
      </w:r>
      <w:r w:rsidR="00F96DD7">
        <w:t>practical</w:t>
      </w:r>
      <w:r w:rsidR="00EF1385">
        <w:t xml:space="preserve"> </w:t>
      </w:r>
      <w:r w:rsidR="00B07F28">
        <w:t>recommendations,</w:t>
      </w:r>
      <w:r w:rsidR="00EF1385">
        <w:t xml:space="preserve"> </w:t>
      </w:r>
      <w:r w:rsidR="00B07F28">
        <w:t>and</w:t>
      </w:r>
      <w:r w:rsidR="00EF1385">
        <w:t xml:space="preserve"> </w:t>
      </w:r>
      <w:r w:rsidR="00B07F28">
        <w:t>an</w:t>
      </w:r>
      <w:r w:rsidR="00EF1385">
        <w:t xml:space="preserve"> </w:t>
      </w:r>
      <w:r w:rsidR="00B07F28">
        <w:t>accompanying</w:t>
      </w:r>
      <w:r w:rsidR="00EF1385">
        <w:t xml:space="preserve"> </w:t>
      </w:r>
      <w:r w:rsidR="00B07F28">
        <w:t>guide</w:t>
      </w:r>
      <w:r w:rsidR="00EF1385">
        <w:t xml:space="preserve"> </w:t>
      </w:r>
      <w:r w:rsidR="00B07F28">
        <w:t>for</w:t>
      </w:r>
      <w:r w:rsidR="00EF1385">
        <w:t xml:space="preserve"> </w:t>
      </w:r>
      <w:r w:rsidR="00B07F28">
        <w:t>professional</w:t>
      </w:r>
      <w:r w:rsidR="00EF1385">
        <w:t xml:space="preserve"> </w:t>
      </w:r>
      <w:r w:rsidR="00B07F28">
        <w:t>bodies</w:t>
      </w:r>
      <w:r w:rsidR="00EF1385">
        <w:t xml:space="preserve"> </w:t>
      </w:r>
      <w:r w:rsidR="00B07F28">
        <w:t>who</w:t>
      </w:r>
      <w:r w:rsidR="00EF1385">
        <w:t xml:space="preserve"> </w:t>
      </w:r>
      <w:r w:rsidR="001F17CE">
        <w:t>wish</w:t>
      </w:r>
      <w:r w:rsidR="00EF1385">
        <w:t xml:space="preserve"> </w:t>
      </w:r>
      <w:r w:rsidR="001F17CE">
        <w:t>to</w:t>
      </w:r>
      <w:r w:rsidR="00EF1385">
        <w:t xml:space="preserve"> </w:t>
      </w:r>
      <w:r w:rsidR="00A22CC5">
        <w:t>extend</w:t>
      </w:r>
      <w:r w:rsidR="00EF1385">
        <w:t xml:space="preserve"> </w:t>
      </w:r>
      <w:r w:rsidR="00A22CC5">
        <w:t>their</w:t>
      </w:r>
      <w:r w:rsidR="00EF1385">
        <w:t xml:space="preserve"> </w:t>
      </w:r>
      <w:r w:rsidR="006E0D47">
        <w:t>support</w:t>
      </w:r>
      <w:r w:rsidR="00EF1385">
        <w:t xml:space="preserve"> </w:t>
      </w:r>
      <w:r w:rsidR="008B0FBD">
        <w:t>and</w:t>
      </w:r>
      <w:r w:rsidR="00EF1385">
        <w:t xml:space="preserve"> </w:t>
      </w:r>
      <w:r w:rsidR="008B0FBD">
        <w:t>inclusion.</w:t>
      </w:r>
      <w:r w:rsidR="00EF1385">
        <w:t xml:space="preserve"> </w:t>
      </w:r>
    </w:p>
    <w:p w14:paraId="0D45EFB1" w14:textId="77777777" w:rsidR="00BC6B0D" w:rsidRDefault="00BC6B0D"/>
    <w:p w14:paraId="74727D1B" w14:textId="1D3E265A" w:rsidR="00537879" w:rsidRDefault="00537879">
      <w:r>
        <w:br w:type="page"/>
      </w:r>
    </w:p>
    <w:sdt>
      <w:sdtPr>
        <w:rPr>
          <w:rFonts w:asciiTheme="minorHAnsi" w:eastAsiaTheme="minorHAnsi" w:hAnsiTheme="minorHAnsi" w:cstheme="minorBidi"/>
          <w:b w:val="0"/>
          <w:sz w:val="22"/>
          <w:szCs w:val="22"/>
          <w:lang w:val="en-GB"/>
        </w:rPr>
        <w:id w:val="-1306084771"/>
        <w:docPartObj>
          <w:docPartGallery w:val="Table of Contents"/>
          <w:docPartUnique/>
        </w:docPartObj>
      </w:sdtPr>
      <w:sdtEndPr>
        <w:rPr>
          <w:bCs/>
          <w:noProof/>
        </w:rPr>
      </w:sdtEndPr>
      <w:sdtContent>
        <w:p w14:paraId="4C1B2F53" w14:textId="39D6FF48" w:rsidR="00E05D80" w:rsidRDefault="00E05D80">
          <w:pPr>
            <w:pStyle w:val="TOCHeading"/>
          </w:pPr>
          <w:r>
            <w:t>Table</w:t>
          </w:r>
          <w:r w:rsidR="00EF1385">
            <w:t xml:space="preserve"> </w:t>
          </w:r>
          <w:r>
            <w:t>of</w:t>
          </w:r>
          <w:r w:rsidR="00EF1385">
            <w:t xml:space="preserve"> </w:t>
          </w:r>
          <w:r>
            <w:t>Contents</w:t>
          </w:r>
        </w:p>
        <w:p w14:paraId="7062FB09" w14:textId="4962CDC2" w:rsidR="0055198A" w:rsidRDefault="00BF52EC">
          <w:pPr>
            <w:pStyle w:val="TOC1"/>
            <w:tabs>
              <w:tab w:val="right" w:leader="dot" w:pos="9628"/>
            </w:tabs>
            <w:rPr>
              <w:rFonts w:cstheme="minorBidi"/>
              <w:noProof/>
              <w:lang w:val="en-GB" w:eastAsia="en-GB"/>
            </w:rPr>
          </w:pPr>
          <w:r>
            <w:fldChar w:fldCharType="begin"/>
          </w:r>
          <w:r>
            <w:instrText xml:space="preserve"> TOC \o "1-4" \h \z \u </w:instrText>
          </w:r>
          <w:r>
            <w:fldChar w:fldCharType="separate"/>
          </w:r>
          <w:hyperlink w:anchor="_Toc122535616" w:history="1">
            <w:r w:rsidR="0055198A" w:rsidRPr="00635627">
              <w:rPr>
                <w:rStyle w:val="Hyperlink"/>
                <w:noProof/>
              </w:rPr>
              <w:t>Executive summary</w:t>
            </w:r>
            <w:r w:rsidR="0055198A">
              <w:rPr>
                <w:noProof/>
                <w:webHidden/>
              </w:rPr>
              <w:tab/>
            </w:r>
            <w:r w:rsidR="0055198A">
              <w:rPr>
                <w:noProof/>
                <w:webHidden/>
              </w:rPr>
              <w:fldChar w:fldCharType="begin"/>
            </w:r>
            <w:r w:rsidR="0055198A">
              <w:rPr>
                <w:noProof/>
                <w:webHidden/>
              </w:rPr>
              <w:instrText xml:space="preserve"> PAGEREF _Toc122535616 \h </w:instrText>
            </w:r>
            <w:r w:rsidR="0055198A">
              <w:rPr>
                <w:noProof/>
                <w:webHidden/>
              </w:rPr>
            </w:r>
            <w:r w:rsidR="0055198A">
              <w:rPr>
                <w:noProof/>
                <w:webHidden/>
              </w:rPr>
              <w:fldChar w:fldCharType="separate"/>
            </w:r>
            <w:r w:rsidR="00347555">
              <w:rPr>
                <w:noProof/>
                <w:webHidden/>
              </w:rPr>
              <w:t>1</w:t>
            </w:r>
            <w:r w:rsidR="0055198A">
              <w:rPr>
                <w:noProof/>
                <w:webHidden/>
              </w:rPr>
              <w:fldChar w:fldCharType="end"/>
            </w:r>
          </w:hyperlink>
        </w:p>
        <w:p w14:paraId="20456ED9" w14:textId="2B856D7A" w:rsidR="0055198A" w:rsidRDefault="00156191">
          <w:pPr>
            <w:pStyle w:val="TOC1"/>
            <w:tabs>
              <w:tab w:val="right" w:leader="dot" w:pos="9628"/>
            </w:tabs>
            <w:rPr>
              <w:rFonts w:cstheme="minorBidi"/>
              <w:noProof/>
              <w:lang w:val="en-GB" w:eastAsia="en-GB"/>
            </w:rPr>
          </w:pPr>
          <w:hyperlink w:anchor="_Toc122535617" w:history="1">
            <w:r w:rsidR="0055198A" w:rsidRPr="00635627">
              <w:rPr>
                <w:rStyle w:val="Hyperlink"/>
                <w:noProof/>
              </w:rPr>
              <w:t>Introduction</w:t>
            </w:r>
            <w:r w:rsidR="0055198A">
              <w:rPr>
                <w:noProof/>
                <w:webHidden/>
              </w:rPr>
              <w:tab/>
            </w:r>
            <w:r w:rsidR="0055198A">
              <w:rPr>
                <w:noProof/>
                <w:webHidden/>
              </w:rPr>
              <w:fldChar w:fldCharType="begin"/>
            </w:r>
            <w:r w:rsidR="0055198A">
              <w:rPr>
                <w:noProof/>
                <w:webHidden/>
              </w:rPr>
              <w:instrText xml:space="preserve"> PAGEREF _Toc122535617 \h </w:instrText>
            </w:r>
            <w:r w:rsidR="0055198A">
              <w:rPr>
                <w:noProof/>
                <w:webHidden/>
              </w:rPr>
            </w:r>
            <w:r w:rsidR="0055198A">
              <w:rPr>
                <w:noProof/>
                <w:webHidden/>
              </w:rPr>
              <w:fldChar w:fldCharType="separate"/>
            </w:r>
            <w:r w:rsidR="00347555">
              <w:rPr>
                <w:noProof/>
                <w:webHidden/>
              </w:rPr>
              <w:t>3</w:t>
            </w:r>
            <w:r w:rsidR="0055198A">
              <w:rPr>
                <w:noProof/>
                <w:webHidden/>
              </w:rPr>
              <w:fldChar w:fldCharType="end"/>
            </w:r>
          </w:hyperlink>
        </w:p>
        <w:p w14:paraId="22BA47EF" w14:textId="11DE25C6" w:rsidR="0055198A" w:rsidRDefault="00156191">
          <w:pPr>
            <w:pStyle w:val="TOC1"/>
            <w:tabs>
              <w:tab w:val="right" w:leader="dot" w:pos="9628"/>
            </w:tabs>
            <w:rPr>
              <w:rFonts w:cstheme="minorBidi"/>
              <w:noProof/>
              <w:lang w:val="en-GB" w:eastAsia="en-GB"/>
            </w:rPr>
          </w:pPr>
          <w:hyperlink w:anchor="_Toc122535618" w:history="1">
            <w:r w:rsidR="0055198A" w:rsidRPr="00635627">
              <w:rPr>
                <w:rStyle w:val="Hyperlink"/>
                <w:noProof/>
              </w:rPr>
              <w:t>Professional bodies &amp; professional regulation in the UK</w:t>
            </w:r>
            <w:r w:rsidR="0055198A">
              <w:rPr>
                <w:noProof/>
                <w:webHidden/>
              </w:rPr>
              <w:tab/>
            </w:r>
            <w:r w:rsidR="0055198A">
              <w:rPr>
                <w:noProof/>
                <w:webHidden/>
              </w:rPr>
              <w:fldChar w:fldCharType="begin"/>
            </w:r>
            <w:r w:rsidR="0055198A">
              <w:rPr>
                <w:noProof/>
                <w:webHidden/>
              </w:rPr>
              <w:instrText xml:space="preserve"> PAGEREF _Toc122535618 \h </w:instrText>
            </w:r>
            <w:r w:rsidR="0055198A">
              <w:rPr>
                <w:noProof/>
                <w:webHidden/>
              </w:rPr>
            </w:r>
            <w:r w:rsidR="0055198A">
              <w:rPr>
                <w:noProof/>
                <w:webHidden/>
              </w:rPr>
              <w:fldChar w:fldCharType="separate"/>
            </w:r>
            <w:r w:rsidR="00347555">
              <w:rPr>
                <w:noProof/>
                <w:webHidden/>
              </w:rPr>
              <w:t>5</w:t>
            </w:r>
            <w:r w:rsidR="0055198A">
              <w:rPr>
                <w:noProof/>
                <w:webHidden/>
              </w:rPr>
              <w:fldChar w:fldCharType="end"/>
            </w:r>
          </w:hyperlink>
        </w:p>
        <w:p w14:paraId="5F667224" w14:textId="65D2E8E9" w:rsidR="0055198A" w:rsidRDefault="00156191">
          <w:pPr>
            <w:pStyle w:val="TOC1"/>
            <w:tabs>
              <w:tab w:val="right" w:leader="dot" w:pos="9628"/>
            </w:tabs>
            <w:rPr>
              <w:rFonts w:cstheme="minorBidi"/>
              <w:noProof/>
              <w:lang w:val="en-GB" w:eastAsia="en-GB"/>
            </w:rPr>
          </w:pPr>
          <w:hyperlink w:anchor="_Toc122535619" w:history="1">
            <w:r w:rsidR="0055198A" w:rsidRPr="00635627">
              <w:rPr>
                <w:rStyle w:val="Hyperlink"/>
                <w:noProof/>
              </w:rPr>
              <w:t>Methodology</w:t>
            </w:r>
            <w:r w:rsidR="0055198A">
              <w:rPr>
                <w:noProof/>
                <w:webHidden/>
              </w:rPr>
              <w:tab/>
            </w:r>
            <w:r w:rsidR="0055198A">
              <w:rPr>
                <w:noProof/>
                <w:webHidden/>
              </w:rPr>
              <w:fldChar w:fldCharType="begin"/>
            </w:r>
            <w:r w:rsidR="0055198A">
              <w:rPr>
                <w:noProof/>
                <w:webHidden/>
              </w:rPr>
              <w:instrText xml:space="preserve"> PAGEREF _Toc122535619 \h </w:instrText>
            </w:r>
            <w:r w:rsidR="0055198A">
              <w:rPr>
                <w:noProof/>
                <w:webHidden/>
              </w:rPr>
            </w:r>
            <w:r w:rsidR="0055198A">
              <w:rPr>
                <w:noProof/>
                <w:webHidden/>
              </w:rPr>
              <w:fldChar w:fldCharType="separate"/>
            </w:r>
            <w:r w:rsidR="00347555">
              <w:rPr>
                <w:noProof/>
                <w:webHidden/>
              </w:rPr>
              <w:t>8</w:t>
            </w:r>
            <w:r w:rsidR="0055198A">
              <w:rPr>
                <w:noProof/>
                <w:webHidden/>
              </w:rPr>
              <w:fldChar w:fldCharType="end"/>
            </w:r>
          </w:hyperlink>
        </w:p>
        <w:p w14:paraId="7835B281" w14:textId="55434242" w:rsidR="0055198A" w:rsidRDefault="00156191">
          <w:pPr>
            <w:pStyle w:val="TOC2"/>
            <w:tabs>
              <w:tab w:val="right" w:leader="dot" w:pos="9628"/>
            </w:tabs>
            <w:rPr>
              <w:rFonts w:eastAsiaTheme="minorEastAsia"/>
              <w:noProof/>
              <w:lang w:eastAsia="en-GB"/>
            </w:rPr>
          </w:pPr>
          <w:hyperlink w:anchor="_Toc122535620" w:history="1">
            <w:r w:rsidR="0055198A" w:rsidRPr="00635627">
              <w:rPr>
                <w:rStyle w:val="Hyperlink"/>
                <w:noProof/>
              </w:rPr>
              <w:t>Scoping review of literature</w:t>
            </w:r>
            <w:r w:rsidR="0055198A">
              <w:rPr>
                <w:noProof/>
                <w:webHidden/>
              </w:rPr>
              <w:tab/>
            </w:r>
            <w:r w:rsidR="0055198A">
              <w:rPr>
                <w:noProof/>
                <w:webHidden/>
              </w:rPr>
              <w:fldChar w:fldCharType="begin"/>
            </w:r>
            <w:r w:rsidR="0055198A">
              <w:rPr>
                <w:noProof/>
                <w:webHidden/>
              </w:rPr>
              <w:instrText xml:space="preserve"> PAGEREF _Toc122535620 \h </w:instrText>
            </w:r>
            <w:r w:rsidR="0055198A">
              <w:rPr>
                <w:noProof/>
                <w:webHidden/>
              </w:rPr>
            </w:r>
            <w:r w:rsidR="0055198A">
              <w:rPr>
                <w:noProof/>
                <w:webHidden/>
              </w:rPr>
              <w:fldChar w:fldCharType="separate"/>
            </w:r>
            <w:r w:rsidR="00347555">
              <w:rPr>
                <w:noProof/>
                <w:webHidden/>
              </w:rPr>
              <w:t>8</w:t>
            </w:r>
            <w:r w:rsidR="0055198A">
              <w:rPr>
                <w:noProof/>
                <w:webHidden/>
              </w:rPr>
              <w:fldChar w:fldCharType="end"/>
            </w:r>
          </w:hyperlink>
        </w:p>
        <w:p w14:paraId="3F0E007D" w14:textId="2A2AFCEB" w:rsidR="0055198A" w:rsidRDefault="00156191">
          <w:pPr>
            <w:pStyle w:val="TOC2"/>
            <w:tabs>
              <w:tab w:val="right" w:leader="dot" w:pos="9628"/>
            </w:tabs>
            <w:rPr>
              <w:rFonts w:eastAsiaTheme="minorEastAsia"/>
              <w:noProof/>
              <w:lang w:eastAsia="en-GB"/>
            </w:rPr>
          </w:pPr>
          <w:hyperlink w:anchor="_Toc122535621" w:history="1">
            <w:r w:rsidR="0055198A" w:rsidRPr="00635627">
              <w:rPr>
                <w:rStyle w:val="Hyperlink"/>
                <w:noProof/>
              </w:rPr>
              <w:t>Review of professional body websites</w:t>
            </w:r>
            <w:r w:rsidR="0055198A">
              <w:rPr>
                <w:noProof/>
                <w:webHidden/>
              </w:rPr>
              <w:tab/>
            </w:r>
            <w:r w:rsidR="0055198A">
              <w:rPr>
                <w:noProof/>
                <w:webHidden/>
              </w:rPr>
              <w:fldChar w:fldCharType="begin"/>
            </w:r>
            <w:r w:rsidR="0055198A">
              <w:rPr>
                <w:noProof/>
                <w:webHidden/>
              </w:rPr>
              <w:instrText xml:space="preserve"> PAGEREF _Toc122535621 \h </w:instrText>
            </w:r>
            <w:r w:rsidR="0055198A">
              <w:rPr>
                <w:noProof/>
                <w:webHidden/>
              </w:rPr>
            </w:r>
            <w:r w:rsidR="0055198A">
              <w:rPr>
                <w:noProof/>
                <w:webHidden/>
              </w:rPr>
              <w:fldChar w:fldCharType="separate"/>
            </w:r>
            <w:r w:rsidR="00347555">
              <w:rPr>
                <w:noProof/>
                <w:webHidden/>
              </w:rPr>
              <w:t>9</w:t>
            </w:r>
            <w:r w:rsidR="0055198A">
              <w:rPr>
                <w:noProof/>
                <w:webHidden/>
              </w:rPr>
              <w:fldChar w:fldCharType="end"/>
            </w:r>
          </w:hyperlink>
        </w:p>
        <w:p w14:paraId="17359E8B" w14:textId="77842D51" w:rsidR="0055198A" w:rsidRDefault="00156191">
          <w:pPr>
            <w:pStyle w:val="TOC2"/>
            <w:tabs>
              <w:tab w:val="right" w:leader="dot" w:pos="9628"/>
            </w:tabs>
            <w:rPr>
              <w:rFonts w:eastAsiaTheme="minorEastAsia"/>
              <w:noProof/>
              <w:lang w:eastAsia="en-GB"/>
            </w:rPr>
          </w:pPr>
          <w:hyperlink w:anchor="_Toc122535622" w:history="1">
            <w:r w:rsidR="0055198A" w:rsidRPr="00635627">
              <w:rPr>
                <w:rStyle w:val="Hyperlink"/>
                <w:noProof/>
              </w:rPr>
              <w:t>Interviews and informant discussions</w:t>
            </w:r>
            <w:r w:rsidR="0055198A">
              <w:rPr>
                <w:noProof/>
                <w:webHidden/>
              </w:rPr>
              <w:tab/>
            </w:r>
            <w:r w:rsidR="0055198A">
              <w:rPr>
                <w:noProof/>
                <w:webHidden/>
              </w:rPr>
              <w:fldChar w:fldCharType="begin"/>
            </w:r>
            <w:r w:rsidR="0055198A">
              <w:rPr>
                <w:noProof/>
                <w:webHidden/>
              </w:rPr>
              <w:instrText xml:space="preserve"> PAGEREF _Toc122535622 \h </w:instrText>
            </w:r>
            <w:r w:rsidR="0055198A">
              <w:rPr>
                <w:noProof/>
                <w:webHidden/>
              </w:rPr>
            </w:r>
            <w:r w:rsidR="0055198A">
              <w:rPr>
                <w:noProof/>
                <w:webHidden/>
              </w:rPr>
              <w:fldChar w:fldCharType="separate"/>
            </w:r>
            <w:r w:rsidR="00347555">
              <w:rPr>
                <w:noProof/>
                <w:webHidden/>
              </w:rPr>
              <w:t>10</w:t>
            </w:r>
            <w:r w:rsidR="0055198A">
              <w:rPr>
                <w:noProof/>
                <w:webHidden/>
              </w:rPr>
              <w:fldChar w:fldCharType="end"/>
            </w:r>
          </w:hyperlink>
        </w:p>
        <w:p w14:paraId="7F0FF9E2" w14:textId="2A400347" w:rsidR="0055198A" w:rsidRDefault="00156191">
          <w:pPr>
            <w:pStyle w:val="TOC1"/>
            <w:tabs>
              <w:tab w:val="right" w:leader="dot" w:pos="9628"/>
            </w:tabs>
            <w:rPr>
              <w:rFonts w:cstheme="minorBidi"/>
              <w:noProof/>
              <w:lang w:val="en-GB" w:eastAsia="en-GB"/>
            </w:rPr>
          </w:pPr>
          <w:hyperlink w:anchor="_Toc122535623" w:history="1">
            <w:r w:rsidR="0055198A" w:rsidRPr="00635627">
              <w:rPr>
                <w:rStyle w:val="Hyperlink"/>
                <w:noProof/>
              </w:rPr>
              <w:t>Results</w:t>
            </w:r>
            <w:r w:rsidR="0055198A">
              <w:rPr>
                <w:noProof/>
                <w:webHidden/>
              </w:rPr>
              <w:tab/>
            </w:r>
            <w:r w:rsidR="0055198A">
              <w:rPr>
                <w:noProof/>
                <w:webHidden/>
              </w:rPr>
              <w:fldChar w:fldCharType="begin"/>
            </w:r>
            <w:r w:rsidR="0055198A">
              <w:rPr>
                <w:noProof/>
                <w:webHidden/>
              </w:rPr>
              <w:instrText xml:space="preserve"> PAGEREF _Toc122535623 \h </w:instrText>
            </w:r>
            <w:r w:rsidR="0055198A">
              <w:rPr>
                <w:noProof/>
                <w:webHidden/>
              </w:rPr>
            </w:r>
            <w:r w:rsidR="0055198A">
              <w:rPr>
                <w:noProof/>
                <w:webHidden/>
              </w:rPr>
              <w:fldChar w:fldCharType="separate"/>
            </w:r>
            <w:r w:rsidR="00347555">
              <w:rPr>
                <w:noProof/>
                <w:webHidden/>
              </w:rPr>
              <w:t>11</w:t>
            </w:r>
            <w:r w:rsidR="0055198A">
              <w:rPr>
                <w:noProof/>
                <w:webHidden/>
              </w:rPr>
              <w:fldChar w:fldCharType="end"/>
            </w:r>
          </w:hyperlink>
        </w:p>
        <w:p w14:paraId="22F24691" w14:textId="19A9888E" w:rsidR="0055198A" w:rsidRDefault="00156191">
          <w:pPr>
            <w:pStyle w:val="TOC2"/>
            <w:tabs>
              <w:tab w:val="right" w:leader="dot" w:pos="9628"/>
            </w:tabs>
            <w:rPr>
              <w:rFonts w:eastAsiaTheme="minorEastAsia"/>
              <w:noProof/>
              <w:lang w:eastAsia="en-GB"/>
            </w:rPr>
          </w:pPr>
          <w:hyperlink w:anchor="_Toc122535624" w:history="1">
            <w:r w:rsidR="0055198A" w:rsidRPr="00635627">
              <w:rPr>
                <w:rStyle w:val="Hyperlink"/>
                <w:noProof/>
              </w:rPr>
              <w:t>Scoping review of literature</w:t>
            </w:r>
            <w:r w:rsidR="0055198A">
              <w:rPr>
                <w:noProof/>
                <w:webHidden/>
              </w:rPr>
              <w:tab/>
            </w:r>
            <w:r w:rsidR="0055198A">
              <w:rPr>
                <w:noProof/>
                <w:webHidden/>
              </w:rPr>
              <w:fldChar w:fldCharType="begin"/>
            </w:r>
            <w:r w:rsidR="0055198A">
              <w:rPr>
                <w:noProof/>
                <w:webHidden/>
              </w:rPr>
              <w:instrText xml:space="preserve"> PAGEREF _Toc122535624 \h </w:instrText>
            </w:r>
            <w:r w:rsidR="0055198A">
              <w:rPr>
                <w:noProof/>
                <w:webHidden/>
              </w:rPr>
            </w:r>
            <w:r w:rsidR="0055198A">
              <w:rPr>
                <w:noProof/>
                <w:webHidden/>
              </w:rPr>
              <w:fldChar w:fldCharType="separate"/>
            </w:r>
            <w:r w:rsidR="00347555">
              <w:rPr>
                <w:noProof/>
                <w:webHidden/>
              </w:rPr>
              <w:t>11</w:t>
            </w:r>
            <w:r w:rsidR="0055198A">
              <w:rPr>
                <w:noProof/>
                <w:webHidden/>
              </w:rPr>
              <w:fldChar w:fldCharType="end"/>
            </w:r>
          </w:hyperlink>
        </w:p>
        <w:p w14:paraId="4389FF11" w14:textId="49106FC7" w:rsidR="0055198A" w:rsidRDefault="00156191">
          <w:pPr>
            <w:pStyle w:val="TOC3"/>
            <w:tabs>
              <w:tab w:val="right" w:leader="dot" w:pos="9628"/>
            </w:tabs>
            <w:rPr>
              <w:rFonts w:eastAsiaTheme="minorEastAsia"/>
              <w:noProof/>
              <w:lang w:eastAsia="en-GB"/>
            </w:rPr>
          </w:pPr>
          <w:hyperlink w:anchor="_Toc122535625" w:history="1">
            <w:r w:rsidR="0055198A" w:rsidRPr="00635627">
              <w:rPr>
                <w:rStyle w:val="Hyperlink"/>
                <w:noProof/>
              </w:rPr>
              <w:t>Identity: refugee or professional?</w:t>
            </w:r>
            <w:r w:rsidR="0055198A">
              <w:rPr>
                <w:noProof/>
                <w:webHidden/>
              </w:rPr>
              <w:tab/>
            </w:r>
            <w:r w:rsidR="0055198A">
              <w:rPr>
                <w:noProof/>
                <w:webHidden/>
              </w:rPr>
              <w:fldChar w:fldCharType="begin"/>
            </w:r>
            <w:r w:rsidR="0055198A">
              <w:rPr>
                <w:noProof/>
                <w:webHidden/>
              </w:rPr>
              <w:instrText xml:space="preserve"> PAGEREF _Toc122535625 \h </w:instrText>
            </w:r>
            <w:r w:rsidR="0055198A">
              <w:rPr>
                <w:noProof/>
                <w:webHidden/>
              </w:rPr>
            </w:r>
            <w:r w:rsidR="0055198A">
              <w:rPr>
                <w:noProof/>
                <w:webHidden/>
              </w:rPr>
              <w:fldChar w:fldCharType="separate"/>
            </w:r>
            <w:r w:rsidR="00347555">
              <w:rPr>
                <w:noProof/>
                <w:webHidden/>
              </w:rPr>
              <w:t>11</w:t>
            </w:r>
            <w:r w:rsidR="0055198A">
              <w:rPr>
                <w:noProof/>
                <w:webHidden/>
              </w:rPr>
              <w:fldChar w:fldCharType="end"/>
            </w:r>
          </w:hyperlink>
        </w:p>
        <w:p w14:paraId="200B1994" w14:textId="205088E3" w:rsidR="0055198A" w:rsidRDefault="00156191">
          <w:pPr>
            <w:pStyle w:val="TOC3"/>
            <w:tabs>
              <w:tab w:val="right" w:leader="dot" w:pos="9628"/>
            </w:tabs>
            <w:rPr>
              <w:rFonts w:eastAsiaTheme="minorEastAsia"/>
              <w:noProof/>
              <w:lang w:eastAsia="en-GB"/>
            </w:rPr>
          </w:pPr>
          <w:hyperlink w:anchor="_Toc122535626" w:history="1">
            <w:r w:rsidR="0055198A" w:rsidRPr="00635627">
              <w:rPr>
                <w:rStyle w:val="Hyperlink"/>
                <w:noProof/>
              </w:rPr>
              <w:t>Barriers to employment</w:t>
            </w:r>
            <w:r w:rsidR="0055198A">
              <w:rPr>
                <w:noProof/>
                <w:webHidden/>
              </w:rPr>
              <w:tab/>
            </w:r>
            <w:r w:rsidR="0055198A">
              <w:rPr>
                <w:noProof/>
                <w:webHidden/>
              </w:rPr>
              <w:fldChar w:fldCharType="begin"/>
            </w:r>
            <w:r w:rsidR="0055198A">
              <w:rPr>
                <w:noProof/>
                <w:webHidden/>
              </w:rPr>
              <w:instrText xml:space="preserve"> PAGEREF _Toc122535626 \h </w:instrText>
            </w:r>
            <w:r w:rsidR="0055198A">
              <w:rPr>
                <w:noProof/>
                <w:webHidden/>
              </w:rPr>
            </w:r>
            <w:r w:rsidR="0055198A">
              <w:rPr>
                <w:noProof/>
                <w:webHidden/>
              </w:rPr>
              <w:fldChar w:fldCharType="separate"/>
            </w:r>
            <w:r w:rsidR="00347555">
              <w:rPr>
                <w:noProof/>
                <w:webHidden/>
              </w:rPr>
              <w:t>12</w:t>
            </w:r>
            <w:r w:rsidR="0055198A">
              <w:rPr>
                <w:noProof/>
                <w:webHidden/>
              </w:rPr>
              <w:fldChar w:fldCharType="end"/>
            </w:r>
          </w:hyperlink>
        </w:p>
        <w:p w14:paraId="64E0F38B" w14:textId="3920CDC1" w:rsidR="0055198A" w:rsidRDefault="00156191">
          <w:pPr>
            <w:pStyle w:val="TOC4"/>
            <w:tabs>
              <w:tab w:val="right" w:leader="dot" w:pos="9628"/>
            </w:tabs>
            <w:rPr>
              <w:rFonts w:eastAsiaTheme="minorEastAsia"/>
              <w:noProof/>
              <w:lang w:eastAsia="en-GB"/>
            </w:rPr>
          </w:pPr>
          <w:hyperlink w:anchor="_Toc122535627" w:history="1">
            <w:r w:rsidR="0055198A" w:rsidRPr="00635627">
              <w:rPr>
                <w:rStyle w:val="Hyperlink"/>
                <w:noProof/>
              </w:rPr>
              <w:t>Gender</w:t>
            </w:r>
            <w:r w:rsidR="0055198A">
              <w:rPr>
                <w:noProof/>
                <w:webHidden/>
              </w:rPr>
              <w:tab/>
            </w:r>
            <w:r w:rsidR="0055198A">
              <w:rPr>
                <w:noProof/>
                <w:webHidden/>
              </w:rPr>
              <w:fldChar w:fldCharType="begin"/>
            </w:r>
            <w:r w:rsidR="0055198A">
              <w:rPr>
                <w:noProof/>
                <w:webHidden/>
              </w:rPr>
              <w:instrText xml:space="preserve"> PAGEREF _Toc122535627 \h </w:instrText>
            </w:r>
            <w:r w:rsidR="0055198A">
              <w:rPr>
                <w:noProof/>
                <w:webHidden/>
              </w:rPr>
            </w:r>
            <w:r w:rsidR="0055198A">
              <w:rPr>
                <w:noProof/>
                <w:webHidden/>
              </w:rPr>
              <w:fldChar w:fldCharType="separate"/>
            </w:r>
            <w:r w:rsidR="00347555">
              <w:rPr>
                <w:noProof/>
                <w:webHidden/>
              </w:rPr>
              <w:t>13</w:t>
            </w:r>
            <w:r w:rsidR="0055198A">
              <w:rPr>
                <w:noProof/>
                <w:webHidden/>
              </w:rPr>
              <w:fldChar w:fldCharType="end"/>
            </w:r>
          </w:hyperlink>
        </w:p>
        <w:p w14:paraId="24EBFEDA" w14:textId="2FF57C7D" w:rsidR="0055198A" w:rsidRDefault="00156191">
          <w:pPr>
            <w:pStyle w:val="TOC4"/>
            <w:tabs>
              <w:tab w:val="right" w:leader="dot" w:pos="9628"/>
            </w:tabs>
            <w:rPr>
              <w:rFonts w:eastAsiaTheme="minorEastAsia"/>
              <w:noProof/>
              <w:lang w:eastAsia="en-GB"/>
            </w:rPr>
          </w:pPr>
          <w:hyperlink w:anchor="_Toc122535628" w:history="1">
            <w:r w:rsidR="0055198A" w:rsidRPr="00635627">
              <w:rPr>
                <w:rStyle w:val="Hyperlink"/>
                <w:noProof/>
              </w:rPr>
              <w:t>Networks</w:t>
            </w:r>
            <w:r w:rsidR="0055198A">
              <w:rPr>
                <w:noProof/>
                <w:webHidden/>
              </w:rPr>
              <w:tab/>
            </w:r>
            <w:r w:rsidR="0055198A">
              <w:rPr>
                <w:noProof/>
                <w:webHidden/>
              </w:rPr>
              <w:fldChar w:fldCharType="begin"/>
            </w:r>
            <w:r w:rsidR="0055198A">
              <w:rPr>
                <w:noProof/>
                <w:webHidden/>
              </w:rPr>
              <w:instrText xml:space="preserve"> PAGEREF _Toc122535628 \h </w:instrText>
            </w:r>
            <w:r w:rsidR="0055198A">
              <w:rPr>
                <w:noProof/>
                <w:webHidden/>
              </w:rPr>
            </w:r>
            <w:r w:rsidR="0055198A">
              <w:rPr>
                <w:noProof/>
                <w:webHidden/>
              </w:rPr>
              <w:fldChar w:fldCharType="separate"/>
            </w:r>
            <w:r w:rsidR="00347555">
              <w:rPr>
                <w:noProof/>
                <w:webHidden/>
              </w:rPr>
              <w:t>14</w:t>
            </w:r>
            <w:r w:rsidR="0055198A">
              <w:rPr>
                <w:noProof/>
                <w:webHidden/>
              </w:rPr>
              <w:fldChar w:fldCharType="end"/>
            </w:r>
          </w:hyperlink>
        </w:p>
        <w:p w14:paraId="0C9CC57E" w14:textId="0C8236BD" w:rsidR="0055198A" w:rsidRDefault="00156191">
          <w:pPr>
            <w:pStyle w:val="TOC4"/>
            <w:tabs>
              <w:tab w:val="right" w:leader="dot" w:pos="9628"/>
            </w:tabs>
            <w:rPr>
              <w:rFonts w:eastAsiaTheme="minorEastAsia"/>
              <w:noProof/>
              <w:lang w:eastAsia="en-GB"/>
            </w:rPr>
          </w:pPr>
          <w:hyperlink w:anchor="_Toc122535629" w:history="1">
            <w:r w:rsidR="0055198A" w:rsidRPr="00635627">
              <w:rPr>
                <w:rStyle w:val="Hyperlink"/>
                <w:noProof/>
              </w:rPr>
              <w:t>Qualifications</w:t>
            </w:r>
            <w:r w:rsidR="0055198A">
              <w:rPr>
                <w:noProof/>
                <w:webHidden/>
              </w:rPr>
              <w:tab/>
            </w:r>
            <w:r w:rsidR="0055198A">
              <w:rPr>
                <w:noProof/>
                <w:webHidden/>
              </w:rPr>
              <w:fldChar w:fldCharType="begin"/>
            </w:r>
            <w:r w:rsidR="0055198A">
              <w:rPr>
                <w:noProof/>
                <w:webHidden/>
              </w:rPr>
              <w:instrText xml:space="preserve"> PAGEREF _Toc122535629 \h </w:instrText>
            </w:r>
            <w:r w:rsidR="0055198A">
              <w:rPr>
                <w:noProof/>
                <w:webHidden/>
              </w:rPr>
            </w:r>
            <w:r w:rsidR="0055198A">
              <w:rPr>
                <w:noProof/>
                <w:webHidden/>
              </w:rPr>
              <w:fldChar w:fldCharType="separate"/>
            </w:r>
            <w:r w:rsidR="00347555">
              <w:rPr>
                <w:noProof/>
                <w:webHidden/>
              </w:rPr>
              <w:t>14</w:t>
            </w:r>
            <w:r w:rsidR="0055198A">
              <w:rPr>
                <w:noProof/>
                <w:webHidden/>
              </w:rPr>
              <w:fldChar w:fldCharType="end"/>
            </w:r>
          </w:hyperlink>
        </w:p>
        <w:p w14:paraId="75513382" w14:textId="4DB2A77D" w:rsidR="0055198A" w:rsidRDefault="00156191">
          <w:pPr>
            <w:pStyle w:val="TOC3"/>
            <w:tabs>
              <w:tab w:val="right" w:leader="dot" w:pos="9628"/>
            </w:tabs>
            <w:rPr>
              <w:rFonts w:eastAsiaTheme="minorEastAsia"/>
              <w:noProof/>
              <w:lang w:eastAsia="en-GB"/>
            </w:rPr>
          </w:pPr>
          <w:hyperlink w:anchor="_Toc122535630" w:history="1">
            <w:r w:rsidR="0055198A" w:rsidRPr="00635627">
              <w:rPr>
                <w:rStyle w:val="Hyperlink"/>
                <w:noProof/>
              </w:rPr>
              <w:t>Wider engagement with professional bodies</w:t>
            </w:r>
            <w:r w:rsidR="0055198A">
              <w:rPr>
                <w:noProof/>
                <w:webHidden/>
              </w:rPr>
              <w:tab/>
            </w:r>
            <w:r w:rsidR="0055198A">
              <w:rPr>
                <w:noProof/>
                <w:webHidden/>
              </w:rPr>
              <w:fldChar w:fldCharType="begin"/>
            </w:r>
            <w:r w:rsidR="0055198A">
              <w:rPr>
                <w:noProof/>
                <w:webHidden/>
              </w:rPr>
              <w:instrText xml:space="preserve"> PAGEREF _Toc122535630 \h </w:instrText>
            </w:r>
            <w:r w:rsidR="0055198A">
              <w:rPr>
                <w:noProof/>
                <w:webHidden/>
              </w:rPr>
            </w:r>
            <w:r w:rsidR="0055198A">
              <w:rPr>
                <w:noProof/>
                <w:webHidden/>
              </w:rPr>
              <w:fldChar w:fldCharType="separate"/>
            </w:r>
            <w:r w:rsidR="00347555">
              <w:rPr>
                <w:noProof/>
                <w:webHidden/>
              </w:rPr>
              <w:t>16</w:t>
            </w:r>
            <w:r w:rsidR="0055198A">
              <w:rPr>
                <w:noProof/>
                <w:webHidden/>
              </w:rPr>
              <w:fldChar w:fldCharType="end"/>
            </w:r>
          </w:hyperlink>
        </w:p>
        <w:p w14:paraId="47320008" w14:textId="28850329" w:rsidR="0055198A" w:rsidRDefault="00156191">
          <w:pPr>
            <w:pStyle w:val="TOC4"/>
            <w:tabs>
              <w:tab w:val="right" w:leader="dot" w:pos="9628"/>
            </w:tabs>
            <w:rPr>
              <w:rFonts w:eastAsiaTheme="minorEastAsia"/>
              <w:noProof/>
              <w:lang w:eastAsia="en-GB"/>
            </w:rPr>
          </w:pPr>
          <w:hyperlink w:anchor="_Toc122535631" w:history="1">
            <w:r w:rsidR="0055198A" w:rsidRPr="00635627">
              <w:rPr>
                <w:rStyle w:val="Hyperlink"/>
                <w:noProof/>
              </w:rPr>
              <w:t>Health professionals</w:t>
            </w:r>
            <w:r w:rsidR="0055198A">
              <w:rPr>
                <w:noProof/>
                <w:webHidden/>
              </w:rPr>
              <w:tab/>
            </w:r>
            <w:r w:rsidR="0055198A">
              <w:rPr>
                <w:noProof/>
                <w:webHidden/>
              </w:rPr>
              <w:fldChar w:fldCharType="begin"/>
            </w:r>
            <w:r w:rsidR="0055198A">
              <w:rPr>
                <w:noProof/>
                <w:webHidden/>
              </w:rPr>
              <w:instrText xml:space="preserve"> PAGEREF _Toc122535631 \h </w:instrText>
            </w:r>
            <w:r w:rsidR="0055198A">
              <w:rPr>
                <w:noProof/>
                <w:webHidden/>
              </w:rPr>
            </w:r>
            <w:r w:rsidR="0055198A">
              <w:rPr>
                <w:noProof/>
                <w:webHidden/>
              </w:rPr>
              <w:fldChar w:fldCharType="separate"/>
            </w:r>
            <w:r w:rsidR="00347555">
              <w:rPr>
                <w:noProof/>
                <w:webHidden/>
              </w:rPr>
              <w:t>17</w:t>
            </w:r>
            <w:r w:rsidR="0055198A">
              <w:rPr>
                <w:noProof/>
                <w:webHidden/>
              </w:rPr>
              <w:fldChar w:fldCharType="end"/>
            </w:r>
          </w:hyperlink>
        </w:p>
        <w:p w14:paraId="64380BD8" w14:textId="013BF810" w:rsidR="0055198A" w:rsidRDefault="00156191">
          <w:pPr>
            <w:pStyle w:val="TOC3"/>
            <w:tabs>
              <w:tab w:val="right" w:leader="dot" w:pos="9628"/>
            </w:tabs>
            <w:rPr>
              <w:rFonts w:eastAsiaTheme="minorEastAsia"/>
              <w:noProof/>
              <w:lang w:eastAsia="en-GB"/>
            </w:rPr>
          </w:pPr>
          <w:hyperlink w:anchor="_Toc122535632" w:history="1">
            <w:r w:rsidR="0055198A" w:rsidRPr="00635627">
              <w:rPr>
                <w:rStyle w:val="Hyperlink"/>
                <w:noProof/>
              </w:rPr>
              <w:t>Working in the profession</w:t>
            </w:r>
            <w:r w:rsidR="0055198A">
              <w:rPr>
                <w:noProof/>
                <w:webHidden/>
              </w:rPr>
              <w:tab/>
            </w:r>
            <w:r w:rsidR="0055198A">
              <w:rPr>
                <w:noProof/>
                <w:webHidden/>
              </w:rPr>
              <w:fldChar w:fldCharType="begin"/>
            </w:r>
            <w:r w:rsidR="0055198A">
              <w:rPr>
                <w:noProof/>
                <w:webHidden/>
              </w:rPr>
              <w:instrText xml:space="preserve"> PAGEREF _Toc122535632 \h </w:instrText>
            </w:r>
            <w:r w:rsidR="0055198A">
              <w:rPr>
                <w:noProof/>
                <w:webHidden/>
              </w:rPr>
            </w:r>
            <w:r w:rsidR="0055198A">
              <w:rPr>
                <w:noProof/>
                <w:webHidden/>
              </w:rPr>
              <w:fldChar w:fldCharType="separate"/>
            </w:r>
            <w:r w:rsidR="00347555">
              <w:rPr>
                <w:noProof/>
                <w:webHidden/>
              </w:rPr>
              <w:t>18</w:t>
            </w:r>
            <w:r w:rsidR="0055198A">
              <w:rPr>
                <w:noProof/>
                <w:webHidden/>
              </w:rPr>
              <w:fldChar w:fldCharType="end"/>
            </w:r>
          </w:hyperlink>
        </w:p>
        <w:p w14:paraId="552B4E9C" w14:textId="727AC0EF" w:rsidR="0055198A" w:rsidRDefault="00156191">
          <w:pPr>
            <w:pStyle w:val="TOC2"/>
            <w:tabs>
              <w:tab w:val="right" w:leader="dot" w:pos="9628"/>
            </w:tabs>
            <w:rPr>
              <w:rFonts w:eastAsiaTheme="minorEastAsia"/>
              <w:noProof/>
              <w:lang w:eastAsia="en-GB"/>
            </w:rPr>
          </w:pPr>
          <w:hyperlink w:anchor="_Toc122535633" w:history="1">
            <w:r w:rsidR="0055198A" w:rsidRPr="00635627">
              <w:rPr>
                <w:rStyle w:val="Hyperlink"/>
                <w:noProof/>
              </w:rPr>
              <w:t>Review of professional body websites</w:t>
            </w:r>
            <w:r w:rsidR="0055198A">
              <w:rPr>
                <w:noProof/>
                <w:webHidden/>
              </w:rPr>
              <w:tab/>
            </w:r>
            <w:r w:rsidR="0055198A">
              <w:rPr>
                <w:noProof/>
                <w:webHidden/>
              </w:rPr>
              <w:fldChar w:fldCharType="begin"/>
            </w:r>
            <w:r w:rsidR="0055198A">
              <w:rPr>
                <w:noProof/>
                <w:webHidden/>
              </w:rPr>
              <w:instrText xml:space="preserve"> PAGEREF _Toc122535633 \h </w:instrText>
            </w:r>
            <w:r w:rsidR="0055198A">
              <w:rPr>
                <w:noProof/>
                <w:webHidden/>
              </w:rPr>
            </w:r>
            <w:r w:rsidR="0055198A">
              <w:rPr>
                <w:noProof/>
                <w:webHidden/>
              </w:rPr>
              <w:fldChar w:fldCharType="separate"/>
            </w:r>
            <w:r w:rsidR="00347555">
              <w:rPr>
                <w:noProof/>
                <w:webHidden/>
              </w:rPr>
              <w:t>20</w:t>
            </w:r>
            <w:r w:rsidR="0055198A">
              <w:rPr>
                <w:noProof/>
                <w:webHidden/>
              </w:rPr>
              <w:fldChar w:fldCharType="end"/>
            </w:r>
          </w:hyperlink>
        </w:p>
        <w:p w14:paraId="79739B26" w14:textId="7B751C5C" w:rsidR="0055198A" w:rsidRDefault="00156191">
          <w:pPr>
            <w:pStyle w:val="TOC2"/>
            <w:tabs>
              <w:tab w:val="right" w:leader="dot" w:pos="9628"/>
            </w:tabs>
            <w:rPr>
              <w:rFonts w:eastAsiaTheme="minorEastAsia"/>
              <w:noProof/>
              <w:lang w:eastAsia="en-GB"/>
            </w:rPr>
          </w:pPr>
          <w:hyperlink w:anchor="_Toc122535634" w:history="1">
            <w:r w:rsidR="0055198A" w:rsidRPr="00635627">
              <w:rPr>
                <w:rStyle w:val="Hyperlink"/>
                <w:noProof/>
              </w:rPr>
              <w:t>Interviews and informant discussions</w:t>
            </w:r>
            <w:r w:rsidR="0055198A">
              <w:rPr>
                <w:noProof/>
                <w:webHidden/>
              </w:rPr>
              <w:tab/>
            </w:r>
            <w:r w:rsidR="0055198A">
              <w:rPr>
                <w:noProof/>
                <w:webHidden/>
              </w:rPr>
              <w:fldChar w:fldCharType="begin"/>
            </w:r>
            <w:r w:rsidR="0055198A">
              <w:rPr>
                <w:noProof/>
                <w:webHidden/>
              </w:rPr>
              <w:instrText xml:space="preserve"> PAGEREF _Toc122535634 \h </w:instrText>
            </w:r>
            <w:r w:rsidR="0055198A">
              <w:rPr>
                <w:noProof/>
                <w:webHidden/>
              </w:rPr>
            </w:r>
            <w:r w:rsidR="0055198A">
              <w:rPr>
                <w:noProof/>
                <w:webHidden/>
              </w:rPr>
              <w:fldChar w:fldCharType="separate"/>
            </w:r>
            <w:r w:rsidR="00347555">
              <w:rPr>
                <w:noProof/>
                <w:webHidden/>
              </w:rPr>
              <w:t>23</w:t>
            </w:r>
            <w:r w:rsidR="0055198A">
              <w:rPr>
                <w:noProof/>
                <w:webHidden/>
              </w:rPr>
              <w:fldChar w:fldCharType="end"/>
            </w:r>
          </w:hyperlink>
        </w:p>
        <w:p w14:paraId="6313F0E5" w14:textId="32979803" w:rsidR="0055198A" w:rsidRDefault="00156191">
          <w:pPr>
            <w:pStyle w:val="TOC3"/>
            <w:tabs>
              <w:tab w:val="right" w:leader="dot" w:pos="9628"/>
            </w:tabs>
            <w:rPr>
              <w:rFonts w:eastAsiaTheme="minorEastAsia"/>
              <w:noProof/>
              <w:lang w:eastAsia="en-GB"/>
            </w:rPr>
          </w:pPr>
          <w:hyperlink w:anchor="_Toc122535635" w:history="1">
            <w:r w:rsidR="0055198A" w:rsidRPr="00635627">
              <w:rPr>
                <w:rStyle w:val="Hyperlink"/>
                <w:noProof/>
              </w:rPr>
              <w:t>Refugee experiences</w:t>
            </w:r>
            <w:r w:rsidR="0055198A">
              <w:rPr>
                <w:noProof/>
                <w:webHidden/>
              </w:rPr>
              <w:tab/>
            </w:r>
            <w:r w:rsidR="0055198A">
              <w:rPr>
                <w:noProof/>
                <w:webHidden/>
              </w:rPr>
              <w:fldChar w:fldCharType="begin"/>
            </w:r>
            <w:r w:rsidR="0055198A">
              <w:rPr>
                <w:noProof/>
                <w:webHidden/>
              </w:rPr>
              <w:instrText xml:space="preserve"> PAGEREF _Toc122535635 \h </w:instrText>
            </w:r>
            <w:r w:rsidR="0055198A">
              <w:rPr>
                <w:noProof/>
                <w:webHidden/>
              </w:rPr>
            </w:r>
            <w:r w:rsidR="0055198A">
              <w:rPr>
                <w:noProof/>
                <w:webHidden/>
              </w:rPr>
              <w:fldChar w:fldCharType="separate"/>
            </w:r>
            <w:r w:rsidR="00347555">
              <w:rPr>
                <w:noProof/>
                <w:webHidden/>
              </w:rPr>
              <w:t>24</w:t>
            </w:r>
            <w:r w:rsidR="0055198A">
              <w:rPr>
                <w:noProof/>
                <w:webHidden/>
              </w:rPr>
              <w:fldChar w:fldCharType="end"/>
            </w:r>
          </w:hyperlink>
        </w:p>
        <w:p w14:paraId="0F0D7735" w14:textId="754087FB" w:rsidR="0055198A" w:rsidRDefault="00156191">
          <w:pPr>
            <w:pStyle w:val="TOC4"/>
            <w:tabs>
              <w:tab w:val="right" w:leader="dot" w:pos="9628"/>
            </w:tabs>
            <w:rPr>
              <w:rFonts w:eastAsiaTheme="minorEastAsia"/>
              <w:noProof/>
              <w:lang w:eastAsia="en-GB"/>
            </w:rPr>
          </w:pPr>
          <w:hyperlink w:anchor="_Toc122535636" w:history="1">
            <w:r w:rsidR="0055198A" w:rsidRPr="00635627">
              <w:rPr>
                <w:rStyle w:val="Hyperlink"/>
                <w:noProof/>
              </w:rPr>
              <w:t>Engagement with a professional body</w:t>
            </w:r>
            <w:r w:rsidR="0055198A">
              <w:rPr>
                <w:noProof/>
                <w:webHidden/>
              </w:rPr>
              <w:tab/>
            </w:r>
            <w:r w:rsidR="0055198A">
              <w:rPr>
                <w:noProof/>
                <w:webHidden/>
              </w:rPr>
              <w:fldChar w:fldCharType="begin"/>
            </w:r>
            <w:r w:rsidR="0055198A">
              <w:rPr>
                <w:noProof/>
                <w:webHidden/>
              </w:rPr>
              <w:instrText xml:space="preserve"> PAGEREF _Toc122535636 \h </w:instrText>
            </w:r>
            <w:r w:rsidR="0055198A">
              <w:rPr>
                <w:noProof/>
                <w:webHidden/>
              </w:rPr>
            </w:r>
            <w:r w:rsidR="0055198A">
              <w:rPr>
                <w:noProof/>
                <w:webHidden/>
              </w:rPr>
              <w:fldChar w:fldCharType="separate"/>
            </w:r>
            <w:r w:rsidR="00347555">
              <w:rPr>
                <w:noProof/>
                <w:webHidden/>
              </w:rPr>
              <w:t>25</w:t>
            </w:r>
            <w:r w:rsidR="0055198A">
              <w:rPr>
                <w:noProof/>
                <w:webHidden/>
              </w:rPr>
              <w:fldChar w:fldCharType="end"/>
            </w:r>
          </w:hyperlink>
        </w:p>
        <w:p w14:paraId="12A2E2F4" w14:textId="6D6960F7" w:rsidR="0055198A" w:rsidRDefault="00156191">
          <w:pPr>
            <w:pStyle w:val="TOC3"/>
            <w:tabs>
              <w:tab w:val="right" w:leader="dot" w:pos="9628"/>
            </w:tabs>
            <w:rPr>
              <w:rFonts w:eastAsiaTheme="minorEastAsia"/>
              <w:noProof/>
              <w:lang w:eastAsia="en-GB"/>
            </w:rPr>
          </w:pPr>
          <w:hyperlink w:anchor="_Toc122535637" w:history="1">
            <w:r w:rsidR="0055198A" w:rsidRPr="00635627">
              <w:rPr>
                <w:rStyle w:val="Hyperlink"/>
                <w:noProof/>
              </w:rPr>
              <w:t>Existing provision</w:t>
            </w:r>
            <w:r w:rsidR="0055198A">
              <w:rPr>
                <w:noProof/>
                <w:webHidden/>
              </w:rPr>
              <w:tab/>
            </w:r>
            <w:r w:rsidR="0055198A">
              <w:rPr>
                <w:noProof/>
                <w:webHidden/>
              </w:rPr>
              <w:fldChar w:fldCharType="begin"/>
            </w:r>
            <w:r w:rsidR="0055198A">
              <w:rPr>
                <w:noProof/>
                <w:webHidden/>
              </w:rPr>
              <w:instrText xml:space="preserve"> PAGEREF _Toc122535637 \h </w:instrText>
            </w:r>
            <w:r w:rsidR="0055198A">
              <w:rPr>
                <w:noProof/>
                <w:webHidden/>
              </w:rPr>
            </w:r>
            <w:r w:rsidR="0055198A">
              <w:rPr>
                <w:noProof/>
                <w:webHidden/>
              </w:rPr>
              <w:fldChar w:fldCharType="separate"/>
            </w:r>
            <w:r w:rsidR="00347555">
              <w:rPr>
                <w:noProof/>
                <w:webHidden/>
              </w:rPr>
              <w:t>25</w:t>
            </w:r>
            <w:r w:rsidR="0055198A">
              <w:rPr>
                <w:noProof/>
                <w:webHidden/>
              </w:rPr>
              <w:fldChar w:fldCharType="end"/>
            </w:r>
          </w:hyperlink>
        </w:p>
        <w:p w14:paraId="0DE9750C" w14:textId="3BF9FE8A" w:rsidR="0055198A" w:rsidRDefault="00156191">
          <w:pPr>
            <w:pStyle w:val="TOC3"/>
            <w:tabs>
              <w:tab w:val="right" w:leader="dot" w:pos="9628"/>
            </w:tabs>
            <w:rPr>
              <w:rFonts w:eastAsiaTheme="minorEastAsia"/>
              <w:noProof/>
              <w:lang w:eastAsia="en-GB"/>
            </w:rPr>
          </w:pPr>
          <w:hyperlink w:anchor="_Toc122535638" w:history="1">
            <w:r w:rsidR="0055198A" w:rsidRPr="00635627">
              <w:rPr>
                <w:rStyle w:val="Hyperlink"/>
                <w:noProof/>
              </w:rPr>
              <w:t>Embedded and sustainable provision</w:t>
            </w:r>
            <w:r w:rsidR="0055198A">
              <w:rPr>
                <w:noProof/>
                <w:webHidden/>
              </w:rPr>
              <w:tab/>
            </w:r>
            <w:r w:rsidR="0055198A">
              <w:rPr>
                <w:noProof/>
                <w:webHidden/>
              </w:rPr>
              <w:fldChar w:fldCharType="begin"/>
            </w:r>
            <w:r w:rsidR="0055198A">
              <w:rPr>
                <w:noProof/>
                <w:webHidden/>
              </w:rPr>
              <w:instrText xml:space="preserve"> PAGEREF _Toc122535638 \h </w:instrText>
            </w:r>
            <w:r w:rsidR="0055198A">
              <w:rPr>
                <w:noProof/>
                <w:webHidden/>
              </w:rPr>
            </w:r>
            <w:r w:rsidR="0055198A">
              <w:rPr>
                <w:noProof/>
                <w:webHidden/>
              </w:rPr>
              <w:fldChar w:fldCharType="separate"/>
            </w:r>
            <w:r w:rsidR="00347555">
              <w:rPr>
                <w:noProof/>
                <w:webHidden/>
              </w:rPr>
              <w:t>27</w:t>
            </w:r>
            <w:r w:rsidR="0055198A">
              <w:rPr>
                <w:noProof/>
                <w:webHidden/>
              </w:rPr>
              <w:fldChar w:fldCharType="end"/>
            </w:r>
          </w:hyperlink>
        </w:p>
        <w:p w14:paraId="503C0EFF" w14:textId="1B410F3C" w:rsidR="0055198A" w:rsidRDefault="00156191">
          <w:pPr>
            <w:pStyle w:val="TOC1"/>
            <w:tabs>
              <w:tab w:val="right" w:leader="dot" w:pos="9628"/>
            </w:tabs>
            <w:rPr>
              <w:rFonts w:cstheme="minorBidi"/>
              <w:noProof/>
              <w:lang w:val="en-GB" w:eastAsia="en-GB"/>
            </w:rPr>
          </w:pPr>
          <w:hyperlink w:anchor="_Toc122535639" w:history="1">
            <w:r w:rsidR="0055198A" w:rsidRPr="00635627">
              <w:rPr>
                <w:rStyle w:val="Hyperlink"/>
                <w:noProof/>
              </w:rPr>
              <w:t>Synthesis and Overview</w:t>
            </w:r>
            <w:r w:rsidR="0055198A">
              <w:rPr>
                <w:noProof/>
                <w:webHidden/>
              </w:rPr>
              <w:tab/>
            </w:r>
            <w:r w:rsidR="0055198A">
              <w:rPr>
                <w:noProof/>
                <w:webHidden/>
              </w:rPr>
              <w:fldChar w:fldCharType="begin"/>
            </w:r>
            <w:r w:rsidR="0055198A">
              <w:rPr>
                <w:noProof/>
                <w:webHidden/>
              </w:rPr>
              <w:instrText xml:space="preserve"> PAGEREF _Toc122535639 \h </w:instrText>
            </w:r>
            <w:r w:rsidR="0055198A">
              <w:rPr>
                <w:noProof/>
                <w:webHidden/>
              </w:rPr>
            </w:r>
            <w:r w:rsidR="0055198A">
              <w:rPr>
                <w:noProof/>
                <w:webHidden/>
              </w:rPr>
              <w:fldChar w:fldCharType="separate"/>
            </w:r>
            <w:r w:rsidR="00347555">
              <w:rPr>
                <w:noProof/>
                <w:webHidden/>
              </w:rPr>
              <w:t>29</w:t>
            </w:r>
            <w:r w:rsidR="0055198A">
              <w:rPr>
                <w:noProof/>
                <w:webHidden/>
              </w:rPr>
              <w:fldChar w:fldCharType="end"/>
            </w:r>
          </w:hyperlink>
        </w:p>
        <w:p w14:paraId="2B182AF9" w14:textId="4A01A79E" w:rsidR="0055198A" w:rsidRDefault="00156191">
          <w:pPr>
            <w:pStyle w:val="TOC1"/>
            <w:tabs>
              <w:tab w:val="right" w:leader="dot" w:pos="9628"/>
            </w:tabs>
            <w:rPr>
              <w:rFonts w:cstheme="minorBidi"/>
              <w:noProof/>
              <w:lang w:val="en-GB" w:eastAsia="en-GB"/>
            </w:rPr>
          </w:pPr>
          <w:hyperlink w:anchor="_Toc122535640" w:history="1">
            <w:r w:rsidR="0055198A" w:rsidRPr="00635627">
              <w:rPr>
                <w:rStyle w:val="Hyperlink"/>
                <w:noProof/>
              </w:rPr>
              <w:t>Recommendations</w:t>
            </w:r>
            <w:r w:rsidR="0055198A">
              <w:rPr>
                <w:noProof/>
                <w:webHidden/>
              </w:rPr>
              <w:tab/>
            </w:r>
            <w:r w:rsidR="0055198A">
              <w:rPr>
                <w:noProof/>
                <w:webHidden/>
              </w:rPr>
              <w:fldChar w:fldCharType="begin"/>
            </w:r>
            <w:r w:rsidR="0055198A">
              <w:rPr>
                <w:noProof/>
                <w:webHidden/>
              </w:rPr>
              <w:instrText xml:space="preserve"> PAGEREF _Toc122535640 \h </w:instrText>
            </w:r>
            <w:r w:rsidR="0055198A">
              <w:rPr>
                <w:noProof/>
                <w:webHidden/>
              </w:rPr>
            </w:r>
            <w:r w:rsidR="0055198A">
              <w:rPr>
                <w:noProof/>
                <w:webHidden/>
              </w:rPr>
              <w:fldChar w:fldCharType="separate"/>
            </w:r>
            <w:r w:rsidR="00347555">
              <w:rPr>
                <w:noProof/>
                <w:webHidden/>
              </w:rPr>
              <w:t>30</w:t>
            </w:r>
            <w:r w:rsidR="0055198A">
              <w:rPr>
                <w:noProof/>
                <w:webHidden/>
              </w:rPr>
              <w:fldChar w:fldCharType="end"/>
            </w:r>
          </w:hyperlink>
        </w:p>
        <w:p w14:paraId="5935603B" w14:textId="53420A2C" w:rsidR="0055198A" w:rsidRDefault="00156191">
          <w:pPr>
            <w:pStyle w:val="TOC1"/>
            <w:tabs>
              <w:tab w:val="right" w:leader="dot" w:pos="9628"/>
            </w:tabs>
            <w:rPr>
              <w:rFonts w:cstheme="minorBidi"/>
              <w:noProof/>
              <w:lang w:val="en-GB" w:eastAsia="en-GB"/>
            </w:rPr>
          </w:pPr>
          <w:hyperlink w:anchor="_Toc122535641" w:history="1">
            <w:r w:rsidR="0055198A" w:rsidRPr="00635627">
              <w:rPr>
                <w:rStyle w:val="Hyperlink"/>
                <w:noProof/>
              </w:rPr>
              <w:t>Acknowledgements</w:t>
            </w:r>
            <w:r w:rsidR="0055198A">
              <w:rPr>
                <w:noProof/>
                <w:webHidden/>
              </w:rPr>
              <w:tab/>
            </w:r>
            <w:r w:rsidR="0055198A">
              <w:rPr>
                <w:noProof/>
                <w:webHidden/>
              </w:rPr>
              <w:fldChar w:fldCharType="begin"/>
            </w:r>
            <w:r w:rsidR="0055198A">
              <w:rPr>
                <w:noProof/>
                <w:webHidden/>
              </w:rPr>
              <w:instrText xml:space="preserve"> PAGEREF _Toc122535641 \h </w:instrText>
            </w:r>
            <w:r w:rsidR="0055198A">
              <w:rPr>
                <w:noProof/>
                <w:webHidden/>
              </w:rPr>
            </w:r>
            <w:r w:rsidR="0055198A">
              <w:rPr>
                <w:noProof/>
                <w:webHidden/>
              </w:rPr>
              <w:fldChar w:fldCharType="separate"/>
            </w:r>
            <w:r w:rsidR="00347555">
              <w:rPr>
                <w:noProof/>
                <w:webHidden/>
              </w:rPr>
              <w:t>33</w:t>
            </w:r>
            <w:r w:rsidR="0055198A">
              <w:rPr>
                <w:noProof/>
                <w:webHidden/>
              </w:rPr>
              <w:fldChar w:fldCharType="end"/>
            </w:r>
          </w:hyperlink>
        </w:p>
        <w:p w14:paraId="6FB9A61A" w14:textId="68E566D7" w:rsidR="0055198A" w:rsidRDefault="00156191">
          <w:pPr>
            <w:pStyle w:val="TOC1"/>
            <w:tabs>
              <w:tab w:val="right" w:leader="dot" w:pos="9628"/>
            </w:tabs>
            <w:rPr>
              <w:rFonts w:cstheme="minorBidi"/>
              <w:noProof/>
              <w:lang w:val="en-GB" w:eastAsia="en-GB"/>
            </w:rPr>
          </w:pPr>
          <w:hyperlink w:anchor="_Toc122535642" w:history="1">
            <w:r w:rsidR="0055198A" w:rsidRPr="00635627">
              <w:rPr>
                <w:rStyle w:val="Hyperlink"/>
                <w:noProof/>
              </w:rPr>
              <w:t>References</w:t>
            </w:r>
            <w:r w:rsidR="0055198A">
              <w:rPr>
                <w:noProof/>
                <w:webHidden/>
              </w:rPr>
              <w:tab/>
            </w:r>
            <w:r w:rsidR="0055198A">
              <w:rPr>
                <w:noProof/>
                <w:webHidden/>
              </w:rPr>
              <w:fldChar w:fldCharType="begin"/>
            </w:r>
            <w:r w:rsidR="0055198A">
              <w:rPr>
                <w:noProof/>
                <w:webHidden/>
              </w:rPr>
              <w:instrText xml:space="preserve"> PAGEREF _Toc122535642 \h </w:instrText>
            </w:r>
            <w:r w:rsidR="0055198A">
              <w:rPr>
                <w:noProof/>
                <w:webHidden/>
              </w:rPr>
            </w:r>
            <w:r w:rsidR="0055198A">
              <w:rPr>
                <w:noProof/>
                <w:webHidden/>
              </w:rPr>
              <w:fldChar w:fldCharType="separate"/>
            </w:r>
            <w:r w:rsidR="00347555">
              <w:rPr>
                <w:noProof/>
                <w:webHidden/>
              </w:rPr>
              <w:t>34</w:t>
            </w:r>
            <w:r w:rsidR="0055198A">
              <w:rPr>
                <w:noProof/>
                <w:webHidden/>
              </w:rPr>
              <w:fldChar w:fldCharType="end"/>
            </w:r>
          </w:hyperlink>
        </w:p>
        <w:p w14:paraId="40261826" w14:textId="028EDE65" w:rsidR="0055198A" w:rsidRDefault="00156191">
          <w:pPr>
            <w:pStyle w:val="TOC1"/>
            <w:tabs>
              <w:tab w:val="right" w:leader="dot" w:pos="9628"/>
            </w:tabs>
            <w:rPr>
              <w:rFonts w:cstheme="minorBidi"/>
              <w:noProof/>
              <w:lang w:val="en-GB" w:eastAsia="en-GB"/>
            </w:rPr>
          </w:pPr>
          <w:hyperlink w:anchor="_Toc122535643" w:history="1">
            <w:r w:rsidR="0055198A" w:rsidRPr="00635627">
              <w:rPr>
                <w:rStyle w:val="Hyperlink"/>
                <w:noProof/>
              </w:rPr>
              <w:t>Appendices</w:t>
            </w:r>
            <w:r w:rsidR="0055198A">
              <w:rPr>
                <w:noProof/>
                <w:webHidden/>
              </w:rPr>
              <w:tab/>
            </w:r>
            <w:r w:rsidR="0055198A">
              <w:rPr>
                <w:noProof/>
                <w:webHidden/>
              </w:rPr>
              <w:fldChar w:fldCharType="begin"/>
            </w:r>
            <w:r w:rsidR="0055198A">
              <w:rPr>
                <w:noProof/>
                <w:webHidden/>
              </w:rPr>
              <w:instrText xml:space="preserve"> PAGEREF _Toc122535643 \h </w:instrText>
            </w:r>
            <w:r w:rsidR="0055198A">
              <w:rPr>
                <w:noProof/>
                <w:webHidden/>
              </w:rPr>
            </w:r>
            <w:r w:rsidR="0055198A">
              <w:rPr>
                <w:noProof/>
                <w:webHidden/>
              </w:rPr>
              <w:fldChar w:fldCharType="separate"/>
            </w:r>
            <w:r w:rsidR="00347555">
              <w:rPr>
                <w:noProof/>
                <w:webHidden/>
              </w:rPr>
              <w:t>39</w:t>
            </w:r>
            <w:r w:rsidR="0055198A">
              <w:rPr>
                <w:noProof/>
                <w:webHidden/>
              </w:rPr>
              <w:fldChar w:fldCharType="end"/>
            </w:r>
          </w:hyperlink>
        </w:p>
        <w:p w14:paraId="10794871" w14:textId="3200E693" w:rsidR="0055198A" w:rsidRDefault="00156191">
          <w:pPr>
            <w:pStyle w:val="TOC2"/>
            <w:tabs>
              <w:tab w:val="right" w:leader="dot" w:pos="9628"/>
            </w:tabs>
            <w:rPr>
              <w:rFonts w:eastAsiaTheme="minorEastAsia"/>
              <w:noProof/>
              <w:lang w:eastAsia="en-GB"/>
            </w:rPr>
          </w:pPr>
          <w:hyperlink w:anchor="_Toc122535644" w:history="1">
            <w:r w:rsidR="0055198A" w:rsidRPr="00635627">
              <w:rPr>
                <w:rStyle w:val="Hyperlink"/>
                <w:noProof/>
              </w:rPr>
              <w:t>Appendix 1 Organisations supporting skilled refugee employment</w:t>
            </w:r>
            <w:r w:rsidR="0055198A">
              <w:rPr>
                <w:noProof/>
                <w:webHidden/>
              </w:rPr>
              <w:tab/>
            </w:r>
            <w:r w:rsidR="0055198A">
              <w:rPr>
                <w:noProof/>
                <w:webHidden/>
              </w:rPr>
              <w:fldChar w:fldCharType="begin"/>
            </w:r>
            <w:r w:rsidR="0055198A">
              <w:rPr>
                <w:noProof/>
                <w:webHidden/>
              </w:rPr>
              <w:instrText xml:space="preserve"> PAGEREF _Toc122535644 \h </w:instrText>
            </w:r>
            <w:r w:rsidR="0055198A">
              <w:rPr>
                <w:noProof/>
                <w:webHidden/>
              </w:rPr>
            </w:r>
            <w:r w:rsidR="0055198A">
              <w:rPr>
                <w:noProof/>
                <w:webHidden/>
              </w:rPr>
              <w:fldChar w:fldCharType="separate"/>
            </w:r>
            <w:r w:rsidR="00347555">
              <w:rPr>
                <w:noProof/>
                <w:webHidden/>
              </w:rPr>
              <w:t>39</w:t>
            </w:r>
            <w:r w:rsidR="0055198A">
              <w:rPr>
                <w:noProof/>
                <w:webHidden/>
              </w:rPr>
              <w:fldChar w:fldCharType="end"/>
            </w:r>
          </w:hyperlink>
        </w:p>
        <w:p w14:paraId="17DCDA57" w14:textId="2A3A543E" w:rsidR="0055198A" w:rsidRDefault="00156191">
          <w:pPr>
            <w:pStyle w:val="TOC2"/>
            <w:tabs>
              <w:tab w:val="right" w:leader="dot" w:pos="9628"/>
            </w:tabs>
            <w:rPr>
              <w:rFonts w:eastAsiaTheme="minorEastAsia"/>
              <w:noProof/>
              <w:lang w:eastAsia="en-GB"/>
            </w:rPr>
          </w:pPr>
          <w:hyperlink w:anchor="_Toc122535645" w:history="1">
            <w:r w:rsidR="0055198A" w:rsidRPr="00635627">
              <w:rPr>
                <w:rStyle w:val="Hyperlink"/>
                <w:noProof/>
              </w:rPr>
              <w:t>Appendix 2 Professional Body websites searched</w:t>
            </w:r>
            <w:r w:rsidR="0055198A">
              <w:rPr>
                <w:noProof/>
                <w:webHidden/>
              </w:rPr>
              <w:tab/>
            </w:r>
            <w:r w:rsidR="0055198A">
              <w:rPr>
                <w:noProof/>
                <w:webHidden/>
              </w:rPr>
              <w:fldChar w:fldCharType="begin"/>
            </w:r>
            <w:r w:rsidR="0055198A">
              <w:rPr>
                <w:noProof/>
                <w:webHidden/>
              </w:rPr>
              <w:instrText xml:space="preserve"> PAGEREF _Toc122535645 \h </w:instrText>
            </w:r>
            <w:r w:rsidR="0055198A">
              <w:rPr>
                <w:noProof/>
                <w:webHidden/>
              </w:rPr>
            </w:r>
            <w:r w:rsidR="0055198A">
              <w:rPr>
                <w:noProof/>
                <w:webHidden/>
              </w:rPr>
              <w:fldChar w:fldCharType="separate"/>
            </w:r>
            <w:r w:rsidR="00347555">
              <w:rPr>
                <w:noProof/>
                <w:webHidden/>
              </w:rPr>
              <w:t>41</w:t>
            </w:r>
            <w:r w:rsidR="0055198A">
              <w:rPr>
                <w:noProof/>
                <w:webHidden/>
              </w:rPr>
              <w:fldChar w:fldCharType="end"/>
            </w:r>
          </w:hyperlink>
        </w:p>
        <w:p w14:paraId="0EB0F36E" w14:textId="1A939FE8" w:rsidR="0055198A" w:rsidRDefault="00156191">
          <w:pPr>
            <w:pStyle w:val="TOC2"/>
            <w:tabs>
              <w:tab w:val="right" w:leader="dot" w:pos="9628"/>
            </w:tabs>
            <w:rPr>
              <w:rFonts w:eastAsiaTheme="minorEastAsia"/>
              <w:noProof/>
              <w:lang w:eastAsia="en-GB"/>
            </w:rPr>
          </w:pPr>
          <w:hyperlink w:anchor="_Toc122535646" w:history="1">
            <w:r w:rsidR="0055198A" w:rsidRPr="00635627">
              <w:rPr>
                <w:rStyle w:val="Hyperlink"/>
                <w:noProof/>
              </w:rPr>
              <w:t>Appendix 3 Materials sent to research participants and informants</w:t>
            </w:r>
            <w:r w:rsidR="0055198A">
              <w:rPr>
                <w:noProof/>
                <w:webHidden/>
              </w:rPr>
              <w:tab/>
            </w:r>
            <w:r w:rsidR="0055198A">
              <w:rPr>
                <w:noProof/>
                <w:webHidden/>
              </w:rPr>
              <w:fldChar w:fldCharType="begin"/>
            </w:r>
            <w:r w:rsidR="0055198A">
              <w:rPr>
                <w:noProof/>
                <w:webHidden/>
              </w:rPr>
              <w:instrText xml:space="preserve"> PAGEREF _Toc122535646 \h </w:instrText>
            </w:r>
            <w:r w:rsidR="0055198A">
              <w:rPr>
                <w:noProof/>
                <w:webHidden/>
              </w:rPr>
            </w:r>
            <w:r w:rsidR="0055198A">
              <w:rPr>
                <w:noProof/>
                <w:webHidden/>
              </w:rPr>
              <w:fldChar w:fldCharType="separate"/>
            </w:r>
            <w:r w:rsidR="00347555">
              <w:rPr>
                <w:noProof/>
                <w:webHidden/>
              </w:rPr>
              <w:t>43</w:t>
            </w:r>
            <w:r w:rsidR="0055198A">
              <w:rPr>
                <w:noProof/>
                <w:webHidden/>
              </w:rPr>
              <w:fldChar w:fldCharType="end"/>
            </w:r>
          </w:hyperlink>
        </w:p>
        <w:p w14:paraId="49F35E0A" w14:textId="357782CD" w:rsidR="00E05D80" w:rsidRDefault="00BF52EC">
          <w:r>
            <w:rPr>
              <w:rFonts w:eastAsiaTheme="minorEastAsia" w:cs="Times New Roman"/>
              <w:lang w:val="en-US"/>
            </w:rPr>
            <w:fldChar w:fldCharType="end"/>
          </w:r>
        </w:p>
      </w:sdtContent>
    </w:sdt>
    <w:p w14:paraId="618F4860" w14:textId="50D86264" w:rsidR="009B0B55" w:rsidRDefault="009B0B55" w:rsidP="00F70AA3"/>
    <w:p w14:paraId="1843762A" w14:textId="64AFF128" w:rsidR="009D2D9F" w:rsidRDefault="009D2D9F">
      <w:r>
        <w:br w:type="page"/>
      </w:r>
    </w:p>
    <w:p w14:paraId="12F5DD1B" w14:textId="7F798865" w:rsidR="00855D7A" w:rsidRDefault="00855D7A" w:rsidP="009F0CF3">
      <w:pPr>
        <w:pStyle w:val="Heading1"/>
      </w:pPr>
      <w:bookmarkStart w:id="1" w:name="_Toc122535617"/>
      <w:r w:rsidRPr="009F0CF3">
        <w:lastRenderedPageBreak/>
        <w:t>Introduction</w:t>
      </w:r>
      <w:bookmarkEnd w:id="1"/>
    </w:p>
    <w:p w14:paraId="47918D59" w14:textId="1D83C041" w:rsidR="0051079A" w:rsidRPr="004F645D" w:rsidRDefault="008A5403" w:rsidP="0051079A">
      <w:r>
        <w:t>Early</w:t>
      </w:r>
      <w:r w:rsidR="00EF1385">
        <w:t xml:space="preserve"> </w:t>
      </w:r>
      <w:r>
        <w:t>i</w:t>
      </w:r>
      <w:r w:rsidR="00AA3747">
        <w:t>ntegration</w:t>
      </w:r>
      <w:r w:rsidR="00EF1385">
        <w:t xml:space="preserve"> </w:t>
      </w:r>
      <w:r w:rsidR="00AA3747">
        <w:t>of</w:t>
      </w:r>
      <w:r w:rsidR="00EF1385">
        <w:t xml:space="preserve"> </w:t>
      </w:r>
      <w:r w:rsidR="00AA3747">
        <w:t>refuge</w:t>
      </w:r>
      <w:r w:rsidR="00A5073B">
        <w:t>e</w:t>
      </w:r>
      <w:r w:rsidR="00AA3747">
        <w:t>s</w:t>
      </w:r>
      <w:r w:rsidR="00EF1385">
        <w:t xml:space="preserve"> </w:t>
      </w:r>
      <w:r w:rsidR="00AA3747">
        <w:t>into</w:t>
      </w:r>
      <w:r w:rsidR="00EF1385">
        <w:t xml:space="preserve"> </w:t>
      </w:r>
      <w:r w:rsidR="005D0438">
        <w:t>the</w:t>
      </w:r>
      <w:r w:rsidR="00EF1385">
        <w:t xml:space="preserve"> </w:t>
      </w:r>
      <w:r w:rsidR="001B6C32">
        <w:t>labour</w:t>
      </w:r>
      <w:r w:rsidR="00EF1385">
        <w:t xml:space="preserve"> </w:t>
      </w:r>
      <w:r w:rsidR="001B6C32">
        <w:t>market</w:t>
      </w:r>
      <w:r w:rsidR="00EF1385">
        <w:t xml:space="preserve"> </w:t>
      </w:r>
      <w:r w:rsidR="001B6C32">
        <w:t>is</w:t>
      </w:r>
      <w:r w:rsidR="00EF1385">
        <w:t xml:space="preserve"> </w:t>
      </w:r>
      <w:r w:rsidR="001B6C32">
        <w:t>a</w:t>
      </w:r>
      <w:r w:rsidR="00EF1385">
        <w:t xml:space="preserve"> </w:t>
      </w:r>
      <w:r w:rsidR="001B6C32">
        <w:t>key</w:t>
      </w:r>
      <w:r w:rsidR="00EF1385">
        <w:t xml:space="preserve"> </w:t>
      </w:r>
      <w:r w:rsidR="00E15C74">
        <w:t>policy</w:t>
      </w:r>
      <w:r w:rsidR="00EF1385">
        <w:t xml:space="preserve"> </w:t>
      </w:r>
      <w:r w:rsidR="001B6C32">
        <w:t>goal</w:t>
      </w:r>
      <w:r w:rsidR="00EF1385">
        <w:t xml:space="preserve"> </w:t>
      </w:r>
      <w:r w:rsidR="00F95BE8">
        <w:t>for</w:t>
      </w:r>
      <w:r w:rsidR="00EF1385">
        <w:t xml:space="preserve"> </w:t>
      </w:r>
      <w:r w:rsidR="00F95BE8">
        <w:t>all</w:t>
      </w:r>
      <w:r w:rsidR="00EF1385">
        <w:t xml:space="preserve"> </w:t>
      </w:r>
      <w:r w:rsidR="00F95BE8">
        <w:t>states</w:t>
      </w:r>
      <w:r w:rsidR="00EF1385">
        <w:t xml:space="preserve"> </w:t>
      </w:r>
      <w:r w:rsidR="001B6C32">
        <w:t>to</w:t>
      </w:r>
      <w:r w:rsidR="00EF1385">
        <w:t xml:space="preserve"> </w:t>
      </w:r>
      <w:r w:rsidR="001B6C32">
        <w:t>reduce</w:t>
      </w:r>
      <w:r w:rsidR="00EF1385">
        <w:t xml:space="preserve"> </w:t>
      </w:r>
      <w:r w:rsidR="001B6C32">
        <w:t>welfare</w:t>
      </w:r>
      <w:r w:rsidR="00EF1385">
        <w:t xml:space="preserve"> </w:t>
      </w:r>
      <w:r w:rsidR="001B6C32">
        <w:t>dependency</w:t>
      </w:r>
      <w:r w:rsidR="00EF1385">
        <w:t xml:space="preserve"> </w:t>
      </w:r>
      <w:r w:rsidR="001B6C32">
        <w:t>and</w:t>
      </w:r>
      <w:r w:rsidR="00EF1385">
        <w:t xml:space="preserve"> </w:t>
      </w:r>
      <w:r w:rsidR="000807F4">
        <w:t>to</w:t>
      </w:r>
      <w:r w:rsidR="00EF1385">
        <w:t xml:space="preserve"> </w:t>
      </w:r>
      <w:r w:rsidR="001B6C32">
        <w:t>contribute</w:t>
      </w:r>
      <w:r w:rsidR="00EF1385">
        <w:t xml:space="preserve"> </w:t>
      </w:r>
      <w:r w:rsidR="001B6C32">
        <w:t>to</w:t>
      </w:r>
      <w:r w:rsidR="00EF1385">
        <w:t xml:space="preserve"> </w:t>
      </w:r>
      <w:r w:rsidR="001B6C32">
        <w:t>the</w:t>
      </w:r>
      <w:r w:rsidR="00EF1385">
        <w:t xml:space="preserve"> </w:t>
      </w:r>
      <w:r w:rsidR="001B6C32">
        <w:t>economy</w:t>
      </w:r>
      <w:r w:rsidR="00747278">
        <w:t>,</w:t>
      </w:r>
      <w:r w:rsidR="00EF1385">
        <w:t xml:space="preserve"> </w:t>
      </w:r>
      <w:r w:rsidR="00747278">
        <w:t>as</w:t>
      </w:r>
      <w:r w:rsidR="00EF1385">
        <w:t xml:space="preserve"> </w:t>
      </w:r>
      <w:r w:rsidR="00747278">
        <w:t>well</w:t>
      </w:r>
      <w:r w:rsidR="00EF1385">
        <w:t xml:space="preserve"> </w:t>
      </w:r>
      <w:r w:rsidR="00747278">
        <w:t>as</w:t>
      </w:r>
      <w:r w:rsidR="00EF1385">
        <w:t xml:space="preserve"> </w:t>
      </w:r>
      <w:r w:rsidR="00747278">
        <w:t>being</w:t>
      </w:r>
      <w:r w:rsidR="00EF1385">
        <w:t xml:space="preserve"> </w:t>
      </w:r>
      <w:r w:rsidR="00747278">
        <w:t>important</w:t>
      </w:r>
      <w:r w:rsidR="00EF1385">
        <w:t xml:space="preserve"> </w:t>
      </w:r>
      <w:r w:rsidR="00747278">
        <w:t>for</w:t>
      </w:r>
      <w:r w:rsidR="00EF1385">
        <w:t xml:space="preserve"> </w:t>
      </w:r>
      <w:r w:rsidR="00747278">
        <w:t>individual</w:t>
      </w:r>
      <w:r w:rsidR="00D22073">
        <w:t>s’</w:t>
      </w:r>
      <w:r w:rsidR="00EF1385">
        <w:t xml:space="preserve"> </w:t>
      </w:r>
      <w:r w:rsidR="00D22073">
        <w:t>well-being</w:t>
      </w:r>
      <w:r w:rsidR="00EF1385">
        <w:t xml:space="preserve"> </w:t>
      </w:r>
      <w:r w:rsidR="00D22073">
        <w:t>and</w:t>
      </w:r>
      <w:r w:rsidR="00EF1385">
        <w:t xml:space="preserve"> </w:t>
      </w:r>
      <w:r w:rsidR="00D22073">
        <w:t>livelihoods</w:t>
      </w:r>
      <w:r w:rsidR="00DD3B48">
        <w:t>.</w:t>
      </w:r>
      <w:r w:rsidR="00EF1385">
        <w:t xml:space="preserve"> </w:t>
      </w:r>
      <w:r w:rsidR="0076248C">
        <w:t>How</w:t>
      </w:r>
      <w:r w:rsidR="00EF1385">
        <w:t xml:space="preserve"> </w:t>
      </w:r>
      <w:r w:rsidR="0076248C">
        <w:t>this</w:t>
      </w:r>
      <w:r w:rsidR="00EF1385">
        <w:t xml:space="preserve"> </w:t>
      </w:r>
      <w:r w:rsidR="0076248C">
        <w:t>is</w:t>
      </w:r>
      <w:r w:rsidR="00EF1385">
        <w:t xml:space="preserve"> </w:t>
      </w:r>
      <w:r w:rsidR="0076248C">
        <w:t>achieved</w:t>
      </w:r>
      <w:r w:rsidR="00EF1385">
        <w:t xml:space="preserve"> </w:t>
      </w:r>
      <w:r w:rsidR="0076248C">
        <w:t>varies</w:t>
      </w:r>
      <w:r w:rsidR="00EF1385">
        <w:t xml:space="preserve"> </w:t>
      </w:r>
      <w:r w:rsidR="0076248C">
        <w:t>considerably,</w:t>
      </w:r>
      <w:r w:rsidR="00EF1385">
        <w:t xml:space="preserve"> </w:t>
      </w:r>
      <w:r w:rsidR="00D255AB">
        <w:t>as</w:t>
      </w:r>
      <w:r w:rsidR="00EF1385">
        <w:t xml:space="preserve"> </w:t>
      </w:r>
      <w:r w:rsidR="00D255AB">
        <w:t>do</w:t>
      </w:r>
      <w:r w:rsidR="00EF1385">
        <w:t xml:space="preserve"> </w:t>
      </w:r>
      <w:r w:rsidR="00D255AB">
        <w:t>levels</w:t>
      </w:r>
      <w:r w:rsidR="00EF1385">
        <w:t xml:space="preserve"> </w:t>
      </w:r>
      <w:r w:rsidR="00D255AB">
        <w:t>of</w:t>
      </w:r>
      <w:r w:rsidR="00EF1385">
        <w:t xml:space="preserve"> </w:t>
      </w:r>
      <w:r w:rsidR="00D255AB">
        <w:t>success</w:t>
      </w:r>
      <w:r w:rsidR="001609AA">
        <w:t>.</w:t>
      </w:r>
      <w:r w:rsidR="00EF1385">
        <w:t xml:space="preserve"> </w:t>
      </w:r>
      <w:r w:rsidR="001609AA">
        <w:t>For</w:t>
      </w:r>
      <w:r w:rsidR="00EF1385">
        <w:t xml:space="preserve"> </w:t>
      </w:r>
      <w:r w:rsidR="001609AA">
        <w:t>example</w:t>
      </w:r>
      <w:r w:rsidR="00D255AB">
        <w:t>,</w:t>
      </w:r>
      <w:r w:rsidR="00EF1385">
        <w:t xml:space="preserve"> </w:t>
      </w:r>
      <w:r w:rsidR="001609AA" w:rsidRPr="0094315D">
        <w:t>in</w:t>
      </w:r>
      <w:r w:rsidR="00EF1385">
        <w:t xml:space="preserve"> </w:t>
      </w:r>
      <w:r w:rsidR="001609AA" w:rsidRPr="0094315D">
        <w:t>Germany,</w:t>
      </w:r>
      <w:r w:rsidR="00EF1385">
        <w:t xml:space="preserve"> </w:t>
      </w:r>
      <w:r w:rsidR="001609AA">
        <w:t>t</w:t>
      </w:r>
      <w:r w:rsidR="001609AA" w:rsidRPr="0094315D">
        <w:t>he</w:t>
      </w:r>
      <w:r w:rsidR="00EF1385">
        <w:t xml:space="preserve"> </w:t>
      </w:r>
      <w:r w:rsidR="001609AA" w:rsidRPr="0094315D">
        <w:t>government’s</w:t>
      </w:r>
      <w:r w:rsidR="00EF1385">
        <w:t xml:space="preserve"> </w:t>
      </w:r>
      <w:r w:rsidR="001609AA" w:rsidRPr="0094315D">
        <w:t>key</w:t>
      </w:r>
      <w:r w:rsidR="00EF1385">
        <w:t xml:space="preserve"> </w:t>
      </w:r>
      <w:r w:rsidR="001609AA" w:rsidRPr="0094315D">
        <w:t>focus</w:t>
      </w:r>
      <w:r w:rsidR="00EF1385">
        <w:t xml:space="preserve"> </w:t>
      </w:r>
      <w:r w:rsidR="001609AA" w:rsidRPr="0094315D">
        <w:t>is</w:t>
      </w:r>
      <w:r w:rsidR="00EF1385">
        <w:t xml:space="preserve"> </w:t>
      </w:r>
      <w:r w:rsidR="001609AA" w:rsidRPr="0094315D">
        <w:t>the</w:t>
      </w:r>
      <w:r w:rsidR="00EF1385">
        <w:t xml:space="preserve"> </w:t>
      </w:r>
      <w:r w:rsidR="001609AA" w:rsidRPr="0094315D">
        <w:t>inclusion</w:t>
      </w:r>
      <w:r w:rsidR="00EF1385">
        <w:t xml:space="preserve"> </w:t>
      </w:r>
      <w:r w:rsidR="001609AA" w:rsidRPr="0094315D">
        <w:t>of</w:t>
      </w:r>
      <w:r w:rsidR="00EF1385">
        <w:t xml:space="preserve"> </w:t>
      </w:r>
      <w:r w:rsidR="001609AA" w:rsidRPr="0094315D">
        <w:t>migrants</w:t>
      </w:r>
      <w:r w:rsidR="00EF1385">
        <w:t xml:space="preserve"> </w:t>
      </w:r>
      <w:r w:rsidR="001609AA" w:rsidRPr="0094315D">
        <w:t>in</w:t>
      </w:r>
      <w:r w:rsidR="00EF1385">
        <w:t xml:space="preserve"> </w:t>
      </w:r>
      <w:r w:rsidR="001609AA" w:rsidRPr="0094315D">
        <w:t>the</w:t>
      </w:r>
      <w:r w:rsidR="00EF1385">
        <w:t xml:space="preserve"> </w:t>
      </w:r>
      <w:r w:rsidR="001609AA" w:rsidRPr="0094315D">
        <w:t>labour</w:t>
      </w:r>
      <w:r w:rsidR="00EF1385">
        <w:t xml:space="preserve"> </w:t>
      </w:r>
      <w:r w:rsidR="001609AA" w:rsidRPr="0094315D">
        <w:t>market</w:t>
      </w:r>
      <w:r w:rsidR="0082458F">
        <w:t>,</w:t>
      </w:r>
      <w:r w:rsidR="00EF1385">
        <w:t xml:space="preserve"> </w:t>
      </w:r>
      <w:r w:rsidR="001609AA">
        <w:t>as</w:t>
      </w:r>
      <w:r w:rsidR="00EF1385">
        <w:t xml:space="preserve"> </w:t>
      </w:r>
      <w:r w:rsidR="001609AA" w:rsidRPr="0094315D">
        <w:t>participation</w:t>
      </w:r>
      <w:r w:rsidR="00EF1385">
        <w:t xml:space="preserve"> </w:t>
      </w:r>
      <w:r w:rsidR="001609AA" w:rsidRPr="0094315D">
        <w:t>is</w:t>
      </w:r>
      <w:r w:rsidR="00EF1385">
        <w:t xml:space="preserve"> </w:t>
      </w:r>
      <w:r w:rsidR="001609AA">
        <w:t>seen</w:t>
      </w:r>
      <w:r w:rsidR="00EF1385">
        <w:t xml:space="preserve"> </w:t>
      </w:r>
      <w:r w:rsidR="001609AA">
        <w:t>as</w:t>
      </w:r>
      <w:r w:rsidR="00EF1385">
        <w:t xml:space="preserve"> </w:t>
      </w:r>
      <w:r w:rsidR="001609AA" w:rsidRPr="0094315D">
        <w:t>a</w:t>
      </w:r>
      <w:r w:rsidR="00EF1385">
        <w:t xml:space="preserve"> </w:t>
      </w:r>
      <w:r w:rsidR="001609AA" w:rsidRPr="0094315D">
        <w:t>pre-requisite</w:t>
      </w:r>
      <w:r w:rsidR="00EF1385">
        <w:t xml:space="preserve"> </w:t>
      </w:r>
      <w:r w:rsidR="001609AA" w:rsidRPr="0094315D">
        <w:t>to</w:t>
      </w:r>
      <w:r w:rsidR="00EF1385">
        <w:t xml:space="preserve"> </w:t>
      </w:r>
      <w:r w:rsidR="001609AA" w:rsidRPr="0094315D">
        <w:t>active</w:t>
      </w:r>
      <w:r w:rsidR="00EF1385">
        <w:t xml:space="preserve"> </w:t>
      </w:r>
      <w:r w:rsidR="001609AA" w:rsidRPr="0094315D">
        <w:t>participation</w:t>
      </w:r>
      <w:r w:rsidR="00EF1385">
        <w:t xml:space="preserve"> </w:t>
      </w:r>
      <w:r w:rsidR="001609AA" w:rsidRPr="0094315D">
        <w:t>in</w:t>
      </w:r>
      <w:r w:rsidR="00EF1385">
        <w:t xml:space="preserve"> </w:t>
      </w:r>
      <w:r w:rsidR="001609AA" w:rsidRPr="0094315D">
        <w:t>society</w:t>
      </w:r>
      <w:r w:rsidR="001609AA">
        <w:t>,</w:t>
      </w:r>
      <w:r w:rsidR="00EF1385">
        <w:t xml:space="preserve"> </w:t>
      </w:r>
      <w:r w:rsidR="001609AA">
        <w:t>so</w:t>
      </w:r>
      <w:r w:rsidR="00EF1385">
        <w:t xml:space="preserve"> </w:t>
      </w:r>
      <w:r w:rsidR="001609AA">
        <w:t>there</w:t>
      </w:r>
      <w:r w:rsidR="00EF1385">
        <w:t xml:space="preserve"> </w:t>
      </w:r>
      <w:r w:rsidR="001609AA">
        <w:t>is</w:t>
      </w:r>
      <w:r w:rsidR="00EF1385">
        <w:t xml:space="preserve"> </w:t>
      </w:r>
      <w:r w:rsidR="001609AA" w:rsidRPr="0094315D">
        <w:t>access</w:t>
      </w:r>
      <w:r w:rsidR="00EF1385">
        <w:t xml:space="preserve"> </w:t>
      </w:r>
      <w:r w:rsidR="001609AA" w:rsidRPr="0094315D">
        <w:t>to</w:t>
      </w:r>
      <w:r w:rsidR="00EF1385">
        <w:t xml:space="preserve"> </w:t>
      </w:r>
      <w:r w:rsidR="001609AA" w:rsidRPr="0094315D">
        <w:t>technical</w:t>
      </w:r>
      <w:r w:rsidR="00EF1385">
        <w:t xml:space="preserve"> </w:t>
      </w:r>
      <w:r w:rsidR="001609AA" w:rsidRPr="0094315D">
        <w:t>vocational</w:t>
      </w:r>
      <w:r w:rsidR="00EF1385">
        <w:t xml:space="preserve"> </w:t>
      </w:r>
      <w:r w:rsidR="001609AA" w:rsidRPr="0094315D">
        <w:t>training</w:t>
      </w:r>
      <w:r w:rsidR="00EF1385">
        <w:t xml:space="preserve"> </w:t>
      </w:r>
      <w:r w:rsidR="001609AA" w:rsidRPr="0094315D">
        <w:t>and</w:t>
      </w:r>
      <w:r w:rsidR="00EF1385">
        <w:t xml:space="preserve"> </w:t>
      </w:r>
      <w:r w:rsidR="001609AA" w:rsidRPr="0094315D">
        <w:t>higher</w:t>
      </w:r>
      <w:r w:rsidR="00EF1385">
        <w:t xml:space="preserve"> </w:t>
      </w:r>
      <w:r w:rsidR="001609AA" w:rsidRPr="0094315D">
        <w:t>education.</w:t>
      </w:r>
      <w:r w:rsidR="00EF1385">
        <w:t xml:space="preserve"> </w:t>
      </w:r>
      <w:r w:rsidR="001609AA" w:rsidRPr="0094315D">
        <w:t>In</w:t>
      </w:r>
      <w:r w:rsidR="00EF1385">
        <w:t xml:space="preserve"> </w:t>
      </w:r>
      <w:r w:rsidR="001609AA" w:rsidRPr="0094315D">
        <w:t>contrast,</w:t>
      </w:r>
      <w:r w:rsidR="00EF1385">
        <w:t xml:space="preserve"> </w:t>
      </w:r>
      <w:r w:rsidR="00ED6C14">
        <w:t>such</w:t>
      </w:r>
      <w:r w:rsidR="00EF1385">
        <w:t xml:space="preserve"> </w:t>
      </w:r>
      <w:r w:rsidR="00ED6C14">
        <w:t>as</w:t>
      </w:r>
      <w:r w:rsidR="00EF1385">
        <w:t xml:space="preserve"> </w:t>
      </w:r>
      <w:r w:rsidR="001609AA" w:rsidRPr="0094315D">
        <w:t>in</w:t>
      </w:r>
      <w:r w:rsidR="00EF1385">
        <w:t xml:space="preserve"> </w:t>
      </w:r>
      <w:r w:rsidR="001609AA" w:rsidRPr="0094315D">
        <w:t>the</w:t>
      </w:r>
      <w:r w:rsidR="00EF1385">
        <w:t xml:space="preserve"> </w:t>
      </w:r>
      <w:r w:rsidR="001609AA" w:rsidRPr="0094315D">
        <w:t>UK</w:t>
      </w:r>
      <w:r w:rsidR="00EF1385">
        <w:t xml:space="preserve"> </w:t>
      </w:r>
      <w:r w:rsidR="001609AA" w:rsidRPr="0094315D">
        <w:t>and</w:t>
      </w:r>
      <w:r w:rsidR="00EF1385">
        <w:t xml:space="preserve"> </w:t>
      </w:r>
      <w:r w:rsidR="001609AA" w:rsidRPr="0094315D">
        <w:t>Australia</w:t>
      </w:r>
      <w:r w:rsidR="00EF1385">
        <w:t xml:space="preserve"> </w:t>
      </w:r>
      <w:r w:rsidR="001609AA">
        <w:t>for</w:t>
      </w:r>
      <w:r w:rsidR="00EF1385">
        <w:t xml:space="preserve"> </w:t>
      </w:r>
      <w:r w:rsidR="001609AA">
        <w:t>example</w:t>
      </w:r>
      <w:r w:rsidR="001609AA" w:rsidRPr="0094315D">
        <w:t>,</w:t>
      </w:r>
      <w:r w:rsidR="00EF1385">
        <w:t xml:space="preserve"> </w:t>
      </w:r>
      <w:r w:rsidR="001609AA" w:rsidRPr="0094315D">
        <w:t>the</w:t>
      </w:r>
      <w:r w:rsidR="00EF1385">
        <w:t xml:space="preserve"> </w:t>
      </w:r>
      <w:r w:rsidR="001609AA" w:rsidRPr="0094315D">
        <w:t>labour</w:t>
      </w:r>
      <w:r w:rsidR="00EF1385">
        <w:t xml:space="preserve"> </w:t>
      </w:r>
      <w:r w:rsidR="001609AA" w:rsidRPr="0094315D">
        <w:t>market</w:t>
      </w:r>
      <w:r w:rsidR="00EF1385">
        <w:t xml:space="preserve"> </w:t>
      </w:r>
      <w:r w:rsidR="001609AA" w:rsidRPr="0094315D">
        <w:t>and</w:t>
      </w:r>
      <w:r w:rsidR="00EF1385">
        <w:t xml:space="preserve"> </w:t>
      </w:r>
      <w:r w:rsidR="001609AA" w:rsidRPr="0094315D">
        <w:t>education</w:t>
      </w:r>
      <w:r w:rsidR="00EF1385">
        <w:t xml:space="preserve"> </w:t>
      </w:r>
      <w:r w:rsidR="001609AA" w:rsidRPr="0094315D">
        <w:t>and</w:t>
      </w:r>
      <w:r w:rsidR="00EF1385">
        <w:t xml:space="preserve"> </w:t>
      </w:r>
      <w:r w:rsidR="001609AA" w:rsidRPr="0094315D">
        <w:t>training</w:t>
      </w:r>
      <w:r w:rsidR="00EF1385">
        <w:t xml:space="preserve"> </w:t>
      </w:r>
      <w:r w:rsidR="001609AA" w:rsidRPr="0094315D">
        <w:t>are</w:t>
      </w:r>
      <w:r w:rsidR="00EF1385">
        <w:t xml:space="preserve"> </w:t>
      </w:r>
      <w:r w:rsidR="001609AA" w:rsidRPr="0094315D">
        <w:t>not</w:t>
      </w:r>
      <w:r w:rsidR="00EF1385">
        <w:t xml:space="preserve"> </w:t>
      </w:r>
      <w:r w:rsidR="001609AA" w:rsidRPr="0094315D">
        <w:t>linked</w:t>
      </w:r>
      <w:r w:rsidR="00EF1385">
        <w:t xml:space="preserve"> </w:t>
      </w:r>
      <w:r w:rsidR="001609AA" w:rsidRPr="0094315D">
        <w:t>so</w:t>
      </w:r>
      <w:r w:rsidR="00EF1385">
        <w:t xml:space="preserve"> </w:t>
      </w:r>
      <w:r w:rsidR="001609AA" w:rsidRPr="0094315D">
        <w:t>well</w:t>
      </w:r>
      <w:r w:rsidR="00EF1385">
        <w:t xml:space="preserve"> </w:t>
      </w:r>
      <w:r w:rsidR="001609AA" w:rsidRPr="0094315D">
        <w:t>and</w:t>
      </w:r>
      <w:r w:rsidR="00EF1385">
        <w:t xml:space="preserve"> </w:t>
      </w:r>
      <w:r w:rsidR="001609AA" w:rsidRPr="0094315D">
        <w:t>funding</w:t>
      </w:r>
      <w:r w:rsidR="00EF1385">
        <w:t xml:space="preserve"> </w:t>
      </w:r>
      <w:r w:rsidR="001609AA" w:rsidRPr="0094315D">
        <w:t>is</w:t>
      </w:r>
      <w:r w:rsidR="00EF1385">
        <w:t xml:space="preserve"> </w:t>
      </w:r>
      <w:r w:rsidR="001609AA" w:rsidRPr="0094315D">
        <w:t>limited</w:t>
      </w:r>
      <w:r w:rsidR="00EF1385">
        <w:t xml:space="preserve"> </w:t>
      </w:r>
      <w:r w:rsidR="001609AA" w:rsidRPr="0094315D">
        <w:fldChar w:fldCharType="begin"/>
      </w:r>
      <w:r w:rsidR="00DE380F">
        <w:instrText xml:space="preserve"> ADDIN EN.CITE &lt;EndNote&gt;&lt;Cite&gt;&lt;Author&gt;Webb&lt;/Author&gt;&lt;Year&gt;2016&lt;/Year&gt;&lt;IDText&gt;Refugee migration, lifelong education and forms of integration&lt;/IDText&gt;&lt;DisplayText&gt;(Webb, Hodge, Holford, Milana, &amp;amp; Waller, 2016)&lt;/DisplayText&gt;&lt;record&gt;&lt;isbn&gt;0260-1370&lt;/isbn&gt;&lt;titles&gt;&lt;title&gt;Refugee migration, lifelong education and forms of integration&lt;/title&gt;&lt;secondary-title&gt;International Journal of Lifelong Education&lt;/secondary-title&gt;&lt;/titles&gt;&lt;pages&gt;213-215&lt;/pages&gt;&lt;number&gt;3&lt;/number&gt;&lt;contributors&gt;&lt;authors&gt;&lt;author&gt;Webb, Sue&lt;/author&gt;&lt;author&gt;Hodge, Steven&lt;/author&gt;&lt;author&gt;Holford, John&lt;/author&gt;&lt;author&gt;Milana, Marcella&lt;/author&gt;&lt;author&gt;Waller, Richard&lt;/author&gt;&lt;/authors&gt;&lt;/contributors&gt;&lt;added-date format="utc"&gt;1662132607&lt;/added-date&gt;&lt;ref-type name="Journal Article"&gt;17&lt;/ref-type&gt;&lt;dates&gt;&lt;year&gt;2016&lt;/year&gt;&lt;/dates&gt;&lt;rec-number&gt;1647&lt;/rec-number&gt;&lt;last-updated-date format="utc"&gt;1670938515&lt;/last-updated-date&gt;&lt;volume&gt;35&lt;/volume&gt;&lt;remote-database-name&gt;WorldCat.org&lt;/remote-database-name&gt;&lt;/record&gt;&lt;/Cite&gt;&lt;/EndNote&gt;</w:instrText>
      </w:r>
      <w:r w:rsidR="001609AA" w:rsidRPr="0094315D">
        <w:fldChar w:fldCharType="separate"/>
      </w:r>
      <w:r w:rsidR="00DE380F">
        <w:rPr>
          <w:noProof/>
        </w:rPr>
        <w:t>(Webb,</w:t>
      </w:r>
      <w:r w:rsidR="00EF1385">
        <w:rPr>
          <w:noProof/>
        </w:rPr>
        <w:t xml:space="preserve"> </w:t>
      </w:r>
      <w:r w:rsidR="00DE380F">
        <w:rPr>
          <w:noProof/>
        </w:rPr>
        <w:t>Hodge,</w:t>
      </w:r>
      <w:r w:rsidR="00EF1385">
        <w:rPr>
          <w:noProof/>
        </w:rPr>
        <w:t xml:space="preserve"> </w:t>
      </w:r>
      <w:r w:rsidR="00DE380F">
        <w:rPr>
          <w:noProof/>
        </w:rPr>
        <w:t>Holford,</w:t>
      </w:r>
      <w:r w:rsidR="00EF1385">
        <w:rPr>
          <w:noProof/>
        </w:rPr>
        <w:t xml:space="preserve"> </w:t>
      </w:r>
      <w:r w:rsidR="00DE380F">
        <w:rPr>
          <w:noProof/>
        </w:rPr>
        <w:t>Milana,</w:t>
      </w:r>
      <w:r w:rsidR="00EF1385">
        <w:rPr>
          <w:noProof/>
        </w:rPr>
        <w:t xml:space="preserve"> </w:t>
      </w:r>
      <w:r w:rsidR="00DE380F">
        <w:rPr>
          <w:noProof/>
        </w:rPr>
        <w:t>&amp;</w:t>
      </w:r>
      <w:r w:rsidR="00EF1385">
        <w:rPr>
          <w:noProof/>
        </w:rPr>
        <w:t xml:space="preserve"> </w:t>
      </w:r>
      <w:r w:rsidR="00DE380F">
        <w:rPr>
          <w:noProof/>
        </w:rPr>
        <w:t>Waller,</w:t>
      </w:r>
      <w:r w:rsidR="00EF1385">
        <w:rPr>
          <w:noProof/>
        </w:rPr>
        <w:t xml:space="preserve"> </w:t>
      </w:r>
      <w:r w:rsidR="00DE380F">
        <w:rPr>
          <w:noProof/>
        </w:rPr>
        <w:t>2016)</w:t>
      </w:r>
      <w:r w:rsidR="001609AA" w:rsidRPr="0094315D">
        <w:fldChar w:fldCharType="end"/>
      </w:r>
      <w:r w:rsidR="001609AA">
        <w:t>.</w:t>
      </w:r>
      <w:r w:rsidR="00EF1385">
        <w:t xml:space="preserve"> </w:t>
      </w:r>
      <w:r w:rsidR="001609AA">
        <w:t>A</w:t>
      </w:r>
      <w:r w:rsidR="00EF1385">
        <w:t xml:space="preserve"> </w:t>
      </w:r>
      <w:r w:rsidR="00A45D95">
        <w:t>review</w:t>
      </w:r>
      <w:r w:rsidR="00EF1385">
        <w:t xml:space="preserve"> </w:t>
      </w:r>
      <w:r w:rsidR="00D255AB">
        <w:t>of</w:t>
      </w:r>
      <w:r w:rsidR="00EF1385">
        <w:t xml:space="preserve"> </w:t>
      </w:r>
      <w:r w:rsidR="00D255AB">
        <w:t>best</w:t>
      </w:r>
      <w:r w:rsidR="00EF1385">
        <w:t xml:space="preserve"> </w:t>
      </w:r>
      <w:r w:rsidR="00D255AB">
        <w:t>practice</w:t>
      </w:r>
      <w:r w:rsidR="00EF1385">
        <w:t xml:space="preserve"> </w:t>
      </w:r>
      <w:r w:rsidR="00A45D95">
        <w:t>across</w:t>
      </w:r>
      <w:r w:rsidR="00EF1385">
        <w:t xml:space="preserve"> </w:t>
      </w:r>
      <w:r w:rsidR="00A45D95">
        <w:t>the</w:t>
      </w:r>
      <w:r w:rsidR="00EF1385">
        <w:t xml:space="preserve"> </w:t>
      </w:r>
      <w:r w:rsidR="00A45D95">
        <w:t>EU</w:t>
      </w:r>
      <w:r w:rsidR="00EF1385">
        <w:t xml:space="preserve"> </w:t>
      </w:r>
      <w:r w:rsidR="004F645D" w:rsidRPr="004F645D">
        <w:fldChar w:fldCharType="begin"/>
      </w:r>
      <w:r w:rsidR="004F645D" w:rsidRPr="004F645D">
        <w:instrText xml:space="preserve"> ADDIN EN.CITE &lt;EndNote&gt;&lt;Cite&gt;&lt;Author&gt;Konle-Seidl&lt;/Author&gt;&lt;Year&gt;2016&lt;/Year&gt;&lt;IDText&gt;Labour market integration of refugees: Strategies and good practices&lt;/IDText&gt;&lt;DisplayText&gt;(Konle-Seidl, 2016)&lt;/DisplayText&gt;&lt;record&gt;&lt;urls&gt;&lt;related-urls&gt;&lt;url&gt;https://www.europarl.europa.eu/RegData/etudes/STUD/2016/578956/IPOL_STU(2016)578956_EN.pdf&lt;/url&gt;&lt;/related-urls&gt;&lt;/urls&gt;&lt;titles&gt;&lt;title&gt;Labour market integration of refugees: Strategies and good practices&lt;/title&gt;&lt;/titles&gt;&lt;contributors&gt;&lt;authors&gt;&lt;author&gt;Konle-Seidl, Regina&lt;/author&gt;&lt;/authors&gt;&lt;/contributors&gt;&lt;added-date format="utc"&gt;1669917635&lt;/added-date&gt;&lt;ref-type name="Government Document"&gt;46&lt;/ref-type&gt;&lt;dates&gt;&lt;year&gt;2016&lt;/year&gt;&lt;/dates&gt;&lt;rec-number&gt;1671&lt;/rec-number&gt;&lt;last-updated-date format="utc"&gt;1669917772&lt;/last-updated-date&gt;&lt;contributors&gt;&lt;secondary-authors&gt;&lt;author&gt;European Parliament&lt;/author&gt;&lt;/secondary-authors&gt;&lt;/contributors&gt;&lt;/record&gt;&lt;/Cite&gt;&lt;/EndNote&gt;</w:instrText>
      </w:r>
      <w:r w:rsidR="004F645D" w:rsidRPr="004F645D">
        <w:fldChar w:fldCharType="separate"/>
      </w:r>
      <w:r w:rsidR="004F645D" w:rsidRPr="004F645D">
        <w:t>(Konle-Seidl,</w:t>
      </w:r>
      <w:r w:rsidR="00EF1385">
        <w:t xml:space="preserve"> </w:t>
      </w:r>
      <w:r w:rsidR="004F645D" w:rsidRPr="004F645D">
        <w:t>2016)</w:t>
      </w:r>
      <w:r w:rsidR="004F645D" w:rsidRPr="004F645D">
        <w:fldChar w:fldCharType="end"/>
      </w:r>
      <w:r w:rsidR="00EF1385">
        <w:t xml:space="preserve"> </w:t>
      </w:r>
      <w:r w:rsidR="004F645D" w:rsidRPr="004F645D">
        <w:t>notes</w:t>
      </w:r>
      <w:r w:rsidR="00EF1385">
        <w:t xml:space="preserve"> </w:t>
      </w:r>
      <w:r w:rsidR="004F645D" w:rsidRPr="004F645D">
        <w:t>the</w:t>
      </w:r>
      <w:r w:rsidR="00EF1385">
        <w:t xml:space="preserve"> </w:t>
      </w:r>
      <w:r w:rsidR="0051079A">
        <w:t>importance</w:t>
      </w:r>
      <w:r w:rsidR="00EF1385">
        <w:t xml:space="preserve"> </w:t>
      </w:r>
      <w:r w:rsidR="0051079A">
        <w:t>of:</w:t>
      </w:r>
    </w:p>
    <w:p w14:paraId="4964727B" w14:textId="2CA4CBBC" w:rsidR="0051079A" w:rsidRDefault="004F645D" w:rsidP="0051079A">
      <w:pPr>
        <w:pStyle w:val="ListParagraph"/>
        <w:numPr>
          <w:ilvl w:val="0"/>
          <w:numId w:val="17"/>
        </w:numPr>
      </w:pPr>
      <w:r w:rsidRPr="004F645D">
        <w:t>early</w:t>
      </w:r>
      <w:r w:rsidR="00EF1385">
        <w:t xml:space="preserve"> </w:t>
      </w:r>
      <w:r w:rsidRPr="004F645D">
        <w:t>offer</w:t>
      </w:r>
      <w:r w:rsidR="00EF1385">
        <w:t xml:space="preserve"> </w:t>
      </w:r>
      <w:r w:rsidRPr="004F645D">
        <w:t>of</w:t>
      </w:r>
      <w:r w:rsidR="00EF1385">
        <w:t xml:space="preserve"> </w:t>
      </w:r>
      <w:r w:rsidRPr="004F645D">
        <w:t>language</w:t>
      </w:r>
      <w:r w:rsidR="00EF1385">
        <w:t xml:space="preserve"> </w:t>
      </w:r>
      <w:r w:rsidRPr="004F645D">
        <w:t>tuition</w:t>
      </w:r>
    </w:p>
    <w:p w14:paraId="10DDE2AD" w14:textId="39064515" w:rsidR="0051079A" w:rsidRDefault="004F645D" w:rsidP="0051079A">
      <w:pPr>
        <w:pStyle w:val="ListParagraph"/>
        <w:numPr>
          <w:ilvl w:val="0"/>
          <w:numId w:val="17"/>
        </w:numPr>
      </w:pPr>
      <w:r w:rsidRPr="004F645D">
        <w:t>skills</w:t>
      </w:r>
      <w:r w:rsidR="00EF1385">
        <w:t xml:space="preserve"> </w:t>
      </w:r>
      <w:r w:rsidRPr="004F645D">
        <w:t>assessment</w:t>
      </w:r>
    </w:p>
    <w:p w14:paraId="2BF2945E" w14:textId="410E364E" w:rsidR="0051079A" w:rsidRDefault="004F645D" w:rsidP="0051079A">
      <w:pPr>
        <w:pStyle w:val="ListParagraph"/>
        <w:numPr>
          <w:ilvl w:val="0"/>
          <w:numId w:val="17"/>
        </w:numPr>
      </w:pPr>
      <w:r w:rsidRPr="004F645D">
        <w:t>quality</w:t>
      </w:r>
      <w:r w:rsidR="00EF1385">
        <w:t xml:space="preserve"> </w:t>
      </w:r>
      <w:r w:rsidRPr="004F645D">
        <w:t>counselling</w:t>
      </w:r>
      <w:r w:rsidR="00EF1385">
        <w:t xml:space="preserve"> </w:t>
      </w:r>
      <w:r w:rsidRPr="004F645D">
        <w:t>to</w:t>
      </w:r>
      <w:r w:rsidR="00EF1385">
        <w:t xml:space="preserve"> </w:t>
      </w:r>
      <w:r w:rsidRPr="004F645D">
        <w:t>develop</w:t>
      </w:r>
      <w:r w:rsidR="00EF1385">
        <w:t xml:space="preserve"> </w:t>
      </w:r>
      <w:r w:rsidRPr="004F645D">
        <w:t>an</w:t>
      </w:r>
      <w:r w:rsidR="00EF1385">
        <w:t xml:space="preserve"> </w:t>
      </w:r>
      <w:r w:rsidRPr="004F645D">
        <w:t>individualised</w:t>
      </w:r>
      <w:r w:rsidR="00EF1385">
        <w:t xml:space="preserve"> </w:t>
      </w:r>
      <w:r w:rsidRPr="004F645D">
        <w:t>integration</w:t>
      </w:r>
      <w:r w:rsidR="00EF1385">
        <w:t xml:space="preserve"> </w:t>
      </w:r>
      <w:r w:rsidRPr="004F645D">
        <w:t>plan</w:t>
      </w:r>
    </w:p>
    <w:p w14:paraId="393E7F6D" w14:textId="203ED381" w:rsidR="0051079A" w:rsidRDefault="0051079A" w:rsidP="0051079A">
      <w:pPr>
        <w:pStyle w:val="ListParagraph"/>
        <w:numPr>
          <w:ilvl w:val="0"/>
          <w:numId w:val="17"/>
        </w:numPr>
      </w:pPr>
      <w:r>
        <w:t>r</w:t>
      </w:r>
      <w:r w:rsidR="004F645D" w:rsidRPr="004F645D">
        <w:t>ecognition</w:t>
      </w:r>
      <w:r w:rsidR="00EF1385">
        <w:t xml:space="preserve"> </w:t>
      </w:r>
      <w:r w:rsidR="004F645D" w:rsidRPr="004F645D">
        <w:t>of</w:t>
      </w:r>
      <w:r w:rsidR="00EF1385">
        <w:t xml:space="preserve"> </w:t>
      </w:r>
      <w:r w:rsidR="004F645D" w:rsidRPr="004F645D">
        <w:t>foreign</w:t>
      </w:r>
      <w:r w:rsidR="00EF1385">
        <w:t xml:space="preserve"> </w:t>
      </w:r>
      <w:r w:rsidR="004F645D" w:rsidRPr="004F645D">
        <w:t>credentials</w:t>
      </w:r>
    </w:p>
    <w:p w14:paraId="2D86EE76" w14:textId="62A642F0" w:rsidR="0051079A" w:rsidRDefault="004F645D" w:rsidP="0051079A">
      <w:pPr>
        <w:pStyle w:val="ListParagraph"/>
        <w:numPr>
          <w:ilvl w:val="0"/>
          <w:numId w:val="17"/>
        </w:numPr>
      </w:pPr>
      <w:r w:rsidRPr="004F645D">
        <w:t>skills</w:t>
      </w:r>
      <w:r w:rsidR="00EF1385">
        <w:t xml:space="preserve"> </w:t>
      </w:r>
      <w:r w:rsidRPr="004F645D">
        <w:t>and</w:t>
      </w:r>
      <w:r w:rsidR="00EF1385">
        <w:t xml:space="preserve"> </w:t>
      </w:r>
      <w:r w:rsidRPr="004F645D">
        <w:t>qualification</w:t>
      </w:r>
      <w:r w:rsidR="00EF1385">
        <w:t xml:space="preserve"> </w:t>
      </w:r>
      <w:r w:rsidRPr="004F645D">
        <w:t>upgrading</w:t>
      </w:r>
    </w:p>
    <w:p w14:paraId="4AFE8E14" w14:textId="0578FCAD" w:rsidR="0051079A" w:rsidRDefault="004F645D" w:rsidP="0051079A">
      <w:pPr>
        <w:pStyle w:val="ListParagraph"/>
        <w:numPr>
          <w:ilvl w:val="0"/>
          <w:numId w:val="17"/>
        </w:numPr>
      </w:pPr>
      <w:r w:rsidRPr="004F645D">
        <w:t>job</w:t>
      </w:r>
      <w:r w:rsidR="00EF1385">
        <w:t xml:space="preserve"> </w:t>
      </w:r>
      <w:r w:rsidRPr="004F645D">
        <w:t>search</w:t>
      </w:r>
      <w:r w:rsidR="00EF1385">
        <w:t xml:space="preserve"> </w:t>
      </w:r>
      <w:r w:rsidRPr="004F645D">
        <w:t>assistance</w:t>
      </w:r>
    </w:p>
    <w:p w14:paraId="31BABCB2" w14:textId="5F2768B7" w:rsidR="0051079A" w:rsidRDefault="004F645D" w:rsidP="0051079A">
      <w:pPr>
        <w:pStyle w:val="ListParagraph"/>
        <w:numPr>
          <w:ilvl w:val="0"/>
          <w:numId w:val="17"/>
        </w:numPr>
      </w:pPr>
      <w:r w:rsidRPr="004F645D">
        <w:t>CV</w:t>
      </w:r>
      <w:r w:rsidR="00EF1385">
        <w:t xml:space="preserve"> </w:t>
      </w:r>
      <w:r w:rsidRPr="004F645D">
        <w:t>and</w:t>
      </w:r>
      <w:r w:rsidR="00EF1385">
        <w:t xml:space="preserve"> </w:t>
      </w:r>
      <w:r w:rsidRPr="004F645D">
        <w:t>interview</w:t>
      </w:r>
      <w:r w:rsidR="00EF1385">
        <w:t xml:space="preserve"> </w:t>
      </w:r>
      <w:r w:rsidRPr="004F645D">
        <w:t>preparation</w:t>
      </w:r>
    </w:p>
    <w:p w14:paraId="6F86D007" w14:textId="5C0D4C79" w:rsidR="0051079A" w:rsidRDefault="004F645D" w:rsidP="0051079A">
      <w:pPr>
        <w:pStyle w:val="ListParagraph"/>
        <w:numPr>
          <w:ilvl w:val="0"/>
          <w:numId w:val="17"/>
        </w:numPr>
      </w:pPr>
      <w:r w:rsidRPr="004F645D">
        <w:t>quality</w:t>
      </w:r>
      <w:r w:rsidR="00EF1385">
        <w:t xml:space="preserve"> </w:t>
      </w:r>
      <w:r w:rsidRPr="004F645D">
        <w:t>mentoring</w:t>
      </w:r>
    </w:p>
    <w:p w14:paraId="7FCBB33C" w14:textId="5BC22D31" w:rsidR="0051079A" w:rsidRDefault="004F645D" w:rsidP="0051079A">
      <w:pPr>
        <w:pStyle w:val="ListParagraph"/>
        <w:numPr>
          <w:ilvl w:val="0"/>
          <w:numId w:val="17"/>
        </w:numPr>
      </w:pPr>
      <w:r w:rsidRPr="004F645D">
        <w:t>volunteering</w:t>
      </w:r>
      <w:r w:rsidR="00EF1385">
        <w:t xml:space="preserve"> </w:t>
      </w:r>
      <w:r w:rsidRPr="004F645D">
        <w:t>places</w:t>
      </w:r>
    </w:p>
    <w:p w14:paraId="2EFAFC1B" w14:textId="7C820B4E" w:rsidR="00246F24" w:rsidRDefault="004F645D" w:rsidP="0051079A">
      <w:pPr>
        <w:pStyle w:val="ListParagraph"/>
        <w:numPr>
          <w:ilvl w:val="0"/>
          <w:numId w:val="17"/>
        </w:numPr>
      </w:pPr>
      <w:r w:rsidRPr="004F645D">
        <w:t>work</w:t>
      </w:r>
      <w:r w:rsidR="00EF1385">
        <w:t xml:space="preserve"> </w:t>
      </w:r>
      <w:r w:rsidRPr="004F645D">
        <w:t>placements</w:t>
      </w:r>
      <w:r w:rsidR="00EF1385">
        <w:t xml:space="preserve"> </w:t>
      </w:r>
      <w:r w:rsidRPr="004F645D">
        <w:t>(including</w:t>
      </w:r>
      <w:r w:rsidR="00EF1385">
        <w:t xml:space="preserve"> </w:t>
      </w:r>
      <w:r w:rsidRPr="004F645D">
        <w:t>shadowing)</w:t>
      </w:r>
      <w:r w:rsidR="00EF1385">
        <w:t xml:space="preserve"> </w:t>
      </w:r>
    </w:p>
    <w:p w14:paraId="1567BFE0" w14:textId="5153F113" w:rsidR="004815D2" w:rsidRPr="001E32ED" w:rsidRDefault="004815D2" w:rsidP="004815D2">
      <w:r>
        <w:t>While</w:t>
      </w:r>
      <w:r w:rsidR="00EF1385">
        <w:t xml:space="preserve"> </w:t>
      </w:r>
      <w:r w:rsidR="00667E01">
        <w:t>undoubtedly</w:t>
      </w:r>
      <w:r w:rsidR="00EF1385">
        <w:t xml:space="preserve"> </w:t>
      </w:r>
      <w:r>
        <w:t>true,</w:t>
      </w:r>
      <w:r w:rsidR="00EF1385">
        <w:t xml:space="preserve"> </w:t>
      </w:r>
      <w:r>
        <w:t>the</w:t>
      </w:r>
      <w:r w:rsidR="00EF1385">
        <w:t xml:space="preserve"> </w:t>
      </w:r>
      <w:r>
        <w:t>inadequacy</w:t>
      </w:r>
      <w:r w:rsidR="00EF1385">
        <w:t xml:space="preserve"> </w:t>
      </w:r>
      <w:r>
        <w:t>of</w:t>
      </w:r>
      <w:r w:rsidR="00EF1385">
        <w:t xml:space="preserve"> </w:t>
      </w:r>
      <w:r>
        <w:t>mainstream</w:t>
      </w:r>
      <w:r w:rsidR="00EF1385">
        <w:t xml:space="preserve"> </w:t>
      </w:r>
      <w:r>
        <w:t>support,</w:t>
      </w:r>
      <w:r w:rsidR="00EF1385">
        <w:t xml:space="preserve"> </w:t>
      </w:r>
      <w:r>
        <w:t>particularly</w:t>
      </w:r>
      <w:r w:rsidR="00EF1385">
        <w:t xml:space="preserve"> </w:t>
      </w:r>
      <w:r>
        <w:t>to</w:t>
      </w:r>
      <w:r w:rsidR="00EF1385">
        <w:t xml:space="preserve"> </w:t>
      </w:r>
      <w:r>
        <w:t>those</w:t>
      </w:r>
      <w:r w:rsidR="00EF1385">
        <w:t xml:space="preserve"> </w:t>
      </w:r>
      <w:r>
        <w:t>refugees</w:t>
      </w:r>
      <w:r w:rsidR="00EF1385">
        <w:t xml:space="preserve"> </w:t>
      </w:r>
      <w:r>
        <w:t>with</w:t>
      </w:r>
      <w:r w:rsidR="00EF1385">
        <w:t xml:space="preserve"> </w:t>
      </w:r>
      <w:r>
        <w:t>professional</w:t>
      </w:r>
      <w:r w:rsidR="00EF1385">
        <w:t xml:space="preserve"> </w:t>
      </w:r>
      <w:r>
        <w:t>backgrounds</w:t>
      </w:r>
      <w:r w:rsidR="00EF1385">
        <w:t xml:space="preserve"> </w:t>
      </w:r>
      <w:r>
        <w:t>has</w:t>
      </w:r>
      <w:r w:rsidR="00EF1385">
        <w:t xml:space="preserve"> </w:t>
      </w:r>
      <w:r>
        <w:t>been</w:t>
      </w:r>
      <w:r w:rsidR="00EF1385">
        <w:t xml:space="preserve"> </w:t>
      </w:r>
      <w:r>
        <w:t>noted</w:t>
      </w:r>
      <w:r w:rsidR="00EF1385">
        <w:t xml:space="preserve"> </w:t>
      </w:r>
      <w:r>
        <w:fldChar w:fldCharType="begin">
          <w:fldData xml:space="preserve">PEVuZE5vdGU+PENpdGU+PEF1dGhvcj5DYW5naWFubzwvQXV0aG9yPjxZZWFyPjIwMDg8L1llYXI+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</w:fldData>
        </w:fldChar>
      </w:r>
      <w:r w:rsidR="00B133DF">
        <w:instrText xml:space="preserve"> ADDIN EN.CITE </w:instrText>
      </w:r>
      <w:r w:rsidR="00B133DF">
        <w:fldChar w:fldCharType="begin">
          <w:fldData xml:space="preserve">PEVuZE5vdGU+PENpdGU+PEF1dGhvcj5DYW5naWFubzwvQXV0aG9yPjxZZWFyPjIwMDg8L1llYXI+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</w:fldData>
        </w:fldChar>
      </w:r>
      <w:r w:rsidR="00B133DF">
        <w:instrText xml:space="preserve"> ADDIN EN.CITE.DATA </w:instrText>
      </w:r>
      <w:r w:rsidR="00B133DF">
        <w:fldChar w:fldCharType="end"/>
      </w:r>
      <w:r>
        <w:fldChar w:fldCharType="separate"/>
      </w:r>
      <w:r w:rsidR="00B133DF">
        <w:rPr>
          <w:noProof/>
        </w:rPr>
        <w:t>(All</w:t>
      </w:r>
      <w:r w:rsidR="00EF1385">
        <w:rPr>
          <w:noProof/>
        </w:rPr>
        <w:t xml:space="preserve"> </w:t>
      </w:r>
      <w:r w:rsidR="00B133DF">
        <w:rPr>
          <w:noProof/>
        </w:rPr>
        <w:t>Party</w:t>
      </w:r>
      <w:r w:rsidR="00EF1385">
        <w:rPr>
          <w:noProof/>
        </w:rPr>
        <w:t xml:space="preserve"> </w:t>
      </w:r>
      <w:r w:rsidR="00B133DF">
        <w:rPr>
          <w:noProof/>
        </w:rPr>
        <w:t>Parliamentary</w:t>
      </w:r>
      <w:r w:rsidR="00EF1385">
        <w:rPr>
          <w:noProof/>
        </w:rPr>
        <w:t xml:space="preserve"> </w:t>
      </w:r>
      <w:r w:rsidR="00B133DF">
        <w:rPr>
          <w:noProof/>
        </w:rPr>
        <w:t>Group</w:t>
      </w:r>
      <w:r w:rsidR="00EF1385">
        <w:rPr>
          <w:noProof/>
        </w:rPr>
        <w:t xml:space="preserve"> </w:t>
      </w:r>
      <w:r w:rsidR="00B133DF">
        <w:rPr>
          <w:noProof/>
        </w:rPr>
        <w:t>on</w:t>
      </w:r>
      <w:r w:rsidR="00EF1385">
        <w:rPr>
          <w:noProof/>
        </w:rPr>
        <w:t xml:space="preserve"> </w:t>
      </w:r>
      <w:r w:rsidR="00B133DF">
        <w:rPr>
          <w:noProof/>
        </w:rPr>
        <w:t>Refugees,</w:t>
      </w:r>
      <w:r w:rsidR="00EF1385">
        <w:rPr>
          <w:noProof/>
        </w:rPr>
        <w:t xml:space="preserve"> </w:t>
      </w:r>
      <w:r w:rsidR="00B133DF">
        <w:rPr>
          <w:noProof/>
        </w:rPr>
        <w:t>2017;</w:t>
      </w:r>
      <w:r w:rsidR="00EF1385">
        <w:rPr>
          <w:noProof/>
        </w:rPr>
        <w:t xml:space="preserve"> </w:t>
      </w:r>
      <w:r w:rsidR="00B133DF">
        <w:rPr>
          <w:noProof/>
        </w:rPr>
        <w:t>Cangiano,</w:t>
      </w:r>
      <w:r w:rsidR="00EF1385">
        <w:rPr>
          <w:noProof/>
        </w:rPr>
        <w:t xml:space="preserve"> </w:t>
      </w:r>
      <w:r w:rsidR="00B133DF">
        <w:rPr>
          <w:noProof/>
        </w:rPr>
        <w:t>2008;</w:t>
      </w:r>
      <w:r w:rsidR="00EF1385">
        <w:rPr>
          <w:noProof/>
        </w:rPr>
        <w:t xml:space="preserve"> </w:t>
      </w:r>
      <w:r w:rsidR="00B133DF">
        <w:rPr>
          <w:noProof/>
        </w:rPr>
        <w:t>UNHCR,</w:t>
      </w:r>
      <w:r w:rsidR="00EF1385">
        <w:rPr>
          <w:noProof/>
        </w:rPr>
        <w:t xml:space="preserve"> </w:t>
      </w:r>
      <w:r w:rsidR="00B133DF">
        <w:rPr>
          <w:noProof/>
        </w:rPr>
        <w:t>2021)</w:t>
      </w:r>
      <w:r>
        <w:fldChar w:fldCharType="end"/>
      </w:r>
      <w:r>
        <w:t>.</w:t>
      </w:r>
      <w:r w:rsidR="00EF1385">
        <w:t xml:space="preserve"> </w:t>
      </w:r>
      <w:r>
        <w:t>The</w:t>
      </w:r>
      <w:r w:rsidR="00EF1385">
        <w:t xml:space="preserve"> </w:t>
      </w:r>
      <w:r w:rsidRPr="00B72899">
        <w:t>qualifications</w:t>
      </w:r>
      <w:r w:rsidR="00EF1385">
        <w:t xml:space="preserve"> </w:t>
      </w:r>
      <w:r>
        <w:t>they</w:t>
      </w:r>
      <w:r w:rsidR="00EF1385">
        <w:t xml:space="preserve"> </w:t>
      </w:r>
      <w:r>
        <w:t>have</w:t>
      </w:r>
      <w:r w:rsidR="00EF1385">
        <w:t xml:space="preserve"> </w:t>
      </w:r>
      <w:r w:rsidRPr="00B72899">
        <w:t>prior</w:t>
      </w:r>
      <w:r w:rsidR="00EF1385">
        <w:t xml:space="preserve"> </w:t>
      </w:r>
      <w:r w:rsidRPr="00B72899">
        <w:t>to</w:t>
      </w:r>
      <w:r w:rsidR="00EF1385">
        <w:t xml:space="preserve"> </w:t>
      </w:r>
      <w:r w:rsidRPr="00B72899">
        <w:t>entry</w:t>
      </w:r>
      <w:r w:rsidR="00EF1385">
        <w:t xml:space="preserve"> </w:t>
      </w:r>
      <w:r w:rsidRPr="00B72899">
        <w:t>may</w:t>
      </w:r>
      <w:r w:rsidR="00EF1385">
        <w:t xml:space="preserve"> </w:t>
      </w:r>
      <w:r w:rsidRPr="00B72899">
        <w:t>not</w:t>
      </w:r>
      <w:r w:rsidR="00EF1385">
        <w:t xml:space="preserve"> </w:t>
      </w:r>
      <w:r w:rsidRPr="00B72899">
        <w:t>be</w:t>
      </w:r>
      <w:r w:rsidR="00EF1385">
        <w:t xml:space="preserve"> </w:t>
      </w:r>
      <w:r w:rsidRPr="00B72899">
        <w:t>recognized</w:t>
      </w:r>
      <w:r w:rsidR="00EF1385">
        <w:t xml:space="preserve"> </w:t>
      </w:r>
      <w:r w:rsidRPr="00B72899">
        <w:t>in</w:t>
      </w:r>
      <w:r w:rsidR="00EF1385">
        <w:t xml:space="preserve"> </w:t>
      </w:r>
      <w:r w:rsidRPr="00B72899">
        <w:t>the</w:t>
      </w:r>
      <w:r w:rsidR="00EF1385">
        <w:t xml:space="preserve"> </w:t>
      </w:r>
      <w:r w:rsidRPr="00B72899">
        <w:t>UK</w:t>
      </w:r>
      <w:r>
        <w:t>,</w:t>
      </w:r>
      <w:r w:rsidR="00EF1385">
        <w:t xml:space="preserve"> </w:t>
      </w:r>
      <w:r>
        <w:t>or</w:t>
      </w:r>
      <w:r w:rsidR="00EF1385">
        <w:t xml:space="preserve"> </w:t>
      </w:r>
      <w:r>
        <w:t>they</w:t>
      </w:r>
      <w:r w:rsidR="00EF1385">
        <w:t xml:space="preserve"> </w:t>
      </w:r>
      <w:r w:rsidRPr="00B72899">
        <w:t>may</w:t>
      </w:r>
      <w:r w:rsidR="00EF1385">
        <w:t xml:space="preserve"> </w:t>
      </w:r>
      <w:r w:rsidRPr="00B72899">
        <w:t>be</w:t>
      </w:r>
      <w:r w:rsidR="00EF1385">
        <w:t xml:space="preserve"> </w:t>
      </w:r>
      <w:r w:rsidRPr="00B72899">
        <w:t>unable</w:t>
      </w:r>
      <w:r w:rsidR="00EF1385">
        <w:t xml:space="preserve"> </w:t>
      </w:r>
      <w:r w:rsidRPr="00B72899">
        <w:t>to</w:t>
      </w:r>
      <w:r w:rsidR="00EF1385">
        <w:t xml:space="preserve"> </w:t>
      </w:r>
      <w:r w:rsidRPr="00B72899">
        <w:t>produce</w:t>
      </w:r>
      <w:r w:rsidR="00EF1385">
        <w:t xml:space="preserve"> </w:t>
      </w:r>
      <w:r w:rsidRPr="00B72899">
        <w:t>documentary</w:t>
      </w:r>
      <w:r w:rsidR="00EF1385">
        <w:t xml:space="preserve"> </w:t>
      </w:r>
      <w:r w:rsidRPr="00B72899">
        <w:t>evidence</w:t>
      </w:r>
      <w:r w:rsidR="00EF1385">
        <w:t xml:space="preserve"> </w:t>
      </w:r>
      <w:r w:rsidRPr="00B72899">
        <w:t>of</w:t>
      </w:r>
      <w:r w:rsidR="00EF1385">
        <w:t xml:space="preserve"> </w:t>
      </w:r>
      <w:r w:rsidRPr="00B72899">
        <w:t>the</w:t>
      </w:r>
      <w:r w:rsidR="00E155C3">
        <w:t>m</w:t>
      </w:r>
      <w:r w:rsidR="00EF1385">
        <w:t xml:space="preserve"> </w:t>
      </w:r>
      <w:r>
        <w:fldChar w:fldCharType="begin"/>
      </w:r>
      <w:r>
        <w:instrText xml:space="preserve"> ADDIN EN.CITE &lt;EndNote&gt;&lt;Cite&gt;&lt;Author&gt;Bloch&lt;/Author&gt;&lt;Year&gt;2004&lt;/Year&gt;&lt;IDText&gt;Making it work: refugee employment in the UK&lt;/IDText&gt;&lt;DisplayText&gt;(Bloch, 2004)&lt;/DisplayText&gt;&lt;record&gt;&lt;titles&gt;&lt;title&gt;Making it work: refugee employment in the UK&lt;/title&gt;&lt;secondary-title&gt;Asylum and Migration Working Paper 2&lt;/secondary-title&gt;&lt;/titles&gt;&lt;contributors&gt;&lt;authors&gt;&lt;author&gt;Bloch, Alice&lt;/author&gt;&lt;/authors&gt;&lt;/contributors&gt;&lt;added-date format="utc"&gt;1670170403&lt;/added-date&gt;&lt;pub-location&gt;London&lt;/pub-location&gt;&lt;ref-type name="Generic"&gt;13&lt;/ref-type&gt;&lt;dates&gt;&lt;year&gt;2004&lt;/year&gt;&lt;/dates&gt;&lt;rec-number&gt;1679&lt;/rec-number&gt;&lt;publisher&gt;Institute for Public Policy Research&lt;/publisher&gt;&lt;last-updated-date format="utc"&gt;1670170540&lt;/last-updated-date&gt;&lt;/record&gt;&lt;/Cite&gt;&lt;/EndNote&gt;</w:instrText>
      </w:r>
      <w:r>
        <w:fldChar w:fldCharType="separate"/>
      </w:r>
      <w:r>
        <w:rPr>
          <w:noProof/>
        </w:rPr>
        <w:t>(Bloch,</w:t>
      </w:r>
      <w:r w:rsidR="00EF1385">
        <w:rPr>
          <w:noProof/>
        </w:rPr>
        <w:t xml:space="preserve"> </w:t>
      </w:r>
      <w:r>
        <w:rPr>
          <w:noProof/>
        </w:rPr>
        <w:t>2004)</w:t>
      </w:r>
      <w:r>
        <w:fldChar w:fldCharType="end"/>
      </w:r>
      <w:r>
        <w:t>.</w:t>
      </w:r>
      <w:r w:rsidR="00EF1385">
        <w:t xml:space="preserve"> </w:t>
      </w:r>
      <w:r>
        <w:t>R</w:t>
      </w:r>
      <w:r w:rsidRPr="00B72899">
        <w:t>e-entering</w:t>
      </w:r>
      <w:r w:rsidR="00EF1385">
        <w:t xml:space="preserve"> </w:t>
      </w:r>
      <w:r w:rsidRPr="00B72899">
        <w:t>their</w:t>
      </w:r>
      <w:r w:rsidR="00EF1385">
        <w:t xml:space="preserve"> </w:t>
      </w:r>
      <w:r w:rsidRPr="00B72899">
        <w:t>profession</w:t>
      </w:r>
      <w:r w:rsidR="00EF1385">
        <w:t xml:space="preserve"> </w:t>
      </w:r>
      <w:r w:rsidRPr="00B72899">
        <w:t>(if</w:t>
      </w:r>
      <w:r w:rsidR="00EF1385">
        <w:t xml:space="preserve"> </w:t>
      </w:r>
      <w:r w:rsidRPr="00B72899">
        <w:t>at</w:t>
      </w:r>
      <w:r w:rsidR="00EF1385">
        <w:t xml:space="preserve"> </w:t>
      </w:r>
      <w:r w:rsidRPr="00B72899">
        <w:t>all)</w:t>
      </w:r>
      <w:r w:rsidR="00EF1385">
        <w:t xml:space="preserve"> </w:t>
      </w:r>
      <w:r w:rsidRPr="00B72899">
        <w:t>can</w:t>
      </w:r>
      <w:r w:rsidR="00EF1385">
        <w:t xml:space="preserve"> </w:t>
      </w:r>
      <w:r w:rsidRPr="00B72899">
        <w:t>involve</w:t>
      </w:r>
      <w:r w:rsidR="00EF1385">
        <w:t xml:space="preserve"> </w:t>
      </w:r>
      <w:r w:rsidRPr="00B72899">
        <w:t>a</w:t>
      </w:r>
      <w:r w:rsidR="00EF1385">
        <w:t xml:space="preserve"> </w:t>
      </w:r>
      <w:r w:rsidRPr="00B72899">
        <w:t>long</w:t>
      </w:r>
      <w:r w:rsidR="00EF1385">
        <w:t xml:space="preserve"> </w:t>
      </w:r>
      <w:r w:rsidRPr="00B72899">
        <w:t>process</w:t>
      </w:r>
      <w:r w:rsidR="00EF1385">
        <w:t xml:space="preserve"> </w:t>
      </w:r>
      <w:r>
        <w:fldChar w:fldCharType="begin"/>
      </w:r>
      <w:r>
        <w:instrText xml:space="preserve"> ADDIN EN.CITE &lt;EndNote&gt;&lt;Cite&gt;&lt;Author&gt;Morrice&lt;/Author&gt;&lt;Year&gt;2009&lt;/Year&gt;&lt;IDText&gt;Journeys into higher education: the case of refugees in the UK&lt;/IDText&gt;&lt;DisplayText&gt;(Morrice, 2009)&lt;/DisplayText&gt;&lt;record&gt;&lt;keywords&gt;&lt;keyword&gt;POSTSECONDARY education&lt;/keyword&gt;&lt;keyword&gt;HIGHER education&lt;/keyword&gt;&lt;keyword&gt;ADULT education&lt;/keyword&gt;&lt;keyword&gt;CONTINUING education&lt;/keyword&gt;&lt;keyword&gt;POST-compulsory education&lt;/keyword&gt;&lt;keyword&gt;UNIVERSITIES &amp;amp; colleges&lt;/keyword&gt;&lt;keyword&gt;GREAT Britain&lt;/keyword&gt;&lt;keyword&gt;cultural capital&lt;/keyword&gt;&lt;keyword&gt;higher education&lt;/keyword&gt;&lt;keyword&gt;informal learning&lt;/keyword&gt;&lt;keyword&gt;professional identities&lt;/keyword&gt;&lt;keyword&gt;refugees&lt;/keyword&gt;&lt;keyword&gt;social and affective learning&lt;/keyword&gt;&lt;/keywords&gt;&lt;urls&gt;&lt;related-urls&gt;&lt;url&gt;https://go.openathens.net/redirector/leedsmet.ac.uk?url=http%3a%2f%2fsearch.ebscohost.com%2flogin.aspx%3fdirect%3dtrue%26db%3da9h%26AN%3d45020306%26site%3deds-live%26scope%3dsite%26authtype%3Dathens&lt;/url&gt;&lt;/related-urls&gt;&lt;/urls&gt;&lt;isbn&gt;13562517&lt;/isbn&gt;&lt;work-type&gt;Article&lt;/work-type&gt;&lt;titles&gt;&lt;title&gt;Journeys into higher education: the case of refugees in the UK&lt;/title&gt;&lt;secondary-title&gt;Teaching in Higher Education&lt;/secondary-title&gt;&lt;/titles&gt;&lt;pages&gt;661-672&lt;/pages&gt;&lt;number&gt;6&lt;/number&gt;&lt;contributors&gt;&lt;authors&gt;&lt;author&gt;Morrice, Linda&lt;/author&gt;&lt;/authors&gt;&lt;/contributors&gt;&lt;added-date format="utc"&gt;1578651787&lt;/added-date&gt;&lt;ref-type name="Journal Article"&gt;17&lt;/ref-type&gt;&lt;dates&gt;&lt;year&gt;2009&lt;/year&gt;&lt;/dates&gt;&lt;remote-database-provider&gt;EBSCOhost&lt;/remote-database-provider&gt;&lt;rec-number&gt;973&lt;/rec-number&gt;&lt;publisher&gt;Routledge&lt;/publisher&gt;&lt;last-updated-date format="utc"&gt;1578658455&lt;/last-updated-date&gt;&lt;accession-num&gt;45020306&lt;/accession-num&gt;&lt;electronic-resource-num&gt;10.1080/13562510903315282&lt;/electronic-resource-num&gt;&lt;volume&gt;14&lt;/volume&gt;&lt;remote-database-name&gt;a9h&lt;/remote-database-name&gt;&lt;/record&gt;&lt;/Cite&gt;&lt;/EndNote&gt;</w:instrText>
      </w:r>
      <w:r>
        <w:fldChar w:fldCharType="separate"/>
      </w:r>
      <w:r>
        <w:rPr>
          <w:noProof/>
        </w:rPr>
        <w:t>(Morrice,</w:t>
      </w:r>
      <w:r w:rsidR="00EF1385">
        <w:rPr>
          <w:noProof/>
        </w:rPr>
        <w:t xml:space="preserve"> </w:t>
      </w:r>
      <w:r>
        <w:rPr>
          <w:noProof/>
        </w:rPr>
        <w:t>2009)</w:t>
      </w:r>
      <w:r>
        <w:fldChar w:fldCharType="end"/>
      </w:r>
      <w:r w:rsidRPr="00B72899">
        <w:t>,</w:t>
      </w:r>
      <w:r w:rsidR="00EF1385">
        <w:t xml:space="preserve"> </w:t>
      </w:r>
      <w:r w:rsidRPr="00B72899">
        <w:t>and</w:t>
      </w:r>
      <w:r w:rsidR="00EF1385">
        <w:t xml:space="preserve"> </w:t>
      </w:r>
      <w:r w:rsidRPr="00C2666E">
        <w:rPr>
          <w:i/>
          <w:iCs/>
        </w:rPr>
        <w:t>“qualified</w:t>
      </w:r>
      <w:r w:rsidR="00EF1385">
        <w:rPr>
          <w:i/>
          <w:iCs/>
        </w:rPr>
        <w:t xml:space="preserve"> </w:t>
      </w:r>
      <w:r w:rsidRPr="00C2666E">
        <w:rPr>
          <w:i/>
          <w:iCs/>
        </w:rPr>
        <w:t>professionals</w:t>
      </w:r>
      <w:r w:rsidR="00EF1385">
        <w:rPr>
          <w:i/>
          <w:iCs/>
        </w:rPr>
        <w:t xml:space="preserve"> </w:t>
      </w:r>
      <w:r w:rsidRPr="00C2666E">
        <w:rPr>
          <w:i/>
          <w:iCs/>
        </w:rPr>
        <w:t>with</w:t>
      </w:r>
      <w:r w:rsidR="00EF1385">
        <w:rPr>
          <w:i/>
          <w:iCs/>
        </w:rPr>
        <w:t xml:space="preserve"> </w:t>
      </w:r>
      <w:r w:rsidRPr="00C2666E">
        <w:rPr>
          <w:i/>
          <w:iCs/>
        </w:rPr>
        <w:t>managerial</w:t>
      </w:r>
      <w:r w:rsidR="00EF1385">
        <w:rPr>
          <w:i/>
          <w:iCs/>
        </w:rPr>
        <w:t xml:space="preserve"> </w:t>
      </w:r>
      <w:r w:rsidRPr="00C2666E">
        <w:rPr>
          <w:i/>
          <w:iCs/>
        </w:rPr>
        <w:t>and</w:t>
      </w:r>
      <w:r w:rsidR="00EF1385">
        <w:rPr>
          <w:i/>
          <w:iCs/>
        </w:rPr>
        <w:t xml:space="preserve"> </w:t>
      </w:r>
      <w:r w:rsidRPr="00C2666E">
        <w:rPr>
          <w:i/>
          <w:iCs/>
        </w:rPr>
        <w:t>administrative</w:t>
      </w:r>
      <w:r w:rsidR="00EF1385">
        <w:rPr>
          <w:i/>
          <w:iCs/>
        </w:rPr>
        <w:t xml:space="preserve"> </w:t>
      </w:r>
      <w:r w:rsidRPr="00C2666E">
        <w:rPr>
          <w:i/>
          <w:iCs/>
        </w:rPr>
        <w:t>backgrounds</w:t>
      </w:r>
      <w:r w:rsidR="00EF1385">
        <w:rPr>
          <w:i/>
          <w:iCs/>
        </w:rPr>
        <w:t xml:space="preserve"> </w:t>
      </w:r>
      <w:r w:rsidRPr="00C2666E">
        <w:rPr>
          <w:i/>
          <w:iCs/>
        </w:rPr>
        <w:t>are</w:t>
      </w:r>
      <w:r w:rsidR="00EF1385">
        <w:rPr>
          <w:i/>
          <w:iCs/>
        </w:rPr>
        <w:t xml:space="preserve"> </w:t>
      </w:r>
      <w:r w:rsidRPr="00C2666E">
        <w:rPr>
          <w:i/>
          <w:iCs/>
        </w:rPr>
        <w:t>the</w:t>
      </w:r>
      <w:r w:rsidR="00EF1385">
        <w:rPr>
          <w:i/>
          <w:iCs/>
        </w:rPr>
        <w:t xml:space="preserve"> </w:t>
      </w:r>
      <w:r w:rsidRPr="00C2666E">
        <w:rPr>
          <w:i/>
          <w:iCs/>
        </w:rPr>
        <w:t>most</w:t>
      </w:r>
      <w:r w:rsidR="00EF1385">
        <w:rPr>
          <w:i/>
          <w:iCs/>
        </w:rPr>
        <w:t xml:space="preserve"> </w:t>
      </w:r>
      <w:r w:rsidRPr="00C2666E">
        <w:rPr>
          <w:i/>
          <w:iCs/>
        </w:rPr>
        <w:t>disadvantaged</w:t>
      </w:r>
      <w:r w:rsidR="00EF1385">
        <w:rPr>
          <w:i/>
          <w:iCs/>
        </w:rPr>
        <w:t xml:space="preserve"> </w:t>
      </w:r>
      <w:r w:rsidRPr="00C2666E">
        <w:rPr>
          <w:i/>
          <w:iCs/>
        </w:rPr>
        <w:t>group</w:t>
      </w:r>
      <w:r w:rsidR="00EF1385">
        <w:rPr>
          <w:i/>
          <w:iCs/>
        </w:rPr>
        <w:t xml:space="preserve"> </w:t>
      </w:r>
      <w:r w:rsidRPr="00C2666E">
        <w:rPr>
          <w:i/>
          <w:iCs/>
        </w:rPr>
        <w:t>in</w:t>
      </w:r>
      <w:r w:rsidR="00EF1385">
        <w:rPr>
          <w:i/>
          <w:iCs/>
        </w:rPr>
        <w:t xml:space="preserve"> </w:t>
      </w:r>
      <w:r w:rsidRPr="00C2666E">
        <w:rPr>
          <w:i/>
          <w:iCs/>
        </w:rPr>
        <w:t>terms</w:t>
      </w:r>
      <w:r w:rsidR="00EF1385">
        <w:rPr>
          <w:i/>
          <w:iCs/>
        </w:rPr>
        <w:t xml:space="preserve"> </w:t>
      </w:r>
      <w:r w:rsidRPr="00C2666E">
        <w:rPr>
          <w:i/>
          <w:iCs/>
        </w:rPr>
        <w:t>of</w:t>
      </w:r>
      <w:r w:rsidR="00EF1385">
        <w:rPr>
          <w:i/>
          <w:iCs/>
        </w:rPr>
        <w:t xml:space="preserve"> </w:t>
      </w:r>
      <w:r w:rsidRPr="00C2666E">
        <w:rPr>
          <w:i/>
          <w:iCs/>
        </w:rPr>
        <w:t>routes</w:t>
      </w:r>
      <w:r w:rsidR="00EF1385">
        <w:rPr>
          <w:i/>
          <w:iCs/>
        </w:rPr>
        <w:t xml:space="preserve"> </w:t>
      </w:r>
      <w:r w:rsidRPr="00C2666E">
        <w:rPr>
          <w:i/>
          <w:iCs/>
        </w:rPr>
        <w:t>to</w:t>
      </w:r>
      <w:r w:rsidR="00EF1385">
        <w:rPr>
          <w:i/>
          <w:iCs/>
        </w:rPr>
        <w:t xml:space="preserve"> </w:t>
      </w:r>
      <w:r w:rsidRPr="00C2666E">
        <w:rPr>
          <w:i/>
          <w:iCs/>
        </w:rPr>
        <w:t>employment.</w:t>
      </w:r>
      <w:r w:rsidR="00EF1385">
        <w:rPr>
          <w:i/>
          <w:iCs/>
        </w:rPr>
        <w:t xml:space="preserve"> </w:t>
      </w:r>
      <w:r w:rsidRPr="00C2666E">
        <w:rPr>
          <w:i/>
          <w:iCs/>
        </w:rPr>
        <w:t>They</w:t>
      </w:r>
      <w:r w:rsidR="00EF1385">
        <w:rPr>
          <w:i/>
          <w:iCs/>
        </w:rPr>
        <w:t xml:space="preserve"> </w:t>
      </w:r>
      <w:r w:rsidRPr="00C2666E">
        <w:rPr>
          <w:i/>
          <w:iCs/>
        </w:rPr>
        <w:t>follow</w:t>
      </w:r>
      <w:r w:rsidR="00EF1385">
        <w:rPr>
          <w:i/>
          <w:iCs/>
        </w:rPr>
        <w:t xml:space="preserve"> </w:t>
      </w:r>
      <w:r w:rsidRPr="00C2666E">
        <w:rPr>
          <w:i/>
          <w:iCs/>
        </w:rPr>
        <w:t>longer</w:t>
      </w:r>
      <w:r w:rsidR="00EF1385">
        <w:rPr>
          <w:i/>
          <w:iCs/>
        </w:rPr>
        <w:t xml:space="preserve"> </w:t>
      </w:r>
      <w:r w:rsidRPr="00C2666E">
        <w:rPr>
          <w:i/>
          <w:iCs/>
        </w:rPr>
        <w:t>routes</w:t>
      </w:r>
      <w:r w:rsidR="00EF1385">
        <w:rPr>
          <w:i/>
          <w:iCs/>
        </w:rPr>
        <w:t xml:space="preserve"> </w:t>
      </w:r>
      <w:r w:rsidRPr="00C2666E">
        <w:rPr>
          <w:i/>
          <w:iCs/>
        </w:rPr>
        <w:t>of</w:t>
      </w:r>
      <w:r w:rsidR="00EF1385">
        <w:rPr>
          <w:i/>
          <w:iCs/>
        </w:rPr>
        <w:t xml:space="preserve"> </w:t>
      </w:r>
      <w:r w:rsidRPr="00C2666E">
        <w:rPr>
          <w:i/>
          <w:iCs/>
        </w:rPr>
        <w:t>postgraduate</w:t>
      </w:r>
      <w:r w:rsidR="00EF1385">
        <w:rPr>
          <w:i/>
          <w:iCs/>
        </w:rPr>
        <w:t xml:space="preserve"> </w:t>
      </w:r>
      <w:r w:rsidRPr="00C2666E">
        <w:rPr>
          <w:i/>
          <w:iCs/>
        </w:rPr>
        <w:t>education,</w:t>
      </w:r>
      <w:r w:rsidR="00EF1385">
        <w:rPr>
          <w:i/>
          <w:iCs/>
        </w:rPr>
        <w:t xml:space="preserve"> </w:t>
      </w:r>
      <w:r w:rsidRPr="00C2666E">
        <w:rPr>
          <w:i/>
          <w:iCs/>
        </w:rPr>
        <w:t>volunteering</w:t>
      </w:r>
      <w:r w:rsidR="00EF1385">
        <w:rPr>
          <w:i/>
          <w:iCs/>
        </w:rPr>
        <w:t xml:space="preserve"> </w:t>
      </w:r>
      <w:r w:rsidRPr="00C2666E">
        <w:rPr>
          <w:i/>
          <w:iCs/>
        </w:rPr>
        <w:t>and</w:t>
      </w:r>
      <w:r w:rsidR="00EF1385">
        <w:rPr>
          <w:i/>
          <w:iCs/>
        </w:rPr>
        <w:t xml:space="preserve"> </w:t>
      </w:r>
      <w:r w:rsidRPr="00C2666E">
        <w:rPr>
          <w:i/>
          <w:iCs/>
        </w:rPr>
        <w:t>so</w:t>
      </w:r>
      <w:r w:rsidR="00EF1385">
        <w:rPr>
          <w:i/>
          <w:iCs/>
        </w:rPr>
        <w:t xml:space="preserve"> </w:t>
      </w:r>
      <w:r w:rsidRPr="00C2666E">
        <w:rPr>
          <w:i/>
          <w:iCs/>
        </w:rPr>
        <w:t>on,</w:t>
      </w:r>
      <w:r w:rsidR="00EF1385">
        <w:rPr>
          <w:i/>
          <w:iCs/>
        </w:rPr>
        <w:t xml:space="preserve"> </w:t>
      </w:r>
      <w:r w:rsidRPr="00C2666E">
        <w:rPr>
          <w:i/>
          <w:iCs/>
        </w:rPr>
        <w:t>yet</w:t>
      </w:r>
      <w:r w:rsidR="00EF1385">
        <w:rPr>
          <w:i/>
          <w:iCs/>
        </w:rPr>
        <w:t xml:space="preserve"> </w:t>
      </w:r>
      <w:r w:rsidRPr="00C2666E">
        <w:rPr>
          <w:i/>
          <w:iCs/>
        </w:rPr>
        <w:t>most</w:t>
      </w:r>
      <w:r w:rsidR="00EF1385">
        <w:rPr>
          <w:i/>
          <w:iCs/>
        </w:rPr>
        <w:t xml:space="preserve"> </w:t>
      </w:r>
      <w:r w:rsidRPr="00C2666E">
        <w:rPr>
          <w:i/>
          <w:iCs/>
        </w:rPr>
        <w:t>are</w:t>
      </w:r>
      <w:r w:rsidR="00EF1385">
        <w:rPr>
          <w:i/>
          <w:iCs/>
        </w:rPr>
        <w:t xml:space="preserve"> </w:t>
      </w:r>
      <w:r w:rsidRPr="00C2666E">
        <w:rPr>
          <w:i/>
          <w:iCs/>
        </w:rPr>
        <w:t>unable</w:t>
      </w:r>
      <w:r w:rsidR="00EF1385">
        <w:rPr>
          <w:i/>
          <w:iCs/>
        </w:rPr>
        <w:t xml:space="preserve"> </w:t>
      </w:r>
      <w:r w:rsidRPr="00C2666E">
        <w:rPr>
          <w:i/>
          <w:iCs/>
        </w:rPr>
        <w:t>to</w:t>
      </w:r>
      <w:r w:rsidR="00EF1385">
        <w:rPr>
          <w:i/>
          <w:iCs/>
        </w:rPr>
        <w:t xml:space="preserve"> </w:t>
      </w:r>
      <w:r w:rsidRPr="00C2666E">
        <w:rPr>
          <w:i/>
          <w:iCs/>
        </w:rPr>
        <w:t>find</w:t>
      </w:r>
      <w:r w:rsidR="00EF1385">
        <w:rPr>
          <w:i/>
          <w:iCs/>
        </w:rPr>
        <w:t xml:space="preserve"> </w:t>
      </w:r>
      <w:r w:rsidRPr="00C2666E">
        <w:rPr>
          <w:i/>
          <w:iCs/>
        </w:rPr>
        <w:t>suitable</w:t>
      </w:r>
      <w:r w:rsidR="00EF1385">
        <w:rPr>
          <w:i/>
          <w:iCs/>
        </w:rPr>
        <w:t xml:space="preserve"> </w:t>
      </w:r>
      <w:r w:rsidRPr="00C2666E">
        <w:rPr>
          <w:i/>
          <w:iCs/>
        </w:rPr>
        <w:t>employment”</w:t>
      </w:r>
      <w:r w:rsidR="00EF1385">
        <w:t xml:space="preserve"> </w:t>
      </w:r>
      <w:r>
        <w:fldChar w:fldCharType="begin"/>
      </w:r>
      <w:r>
        <w:instrText xml:space="preserve"> ADDIN EN.CITE &lt;EndNote&gt;&lt;Cite&gt;&lt;Author&gt;Shiferaw&lt;/Author&gt;&lt;Year&gt;2002&lt;/Year&gt;&lt;IDText&gt;Refugees and progression routes to employment&lt;/IDText&gt;&lt;Pages&gt;9&lt;/Pages&gt;&lt;DisplayText&gt;(Shiferaw &amp;amp; Hagos, 2002, p. 9)&lt;/DisplayText&gt;&lt;record&gt;&lt;titles&gt;&lt;title&gt;Refugees and progression routes to employment&lt;/title&gt;&lt;/titles&gt;&lt;contributors&gt;&lt;authors&gt;&lt;author&gt;Shiferaw, Demessew&lt;/author&gt;&lt;author&gt;Hagos, Hailu&lt;/author&gt;&lt;/authors&gt;&lt;/contributors&gt;&lt;added-date format="utc"&gt;1669827682&lt;/added-date&gt;&lt;pub-location&gt;London&lt;/pub-location&gt;&lt;ref-type name="Book"&gt;6&lt;/ref-type&gt;&lt;dates&gt;&lt;year&gt;2002&lt;/year&gt;&lt;/dates&gt;&lt;rec-number&gt;1666&lt;/rec-number&gt;&lt;publisher&gt;Refugee Council&lt;/publisher&gt;&lt;last-updated-date format="utc"&gt;1669827749&lt;/last-updated-date&gt;&lt;/record&gt;&lt;/Cite&gt;&lt;/EndNote&gt;</w:instrText>
      </w:r>
      <w:r>
        <w:fldChar w:fldCharType="separate"/>
      </w:r>
      <w:r>
        <w:rPr>
          <w:noProof/>
        </w:rPr>
        <w:t>(Shiferaw</w:t>
      </w:r>
      <w:r w:rsidR="00EF1385">
        <w:rPr>
          <w:noProof/>
        </w:rPr>
        <w:t xml:space="preserve"> </w:t>
      </w:r>
      <w:r>
        <w:rPr>
          <w:noProof/>
        </w:rPr>
        <w:t>&amp;</w:t>
      </w:r>
      <w:r w:rsidR="00EF1385">
        <w:rPr>
          <w:noProof/>
        </w:rPr>
        <w:t xml:space="preserve"> </w:t>
      </w:r>
      <w:r>
        <w:rPr>
          <w:noProof/>
        </w:rPr>
        <w:t>Hagos,</w:t>
      </w:r>
      <w:r w:rsidR="00EF1385">
        <w:rPr>
          <w:noProof/>
        </w:rPr>
        <w:t xml:space="preserve"> </w:t>
      </w:r>
      <w:r>
        <w:rPr>
          <w:noProof/>
        </w:rPr>
        <w:t>2002,</w:t>
      </w:r>
      <w:r w:rsidR="00EF1385">
        <w:rPr>
          <w:noProof/>
        </w:rPr>
        <w:t xml:space="preserve"> </w:t>
      </w:r>
      <w:r>
        <w:rPr>
          <w:noProof/>
        </w:rPr>
        <w:t>p.</w:t>
      </w:r>
      <w:r w:rsidR="00EF1385">
        <w:rPr>
          <w:noProof/>
        </w:rPr>
        <w:t xml:space="preserve"> </w:t>
      </w:r>
      <w:r>
        <w:rPr>
          <w:noProof/>
        </w:rPr>
        <w:t>9)</w:t>
      </w:r>
      <w:r>
        <w:fldChar w:fldCharType="end"/>
      </w:r>
      <w:r>
        <w:t>.</w:t>
      </w:r>
      <w:r w:rsidR="00EF1385">
        <w:t xml:space="preserve"> </w:t>
      </w:r>
      <w:r>
        <w:t>The</w:t>
      </w:r>
      <w:r w:rsidR="00EF1385">
        <w:t xml:space="preserve"> </w:t>
      </w:r>
      <w:r>
        <w:t>time</w:t>
      </w:r>
      <w:r w:rsidR="00EF1385">
        <w:t xml:space="preserve"> </w:t>
      </w:r>
      <w:r>
        <w:t>taken</w:t>
      </w:r>
      <w:r w:rsidR="00EF1385">
        <w:t xml:space="preserve"> </w:t>
      </w:r>
      <w:r>
        <w:t>means</w:t>
      </w:r>
      <w:r w:rsidR="00EF1385">
        <w:t xml:space="preserve"> </w:t>
      </w:r>
      <w:r>
        <w:t>they</w:t>
      </w:r>
      <w:r w:rsidR="00EF1385">
        <w:t xml:space="preserve"> </w:t>
      </w:r>
      <w:r>
        <w:t>often</w:t>
      </w:r>
      <w:r w:rsidR="00EF1385">
        <w:t xml:space="preserve"> </w:t>
      </w:r>
      <w:r>
        <w:t>lose</w:t>
      </w:r>
      <w:r w:rsidR="00EF1385">
        <w:t xml:space="preserve"> </w:t>
      </w:r>
      <w:r>
        <w:t>skills</w:t>
      </w:r>
      <w:r w:rsidR="00EF1385">
        <w:t xml:space="preserve"> </w:t>
      </w:r>
      <w:r w:rsidRPr="001E32ED">
        <w:fldChar w:fldCharType="begin"/>
      </w:r>
      <w:r w:rsidRPr="001E32ED">
        <w:instrText xml:space="preserve"> ADDIN EN.CITE &lt;EndNote&gt;&lt;Cite&gt;&lt;Author&gt;Smyth&lt;/Author&gt;&lt;Year&gt;2010&lt;/Year&gt;&lt;IDText&gt;‘When they don’t use it they will lose it’: Professionals, deprofessionalization and reprofessionalization: the case of refugee teachers in Scotland&lt;/IDText&gt;&lt;DisplayText&gt;(Smyth &amp;amp; Kum, 2010)&lt;/DisplayText&gt;&lt;record&gt;&lt;isbn&gt;1471-6925&lt;/isbn&gt;&lt;titles&gt;&lt;title&gt;‘When they don’t use it they will lose it’: Professionals, deprofessionalization and reprofessionalization: the case of refugee teachers in Scotland&lt;/title&gt;&lt;secondary-title&gt;Journal of Refugee Studies&lt;/secondary-title&gt;&lt;/titles&gt;&lt;pages&gt;503-522&lt;/pages&gt;&lt;number&gt;4&lt;/number&gt;&lt;contributors&gt;&lt;authors&gt;&lt;author&gt;Smyth, Geri&lt;/author&gt;&lt;author&gt;Kum, Henry&lt;/author&gt;&lt;/authors&gt;&lt;/contributors&gt;&lt;added-date format="utc"&gt;1669721774&lt;/added-date&gt;&lt;ref-type name="Journal Article"&gt;17&lt;/ref-type&gt;&lt;dates&gt;&lt;year&gt;2010&lt;/year&gt;&lt;/dates&gt;&lt;rec-number&gt;1662&lt;/rec-number&gt;&lt;last-updated-date format="utc"&gt;1669721774&lt;/last-updated-date&gt;&lt;volume&gt;23&lt;/volume&gt;&lt;/record&gt;&lt;/Cite&gt;&lt;/EndNote&gt;</w:instrText>
      </w:r>
      <w:r w:rsidRPr="001E32ED">
        <w:fldChar w:fldCharType="separate"/>
      </w:r>
      <w:r w:rsidRPr="001E32ED">
        <w:t>(Smyth</w:t>
      </w:r>
      <w:r w:rsidR="00EF1385">
        <w:t xml:space="preserve"> </w:t>
      </w:r>
      <w:r w:rsidRPr="001E32ED">
        <w:t>&amp;</w:t>
      </w:r>
      <w:r w:rsidR="00EF1385">
        <w:t xml:space="preserve"> </w:t>
      </w:r>
      <w:r w:rsidRPr="001E32ED">
        <w:t>Kum,</w:t>
      </w:r>
      <w:r w:rsidR="00EF1385">
        <w:t xml:space="preserve"> </w:t>
      </w:r>
      <w:r w:rsidRPr="001E32ED">
        <w:t>2010)</w:t>
      </w:r>
      <w:r w:rsidRPr="001E32ED">
        <w:fldChar w:fldCharType="end"/>
      </w:r>
      <w:r>
        <w:t>.</w:t>
      </w:r>
    </w:p>
    <w:p w14:paraId="5ED14F2B" w14:textId="18622B9F" w:rsidR="00AA0EAF" w:rsidRPr="0094315D" w:rsidRDefault="00AA0EAF" w:rsidP="00AA0EAF">
      <w:r>
        <w:t>Highly-skilled</w:t>
      </w:r>
      <w:r w:rsidR="00EF1385">
        <w:t xml:space="preserve"> </w:t>
      </w:r>
      <w:r>
        <w:t>professionals</w:t>
      </w:r>
      <w:r w:rsidR="00EF1385">
        <w:t xml:space="preserve"> </w:t>
      </w:r>
      <w:r>
        <w:t>have</w:t>
      </w:r>
      <w:r w:rsidR="00EF1385">
        <w:t xml:space="preserve"> </w:t>
      </w:r>
      <w:r>
        <w:t>specific</w:t>
      </w:r>
      <w:r w:rsidR="00EF1385">
        <w:t xml:space="preserve"> </w:t>
      </w:r>
      <w:r>
        <w:t>language</w:t>
      </w:r>
      <w:r w:rsidR="00EF1385">
        <w:t xml:space="preserve"> </w:t>
      </w:r>
      <w:r>
        <w:t>needs</w:t>
      </w:r>
      <w:r w:rsidR="00EF1385">
        <w:t xml:space="preserve"> </w:t>
      </w:r>
      <w:r>
        <w:fldChar w:fldCharType="begin"/>
      </w:r>
      <w:r w:rsidR="00DE380F">
        <w:instrText xml:space="preserve"> ADDIN EN.CITE &lt;EndNote&gt;&lt;Cite&gt;&lt;Author&gt;Hann&lt;/Author&gt;&lt;Year&gt;2021&lt;/Year&gt;&lt;IDText&gt;What is Suitable and Effective ESOL for Refugees?&lt;/IDText&gt;&lt;DisplayText&gt;(Hann, Willott, Graham-Brown, Roden, &amp;amp; Tremayne, 2021)&lt;/DisplayText&gt;&lt;record&gt;&lt;urls&gt;&lt;related-urls&gt;&lt;url&gt;https://www.migrationyorkshire.org.uk/esol-refugees-toolkit-commissioners-and-practitioners&lt;/url&gt;&lt;/related-urls&gt;&lt;/urls&gt;&lt;titles&gt;&lt;title&gt;What is Suitable and Effective ESOL for Refugees?&lt;/title&gt;&lt;/titles&gt;&lt;contributors&gt;&lt;authors&gt;&lt;author&gt;Hann, Naeema&lt;/author&gt;&lt;author&gt;Willott, John&lt;/author&gt;&lt;author&gt;Graham-Brown, Nafisah&lt;/author&gt;&lt;author&gt;Roden, Jenny&lt;/author&gt;&lt;author&gt;Tremayne, Diana&lt;/author&gt;&lt;/authors&gt;&lt;/contributors&gt;&lt;added-date format="utc"&gt;1662130631&lt;/added-date&gt;&lt;ref-type name="Report"&gt;27&lt;/ref-type&gt;&lt;dates&gt;&lt;year&gt;2021&lt;/year&gt;&lt;/dates&gt;&lt;rec-number&gt;1644&lt;/rec-number&gt;&lt;last-updated-date format="utc"&gt;1662130853&lt;/last-updated-date&gt;&lt;/record&gt;&lt;/Cite&gt;&lt;/EndNote&gt;</w:instrText>
      </w:r>
      <w:r>
        <w:fldChar w:fldCharType="separate"/>
      </w:r>
      <w:r w:rsidR="00DE380F">
        <w:rPr>
          <w:noProof/>
        </w:rPr>
        <w:t>(Hann,</w:t>
      </w:r>
      <w:r w:rsidR="00EF1385">
        <w:rPr>
          <w:noProof/>
        </w:rPr>
        <w:t xml:space="preserve"> </w:t>
      </w:r>
      <w:r w:rsidR="00DE380F">
        <w:rPr>
          <w:noProof/>
        </w:rPr>
        <w:t>Willott,</w:t>
      </w:r>
      <w:r w:rsidR="00EF1385">
        <w:rPr>
          <w:noProof/>
        </w:rPr>
        <w:t xml:space="preserve"> </w:t>
      </w:r>
      <w:r w:rsidR="00DE380F">
        <w:rPr>
          <w:noProof/>
        </w:rPr>
        <w:t>Graham-Brown,</w:t>
      </w:r>
      <w:r w:rsidR="00EF1385">
        <w:rPr>
          <w:noProof/>
        </w:rPr>
        <w:t xml:space="preserve"> </w:t>
      </w:r>
      <w:r w:rsidR="00DE380F">
        <w:rPr>
          <w:noProof/>
        </w:rPr>
        <w:t>Roden,</w:t>
      </w:r>
      <w:r w:rsidR="00EF1385">
        <w:rPr>
          <w:noProof/>
        </w:rPr>
        <w:t xml:space="preserve"> </w:t>
      </w:r>
      <w:r w:rsidR="00DE380F">
        <w:rPr>
          <w:noProof/>
        </w:rPr>
        <w:t>&amp;</w:t>
      </w:r>
      <w:r w:rsidR="00EF1385">
        <w:rPr>
          <w:noProof/>
        </w:rPr>
        <w:t xml:space="preserve"> </w:t>
      </w:r>
      <w:r w:rsidR="00DE380F">
        <w:rPr>
          <w:noProof/>
        </w:rPr>
        <w:t>Tremayne,</w:t>
      </w:r>
      <w:r w:rsidR="00EF1385">
        <w:rPr>
          <w:noProof/>
        </w:rPr>
        <w:t xml:space="preserve"> </w:t>
      </w:r>
      <w:r w:rsidR="00DE380F">
        <w:rPr>
          <w:noProof/>
        </w:rPr>
        <w:t>2021)</w:t>
      </w:r>
      <w:r>
        <w:fldChar w:fldCharType="end"/>
      </w:r>
      <w:r>
        <w:t>.</w:t>
      </w:r>
      <w:r w:rsidR="00EF1385">
        <w:t xml:space="preserve"> </w:t>
      </w:r>
      <w:r>
        <w:t>T</w:t>
      </w:r>
      <w:r w:rsidRPr="00F00A35">
        <w:t>hey</w:t>
      </w:r>
      <w:r w:rsidR="00EF1385">
        <w:t xml:space="preserve"> </w:t>
      </w:r>
      <w:r>
        <w:t>are</w:t>
      </w:r>
      <w:r w:rsidR="00EF1385">
        <w:t xml:space="preserve"> </w:t>
      </w:r>
      <w:r>
        <w:t>likely</w:t>
      </w:r>
      <w:r w:rsidR="00EF1385">
        <w:t xml:space="preserve"> </w:t>
      </w:r>
      <w:r>
        <w:t>to</w:t>
      </w:r>
      <w:r w:rsidR="00EF1385">
        <w:t xml:space="preserve"> </w:t>
      </w:r>
      <w:r w:rsidRPr="00F00A35">
        <w:t>require</w:t>
      </w:r>
      <w:r w:rsidR="00EF1385">
        <w:t xml:space="preserve"> </w:t>
      </w:r>
      <w:r w:rsidRPr="00F00A35">
        <w:t>a</w:t>
      </w:r>
      <w:r w:rsidR="00EF1385">
        <w:t xml:space="preserve"> </w:t>
      </w:r>
      <w:r w:rsidRPr="00F00A35">
        <w:t>high</w:t>
      </w:r>
      <w:r w:rsidR="00EF1385">
        <w:t xml:space="preserve"> </w:t>
      </w:r>
      <w:r w:rsidRPr="00F00A35">
        <w:t>score</w:t>
      </w:r>
      <w:r w:rsidR="00EF1385">
        <w:t xml:space="preserve"> </w:t>
      </w:r>
      <w:r w:rsidRPr="00F00A35">
        <w:t>in</w:t>
      </w:r>
      <w:r w:rsidR="00EF1385">
        <w:t xml:space="preserve"> </w:t>
      </w:r>
      <w:r w:rsidRPr="00F00A35">
        <w:t>the</w:t>
      </w:r>
      <w:r w:rsidR="00EF1385">
        <w:t xml:space="preserve"> </w:t>
      </w:r>
      <w:r w:rsidRPr="00F00A35">
        <w:t>International</w:t>
      </w:r>
      <w:r w:rsidR="00EF1385">
        <w:t xml:space="preserve"> </w:t>
      </w:r>
      <w:r w:rsidRPr="00F00A35">
        <w:t>English</w:t>
      </w:r>
      <w:r w:rsidR="00EF1385">
        <w:t xml:space="preserve"> </w:t>
      </w:r>
      <w:r w:rsidRPr="00F00A35">
        <w:t>Language</w:t>
      </w:r>
      <w:r w:rsidR="00EF1385">
        <w:t xml:space="preserve"> </w:t>
      </w:r>
      <w:r w:rsidRPr="00F00A35">
        <w:t>Testing</w:t>
      </w:r>
      <w:r w:rsidR="00EF1385">
        <w:t xml:space="preserve"> </w:t>
      </w:r>
      <w:r w:rsidRPr="00F00A35">
        <w:t>System</w:t>
      </w:r>
      <w:r w:rsidR="00EF1385">
        <w:t xml:space="preserve"> </w:t>
      </w:r>
      <w:r w:rsidRPr="00F00A35">
        <w:t>(IELTS)</w:t>
      </w:r>
      <w:r w:rsidR="00EF1385">
        <w:t xml:space="preserve"> </w:t>
      </w:r>
      <w:r w:rsidRPr="00F00A35">
        <w:t>to</w:t>
      </w:r>
      <w:r w:rsidR="00EF1385">
        <w:t xml:space="preserve"> </w:t>
      </w:r>
      <w:r w:rsidRPr="00F00A35">
        <w:t>register</w:t>
      </w:r>
      <w:r w:rsidR="00EF1385">
        <w:t xml:space="preserve"> </w:t>
      </w:r>
      <w:r w:rsidRPr="00F00A35">
        <w:t>with</w:t>
      </w:r>
      <w:r w:rsidR="00EF1385">
        <w:t xml:space="preserve"> </w:t>
      </w:r>
      <w:r w:rsidRPr="00F00A35">
        <w:t>the</w:t>
      </w:r>
      <w:r w:rsidR="00EF1385">
        <w:t xml:space="preserve"> </w:t>
      </w:r>
      <w:r w:rsidRPr="00F00A35">
        <w:t>relevant</w:t>
      </w:r>
      <w:r w:rsidR="00EF1385">
        <w:t xml:space="preserve"> </w:t>
      </w:r>
      <w:r w:rsidRPr="00F00A35">
        <w:t>professional</w:t>
      </w:r>
      <w:r w:rsidR="00EF1385">
        <w:t xml:space="preserve"> </w:t>
      </w:r>
      <w:r w:rsidRPr="00F00A35">
        <w:t>body</w:t>
      </w:r>
      <w:r>
        <w:t>,</w:t>
      </w:r>
      <w:r w:rsidR="00EF1385">
        <w:t xml:space="preserve"> </w:t>
      </w:r>
      <w:r>
        <w:t>which</w:t>
      </w:r>
      <w:r w:rsidR="00EF1385">
        <w:t xml:space="preserve"> </w:t>
      </w:r>
      <w:r>
        <w:t>may</w:t>
      </w:r>
      <w:r w:rsidR="00EF1385">
        <w:t xml:space="preserve"> </w:t>
      </w:r>
      <w:r>
        <w:t>be</w:t>
      </w:r>
      <w:r w:rsidR="00EF1385">
        <w:t xml:space="preserve"> </w:t>
      </w:r>
      <w:r>
        <w:t>difficult</w:t>
      </w:r>
      <w:r w:rsidR="00EF1385">
        <w:t xml:space="preserve"> </w:t>
      </w:r>
      <w:r>
        <w:t>to</w:t>
      </w:r>
      <w:r w:rsidR="00EF1385">
        <w:t xml:space="preserve"> </w:t>
      </w:r>
      <w:r>
        <w:t>find</w:t>
      </w:r>
      <w:r w:rsidR="00EF1385">
        <w:t xml:space="preserve"> </w:t>
      </w:r>
      <w:r>
        <w:t>or</w:t>
      </w:r>
      <w:r w:rsidR="00EF1385">
        <w:t xml:space="preserve"> </w:t>
      </w:r>
      <w:r>
        <w:t>afford</w:t>
      </w:r>
      <w:r w:rsidR="00EF1385">
        <w:t xml:space="preserve"> </w:t>
      </w:r>
      <w:r w:rsidRPr="00F00A35">
        <w:fldChar w:fldCharType="begin"/>
      </w:r>
      <w:r w:rsidR="00B133DF">
        <w:instrText xml:space="preserve"> ADDIN EN.CITE &lt;EndNote&gt;&lt;Cite&gt;&lt;Author&gt;All Party Parliamentary Group on Refugees&lt;/Author&gt;&lt;Year&gt;2017&lt;/Year&gt;&lt;IDText&gt;Refugees Welcome? The experience of new refugees in the UK&lt;/IDText&gt;&lt;DisplayText&gt;(All Party Parliamentary Group on Refugees, 2017)&lt;/DisplayText&gt;&lt;record&gt;&lt;urls&gt;&lt;related-urls&gt;&lt;url&gt;https://appgrefugees.wordpress.com/publications/&lt;/url&gt;&lt;/related-urls&gt;&lt;/urls&gt;&lt;titles&gt;&lt;title&gt;Refugees Welcome? The experience of new refugees in the UK&lt;/title&gt;&lt;/titles&gt;&lt;pages&gt;https://appgrefugees.wordpress.com/publications/&lt;/pages&gt;&lt;contributors&gt;&lt;authors&gt;&lt;author&gt;All Party Parliamentary Group on Refugees,&lt;/author&gt;&lt;/authors&gt;&lt;/contributors&gt;&lt;added-date format="utc"&gt;1669983148&lt;/added-date&gt;&lt;ref-type name="Web Page"&gt;12&lt;/ref-type&gt;&lt;dates&gt;&lt;year&gt;2017&lt;/year&gt;&lt;/dates&gt;&lt;rec-number&gt;1675&lt;/rec-number&gt;&lt;last-updated-date format="utc"&gt;1671033409&lt;/last-updated-date&gt;&lt;/record&gt;&lt;/Cite&gt;&lt;/EndNote&gt;</w:instrText>
      </w:r>
      <w:r w:rsidRPr="00F00A35">
        <w:fldChar w:fldCharType="separate"/>
      </w:r>
      <w:r w:rsidR="00B133DF">
        <w:rPr>
          <w:noProof/>
        </w:rPr>
        <w:t>(All</w:t>
      </w:r>
      <w:r w:rsidR="00EF1385">
        <w:rPr>
          <w:noProof/>
        </w:rPr>
        <w:t xml:space="preserve"> </w:t>
      </w:r>
      <w:r w:rsidR="00B133DF">
        <w:rPr>
          <w:noProof/>
        </w:rPr>
        <w:t>Party</w:t>
      </w:r>
      <w:r w:rsidR="00EF1385">
        <w:rPr>
          <w:noProof/>
        </w:rPr>
        <w:t xml:space="preserve"> </w:t>
      </w:r>
      <w:r w:rsidR="00B133DF">
        <w:rPr>
          <w:noProof/>
        </w:rPr>
        <w:t>Parliamentary</w:t>
      </w:r>
      <w:r w:rsidR="00EF1385">
        <w:rPr>
          <w:noProof/>
        </w:rPr>
        <w:t xml:space="preserve"> </w:t>
      </w:r>
      <w:r w:rsidR="00B133DF">
        <w:rPr>
          <w:noProof/>
        </w:rPr>
        <w:t>Group</w:t>
      </w:r>
      <w:r w:rsidR="00EF1385">
        <w:rPr>
          <w:noProof/>
        </w:rPr>
        <w:t xml:space="preserve"> </w:t>
      </w:r>
      <w:r w:rsidR="00B133DF">
        <w:rPr>
          <w:noProof/>
        </w:rPr>
        <w:t>on</w:t>
      </w:r>
      <w:r w:rsidR="00EF1385">
        <w:rPr>
          <w:noProof/>
        </w:rPr>
        <w:t xml:space="preserve"> </w:t>
      </w:r>
      <w:r w:rsidR="00B133DF">
        <w:rPr>
          <w:noProof/>
        </w:rPr>
        <w:t>Refugees,</w:t>
      </w:r>
      <w:r w:rsidR="00EF1385">
        <w:rPr>
          <w:noProof/>
        </w:rPr>
        <w:t xml:space="preserve"> </w:t>
      </w:r>
      <w:r w:rsidR="00B133DF">
        <w:rPr>
          <w:noProof/>
        </w:rPr>
        <w:t>2017)</w:t>
      </w:r>
      <w:r w:rsidRPr="00F00A35">
        <w:fldChar w:fldCharType="end"/>
      </w:r>
      <w:r>
        <w:t>,</w:t>
      </w:r>
      <w:r w:rsidR="00EF1385">
        <w:t xml:space="preserve"> </w:t>
      </w:r>
      <w:r>
        <w:t>and</w:t>
      </w:r>
      <w:r w:rsidR="00EF1385">
        <w:t xml:space="preserve"> </w:t>
      </w:r>
      <w:r w:rsidR="006C4EED">
        <w:t>for</w:t>
      </w:r>
      <w:r w:rsidR="00EF1385">
        <w:t xml:space="preserve"> </w:t>
      </w:r>
      <w:r w:rsidR="006C4EED">
        <w:t>example</w:t>
      </w:r>
      <w:r w:rsidR="00EF1385">
        <w:t xml:space="preserve"> </w:t>
      </w:r>
      <w:r>
        <w:t>there</w:t>
      </w:r>
      <w:r w:rsidR="00EF1385">
        <w:t xml:space="preserve"> </w:t>
      </w:r>
      <w:r>
        <w:t>is</w:t>
      </w:r>
      <w:r w:rsidR="00EF1385">
        <w:t xml:space="preserve"> </w:t>
      </w:r>
      <w:r w:rsidRPr="001B274C">
        <w:t>very</w:t>
      </w:r>
      <w:r w:rsidR="00EF1385">
        <w:t xml:space="preserve"> </w:t>
      </w:r>
      <w:r w:rsidRPr="001B274C">
        <w:t>little</w:t>
      </w:r>
      <w:r w:rsidR="00EF1385">
        <w:t xml:space="preserve"> </w:t>
      </w:r>
      <w:r>
        <w:t>high</w:t>
      </w:r>
      <w:r w:rsidR="00EF1385">
        <w:t xml:space="preserve"> </w:t>
      </w:r>
      <w:r>
        <w:t>level</w:t>
      </w:r>
      <w:r w:rsidR="00EF1385">
        <w:t xml:space="preserve"> </w:t>
      </w:r>
      <w:r w:rsidRPr="001B274C">
        <w:t>provision</w:t>
      </w:r>
      <w:r w:rsidR="00EF1385">
        <w:t xml:space="preserve"> </w:t>
      </w:r>
      <w:r w:rsidRPr="001B274C">
        <w:t>in</w:t>
      </w:r>
      <w:r w:rsidR="00EF1385">
        <w:t xml:space="preserve"> </w:t>
      </w:r>
      <w:r w:rsidRPr="001B274C">
        <w:t>Greater</w:t>
      </w:r>
      <w:r w:rsidR="00EF1385">
        <w:t xml:space="preserve"> </w:t>
      </w:r>
      <w:r w:rsidRPr="001B274C">
        <w:t>London</w:t>
      </w:r>
      <w:r w:rsidR="00EF1385">
        <w:t xml:space="preserve"> </w:t>
      </w:r>
      <w:r w:rsidRPr="001B274C">
        <w:t>and</w:t>
      </w:r>
      <w:r w:rsidR="00EF1385">
        <w:t xml:space="preserve"> </w:t>
      </w:r>
      <w:r>
        <w:t>it</w:t>
      </w:r>
      <w:r w:rsidR="00EF1385">
        <w:t xml:space="preserve"> </w:t>
      </w:r>
      <w:r w:rsidRPr="001B274C">
        <w:t>is</w:t>
      </w:r>
      <w:r w:rsidR="00EF1385">
        <w:t xml:space="preserve"> </w:t>
      </w:r>
      <w:r>
        <w:t>mostly</w:t>
      </w:r>
      <w:r w:rsidR="00EF1385">
        <w:t xml:space="preserve"> </w:t>
      </w:r>
      <w:r w:rsidRPr="001B274C">
        <w:t>delivered</w:t>
      </w:r>
      <w:r w:rsidR="00EF1385">
        <w:t xml:space="preserve"> </w:t>
      </w:r>
      <w:r w:rsidRPr="001B274C">
        <w:t>in</w:t>
      </w:r>
      <w:r w:rsidR="00EF1385">
        <w:t xml:space="preserve"> </w:t>
      </w:r>
      <w:r w:rsidRPr="001B274C">
        <w:t>the</w:t>
      </w:r>
      <w:r w:rsidR="00EF1385">
        <w:t xml:space="preserve"> </w:t>
      </w:r>
      <w:r w:rsidRPr="001B274C">
        <w:t>private</w:t>
      </w:r>
      <w:r w:rsidR="00EF1385">
        <w:t xml:space="preserve"> </w:t>
      </w:r>
      <w:r w:rsidRPr="001B274C">
        <w:t>sector</w:t>
      </w:r>
      <w:r w:rsidR="00EF1385">
        <w:t xml:space="preserve"> </w:t>
      </w:r>
      <w:r>
        <w:fldChar w:fldCharType="begin"/>
      </w:r>
      <w:r w:rsidR="00CF4640">
        <w:instrText xml:space="preserve"> ADDIN EN.CITE &lt;EndNote&gt;&lt;Cite&gt;&lt;Author&gt;Stevenson&lt;/Author&gt;&lt;Year&gt;2017&lt;/Year&gt;&lt;IDText&gt;Mapping ESOL Provision in Greater London&lt;/IDText&gt;&lt;DisplayText&gt;(Stevenson, Kings, &amp;amp; Sterland, 2017)&lt;/DisplayText&gt;&lt;record&gt;&lt;titles&gt;&lt;title&gt;Mapping ESOL Provision in Greater London&lt;/title&gt;&lt;secondary-title&gt;Leicester: Learning &amp;amp; Work Institute&lt;/secondary-title&gt;&lt;/titles&gt;&lt;contributors&gt;&lt;authors&gt;&lt;author&gt;Stevenson, Alex&lt;/author&gt;&lt;author&gt;Kings, Pip&lt;/author&gt;&lt;author&gt;Sterland, Ljaja&lt;/author&gt;&lt;/authors&gt;&lt;/contributors&gt;&lt;added-date format="utc"&gt;1662132352&lt;/added-date&gt;&lt;pub-location&gt;Leicester&lt;/pub-location&gt;&lt;ref-type name="Book"&gt;6&lt;/ref-type&gt;&lt;dates&gt;&lt;year&gt;2017&lt;/year&gt;&lt;/dates&gt;&lt;rec-number&gt;1646&lt;/rec-number&gt;&lt;publisher&gt;Learning &amp;amp; Work Institute&lt;/publisher&gt;&lt;last-updated-date format="utc"&gt;1670940894&lt;/last-updated-date&gt;&lt;/record&gt;&lt;/Cite&gt;&lt;/EndNote&gt;</w:instrText>
      </w:r>
      <w:r>
        <w:fldChar w:fldCharType="separate"/>
      </w:r>
      <w:r w:rsidR="00DE380F">
        <w:rPr>
          <w:noProof/>
        </w:rPr>
        <w:t>(Stevenson,</w:t>
      </w:r>
      <w:r w:rsidR="00EF1385">
        <w:rPr>
          <w:noProof/>
        </w:rPr>
        <w:t xml:space="preserve"> </w:t>
      </w:r>
      <w:r w:rsidR="00DE380F">
        <w:rPr>
          <w:noProof/>
        </w:rPr>
        <w:t>Kings,</w:t>
      </w:r>
      <w:r w:rsidR="00EF1385">
        <w:rPr>
          <w:noProof/>
        </w:rPr>
        <w:t xml:space="preserve"> </w:t>
      </w:r>
      <w:r w:rsidR="00DE380F">
        <w:rPr>
          <w:noProof/>
        </w:rPr>
        <w:t>&amp;</w:t>
      </w:r>
      <w:r w:rsidR="00EF1385">
        <w:rPr>
          <w:noProof/>
        </w:rPr>
        <w:t xml:space="preserve"> </w:t>
      </w:r>
      <w:r w:rsidR="00DE380F">
        <w:rPr>
          <w:noProof/>
        </w:rPr>
        <w:t>Sterland,</w:t>
      </w:r>
      <w:r w:rsidR="00EF1385">
        <w:rPr>
          <w:noProof/>
        </w:rPr>
        <w:t xml:space="preserve"> </w:t>
      </w:r>
      <w:r w:rsidR="00DE380F">
        <w:rPr>
          <w:noProof/>
        </w:rPr>
        <w:t>2017)</w:t>
      </w:r>
      <w:r>
        <w:fldChar w:fldCharType="end"/>
      </w:r>
      <w:r>
        <w:t>.</w:t>
      </w:r>
      <w:r w:rsidR="00EF1385">
        <w:t xml:space="preserve"> </w:t>
      </w:r>
      <w:r>
        <w:t>They</w:t>
      </w:r>
      <w:r w:rsidR="00EF1385">
        <w:t xml:space="preserve"> </w:t>
      </w:r>
      <w:r>
        <w:t>may</w:t>
      </w:r>
      <w:r w:rsidR="00EF1385">
        <w:t xml:space="preserve"> </w:t>
      </w:r>
      <w:r>
        <w:t>also</w:t>
      </w:r>
      <w:r w:rsidR="00EF1385">
        <w:t xml:space="preserve"> </w:t>
      </w:r>
      <w:r>
        <w:t>be</w:t>
      </w:r>
      <w:r w:rsidR="00EF1385">
        <w:t xml:space="preserve"> </w:t>
      </w:r>
      <w:r w:rsidRPr="0094315D">
        <w:t>caught</w:t>
      </w:r>
      <w:r w:rsidR="00EF1385">
        <w:t xml:space="preserve"> </w:t>
      </w:r>
      <w:r w:rsidRPr="0094315D">
        <w:t>between</w:t>
      </w:r>
      <w:r w:rsidR="00EF1385">
        <w:t xml:space="preserve"> </w:t>
      </w:r>
      <w:r>
        <w:t>the</w:t>
      </w:r>
      <w:r w:rsidR="00EF1385">
        <w:t xml:space="preserve"> </w:t>
      </w:r>
      <w:r w:rsidRPr="0094315D">
        <w:t>policy</w:t>
      </w:r>
      <w:r w:rsidR="00EF1385">
        <w:t xml:space="preserve"> </w:t>
      </w:r>
      <w:r w:rsidRPr="0094315D">
        <w:t>emphasis</w:t>
      </w:r>
      <w:r w:rsidR="00EF1385">
        <w:t xml:space="preserve"> </w:t>
      </w:r>
      <w:r w:rsidRPr="0094315D">
        <w:t>of</w:t>
      </w:r>
      <w:r w:rsidR="00EF1385">
        <w:t xml:space="preserve"> </w:t>
      </w:r>
      <w:r w:rsidRPr="0094315D">
        <w:t>quick</w:t>
      </w:r>
      <w:r w:rsidR="00EF1385">
        <w:t xml:space="preserve"> </w:t>
      </w:r>
      <w:r w:rsidRPr="0094315D">
        <w:t>entry</w:t>
      </w:r>
      <w:r w:rsidR="00EF1385">
        <w:t xml:space="preserve"> </w:t>
      </w:r>
      <w:r w:rsidRPr="0094315D">
        <w:t>to</w:t>
      </w:r>
      <w:r w:rsidR="00EF1385">
        <w:t xml:space="preserve"> </w:t>
      </w:r>
      <w:r w:rsidRPr="0094315D">
        <w:t>employment</w:t>
      </w:r>
      <w:r w:rsidR="00EF1385">
        <w:t xml:space="preserve"> </w:t>
      </w:r>
      <w:r w:rsidRPr="0094315D">
        <w:t>and</w:t>
      </w:r>
      <w:r w:rsidR="00EF1385">
        <w:t xml:space="preserve"> </w:t>
      </w:r>
      <w:r w:rsidRPr="0094315D">
        <w:t>learning</w:t>
      </w:r>
      <w:r w:rsidR="00EF1385">
        <w:t xml:space="preserve"> </w:t>
      </w:r>
      <w:r w:rsidRPr="0094315D">
        <w:t>English.</w:t>
      </w:r>
      <w:r w:rsidR="00EF1385">
        <w:t xml:space="preserve"> </w:t>
      </w:r>
      <w:r>
        <w:t>While</w:t>
      </w:r>
      <w:r w:rsidR="00EF1385">
        <w:t xml:space="preserve"> </w:t>
      </w:r>
      <w:r>
        <w:t>w</w:t>
      </w:r>
      <w:r w:rsidRPr="0094315D">
        <w:t>ork</w:t>
      </w:r>
      <w:r w:rsidR="00EF1385">
        <w:t xml:space="preserve"> </w:t>
      </w:r>
      <w:r w:rsidRPr="0094315D">
        <w:t>is</w:t>
      </w:r>
      <w:r w:rsidR="00EF1385">
        <w:t xml:space="preserve"> </w:t>
      </w:r>
      <w:r w:rsidRPr="0094315D">
        <w:t>a</w:t>
      </w:r>
      <w:r w:rsidR="00EF1385">
        <w:t xml:space="preserve"> </w:t>
      </w:r>
      <w:r w:rsidRPr="0094315D">
        <w:t>route</w:t>
      </w:r>
      <w:r w:rsidR="00EF1385">
        <w:t xml:space="preserve"> </w:t>
      </w:r>
      <w:r w:rsidRPr="0094315D">
        <w:t>to</w:t>
      </w:r>
      <w:r w:rsidR="00EF1385">
        <w:t xml:space="preserve"> </w:t>
      </w:r>
      <w:r w:rsidRPr="0094315D">
        <w:t>integration</w:t>
      </w:r>
      <w:r w:rsidR="00EF1385">
        <w:t xml:space="preserve"> </w:t>
      </w:r>
      <w:r w:rsidRPr="0094315D">
        <w:t>and</w:t>
      </w:r>
      <w:r w:rsidR="00EF1385">
        <w:t xml:space="preserve"> </w:t>
      </w:r>
      <w:r w:rsidRPr="0094315D">
        <w:t>a</w:t>
      </w:r>
      <w:r w:rsidR="00EF1385">
        <w:t xml:space="preserve"> </w:t>
      </w:r>
      <w:r w:rsidRPr="0094315D">
        <w:t>positive</w:t>
      </w:r>
      <w:r w:rsidR="00EF1385">
        <w:t xml:space="preserve"> </w:t>
      </w:r>
      <w:r w:rsidRPr="0094315D">
        <w:t>economic</w:t>
      </w:r>
      <w:r w:rsidR="00EF1385">
        <w:t xml:space="preserve"> </w:t>
      </w:r>
      <w:r w:rsidRPr="0094315D">
        <w:t>outcome</w:t>
      </w:r>
      <w:r>
        <w:t>,</w:t>
      </w:r>
      <w:r w:rsidR="00EF1385">
        <w:t xml:space="preserve"> </w:t>
      </w:r>
      <w:r w:rsidRPr="0094315D">
        <w:t>lower</w:t>
      </w:r>
      <w:r w:rsidR="00EF1385">
        <w:t xml:space="preserve"> </w:t>
      </w:r>
      <w:r w:rsidRPr="0094315D">
        <w:t>end</w:t>
      </w:r>
      <w:r w:rsidR="00EF1385">
        <w:t xml:space="preserve"> </w:t>
      </w:r>
      <w:r>
        <w:t>jobs</w:t>
      </w:r>
      <w:r w:rsidR="00EF1385">
        <w:t xml:space="preserve"> </w:t>
      </w:r>
      <w:r>
        <w:t>are</w:t>
      </w:r>
      <w:r w:rsidR="00EF1385">
        <w:t xml:space="preserve"> </w:t>
      </w:r>
      <w:r w:rsidRPr="0094315D">
        <w:t>detrimental</w:t>
      </w:r>
      <w:r w:rsidR="00EF1385">
        <w:t xml:space="preserve"> </w:t>
      </w:r>
      <w:r w:rsidRPr="0094315D">
        <w:t>to</w:t>
      </w:r>
      <w:r w:rsidR="00EF1385">
        <w:t xml:space="preserve"> </w:t>
      </w:r>
      <w:r w:rsidRPr="0094315D">
        <w:t>refugees’</w:t>
      </w:r>
      <w:r w:rsidR="00EF1385">
        <w:t xml:space="preserve"> </w:t>
      </w:r>
      <w:r w:rsidRPr="0094315D">
        <w:t>language</w:t>
      </w:r>
      <w:r w:rsidR="00EF1385">
        <w:t xml:space="preserve"> </w:t>
      </w:r>
      <w:r w:rsidRPr="0094315D">
        <w:t>learning</w:t>
      </w:r>
      <w:r w:rsidR="00EF1385">
        <w:t xml:space="preserve"> </w:t>
      </w:r>
      <w:r w:rsidRPr="0094315D">
        <w:t>and</w:t>
      </w:r>
      <w:r w:rsidR="00EF1385">
        <w:t xml:space="preserve"> </w:t>
      </w:r>
      <w:r w:rsidRPr="0094315D">
        <w:t>risks</w:t>
      </w:r>
      <w:r w:rsidR="00EF1385">
        <w:t xml:space="preserve"> </w:t>
      </w:r>
      <w:r w:rsidRPr="0094315D">
        <w:t>being</w:t>
      </w:r>
      <w:r w:rsidR="00EF1385">
        <w:t xml:space="preserve"> </w:t>
      </w:r>
      <w:r w:rsidRPr="0094315D">
        <w:t>counter-productive</w:t>
      </w:r>
      <w:r w:rsidR="00EF1385">
        <w:t xml:space="preserve"> </w:t>
      </w:r>
      <w:r w:rsidRPr="0094315D">
        <w:t>for</w:t>
      </w:r>
      <w:r w:rsidR="00EF1385">
        <w:t xml:space="preserve"> </w:t>
      </w:r>
      <w:r>
        <w:t>improved</w:t>
      </w:r>
      <w:r w:rsidR="00EF1385">
        <w:t xml:space="preserve"> </w:t>
      </w:r>
      <w:r w:rsidRPr="0094315D">
        <w:t>longer-term</w:t>
      </w:r>
      <w:r w:rsidR="00EF1385">
        <w:t xml:space="preserve"> </w:t>
      </w:r>
      <w:r w:rsidRPr="0094315D">
        <w:t>outcomes</w:t>
      </w:r>
      <w:r w:rsidR="00EF1385">
        <w:t xml:space="preserve"> </w:t>
      </w:r>
      <w:r w:rsidRPr="0094315D">
        <w:fldChar w:fldCharType="begin"/>
      </w:r>
      <w:r w:rsidR="00DE380F">
        <w:instrText xml:space="preserve"> ADDIN EN.CITE &lt;EndNote&gt;&lt;Cite&gt;&lt;Author&gt;Morrice&lt;/Author&gt;&lt;Year&gt;2019&lt;/Year&gt;&lt;IDText&gt;‘You can’t have a good integration when you don’t have a good communication’: English-language Learning Among Resettled Refugees in England&lt;/IDText&gt;&lt;DisplayText&gt;(Morrice, Tip, Collyer, &amp;amp; Brown, 2019)&lt;/DisplayText&gt;&lt;record&gt;&lt;isbn&gt;0951-6328&lt;/isbn&gt;&lt;titles&gt;&lt;title&gt;‘You can’t have a good integration when you don’t have a good communication’: English-language Learning Among Resettled Refugees in England&lt;/title&gt;&lt;secondary-title&gt;Journal of Refugee Studies&lt;/secondary-title&gt;&lt;/titles&gt;&lt;pages&gt;681-699&lt;/pages&gt;&lt;number&gt;1&lt;/number&gt;&lt;contributors&gt;&lt;authors&gt;&lt;author&gt;Morrice, Linda&lt;/author&gt;&lt;author&gt;Tip, Linda K.&lt;/author&gt;&lt;author&gt;Collyer, Michael&lt;/author&gt;&lt;author&gt;Brown, Rupert&lt;/author&gt;&lt;/authors&gt;&lt;/contributors&gt;&lt;section&gt;681&lt;/section&gt;&lt;added-date format="utc"&gt;1662132141&lt;/added-date&gt;&lt;ref-type name="Journal Article"&gt;17&lt;/ref-type&gt;&lt;dates&gt;&lt;year&gt;2019&lt;/year&gt;&lt;/dates&gt;&lt;rec-number&gt;1645&lt;/rec-number&gt;&lt;last-updated-date format="utc"&gt;1662132141&lt;/last-updated-date&gt;&lt;electronic-resource-num&gt;10.1093/jrs/fez023&lt;/electronic-resource-num&gt;&lt;volume&gt;34&lt;/volume&gt;&lt;remote-database-name&gt;WorldCat.org&lt;/remote-database-name&gt;&lt;/record&gt;&lt;/Cite&gt;&lt;/EndNote&gt;</w:instrText>
      </w:r>
      <w:r w:rsidRPr="0094315D">
        <w:fldChar w:fldCharType="separate"/>
      </w:r>
      <w:r w:rsidR="00DE380F">
        <w:rPr>
          <w:noProof/>
        </w:rPr>
        <w:t>(Morrice,</w:t>
      </w:r>
      <w:r w:rsidR="00EF1385">
        <w:rPr>
          <w:noProof/>
        </w:rPr>
        <w:t xml:space="preserve"> </w:t>
      </w:r>
      <w:r w:rsidR="00DE380F">
        <w:rPr>
          <w:noProof/>
        </w:rPr>
        <w:t>Tip,</w:t>
      </w:r>
      <w:r w:rsidR="00EF1385">
        <w:rPr>
          <w:noProof/>
        </w:rPr>
        <w:t xml:space="preserve"> </w:t>
      </w:r>
      <w:r w:rsidR="00DE380F">
        <w:rPr>
          <w:noProof/>
        </w:rPr>
        <w:t>Collyer,</w:t>
      </w:r>
      <w:r w:rsidR="00EF1385">
        <w:rPr>
          <w:noProof/>
        </w:rPr>
        <w:t xml:space="preserve"> </w:t>
      </w:r>
      <w:r w:rsidR="00DE380F">
        <w:rPr>
          <w:noProof/>
        </w:rPr>
        <w:t>&amp;</w:t>
      </w:r>
      <w:r w:rsidR="00EF1385">
        <w:rPr>
          <w:noProof/>
        </w:rPr>
        <w:t xml:space="preserve"> </w:t>
      </w:r>
      <w:r w:rsidR="00DE380F">
        <w:rPr>
          <w:noProof/>
        </w:rPr>
        <w:t>Brown,</w:t>
      </w:r>
      <w:r w:rsidR="00EF1385">
        <w:rPr>
          <w:noProof/>
        </w:rPr>
        <w:t xml:space="preserve"> </w:t>
      </w:r>
      <w:r w:rsidR="00DE380F">
        <w:rPr>
          <w:noProof/>
        </w:rPr>
        <w:t>2019)</w:t>
      </w:r>
      <w:r w:rsidRPr="0094315D">
        <w:fldChar w:fldCharType="end"/>
      </w:r>
      <w:r>
        <w:t>.</w:t>
      </w:r>
    </w:p>
    <w:p w14:paraId="15FFD376" w14:textId="426AE112" w:rsidR="003266A2" w:rsidRDefault="003266A2" w:rsidP="003266A2">
      <w:r>
        <w:t>Professionals</w:t>
      </w:r>
      <w:r w:rsidR="00EF1385">
        <w:t xml:space="preserve"> </w:t>
      </w:r>
      <w:r>
        <w:t>perhaps</w:t>
      </w:r>
      <w:r w:rsidR="00EF1385">
        <w:t xml:space="preserve"> </w:t>
      </w:r>
      <w:r>
        <w:t>face</w:t>
      </w:r>
      <w:r w:rsidR="00EF1385">
        <w:t xml:space="preserve"> </w:t>
      </w:r>
      <w:r>
        <w:t>other</w:t>
      </w:r>
      <w:r w:rsidR="00EF1385">
        <w:t xml:space="preserve"> </w:t>
      </w:r>
      <w:r>
        <w:t>challenges</w:t>
      </w:r>
      <w:r w:rsidR="00EF1385">
        <w:t xml:space="preserve"> </w:t>
      </w:r>
      <w:r>
        <w:t>too.</w:t>
      </w:r>
      <w:r w:rsidR="00EF1385">
        <w:t xml:space="preserve"> </w:t>
      </w:r>
      <w:r w:rsidRPr="00B72899">
        <w:t>These</w:t>
      </w:r>
      <w:r w:rsidR="00EF1385">
        <w:t xml:space="preserve"> </w:t>
      </w:r>
      <w:r w:rsidRPr="00B72899">
        <w:t>individuals</w:t>
      </w:r>
      <w:r w:rsidR="00EF1385">
        <w:t xml:space="preserve"> </w:t>
      </w:r>
      <w:r w:rsidRPr="00B72899">
        <w:t>will</w:t>
      </w:r>
      <w:r w:rsidR="00EF1385">
        <w:t xml:space="preserve"> </w:t>
      </w:r>
      <w:r w:rsidRPr="00B72899">
        <w:t>have</w:t>
      </w:r>
      <w:r w:rsidR="00EF1385">
        <w:t xml:space="preserve"> </w:t>
      </w:r>
      <w:r w:rsidRPr="00B72899">
        <w:t>been</w:t>
      </w:r>
      <w:r w:rsidR="00EF1385">
        <w:t xml:space="preserve"> </w:t>
      </w:r>
      <w:r w:rsidRPr="00B72899">
        <w:t>in</w:t>
      </w:r>
      <w:r w:rsidR="00EF1385">
        <w:t xml:space="preserve"> </w:t>
      </w:r>
      <w:r w:rsidRPr="00B72899">
        <w:t>highly</w:t>
      </w:r>
      <w:r w:rsidR="00EF1385">
        <w:t xml:space="preserve"> </w:t>
      </w:r>
      <w:r w:rsidRPr="00B72899">
        <w:t>paid</w:t>
      </w:r>
      <w:r w:rsidR="00EF1385">
        <w:t xml:space="preserve"> </w:t>
      </w:r>
      <w:r w:rsidRPr="00B72899">
        <w:t>and</w:t>
      </w:r>
      <w:r w:rsidR="00EF1385">
        <w:t xml:space="preserve"> </w:t>
      </w:r>
      <w:r w:rsidRPr="00B72899">
        <w:t>high-status</w:t>
      </w:r>
      <w:r w:rsidR="00EF1385">
        <w:t xml:space="preserve"> </w:t>
      </w:r>
      <w:r w:rsidRPr="00B72899">
        <w:t>jobs,</w:t>
      </w:r>
      <w:r w:rsidR="00EF1385">
        <w:t xml:space="preserve"> </w:t>
      </w:r>
      <w:r w:rsidRPr="00B72899">
        <w:t>and</w:t>
      </w:r>
      <w:r w:rsidR="00EF1385">
        <w:t xml:space="preserve"> </w:t>
      </w:r>
      <w:r w:rsidRPr="00B72899">
        <w:t>failure</w:t>
      </w:r>
      <w:r w:rsidR="00EF1385">
        <w:t xml:space="preserve"> </w:t>
      </w:r>
      <w:r w:rsidRPr="00B72899">
        <w:t>to</w:t>
      </w:r>
      <w:r w:rsidR="00EF1385">
        <w:t xml:space="preserve"> </w:t>
      </w:r>
      <w:r w:rsidRPr="00B72899">
        <w:t>secure</w:t>
      </w:r>
      <w:r w:rsidR="00EF1385">
        <w:t xml:space="preserve"> </w:t>
      </w:r>
      <w:r w:rsidRPr="00B72899">
        <w:t>employment</w:t>
      </w:r>
      <w:r w:rsidR="00EF1385">
        <w:t xml:space="preserve"> </w:t>
      </w:r>
      <w:r w:rsidRPr="00B72899">
        <w:t>commensurate</w:t>
      </w:r>
      <w:r w:rsidR="00EF1385">
        <w:t xml:space="preserve"> </w:t>
      </w:r>
      <w:r w:rsidRPr="00B72899">
        <w:t>with</w:t>
      </w:r>
      <w:r w:rsidR="00EF1385">
        <w:t xml:space="preserve"> </w:t>
      </w:r>
      <w:r w:rsidRPr="00B72899">
        <w:t>their</w:t>
      </w:r>
      <w:r w:rsidR="00EF1385">
        <w:t xml:space="preserve"> </w:t>
      </w:r>
      <w:r w:rsidRPr="00B72899">
        <w:t>skills</w:t>
      </w:r>
      <w:r w:rsidR="00EF1385">
        <w:t xml:space="preserve"> </w:t>
      </w:r>
      <w:r w:rsidRPr="00B72899">
        <w:t>is</w:t>
      </w:r>
      <w:r w:rsidR="00EF1385">
        <w:t xml:space="preserve"> </w:t>
      </w:r>
      <w:r w:rsidRPr="00B72899">
        <w:t>associated</w:t>
      </w:r>
      <w:r w:rsidR="00EF1385">
        <w:t xml:space="preserve"> </w:t>
      </w:r>
      <w:r w:rsidRPr="00B72899">
        <w:t>with</w:t>
      </w:r>
      <w:r w:rsidR="00EF1385">
        <w:t xml:space="preserve"> </w:t>
      </w:r>
      <w:r w:rsidRPr="00B72899">
        <w:t>loss</w:t>
      </w:r>
      <w:r w:rsidR="00EF1385">
        <w:t xml:space="preserve"> </w:t>
      </w:r>
      <w:r w:rsidRPr="00B72899">
        <w:t>of</w:t>
      </w:r>
      <w:r w:rsidR="00EF1385">
        <w:t xml:space="preserve"> </w:t>
      </w:r>
      <w:r w:rsidRPr="00B72899">
        <w:t>self-esteem</w:t>
      </w:r>
      <w:r w:rsidR="00EF1385">
        <w:t xml:space="preserve"> </w:t>
      </w:r>
      <w:r w:rsidRPr="00B72899">
        <w:t>and</w:t>
      </w:r>
      <w:r w:rsidR="00EF1385">
        <w:t xml:space="preserve"> </w:t>
      </w:r>
      <w:r w:rsidRPr="00B72899">
        <w:t>downward</w:t>
      </w:r>
      <w:r w:rsidR="00EF1385">
        <w:t xml:space="preserve"> </w:t>
      </w:r>
      <w:r w:rsidRPr="00B72899">
        <w:t>professional</w:t>
      </w:r>
      <w:r w:rsidR="00EF1385">
        <w:t xml:space="preserve"> </w:t>
      </w:r>
      <w:r w:rsidRPr="00B72899">
        <w:t>mobility</w:t>
      </w:r>
      <w:r w:rsidR="00EF1385">
        <w:t xml:space="preserve"> </w:t>
      </w:r>
      <w:r>
        <w:fldChar w:fldCharType="begin"/>
      </w:r>
      <w:r>
        <w:instrText xml:space="preserve"> ADDIN EN.CITE &lt;EndNote&gt;&lt;Cite&gt;&lt;Author&gt;Mesthenos&lt;/Author&gt;&lt;Year&gt;2002&lt;/Year&gt;&lt;IDText&gt;Obstacles to refugee integration in the European Union member states&lt;/IDText&gt;&lt;DisplayText&gt;(Mesthenos &amp;amp; Ioannidi, 2002)&lt;/DisplayText&gt;&lt;record&gt;&lt;titles&gt;&lt;title&gt;Obstacles to refugee integration in the European Union member states&lt;/title&gt;&lt;secondary-title&gt;Journal of Refugee Studies&lt;/secondary-title&gt;&lt;/titles&gt;&lt;pages&gt;304-320&lt;/pages&gt;&lt;number&gt;3&lt;/number&gt;&lt;contributors&gt;&lt;authors&gt;&lt;author&gt;Mesthenos, E&lt;/author&gt;&lt;author&gt;Ioannidi, E&lt;/author&gt;&lt;/authors&gt;&lt;/contributors&gt;&lt;added-date format="utc"&gt;1425587185&lt;/added-date&gt;&lt;ref-type name="Journal Article"&gt;17&lt;/ref-type&gt;&lt;dates&gt;&lt;year&gt;2002&lt;/year&gt;&lt;/dates&gt;&lt;rec-number&gt;431&lt;/rec-number&gt;&lt;last-updated-date format="utc"&gt;1578658455&lt;/last-updated-date&gt;&lt;volume&gt;15&lt;/volume&gt;&lt;/record&gt;&lt;/Cite&gt;&lt;/EndNote&gt;</w:instrText>
      </w:r>
      <w:r>
        <w:fldChar w:fldCharType="separate"/>
      </w:r>
      <w:r>
        <w:rPr>
          <w:noProof/>
        </w:rPr>
        <w:t>(Mesthenos</w:t>
      </w:r>
      <w:r w:rsidR="00EF1385">
        <w:rPr>
          <w:noProof/>
        </w:rPr>
        <w:t xml:space="preserve"> </w:t>
      </w:r>
      <w:r>
        <w:rPr>
          <w:noProof/>
        </w:rPr>
        <w:t>&amp;</w:t>
      </w:r>
      <w:r w:rsidR="00EF1385">
        <w:rPr>
          <w:noProof/>
        </w:rPr>
        <w:t xml:space="preserve"> </w:t>
      </w:r>
      <w:r>
        <w:rPr>
          <w:noProof/>
        </w:rPr>
        <w:t>Ioannidi,</w:t>
      </w:r>
      <w:r w:rsidR="00EF1385">
        <w:rPr>
          <w:noProof/>
        </w:rPr>
        <w:t xml:space="preserve"> </w:t>
      </w:r>
      <w:r>
        <w:rPr>
          <w:noProof/>
        </w:rPr>
        <w:t>2002)</w:t>
      </w:r>
      <w:r>
        <w:fldChar w:fldCharType="end"/>
      </w:r>
      <w:r w:rsidRPr="00B72899">
        <w:t>.</w:t>
      </w:r>
      <w:r w:rsidR="00EF1385">
        <w:t xml:space="preserve"> </w:t>
      </w:r>
      <w:r w:rsidRPr="006A6084">
        <w:t>As</w:t>
      </w:r>
      <w:r w:rsidR="00EF1385">
        <w:t xml:space="preserve"> </w:t>
      </w:r>
      <w:r w:rsidRPr="006A6084">
        <w:t>well</w:t>
      </w:r>
      <w:r w:rsidR="00EF1385">
        <w:t xml:space="preserve"> </w:t>
      </w:r>
      <w:r w:rsidRPr="006A6084">
        <w:t>as</w:t>
      </w:r>
      <w:r w:rsidR="00EF1385">
        <w:t xml:space="preserve"> </w:t>
      </w:r>
      <w:r w:rsidRPr="006A6084">
        <w:t>consequences</w:t>
      </w:r>
      <w:r w:rsidR="00EF1385">
        <w:t xml:space="preserve"> </w:t>
      </w:r>
      <w:r w:rsidRPr="006A6084">
        <w:t>for</w:t>
      </w:r>
      <w:r w:rsidR="00EF1385">
        <w:t xml:space="preserve"> </w:t>
      </w:r>
      <w:r w:rsidRPr="006A6084">
        <w:t>the</w:t>
      </w:r>
      <w:r w:rsidR="00EF1385">
        <w:t xml:space="preserve"> </w:t>
      </w:r>
      <w:r w:rsidRPr="006A6084">
        <w:t>economy</w:t>
      </w:r>
      <w:r w:rsidR="00EF1385">
        <w:t xml:space="preserve"> </w:t>
      </w:r>
      <w:r w:rsidRPr="006A6084">
        <w:t>and</w:t>
      </w:r>
      <w:r w:rsidR="00EF1385">
        <w:t xml:space="preserve"> </w:t>
      </w:r>
      <w:r w:rsidRPr="006A6084">
        <w:t>welfare</w:t>
      </w:r>
      <w:r w:rsidR="00EF1385">
        <w:t xml:space="preserve"> </w:t>
      </w:r>
      <w:r w:rsidRPr="006A6084">
        <w:t>dependency,</w:t>
      </w:r>
      <w:r w:rsidR="00EF1385">
        <w:t xml:space="preserve"> </w:t>
      </w:r>
      <w:r w:rsidRPr="006A6084">
        <w:t>this</w:t>
      </w:r>
      <w:r w:rsidR="00EF1385">
        <w:t xml:space="preserve"> </w:t>
      </w:r>
      <w:r w:rsidRPr="006A6084">
        <w:t>has</w:t>
      </w:r>
      <w:r w:rsidR="00EF1385">
        <w:t xml:space="preserve"> </w:t>
      </w:r>
      <w:r w:rsidRPr="006A6084">
        <w:t>significant</w:t>
      </w:r>
      <w:r w:rsidR="00EF1385">
        <w:t xml:space="preserve"> </w:t>
      </w:r>
      <w:r w:rsidRPr="006A6084">
        <w:t>impact</w:t>
      </w:r>
      <w:r w:rsidR="00EF1385">
        <w:t xml:space="preserve"> </w:t>
      </w:r>
      <w:r w:rsidRPr="006A6084">
        <w:t>on</w:t>
      </w:r>
      <w:r w:rsidR="00EF1385">
        <w:t xml:space="preserve"> </w:t>
      </w:r>
      <w:r w:rsidRPr="006A6084">
        <w:t>the</w:t>
      </w:r>
      <w:r w:rsidR="00EF1385">
        <w:t xml:space="preserve"> </w:t>
      </w:r>
      <w:r w:rsidRPr="006A6084">
        <w:t>health</w:t>
      </w:r>
      <w:r w:rsidR="00EF1385">
        <w:t xml:space="preserve"> </w:t>
      </w:r>
      <w:r w:rsidRPr="006A6084">
        <w:t>and</w:t>
      </w:r>
      <w:r w:rsidR="00EF1385">
        <w:t xml:space="preserve"> </w:t>
      </w:r>
      <w:r w:rsidRPr="006A6084">
        <w:t>wellbeing</w:t>
      </w:r>
      <w:r w:rsidR="00EF1385">
        <w:t xml:space="preserve"> </w:t>
      </w:r>
      <w:r w:rsidRPr="006A6084">
        <w:t>of</w:t>
      </w:r>
      <w:r w:rsidR="00EF1385">
        <w:t xml:space="preserve"> </w:t>
      </w:r>
      <w:r w:rsidRPr="006A6084">
        <w:t>individuals</w:t>
      </w:r>
      <w:r w:rsidR="00EF1385">
        <w:t xml:space="preserve"> </w:t>
      </w:r>
      <w:r w:rsidRPr="006A6084">
        <w:t>(and</w:t>
      </w:r>
      <w:r w:rsidR="00EF1385">
        <w:t xml:space="preserve"> </w:t>
      </w:r>
      <w:r w:rsidRPr="006A6084">
        <w:t>by</w:t>
      </w:r>
      <w:r w:rsidR="00EF1385">
        <w:t xml:space="preserve"> </w:t>
      </w:r>
      <w:r w:rsidRPr="006A6084">
        <w:t>extension,</w:t>
      </w:r>
      <w:r w:rsidR="00EF1385">
        <w:t xml:space="preserve"> </w:t>
      </w:r>
      <w:r w:rsidRPr="006A6084">
        <w:t>their</w:t>
      </w:r>
      <w:r w:rsidR="00EF1385">
        <w:t xml:space="preserve"> </w:t>
      </w:r>
      <w:r w:rsidRPr="006A6084">
        <w:t>families)</w:t>
      </w:r>
      <w:r w:rsidR="00EF1385">
        <w:t xml:space="preserve"> </w:t>
      </w:r>
      <w:r w:rsidRPr="006A6084">
        <w:t>as</w:t>
      </w:r>
      <w:r w:rsidR="00EF1385">
        <w:t xml:space="preserve"> </w:t>
      </w:r>
      <w:r w:rsidRPr="006A6084">
        <w:t>their</w:t>
      </w:r>
      <w:r w:rsidR="00EF1385">
        <w:t xml:space="preserve"> </w:t>
      </w:r>
      <w:r w:rsidRPr="006A6084">
        <w:t>profession</w:t>
      </w:r>
      <w:r w:rsidR="00EF1385">
        <w:t xml:space="preserve"> </w:t>
      </w:r>
      <w:r w:rsidRPr="006A6084">
        <w:t>forms</w:t>
      </w:r>
      <w:r w:rsidR="00EF1385">
        <w:t xml:space="preserve"> </w:t>
      </w:r>
      <w:r w:rsidRPr="006A6084">
        <w:t>a</w:t>
      </w:r>
      <w:r w:rsidR="00EF1385">
        <w:t xml:space="preserve"> </w:t>
      </w:r>
      <w:r w:rsidRPr="006A6084">
        <w:t>key</w:t>
      </w:r>
      <w:r w:rsidR="00EF1385">
        <w:t xml:space="preserve"> </w:t>
      </w:r>
      <w:r w:rsidRPr="006A6084">
        <w:t>part</w:t>
      </w:r>
      <w:r w:rsidR="00EF1385">
        <w:t xml:space="preserve"> </w:t>
      </w:r>
      <w:r w:rsidRPr="006A6084">
        <w:t>of</w:t>
      </w:r>
      <w:r w:rsidR="00EF1385">
        <w:t xml:space="preserve"> </w:t>
      </w:r>
      <w:r w:rsidRPr="006A6084">
        <w:t>their</w:t>
      </w:r>
      <w:r w:rsidR="00EF1385">
        <w:t xml:space="preserve"> </w:t>
      </w:r>
      <w:r w:rsidRPr="006A6084">
        <w:t>identity,</w:t>
      </w:r>
      <w:r w:rsidR="00EF1385">
        <w:t xml:space="preserve"> </w:t>
      </w:r>
      <w:r w:rsidRPr="006A6084">
        <w:t>status</w:t>
      </w:r>
      <w:r w:rsidR="00EF1385">
        <w:t xml:space="preserve"> </w:t>
      </w:r>
      <w:r w:rsidRPr="006A6084">
        <w:t>and</w:t>
      </w:r>
      <w:r w:rsidR="00EF1385">
        <w:t xml:space="preserve"> </w:t>
      </w:r>
      <w:r w:rsidRPr="006A6084">
        <w:t>social</w:t>
      </w:r>
      <w:r w:rsidR="00EF1385">
        <w:t xml:space="preserve"> </w:t>
      </w:r>
      <w:r w:rsidRPr="006A6084">
        <w:t>networks</w:t>
      </w:r>
      <w:r w:rsidR="00EF1385">
        <w:t xml:space="preserve"> </w:t>
      </w:r>
      <w:r w:rsidRPr="006A6084">
        <w:fldChar w:fldCharType="begin"/>
      </w:r>
      <w:r w:rsidRPr="006A6084">
        <w:instrText xml:space="preserve"> ADDIN EN.CITE &lt;EndNote&gt;&lt;Cite&gt;&lt;Author&gt;Mackenzie Davey&lt;/Author&gt;&lt;Year&gt;2019&lt;/Year&gt;&lt;IDText&gt;Refugees’ narratives of career barriers and professional identity&lt;/IDText&gt;&lt;DisplayText&gt;(Mackenzie Davey &amp;amp; Jones, 2019)&lt;/DisplayText&gt;&lt;record&gt;&lt;keywords&gt;&lt;keyword&gt;research-article&lt;/keyword&gt;&lt;keyword&gt;Research paper&lt;/keyword&gt;&lt;keyword&gt;cat-HOB&lt;/keyword&gt;&lt;keyword&gt;Hr &amp;amp; organizational behaviour&lt;/keyword&gt;&lt;keyword&gt;Professional identity&lt;/keyword&gt;&lt;keyword&gt;Refugees&lt;/keyword&gt;&lt;keyword&gt;Narrative&lt;/keyword&gt;&lt;keyword&gt;Career barriers&lt;/keyword&gt;&lt;/keywords&gt;&lt;urls&gt;&lt;related-urls&gt;&lt;url&gt;https://go.openathens.net/redirector/leedsmet.ac.uk?url=http%3a%2f%2fsearch.ebscohost.com%2flogin.aspx%3fdirect%3dtrue%26db%3dedsemr%26AN%3dedsemr.10.1108.CDI.12.2018.0315%26site%3deds-live%26scope%3dsite%26authtype%3Dathens&lt;/url&gt;&lt;/related-urls&gt;&lt;/urls&gt;&lt;isbn&gt;1362-0436&lt;/isbn&gt;&lt;work-type&gt;JOURNAL&lt;/work-type&gt;&lt;titles&gt;&lt;title&gt;Refugees’ narratives of career barriers and professional identity&lt;/title&gt;&lt;secondary-title&gt;Career Development International&lt;/secondary-title&gt;&lt;/titles&gt;&lt;pages&gt;49-66&lt;/pages&gt;&lt;number&gt;1&lt;/number&gt;&lt;contributors&gt;&lt;authors&gt;&lt;author&gt;Mackenzie Davey, Kate&lt;/author&gt;&lt;author&gt;Jones, Catherine&lt;/author&gt;&lt;/authors&gt;&lt;/contributors&gt;&lt;added-date format="utc"&gt;1626167365&lt;/added-date&gt;&lt;ref-type name="Journal Article"&gt;17&lt;/ref-type&gt;&lt;dates&gt;&lt;year&gt;2019&lt;/year&gt;&lt;/dates&gt;&lt;remote-database-provider&gt;EBSCOhost&lt;/remote-database-provider&gt;&lt;rec-number&gt;1578&lt;/rec-number&gt;&lt;publisher&gt;Emerald Publishing Limited&lt;/publisher&gt;&lt;last-updated-date format="utc"&gt;1632752926&lt;/last-updated-date&gt;&lt;accession-num&gt;edsemr.10.1108.CDI.12.2018.0315&lt;/accession-num&gt;&lt;electronic-resource-num&gt;10.1108/CDI-12-2018-0315&lt;/electronic-resource-num&gt;&lt;volume&gt;25&lt;/volume&gt;&lt;remote-database-name&gt;Emerald Insight&lt;/remote-database-name&gt;&lt;/record&gt;&lt;/Cite&gt;&lt;/EndNote&gt;</w:instrText>
      </w:r>
      <w:r w:rsidRPr="006A6084">
        <w:fldChar w:fldCharType="separate"/>
      </w:r>
      <w:r w:rsidRPr="006A6084">
        <w:t>(Mackenzie</w:t>
      </w:r>
      <w:r w:rsidR="00EF1385">
        <w:t xml:space="preserve"> </w:t>
      </w:r>
      <w:r w:rsidRPr="006A6084">
        <w:t>Davey</w:t>
      </w:r>
      <w:r w:rsidR="00EF1385">
        <w:t xml:space="preserve"> </w:t>
      </w:r>
      <w:r w:rsidRPr="006A6084">
        <w:t>&amp;</w:t>
      </w:r>
      <w:r w:rsidR="00EF1385">
        <w:t xml:space="preserve"> </w:t>
      </w:r>
      <w:r w:rsidRPr="006A6084">
        <w:t>Jones,</w:t>
      </w:r>
      <w:r w:rsidR="00EF1385">
        <w:t xml:space="preserve"> </w:t>
      </w:r>
      <w:r w:rsidRPr="006A6084">
        <w:t>2019)</w:t>
      </w:r>
      <w:r w:rsidRPr="006A6084">
        <w:fldChar w:fldCharType="end"/>
      </w:r>
      <w:r>
        <w:t>.</w:t>
      </w:r>
      <w:r w:rsidR="00EF1385">
        <w:t xml:space="preserve"> </w:t>
      </w:r>
      <w:r w:rsidRPr="00B72899">
        <w:t>These</w:t>
      </w:r>
      <w:r w:rsidR="00EF1385">
        <w:t xml:space="preserve"> </w:t>
      </w:r>
      <w:r w:rsidRPr="00B72899">
        <w:t>are</w:t>
      </w:r>
      <w:r w:rsidR="00EF1385">
        <w:t xml:space="preserve"> </w:t>
      </w:r>
      <w:r w:rsidRPr="00B72899">
        <w:t>people</w:t>
      </w:r>
      <w:r w:rsidR="00EF1385">
        <w:t xml:space="preserve"> </w:t>
      </w:r>
      <w:r w:rsidRPr="00B72899">
        <w:t>for</w:t>
      </w:r>
      <w:r w:rsidR="00EF1385">
        <w:t xml:space="preserve"> </w:t>
      </w:r>
      <w:r w:rsidRPr="00B72899">
        <w:t>whom</w:t>
      </w:r>
      <w:r w:rsidR="00EF1385">
        <w:t xml:space="preserve"> </w:t>
      </w:r>
      <w:r w:rsidRPr="00B73EBC">
        <w:rPr>
          <w:i/>
          <w:iCs/>
        </w:rPr>
        <w:t>“…</w:t>
      </w:r>
      <w:r w:rsidR="00EF1385">
        <w:rPr>
          <w:i/>
          <w:iCs/>
        </w:rPr>
        <w:t xml:space="preserve"> </w:t>
      </w:r>
      <w:r w:rsidRPr="00B73EBC">
        <w:rPr>
          <w:i/>
          <w:iCs/>
        </w:rPr>
        <w:t>their</w:t>
      </w:r>
      <w:r w:rsidR="00EF1385">
        <w:rPr>
          <w:i/>
          <w:iCs/>
        </w:rPr>
        <w:t xml:space="preserve"> </w:t>
      </w:r>
      <w:r w:rsidRPr="00B73EBC">
        <w:rPr>
          <w:i/>
          <w:iCs/>
        </w:rPr>
        <w:t>profession</w:t>
      </w:r>
      <w:r w:rsidR="00EF1385">
        <w:rPr>
          <w:i/>
          <w:iCs/>
        </w:rPr>
        <w:t xml:space="preserve"> </w:t>
      </w:r>
      <w:r w:rsidRPr="00B73EBC">
        <w:rPr>
          <w:i/>
          <w:iCs/>
        </w:rPr>
        <w:t>or</w:t>
      </w:r>
      <w:r w:rsidR="00EF1385">
        <w:rPr>
          <w:i/>
          <w:iCs/>
        </w:rPr>
        <w:t xml:space="preserve"> </w:t>
      </w:r>
      <w:r w:rsidRPr="00B73EBC">
        <w:rPr>
          <w:i/>
          <w:iCs/>
        </w:rPr>
        <w:t>occupation</w:t>
      </w:r>
      <w:r w:rsidR="00EF1385">
        <w:rPr>
          <w:i/>
          <w:iCs/>
        </w:rPr>
        <w:t xml:space="preserve"> </w:t>
      </w:r>
      <w:r w:rsidRPr="00B73EBC">
        <w:rPr>
          <w:i/>
          <w:iCs/>
        </w:rPr>
        <w:t>tends</w:t>
      </w:r>
      <w:r w:rsidR="00EF1385">
        <w:rPr>
          <w:i/>
          <w:iCs/>
        </w:rPr>
        <w:t xml:space="preserve"> </w:t>
      </w:r>
      <w:r w:rsidRPr="00B73EBC">
        <w:rPr>
          <w:i/>
          <w:iCs/>
        </w:rPr>
        <w:t>to</w:t>
      </w:r>
      <w:r w:rsidR="00EF1385">
        <w:rPr>
          <w:i/>
          <w:iCs/>
        </w:rPr>
        <w:t xml:space="preserve"> </w:t>
      </w:r>
      <w:r w:rsidRPr="00B73EBC">
        <w:rPr>
          <w:i/>
          <w:iCs/>
        </w:rPr>
        <w:t>be</w:t>
      </w:r>
      <w:r w:rsidR="00EF1385">
        <w:rPr>
          <w:i/>
          <w:iCs/>
        </w:rPr>
        <w:t xml:space="preserve"> </w:t>
      </w:r>
      <w:r w:rsidRPr="00B73EBC">
        <w:rPr>
          <w:i/>
          <w:iCs/>
        </w:rPr>
        <w:t>the</w:t>
      </w:r>
      <w:r w:rsidR="00EF1385">
        <w:rPr>
          <w:i/>
          <w:iCs/>
        </w:rPr>
        <w:t xml:space="preserve"> </w:t>
      </w:r>
      <w:r w:rsidRPr="00B73EBC">
        <w:rPr>
          <w:i/>
          <w:iCs/>
        </w:rPr>
        <w:t>main</w:t>
      </w:r>
      <w:r w:rsidR="00EF1385">
        <w:rPr>
          <w:i/>
          <w:iCs/>
        </w:rPr>
        <w:t xml:space="preserve"> </w:t>
      </w:r>
      <w:r w:rsidRPr="00B73EBC">
        <w:rPr>
          <w:i/>
          <w:iCs/>
        </w:rPr>
        <w:t>axis</w:t>
      </w:r>
      <w:r w:rsidR="00EF1385">
        <w:rPr>
          <w:i/>
          <w:iCs/>
        </w:rPr>
        <w:t xml:space="preserve"> </w:t>
      </w:r>
      <w:r w:rsidRPr="00B73EBC">
        <w:rPr>
          <w:i/>
          <w:iCs/>
        </w:rPr>
        <w:t>of</w:t>
      </w:r>
      <w:r w:rsidR="00EF1385">
        <w:rPr>
          <w:i/>
          <w:iCs/>
        </w:rPr>
        <w:t xml:space="preserve"> </w:t>
      </w:r>
      <w:r w:rsidRPr="00B73EBC">
        <w:rPr>
          <w:i/>
          <w:iCs/>
        </w:rPr>
        <w:t>identity</w:t>
      </w:r>
      <w:r w:rsidR="00EF1385">
        <w:rPr>
          <w:i/>
          <w:iCs/>
        </w:rPr>
        <w:t xml:space="preserve"> </w:t>
      </w:r>
      <w:r w:rsidRPr="00B73EBC">
        <w:rPr>
          <w:i/>
          <w:iCs/>
        </w:rPr>
        <w:t>and</w:t>
      </w:r>
      <w:r w:rsidR="00EF1385">
        <w:rPr>
          <w:i/>
          <w:iCs/>
        </w:rPr>
        <w:t xml:space="preserve"> </w:t>
      </w:r>
      <w:r w:rsidRPr="00B73EBC">
        <w:rPr>
          <w:i/>
          <w:iCs/>
        </w:rPr>
        <w:t>abandoning</w:t>
      </w:r>
      <w:r w:rsidR="00EF1385">
        <w:rPr>
          <w:i/>
          <w:iCs/>
        </w:rPr>
        <w:t xml:space="preserve"> </w:t>
      </w:r>
      <w:r w:rsidRPr="00B73EBC">
        <w:rPr>
          <w:i/>
          <w:iCs/>
        </w:rPr>
        <w:t>it</w:t>
      </w:r>
      <w:r w:rsidR="00EF1385">
        <w:rPr>
          <w:i/>
          <w:iCs/>
        </w:rPr>
        <w:t xml:space="preserve"> </w:t>
      </w:r>
      <w:r w:rsidRPr="00B73EBC">
        <w:rPr>
          <w:i/>
          <w:iCs/>
        </w:rPr>
        <w:t>would</w:t>
      </w:r>
      <w:r w:rsidR="00EF1385">
        <w:rPr>
          <w:i/>
          <w:iCs/>
        </w:rPr>
        <w:t xml:space="preserve"> </w:t>
      </w:r>
      <w:r w:rsidRPr="00B73EBC">
        <w:rPr>
          <w:i/>
          <w:iCs/>
        </w:rPr>
        <w:t>thus</w:t>
      </w:r>
      <w:r w:rsidR="00EF1385">
        <w:rPr>
          <w:i/>
          <w:iCs/>
        </w:rPr>
        <w:t xml:space="preserve"> </w:t>
      </w:r>
      <w:r w:rsidRPr="00B73EBC">
        <w:rPr>
          <w:i/>
          <w:iCs/>
        </w:rPr>
        <w:t>involve</w:t>
      </w:r>
      <w:r w:rsidR="00EF1385">
        <w:rPr>
          <w:i/>
          <w:iCs/>
        </w:rPr>
        <w:t xml:space="preserve"> </w:t>
      </w:r>
      <w:r w:rsidRPr="00B73EBC">
        <w:rPr>
          <w:i/>
          <w:iCs/>
        </w:rPr>
        <w:t>not</w:t>
      </w:r>
      <w:r w:rsidR="00EF1385">
        <w:rPr>
          <w:i/>
          <w:iCs/>
        </w:rPr>
        <w:t xml:space="preserve"> </w:t>
      </w:r>
      <w:r w:rsidRPr="00B73EBC">
        <w:rPr>
          <w:i/>
          <w:iCs/>
        </w:rPr>
        <w:t>only</w:t>
      </w:r>
      <w:r w:rsidR="00EF1385">
        <w:rPr>
          <w:i/>
          <w:iCs/>
        </w:rPr>
        <w:t xml:space="preserve"> </w:t>
      </w:r>
      <w:r w:rsidRPr="00B73EBC">
        <w:rPr>
          <w:i/>
          <w:iCs/>
        </w:rPr>
        <w:t>a</w:t>
      </w:r>
      <w:r w:rsidR="00EF1385">
        <w:rPr>
          <w:i/>
          <w:iCs/>
        </w:rPr>
        <w:t xml:space="preserve"> </w:t>
      </w:r>
      <w:r w:rsidRPr="00B73EBC">
        <w:rPr>
          <w:i/>
          <w:iCs/>
        </w:rPr>
        <w:t>loss</w:t>
      </w:r>
      <w:r w:rsidR="00EF1385">
        <w:rPr>
          <w:i/>
          <w:iCs/>
        </w:rPr>
        <w:t xml:space="preserve"> </w:t>
      </w:r>
      <w:r w:rsidRPr="00B73EBC">
        <w:rPr>
          <w:i/>
          <w:iCs/>
        </w:rPr>
        <w:t>of</w:t>
      </w:r>
      <w:r w:rsidR="00EF1385">
        <w:rPr>
          <w:i/>
          <w:iCs/>
        </w:rPr>
        <w:t xml:space="preserve"> </w:t>
      </w:r>
      <w:r w:rsidRPr="00B73EBC">
        <w:rPr>
          <w:i/>
          <w:iCs/>
        </w:rPr>
        <w:t>income</w:t>
      </w:r>
      <w:r w:rsidR="00EF1385">
        <w:rPr>
          <w:i/>
          <w:iCs/>
        </w:rPr>
        <w:t xml:space="preserve"> </w:t>
      </w:r>
      <w:r w:rsidRPr="00B73EBC">
        <w:rPr>
          <w:i/>
          <w:iCs/>
        </w:rPr>
        <w:t>and</w:t>
      </w:r>
      <w:r w:rsidR="00EF1385">
        <w:rPr>
          <w:i/>
          <w:iCs/>
        </w:rPr>
        <w:t xml:space="preserve"> </w:t>
      </w:r>
      <w:r w:rsidRPr="00B73EBC">
        <w:rPr>
          <w:i/>
          <w:iCs/>
        </w:rPr>
        <w:t>status</w:t>
      </w:r>
      <w:r w:rsidR="00EF1385">
        <w:rPr>
          <w:i/>
          <w:iCs/>
        </w:rPr>
        <w:t xml:space="preserve"> </w:t>
      </w:r>
      <w:r w:rsidRPr="00B73EBC">
        <w:rPr>
          <w:i/>
          <w:iCs/>
        </w:rPr>
        <w:t>but</w:t>
      </w:r>
      <w:r w:rsidR="00EF1385">
        <w:rPr>
          <w:i/>
          <w:iCs/>
        </w:rPr>
        <w:t xml:space="preserve"> </w:t>
      </w:r>
      <w:r w:rsidRPr="00B73EBC">
        <w:rPr>
          <w:i/>
          <w:iCs/>
        </w:rPr>
        <w:t>also</w:t>
      </w:r>
      <w:r w:rsidR="00EF1385">
        <w:rPr>
          <w:i/>
          <w:iCs/>
        </w:rPr>
        <w:t xml:space="preserve"> </w:t>
      </w:r>
      <w:r w:rsidRPr="00B73EBC">
        <w:rPr>
          <w:i/>
          <w:iCs/>
        </w:rPr>
        <w:t>a</w:t>
      </w:r>
      <w:r w:rsidR="00EF1385">
        <w:rPr>
          <w:i/>
          <w:iCs/>
        </w:rPr>
        <w:t xml:space="preserve"> </w:t>
      </w:r>
      <w:r w:rsidRPr="00B73EBC">
        <w:rPr>
          <w:i/>
          <w:iCs/>
        </w:rPr>
        <w:t>loss</w:t>
      </w:r>
      <w:r w:rsidR="00EF1385">
        <w:rPr>
          <w:i/>
          <w:iCs/>
        </w:rPr>
        <w:t xml:space="preserve"> </w:t>
      </w:r>
      <w:r w:rsidRPr="00B73EBC">
        <w:rPr>
          <w:i/>
          <w:iCs/>
        </w:rPr>
        <w:t>of</w:t>
      </w:r>
      <w:r w:rsidR="00EF1385">
        <w:rPr>
          <w:i/>
          <w:iCs/>
        </w:rPr>
        <w:t xml:space="preserve"> </w:t>
      </w:r>
      <w:r w:rsidRPr="00B73EBC">
        <w:rPr>
          <w:i/>
          <w:iCs/>
        </w:rPr>
        <w:t>identity”</w:t>
      </w:r>
      <w:r w:rsidR="00EF1385">
        <w:t xml:space="preserve"> </w:t>
      </w:r>
      <w:r>
        <w:fldChar w:fldCharType="begin"/>
      </w:r>
      <w:r>
        <w:instrText xml:space="preserve"> ADDIN EN.CITE &lt;EndNote&gt;&lt;Cite&gt;&lt;Author&gt;Colic-Peisker&lt;/Author&gt;&lt;Year&gt;2003&lt;/Year&gt;&lt;IDText&gt;&amp;quot;Active&amp;quot; and &amp;quot;Passive&amp;quot; Resettlement: The Influence of Support Services and Refugees&amp;apos; own Resources on Resettlement Style&lt;/IDText&gt;&lt;DisplayText&gt;(Colic-Peisker &amp;amp; Tilbury, 2003)&lt;/DisplayText&gt;&lt;record&gt;&lt;keywords&gt;&lt;keyword&gt;EMIGRATION &amp;amp; immigration&lt;/keyword&gt;&lt;keyword&gt;REFUGEES&lt;/keyword&gt;&lt;keyword&gt;INTERNAL migration&lt;/keyword&gt;&lt;keyword&gt;MEDICALIZATION&lt;/keyword&gt;&lt;keyword&gt;POPULATION geography&lt;/keyword&gt;&lt;keyword&gt;WESTERN Australia&lt;/keyword&gt;&lt;/keywords&gt;&lt;urls&gt;&lt;related-urls&gt;&lt;url&gt;http://ezproxy.leedsbeckett.ac.uk/login?url=http://search.ebscohost.com/login.aspx?direct=true&amp;amp;db=a9h&amp;amp;AN=11952914&amp;amp;site=eds-live&amp;amp;scope=site&lt;/url&gt;&lt;/related-urls&gt;&lt;/urls&gt;&lt;isbn&gt;00207985&lt;/isbn&gt;&lt;work-type&gt;Article&lt;/work-type&gt;&lt;titles&gt;&lt;title&gt;&amp;quot;Active&amp;quot; and &amp;quot;Passive&amp;quot; Resettlement: The Influence of Support Services and Refugees&amp;apos; own Resources on Resettlement Style&lt;/title&gt;&lt;secondary-title&gt;International Migration&lt;/secondary-title&gt;&lt;/titles&gt;&lt;pages&gt;61-91&lt;/pages&gt;&lt;number&gt;5&lt;/number&gt;&lt;contributors&gt;&lt;authors&gt;&lt;author&gt;Colic-Peisker, Val&lt;/author&gt;&lt;author&gt;Tilbury, Farida&lt;/author&gt;&lt;/authors&gt;&lt;/contributors&gt;&lt;added-date format="utc"&gt;1422631356&lt;/added-date&gt;&lt;ref-type name="Journal Article"&gt;17&lt;/ref-type&gt;&lt;dates&gt;&lt;year&gt;2003&lt;/year&gt;&lt;/dates&gt;&lt;remote-database-provider&gt;EBSCOhost&lt;/remote-database-provider&gt;&lt;rec-number&gt;412&lt;/rec-number&gt;&lt;publisher&gt;Wiley-Blackwell&lt;/publisher&gt;&lt;last-updated-date format="utc"&gt;1578658455&lt;/last-updated-date&gt;&lt;accession-num&gt;11952914&lt;/accession-num&gt;&lt;volume&gt;41&lt;/volume&gt;&lt;remote-database-name&gt;a9h&lt;/remote-database-name&gt;&lt;/record&gt;&lt;/Cite&gt;&lt;/EndNote&gt;</w:instrText>
      </w:r>
      <w:r>
        <w:fldChar w:fldCharType="separate"/>
      </w:r>
      <w:r>
        <w:rPr>
          <w:noProof/>
        </w:rPr>
        <w:t>(Colic-Peisker</w:t>
      </w:r>
      <w:r w:rsidR="00EF1385">
        <w:rPr>
          <w:noProof/>
        </w:rPr>
        <w:t xml:space="preserve"> </w:t>
      </w:r>
      <w:r>
        <w:rPr>
          <w:noProof/>
        </w:rPr>
        <w:t>&amp;</w:t>
      </w:r>
      <w:r w:rsidR="00EF1385">
        <w:rPr>
          <w:noProof/>
        </w:rPr>
        <w:t xml:space="preserve"> </w:t>
      </w:r>
      <w:r>
        <w:rPr>
          <w:noProof/>
        </w:rPr>
        <w:t>Tilbury,</w:t>
      </w:r>
      <w:r w:rsidR="00EF1385">
        <w:rPr>
          <w:noProof/>
        </w:rPr>
        <w:t xml:space="preserve"> </w:t>
      </w:r>
      <w:r>
        <w:rPr>
          <w:noProof/>
        </w:rPr>
        <w:t>2003)</w:t>
      </w:r>
      <w:r>
        <w:fldChar w:fldCharType="end"/>
      </w:r>
      <w:r>
        <w:t>.</w:t>
      </w:r>
    </w:p>
    <w:p w14:paraId="0A6BD9FA" w14:textId="587D6749" w:rsidR="00AE0D96" w:rsidRPr="00AE0D96" w:rsidRDefault="003266A2" w:rsidP="00AE0D96">
      <w:r>
        <w:lastRenderedPageBreak/>
        <w:t>So</w:t>
      </w:r>
      <w:r w:rsidR="00EF1385">
        <w:t xml:space="preserve"> </w:t>
      </w:r>
      <w:r>
        <w:t>how</w:t>
      </w:r>
      <w:r w:rsidR="00EF1385">
        <w:t xml:space="preserve"> </w:t>
      </w:r>
      <w:r>
        <w:t>big</w:t>
      </w:r>
      <w:r w:rsidR="00EF1385">
        <w:t xml:space="preserve"> </w:t>
      </w:r>
      <w:r>
        <w:t>a</w:t>
      </w:r>
      <w:r w:rsidR="00EF1385">
        <w:t xml:space="preserve"> </w:t>
      </w:r>
      <w:r>
        <w:t>problem</w:t>
      </w:r>
      <w:r w:rsidR="00EF1385">
        <w:t xml:space="preserve"> </w:t>
      </w:r>
      <w:r>
        <w:t>is</w:t>
      </w:r>
      <w:r w:rsidR="00EF1385">
        <w:t xml:space="preserve"> </w:t>
      </w:r>
      <w:r>
        <w:t>this</w:t>
      </w:r>
      <w:r w:rsidR="00EF1385">
        <w:t xml:space="preserve"> </w:t>
      </w:r>
      <w:r>
        <w:t>in</w:t>
      </w:r>
      <w:r w:rsidR="00EF1385">
        <w:t xml:space="preserve"> </w:t>
      </w:r>
      <w:r>
        <w:t>the</w:t>
      </w:r>
      <w:r w:rsidR="00EF1385">
        <w:t xml:space="preserve"> </w:t>
      </w:r>
      <w:r>
        <w:t>UK?</w:t>
      </w:r>
      <w:r w:rsidR="00EF1385">
        <w:t xml:space="preserve"> </w:t>
      </w:r>
      <w:r w:rsidR="00A5073B">
        <w:t>According</w:t>
      </w:r>
      <w:r w:rsidR="00EF1385">
        <w:t xml:space="preserve"> </w:t>
      </w:r>
      <w:r w:rsidR="00A5073B">
        <w:t>to</w:t>
      </w:r>
      <w:r w:rsidR="00EF1385">
        <w:t xml:space="preserve"> </w:t>
      </w:r>
      <w:r w:rsidR="00A5073B">
        <w:t>recent</w:t>
      </w:r>
      <w:r w:rsidR="00EF1385">
        <w:t xml:space="preserve"> </w:t>
      </w:r>
      <w:hyperlink r:id="rId13" w:history="1">
        <w:r w:rsidR="00A5073B">
          <w:rPr>
            <w:rStyle w:val="Hyperlink"/>
          </w:rPr>
          <w:t>UNHCR</w:t>
        </w:r>
      </w:hyperlink>
      <w:r w:rsidR="00EF1385">
        <w:t xml:space="preserve"> </w:t>
      </w:r>
      <w:r w:rsidR="00A5073B">
        <w:t>data,</w:t>
      </w:r>
      <w:r w:rsidR="00EF1385">
        <w:t xml:space="preserve"> </w:t>
      </w:r>
      <w:r w:rsidR="00A5073B">
        <w:t>as</w:t>
      </w:r>
      <w:r w:rsidR="00EF1385">
        <w:t xml:space="preserve"> </w:t>
      </w:r>
      <w:r w:rsidR="00A5073B">
        <w:t>of</w:t>
      </w:r>
      <w:r w:rsidR="00EF1385">
        <w:t xml:space="preserve"> </w:t>
      </w:r>
      <w:r w:rsidR="00A5073B">
        <w:t>November</w:t>
      </w:r>
      <w:r w:rsidR="00EF1385">
        <w:t xml:space="preserve"> </w:t>
      </w:r>
      <w:r w:rsidR="00A5073B">
        <w:t>2022</w:t>
      </w:r>
      <w:r w:rsidR="00EF1385">
        <w:t xml:space="preserve"> </w:t>
      </w:r>
      <w:r w:rsidR="00A5073B">
        <w:t>there</w:t>
      </w:r>
      <w:r w:rsidR="00EF1385">
        <w:t xml:space="preserve"> </w:t>
      </w:r>
      <w:r w:rsidR="00A5073B">
        <w:t>are</w:t>
      </w:r>
      <w:r w:rsidR="00EF1385">
        <w:t xml:space="preserve"> </w:t>
      </w:r>
      <w:r w:rsidR="00A5073B">
        <w:t>just</w:t>
      </w:r>
      <w:r w:rsidR="00EF1385">
        <w:t xml:space="preserve"> </w:t>
      </w:r>
      <w:r w:rsidR="00A5073B">
        <w:t>over</w:t>
      </w:r>
      <w:r w:rsidR="00EF1385">
        <w:t xml:space="preserve"> </w:t>
      </w:r>
      <w:r w:rsidR="00A5073B">
        <w:t>230,000</w:t>
      </w:r>
      <w:r w:rsidR="00EF1385">
        <w:t xml:space="preserve"> </w:t>
      </w:r>
      <w:r w:rsidR="00A5073B">
        <w:t>refugees</w:t>
      </w:r>
      <w:r w:rsidR="00EF1385">
        <w:t xml:space="preserve"> </w:t>
      </w:r>
      <w:r w:rsidR="00A5073B">
        <w:t>in</w:t>
      </w:r>
      <w:r w:rsidR="00EF1385">
        <w:t xml:space="preserve"> </w:t>
      </w:r>
      <w:r w:rsidR="00A5073B">
        <w:t>the</w:t>
      </w:r>
      <w:r w:rsidR="00EF1385">
        <w:t xml:space="preserve"> </w:t>
      </w:r>
      <w:r w:rsidR="00A5073B">
        <w:t>UK.</w:t>
      </w:r>
      <w:r w:rsidR="00EF1385">
        <w:t xml:space="preserve"> </w:t>
      </w:r>
      <w:r w:rsidR="00D50306">
        <w:t>The</w:t>
      </w:r>
      <w:r w:rsidR="00EF1385">
        <w:t xml:space="preserve"> </w:t>
      </w:r>
      <w:r w:rsidR="00D50306">
        <w:t>characteristics</w:t>
      </w:r>
      <w:r w:rsidR="00EF1385">
        <w:t xml:space="preserve"> </w:t>
      </w:r>
      <w:r w:rsidR="00D50306">
        <w:t>of</w:t>
      </w:r>
      <w:r w:rsidR="00EF1385">
        <w:t xml:space="preserve"> </w:t>
      </w:r>
      <w:r w:rsidR="00D50306">
        <w:t>the</w:t>
      </w:r>
      <w:r w:rsidR="00EF1385">
        <w:t xml:space="preserve"> </w:t>
      </w:r>
      <w:r w:rsidR="00D50306">
        <w:t>people</w:t>
      </w:r>
      <w:r w:rsidR="00EF1385">
        <w:t xml:space="preserve"> </w:t>
      </w:r>
      <w:r w:rsidR="00D50306">
        <w:t>will</w:t>
      </w:r>
      <w:r w:rsidR="00EF1385">
        <w:t xml:space="preserve"> </w:t>
      </w:r>
      <w:r w:rsidR="00D50306">
        <w:t>vary</w:t>
      </w:r>
      <w:r w:rsidR="00EF1385">
        <w:t xml:space="preserve"> </w:t>
      </w:r>
      <w:r w:rsidR="00D50306">
        <w:t>depending</w:t>
      </w:r>
      <w:r w:rsidR="00EF1385">
        <w:t xml:space="preserve"> </w:t>
      </w:r>
      <w:r w:rsidR="00D50306">
        <w:t>on</w:t>
      </w:r>
      <w:r w:rsidR="00EF1385">
        <w:t xml:space="preserve"> </w:t>
      </w:r>
      <w:r w:rsidR="00D50306">
        <w:t>the</w:t>
      </w:r>
      <w:r w:rsidR="00EF1385">
        <w:t xml:space="preserve"> </w:t>
      </w:r>
      <w:r w:rsidR="005624F9">
        <w:t>nature</w:t>
      </w:r>
      <w:r w:rsidR="00EF1385">
        <w:t xml:space="preserve"> </w:t>
      </w:r>
      <w:r w:rsidR="005624F9">
        <w:t>of</w:t>
      </w:r>
      <w:r w:rsidR="00EF1385">
        <w:t xml:space="preserve"> </w:t>
      </w:r>
      <w:r w:rsidR="005624F9">
        <w:t>the</w:t>
      </w:r>
      <w:r w:rsidR="00EF1385">
        <w:t xml:space="preserve"> </w:t>
      </w:r>
      <w:r w:rsidR="005624F9">
        <w:t>conflict</w:t>
      </w:r>
      <w:r w:rsidR="00EF1385">
        <w:t xml:space="preserve"> </w:t>
      </w:r>
      <w:r w:rsidR="005624F9">
        <w:t>and</w:t>
      </w:r>
      <w:r w:rsidR="00EF1385">
        <w:t xml:space="preserve"> </w:t>
      </w:r>
      <w:r w:rsidR="005624F9">
        <w:t>country</w:t>
      </w:r>
      <w:r w:rsidR="00EF1385">
        <w:t xml:space="preserve"> </w:t>
      </w:r>
      <w:r w:rsidR="005624F9">
        <w:t>from</w:t>
      </w:r>
      <w:r w:rsidR="00EF1385">
        <w:t xml:space="preserve"> </w:t>
      </w:r>
      <w:r w:rsidR="005624F9">
        <w:t>which</w:t>
      </w:r>
      <w:r w:rsidR="00EF1385">
        <w:t xml:space="preserve"> </w:t>
      </w:r>
      <w:r w:rsidR="005624F9">
        <w:t>they</w:t>
      </w:r>
      <w:r w:rsidR="00EF1385">
        <w:t xml:space="preserve"> </w:t>
      </w:r>
      <w:r w:rsidR="005624F9">
        <w:t>are</w:t>
      </w:r>
      <w:r w:rsidR="00EF1385">
        <w:t xml:space="preserve"> </w:t>
      </w:r>
      <w:r w:rsidR="005624F9">
        <w:t>fleeing</w:t>
      </w:r>
      <w:r w:rsidR="005855AB">
        <w:t>,</w:t>
      </w:r>
      <w:r w:rsidR="00EF1385">
        <w:t xml:space="preserve"> </w:t>
      </w:r>
      <w:r w:rsidR="005855AB">
        <w:t>and</w:t>
      </w:r>
      <w:r w:rsidR="00EF1385">
        <w:t xml:space="preserve"> </w:t>
      </w:r>
      <w:r w:rsidR="005855AB">
        <w:t>d</w:t>
      </w:r>
      <w:r w:rsidR="003E2F56">
        <w:t>ata</w:t>
      </w:r>
      <w:r w:rsidR="00EF1385">
        <w:t xml:space="preserve"> </w:t>
      </w:r>
      <w:r w:rsidR="003E2F56">
        <w:t>on</w:t>
      </w:r>
      <w:r w:rsidR="00EF1385">
        <w:t xml:space="preserve"> </w:t>
      </w:r>
      <w:r w:rsidR="003E2F56">
        <w:t>educational</w:t>
      </w:r>
      <w:r w:rsidR="00EF1385">
        <w:t xml:space="preserve"> </w:t>
      </w:r>
      <w:r w:rsidR="003E2F56">
        <w:t>levels</w:t>
      </w:r>
      <w:r w:rsidR="00EF1385">
        <w:t xml:space="preserve"> </w:t>
      </w:r>
      <w:r w:rsidR="003E2F56">
        <w:t>and</w:t>
      </w:r>
      <w:r w:rsidR="00EF1385">
        <w:t xml:space="preserve"> </w:t>
      </w:r>
      <w:r w:rsidR="00A33662">
        <w:t>occupations</w:t>
      </w:r>
      <w:r w:rsidR="00EF1385">
        <w:t xml:space="preserve"> </w:t>
      </w:r>
      <w:r w:rsidR="003E2F56">
        <w:t>are</w:t>
      </w:r>
      <w:r w:rsidR="00EF1385">
        <w:t xml:space="preserve"> </w:t>
      </w:r>
      <w:r w:rsidR="003E2F56">
        <w:t>not</w:t>
      </w:r>
      <w:r w:rsidR="00EF1385">
        <w:t xml:space="preserve"> </w:t>
      </w:r>
      <w:r w:rsidR="003E2F56">
        <w:t>routinely</w:t>
      </w:r>
      <w:r w:rsidR="00EF1385">
        <w:t xml:space="preserve"> </w:t>
      </w:r>
      <w:r w:rsidR="003E2F56">
        <w:t>collected</w:t>
      </w:r>
      <w:r w:rsidR="00887598">
        <w:t>,</w:t>
      </w:r>
      <w:r w:rsidR="00EF1385">
        <w:t xml:space="preserve"> </w:t>
      </w:r>
      <w:r w:rsidR="00887598">
        <w:t>but</w:t>
      </w:r>
      <w:r w:rsidR="00EF1385">
        <w:t xml:space="preserve"> </w:t>
      </w:r>
      <w:r w:rsidR="00887598">
        <w:t>many</w:t>
      </w:r>
      <w:r w:rsidR="00EF1385">
        <w:t xml:space="preserve"> </w:t>
      </w:r>
      <w:r w:rsidR="00887598">
        <w:t>r</w:t>
      </w:r>
      <w:r w:rsidR="001B1D35" w:rsidRPr="00F70AA3">
        <w:t>efugees</w:t>
      </w:r>
      <w:r w:rsidR="00EF1385">
        <w:t xml:space="preserve"> </w:t>
      </w:r>
      <w:r w:rsidR="001B1D35" w:rsidRPr="00F70AA3">
        <w:t>may</w:t>
      </w:r>
      <w:r w:rsidR="00EF1385">
        <w:t xml:space="preserve"> </w:t>
      </w:r>
      <w:r w:rsidR="001B1D35" w:rsidRPr="00F70AA3">
        <w:t>be</w:t>
      </w:r>
      <w:r w:rsidR="00EF1385">
        <w:t xml:space="preserve"> </w:t>
      </w:r>
      <w:r w:rsidR="001B1D35" w:rsidRPr="00F70AA3">
        <w:t>highly</w:t>
      </w:r>
      <w:r w:rsidR="00EF1385">
        <w:t xml:space="preserve"> </w:t>
      </w:r>
      <w:r w:rsidR="001B1D35" w:rsidRPr="00F70AA3">
        <w:t>qualified</w:t>
      </w:r>
      <w:r w:rsidR="00EF1385">
        <w:t xml:space="preserve"> </w:t>
      </w:r>
      <w:r w:rsidR="001B1D35" w:rsidRPr="00F70AA3">
        <w:t>and</w:t>
      </w:r>
      <w:r w:rsidR="00EF1385">
        <w:t xml:space="preserve"> </w:t>
      </w:r>
      <w:r w:rsidR="001B1D35" w:rsidRPr="00F70AA3">
        <w:t>experienced</w:t>
      </w:r>
      <w:r w:rsidR="00EF1385">
        <w:t xml:space="preserve"> </w:t>
      </w:r>
      <w:r w:rsidR="001B1D35" w:rsidRPr="00F70AA3">
        <w:t>professionals,</w:t>
      </w:r>
      <w:r w:rsidR="00EF1385">
        <w:t xml:space="preserve"> </w:t>
      </w:r>
      <w:r w:rsidR="001B1D35" w:rsidRPr="00F70AA3">
        <w:t>and</w:t>
      </w:r>
      <w:r w:rsidR="00EF1385">
        <w:t xml:space="preserve"> </w:t>
      </w:r>
      <w:r w:rsidR="001B1D35" w:rsidRPr="00F70AA3">
        <w:t>have</w:t>
      </w:r>
      <w:r w:rsidR="00EF1385">
        <w:t xml:space="preserve"> </w:t>
      </w:r>
      <w:r w:rsidR="001B1D35" w:rsidRPr="00F70AA3">
        <w:t>skills</w:t>
      </w:r>
      <w:r w:rsidR="00EF1385">
        <w:t xml:space="preserve"> </w:t>
      </w:r>
      <w:r w:rsidR="001B1D35" w:rsidRPr="00F70AA3">
        <w:t>in</w:t>
      </w:r>
      <w:r w:rsidR="00EF1385">
        <w:t xml:space="preserve"> </w:t>
      </w:r>
      <w:r w:rsidR="001B1D35" w:rsidRPr="00F70AA3">
        <w:t>areas</w:t>
      </w:r>
      <w:r w:rsidR="00EF1385">
        <w:t xml:space="preserve"> </w:t>
      </w:r>
      <w:r w:rsidR="001B1D35" w:rsidRPr="00F70AA3">
        <w:t>where</w:t>
      </w:r>
      <w:r w:rsidR="00EF1385">
        <w:t xml:space="preserve"> </w:t>
      </w:r>
      <w:r w:rsidR="001B1D35" w:rsidRPr="00F70AA3">
        <w:t>there</w:t>
      </w:r>
      <w:r w:rsidR="00EF1385">
        <w:t xml:space="preserve"> </w:t>
      </w:r>
      <w:r w:rsidR="001B1D35" w:rsidRPr="00F70AA3">
        <w:t>are</w:t>
      </w:r>
      <w:r w:rsidR="00EF1385">
        <w:t xml:space="preserve"> </w:t>
      </w:r>
      <w:r w:rsidR="001B1D35" w:rsidRPr="00F70AA3">
        <w:t>labour</w:t>
      </w:r>
      <w:r w:rsidR="00EF1385">
        <w:t xml:space="preserve"> </w:t>
      </w:r>
      <w:r w:rsidR="001B1D35" w:rsidRPr="00F70AA3">
        <w:t>market</w:t>
      </w:r>
      <w:r w:rsidR="00EF1385">
        <w:t xml:space="preserve"> </w:t>
      </w:r>
      <w:r w:rsidR="001B1D35" w:rsidRPr="00F70AA3">
        <w:t>shortages</w:t>
      </w:r>
      <w:r w:rsidR="00EF1385">
        <w:t xml:space="preserve"> </w:t>
      </w:r>
      <w:r w:rsidR="00887598">
        <w:t>in</w:t>
      </w:r>
      <w:r w:rsidR="00EF1385">
        <w:t xml:space="preserve"> </w:t>
      </w:r>
      <w:r w:rsidR="00887598">
        <w:t>the</w:t>
      </w:r>
      <w:r w:rsidR="00EF1385">
        <w:t xml:space="preserve"> </w:t>
      </w:r>
      <w:r w:rsidR="00887598">
        <w:t>UK.</w:t>
      </w:r>
      <w:r w:rsidR="00EF1385">
        <w:t xml:space="preserve"> </w:t>
      </w:r>
      <w:r w:rsidR="00F87E7B">
        <w:t>How</w:t>
      </w:r>
      <w:r w:rsidR="00EF1385">
        <w:t xml:space="preserve"> </w:t>
      </w:r>
      <w:r w:rsidR="00F87E7B">
        <w:t>many</w:t>
      </w:r>
      <w:r w:rsidR="00EF1385">
        <w:t xml:space="preserve"> </w:t>
      </w:r>
      <w:r w:rsidR="00F87E7B">
        <w:t>fall</w:t>
      </w:r>
      <w:r w:rsidR="00EF1385">
        <w:t xml:space="preserve"> </w:t>
      </w:r>
      <w:r w:rsidR="00F87E7B">
        <w:t>into</w:t>
      </w:r>
      <w:r w:rsidR="00EF1385">
        <w:t xml:space="preserve"> </w:t>
      </w:r>
      <w:r w:rsidR="00F87E7B">
        <w:t>the</w:t>
      </w:r>
      <w:r w:rsidR="00EF1385">
        <w:t xml:space="preserve"> </w:t>
      </w:r>
      <w:r w:rsidR="00F87E7B">
        <w:t>category</w:t>
      </w:r>
      <w:r w:rsidR="00EF1385">
        <w:t xml:space="preserve"> </w:t>
      </w:r>
      <w:r w:rsidR="00F87E7B">
        <w:t>of</w:t>
      </w:r>
      <w:r w:rsidR="00EF1385">
        <w:t xml:space="preserve"> </w:t>
      </w:r>
      <w:r w:rsidR="008A1CBD">
        <w:t>‘highly</w:t>
      </w:r>
      <w:r w:rsidR="00EF1385">
        <w:t xml:space="preserve"> </w:t>
      </w:r>
      <w:r w:rsidR="008A1CBD">
        <w:t>skilled’</w:t>
      </w:r>
      <w:r w:rsidR="00EF1385">
        <w:t xml:space="preserve"> </w:t>
      </w:r>
      <w:r w:rsidR="008A1CBD">
        <w:t>is</w:t>
      </w:r>
      <w:r w:rsidR="00EF1385">
        <w:t xml:space="preserve"> </w:t>
      </w:r>
      <w:r w:rsidR="008A1CBD">
        <w:t>difficult</w:t>
      </w:r>
      <w:r w:rsidR="00EF1385">
        <w:t xml:space="preserve"> </w:t>
      </w:r>
      <w:r w:rsidR="008A1CBD">
        <w:t>to</w:t>
      </w:r>
      <w:r w:rsidR="00EF1385">
        <w:t xml:space="preserve"> </w:t>
      </w:r>
      <w:r w:rsidR="00497B26">
        <w:t>know,</w:t>
      </w:r>
      <w:r w:rsidR="00EF1385">
        <w:t xml:space="preserve"> </w:t>
      </w:r>
      <w:r w:rsidR="00497B26">
        <w:t>but</w:t>
      </w:r>
      <w:r w:rsidR="00EF1385">
        <w:t xml:space="preserve"> </w:t>
      </w:r>
      <w:proofErr w:type="spellStart"/>
      <w:r w:rsidR="00497B26">
        <w:t>Cangiano</w:t>
      </w:r>
      <w:proofErr w:type="spellEnd"/>
      <w:r w:rsidR="00EF1385">
        <w:t xml:space="preserve"> </w:t>
      </w:r>
      <w:r w:rsidR="00497B26">
        <w:fldChar w:fldCharType="begin"/>
      </w:r>
      <w:r w:rsidR="00497B26">
        <w:instrText xml:space="preserve"> ADDIN EN.CITE &lt;EndNote&gt;&lt;Cite ExcludeAuth="1"&gt;&lt;Author&gt;Cangiano&lt;/Author&gt;&lt;Year&gt;2008&lt;/Year&gt;&lt;IDText&gt;Employment Support Services and Migrant Integration in the UK Labour Market&lt;/IDText&gt;&lt;DisplayText&gt;(2008)&lt;/DisplayText&gt;&lt;record&gt;&lt;titles&gt;&lt;title&gt;Employment Support Services and Migrant Integration in the UK Labour Market&lt;/title&gt;&lt;/titles&gt;&lt;contributors&gt;&lt;authors&gt;&lt;author&gt;Cangiano, Alessio&lt;/author&gt;&lt;/authors&gt;&lt;/contributors&gt;&lt;added-date format="utc"&gt;1670158881&lt;/added-date&gt;&lt;pub-location&gt;Germany&lt;/pub-location&gt;&lt;ref-type name="Book"&gt;6&lt;/ref-type&gt;&lt;dates&gt;&lt;year&gt;2008&lt;/year&gt;&lt;/dates&gt;&lt;rec-number&gt;1678&lt;/rec-number&gt;&lt;publisher&gt;Hamburg Institute of International Economics (HWWI)&lt;/publisher&gt;&lt;last-updated-date format="utc"&gt;1670159204&lt;/last-updated-date&gt;&lt;/record&gt;&lt;/Cite&gt;&lt;/EndNote&gt;</w:instrText>
      </w:r>
      <w:r w:rsidR="00497B26">
        <w:fldChar w:fldCharType="separate"/>
      </w:r>
      <w:r w:rsidR="00497B26">
        <w:rPr>
          <w:noProof/>
        </w:rPr>
        <w:t>(2008)</w:t>
      </w:r>
      <w:r w:rsidR="00497B26">
        <w:fldChar w:fldCharType="end"/>
      </w:r>
      <w:r w:rsidR="00EF1385">
        <w:t xml:space="preserve"> </w:t>
      </w:r>
      <w:r w:rsidR="00497B26">
        <w:t>notes</w:t>
      </w:r>
      <w:r w:rsidR="00EF1385">
        <w:t xml:space="preserve"> </w:t>
      </w:r>
      <w:r w:rsidR="00497B26">
        <w:t>that</w:t>
      </w:r>
      <w:r w:rsidR="00EF1385">
        <w:t xml:space="preserve"> </w:t>
      </w:r>
      <w:r w:rsidR="00E3398F">
        <w:t>labour</w:t>
      </w:r>
      <w:r w:rsidR="00EF1385">
        <w:t xml:space="preserve"> </w:t>
      </w:r>
      <w:r w:rsidR="00E3398F">
        <w:t>force</w:t>
      </w:r>
      <w:r w:rsidR="00EF1385">
        <w:t xml:space="preserve"> </w:t>
      </w:r>
      <w:r w:rsidR="00E3398F">
        <w:t>surveys</w:t>
      </w:r>
      <w:r w:rsidR="00EF1385">
        <w:t xml:space="preserve"> </w:t>
      </w:r>
      <w:r w:rsidR="00E3398F">
        <w:t>show</w:t>
      </w:r>
      <w:r w:rsidR="00EF1385">
        <w:t xml:space="preserve"> </w:t>
      </w:r>
      <w:r w:rsidR="00E3398F">
        <w:t>that</w:t>
      </w:r>
      <w:r w:rsidR="00EF1385">
        <w:t xml:space="preserve"> </w:t>
      </w:r>
      <w:r w:rsidR="00E3398F">
        <w:t>migrants</w:t>
      </w:r>
      <w:r w:rsidR="00EF1385">
        <w:t xml:space="preserve"> </w:t>
      </w:r>
      <w:r w:rsidR="00E3398F">
        <w:t>in</w:t>
      </w:r>
      <w:r w:rsidR="00EF1385">
        <w:t xml:space="preserve"> </w:t>
      </w:r>
      <w:r w:rsidR="00E3398F">
        <w:t>general</w:t>
      </w:r>
      <w:r w:rsidR="00EF1385">
        <w:t xml:space="preserve"> </w:t>
      </w:r>
      <w:r w:rsidR="00E3398F">
        <w:t>tend</w:t>
      </w:r>
      <w:r w:rsidR="00EF1385">
        <w:t xml:space="preserve"> </w:t>
      </w:r>
      <w:r w:rsidR="00E3398F">
        <w:t>to</w:t>
      </w:r>
      <w:r w:rsidR="00EF1385">
        <w:t xml:space="preserve"> </w:t>
      </w:r>
      <w:r w:rsidR="00E3398F">
        <w:t>be</w:t>
      </w:r>
      <w:r w:rsidR="00EF1385">
        <w:t xml:space="preserve"> </w:t>
      </w:r>
      <w:r w:rsidR="00E3398F">
        <w:t>polarised</w:t>
      </w:r>
      <w:r w:rsidR="00EF1385">
        <w:t xml:space="preserve"> </w:t>
      </w:r>
      <w:r w:rsidR="0065518A">
        <w:t>in</w:t>
      </w:r>
      <w:r w:rsidR="00EF1385">
        <w:t xml:space="preserve"> </w:t>
      </w:r>
      <w:r w:rsidR="0065518A">
        <w:t>terms</w:t>
      </w:r>
      <w:r w:rsidR="00EF1385">
        <w:t xml:space="preserve"> </w:t>
      </w:r>
      <w:r w:rsidR="0065518A">
        <w:t>of</w:t>
      </w:r>
      <w:r w:rsidR="00EF1385">
        <w:t xml:space="preserve"> </w:t>
      </w:r>
      <w:r w:rsidR="0065518A">
        <w:t>qualifications</w:t>
      </w:r>
      <w:r w:rsidR="00EF1385">
        <w:t xml:space="preserve"> </w:t>
      </w:r>
      <w:r w:rsidR="0065518A">
        <w:t>relative</w:t>
      </w:r>
      <w:r w:rsidR="00EF1385">
        <w:t xml:space="preserve"> </w:t>
      </w:r>
      <w:r w:rsidR="007B4591" w:rsidRPr="007B4591">
        <w:t>to</w:t>
      </w:r>
      <w:r w:rsidR="00EF1385">
        <w:t xml:space="preserve"> </w:t>
      </w:r>
      <w:r w:rsidR="007B4591" w:rsidRPr="007B4591">
        <w:t>the</w:t>
      </w:r>
      <w:r w:rsidR="00EF1385">
        <w:t xml:space="preserve"> </w:t>
      </w:r>
      <w:r w:rsidR="007B4591" w:rsidRPr="007B4591">
        <w:t>UK-born</w:t>
      </w:r>
      <w:r w:rsidR="00EF1385">
        <w:t xml:space="preserve"> </w:t>
      </w:r>
      <w:r w:rsidR="007B4591" w:rsidRPr="007B4591">
        <w:t>population,</w:t>
      </w:r>
      <w:r w:rsidR="00EF1385">
        <w:t xml:space="preserve"> </w:t>
      </w:r>
      <w:r w:rsidR="001454F8">
        <w:t>s</w:t>
      </w:r>
      <w:r w:rsidR="0065518A">
        <w:t>o</w:t>
      </w:r>
      <w:r w:rsidR="00EF1385">
        <w:t xml:space="preserve"> </w:t>
      </w:r>
      <w:r w:rsidR="007B4591" w:rsidRPr="007B4591">
        <w:t>a</w:t>
      </w:r>
      <w:r w:rsidR="00EF1385">
        <w:t xml:space="preserve"> </w:t>
      </w:r>
      <w:r w:rsidR="007B4591" w:rsidRPr="007B4591">
        <w:t>larger</w:t>
      </w:r>
      <w:r w:rsidR="00EF1385">
        <w:t xml:space="preserve"> </w:t>
      </w:r>
      <w:r w:rsidR="007B4591" w:rsidRPr="007B4591">
        <w:t>proportion</w:t>
      </w:r>
      <w:r w:rsidR="00EF1385">
        <w:t xml:space="preserve"> </w:t>
      </w:r>
      <w:r w:rsidR="007B4591" w:rsidRPr="007B4591">
        <w:t>of</w:t>
      </w:r>
      <w:r w:rsidR="00EF1385">
        <w:t xml:space="preserve"> </w:t>
      </w:r>
      <w:r w:rsidR="007B4591" w:rsidRPr="007B4591">
        <w:t>the</w:t>
      </w:r>
      <w:r w:rsidR="00EF1385">
        <w:t xml:space="preserve"> </w:t>
      </w:r>
      <w:r w:rsidR="007B4591" w:rsidRPr="007B4591">
        <w:t>migrant</w:t>
      </w:r>
      <w:r w:rsidR="00EF1385">
        <w:t xml:space="preserve"> </w:t>
      </w:r>
      <w:r w:rsidR="007B4591" w:rsidRPr="007B4591">
        <w:t>workforce</w:t>
      </w:r>
      <w:r w:rsidR="00EF1385">
        <w:t xml:space="preserve"> </w:t>
      </w:r>
      <w:r w:rsidR="007B4591" w:rsidRPr="007B4591">
        <w:t>is</w:t>
      </w:r>
      <w:r w:rsidR="00EF1385">
        <w:t xml:space="preserve"> </w:t>
      </w:r>
      <w:r w:rsidR="007B4591" w:rsidRPr="007B4591">
        <w:t>found</w:t>
      </w:r>
      <w:r w:rsidR="00EF1385">
        <w:t xml:space="preserve"> </w:t>
      </w:r>
      <w:r w:rsidR="007B4591" w:rsidRPr="007B4591">
        <w:t>at</w:t>
      </w:r>
      <w:r w:rsidR="00EF1385">
        <w:t xml:space="preserve"> </w:t>
      </w:r>
      <w:r w:rsidR="007B4591" w:rsidRPr="007B4591">
        <w:t>the</w:t>
      </w:r>
      <w:r w:rsidR="00EF1385">
        <w:t xml:space="preserve"> </w:t>
      </w:r>
      <w:r w:rsidR="007B4591" w:rsidRPr="007B4591">
        <w:t>top</w:t>
      </w:r>
      <w:r w:rsidR="00EF1385">
        <w:t xml:space="preserve"> </w:t>
      </w:r>
      <w:r w:rsidR="007B4591" w:rsidRPr="007B4591">
        <w:t>and</w:t>
      </w:r>
      <w:r w:rsidR="00EF1385">
        <w:t xml:space="preserve"> </w:t>
      </w:r>
      <w:r w:rsidR="007B4591" w:rsidRPr="007B4591">
        <w:t>bottom</w:t>
      </w:r>
      <w:r w:rsidR="00EF1385">
        <w:t xml:space="preserve"> </w:t>
      </w:r>
      <w:r w:rsidR="007B4591" w:rsidRPr="007B4591">
        <w:t>of</w:t>
      </w:r>
      <w:r w:rsidR="00EF1385">
        <w:t xml:space="preserve"> </w:t>
      </w:r>
      <w:r w:rsidR="007B4591" w:rsidRPr="007B4591">
        <w:t>the</w:t>
      </w:r>
      <w:r w:rsidR="00EF1385">
        <w:t xml:space="preserve"> </w:t>
      </w:r>
      <w:r w:rsidR="001454F8">
        <w:t>‘</w:t>
      </w:r>
      <w:r w:rsidR="007B4591" w:rsidRPr="007B4591">
        <w:t>qualification</w:t>
      </w:r>
      <w:r w:rsidR="00EF1385">
        <w:t xml:space="preserve"> </w:t>
      </w:r>
      <w:r w:rsidR="007B4591" w:rsidRPr="007B4591">
        <w:t>ladder</w:t>
      </w:r>
      <w:r w:rsidR="001454F8">
        <w:t>’</w:t>
      </w:r>
      <w:r w:rsidR="00EF1385">
        <w:t xml:space="preserve"> </w:t>
      </w:r>
      <w:r w:rsidR="001454F8">
        <w:t>(p.8).</w:t>
      </w:r>
      <w:r w:rsidR="00EF1385">
        <w:t xml:space="preserve"> </w:t>
      </w:r>
      <w:r w:rsidR="001454F8">
        <w:t>Specifically</w:t>
      </w:r>
      <w:r w:rsidR="00EF1385">
        <w:t xml:space="preserve"> </w:t>
      </w:r>
      <w:r w:rsidR="00786AF5">
        <w:t>for</w:t>
      </w:r>
      <w:r w:rsidR="00EF1385">
        <w:t xml:space="preserve"> </w:t>
      </w:r>
      <w:r w:rsidR="00786AF5">
        <w:t>refugees,</w:t>
      </w:r>
      <w:r w:rsidR="00EF1385">
        <w:t xml:space="preserve"> </w:t>
      </w:r>
      <w:r w:rsidR="00786AF5">
        <w:t>a</w:t>
      </w:r>
      <w:r w:rsidR="00EF1385">
        <w:t xml:space="preserve"> </w:t>
      </w:r>
      <w:r w:rsidR="00786AF5">
        <w:t>number</w:t>
      </w:r>
      <w:r w:rsidR="00EF1385">
        <w:t xml:space="preserve"> </w:t>
      </w:r>
      <w:r w:rsidR="00786AF5">
        <w:t>of</w:t>
      </w:r>
      <w:r w:rsidR="00EF1385">
        <w:t xml:space="preserve"> </w:t>
      </w:r>
      <w:r w:rsidR="00786AF5">
        <w:t>projects</w:t>
      </w:r>
      <w:r w:rsidR="00EF1385">
        <w:t xml:space="preserve"> </w:t>
      </w:r>
      <w:r w:rsidR="00786AF5">
        <w:t>and</w:t>
      </w:r>
      <w:r w:rsidR="00EF1385">
        <w:t xml:space="preserve"> </w:t>
      </w:r>
      <w:r w:rsidR="00786AF5">
        <w:t>studies</w:t>
      </w:r>
      <w:r w:rsidR="00EF1385">
        <w:t xml:space="preserve"> </w:t>
      </w:r>
      <w:r w:rsidR="00786AF5">
        <w:t>have</w:t>
      </w:r>
      <w:r w:rsidR="00EF1385">
        <w:t xml:space="preserve"> </w:t>
      </w:r>
      <w:r w:rsidR="00786AF5">
        <w:t>provided</w:t>
      </w:r>
      <w:r w:rsidR="00EF1385">
        <w:t xml:space="preserve"> </w:t>
      </w:r>
      <w:r w:rsidR="00786AF5">
        <w:t>estimates</w:t>
      </w:r>
      <w:r w:rsidR="00943F7D">
        <w:t>:</w:t>
      </w:r>
      <w:r w:rsidR="00EF1385">
        <w:t xml:space="preserve"> </w:t>
      </w:r>
      <w:r w:rsidR="00AC72F7">
        <w:t>Pile</w:t>
      </w:r>
      <w:r w:rsidR="00EF1385">
        <w:t xml:space="preserve"> </w:t>
      </w:r>
      <w:r w:rsidR="00AC72F7">
        <w:fldChar w:fldCharType="begin"/>
      </w:r>
      <w:r w:rsidR="001D1616">
        <w:instrText xml:space="preserve"> ADDIN EN.CITE &lt;EndNote&gt;&lt;Cite ExcludeAuth="1"&gt;&lt;Author&gt;Pile&lt;/Author&gt;&lt;Year&gt;1997&lt;/Year&gt;&lt;IDText&gt;The asylum trap: the labour market experiences of refugees with professional qualifications&lt;/IDText&gt;&lt;DisplayText&gt;(1997)&lt;/DisplayText&gt;&lt;record&gt;&lt;isbn&gt;0905211480&lt;/isbn&gt;&lt;titles&gt;&lt;title&gt;The asylum trap: the labour market experiences of refugees with professional qualifications&lt;/title&gt;&lt;/titles&gt;&lt;contributors&gt;&lt;authors&gt;&lt;author&gt;Pile, Helga&lt;/author&gt;&lt;/authors&gt;&lt;/contributors&gt;&lt;added-date format="utc"&gt;1669915355&lt;/added-date&gt;&lt;pub-location&gt;London&lt;/pub-location&gt;&lt;ref-type name="Book"&gt;6&lt;/ref-type&gt;&lt;dates&gt;&lt;year&gt;1997&lt;/year&gt;&lt;/dates&gt;&lt;rec-number&gt;1669&lt;/rec-number&gt;&lt;publisher&gt;Low Pay Unit&lt;/publisher&gt;&lt;last-updated-date format="utc"&gt;1671009461&lt;/last-updated-date&gt;&lt;/record&gt;&lt;/Cite&gt;&lt;/EndNote&gt;</w:instrText>
      </w:r>
      <w:r w:rsidR="00AC72F7">
        <w:fldChar w:fldCharType="separate"/>
      </w:r>
      <w:r w:rsidR="00AC72F7">
        <w:rPr>
          <w:noProof/>
        </w:rPr>
        <w:t>(1997)</w:t>
      </w:r>
      <w:r w:rsidR="00AC72F7">
        <w:fldChar w:fldCharType="end"/>
      </w:r>
      <w:r w:rsidR="00EF1385">
        <w:t xml:space="preserve"> </w:t>
      </w:r>
      <w:r w:rsidR="00041264">
        <w:t>noted</w:t>
      </w:r>
      <w:r w:rsidR="00EF1385">
        <w:t xml:space="preserve"> </w:t>
      </w:r>
      <w:r w:rsidR="00041264">
        <w:t>that</w:t>
      </w:r>
      <w:r w:rsidR="00EF1385">
        <w:t xml:space="preserve"> </w:t>
      </w:r>
      <w:r w:rsidR="00AC72F7">
        <w:t>many</w:t>
      </w:r>
      <w:r w:rsidR="00EF1385">
        <w:t xml:space="preserve"> </w:t>
      </w:r>
      <w:r w:rsidR="00AC72F7">
        <w:t>refugees</w:t>
      </w:r>
      <w:r w:rsidR="00EF1385">
        <w:t xml:space="preserve"> </w:t>
      </w:r>
      <w:r w:rsidR="00041264">
        <w:t>were</w:t>
      </w:r>
      <w:r w:rsidR="00EF1385">
        <w:t xml:space="preserve"> </w:t>
      </w:r>
      <w:r w:rsidR="00AC72F7">
        <w:t>professionals</w:t>
      </w:r>
      <w:r w:rsidR="00EF1385">
        <w:t xml:space="preserve"> </w:t>
      </w:r>
      <w:r w:rsidR="00AC72F7">
        <w:t>in</w:t>
      </w:r>
      <w:r w:rsidR="00EF1385">
        <w:t xml:space="preserve"> </w:t>
      </w:r>
      <w:r w:rsidR="00041264">
        <w:t>their</w:t>
      </w:r>
      <w:r w:rsidR="00EF1385">
        <w:t xml:space="preserve"> </w:t>
      </w:r>
      <w:r w:rsidR="00AC72F7">
        <w:t>own</w:t>
      </w:r>
      <w:r w:rsidR="00EF1385">
        <w:t xml:space="preserve"> </w:t>
      </w:r>
      <w:r w:rsidR="00AC72F7">
        <w:t>country</w:t>
      </w:r>
      <w:r w:rsidR="00041264">
        <w:t>;</w:t>
      </w:r>
      <w:r w:rsidR="00EF1385">
        <w:t xml:space="preserve"> </w:t>
      </w:r>
      <w:r w:rsidR="00AE0D96" w:rsidRPr="00B72899">
        <w:t>23%</w:t>
      </w:r>
      <w:r w:rsidR="00EF1385">
        <w:t xml:space="preserve"> </w:t>
      </w:r>
      <w:r w:rsidR="00AE0D96" w:rsidRPr="00B72899">
        <w:t>of</w:t>
      </w:r>
      <w:r w:rsidR="00EF1385">
        <w:t xml:space="preserve"> </w:t>
      </w:r>
      <w:r w:rsidR="00AE0D96" w:rsidRPr="00B72899">
        <w:t>refugees</w:t>
      </w:r>
      <w:r w:rsidR="00EF1385">
        <w:t xml:space="preserve"> </w:t>
      </w:r>
      <w:r w:rsidR="00AE0D96" w:rsidRPr="00B72899">
        <w:t>aged</w:t>
      </w:r>
      <w:r w:rsidR="00EF1385">
        <w:t xml:space="preserve"> </w:t>
      </w:r>
      <w:r w:rsidR="00AE0D96" w:rsidRPr="00B72899">
        <w:t>18</w:t>
      </w:r>
      <w:r w:rsidR="00EF1385">
        <w:t xml:space="preserve"> </w:t>
      </w:r>
      <w:r w:rsidR="00AE0D96" w:rsidRPr="00B72899">
        <w:t>or</w:t>
      </w:r>
      <w:r w:rsidR="00EF1385">
        <w:t xml:space="preserve"> </w:t>
      </w:r>
      <w:r w:rsidR="00AE0D96" w:rsidRPr="00B72899">
        <w:t>over</w:t>
      </w:r>
      <w:r w:rsidR="00EF1385">
        <w:t xml:space="preserve"> </w:t>
      </w:r>
      <w:r w:rsidR="00847129">
        <w:t>were</w:t>
      </w:r>
      <w:r w:rsidR="00EF1385">
        <w:t xml:space="preserve"> </w:t>
      </w:r>
      <w:r w:rsidR="00AE0D96" w:rsidRPr="00B72899">
        <w:t>qualified</w:t>
      </w:r>
      <w:r w:rsidR="00EF1385">
        <w:t xml:space="preserve"> </w:t>
      </w:r>
      <w:r w:rsidR="00AE0D96" w:rsidRPr="00B72899">
        <w:t>to</w:t>
      </w:r>
      <w:r w:rsidR="00EF1385">
        <w:t xml:space="preserve"> </w:t>
      </w:r>
      <w:r w:rsidR="00AE0D96" w:rsidRPr="00B72899">
        <w:t>degree</w:t>
      </w:r>
      <w:r w:rsidR="00EF1385">
        <w:t xml:space="preserve"> </w:t>
      </w:r>
      <w:r w:rsidR="00AE0D96" w:rsidRPr="00B72899">
        <w:t>level</w:t>
      </w:r>
      <w:r w:rsidR="00EF1385">
        <w:t xml:space="preserve"> </w:t>
      </w:r>
      <w:r w:rsidR="00AE0D96" w:rsidRPr="00B72899">
        <w:t>or</w:t>
      </w:r>
      <w:r w:rsidR="00EF1385">
        <w:t xml:space="preserve"> </w:t>
      </w:r>
      <w:r w:rsidR="00AE0D96" w:rsidRPr="00B72899">
        <w:t>above</w:t>
      </w:r>
      <w:r w:rsidR="00EF1385">
        <w:t xml:space="preserve"> </w:t>
      </w:r>
      <w:r w:rsidR="00AE0D96" w:rsidRPr="00B72899">
        <w:t>on</w:t>
      </w:r>
      <w:r w:rsidR="00EF1385">
        <w:t xml:space="preserve"> </w:t>
      </w:r>
      <w:r w:rsidR="00AE0D96" w:rsidRPr="00B72899">
        <w:t>arrival</w:t>
      </w:r>
      <w:r w:rsidR="00EF1385">
        <w:t xml:space="preserve"> </w:t>
      </w:r>
      <w:r w:rsidR="00AE0D96" w:rsidRPr="00B72899">
        <w:t>in</w:t>
      </w:r>
      <w:r w:rsidR="00EF1385">
        <w:t xml:space="preserve"> </w:t>
      </w:r>
      <w:r w:rsidR="00AE0D96" w:rsidRPr="00B72899">
        <w:t>the</w:t>
      </w:r>
      <w:r w:rsidR="00EF1385">
        <w:t xml:space="preserve"> </w:t>
      </w:r>
      <w:r w:rsidR="00AE0D96" w:rsidRPr="00B72899">
        <w:t>UK</w:t>
      </w:r>
      <w:r w:rsidR="00EF1385">
        <w:t xml:space="preserve"> </w:t>
      </w:r>
      <w:r w:rsidR="00AE0D96">
        <w:fldChar w:fldCharType="begin"/>
      </w:r>
      <w:r w:rsidR="008E1D0E">
        <w:instrText xml:space="preserve"> ADDIN EN.CITE &lt;EndNote&gt;&lt;Cite&gt;&lt;Author&gt;Bloch&lt;/Author&gt;&lt;Year&gt;2002&lt;/Year&gt;&lt;IDText&gt;Refugees&amp;apos; opportunities and barriers in employment and training&lt;/IDText&gt;&lt;DisplayText&gt;(Bloch, 2002)&lt;/DisplayText&gt;&lt;record&gt;&lt;titles&gt;&lt;title&gt;Refugees&amp;apos; opportunities and barriers in employment and training&lt;/title&gt;&lt;/titles&gt;&lt;contributors&gt;&lt;authors&gt;&lt;author&gt;Bloch, Alice&lt;/author&gt;&lt;/authors&gt;&lt;/contributors&gt;&lt;added-date format="utc"&gt;1669828366&lt;/added-date&gt;&lt;ref-type name="Government Document"&gt;46&lt;/ref-type&gt;&lt;dates&gt;&lt;year&gt;2002&lt;/year&gt;&lt;/dates&gt;&lt;rec-number&gt;1668&lt;/rec-number&gt;&lt;publisher&gt;Department for Work and Pensions: HMSO&lt;/publisher&gt;&lt;last-updated-date format="utc"&gt;1671033111&lt;/last-updated-date&gt;&lt;volume&gt;Research Report No 179&lt;/volume&gt;&lt;/record&gt;&lt;/Cite&gt;&lt;/EndNote&gt;</w:instrText>
      </w:r>
      <w:r w:rsidR="00AE0D96">
        <w:fldChar w:fldCharType="separate"/>
      </w:r>
      <w:r w:rsidR="00AE0D96">
        <w:rPr>
          <w:noProof/>
        </w:rPr>
        <w:t>(Bloch,</w:t>
      </w:r>
      <w:r w:rsidR="00EF1385">
        <w:rPr>
          <w:noProof/>
        </w:rPr>
        <w:t xml:space="preserve"> </w:t>
      </w:r>
      <w:r w:rsidR="00AE0D96">
        <w:rPr>
          <w:noProof/>
        </w:rPr>
        <w:t>2002)</w:t>
      </w:r>
      <w:r w:rsidR="00AE0D96">
        <w:fldChar w:fldCharType="end"/>
      </w:r>
      <w:r w:rsidR="00EA17AB">
        <w:t>,</w:t>
      </w:r>
      <w:r w:rsidR="00EF1385">
        <w:t xml:space="preserve"> </w:t>
      </w:r>
      <w:r w:rsidR="00EA17AB">
        <w:t>and</w:t>
      </w:r>
      <w:r w:rsidR="00EF1385">
        <w:t xml:space="preserve"> </w:t>
      </w:r>
      <w:r w:rsidR="00943F7D">
        <w:t>i</w:t>
      </w:r>
      <w:r w:rsidR="00943F7D" w:rsidRPr="00B72899">
        <w:t>n</w:t>
      </w:r>
      <w:r w:rsidR="00EF1385">
        <w:t xml:space="preserve"> </w:t>
      </w:r>
      <w:r w:rsidR="00943F7D" w:rsidRPr="00B72899">
        <w:t>a</w:t>
      </w:r>
      <w:r w:rsidR="00EF1385">
        <w:t xml:space="preserve"> </w:t>
      </w:r>
      <w:r w:rsidR="00943F7D" w:rsidRPr="00B72899">
        <w:t>survey</w:t>
      </w:r>
      <w:r w:rsidR="00EF1385">
        <w:t xml:space="preserve"> </w:t>
      </w:r>
      <w:r w:rsidR="00943F7D" w:rsidRPr="00B72899">
        <w:t>of</w:t>
      </w:r>
      <w:r w:rsidR="00EF1385">
        <w:t xml:space="preserve"> </w:t>
      </w:r>
      <w:r w:rsidR="00943F7D" w:rsidRPr="00B72899">
        <w:t>over</w:t>
      </w:r>
      <w:r w:rsidR="00EF1385">
        <w:t xml:space="preserve"> </w:t>
      </w:r>
      <w:r w:rsidR="00943F7D" w:rsidRPr="00B72899">
        <w:t>1,000</w:t>
      </w:r>
      <w:r w:rsidR="00EF1385">
        <w:t xml:space="preserve"> </w:t>
      </w:r>
      <w:r w:rsidR="00943F7D" w:rsidRPr="00B72899">
        <w:t>refugees,</w:t>
      </w:r>
      <w:r w:rsidR="00EF1385">
        <w:t xml:space="preserve"> </w:t>
      </w:r>
      <w:r w:rsidR="005E71D9">
        <w:t>Kirk</w:t>
      </w:r>
      <w:r w:rsidR="00EF1385">
        <w:t xml:space="preserve"> </w:t>
      </w:r>
      <w:r w:rsidR="00943F7D">
        <w:fldChar w:fldCharType="begin"/>
      </w:r>
      <w:r w:rsidR="005E71D9">
        <w:instrText xml:space="preserve"> ADDIN EN.CITE &lt;EndNote&gt;&lt;Cite ExcludeAuth="1"&gt;&lt;Author&gt;Kirk&lt;/Author&gt;&lt;Year&gt;2004&lt;/Year&gt;&lt;IDText&gt;Skills audit of refugees&lt;/IDText&gt;&lt;Pages&gt;15&lt;/Pages&gt;&lt;DisplayText&gt;(2004, p. 15)&lt;/DisplayText&gt;&lt;record&gt;&lt;urls&gt;&lt;related-urls&gt;&lt;url&gt;https://dera.ioe.ac.uk/11971/1/Skills%2520audit%2520of%2520refugees.pdf&lt;/url&gt;&lt;/related-urls&gt;&lt;/urls&gt;&lt;titles&gt;&lt;title&gt;Skills audit of refugees&lt;/title&gt;&lt;/titles&gt;&lt;access-date&gt;30 November 2022&lt;/access-date&gt;&lt;contributors&gt;&lt;authors&gt;&lt;author&gt;Kirk, Rachel&lt;/author&gt;&lt;/authors&gt;&lt;/contributors&gt;&lt;added-date format="utc"&gt;1669828007&lt;/added-date&gt;&lt;ref-type name="Report"&gt;27&lt;/ref-type&gt;&lt;dates&gt;&lt;year&gt;2004&lt;/year&gt;&lt;/dates&gt;&lt;rec-number&gt;1667&lt;/rec-number&gt;&lt;publisher&gt;Home&amp;#xA;Office Online Report 37/04&lt;/publisher&gt;&lt;last-updated-date format="utc"&gt;1669828131&lt;/last-updated-date&gt;&lt;/record&gt;&lt;/Cite&gt;&lt;/EndNote&gt;</w:instrText>
      </w:r>
      <w:r w:rsidR="00943F7D">
        <w:fldChar w:fldCharType="separate"/>
      </w:r>
      <w:r w:rsidR="005E71D9">
        <w:rPr>
          <w:noProof/>
        </w:rPr>
        <w:t>(2004,</w:t>
      </w:r>
      <w:r w:rsidR="00EF1385">
        <w:rPr>
          <w:noProof/>
        </w:rPr>
        <w:t xml:space="preserve"> </w:t>
      </w:r>
      <w:r w:rsidR="005E71D9">
        <w:rPr>
          <w:noProof/>
        </w:rPr>
        <w:t>p.</w:t>
      </w:r>
      <w:r w:rsidR="00EF1385">
        <w:rPr>
          <w:noProof/>
        </w:rPr>
        <w:t xml:space="preserve"> </w:t>
      </w:r>
      <w:r w:rsidR="005E71D9">
        <w:rPr>
          <w:noProof/>
        </w:rPr>
        <w:t>15)</w:t>
      </w:r>
      <w:r w:rsidR="00943F7D">
        <w:fldChar w:fldCharType="end"/>
      </w:r>
      <w:r w:rsidR="00EF1385">
        <w:t xml:space="preserve"> </w:t>
      </w:r>
      <w:r w:rsidR="00943F7D" w:rsidRPr="00B72899">
        <w:t>described</w:t>
      </w:r>
      <w:r w:rsidR="00EF1385">
        <w:t xml:space="preserve"> </w:t>
      </w:r>
      <w:r w:rsidR="00943F7D" w:rsidRPr="00B72899">
        <w:t>15</w:t>
      </w:r>
      <w:r w:rsidR="00A4123B">
        <w:t>%</w:t>
      </w:r>
      <w:r w:rsidR="00EF1385">
        <w:t xml:space="preserve"> </w:t>
      </w:r>
      <w:r w:rsidR="00943F7D" w:rsidRPr="00B72899">
        <w:t>as</w:t>
      </w:r>
      <w:r w:rsidR="00EF1385">
        <w:t xml:space="preserve"> </w:t>
      </w:r>
      <w:r w:rsidR="00943F7D" w:rsidRPr="00B72899">
        <w:t>being</w:t>
      </w:r>
      <w:r w:rsidR="00EF1385">
        <w:t xml:space="preserve"> </w:t>
      </w:r>
      <w:r w:rsidR="00943F7D" w:rsidRPr="00B72899">
        <w:t>in</w:t>
      </w:r>
      <w:r w:rsidR="00EF1385">
        <w:t xml:space="preserve"> </w:t>
      </w:r>
      <w:r w:rsidR="00943F7D" w:rsidRPr="00B72899">
        <w:t>“professional</w:t>
      </w:r>
      <w:r w:rsidR="00EF1385">
        <w:t xml:space="preserve"> </w:t>
      </w:r>
      <w:r w:rsidR="00943F7D" w:rsidRPr="00B72899">
        <w:t>occupations”</w:t>
      </w:r>
      <w:r w:rsidR="00EF1385">
        <w:t xml:space="preserve"> </w:t>
      </w:r>
      <w:r w:rsidR="00943F7D" w:rsidRPr="00B72899">
        <w:t>before</w:t>
      </w:r>
      <w:r w:rsidR="00EF1385">
        <w:t xml:space="preserve"> </w:t>
      </w:r>
      <w:r w:rsidR="00943F7D" w:rsidRPr="00B72899">
        <w:t>coming</w:t>
      </w:r>
      <w:r w:rsidR="00EF1385">
        <w:t xml:space="preserve"> </w:t>
      </w:r>
      <w:r w:rsidR="00943F7D" w:rsidRPr="00B72899">
        <w:t>to</w:t>
      </w:r>
      <w:r w:rsidR="00EF1385">
        <w:t xml:space="preserve"> </w:t>
      </w:r>
      <w:r w:rsidR="00943F7D" w:rsidRPr="00B72899">
        <w:t>the</w:t>
      </w:r>
      <w:r w:rsidR="00EF1385">
        <w:t xml:space="preserve"> </w:t>
      </w:r>
      <w:r w:rsidR="00943F7D" w:rsidRPr="00B72899">
        <w:t>UK,</w:t>
      </w:r>
      <w:r w:rsidR="00EF1385">
        <w:t xml:space="preserve"> </w:t>
      </w:r>
      <w:r w:rsidR="00943F7D" w:rsidRPr="00B72899">
        <w:t>and</w:t>
      </w:r>
      <w:r w:rsidR="00EF1385">
        <w:t xml:space="preserve"> </w:t>
      </w:r>
      <w:r w:rsidR="00943F7D" w:rsidRPr="00B72899">
        <w:t>a</w:t>
      </w:r>
      <w:r w:rsidR="00EF1385">
        <w:t xml:space="preserve"> </w:t>
      </w:r>
      <w:r w:rsidR="00943F7D" w:rsidRPr="00B72899">
        <w:t>further</w:t>
      </w:r>
      <w:r w:rsidR="00EF1385">
        <w:t xml:space="preserve"> </w:t>
      </w:r>
      <w:r w:rsidR="00943F7D" w:rsidRPr="00B72899">
        <w:t>22</w:t>
      </w:r>
      <w:r w:rsidR="00A4123B">
        <w:t>%</w:t>
      </w:r>
      <w:r w:rsidR="00EF1385">
        <w:t xml:space="preserve"> </w:t>
      </w:r>
      <w:r w:rsidR="00943F7D" w:rsidRPr="00B72899">
        <w:t>as</w:t>
      </w:r>
      <w:r w:rsidR="00EF1385">
        <w:t xml:space="preserve"> </w:t>
      </w:r>
      <w:r w:rsidR="00943F7D" w:rsidRPr="00B72899">
        <w:t>“managers</w:t>
      </w:r>
      <w:r w:rsidR="00EF1385">
        <w:t xml:space="preserve"> </w:t>
      </w:r>
      <w:r w:rsidR="00943F7D" w:rsidRPr="00B72899">
        <w:t>and</w:t>
      </w:r>
      <w:r w:rsidR="00EF1385">
        <w:t xml:space="preserve"> </w:t>
      </w:r>
      <w:r w:rsidR="00943F7D" w:rsidRPr="00B72899">
        <w:t>senior</w:t>
      </w:r>
      <w:r w:rsidR="00EF1385">
        <w:t xml:space="preserve"> </w:t>
      </w:r>
      <w:r w:rsidR="00943F7D" w:rsidRPr="00B72899">
        <w:t>officials”.</w:t>
      </w:r>
      <w:r w:rsidR="00EF1385">
        <w:t xml:space="preserve"> </w:t>
      </w:r>
      <w:r w:rsidR="00EA17AB" w:rsidRPr="000360FC">
        <w:t>Over</w:t>
      </w:r>
      <w:r w:rsidR="00EF1385">
        <w:t xml:space="preserve"> </w:t>
      </w:r>
      <w:r w:rsidR="00EA17AB" w:rsidRPr="000360FC">
        <w:t>18</w:t>
      </w:r>
      <w:r w:rsidR="00125147">
        <w:t>%</w:t>
      </w:r>
      <w:r w:rsidR="00EF1385">
        <w:t xml:space="preserve"> </w:t>
      </w:r>
      <w:r w:rsidR="00EA17AB" w:rsidRPr="000360FC">
        <w:t>of</w:t>
      </w:r>
      <w:r w:rsidR="00EF1385">
        <w:t xml:space="preserve"> </w:t>
      </w:r>
      <w:r w:rsidR="00E648B7">
        <w:t>refugees</w:t>
      </w:r>
      <w:r w:rsidR="00EF1385">
        <w:t xml:space="preserve"> </w:t>
      </w:r>
      <w:r w:rsidR="00E648B7">
        <w:t>on</w:t>
      </w:r>
      <w:r w:rsidR="00EF1385">
        <w:t xml:space="preserve"> </w:t>
      </w:r>
      <w:r w:rsidR="00847129">
        <w:t>Teesside</w:t>
      </w:r>
      <w:r w:rsidR="00EF1385">
        <w:t xml:space="preserve"> </w:t>
      </w:r>
      <w:r w:rsidR="00EA17AB" w:rsidRPr="000360FC">
        <w:t>ha</w:t>
      </w:r>
      <w:r w:rsidR="00E648B7">
        <w:t>d</w:t>
      </w:r>
      <w:r w:rsidR="00EF1385">
        <w:t xml:space="preserve"> </w:t>
      </w:r>
      <w:r w:rsidR="00EA17AB" w:rsidRPr="000360FC">
        <w:t>degree</w:t>
      </w:r>
      <w:r w:rsidR="00EF1385">
        <w:t xml:space="preserve"> </w:t>
      </w:r>
      <w:r w:rsidR="00EA17AB" w:rsidRPr="000360FC">
        <w:t>level</w:t>
      </w:r>
      <w:r w:rsidR="00EF1385">
        <w:t xml:space="preserve"> </w:t>
      </w:r>
      <w:r w:rsidR="00EA17AB" w:rsidRPr="000360FC">
        <w:t>qualifications</w:t>
      </w:r>
      <w:r w:rsidR="00EF1385">
        <w:t xml:space="preserve"> </w:t>
      </w:r>
      <w:r w:rsidR="00EA17AB" w:rsidRPr="000360FC">
        <w:t>or</w:t>
      </w:r>
      <w:r w:rsidR="00EF1385">
        <w:t xml:space="preserve"> </w:t>
      </w:r>
      <w:r w:rsidR="00EA17AB" w:rsidRPr="000360FC">
        <w:t>higher,</w:t>
      </w:r>
      <w:r w:rsidR="00EF1385">
        <w:t xml:space="preserve"> </w:t>
      </w:r>
      <w:r w:rsidR="00A4123B">
        <w:t>and</w:t>
      </w:r>
      <w:r w:rsidR="00EF1385">
        <w:t xml:space="preserve"> </w:t>
      </w:r>
      <w:r w:rsidR="00EA17AB" w:rsidRPr="000360FC">
        <w:t>nearly</w:t>
      </w:r>
      <w:r w:rsidR="00EF1385">
        <w:t xml:space="preserve"> </w:t>
      </w:r>
      <w:r w:rsidR="00EA17AB" w:rsidRPr="000360FC">
        <w:t>20</w:t>
      </w:r>
      <w:r w:rsidR="00125147">
        <w:t>%</w:t>
      </w:r>
      <w:r w:rsidR="00EF1385">
        <w:t xml:space="preserve"> </w:t>
      </w:r>
      <w:r w:rsidR="00EA17AB" w:rsidRPr="000360FC">
        <w:t>ha</w:t>
      </w:r>
      <w:r w:rsidR="00125147">
        <w:t>d</w:t>
      </w:r>
      <w:r w:rsidR="00EF1385">
        <w:t xml:space="preserve"> </w:t>
      </w:r>
      <w:r w:rsidR="00EA17AB" w:rsidRPr="000360FC">
        <w:t>vocational,</w:t>
      </w:r>
      <w:r w:rsidR="00EF1385">
        <w:t xml:space="preserve"> </w:t>
      </w:r>
      <w:r w:rsidR="00EA17AB" w:rsidRPr="000360FC">
        <w:t>professional</w:t>
      </w:r>
      <w:r w:rsidR="00EF1385">
        <w:t xml:space="preserve"> </w:t>
      </w:r>
      <w:r w:rsidR="00EA17AB" w:rsidRPr="000360FC">
        <w:t>or</w:t>
      </w:r>
      <w:r w:rsidR="00EF1385">
        <w:t xml:space="preserve"> </w:t>
      </w:r>
      <w:r w:rsidR="00EA17AB" w:rsidRPr="000360FC">
        <w:t>sub-degree</w:t>
      </w:r>
      <w:r w:rsidR="00EF1385">
        <w:t xml:space="preserve"> </w:t>
      </w:r>
      <w:r w:rsidR="00EA17AB" w:rsidRPr="000360FC">
        <w:t>level</w:t>
      </w:r>
      <w:r w:rsidR="00EF1385">
        <w:t xml:space="preserve"> </w:t>
      </w:r>
      <w:r w:rsidR="00EA17AB" w:rsidRPr="000360FC">
        <w:t>qualifications</w:t>
      </w:r>
      <w:r w:rsidR="00EF1385">
        <w:t xml:space="preserve"> </w:t>
      </w:r>
      <w:r w:rsidR="00EA17AB">
        <w:fldChar w:fldCharType="begin"/>
      </w:r>
      <w:r w:rsidR="00EA17AB">
        <w:instrText xml:space="preserve"> ADDIN EN.CITE &lt;EndNote&gt;&lt;Cite&gt;&lt;Author&gt;Chapman&lt;/Author&gt;&lt;Year&gt;2004&lt;/Year&gt;&lt;IDText&gt;Middlesbrough asylum seekers and refugees skills audit&lt;/IDText&gt;&lt;DisplayText&gt;(Chapman &amp;amp; Neil, 2004)&lt;/DisplayText&gt;&lt;record&gt;&lt;titles&gt;&lt;title&gt;Middlesbrough asylum seekers and refugees skills audit&lt;/title&gt;&lt;secondary-title&gt;Middlesbrough: Social Futures Institute&lt;/secondary-title&gt;&lt;/titles&gt;&lt;contributors&gt;&lt;authors&gt;&lt;author&gt;Chapman, Tony&lt;/author&gt;&lt;author&gt;Neil, Barbara&lt;/author&gt;&lt;/authors&gt;&lt;/contributors&gt;&lt;added-date format="utc"&gt;1669915552&lt;/added-date&gt;&lt;ref-type name="Journal Article"&gt;17&lt;/ref-type&gt;&lt;dates&gt;&lt;year&gt;2004&lt;/year&gt;&lt;/dates&gt;&lt;rec-number&gt;1670&lt;/rec-number&gt;&lt;last-updated-date format="utc"&gt;1669915552&lt;/last-updated-date&gt;&lt;/record&gt;&lt;/Cite&gt;&lt;/EndNote&gt;</w:instrText>
      </w:r>
      <w:r w:rsidR="00EA17AB">
        <w:fldChar w:fldCharType="separate"/>
      </w:r>
      <w:r w:rsidR="00EA17AB">
        <w:rPr>
          <w:noProof/>
        </w:rPr>
        <w:t>(Chapman</w:t>
      </w:r>
      <w:r w:rsidR="00EF1385">
        <w:rPr>
          <w:noProof/>
        </w:rPr>
        <w:t xml:space="preserve"> </w:t>
      </w:r>
      <w:r w:rsidR="00EA17AB">
        <w:rPr>
          <w:noProof/>
        </w:rPr>
        <w:t>&amp;</w:t>
      </w:r>
      <w:r w:rsidR="00EF1385">
        <w:rPr>
          <w:noProof/>
        </w:rPr>
        <w:t xml:space="preserve"> </w:t>
      </w:r>
      <w:r w:rsidR="00EA17AB">
        <w:rPr>
          <w:noProof/>
        </w:rPr>
        <w:t>Neil,</w:t>
      </w:r>
      <w:r w:rsidR="00EF1385">
        <w:rPr>
          <w:noProof/>
        </w:rPr>
        <w:t xml:space="preserve"> </w:t>
      </w:r>
      <w:r w:rsidR="00EA17AB">
        <w:rPr>
          <w:noProof/>
        </w:rPr>
        <w:t>2004)</w:t>
      </w:r>
      <w:r w:rsidR="00EA17AB">
        <w:fldChar w:fldCharType="end"/>
      </w:r>
      <w:r w:rsidR="00EA17AB">
        <w:t>,</w:t>
      </w:r>
      <w:r w:rsidR="00EF1385">
        <w:t xml:space="preserve"> </w:t>
      </w:r>
      <w:r w:rsidR="00EA17AB">
        <w:t>and</w:t>
      </w:r>
      <w:r w:rsidR="00EF1385">
        <w:t xml:space="preserve"> </w:t>
      </w:r>
      <w:r w:rsidR="00EA17AB">
        <w:t>more</w:t>
      </w:r>
      <w:r w:rsidR="00EF1385">
        <w:t xml:space="preserve"> </w:t>
      </w:r>
      <w:r w:rsidR="000B2DF9">
        <w:t>recently,</w:t>
      </w:r>
      <w:r w:rsidR="00EF1385">
        <w:t xml:space="preserve"> </w:t>
      </w:r>
      <w:r w:rsidR="000B2DF9">
        <w:t>of</w:t>
      </w:r>
      <w:r w:rsidR="00EF1385">
        <w:t xml:space="preserve"> </w:t>
      </w:r>
      <w:r w:rsidR="00AE0D96" w:rsidRPr="00AE0D96">
        <w:t>arrivals</w:t>
      </w:r>
      <w:r w:rsidR="00EF1385">
        <w:t xml:space="preserve"> </w:t>
      </w:r>
      <w:r w:rsidR="00AE0D96" w:rsidRPr="00AE0D96">
        <w:t>from</w:t>
      </w:r>
      <w:r w:rsidR="00EF1385">
        <w:t xml:space="preserve"> </w:t>
      </w:r>
      <w:r w:rsidR="00AE0D96" w:rsidRPr="00AE0D96">
        <w:t>Ukraine,</w:t>
      </w:r>
      <w:r w:rsidR="00EF1385">
        <w:t xml:space="preserve"> </w:t>
      </w:r>
      <w:r w:rsidR="00AE0D96" w:rsidRPr="00AE0D96">
        <w:t>75%</w:t>
      </w:r>
      <w:r w:rsidR="00EF1385">
        <w:t xml:space="preserve"> </w:t>
      </w:r>
      <w:r w:rsidR="00AE0D96" w:rsidRPr="00AE0D96">
        <w:t>of</w:t>
      </w:r>
      <w:r w:rsidR="00EF1385">
        <w:t xml:space="preserve"> </w:t>
      </w:r>
      <w:r w:rsidR="00AE0D96" w:rsidRPr="00AE0D96">
        <w:t>adults</w:t>
      </w:r>
      <w:r w:rsidR="00EF1385">
        <w:t xml:space="preserve"> </w:t>
      </w:r>
      <w:r w:rsidR="00AE0D96" w:rsidRPr="00AE0D96">
        <w:t>are</w:t>
      </w:r>
      <w:r w:rsidR="00EF1385">
        <w:t xml:space="preserve"> </w:t>
      </w:r>
      <w:r w:rsidR="00AE0D96" w:rsidRPr="00AE0D96">
        <w:t>qualified</w:t>
      </w:r>
      <w:r w:rsidR="00EF1385">
        <w:t xml:space="preserve"> </w:t>
      </w:r>
      <w:r w:rsidR="00AE0D96" w:rsidRPr="00AE0D96">
        <w:t>to</w:t>
      </w:r>
      <w:r w:rsidR="00EF1385">
        <w:t xml:space="preserve"> </w:t>
      </w:r>
      <w:r w:rsidR="00AE0D96" w:rsidRPr="00AE0D96">
        <w:t>degree</w:t>
      </w:r>
      <w:r w:rsidR="00EF1385">
        <w:t xml:space="preserve"> </w:t>
      </w:r>
      <w:r w:rsidR="00AE0D96" w:rsidRPr="00AE0D96">
        <w:t>level,</w:t>
      </w:r>
      <w:r w:rsidR="00EF1385">
        <w:t xml:space="preserve"> </w:t>
      </w:r>
      <w:r w:rsidR="00AE0D96" w:rsidRPr="00AE0D96">
        <w:t>and</w:t>
      </w:r>
      <w:r w:rsidR="00EF1385">
        <w:t xml:space="preserve"> </w:t>
      </w:r>
      <w:r w:rsidR="00AE0D96" w:rsidRPr="00AE0D96">
        <w:t>15%</w:t>
      </w:r>
      <w:r w:rsidR="00EF1385">
        <w:t xml:space="preserve"> </w:t>
      </w:r>
      <w:r w:rsidR="00AE0D96" w:rsidRPr="00AE0D96">
        <w:t>had</w:t>
      </w:r>
      <w:r w:rsidR="00EF1385">
        <w:t xml:space="preserve"> </w:t>
      </w:r>
      <w:r w:rsidR="00AE0D96" w:rsidRPr="00AE0D96">
        <w:t>a</w:t>
      </w:r>
      <w:r w:rsidR="00EF1385">
        <w:t xml:space="preserve"> </w:t>
      </w:r>
      <w:r w:rsidR="00AE0D96" w:rsidRPr="00AE0D96">
        <w:t>vocational</w:t>
      </w:r>
      <w:r w:rsidR="00EF1385">
        <w:t xml:space="preserve"> </w:t>
      </w:r>
      <w:r w:rsidR="00AE0D96" w:rsidRPr="00AE0D96">
        <w:t>or</w:t>
      </w:r>
      <w:r w:rsidR="00EF1385">
        <w:t xml:space="preserve"> </w:t>
      </w:r>
      <w:r w:rsidR="00AE0D96" w:rsidRPr="00AE0D96">
        <w:t>job-specific</w:t>
      </w:r>
      <w:r w:rsidR="00EF1385">
        <w:t xml:space="preserve"> </w:t>
      </w:r>
      <w:r w:rsidR="00AE0D96" w:rsidRPr="00AE0D96">
        <w:t>qualification</w:t>
      </w:r>
      <w:r w:rsidR="00EF1385">
        <w:t xml:space="preserve"> </w:t>
      </w:r>
      <w:r w:rsidR="00AE0D96" w:rsidRPr="00AE0D96">
        <w:fldChar w:fldCharType="begin"/>
      </w:r>
      <w:r w:rsidR="00AE0D96" w:rsidRPr="00AE0D96">
        <w:instrText xml:space="preserve"> ADDIN EN.CITE &lt;EndNote&gt;&lt;Cite&gt;&lt;Author&gt;Office for National Statistics&lt;/Author&gt;&lt;Year&gt;2022&lt;/Year&gt;&lt;IDText&gt;Headline indicators for adults arriving in the UK from Ukraine: qualifications and remote working&lt;/IDText&gt;&lt;DisplayText&gt;(Office for National Statistics, 2022)&lt;/DisplayText&gt;&lt;record&gt;&lt;urls&gt;&lt;related-urls&gt;&lt;url&gt;https://www.ons.gov.uk/peoplepopulationandcommunity/populationandmigration/internationalmigration/adhocs/15065headlineindicatorsforadultsarrivingintheukfromukrainequalificationsandremoteworking&lt;/url&gt;&lt;/related-urls&gt;&lt;/urls&gt;&lt;titles&gt;&lt;title&gt;Headline indicators for adults arriving in the UK from Ukraine: qualifications and remote working&lt;/title&gt;&lt;/titles&gt;&lt;access-date&gt;13 October 2022&lt;/access-date&gt;&lt;contributors&gt;&lt;authors&gt;&lt;author&gt;Office for National Statistics,&lt;/author&gt;&lt;/authors&gt;&lt;/contributors&gt;&lt;added-date format="utc"&gt;1665671362&lt;/added-date&gt;&lt;ref-type name="Web Page"&gt;12&lt;/ref-type&gt;&lt;dates&gt;&lt;year&gt;2022&lt;/year&gt;&lt;/dates&gt;&lt;rec-number&gt;1653&lt;/rec-number&gt;&lt;last-updated-date format="utc"&gt;1665672738&lt;/last-updated-date&gt;&lt;volume&gt;Ref. 15065&lt;/volume&gt;&lt;/record&gt;&lt;/Cite&gt;&lt;/EndNote&gt;</w:instrText>
      </w:r>
      <w:r w:rsidR="00AE0D96" w:rsidRPr="00AE0D96">
        <w:fldChar w:fldCharType="separate"/>
      </w:r>
      <w:r w:rsidR="00AE0D96" w:rsidRPr="00AE0D96">
        <w:t>(Office</w:t>
      </w:r>
      <w:r w:rsidR="00EF1385">
        <w:t xml:space="preserve"> </w:t>
      </w:r>
      <w:r w:rsidR="00AE0D96" w:rsidRPr="00AE0D96">
        <w:t>for</w:t>
      </w:r>
      <w:r w:rsidR="00EF1385">
        <w:t xml:space="preserve"> </w:t>
      </w:r>
      <w:r w:rsidR="00AE0D96" w:rsidRPr="00AE0D96">
        <w:t>National</w:t>
      </w:r>
      <w:r w:rsidR="00EF1385">
        <w:t xml:space="preserve"> </w:t>
      </w:r>
      <w:r w:rsidR="00AE0D96" w:rsidRPr="00AE0D96">
        <w:t>Statistics,</w:t>
      </w:r>
      <w:r w:rsidR="00EF1385">
        <w:t xml:space="preserve"> </w:t>
      </w:r>
      <w:r w:rsidR="00AE0D96" w:rsidRPr="00AE0D96">
        <w:t>2022)</w:t>
      </w:r>
      <w:r w:rsidR="00AE0D96" w:rsidRPr="00AE0D96">
        <w:fldChar w:fldCharType="end"/>
      </w:r>
      <w:r w:rsidR="000B2DF9">
        <w:t>.</w:t>
      </w:r>
    </w:p>
    <w:p w14:paraId="14097645" w14:textId="02057268" w:rsidR="00BA378A" w:rsidRDefault="005254F0">
      <w:r>
        <w:t>Given</w:t>
      </w:r>
      <w:r w:rsidR="00EF1385">
        <w:t xml:space="preserve"> </w:t>
      </w:r>
      <w:r>
        <w:t>this,</w:t>
      </w:r>
      <w:r w:rsidR="00EF1385">
        <w:t xml:space="preserve"> </w:t>
      </w:r>
      <w:r w:rsidR="00835DA8">
        <w:t>professional</w:t>
      </w:r>
      <w:r w:rsidR="00EF1385">
        <w:t xml:space="preserve"> </w:t>
      </w:r>
      <w:r w:rsidR="00835DA8">
        <w:t>bodies</w:t>
      </w:r>
      <w:r w:rsidR="00EF1385">
        <w:t xml:space="preserve"> </w:t>
      </w:r>
      <w:r w:rsidR="0063492A">
        <w:t>are</w:t>
      </w:r>
      <w:r w:rsidR="00EF1385">
        <w:t xml:space="preserve"> </w:t>
      </w:r>
      <w:r w:rsidR="0063492A">
        <w:t>key</w:t>
      </w:r>
      <w:r w:rsidR="00EF1385">
        <w:t xml:space="preserve"> </w:t>
      </w:r>
      <w:r w:rsidR="0063492A">
        <w:t>stakeholders</w:t>
      </w:r>
      <w:r w:rsidR="00EF1385">
        <w:t xml:space="preserve"> </w:t>
      </w:r>
      <w:r w:rsidR="00BA1E24">
        <w:t>as</w:t>
      </w:r>
      <w:r w:rsidR="00EF1385">
        <w:t xml:space="preserve"> </w:t>
      </w:r>
      <w:r w:rsidR="00BA1E24">
        <w:t>they</w:t>
      </w:r>
      <w:r w:rsidR="00EF1385">
        <w:t xml:space="preserve"> </w:t>
      </w:r>
      <w:r w:rsidR="00BA1E24">
        <w:t>(or</w:t>
      </w:r>
      <w:r w:rsidR="00EF1385">
        <w:t xml:space="preserve"> </w:t>
      </w:r>
      <w:r w:rsidR="00BA1E24">
        <w:t>their</w:t>
      </w:r>
      <w:r w:rsidR="00EF1385">
        <w:t xml:space="preserve"> </w:t>
      </w:r>
      <w:r w:rsidR="00BA1E24">
        <w:t>members)</w:t>
      </w:r>
      <w:r w:rsidR="00EF1385">
        <w:t xml:space="preserve"> </w:t>
      </w:r>
      <w:r w:rsidR="00BA1E24">
        <w:t>possess</w:t>
      </w:r>
      <w:r w:rsidR="00EF1385">
        <w:t xml:space="preserve"> </w:t>
      </w:r>
      <w:r w:rsidR="00BA1E24">
        <w:t>specialized</w:t>
      </w:r>
      <w:r w:rsidR="00EF1385">
        <w:t xml:space="preserve"> </w:t>
      </w:r>
      <w:r w:rsidR="00BA1E24">
        <w:t>skills</w:t>
      </w:r>
      <w:r w:rsidR="00EF1385">
        <w:t xml:space="preserve"> </w:t>
      </w:r>
      <w:r w:rsidR="00BA1E24">
        <w:t>and</w:t>
      </w:r>
      <w:r w:rsidR="00EF1385">
        <w:t xml:space="preserve"> </w:t>
      </w:r>
      <w:r w:rsidR="00BA1E24">
        <w:t>knowledge,</w:t>
      </w:r>
      <w:r w:rsidR="00EF1385">
        <w:t xml:space="preserve"> </w:t>
      </w:r>
      <w:r w:rsidR="00BA1E24">
        <w:t>understand</w:t>
      </w:r>
      <w:r w:rsidR="00EF1385">
        <w:t xml:space="preserve"> </w:t>
      </w:r>
      <w:r w:rsidR="00BA1E24">
        <w:t>and</w:t>
      </w:r>
      <w:r w:rsidR="00EF1385">
        <w:t xml:space="preserve"> </w:t>
      </w:r>
      <w:r w:rsidR="00BA1E24">
        <w:t>drive</w:t>
      </w:r>
      <w:r w:rsidR="00EF1385">
        <w:t xml:space="preserve"> </w:t>
      </w:r>
      <w:r w:rsidR="00BA1E24">
        <w:t>workplace</w:t>
      </w:r>
      <w:r w:rsidR="00EF1385">
        <w:t xml:space="preserve"> </w:t>
      </w:r>
      <w:r w:rsidR="00BA1E24">
        <w:t>culture</w:t>
      </w:r>
      <w:r w:rsidR="00EF1385">
        <w:t xml:space="preserve"> </w:t>
      </w:r>
      <w:r w:rsidR="00BA1E24">
        <w:t>and</w:t>
      </w:r>
      <w:r w:rsidR="00EF1385">
        <w:t xml:space="preserve"> </w:t>
      </w:r>
      <w:r w:rsidR="00CB3ACA">
        <w:t>accessing</w:t>
      </w:r>
      <w:r w:rsidR="00EF1385">
        <w:t xml:space="preserve"> </w:t>
      </w:r>
      <w:r w:rsidR="00CB3ACA">
        <w:t>employment</w:t>
      </w:r>
      <w:r w:rsidR="00BA1E24">
        <w:t>,</w:t>
      </w:r>
      <w:r w:rsidR="00EF1385">
        <w:t xml:space="preserve"> </w:t>
      </w:r>
      <w:r w:rsidR="00BA1E24">
        <w:t>and</w:t>
      </w:r>
      <w:r w:rsidR="00EF1385">
        <w:t xml:space="preserve"> </w:t>
      </w:r>
      <w:r w:rsidR="00BA1E24">
        <w:t>may</w:t>
      </w:r>
      <w:r w:rsidR="00EF1385">
        <w:t xml:space="preserve"> </w:t>
      </w:r>
      <w:r w:rsidR="00BA1E24">
        <w:t>act</w:t>
      </w:r>
      <w:r w:rsidR="00EF1385">
        <w:t xml:space="preserve"> </w:t>
      </w:r>
      <w:r w:rsidR="00BA1E24">
        <w:t>as</w:t>
      </w:r>
      <w:r w:rsidR="00EF1385">
        <w:t xml:space="preserve"> </w:t>
      </w:r>
      <w:r w:rsidR="00BA1E24">
        <w:t>guardians</w:t>
      </w:r>
      <w:r w:rsidR="00EF1385">
        <w:t xml:space="preserve"> </w:t>
      </w:r>
      <w:r w:rsidR="00BA1E24">
        <w:t>and</w:t>
      </w:r>
      <w:r w:rsidR="00EF1385">
        <w:t xml:space="preserve"> </w:t>
      </w:r>
      <w:r w:rsidR="00BA1E24">
        <w:t>regulators</w:t>
      </w:r>
      <w:r w:rsidR="00EF1385">
        <w:t xml:space="preserve"> </w:t>
      </w:r>
      <w:r w:rsidR="00BA1E24">
        <w:t>of</w:t>
      </w:r>
      <w:r w:rsidR="00EF1385">
        <w:t xml:space="preserve"> </w:t>
      </w:r>
      <w:r w:rsidR="009D346F">
        <w:t>standards</w:t>
      </w:r>
      <w:r w:rsidR="00EF1385">
        <w:t xml:space="preserve"> </w:t>
      </w:r>
      <w:r w:rsidR="00BA1E24">
        <w:t>and</w:t>
      </w:r>
      <w:r w:rsidR="00EF1385">
        <w:t xml:space="preserve"> </w:t>
      </w:r>
      <w:r w:rsidR="00BA1E24">
        <w:t>entry</w:t>
      </w:r>
      <w:r w:rsidR="00EF1385">
        <w:t xml:space="preserve"> </w:t>
      </w:r>
      <w:r w:rsidR="00BA1E24">
        <w:t>to</w:t>
      </w:r>
      <w:r w:rsidR="00EF1385">
        <w:t xml:space="preserve"> </w:t>
      </w:r>
      <w:r w:rsidR="00BA1E24">
        <w:t>the</w:t>
      </w:r>
      <w:r w:rsidR="00EF1385">
        <w:t xml:space="preserve"> </w:t>
      </w:r>
      <w:r w:rsidR="00BA1E24">
        <w:t>profession</w:t>
      </w:r>
      <w:r w:rsidR="00EF1385">
        <w:t xml:space="preserve"> </w:t>
      </w:r>
      <w:r w:rsidR="00212A5B">
        <w:t>through</w:t>
      </w:r>
      <w:r w:rsidR="00EF1385">
        <w:t xml:space="preserve"> </w:t>
      </w:r>
      <w:r w:rsidR="00212A5B">
        <w:t>accreditation</w:t>
      </w:r>
      <w:r w:rsidR="00EF1385">
        <w:t xml:space="preserve"> </w:t>
      </w:r>
      <w:r w:rsidR="00212A5B">
        <w:t>of</w:t>
      </w:r>
      <w:r w:rsidR="00EF1385">
        <w:t xml:space="preserve"> </w:t>
      </w:r>
      <w:r w:rsidR="00212A5B">
        <w:t>qualifications</w:t>
      </w:r>
      <w:r w:rsidR="00EF1385">
        <w:t xml:space="preserve"> </w:t>
      </w:r>
      <w:r w:rsidR="00212A5B">
        <w:t>or</w:t>
      </w:r>
      <w:r w:rsidR="00EF1385">
        <w:t xml:space="preserve"> </w:t>
      </w:r>
      <w:r w:rsidR="00212A5B">
        <w:t>other</w:t>
      </w:r>
      <w:r w:rsidR="00EF1385">
        <w:t xml:space="preserve"> </w:t>
      </w:r>
      <w:r w:rsidR="00212A5B">
        <w:t>membership</w:t>
      </w:r>
      <w:r w:rsidR="00EF1385">
        <w:t xml:space="preserve"> </w:t>
      </w:r>
      <w:r w:rsidR="00212A5B">
        <w:t>requirements</w:t>
      </w:r>
      <w:r w:rsidR="00BA1E24">
        <w:t>.</w:t>
      </w:r>
      <w:r w:rsidR="00EF1385">
        <w:t xml:space="preserve"> </w:t>
      </w:r>
      <w:r w:rsidR="006A6084" w:rsidRPr="006A6084">
        <w:t>The</w:t>
      </w:r>
      <w:r w:rsidR="00EF1385">
        <w:t xml:space="preserve"> </w:t>
      </w:r>
      <w:r w:rsidR="006A6084" w:rsidRPr="006A6084">
        <w:t>current</w:t>
      </w:r>
      <w:r w:rsidR="00EF1385">
        <w:t xml:space="preserve"> </w:t>
      </w:r>
      <w:r w:rsidR="006A6084" w:rsidRPr="006A6084">
        <w:t>literature</w:t>
      </w:r>
      <w:r w:rsidR="00EF1385">
        <w:t xml:space="preserve"> </w:t>
      </w:r>
      <w:r w:rsidR="006A6084" w:rsidRPr="006A6084">
        <w:t>across</w:t>
      </w:r>
      <w:r w:rsidR="00EF1385">
        <w:t xml:space="preserve"> </w:t>
      </w:r>
      <w:r w:rsidR="006A6084" w:rsidRPr="006A6084">
        <w:t>a</w:t>
      </w:r>
      <w:r w:rsidR="00EF1385">
        <w:t xml:space="preserve"> </w:t>
      </w:r>
      <w:r w:rsidR="006A6084" w:rsidRPr="006A6084">
        <w:t>range</w:t>
      </w:r>
      <w:r w:rsidR="00EF1385">
        <w:t xml:space="preserve"> </w:t>
      </w:r>
      <w:r w:rsidR="006A6084" w:rsidRPr="006A6084">
        <w:t>of</w:t>
      </w:r>
      <w:r w:rsidR="00EF1385">
        <w:t xml:space="preserve"> </w:t>
      </w:r>
      <w:r w:rsidR="006A6084" w:rsidRPr="006A6084">
        <w:t>professions</w:t>
      </w:r>
      <w:r w:rsidR="00EF1385">
        <w:t xml:space="preserve"> </w:t>
      </w:r>
      <w:r w:rsidR="006A6084" w:rsidRPr="006A6084">
        <w:t>and</w:t>
      </w:r>
      <w:r w:rsidR="00EF1385">
        <w:t xml:space="preserve"> </w:t>
      </w:r>
      <w:r w:rsidR="006A6084" w:rsidRPr="006A6084">
        <w:t>European</w:t>
      </w:r>
      <w:r w:rsidR="00EF1385">
        <w:t xml:space="preserve"> </w:t>
      </w:r>
      <w:r w:rsidR="006A6084" w:rsidRPr="006A6084">
        <w:t>countries</w:t>
      </w:r>
      <w:r w:rsidR="00EF1385">
        <w:t xml:space="preserve"> </w:t>
      </w:r>
      <w:r w:rsidR="006A6084" w:rsidRPr="006A6084">
        <w:t>indicates</w:t>
      </w:r>
      <w:r w:rsidR="00EF1385">
        <w:t xml:space="preserve"> </w:t>
      </w:r>
      <w:r w:rsidR="006A6084" w:rsidRPr="006A6084">
        <w:t>that</w:t>
      </w:r>
      <w:r w:rsidR="00EF1385">
        <w:t xml:space="preserve"> </w:t>
      </w:r>
      <w:r w:rsidR="006A6084" w:rsidRPr="006A6084">
        <w:t>there</w:t>
      </w:r>
      <w:r w:rsidR="00EF1385">
        <w:t xml:space="preserve"> </w:t>
      </w:r>
      <w:r w:rsidR="006A6084" w:rsidRPr="006A6084">
        <w:t>is</w:t>
      </w:r>
      <w:r w:rsidR="00EF1385">
        <w:t xml:space="preserve"> </w:t>
      </w:r>
      <w:r w:rsidR="006A6084" w:rsidRPr="006A6084">
        <w:t>a</w:t>
      </w:r>
      <w:r w:rsidR="00EF1385">
        <w:t xml:space="preserve"> </w:t>
      </w:r>
      <w:r w:rsidR="006A6084" w:rsidRPr="006A6084">
        <w:t>greater</w:t>
      </w:r>
      <w:r w:rsidR="00EF1385">
        <w:t xml:space="preserve"> </w:t>
      </w:r>
      <w:r w:rsidR="006A6084" w:rsidRPr="006A6084">
        <w:t>role</w:t>
      </w:r>
      <w:r w:rsidR="00EF1385">
        <w:t xml:space="preserve"> </w:t>
      </w:r>
      <w:r w:rsidR="006A6084" w:rsidRPr="006A6084">
        <w:t>for</w:t>
      </w:r>
      <w:r w:rsidR="00EF1385">
        <w:t xml:space="preserve"> </w:t>
      </w:r>
      <w:r w:rsidR="006A6084" w:rsidRPr="006A6084">
        <w:t>professional</w:t>
      </w:r>
      <w:r w:rsidR="00EF1385">
        <w:t xml:space="preserve"> </w:t>
      </w:r>
      <w:r w:rsidR="006A6084" w:rsidRPr="006A6084">
        <w:t>bodies</w:t>
      </w:r>
      <w:r w:rsidR="00EF1385">
        <w:t xml:space="preserve"> </w:t>
      </w:r>
      <w:r w:rsidR="006A6084" w:rsidRPr="006A6084">
        <w:t>to</w:t>
      </w:r>
      <w:r w:rsidR="00EF1385">
        <w:t xml:space="preserve"> </w:t>
      </w:r>
      <w:r w:rsidR="006A6084" w:rsidRPr="006A6084">
        <w:t>integrate</w:t>
      </w:r>
      <w:r w:rsidR="00EF1385">
        <w:t xml:space="preserve"> </w:t>
      </w:r>
      <w:r w:rsidR="006A6084" w:rsidRPr="006A6084">
        <w:t>and</w:t>
      </w:r>
      <w:r w:rsidR="00EF1385">
        <w:t xml:space="preserve"> </w:t>
      </w:r>
      <w:r w:rsidR="006A6084" w:rsidRPr="006A6084">
        <w:t>enhance</w:t>
      </w:r>
      <w:r w:rsidR="00EF1385">
        <w:t xml:space="preserve"> </w:t>
      </w:r>
      <w:r w:rsidR="006A6084" w:rsidRPr="006A6084">
        <w:t>employment</w:t>
      </w:r>
      <w:r w:rsidR="00EF1385">
        <w:t xml:space="preserve"> </w:t>
      </w:r>
      <w:r w:rsidR="006A6084" w:rsidRPr="006A6084">
        <w:t>prospects</w:t>
      </w:r>
      <w:r w:rsidR="00EF1385">
        <w:t xml:space="preserve"> </w:t>
      </w:r>
      <w:r w:rsidR="00594D10">
        <w:t>for</w:t>
      </w:r>
      <w:r w:rsidR="00EF1385">
        <w:t xml:space="preserve"> </w:t>
      </w:r>
      <w:r w:rsidR="00594D10">
        <w:t>refugees</w:t>
      </w:r>
      <w:r w:rsidR="00EF1385">
        <w:t xml:space="preserve"> </w:t>
      </w:r>
      <w:r w:rsidR="006A6084" w:rsidRPr="006A6084">
        <w:fldChar w:fldCharType="begin">
          <w:fldData xml:space="preserve">PEVuZE5vdGU+PENpdGU+PEF1dGhvcj5XaWxsb3R0PC9BdXRob3I+PFllYXI+MjAxMzwvWWVhcj48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</w:fldData>
        </w:fldChar>
      </w:r>
      <w:r w:rsidR="006A6084" w:rsidRPr="006A6084">
        <w:instrText xml:space="preserve"> ADDIN EN.CITE </w:instrText>
      </w:r>
      <w:r w:rsidR="006A6084" w:rsidRPr="006A6084">
        <w:fldChar w:fldCharType="begin">
          <w:fldData xml:space="preserve">PEVuZE5vdGU+PENpdGU+PEF1dGhvcj5XaWxsb3R0PC9BdXRob3I+PFllYXI+MjAxMzwvWWVhcj48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</w:fldData>
        </w:fldChar>
      </w:r>
      <w:r w:rsidR="006A6084" w:rsidRPr="006A6084">
        <w:instrText xml:space="preserve"> ADDIN EN.CITE.DATA </w:instrText>
      </w:r>
      <w:r w:rsidR="006A6084" w:rsidRPr="006A6084">
        <w:fldChar w:fldCharType="end"/>
      </w:r>
      <w:r w:rsidR="006A6084" w:rsidRPr="006A6084">
        <w:fldChar w:fldCharType="separate"/>
      </w:r>
      <w:r w:rsidR="006A6084" w:rsidRPr="006A6084">
        <w:t>(Willott</w:t>
      </w:r>
      <w:r w:rsidR="00EF1385">
        <w:t xml:space="preserve"> </w:t>
      </w:r>
      <w:r w:rsidR="006A6084" w:rsidRPr="006A6084">
        <w:t>&amp;</w:t>
      </w:r>
      <w:r w:rsidR="00EF1385">
        <w:t xml:space="preserve"> </w:t>
      </w:r>
      <w:r w:rsidR="006A6084" w:rsidRPr="006A6084">
        <w:t>Stevenson,</w:t>
      </w:r>
      <w:r w:rsidR="00EF1385">
        <w:t xml:space="preserve"> </w:t>
      </w:r>
      <w:r w:rsidR="006A6084" w:rsidRPr="006A6084">
        <w:t>2013;</w:t>
      </w:r>
      <w:r w:rsidR="00EF1385">
        <w:t xml:space="preserve"> </w:t>
      </w:r>
      <w:r w:rsidR="006A6084" w:rsidRPr="006A6084">
        <w:t>Zacher,</w:t>
      </w:r>
      <w:r w:rsidR="00EF1385">
        <w:t xml:space="preserve"> </w:t>
      </w:r>
      <w:r w:rsidR="006A6084" w:rsidRPr="006A6084">
        <w:t>2019)</w:t>
      </w:r>
      <w:r w:rsidR="006A6084" w:rsidRPr="006A6084">
        <w:fldChar w:fldCharType="end"/>
      </w:r>
      <w:r w:rsidR="00EF1385">
        <w:t xml:space="preserve"> </w:t>
      </w:r>
      <w:r w:rsidR="006A6084" w:rsidRPr="006A6084">
        <w:t>including</w:t>
      </w:r>
      <w:r w:rsidR="00EF1385">
        <w:t xml:space="preserve"> </w:t>
      </w:r>
      <w:r w:rsidR="006A6084" w:rsidRPr="006A6084">
        <w:t>outreach</w:t>
      </w:r>
      <w:r w:rsidR="00EF1385">
        <w:t xml:space="preserve"> </w:t>
      </w:r>
      <w:r w:rsidR="006A6084" w:rsidRPr="006A6084">
        <w:t>and</w:t>
      </w:r>
      <w:r w:rsidR="00EF1385">
        <w:t xml:space="preserve"> </w:t>
      </w:r>
      <w:r w:rsidR="006A6084" w:rsidRPr="006A6084">
        <w:t>support</w:t>
      </w:r>
      <w:r w:rsidR="00EF1385">
        <w:t xml:space="preserve"> </w:t>
      </w:r>
      <w:r w:rsidR="006A6084" w:rsidRPr="006A6084">
        <w:t>activities</w:t>
      </w:r>
      <w:r w:rsidR="00EF1385">
        <w:t xml:space="preserve"> </w:t>
      </w:r>
      <w:r w:rsidR="006A6084" w:rsidRPr="006A6084">
        <w:fldChar w:fldCharType="begin"/>
      </w:r>
      <w:r w:rsidR="00DE380F">
        <w:instrText xml:space="preserve"> ADDIN EN.CITE &lt;EndNote&gt;&lt;Cite&gt;&lt;Author&gt;Ng Chok&lt;/Author&gt;&lt;Year&gt;2018&lt;/Year&gt;&lt;IDText&gt;Experiences of registered nurses from a refugee background: A scoping review&lt;/IDText&gt;&lt;DisplayText&gt;(Ng Chok, Mannix, Dickson, &amp;amp; Wilkes, 2018)&lt;/DisplayText&gt;&lt;record&gt;&lt;isbn&gt;0962-1067&lt;/isbn&gt;&lt;titles&gt;&lt;title&gt;Experiences of registered nurses from a refugee background: A scoping review&lt;/title&gt;&lt;secondary-title&gt;Journal of clinical nursing&lt;/secondary-title&gt;&lt;/titles&gt;&lt;pages&gt;e1275-e1283&lt;/pages&gt;&lt;number&gt;7-8&lt;/number&gt;&lt;contributors&gt;&lt;authors&gt;&lt;author&gt;Ng Chok, Harrison&lt;/author&gt;&lt;author&gt;Mannix, Judy&lt;/author&gt;&lt;author&gt;Dickson, Cathy&lt;/author&gt;&lt;author&gt;Wilkes, Lesley&lt;/author&gt;&lt;/authors&gt;&lt;/contributors&gt;&lt;added-date format="utc"&gt;1626167365&lt;/added-date&gt;&lt;ref-type name="Journal Article"&gt;17&lt;/ref-type&gt;&lt;dates&gt;&lt;year&gt;2018&lt;/year&gt;&lt;/dates&gt;&lt;rec-number&gt;1585&lt;/rec-number&gt;&lt;last-updated-date format="utc"&gt;1626167365&lt;/last-updated-date&gt;&lt;volume&gt;27&lt;/volume&gt;&lt;/record&gt;&lt;/Cite&gt;&lt;/EndNote&gt;</w:instrText>
      </w:r>
      <w:r w:rsidR="006A6084" w:rsidRPr="006A6084">
        <w:fldChar w:fldCharType="separate"/>
      </w:r>
      <w:r w:rsidR="00DE380F">
        <w:rPr>
          <w:noProof/>
        </w:rPr>
        <w:t>(Ng</w:t>
      </w:r>
      <w:r w:rsidR="00EF1385">
        <w:rPr>
          <w:noProof/>
        </w:rPr>
        <w:t xml:space="preserve"> </w:t>
      </w:r>
      <w:r w:rsidR="00DE380F">
        <w:rPr>
          <w:noProof/>
        </w:rPr>
        <w:t>Chok,</w:t>
      </w:r>
      <w:r w:rsidR="00EF1385">
        <w:rPr>
          <w:noProof/>
        </w:rPr>
        <w:t xml:space="preserve"> </w:t>
      </w:r>
      <w:r w:rsidR="00DE380F">
        <w:rPr>
          <w:noProof/>
        </w:rPr>
        <w:t>Mannix,</w:t>
      </w:r>
      <w:r w:rsidR="00EF1385">
        <w:rPr>
          <w:noProof/>
        </w:rPr>
        <w:t xml:space="preserve"> </w:t>
      </w:r>
      <w:r w:rsidR="00DE380F">
        <w:rPr>
          <w:noProof/>
        </w:rPr>
        <w:t>Dickson,</w:t>
      </w:r>
      <w:r w:rsidR="00EF1385">
        <w:rPr>
          <w:noProof/>
        </w:rPr>
        <w:t xml:space="preserve"> </w:t>
      </w:r>
      <w:r w:rsidR="00DE380F">
        <w:rPr>
          <w:noProof/>
        </w:rPr>
        <w:t>&amp;</w:t>
      </w:r>
      <w:r w:rsidR="00EF1385">
        <w:rPr>
          <w:noProof/>
        </w:rPr>
        <w:t xml:space="preserve"> </w:t>
      </w:r>
      <w:r w:rsidR="00DE380F">
        <w:rPr>
          <w:noProof/>
        </w:rPr>
        <w:t>Wilkes,</w:t>
      </w:r>
      <w:r w:rsidR="00EF1385">
        <w:rPr>
          <w:noProof/>
        </w:rPr>
        <w:t xml:space="preserve"> </w:t>
      </w:r>
      <w:r w:rsidR="00DE380F">
        <w:rPr>
          <w:noProof/>
        </w:rPr>
        <w:t>2018)</w:t>
      </w:r>
      <w:r w:rsidR="006A6084" w:rsidRPr="006A6084">
        <w:fldChar w:fldCharType="end"/>
      </w:r>
      <w:r w:rsidR="00EF1385">
        <w:t xml:space="preserve"> </w:t>
      </w:r>
      <w:r w:rsidR="006A6084" w:rsidRPr="006A6084">
        <w:t>and</w:t>
      </w:r>
      <w:r w:rsidR="00EF1385">
        <w:t xml:space="preserve"> </w:t>
      </w:r>
      <w:r w:rsidR="006A6084" w:rsidRPr="006A6084">
        <w:t>recognition</w:t>
      </w:r>
      <w:r w:rsidR="00EF1385">
        <w:t xml:space="preserve"> </w:t>
      </w:r>
      <w:r w:rsidR="006A6084" w:rsidRPr="006A6084">
        <w:t>of</w:t>
      </w:r>
      <w:r w:rsidR="00EF1385">
        <w:t xml:space="preserve"> </w:t>
      </w:r>
      <w:r w:rsidR="006A6084" w:rsidRPr="006A6084">
        <w:t>qualifications</w:t>
      </w:r>
      <w:r w:rsidR="00EF1385">
        <w:t xml:space="preserve"> </w:t>
      </w:r>
      <w:r w:rsidR="006A6084" w:rsidRPr="006A6084">
        <w:fldChar w:fldCharType="begin"/>
      </w:r>
      <w:r w:rsidR="00A60BF9">
        <w:instrText xml:space="preserve"> ADDIN EN.CITE &lt;EndNote&gt;&lt;Cite&gt;&lt;Author&gt;Ní Mhurchú&lt;/Author&gt;&lt;Year&gt;2007&lt;/Year&gt;&lt;IDText&gt;Recognition of Professional Qualifications: An Analysis of the Role of Professional Bodies&lt;/IDText&gt;&lt;DisplayText&gt;(Ní Mhurchú, 2007)&lt;/DisplayText&gt;&lt;record&gt;&lt;titles&gt;&lt;title&gt;Recognition of Professional Qualifications: An Analysis of the Role of Professional Bodies&lt;/title&gt;&lt;/titles&gt;&lt;contributors&gt;&lt;authors&gt;&lt;author&gt;Ní Mhurchú, Aioleann&lt;/author&gt;&lt;/authors&gt;&lt;/contributors&gt;&lt;added-date format="utc"&gt;1658216337&lt;/added-date&gt;&lt;pub-location&gt;Dublin&lt;/pub-location&gt;&lt;ref-type name="Book"&gt;6&lt;/ref-type&gt;&lt;dates&gt;&lt;year&gt;2007&lt;/year&gt;&lt;/dates&gt;&lt;rec-number&gt;1633&lt;/rec-number&gt;&lt;publisher&gt;Integrating Ireland&lt;/publisher&gt;&lt;last-updated-date format="utc"&gt;1671009663&lt;/last-updated-date&gt;&lt;/record&gt;&lt;/Cite&gt;&lt;/EndNote&gt;</w:instrText>
      </w:r>
      <w:r w:rsidR="006A6084" w:rsidRPr="006A6084">
        <w:fldChar w:fldCharType="separate"/>
      </w:r>
      <w:r w:rsidR="006A6084" w:rsidRPr="006A6084">
        <w:rPr>
          <w:noProof/>
        </w:rPr>
        <w:t>(Ní</w:t>
      </w:r>
      <w:r w:rsidR="00EF1385">
        <w:rPr>
          <w:noProof/>
        </w:rPr>
        <w:t xml:space="preserve"> </w:t>
      </w:r>
      <w:r w:rsidR="006A6084" w:rsidRPr="006A6084">
        <w:rPr>
          <w:noProof/>
        </w:rPr>
        <w:t>Mhurchú,</w:t>
      </w:r>
      <w:r w:rsidR="00EF1385">
        <w:rPr>
          <w:noProof/>
        </w:rPr>
        <w:t xml:space="preserve"> </w:t>
      </w:r>
      <w:r w:rsidR="006A6084" w:rsidRPr="006A6084">
        <w:rPr>
          <w:noProof/>
        </w:rPr>
        <w:t>2007)</w:t>
      </w:r>
      <w:r w:rsidR="006A6084" w:rsidRPr="006A6084">
        <w:fldChar w:fldCharType="end"/>
      </w:r>
      <w:r w:rsidR="006A6084" w:rsidRPr="006A6084">
        <w:t>.</w:t>
      </w:r>
      <w:r w:rsidR="00EF1385">
        <w:t xml:space="preserve"> </w:t>
      </w:r>
      <w:r w:rsidR="00AC31FC" w:rsidRPr="00AC31FC">
        <w:t>This</w:t>
      </w:r>
      <w:r w:rsidR="00EF1385">
        <w:t xml:space="preserve"> </w:t>
      </w:r>
      <w:r w:rsidR="00AC31FC" w:rsidRPr="00AC31FC">
        <w:t>project</w:t>
      </w:r>
      <w:r w:rsidR="00EF1385">
        <w:t xml:space="preserve"> </w:t>
      </w:r>
      <w:r w:rsidR="00AC31FC" w:rsidRPr="00AC31FC">
        <w:t>sought</w:t>
      </w:r>
      <w:r w:rsidR="00EF1385">
        <w:t xml:space="preserve"> </w:t>
      </w:r>
      <w:r w:rsidR="00AC31FC" w:rsidRPr="00AC31FC">
        <w:t>to</w:t>
      </w:r>
      <w:r w:rsidR="00EF1385">
        <w:t xml:space="preserve"> </w:t>
      </w:r>
      <w:r w:rsidR="00AC31FC" w:rsidRPr="00812DA7">
        <w:t>produce</w:t>
      </w:r>
      <w:r w:rsidR="00EF1385">
        <w:t xml:space="preserve"> </w:t>
      </w:r>
      <w:r w:rsidR="00AC31FC" w:rsidRPr="00812DA7">
        <w:t>a</w:t>
      </w:r>
      <w:r w:rsidR="00EF1385">
        <w:t xml:space="preserve"> </w:t>
      </w:r>
      <w:r w:rsidR="00AC31FC" w:rsidRPr="00812DA7">
        <w:t>research-informed</w:t>
      </w:r>
      <w:r w:rsidR="00EF1385">
        <w:t xml:space="preserve"> </w:t>
      </w:r>
      <w:r w:rsidR="00AC31FC" w:rsidRPr="00812DA7">
        <w:t>review</w:t>
      </w:r>
      <w:r w:rsidR="00EF1385">
        <w:t xml:space="preserve"> </w:t>
      </w:r>
      <w:r w:rsidR="00AC31FC" w:rsidRPr="00812DA7">
        <w:t>of</w:t>
      </w:r>
      <w:r w:rsidR="00EF1385">
        <w:t xml:space="preserve"> </w:t>
      </w:r>
      <w:r w:rsidR="00AC31FC" w:rsidRPr="00812DA7">
        <w:t>the</w:t>
      </w:r>
      <w:r w:rsidR="00EF1385">
        <w:t xml:space="preserve"> </w:t>
      </w:r>
      <w:r w:rsidR="00AC31FC" w:rsidRPr="00812DA7">
        <w:t>policies</w:t>
      </w:r>
      <w:r w:rsidR="00EF1385">
        <w:t xml:space="preserve"> </w:t>
      </w:r>
      <w:r w:rsidR="00AC31FC" w:rsidRPr="00812DA7">
        <w:t>and</w:t>
      </w:r>
      <w:r w:rsidR="00EF1385">
        <w:t xml:space="preserve"> </w:t>
      </w:r>
      <w:r w:rsidR="00AC31FC" w:rsidRPr="00812DA7">
        <w:t>activities</w:t>
      </w:r>
      <w:r w:rsidR="00EF1385">
        <w:t xml:space="preserve"> </w:t>
      </w:r>
      <w:r w:rsidR="00AC31FC" w:rsidRPr="00812DA7">
        <w:t>of</w:t>
      </w:r>
      <w:r w:rsidR="00EF1385">
        <w:t xml:space="preserve"> </w:t>
      </w:r>
      <w:r w:rsidR="00AC31FC" w:rsidRPr="00812DA7">
        <w:t>professional</w:t>
      </w:r>
      <w:r w:rsidR="00EF1385">
        <w:t xml:space="preserve"> </w:t>
      </w:r>
      <w:r w:rsidR="00AC31FC" w:rsidRPr="00AC31FC">
        <w:t>bodies</w:t>
      </w:r>
      <w:r w:rsidR="00EF1385">
        <w:t xml:space="preserve"> </w:t>
      </w:r>
      <w:r w:rsidR="00AC31FC" w:rsidRPr="00812DA7">
        <w:t>to</w:t>
      </w:r>
      <w:r w:rsidR="00EF1385">
        <w:t xml:space="preserve"> </w:t>
      </w:r>
      <w:r w:rsidR="00AC31FC" w:rsidRPr="00812DA7">
        <w:t>support</w:t>
      </w:r>
      <w:r w:rsidR="00EF1385">
        <w:t xml:space="preserve"> </w:t>
      </w:r>
      <w:r w:rsidR="00AC31FC" w:rsidRPr="00812DA7">
        <w:t>refugees</w:t>
      </w:r>
      <w:r w:rsidR="00EF1385">
        <w:t xml:space="preserve"> </w:t>
      </w:r>
      <w:r w:rsidR="00AC31FC" w:rsidRPr="00812DA7">
        <w:t>into</w:t>
      </w:r>
      <w:r w:rsidR="00EF1385">
        <w:t xml:space="preserve"> </w:t>
      </w:r>
      <w:r w:rsidR="00AC31FC" w:rsidRPr="00812DA7">
        <w:t>employment</w:t>
      </w:r>
      <w:r w:rsidR="00EF1385">
        <w:t xml:space="preserve"> </w:t>
      </w:r>
      <w:r w:rsidR="00AC31FC" w:rsidRPr="00812DA7">
        <w:t>in</w:t>
      </w:r>
      <w:r w:rsidR="00EF1385">
        <w:t xml:space="preserve"> </w:t>
      </w:r>
      <w:r w:rsidR="00AC31FC" w:rsidRPr="00812DA7">
        <w:t>their</w:t>
      </w:r>
      <w:r w:rsidR="00EF1385">
        <w:t xml:space="preserve"> </w:t>
      </w:r>
      <w:r w:rsidR="00AC31FC" w:rsidRPr="00812DA7">
        <w:t>disciplines,</w:t>
      </w:r>
      <w:r w:rsidR="00EF1385">
        <w:t xml:space="preserve"> </w:t>
      </w:r>
      <w:r w:rsidR="00AC31FC" w:rsidRPr="00AC31FC">
        <w:t>to</w:t>
      </w:r>
      <w:r w:rsidR="00EF1385">
        <w:t xml:space="preserve"> </w:t>
      </w:r>
      <w:r w:rsidR="00AC31FC" w:rsidRPr="00AC31FC">
        <w:t>understand</w:t>
      </w:r>
      <w:r w:rsidR="00EF1385">
        <w:t xml:space="preserve"> </w:t>
      </w:r>
      <w:r w:rsidR="00AC31FC" w:rsidRPr="00AC31FC">
        <w:t>current</w:t>
      </w:r>
      <w:r w:rsidR="00EF1385">
        <w:t xml:space="preserve"> </w:t>
      </w:r>
      <w:r w:rsidR="00AC31FC" w:rsidRPr="00AC31FC">
        <w:t>issues,</w:t>
      </w:r>
      <w:r w:rsidR="00EF1385">
        <w:t xml:space="preserve"> </w:t>
      </w:r>
      <w:r w:rsidR="00AC31FC" w:rsidRPr="00AC31FC">
        <w:t>barriers,</w:t>
      </w:r>
      <w:r w:rsidR="00EF1385">
        <w:t xml:space="preserve"> </w:t>
      </w:r>
      <w:r w:rsidR="00AC31FC" w:rsidRPr="00AC31FC">
        <w:t>and</w:t>
      </w:r>
      <w:r w:rsidR="00EF1385">
        <w:t xml:space="preserve"> </w:t>
      </w:r>
      <w:r w:rsidR="00AC31FC" w:rsidRPr="00AC31FC">
        <w:t>provision,</w:t>
      </w:r>
      <w:r w:rsidR="00EF1385">
        <w:t xml:space="preserve"> </w:t>
      </w:r>
      <w:r w:rsidR="00AC31FC" w:rsidRPr="00AC31FC">
        <w:t>and</w:t>
      </w:r>
      <w:r w:rsidR="00EF1385">
        <w:t xml:space="preserve"> </w:t>
      </w:r>
      <w:r w:rsidR="00AC31FC" w:rsidRPr="00AC31FC">
        <w:t>to</w:t>
      </w:r>
      <w:r w:rsidR="00EF1385">
        <w:t xml:space="preserve"> </w:t>
      </w:r>
      <w:r w:rsidR="00AC31FC" w:rsidRPr="00AC31FC">
        <w:t>provide</w:t>
      </w:r>
      <w:r w:rsidR="00EF1385">
        <w:t xml:space="preserve"> </w:t>
      </w:r>
      <w:r w:rsidR="00AC31FC" w:rsidRPr="00AC31FC">
        <w:t>recommendations</w:t>
      </w:r>
      <w:r w:rsidR="00EF1385">
        <w:t xml:space="preserve"> </w:t>
      </w:r>
      <w:r w:rsidR="00AC31FC" w:rsidRPr="00AC31FC">
        <w:t>to</w:t>
      </w:r>
      <w:r w:rsidR="00EF1385">
        <w:t xml:space="preserve"> </w:t>
      </w:r>
      <w:r w:rsidR="00AC31FC" w:rsidRPr="00AC31FC">
        <w:t>assist</w:t>
      </w:r>
      <w:r w:rsidR="00EF1385">
        <w:t xml:space="preserve"> </w:t>
      </w:r>
      <w:r w:rsidR="00AC31FC" w:rsidRPr="00AC31FC">
        <w:t>professional</w:t>
      </w:r>
      <w:r w:rsidR="00EF1385">
        <w:t xml:space="preserve"> </w:t>
      </w:r>
      <w:r w:rsidR="00AC31FC" w:rsidRPr="00AC31FC">
        <w:t>bodies</w:t>
      </w:r>
      <w:r w:rsidR="00EF1385">
        <w:t xml:space="preserve"> </w:t>
      </w:r>
      <w:r w:rsidR="00AC31FC" w:rsidRPr="00AC31FC">
        <w:t>in</w:t>
      </w:r>
      <w:r w:rsidR="00EF1385">
        <w:t xml:space="preserve"> </w:t>
      </w:r>
      <w:r w:rsidR="00AC31FC" w:rsidRPr="00AC31FC">
        <w:t>developing</w:t>
      </w:r>
      <w:r w:rsidR="00EF1385">
        <w:t xml:space="preserve"> </w:t>
      </w:r>
      <w:r w:rsidR="00AC31FC" w:rsidRPr="00AC31FC">
        <w:t>their</w:t>
      </w:r>
      <w:r w:rsidR="00EF1385">
        <w:t xml:space="preserve"> </w:t>
      </w:r>
      <w:r w:rsidR="00AC31FC" w:rsidRPr="00AC31FC">
        <w:t>practice.</w:t>
      </w:r>
    </w:p>
    <w:p w14:paraId="006C260F" w14:textId="6D6D4553" w:rsidR="004F5516" w:rsidRDefault="004F5516">
      <w:r>
        <w:br w:type="page"/>
      </w:r>
    </w:p>
    <w:p w14:paraId="583172AF" w14:textId="5E64350E" w:rsidR="00F07F64" w:rsidRDefault="0088347C" w:rsidP="00CC6C04">
      <w:pPr>
        <w:pStyle w:val="Heading1"/>
      </w:pPr>
      <w:bookmarkStart w:id="2" w:name="_Toc122535618"/>
      <w:r>
        <w:lastRenderedPageBreak/>
        <w:t>Professional</w:t>
      </w:r>
      <w:r w:rsidR="00EF1385">
        <w:t xml:space="preserve"> </w:t>
      </w:r>
      <w:r w:rsidR="009C381B">
        <w:t>bodies</w:t>
      </w:r>
      <w:r w:rsidR="00EF1385">
        <w:t xml:space="preserve"> </w:t>
      </w:r>
      <w:r>
        <w:t>&amp;</w:t>
      </w:r>
      <w:r w:rsidR="00EF1385">
        <w:t xml:space="preserve"> </w:t>
      </w:r>
      <w:r w:rsidR="008D5D28">
        <w:t>professional</w:t>
      </w:r>
      <w:r w:rsidR="00EF1385">
        <w:t xml:space="preserve"> </w:t>
      </w:r>
      <w:r>
        <w:t>regulation</w:t>
      </w:r>
      <w:r w:rsidR="00EF1385">
        <w:t xml:space="preserve"> </w:t>
      </w:r>
      <w:r w:rsidR="007C74E1">
        <w:t>in</w:t>
      </w:r>
      <w:r w:rsidR="00EF1385">
        <w:t xml:space="preserve"> </w:t>
      </w:r>
      <w:r w:rsidR="007C74E1">
        <w:t>the</w:t>
      </w:r>
      <w:r w:rsidR="00EF1385">
        <w:t xml:space="preserve"> </w:t>
      </w:r>
      <w:r w:rsidR="007C74E1">
        <w:t>UK</w:t>
      </w:r>
      <w:bookmarkEnd w:id="2"/>
    </w:p>
    <w:p w14:paraId="73794D7A" w14:textId="061E8ACC" w:rsidR="002562BF" w:rsidRDefault="002562BF" w:rsidP="002562BF">
      <w:r w:rsidRPr="003D6320">
        <w:t>A</w:t>
      </w:r>
      <w:r w:rsidR="00EF1385">
        <w:t xml:space="preserve"> </w:t>
      </w:r>
      <w:r w:rsidRPr="003D6320">
        <w:t>range</w:t>
      </w:r>
      <w:r w:rsidR="00EF1385">
        <w:t xml:space="preserve"> </w:t>
      </w:r>
      <w:r w:rsidRPr="003D6320">
        <w:t>of</w:t>
      </w:r>
      <w:r w:rsidR="00EF1385">
        <w:t xml:space="preserve"> </w:t>
      </w:r>
      <w:r w:rsidRPr="003D6320">
        <w:t>terminology</w:t>
      </w:r>
      <w:r w:rsidR="00EF1385">
        <w:t xml:space="preserve"> </w:t>
      </w:r>
      <w:r w:rsidRPr="003D6320">
        <w:t>is</w:t>
      </w:r>
      <w:r w:rsidR="00EF1385">
        <w:t xml:space="preserve"> </w:t>
      </w:r>
      <w:r w:rsidRPr="003D6320">
        <w:t>found</w:t>
      </w:r>
      <w:r w:rsidR="00EF1385">
        <w:t xml:space="preserve"> </w:t>
      </w:r>
      <w:r w:rsidRPr="003D6320">
        <w:t>in</w:t>
      </w:r>
      <w:r w:rsidR="00EF1385">
        <w:t xml:space="preserve"> </w:t>
      </w:r>
      <w:r w:rsidRPr="003D6320">
        <w:t>the</w:t>
      </w:r>
      <w:r w:rsidR="00EF1385">
        <w:t xml:space="preserve"> </w:t>
      </w:r>
      <w:r w:rsidRPr="003D6320">
        <w:t>literature,</w:t>
      </w:r>
      <w:r w:rsidR="00EF1385">
        <w:t xml:space="preserve"> </w:t>
      </w:r>
      <w:r w:rsidRPr="003D6320">
        <w:t>including</w:t>
      </w:r>
      <w:r w:rsidR="00EF1385">
        <w:t xml:space="preserve"> </w:t>
      </w:r>
      <w:r w:rsidRPr="003D6320">
        <w:t>“professional</w:t>
      </w:r>
      <w:r w:rsidR="00EF1385">
        <w:t xml:space="preserve"> </w:t>
      </w:r>
      <w:r w:rsidRPr="003D6320">
        <w:t>body”,</w:t>
      </w:r>
      <w:r w:rsidR="00EF1385">
        <w:t xml:space="preserve"> </w:t>
      </w:r>
      <w:r w:rsidRPr="003D6320">
        <w:t>“professional</w:t>
      </w:r>
      <w:r w:rsidR="00EF1385">
        <w:t xml:space="preserve"> </w:t>
      </w:r>
      <w:r w:rsidRPr="003D6320">
        <w:t>and</w:t>
      </w:r>
      <w:r w:rsidR="00EF1385">
        <w:t xml:space="preserve"> </w:t>
      </w:r>
      <w:r w:rsidRPr="003D6320">
        <w:t>regulatory</w:t>
      </w:r>
      <w:r w:rsidR="00EF1385">
        <w:t xml:space="preserve"> </w:t>
      </w:r>
      <w:r w:rsidRPr="003D6320">
        <w:t>body”,</w:t>
      </w:r>
      <w:r w:rsidR="00EF1385">
        <w:t xml:space="preserve"> </w:t>
      </w:r>
      <w:r w:rsidRPr="003D6320">
        <w:t>“professional</w:t>
      </w:r>
      <w:r w:rsidR="00EF1385">
        <w:t xml:space="preserve"> </w:t>
      </w:r>
      <w:r w:rsidRPr="003D6320">
        <w:t>association”,</w:t>
      </w:r>
      <w:r w:rsidR="00EF1385">
        <w:t xml:space="preserve"> </w:t>
      </w:r>
      <w:r w:rsidRPr="003D6320">
        <w:t>“professional</w:t>
      </w:r>
      <w:r w:rsidR="00EF1385">
        <w:t xml:space="preserve"> </w:t>
      </w:r>
      <w:r w:rsidRPr="003D6320">
        <w:t>institute”.</w:t>
      </w:r>
      <w:r w:rsidR="00EF1385">
        <w:t xml:space="preserve"> </w:t>
      </w:r>
      <w:r w:rsidRPr="003D6320">
        <w:t>“professional</w:t>
      </w:r>
      <w:r w:rsidR="00EF1385">
        <w:t xml:space="preserve"> </w:t>
      </w:r>
      <w:r w:rsidRPr="003D6320">
        <w:t>regulator”,</w:t>
      </w:r>
      <w:r w:rsidR="00EF1385">
        <w:t xml:space="preserve"> </w:t>
      </w:r>
      <w:r w:rsidRPr="003D6320">
        <w:t>“regulatory</w:t>
      </w:r>
      <w:r w:rsidR="00EF1385">
        <w:t xml:space="preserve"> </w:t>
      </w:r>
      <w:r w:rsidRPr="003D6320">
        <w:t>body”</w:t>
      </w:r>
      <w:r w:rsidR="00EF1385">
        <w:t xml:space="preserve"> </w:t>
      </w:r>
      <w:r w:rsidRPr="003D6320">
        <w:t>or</w:t>
      </w:r>
      <w:r w:rsidR="00EF1385">
        <w:t xml:space="preserve"> </w:t>
      </w:r>
      <w:r w:rsidRPr="003D6320">
        <w:t>“professional</w:t>
      </w:r>
      <w:r w:rsidR="00EF1385">
        <w:t xml:space="preserve"> </w:t>
      </w:r>
      <w:r w:rsidRPr="003D6320">
        <w:t>organisation”.</w:t>
      </w:r>
      <w:r w:rsidR="00EF1385">
        <w:t xml:space="preserve"> </w:t>
      </w:r>
      <w:r w:rsidRPr="003D6320">
        <w:t>In</w:t>
      </w:r>
      <w:r w:rsidR="00EF1385">
        <w:t xml:space="preserve"> </w:t>
      </w:r>
      <w:r w:rsidRPr="003D6320">
        <w:t>some</w:t>
      </w:r>
      <w:r w:rsidR="00EF1385">
        <w:t xml:space="preserve"> </w:t>
      </w:r>
      <w:r w:rsidRPr="003D6320">
        <w:t>cases</w:t>
      </w:r>
      <w:r w:rsidR="00EF1385">
        <w:t xml:space="preserve"> </w:t>
      </w:r>
      <w:r w:rsidRPr="003D6320">
        <w:t>the</w:t>
      </w:r>
      <w:r w:rsidR="00EF1385">
        <w:t xml:space="preserve"> </w:t>
      </w:r>
      <w:r w:rsidRPr="003D6320">
        <w:t>latter</w:t>
      </w:r>
      <w:r w:rsidR="00EF1385">
        <w:t xml:space="preserve"> </w:t>
      </w:r>
      <w:r w:rsidRPr="003D6320">
        <w:t>term</w:t>
      </w:r>
      <w:r w:rsidR="00EF1385">
        <w:t xml:space="preserve"> </w:t>
      </w:r>
      <w:r w:rsidRPr="003D6320">
        <w:t>may</w:t>
      </w:r>
      <w:r w:rsidR="00EF1385">
        <w:t xml:space="preserve"> </w:t>
      </w:r>
      <w:r w:rsidRPr="003D6320">
        <w:t>be</w:t>
      </w:r>
      <w:r w:rsidR="00EF1385">
        <w:t xml:space="preserve"> </w:t>
      </w:r>
      <w:r w:rsidRPr="003D6320">
        <w:t>used</w:t>
      </w:r>
      <w:r w:rsidR="00EF1385">
        <w:t xml:space="preserve"> </w:t>
      </w:r>
      <w:r w:rsidRPr="003D6320">
        <w:t>to</w:t>
      </w:r>
      <w:r w:rsidR="00EF1385">
        <w:t xml:space="preserve"> </w:t>
      </w:r>
      <w:r w:rsidRPr="003D6320">
        <w:t>denote</w:t>
      </w:r>
      <w:r w:rsidR="00EF1385">
        <w:t xml:space="preserve"> </w:t>
      </w:r>
      <w:r w:rsidRPr="003D6320">
        <w:t>organisations</w:t>
      </w:r>
      <w:r w:rsidR="00EF1385">
        <w:t xml:space="preserve"> </w:t>
      </w:r>
      <w:r w:rsidRPr="003D6320">
        <w:t>who</w:t>
      </w:r>
      <w:r w:rsidR="00EF1385">
        <w:t xml:space="preserve"> </w:t>
      </w:r>
      <w:r w:rsidRPr="003D6320">
        <w:t>mostly</w:t>
      </w:r>
      <w:r w:rsidR="00EF1385">
        <w:t xml:space="preserve"> </w:t>
      </w:r>
      <w:r w:rsidRPr="003D6320">
        <w:rPr>
          <w:i/>
          <w:iCs/>
        </w:rPr>
        <w:t>employ</w:t>
      </w:r>
      <w:r w:rsidR="00EF1385">
        <w:t xml:space="preserve"> </w:t>
      </w:r>
      <w:r w:rsidRPr="003D6320">
        <w:t>professionals</w:t>
      </w:r>
      <w:r w:rsidR="00EF1385">
        <w:t xml:space="preserve"> </w:t>
      </w:r>
      <w:r w:rsidRPr="003D6320">
        <w:t>such</w:t>
      </w:r>
      <w:r w:rsidR="00EF1385">
        <w:t xml:space="preserve"> </w:t>
      </w:r>
      <w:r w:rsidRPr="003D6320">
        <w:t>as</w:t>
      </w:r>
      <w:r w:rsidR="00EF1385">
        <w:t xml:space="preserve"> </w:t>
      </w:r>
      <w:r w:rsidRPr="003D6320">
        <w:t>hospitals</w:t>
      </w:r>
      <w:r w:rsidR="00EF1385">
        <w:t xml:space="preserve"> </w:t>
      </w:r>
      <w:r w:rsidRPr="003D6320">
        <w:t>and</w:t>
      </w:r>
      <w:r w:rsidR="00EF1385">
        <w:t xml:space="preserve"> </w:t>
      </w:r>
      <w:r w:rsidRPr="003D6320">
        <w:t>universities,</w:t>
      </w:r>
      <w:r w:rsidR="00EF1385">
        <w:t xml:space="preserve"> </w:t>
      </w:r>
      <w:r w:rsidRPr="003D6320">
        <w:t>or</w:t>
      </w:r>
      <w:r w:rsidR="00EF1385">
        <w:t xml:space="preserve"> </w:t>
      </w:r>
      <w:r w:rsidRPr="003D6320">
        <w:t>specialised</w:t>
      </w:r>
      <w:r w:rsidR="00EF1385">
        <w:t xml:space="preserve"> </w:t>
      </w:r>
      <w:r w:rsidRPr="003D6320">
        <w:t>law,</w:t>
      </w:r>
      <w:r w:rsidR="00EF1385">
        <w:t xml:space="preserve"> </w:t>
      </w:r>
      <w:r w:rsidRPr="003D6320">
        <w:t>finance</w:t>
      </w:r>
      <w:r w:rsidR="00EF1385">
        <w:t xml:space="preserve"> </w:t>
      </w:r>
      <w:r w:rsidRPr="003D6320">
        <w:t>and</w:t>
      </w:r>
      <w:r w:rsidR="00EF1385">
        <w:t xml:space="preserve"> </w:t>
      </w:r>
      <w:r w:rsidRPr="003D6320">
        <w:t>engineering</w:t>
      </w:r>
      <w:r w:rsidR="00EF1385">
        <w:t xml:space="preserve"> </w:t>
      </w:r>
      <w:r w:rsidRPr="003D6320">
        <w:t>companies</w:t>
      </w:r>
      <w:r w:rsidR="00EF1385">
        <w:t xml:space="preserve"> </w:t>
      </w:r>
      <w:r w:rsidRPr="003D6320">
        <w:fldChar w:fldCharType="begin"/>
      </w:r>
      <w:r w:rsidRPr="003D6320">
        <w:instrText xml:space="preserve"> ADDIN EN.CITE &lt;EndNote&gt;&lt;Cite&gt;&lt;Author&gt;Gorman&lt;/Author&gt;&lt;Year&gt;2015&lt;/Year&gt;&lt;IDText&gt;Getting ahead in professional organizations: individual qualities, socioeconomic background and organizational context&lt;/IDText&gt;&lt;DisplayText&gt;(Gorman, 2015)&lt;/DisplayText&gt;&lt;record&gt;&lt;isbn&gt;2051-8811&lt;/isbn&gt;&lt;titles&gt;&lt;title&gt;Getting ahead in professional organizations: individual qualities, socioeconomic background and organizational context&lt;/title&gt;&lt;secondary-title&gt;Journal of Professions and Organization&lt;/secondary-title&gt;&lt;/titles&gt;&lt;pages&gt;122-147&lt;/pages&gt;&lt;number&gt;2&lt;/number&gt;&lt;contributors&gt;&lt;authors&gt;&lt;author&gt;Gorman, Elizabeth H&lt;/author&gt;&lt;/authors&gt;&lt;/contributors&gt;&lt;added-date format="utc"&gt;1663254572&lt;/added-date&gt;&lt;ref-type name="Journal Article"&gt;17&lt;/ref-type&gt;&lt;dates&gt;&lt;year&gt;2015&lt;/year&gt;&lt;/dates&gt;&lt;rec-number&gt;1650&lt;/rec-number&gt;&lt;last-updated-date format="utc"&gt;1663254572&lt;/last-updated-date&gt;&lt;volume&gt;2&lt;/volume&gt;&lt;/record&gt;&lt;/Cite&gt;&lt;/EndNote&gt;</w:instrText>
      </w:r>
      <w:r w:rsidRPr="003D6320">
        <w:fldChar w:fldCharType="separate"/>
      </w:r>
      <w:r w:rsidRPr="003D6320">
        <w:t>(Gorman,</w:t>
      </w:r>
      <w:r w:rsidR="00EF1385">
        <w:t xml:space="preserve"> </w:t>
      </w:r>
      <w:r w:rsidRPr="003D6320">
        <w:t>2015)</w:t>
      </w:r>
      <w:r w:rsidRPr="003D6320">
        <w:fldChar w:fldCharType="end"/>
      </w:r>
      <w:r w:rsidRPr="003D6320">
        <w:t>.</w:t>
      </w:r>
      <w:r w:rsidR="00EF1385">
        <w:t xml:space="preserve"> </w:t>
      </w:r>
      <w:r>
        <w:t>In</w:t>
      </w:r>
      <w:r w:rsidR="00EF1385">
        <w:t xml:space="preserve"> </w:t>
      </w:r>
      <w:r>
        <w:t>some</w:t>
      </w:r>
      <w:r w:rsidR="00EF1385">
        <w:t xml:space="preserve"> </w:t>
      </w:r>
      <w:r>
        <w:t>cases</w:t>
      </w:r>
      <w:r w:rsidR="00EF1385">
        <w:t xml:space="preserve"> </w:t>
      </w:r>
      <w:r>
        <w:t>and</w:t>
      </w:r>
      <w:r w:rsidR="00EF1385">
        <w:t xml:space="preserve"> </w:t>
      </w:r>
      <w:r>
        <w:t>areas</w:t>
      </w:r>
      <w:r w:rsidR="00EF1385">
        <w:t xml:space="preserve"> </w:t>
      </w:r>
      <w:r>
        <w:t>of</w:t>
      </w:r>
      <w:r w:rsidR="00EF1385">
        <w:t xml:space="preserve"> </w:t>
      </w:r>
      <w:r>
        <w:t>enquiry,</w:t>
      </w:r>
      <w:r w:rsidR="00EF1385">
        <w:t xml:space="preserve"> </w:t>
      </w:r>
      <w:r>
        <w:t>p</w:t>
      </w:r>
      <w:r w:rsidRPr="003D6320">
        <w:t>rofessional</w:t>
      </w:r>
      <w:r w:rsidR="00EF1385">
        <w:t xml:space="preserve"> </w:t>
      </w:r>
      <w:r w:rsidRPr="003D6320">
        <w:t>associations</w:t>
      </w:r>
      <w:r w:rsidR="00EF1385">
        <w:t xml:space="preserve"> </w:t>
      </w:r>
      <w:r w:rsidRPr="003D6320">
        <w:t>are</w:t>
      </w:r>
      <w:r w:rsidR="00EF1385">
        <w:t xml:space="preserve"> </w:t>
      </w:r>
      <w:r>
        <w:t>treated</w:t>
      </w:r>
      <w:r w:rsidR="00EF1385">
        <w:t xml:space="preserve"> </w:t>
      </w:r>
      <w:r w:rsidRPr="003D6320">
        <w:t>a</w:t>
      </w:r>
      <w:r w:rsidR="00EF1385">
        <w:t xml:space="preserve"> </w:t>
      </w:r>
      <w:r w:rsidRPr="003D6320">
        <w:t>subset</w:t>
      </w:r>
      <w:r w:rsidR="00EF1385">
        <w:t xml:space="preserve"> </w:t>
      </w:r>
      <w:r w:rsidRPr="003D6320">
        <w:t>of</w:t>
      </w:r>
      <w:r w:rsidR="00EF1385">
        <w:t xml:space="preserve"> </w:t>
      </w:r>
      <w:r w:rsidRPr="003D6320">
        <w:t>the</w:t>
      </w:r>
      <w:r w:rsidR="00EF1385">
        <w:t xml:space="preserve"> </w:t>
      </w:r>
      <w:r w:rsidRPr="003D6320">
        <w:t>broader</w:t>
      </w:r>
      <w:r w:rsidR="00EF1385">
        <w:t xml:space="preserve"> </w:t>
      </w:r>
      <w:r>
        <w:t>‘</w:t>
      </w:r>
      <w:r w:rsidRPr="003D6320">
        <w:t>member</w:t>
      </w:r>
      <w:r w:rsidR="00EF1385">
        <w:t xml:space="preserve"> </w:t>
      </w:r>
      <w:r w:rsidRPr="003D6320">
        <w:t>associations</w:t>
      </w:r>
      <w:r>
        <w:t>’</w:t>
      </w:r>
      <w:r w:rsidR="00EF1385">
        <w:t xml:space="preserve"> </w:t>
      </w:r>
      <w:r>
        <w:t>which</w:t>
      </w:r>
      <w:r w:rsidR="00EF1385">
        <w:t xml:space="preserve"> </w:t>
      </w:r>
      <w:r>
        <w:t>are</w:t>
      </w:r>
      <w:r w:rsidR="00EF1385">
        <w:t xml:space="preserve"> </w:t>
      </w:r>
      <w:r>
        <w:t>all</w:t>
      </w:r>
      <w:r w:rsidR="00EF1385">
        <w:t xml:space="preserve"> </w:t>
      </w:r>
      <w:r>
        <w:t>associations</w:t>
      </w:r>
      <w:r w:rsidR="00EF1385">
        <w:t xml:space="preserve"> </w:t>
      </w:r>
      <w:r>
        <w:t>with</w:t>
      </w:r>
      <w:r w:rsidR="00EF1385">
        <w:t xml:space="preserve"> </w:t>
      </w:r>
      <w:r>
        <w:t>a</w:t>
      </w:r>
      <w:r w:rsidR="00EF1385">
        <w:t xml:space="preserve"> </w:t>
      </w:r>
      <w:r>
        <w:t>membership</w:t>
      </w:r>
      <w:r w:rsidR="00EF1385">
        <w:t xml:space="preserve"> </w:t>
      </w:r>
      <w:r>
        <w:t>and</w:t>
      </w:r>
      <w:r w:rsidR="00EF1385">
        <w:t xml:space="preserve"> </w:t>
      </w:r>
      <w:r>
        <w:t>can</w:t>
      </w:r>
      <w:r w:rsidR="00EF1385">
        <w:t xml:space="preserve"> </w:t>
      </w:r>
      <w:r>
        <w:t>include</w:t>
      </w:r>
      <w:r w:rsidR="00EF1385">
        <w:t xml:space="preserve"> </w:t>
      </w:r>
      <w:r>
        <w:t>sports,</w:t>
      </w:r>
      <w:r w:rsidR="00EF1385">
        <w:t xml:space="preserve"> </w:t>
      </w:r>
      <w:r>
        <w:t>residents,</w:t>
      </w:r>
      <w:r w:rsidR="00EF1385">
        <w:t xml:space="preserve"> </w:t>
      </w:r>
      <w:r>
        <w:t>charitable</w:t>
      </w:r>
      <w:r w:rsidR="00EF1385">
        <w:t xml:space="preserve"> </w:t>
      </w:r>
      <w:r>
        <w:t>and</w:t>
      </w:r>
      <w:r w:rsidR="00EF1385">
        <w:t xml:space="preserve"> </w:t>
      </w:r>
      <w:r>
        <w:t>philanthropic</w:t>
      </w:r>
      <w:r w:rsidR="00EF1385">
        <w:t xml:space="preserve"> </w:t>
      </w:r>
      <w:r>
        <w:t>organisations</w:t>
      </w:r>
      <w:r w:rsidR="00EF1385">
        <w:t xml:space="preserve"> </w:t>
      </w:r>
      <w:r w:rsidRPr="003D6320">
        <w:fldChar w:fldCharType="begin"/>
      </w:r>
      <w:r w:rsidR="00533896">
        <w:instrText xml:space="preserve"> ADDIN EN.CITE &lt;EndNote&gt;&lt;Cite&gt;&lt;Author&gt;Tschirhart&lt;/Author&gt;&lt;Year&gt;2014&lt;/Year&gt;&lt;IDText&gt;Advancing Scholarship on Membership Associations: New Research and Next Steps&lt;/IDText&gt;&lt;DisplayText&gt;(Tschirhart &amp;amp; Gazley, 2014)&lt;/DisplayText&gt;&lt;record&gt;&lt;keywords&gt;&lt;keyword&gt;membership,association,literature review,research&lt;/keyword&gt;&lt;/keywords&gt;&lt;urls&gt;&lt;related-urls&gt;&lt;url&gt;https://journals.sagepub.com/doi/abs/10.1177/0899764013517052&lt;/url&gt;&lt;/related-urls&gt;&lt;/urls&gt;&lt;titles&gt;&lt;title&gt;Advancing Scholarship on Membership Associations: New Research and Next Steps&lt;/title&gt;&lt;secondary-title&gt;Nonprofit and Voluntary Sector Quarterly&lt;/secondary-title&gt;&lt;/titles&gt;&lt;pages&gt;3S-17S&lt;/pages&gt;&lt;number&gt;2 suppl.&lt;/number&gt;&lt;contributors&gt;&lt;authors&gt;&lt;author&gt;Tschirhart, Mary&lt;/author&gt;&lt;author&gt;Gazley, Beth&lt;/author&gt;&lt;/authors&gt;&lt;/contributors&gt;&lt;added-date format="utc"&gt;1669980402&lt;/added-date&gt;&lt;ref-type name="Journal Article"&gt;17&lt;/ref-type&gt;&lt;dates&gt;&lt;year&gt;2014&lt;/year&gt;&lt;/dates&gt;&lt;rec-number&gt;1674&lt;/rec-number&gt;&lt;last-updated-date format="utc"&gt;1670940704&lt;/last-updated-date&gt;&lt;electronic-resource-num&gt;10.1177/0899764013517052&lt;/electronic-resource-num&gt;&lt;volume&gt;43&lt;/volume&gt;&lt;/record&gt;&lt;/Cite&gt;&lt;/EndNote&gt;</w:instrText>
      </w:r>
      <w:r w:rsidRPr="003D6320">
        <w:fldChar w:fldCharType="separate"/>
      </w:r>
      <w:r w:rsidRPr="003D6320">
        <w:rPr>
          <w:noProof/>
        </w:rPr>
        <w:t>(Tschirhart</w:t>
      </w:r>
      <w:r w:rsidR="00EF1385">
        <w:rPr>
          <w:noProof/>
        </w:rPr>
        <w:t xml:space="preserve"> </w:t>
      </w:r>
      <w:r w:rsidRPr="003D6320">
        <w:rPr>
          <w:noProof/>
        </w:rPr>
        <w:t>&amp;</w:t>
      </w:r>
      <w:r w:rsidR="00EF1385">
        <w:rPr>
          <w:noProof/>
        </w:rPr>
        <w:t xml:space="preserve"> </w:t>
      </w:r>
      <w:r w:rsidRPr="003D6320">
        <w:rPr>
          <w:noProof/>
        </w:rPr>
        <w:t>Gazley,</w:t>
      </w:r>
      <w:r w:rsidR="00EF1385">
        <w:rPr>
          <w:noProof/>
        </w:rPr>
        <w:t xml:space="preserve"> </w:t>
      </w:r>
      <w:r w:rsidRPr="003D6320">
        <w:rPr>
          <w:noProof/>
        </w:rPr>
        <w:t>2014)</w:t>
      </w:r>
      <w:r w:rsidRPr="003D6320">
        <w:fldChar w:fldCharType="end"/>
      </w:r>
      <w:r w:rsidR="00EF1385">
        <w:t xml:space="preserve"> </w:t>
      </w:r>
      <w:r>
        <w:t>whose</w:t>
      </w:r>
      <w:r w:rsidR="00EF1385">
        <w:t xml:space="preserve"> </w:t>
      </w:r>
      <w:r>
        <w:t>members</w:t>
      </w:r>
      <w:r w:rsidR="00EF1385">
        <w:t xml:space="preserve"> </w:t>
      </w:r>
      <w:r>
        <w:t>have</w:t>
      </w:r>
      <w:r w:rsidR="00EF1385">
        <w:t xml:space="preserve"> </w:t>
      </w:r>
      <w:r>
        <w:t>a</w:t>
      </w:r>
      <w:r w:rsidR="00EF1385">
        <w:t xml:space="preserve"> </w:t>
      </w:r>
      <w:r>
        <w:t>range</w:t>
      </w:r>
      <w:r w:rsidR="00EF1385">
        <w:t xml:space="preserve"> </w:t>
      </w:r>
      <w:r>
        <w:t>of</w:t>
      </w:r>
      <w:r w:rsidR="00EF1385">
        <w:t xml:space="preserve"> </w:t>
      </w:r>
      <w:r>
        <w:t>public</w:t>
      </w:r>
      <w:r w:rsidR="00EF1385">
        <w:t xml:space="preserve"> </w:t>
      </w:r>
      <w:r>
        <w:t>and</w:t>
      </w:r>
      <w:r w:rsidR="00EF1385">
        <w:t xml:space="preserve"> </w:t>
      </w:r>
      <w:r>
        <w:t>private</w:t>
      </w:r>
      <w:r w:rsidR="00EF1385">
        <w:t xml:space="preserve"> </w:t>
      </w:r>
      <w:r>
        <w:t>motivations</w:t>
      </w:r>
      <w:r w:rsidR="00EF1385">
        <w:t xml:space="preserve"> </w:t>
      </w:r>
      <w:r>
        <w:t>for</w:t>
      </w:r>
      <w:r w:rsidR="00EF1385">
        <w:t xml:space="preserve"> </w:t>
      </w:r>
      <w:r>
        <w:t>participating</w:t>
      </w:r>
      <w:r w:rsidR="00EF1385">
        <w:t xml:space="preserve"> </w:t>
      </w:r>
      <w:r w:rsidRPr="00C46DCC">
        <w:fldChar w:fldCharType="begin"/>
      </w:r>
      <w:r w:rsidRPr="00C46DCC">
        <w:instrText xml:space="preserve"> ADDIN EN.CITE &lt;EndNote&gt;&lt;Cite&gt;&lt;Author&gt;Hager&lt;/Author&gt;&lt;Year&gt;2014&lt;/Year&gt;&lt;IDText&gt;Engagement Motivations in Professional Associations&lt;/IDText&gt;&lt;DisplayText&gt;(Hager, 2014)&lt;/DisplayText&gt;&lt;record&gt;&lt;keywords&gt;&lt;keyword&gt;associations,giving,volunteering,commitment&lt;/keyword&gt;&lt;/keywords&gt;&lt;urls&gt;&lt;related-urls&gt;&lt;url&gt;https://journals.sagepub.com/doi/abs/10.1177/0899764013502582&lt;/url&gt;&lt;/related-urls&gt;&lt;/urls&gt;&lt;titles&gt;&lt;title&gt;Engagement Motivations in Professional Associations&lt;/title&gt;&lt;secondary-title&gt;Nonprofit and Voluntary Sector Quarterly&lt;/secondary-title&gt;&lt;/titles&gt;&lt;pages&gt;39S-60S&lt;/pages&gt;&lt;number&gt;2_suppl&lt;/number&gt;&lt;contributors&gt;&lt;authors&gt;&lt;author&gt;Hager, Mark A.&lt;/author&gt;&lt;/authors&gt;&lt;/contributors&gt;&lt;added-date format="utc"&gt;1669979464&lt;/added-date&gt;&lt;ref-type name="Journal Article"&gt;17&lt;/ref-type&gt;&lt;dates&gt;&lt;year&gt;2014&lt;/year&gt;&lt;/dates&gt;&lt;rec-number&gt;1673&lt;/rec-number&gt;&lt;last-updated-date format="utc"&gt;1669979464&lt;/last-updated-date&gt;&lt;electronic-resource-num&gt;10.1177/0899764013502582&lt;/electronic-resource-num&gt;&lt;volume&gt;43&lt;/volume&gt;&lt;/record&gt;&lt;/Cite&gt;&lt;/EndNote&gt;</w:instrText>
      </w:r>
      <w:r w:rsidRPr="00C46DCC">
        <w:fldChar w:fldCharType="separate"/>
      </w:r>
      <w:r w:rsidRPr="00C46DCC">
        <w:t>(Hager,</w:t>
      </w:r>
      <w:r w:rsidR="00EF1385">
        <w:t xml:space="preserve"> </w:t>
      </w:r>
      <w:r w:rsidRPr="00C46DCC">
        <w:t>2014)</w:t>
      </w:r>
      <w:r w:rsidRPr="00C46DCC">
        <w:fldChar w:fldCharType="end"/>
      </w:r>
      <w:r>
        <w:t>.</w:t>
      </w:r>
      <w:r w:rsidR="00EF1385">
        <w:t xml:space="preserve"> </w:t>
      </w:r>
      <w:r>
        <w:t>Professional</w:t>
      </w:r>
      <w:r w:rsidR="00EF1385">
        <w:t xml:space="preserve"> </w:t>
      </w:r>
      <w:r>
        <w:t>associations</w:t>
      </w:r>
      <w:r w:rsidR="00EF1385">
        <w:t xml:space="preserve"> </w:t>
      </w:r>
      <w:r w:rsidR="00EF08BF">
        <w:t>fulfil</w:t>
      </w:r>
      <w:r w:rsidR="00EF1385">
        <w:t xml:space="preserve"> </w:t>
      </w:r>
      <w:r w:rsidR="00EF08BF">
        <w:t>a</w:t>
      </w:r>
      <w:r w:rsidR="00EF1385">
        <w:t xml:space="preserve"> </w:t>
      </w:r>
      <w:r w:rsidR="00EF08BF">
        <w:t>wide</w:t>
      </w:r>
      <w:r w:rsidR="00EF1385">
        <w:t xml:space="preserve"> </w:t>
      </w:r>
      <w:r w:rsidR="00EF08BF">
        <w:t>range</w:t>
      </w:r>
      <w:r w:rsidR="00EF1385">
        <w:t xml:space="preserve"> </w:t>
      </w:r>
      <w:r w:rsidR="00EF08BF">
        <w:t>of</w:t>
      </w:r>
      <w:r w:rsidR="00EF1385">
        <w:t xml:space="preserve"> </w:t>
      </w:r>
      <w:r w:rsidR="00EF08BF">
        <w:t>roles</w:t>
      </w:r>
      <w:r w:rsidR="00EF1385">
        <w:t xml:space="preserve"> </w:t>
      </w:r>
      <w:r w:rsidR="00CC72BB">
        <w:t>and</w:t>
      </w:r>
      <w:r w:rsidR="00EF1385">
        <w:t xml:space="preserve"> </w:t>
      </w:r>
      <w:r>
        <w:t>themselves</w:t>
      </w:r>
      <w:r w:rsidR="00EF1385">
        <w:t xml:space="preserve"> </w:t>
      </w:r>
      <w:r>
        <w:t>may</w:t>
      </w:r>
      <w:r w:rsidR="00EF1385">
        <w:t xml:space="preserve"> </w:t>
      </w:r>
      <w:r>
        <w:t>have</w:t>
      </w:r>
      <w:r w:rsidR="00EF1385">
        <w:t xml:space="preserve"> </w:t>
      </w:r>
      <w:r>
        <w:t>highly</w:t>
      </w:r>
      <w:r w:rsidR="00EF1385">
        <w:t xml:space="preserve"> </w:t>
      </w:r>
      <w:r>
        <w:t>divergent</w:t>
      </w:r>
      <w:r w:rsidR="00EF1385">
        <w:t xml:space="preserve"> </w:t>
      </w:r>
      <w:r>
        <w:t>views</w:t>
      </w:r>
      <w:r w:rsidR="00EF1385">
        <w:t xml:space="preserve"> </w:t>
      </w:r>
      <w:r>
        <w:t>on</w:t>
      </w:r>
      <w:r w:rsidR="00EF1385">
        <w:t xml:space="preserve"> </w:t>
      </w:r>
      <w:r>
        <w:t>their</w:t>
      </w:r>
      <w:r w:rsidR="00EF1385">
        <w:t xml:space="preserve"> </w:t>
      </w:r>
      <w:r>
        <w:t>role</w:t>
      </w:r>
      <w:r w:rsidR="00EF1385">
        <w:t xml:space="preserve"> </w:t>
      </w:r>
      <w:r>
        <w:t>and</w:t>
      </w:r>
      <w:r w:rsidR="00EF1385">
        <w:t xml:space="preserve"> </w:t>
      </w:r>
      <w:r>
        <w:t>function</w:t>
      </w:r>
      <w:r w:rsidR="00EF1385">
        <w:t xml:space="preserve"> </w:t>
      </w:r>
      <w:r>
        <w:t>because</w:t>
      </w:r>
      <w:r w:rsidR="00EF1385">
        <w:t xml:space="preserve"> </w:t>
      </w:r>
      <w:r>
        <w:t>of</w:t>
      </w:r>
      <w:r w:rsidR="00EF1385">
        <w:t xml:space="preserve"> </w:t>
      </w:r>
      <w:r>
        <w:t>the</w:t>
      </w:r>
      <w:r w:rsidR="00EF1385">
        <w:t xml:space="preserve"> </w:t>
      </w:r>
      <w:r>
        <w:t>different</w:t>
      </w:r>
      <w:r w:rsidR="00EF1385">
        <w:t xml:space="preserve"> </w:t>
      </w:r>
      <w:r w:rsidRPr="00C46DCC">
        <w:t>orientations</w:t>
      </w:r>
      <w:r w:rsidR="00EF1385">
        <w:t xml:space="preserve"> </w:t>
      </w:r>
      <w:r w:rsidRPr="00C46DCC">
        <w:t>of</w:t>
      </w:r>
      <w:r w:rsidR="00EF1385">
        <w:t xml:space="preserve"> </w:t>
      </w:r>
      <w:r w:rsidRPr="00C46DCC">
        <w:t>members</w:t>
      </w:r>
      <w:r>
        <w:t>,</w:t>
      </w:r>
      <w:r w:rsidR="00EF1385">
        <w:t xml:space="preserve"> </w:t>
      </w:r>
      <w:r>
        <w:t>so</w:t>
      </w:r>
      <w:r w:rsidR="00EF1385">
        <w:t xml:space="preserve"> </w:t>
      </w:r>
      <w:r>
        <w:t>for</w:t>
      </w:r>
      <w:r w:rsidR="00EF1385">
        <w:t xml:space="preserve"> </w:t>
      </w:r>
      <w:r>
        <w:t>example</w:t>
      </w:r>
      <w:r w:rsidR="00EF1385">
        <w:t xml:space="preserve"> </w:t>
      </w:r>
      <w:r>
        <w:t>whether</w:t>
      </w:r>
      <w:r w:rsidR="00EF1385">
        <w:t xml:space="preserve"> </w:t>
      </w:r>
      <w:r>
        <w:t>they</w:t>
      </w:r>
      <w:r w:rsidR="00EF1385">
        <w:t xml:space="preserve"> </w:t>
      </w:r>
      <w:r>
        <w:t>are</w:t>
      </w:r>
      <w:r w:rsidR="00EF1385">
        <w:t xml:space="preserve"> </w:t>
      </w:r>
      <w:r>
        <w:t>researchers</w:t>
      </w:r>
      <w:r w:rsidR="00EF1385">
        <w:t xml:space="preserve"> </w:t>
      </w:r>
      <w:r>
        <w:t>or</w:t>
      </w:r>
      <w:r w:rsidR="00EF1385">
        <w:t xml:space="preserve"> </w:t>
      </w:r>
      <w:r>
        <w:t>practitioners</w:t>
      </w:r>
      <w:r w:rsidR="00EF1385">
        <w:t xml:space="preserve"> </w:t>
      </w:r>
      <w:r w:rsidRPr="00C46DCC">
        <w:fldChar w:fldCharType="begin"/>
      </w:r>
      <w:r w:rsidRPr="00C46DCC">
        <w:instrText xml:space="preserve"> ADDIN EN.CITE &lt;EndNote&gt;&lt;Cite&gt;&lt;Author&gt;Critchfield&lt;/Author&gt;&lt;Year&gt;2011&lt;/Year&gt;&lt;IDText&gt;Interesting times: Practice, science, and professional associations in behavior analysis&lt;/IDText&gt;&lt;DisplayText&gt;(Critchfield, 2011)&lt;/DisplayText&gt;&lt;record&gt;&lt;isbn&gt;2196-8918&lt;/isbn&gt;&lt;titles&gt;&lt;title&gt;Interesting times: Practice, science, and professional associations in behavior analysis&lt;/title&gt;&lt;secondary-title&gt;The Behavior Analyst&lt;/secondary-title&gt;&lt;/titles&gt;&lt;pages&gt;297-310&lt;/pages&gt;&lt;number&gt;2&lt;/number&gt;&lt;contributors&gt;&lt;authors&gt;&lt;author&gt;Critchfield, Thomas S&lt;/author&gt;&lt;/authors&gt;&lt;/contributors&gt;&lt;added-date format="utc"&gt;1669978902&lt;/added-date&gt;&lt;ref-type name="Journal Article"&gt;17&lt;/ref-type&gt;&lt;dates&gt;&lt;year&gt;2011&lt;/year&gt;&lt;/dates&gt;&lt;rec-number&gt;1672&lt;/rec-number&gt;&lt;last-updated-date format="utc"&gt;1669978902&lt;/last-updated-date&gt;&lt;volume&gt;34&lt;/volume&gt;&lt;/record&gt;&lt;/Cite&gt;&lt;/EndNote&gt;</w:instrText>
      </w:r>
      <w:r w:rsidRPr="00C46DCC">
        <w:fldChar w:fldCharType="separate"/>
      </w:r>
      <w:r w:rsidRPr="00C46DCC">
        <w:t>(Critchfield,</w:t>
      </w:r>
      <w:r w:rsidR="00EF1385">
        <w:t xml:space="preserve"> </w:t>
      </w:r>
      <w:r w:rsidRPr="00C46DCC">
        <w:t>2011)</w:t>
      </w:r>
      <w:r w:rsidRPr="00C46DCC">
        <w:fldChar w:fldCharType="end"/>
      </w:r>
      <w:r>
        <w:t>.</w:t>
      </w:r>
      <w:r w:rsidR="00EF1385">
        <w:t xml:space="preserve"> </w:t>
      </w:r>
      <w:r>
        <w:t>For</w:t>
      </w:r>
      <w:r w:rsidR="00EF1385">
        <w:t xml:space="preserve"> </w:t>
      </w:r>
      <w:r>
        <w:t>consistency,</w:t>
      </w:r>
      <w:r w:rsidR="00EF1385">
        <w:t xml:space="preserve"> </w:t>
      </w:r>
      <w:r>
        <w:t>I</w:t>
      </w:r>
      <w:r w:rsidR="00EF1385">
        <w:t xml:space="preserve"> </w:t>
      </w:r>
      <w:r>
        <w:t>will</w:t>
      </w:r>
      <w:r w:rsidR="00EF1385">
        <w:t xml:space="preserve"> </w:t>
      </w:r>
      <w:r>
        <w:t>use</w:t>
      </w:r>
      <w:r w:rsidR="00EF1385">
        <w:t xml:space="preserve"> </w:t>
      </w:r>
      <w:r>
        <w:t>the</w:t>
      </w:r>
      <w:r w:rsidR="00EF1385">
        <w:t xml:space="preserve"> </w:t>
      </w:r>
      <w:r>
        <w:t>term</w:t>
      </w:r>
      <w:r w:rsidR="00EF1385">
        <w:t xml:space="preserve"> </w:t>
      </w:r>
      <w:r>
        <w:t>“professional</w:t>
      </w:r>
      <w:r w:rsidR="00EF1385">
        <w:t xml:space="preserve"> </w:t>
      </w:r>
      <w:r>
        <w:t>body”</w:t>
      </w:r>
      <w:r w:rsidR="00EF1385">
        <w:t xml:space="preserve"> </w:t>
      </w:r>
      <w:r>
        <w:t>throughout</w:t>
      </w:r>
      <w:r w:rsidR="00EF1385">
        <w:t xml:space="preserve"> </w:t>
      </w:r>
      <w:r>
        <w:t>unless</w:t>
      </w:r>
      <w:r w:rsidR="00EF1385">
        <w:t xml:space="preserve"> </w:t>
      </w:r>
      <w:r>
        <w:t>the</w:t>
      </w:r>
      <w:r w:rsidR="00EF1385">
        <w:t xml:space="preserve"> </w:t>
      </w:r>
      <w:r>
        <w:t>specific</w:t>
      </w:r>
      <w:r w:rsidR="00EF1385">
        <w:t xml:space="preserve"> </w:t>
      </w:r>
      <w:r>
        <w:t>source</w:t>
      </w:r>
      <w:r w:rsidR="00EF1385">
        <w:t xml:space="preserve"> </w:t>
      </w:r>
      <w:r>
        <w:t>or</w:t>
      </w:r>
      <w:r w:rsidR="00EF1385">
        <w:t xml:space="preserve"> </w:t>
      </w:r>
      <w:r>
        <w:t>quote</w:t>
      </w:r>
      <w:r w:rsidR="00EF1385">
        <w:t xml:space="preserve"> </w:t>
      </w:r>
      <w:r>
        <w:t>uses</w:t>
      </w:r>
      <w:r w:rsidR="00EF1385">
        <w:t xml:space="preserve"> </w:t>
      </w:r>
      <w:r>
        <w:t>an</w:t>
      </w:r>
      <w:r w:rsidR="00EF1385">
        <w:t xml:space="preserve"> </w:t>
      </w:r>
      <w:r>
        <w:t>alternative,</w:t>
      </w:r>
      <w:r w:rsidR="00EF1385">
        <w:t xml:space="preserve"> </w:t>
      </w:r>
      <w:r>
        <w:t>or</w:t>
      </w:r>
      <w:r w:rsidR="00EF1385">
        <w:t xml:space="preserve"> </w:t>
      </w:r>
      <w:r>
        <w:t>any</w:t>
      </w:r>
      <w:r w:rsidR="00EF1385">
        <w:t xml:space="preserve"> </w:t>
      </w:r>
      <w:r>
        <w:t>distinction</w:t>
      </w:r>
      <w:r w:rsidR="00EF1385">
        <w:t xml:space="preserve"> </w:t>
      </w:r>
      <w:r>
        <w:t>is</w:t>
      </w:r>
      <w:r w:rsidR="00EF1385">
        <w:t xml:space="preserve"> </w:t>
      </w:r>
      <w:r>
        <w:t>implied.</w:t>
      </w:r>
    </w:p>
    <w:p w14:paraId="52E1A3EF" w14:textId="66FC9986" w:rsidR="00DE13E4" w:rsidRDefault="00331F31">
      <w:r>
        <w:t>A</w:t>
      </w:r>
      <w:r w:rsidR="00EF1385">
        <w:t xml:space="preserve"> </w:t>
      </w:r>
      <w:r>
        <w:t>working</w:t>
      </w:r>
      <w:r w:rsidR="00EF1385">
        <w:t xml:space="preserve"> </w:t>
      </w:r>
      <w:r w:rsidR="00276DA8">
        <w:t>definition</w:t>
      </w:r>
      <w:r w:rsidR="00EF1385">
        <w:t xml:space="preserve"> </w:t>
      </w:r>
      <w:r w:rsidR="00276DA8">
        <w:t>is</w:t>
      </w:r>
      <w:r w:rsidR="00EF1385">
        <w:t xml:space="preserve"> </w:t>
      </w:r>
      <w:r w:rsidR="00276DA8">
        <w:t>provided</w:t>
      </w:r>
      <w:r w:rsidR="00EF1385">
        <w:t xml:space="preserve"> </w:t>
      </w:r>
      <w:r w:rsidR="00276DA8">
        <w:t>by</w:t>
      </w:r>
      <w:r w:rsidR="00EF1385">
        <w:t xml:space="preserve"> </w:t>
      </w:r>
      <w:r w:rsidR="00276DA8">
        <w:t>the</w:t>
      </w:r>
      <w:r w:rsidR="00EF1385">
        <w:t xml:space="preserve"> </w:t>
      </w:r>
      <w:r w:rsidRPr="00331F31">
        <w:t>Professional</w:t>
      </w:r>
      <w:r w:rsidR="00EF1385">
        <w:t xml:space="preserve"> </w:t>
      </w:r>
      <w:r w:rsidRPr="00331F31">
        <w:t>Association</w:t>
      </w:r>
      <w:r w:rsidR="00EF1385">
        <w:t xml:space="preserve"> </w:t>
      </w:r>
      <w:r w:rsidRPr="00331F31">
        <w:t>Research</w:t>
      </w:r>
      <w:r w:rsidR="00EF1385">
        <w:t xml:space="preserve"> </w:t>
      </w:r>
      <w:r w:rsidRPr="00331F31">
        <w:t>Network</w:t>
      </w:r>
      <w:r w:rsidR="00EF1385">
        <w:t xml:space="preserve"> </w:t>
      </w:r>
      <w:r w:rsidR="00276DA8">
        <w:t>(Box</w:t>
      </w:r>
      <w:r w:rsidR="00EF1385">
        <w:t xml:space="preserve"> </w:t>
      </w:r>
      <w:r w:rsidR="00276DA8">
        <w:t>1)</w:t>
      </w:r>
      <w:r w:rsidR="009D71AA">
        <w:t>.</w:t>
      </w:r>
    </w:p>
    <w:p w14:paraId="51B352FD" w14:textId="367C4FBA" w:rsidR="00C46DCC" w:rsidRDefault="00BC4B3C" w:rsidP="00C46DCC">
      <w:r>
        <w:rPr>
          <w:noProof/>
        </w:rPr>
        <mc:AlternateContent>
          <mc:Choice Requires="wps">
            <w:drawing>
              <wp:anchor distT="0" distB="0" distL="114300" distR="114300" simplePos="0" relativeHeight="251658240" behindDoc="0" locked="0" layoutInCell="1" allowOverlap="1" wp14:anchorId="4459E00F" wp14:editId="1209FB11">
                <wp:simplePos x="0" y="0"/>
                <wp:positionH relativeFrom="margin">
                  <wp:posOffset>413385</wp:posOffset>
                </wp:positionH>
                <wp:positionV relativeFrom="paragraph">
                  <wp:posOffset>283210</wp:posOffset>
                </wp:positionV>
                <wp:extent cx="5266690" cy="1404620"/>
                <wp:effectExtent l="0" t="0" r="1016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6690" cy="1404620"/>
                        </a:xfrm>
                        <a:prstGeom prst="rect">
                          <a:avLst/>
                        </a:prstGeom>
                        <a:solidFill>
                          <a:srgbClr val="FFFFFF"/>
                        </a:solidFill>
                        <a:ln w="9525">
                          <a:solidFill>
                            <a:srgbClr val="000000"/>
                          </a:solidFill>
                          <a:miter lim="800000"/>
                          <a:headEnd/>
                          <a:tailEnd/>
                        </a:ln>
                      </wps:spPr>
                      <wps:txbx>
                        <w:txbxContent>
                          <w:p w14:paraId="196D3528" w14:textId="054AB6FD" w:rsidR="00A208B5" w:rsidRDefault="00A208B5" w:rsidP="002E5E3E">
                            <w:pPr>
                              <w:spacing w:after="120" w:line="240" w:lineRule="auto"/>
                            </w:pPr>
                            <w:r>
                              <w:t xml:space="preserve">Box 1. Overview of the sector from the Professional Association Research Network </w:t>
                            </w:r>
                            <w:hyperlink r:id="rId14" w:history="1">
                              <w:r>
                                <w:rPr>
                                  <w:rStyle w:val="Hyperlink"/>
                                </w:rPr>
                                <w:t>PARN</w:t>
                              </w:r>
                            </w:hyperlink>
                          </w:p>
                          <w:p w14:paraId="447F2CC9" w14:textId="77777777" w:rsidR="00A208B5" w:rsidRDefault="00A208B5" w:rsidP="002E5E3E">
                            <w:pPr>
                              <w:spacing w:after="120" w:line="240" w:lineRule="auto"/>
                              <w:rPr>
                                <w:i/>
                                <w:iCs/>
                              </w:rPr>
                            </w:pPr>
                            <w:r w:rsidRPr="00A90C11">
                              <w:rPr>
                                <w:i/>
                                <w:iCs/>
                              </w:rPr>
                              <w:t xml:space="preserve">Professional bodies are dedicated to the advancement of the knowledge and practice of professions through developing, supporting, </w:t>
                            </w:r>
                            <w:proofErr w:type="gramStart"/>
                            <w:r w:rsidRPr="00A90C11">
                              <w:rPr>
                                <w:i/>
                                <w:iCs/>
                              </w:rPr>
                              <w:t>regulating</w:t>
                            </w:r>
                            <w:proofErr w:type="gramEnd"/>
                            <w:r w:rsidRPr="00A90C11">
                              <w:rPr>
                                <w:i/>
                                <w:iCs/>
                              </w:rPr>
                              <w:t xml:space="preserve"> and promoting professional standards for technical and ethical competence.</w:t>
                            </w:r>
                          </w:p>
                          <w:p w14:paraId="289AE7E6" w14:textId="77777777" w:rsidR="00A208B5" w:rsidRDefault="00A208B5" w:rsidP="002E5E3E">
                            <w:pPr>
                              <w:spacing w:after="120" w:line="240" w:lineRule="auto"/>
                              <w:rPr>
                                <w:i/>
                                <w:iCs/>
                              </w:rPr>
                            </w:pPr>
                            <w:r w:rsidRPr="00A90C11">
                              <w:rPr>
                                <w:i/>
                                <w:iCs/>
                              </w:rPr>
                              <w:t>Professional bodies are concerned with the public benefit as well as the reputation of professionals. They aim to maintain and develop professionalism, thereby securing high quality professional services for society.</w:t>
                            </w:r>
                          </w:p>
                          <w:p w14:paraId="0E139325" w14:textId="77777777" w:rsidR="00A208B5" w:rsidRDefault="00A208B5" w:rsidP="002E5E3E">
                            <w:pPr>
                              <w:spacing w:after="120" w:line="240" w:lineRule="auto"/>
                              <w:rPr>
                                <w:i/>
                                <w:iCs/>
                              </w:rPr>
                            </w:pPr>
                            <w:r w:rsidRPr="00A90C11">
                              <w:rPr>
                                <w:i/>
                                <w:iCs/>
                              </w:rPr>
                              <w:t>There are approximately 400 professional bodies in the UK. Together, they represent 13 million professionals.</w:t>
                            </w:r>
                          </w:p>
                          <w:p w14:paraId="4C6A7D11" w14:textId="51ED30EF" w:rsidR="00A208B5" w:rsidRPr="00A90C11" w:rsidRDefault="00A208B5" w:rsidP="002E5E3E">
                            <w:pPr>
                              <w:spacing w:after="120" w:line="240" w:lineRule="auto"/>
                              <w:rPr>
                                <w:i/>
                                <w:iCs/>
                              </w:rPr>
                            </w:pPr>
                            <w:r w:rsidRPr="00A90C11">
                              <w:rPr>
                                <w:i/>
                                <w:iCs/>
                              </w:rPr>
                              <w:t>Three different types of organisation make up the professional body sector:</w:t>
                            </w:r>
                          </w:p>
                          <w:p w14:paraId="2C4CDE3A" w14:textId="77777777" w:rsidR="00A208B5" w:rsidRPr="00B83823" w:rsidRDefault="00A208B5" w:rsidP="002E5E3E">
                            <w:pPr>
                              <w:numPr>
                                <w:ilvl w:val="0"/>
                                <w:numId w:val="19"/>
                              </w:numPr>
                              <w:spacing w:after="120" w:line="240" w:lineRule="auto"/>
                              <w:rPr>
                                <w:i/>
                                <w:iCs/>
                              </w:rPr>
                            </w:pPr>
                            <w:r w:rsidRPr="00B83823">
                              <w:rPr>
                                <w:i/>
                                <w:iCs/>
                              </w:rPr>
                              <w:t>Professional associations</w:t>
                            </w:r>
                          </w:p>
                          <w:p w14:paraId="1BF623E0" w14:textId="77777777" w:rsidR="00A208B5" w:rsidRPr="00B83823" w:rsidRDefault="00A208B5" w:rsidP="002E5E3E">
                            <w:pPr>
                              <w:numPr>
                                <w:ilvl w:val="0"/>
                                <w:numId w:val="19"/>
                              </w:numPr>
                              <w:spacing w:after="120" w:line="240" w:lineRule="auto"/>
                              <w:rPr>
                                <w:i/>
                                <w:iCs/>
                              </w:rPr>
                            </w:pPr>
                            <w:r w:rsidRPr="00B83823">
                              <w:rPr>
                                <w:i/>
                                <w:iCs/>
                              </w:rPr>
                              <w:t>Regulatory bodies</w:t>
                            </w:r>
                          </w:p>
                          <w:p w14:paraId="4CCB02D2" w14:textId="77777777" w:rsidR="00A208B5" w:rsidRPr="00B83823" w:rsidRDefault="00A208B5" w:rsidP="002E5E3E">
                            <w:pPr>
                              <w:numPr>
                                <w:ilvl w:val="0"/>
                                <w:numId w:val="19"/>
                              </w:numPr>
                              <w:spacing w:after="120" w:line="240" w:lineRule="auto"/>
                              <w:rPr>
                                <w:i/>
                                <w:iCs/>
                              </w:rPr>
                            </w:pPr>
                            <w:r w:rsidRPr="00B83823">
                              <w:rPr>
                                <w:i/>
                                <w:iCs/>
                              </w:rPr>
                              <w:t>Learned societies</w:t>
                            </w:r>
                          </w:p>
                          <w:p w14:paraId="5D1F8629" w14:textId="1E90E45A" w:rsidR="00A208B5" w:rsidRPr="00A90C11" w:rsidRDefault="00A208B5" w:rsidP="002E5E3E">
                            <w:pPr>
                              <w:spacing w:after="120" w:line="240" w:lineRule="auto"/>
                              <w:rPr>
                                <w:i/>
                                <w:iCs/>
                              </w:rPr>
                            </w:pPr>
                            <w:r w:rsidRPr="00A90C11">
                              <w:rPr>
                                <w:i/>
                                <w:iCs/>
                              </w:rPr>
                              <w:t>Some occupations combine these functions into a single professional body, whilst in others they are clearly differentiated organisation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4459E00F" id="_x0000_t202" coordsize="21600,21600" o:spt="202" path="m,l,21600r21600,l21600,xe">
                <v:stroke joinstyle="miter"/>
                <v:path gradientshapeok="t" o:connecttype="rect"/>
              </v:shapetype>
              <v:shape id="Text Box 2" o:spid="_x0000_s1026" type="#_x0000_t202" style="position:absolute;left:0;text-align:left;margin-left:32.55pt;margin-top:22.3pt;width:414.7pt;height:110.6pt;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">
                <v:textbox style="mso-fit-shape-to-text:t">
                  <w:txbxContent>
                    <w:p w14:paraId="196D3528" w14:textId="054AB6FD" w:rsidR="00A208B5" w:rsidRDefault="00A208B5" w:rsidP="002E5E3E">
                      <w:pPr>
                        <w:spacing w:after="120" w:line="240" w:lineRule="auto"/>
                      </w:pPr>
                      <w:r>
                        <w:t xml:space="preserve">Box 1. Overview of the sector from the Professional Association Research Network </w:t>
                      </w:r>
                      <w:hyperlink r:id="rId15" w:history="1">
                        <w:r>
                          <w:rPr>
                            <w:rStyle w:val="Hyperlink"/>
                          </w:rPr>
                          <w:t>PARN</w:t>
                        </w:r>
                      </w:hyperlink>
                    </w:p>
                    <w:p w14:paraId="447F2CC9" w14:textId="77777777" w:rsidR="00A208B5" w:rsidRDefault="00A208B5" w:rsidP="002E5E3E">
                      <w:pPr>
                        <w:spacing w:after="120" w:line="240" w:lineRule="auto"/>
                        <w:rPr>
                          <w:i/>
                          <w:iCs/>
                        </w:rPr>
                      </w:pPr>
                      <w:r w:rsidRPr="00A90C11">
                        <w:rPr>
                          <w:i/>
                          <w:iCs/>
                        </w:rPr>
                        <w:t xml:space="preserve">Professional bodies are dedicated to the advancement of the knowledge and practice of professions through developing, supporting, </w:t>
                      </w:r>
                      <w:proofErr w:type="gramStart"/>
                      <w:r w:rsidRPr="00A90C11">
                        <w:rPr>
                          <w:i/>
                          <w:iCs/>
                        </w:rPr>
                        <w:t>regulating</w:t>
                      </w:r>
                      <w:proofErr w:type="gramEnd"/>
                      <w:r w:rsidRPr="00A90C11">
                        <w:rPr>
                          <w:i/>
                          <w:iCs/>
                        </w:rPr>
                        <w:t xml:space="preserve"> and promoting professional standards for technical and ethical competence.</w:t>
                      </w:r>
                    </w:p>
                    <w:p w14:paraId="289AE7E6" w14:textId="77777777" w:rsidR="00A208B5" w:rsidRDefault="00A208B5" w:rsidP="002E5E3E">
                      <w:pPr>
                        <w:spacing w:after="120" w:line="240" w:lineRule="auto"/>
                        <w:rPr>
                          <w:i/>
                          <w:iCs/>
                        </w:rPr>
                      </w:pPr>
                      <w:r w:rsidRPr="00A90C11">
                        <w:rPr>
                          <w:i/>
                          <w:iCs/>
                        </w:rPr>
                        <w:t>Professional bodies are concerned with the public benefit as well as the reputation of professionals. They aim to maintain and develop professionalism, thereby securing high quality professional services for society.</w:t>
                      </w:r>
                    </w:p>
                    <w:p w14:paraId="0E139325" w14:textId="77777777" w:rsidR="00A208B5" w:rsidRDefault="00A208B5" w:rsidP="002E5E3E">
                      <w:pPr>
                        <w:spacing w:after="120" w:line="240" w:lineRule="auto"/>
                        <w:rPr>
                          <w:i/>
                          <w:iCs/>
                        </w:rPr>
                      </w:pPr>
                      <w:r w:rsidRPr="00A90C11">
                        <w:rPr>
                          <w:i/>
                          <w:iCs/>
                        </w:rPr>
                        <w:t>There are approximately 400 professional bodies in the UK. Together, they represent 13 million professionals.</w:t>
                      </w:r>
                    </w:p>
                    <w:p w14:paraId="4C6A7D11" w14:textId="51ED30EF" w:rsidR="00A208B5" w:rsidRPr="00A90C11" w:rsidRDefault="00A208B5" w:rsidP="002E5E3E">
                      <w:pPr>
                        <w:spacing w:after="120" w:line="240" w:lineRule="auto"/>
                        <w:rPr>
                          <w:i/>
                          <w:iCs/>
                        </w:rPr>
                      </w:pPr>
                      <w:r w:rsidRPr="00A90C11">
                        <w:rPr>
                          <w:i/>
                          <w:iCs/>
                        </w:rPr>
                        <w:t>Three different types of organisation make up the professional body sector:</w:t>
                      </w:r>
                    </w:p>
                    <w:p w14:paraId="2C4CDE3A" w14:textId="77777777" w:rsidR="00A208B5" w:rsidRPr="00B83823" w:rsidRDefault="00A208B5" w:rsidP="002E5E3E">
                      <w:pPr>
                        <w:numPr>
                          <w:ilvl w:val="0"/>
                          <w:numId w:val="19"/>
                        </w:numPr>
                        <w:spacing w:after="120" w:line="240" w:lineRule="auto"/>
                        <w:rPr>
                          <w:i/>
                          <w:iCs/>
                        </w:rPr>
                      </w:pPr>
                      <w:r w:rsidRPr="00B83823">
                        <w:rPr>
                          <w:i/>
                          <w:iCs/>
                        </w:rPr>
                        <w:t>Professional associations</w:t>
                      </w:r>
                    </w:p>
                    <w:p w14:paraId="1BF623E0" w14:textId="77777777" w:rsidR="00A208B5" w:rsidRPr="00B83823" w:rsidRDefault="00A208B5" w:rsidP="002E5E3E">
                      <w:pPr>
                        <w:numPr>
                          <w:ilvl w:val="0"/>
                          <w:numId w:val="19"/>
                        </w:numPr>
                        <w:spacing w:after="120" w:line="240" w:lineRule="auto"/>
                        <w:rPr>
                          <w:i/>
                          <w:iCs/>
                        </w:rPr>
                      </w:pPr>
                      <w:r w:rsidRPr="00B83823">
                        <w:rPr>
                          <w:i/>
                          <w:iCs/>
                        </w:rPr>
                        <w:t>Regulatory bodies</w:t>
                      </w:r>
                    </w:p>
                    <w:p w14:paraId="4CCB02D2" w14:textId="77777777" w:rsidR="00A208B5" w:rsidRPr="00B83823" w:rsidRDefault="00A208B5" w:rsidP="002E5E3E">
                      <w:pPr>
                        <w:numPr>
                          <w:ilvl w:val="0"/>
                          <w:numId w:val="19"/>
                        </w:numPr>
                        <w:spacing w:after="120" w:line="240" w:lineRule="auto"/>
                        <w:rPr>
                          <w:i/>
                          <w:iCs/>
                        </w:rPr>
                      </w:pPr>
                      <w:r w:rsidRPr="00B83823">
                        <w:rPr>
                          <w:i/>
                          <w:iCs/>
                        </w:rPr>
                        <w:t>Learned societies</w:t>
                      </w:r>
                    </w:p>
                    <w:p w14:paraId="5D1F8629" w14:textId="1E90E45A" w:rsidR="00A208B5" w:rsidRPr="00A90C11" w:rsidRDefault="00A208B5" w:rsidP="002E5E3E">
                      <w:pPr>
                        <w:spacing w:after="120" w:line="240" w:lineRule="auto"/>
                        <w:rPr>
                          <w:i/>
                          <w:iCs/>
                        </w:rPr>
                      </w:pPr>
                      <w:r w:rsidRPr="00A90C11">
                        <w:rPr>
                          <w:i/>
                          <w:iCs/>
                        </w:rPr>
                        <w:t>Some occupations combine these functions into a single professional body, whilst in others they are clearly differentiated organisations.</w:t>
                      </w:r>
                    </w:p>
                  </w:txbxContent>
                </v:textbox>
                <w10:wrap type="topAndBottom" anchorx="margin"/>
              </v:shape>
            </w:pict>
          </mc:Fallback>
        </mc:AlternateContent>
      </w:r>
    </w:p>
    <w:p w14:paraId="0292D219" w14:textId="77777777" w:rsidR="00BC4B3C" w:rsidRDefault="00BC4B3C" w:rsidP="002743A5"/>
    <w:p w14:paraId="637B744D" w14:textId="554B6C93" w:rsidR="00346BC9" w:rsidRDefault="003D6320" w:rsidP="002743A5">
      <w:r>
        <w:t>A</w:t>
      </w:r>
      <w:r w:rsidR="00EF1385">
        <w:t xml:space="preserve"> </w:t>
      </w:r>
      <w:r>
        <w:t>key</w:t>
      </w:r>
      <w:r w:rsidR="00EF1385">
        <w:t xml:space="preserve"> </w:t>
      </w:r>
      <w:r w:rsidR="00ED0E65">
        <w:t>factor</w:t>
      </w:r>
      <w:r w:rsidR="00EF1385">
        <w:t xml:space="preserve"> </w:t>
      </w:r>
      <w:r w:rsidR="00ED0E65">
        <w:t>is</w:t>
      </w:r>
      <w:r w:rsidR="00EF1385">
        <w:t xml:space="preserve"> </w:t>
      </w:r>
      <w:r w:rsidR="00ED0E65">
        <w:t>whether</w:t>
      </w:r>
      <w:r w:rsidR="00EF1385">
        <w:t xml:space="preserve"> </w:t>
      </w:r>
      <w:r w:rsidR="00ED0E65">
        <w:t>they</w:t>
      </w:r>
      <w:r w:rsidR="00EF1385">
        <w:t xml:space="preserve"> </w:t>
      </w:r>
      <w:r w:rsidR="00ED0E65">
        <w:t>are</w:t>
      </w:r>
      <w:r w:rsidR="00EF1385">
        <w:t xml:space="preserve"> </w:t>
      </w:r>
      <w:r w:rsidR="00ED0E65">
        <w:t>a</w:t>
      </w:r>
      <w:r w:rsidR="00EF1385">
        <w:t xml:space="preserve"> </w:t>
      </w:r>
      <w:r w:rsidR="00ED0E65">
        <w:t>regulatory</w:t>
      </w:r>
      <w:r w:rsidR="00EF1385">
        <w:t xml:space="preserve"> </w:t>
      </w:r>
      <w:r w:rsidR="00ED0E65">
        <w:t>body</w:t>
      </w:r>
      <w:r w:rsidR="00223584">
        <w:t>,</w:t>
      </w:r>
      <w:r w:rsidR="00EF1385">
        <w:t xml:space="preserve"> </w:t>
      </w:r>
      <w:r w:rsidR="00223584">
        <w:t>and</w:t>
      </w:r>
      <w:r w:rsidR="00EF1385">
        <w:t xml:space="preserve"> </w:t>
      </w:r>
      <w:r w:rsidR="00F71B44">
        <w:t>accreditation</w:t>
      </w:r>
      <w:r w:rsidR="00EF1385">
        <w:t xml:space="preserve"> </w:t>
      </w:r>
      <w:r w:rsidR="00F71B44">
        <w:t>is</w:t>
      </w:r>
      <w:r w:rsidR="00EF1385">
        <w:t xml:space="preserve"> </w:t>
      </w:r>
      <w:r w:rsidR="00F71B44">
        <w:t>required</w:t>
      </w:r>
      <w:r w:rsidR="00EF1385">
        <w:t xml:space="preserve"> </w:t>
      </w:r>
      <w:r w:rsidR="00F71B44">
        <w:t>through</w:t>
      </w:r>
      <w:r w:rsidR="00EF1385">
        <w:t xml:space="preserve"> </w:t>
      </w:r>
      <w:r w:rsidR="00F71B44">
        <w:t>them</w:t>
      </w:r>
      <w:r w:rsidR="00EF1385">
        <w:t xml:space="preserve"> </w:t>
      </w:r>
      <w:r w:rsidR="00F71B44">
        <w:t>for</w:t>
      </w:r>
      <w:r w:rsidR="00EF1385">
        <w:t xml:space="preserve"> </w:t>
      </w:r>
      <w:r w:rsidR="00F71B44">
        <w:t>anyone</w:t>
      </w:r>
      <w:r w:rsidR="00EF1385">
        <w:t xml:space="preserve"> </w:t>
      </w:r>
      <w:r w:rsidR="00F71B44">
        <w:t>wishing</w:t>
      </w:r>
      <w:r w:rsidR="00EF1385">
        <w:t xml:space="preserve"> </w:t>
      </w:r>
      <w:r w:rsidR="00F71B44">
        <w:t>to</w:t>
      </w:r>
      <w:r w:rsidR="00EF1385">
        <w:t xml:space="preserve"> </w:t>
      </w:r>
      <w:r w:rsidR="00F71B44">
        <w:t>work</w:t>
      </w:r>
      <w:r w:rsidR="00EF1385">
        <w:t xml:space="preserve"> </w:t>
      </w:r>
      <w:r w:rsidR="00F71B44">
        <w:t>in</w:t>
      </w:r>
      <w:r w:rsidR="00EF1385">
        <w:t xml:space="preserve"> </w:t>
      </w:r>
      <w:r w:rsidR="00F71B44">
        <w:t>the</w:t>
      </w:r>
      <w:r w:rsidR="00EF1385">
        <w:t xml:space="preserve"> </w:t>
      </w:r>
      <w:r w:rsidR="00F71B44">
        <w:t>field.</w:t>
      </w:r>
      <w:r w:rsidR="00EF1385">
        <w:t xml:space="preserve"> </w:t>
      </w:r>
      <w:r w:rsidR="005A2ED2">
        <w:t>This</w:t>
      </w:r>
      <w:r w:rsidR="00EF1385">
        <w:t xml:space="preserve"> </w:t>
      </w:r>
      <w:r w:rsidR="00A00165">
        <w:t>is</w:t>
      </w:r>
      <w:r w:rsidR="00EF1385">
        <w:t xml:space="preserve"> </w:t>
      </w:r>
      <w:r w:rsidR="002743A5">
        <w:t>c</w:t>
      </w:r>
      <w:r w:rsidR="002743A5" w:rsidRPr="002743A5">
        <w:t>urrently</w:t>
      </w:r>
      <w:r w:rsidR="00EF1385">
        <w:t xml:space="preserve"> </w:t>
      </w:r>
      <w:r w:rsidR="00955597">
        <w:t>an</w:t>
      </w:r>
      <w:r w:rsidR="00EF1385">
        <w:t xml:space="preserve"> </w:t>
      </w:r>
      <w:r w:rsidR="00955597">
        <w:t>area</w:t>
      </w:r>
      <w:r w:rsidR="00EF1385">
        <w:t xml:space="preserve"> </w:t>
      </w:r>
      <w:r w:rsidR="00955597">
        <w:t>of</w:t>
      </w:r>
      <w:r w:rsidR="00EF1385">
        <w:t xml:space="preserve"> </w:t>
      </w:r>
      <w:r w:rsidR="00955597">
        <w:t>policy</w:t>
      </w:r>
      <w:r w:rsidR="00EF1385">
        <w:t xml:space="preserve"> </w:t>
      </w:r>
      <w:r w:rsidR="00955597">
        <w:t>development</w:t>
      </w:r>
      <w:r w:rsidR="00EF1385">
        <w:t xml:space="preserve"> </w:t>
      </w:r>
      <w:r w:rsidR="00955597">
        <w:t>in</w:t>
      </w:r>
      <w:r w:rsidR="00EF1385">
        <w:t xml:space="preserve"> </w:t>
      </w:r>
      <w:r w:rsidR="00955597">
        <w:t>the</w:t>
      </w:r>
      <w:r w:rsidR="00EF1385">
        <w:t xml:space="preserve"> </w:t>
      </w:r>
      <w:r w:rsidR="00955597">
        <w:t>UK</w:t>
      </w:r>
      <w:r w:rsidR="00EF1385">
        <w:t xml:space="preserve"> </w:t>
      </w:r>
      <w:r w:rsidR="002F51C1">
        <w:t>following</w:t>
      </w:r>
      <w:r w:rsidR="00EF1385">
        <w:t xml:space="preserve"> </w:t>
      </w:r>
      <w:r w:rsidR="002F51C1">
        <w:t>its</w:t>
      </w:r>
      <w:r w:rsidR="00EF1385">
        <w:t xml:space="preserve"> </w:t>
      </w:r>
      <w:r w:rsidR="002F51C1">
        <w:t>exit</w:t>
      </w:r>
      <w:r w:rsidR="00EF1385">
        <w:t xml:space="preserve"> </w:t>
      </w:r>
      <w:r w:rsidR="002F51C1">
        <w:t>from</w:t>
      </w:r>
      <w:r w:rsidR="00EF1385">
        <w:t xml:space="preserve"> </w:t>
      </w:r>
      <w:r w:rsidR="002F51C1">
        <w:t>the</w:t>
      </w:r>
      <w:r w:rsidR="00EF1385">
        <w:t xml:space="preserve"> </w:t>
      </w:r>
      <w:r w:rsidR="002F51C1">
        <w:t>EU.</w:t>
      </w:r>
      <w:r w:rsidR="00EF1385">
        <w:t xml:space="preserve"> </w:t>
      </w:r>
      <w:r w:rsidR="002F51C1">
        <w:t>T</w:t>
      </w:r>
      <w:r w:rsidR="002743A5" w:rsidRPr="002743A5">
        <w:t>he</w:t>
      </w:r>
      <w:r w:rsidR="00EF1385">
        <w:t xml:space="preserve"> </w:t>
      </w:r>
      <w:r w:rsidR="002743A5" w:rsidRPr="002743A5">
        <w:t>framework</w:t>
      </w:r>
      <w:r w:rsidR="00EF1385">
        <w:t xml:space="preserve"> </w:t>
      </w:r>
      <w:r w:rsidR="002743A5" w:rsidRPr="002743A5">
        <w:t>to</w:t>
      </w:r>
      <w:r w:rsidR="00EF1385">
        <w:t xml:space="preserve"> </w:t>
      </w:r>
      <w:r w:rsidR="002743A5" w:rsidRPr="002743A5">
        <w:t>recognise</w:t>
      </w:r>
      <w:r w:rsidR="00EF1385">
        <w:t xml:space="preserve"> </w:t>
      </w:r>
      <w:r w:rsidR="00346BC9">
        <w:t>overseas</w:t>
      </w:r>
      <w:r w:rsidR="00EF1385">
        <w:t xml:space="preserve"> </w:t>
      </w:r>
      <w:r w:rsidR="002743A5" w:rsidRPr="002743A5">
        <w:t>professional</w:t>
      </w:r>
      <w:r w:rsidR="00EF1385">
        <w:t xml:space="preserve"> </w:t>
      </w:r>
      <w:r w:rsidR="002743A5" w:rsidRPr="002743A5">
        <w:t>qualifications</w:t>
      </w:r>
      <w:r w:rsidR="00EF1385">
        <w:t xml:space="preserve"> </w:t>
      </w:r>
      <w:r w:rsidR="002743A5" w:rsidRPr="002743A5">
        <w:t>in</w:t>
      </w:r>
      <w:r w:rsidR="00EF1385">
        <w:t xml:space="preserve"> </w:t>
      </w:r>
      <w:r w:rsidR="002743A5" w:rsidRPr="002743A5">
        <w:t>the</w:t>
      </w:r>
      <w:r w:rsidR="00EF1385">
        <w:t xml:space="preserve"> </w:t>
      </w:r>
      <w:r w:rsidR="002743A5" w:rsidRPr="002743A5">
        <w:t>UK</w:t>
      </w:r>
      <w:r w:rsidR="00EF1385">
        <w:t xml:space="preserve"> </w:t>
      </w:r>
      <w:r w:rsidR="002F51C1">
        <w:t>mainly</w:t>
      </w:r>
      <w:r w:rsidR="00EF1385">
        <w:t xml:space="preserve"> </w:t>
      </w:r>
      <w:r w:rsidR="002F51C1">
        <w:t>stems</w:t>
      </w:r>
      <w:r w:rsidR="00EF1385">
        <w:t xml:space="preserve"> </w:t>
      </w:r>
      <w:r w:rsidR="002F51C1">
        <w:t>from</w:t>
      </w:r>
      <w:r w:rsidR="00EF1385">
        <w:t xml:space="preserve"> </w:t>
      </w:r>
      <w:r w:rsidR="002F51C1">
        <w:t>t</w:t>
      </w:r>
      <w:r w:rsidR="002743A5" w:rsidRPr="002743A5">
        <w:t>he</w:t>
      </w:r>
      <w:r w:rsidR="00EF1385">
        <w:t xml:space="preserve"> </w:t>
      </w:r>
      <w:r w:rsidR="002743A5" w:rsidRPr="002743A5">
        <w:t>EU</w:t>
      </w:r>
      <w:r w:rsidR="00EF1385">
        <w:t xml:space="preserve"> </w:t>
      </w:r>
      <w:r w:rsidR="002743A5" w:rsidRPr="002743A5">
        <w:t>Mutual</w:t>
      </w:r>
      <w:r w:rsidR="00EF1385">
        <w:t xml:space="preserve"> </w:t>
      </w:r>
      <w:r w:rsidR="002743A5" w:rsidRPr="002743A5">
        <w:t>Recognition</w:t>
      </w:r>
      <w:r w:rsidR="00EF1385">
        <w:t xml:space="preserve"> </w:t>
      </w:r>
      <w:r w:rsidR="002743A5" w:rsidRPr="002743A5">
        <w:t>of</w:t>
      </w:r>
      <w:r w:rsidR="00EF1385">
        <w:t xml:space="preserve"> </w:t>
      </w:r>
      <w:r w:rsidR="002743A5" w:rsidRPr="002743A5">
        <w:t>Professional</w:t>
      </w:r>
      <w:r w:rsidR="00EF1385">
        <w:t xml:space="preserve"> </w:t>
      </w:r>
      <w:r w:rsidR="002743A5" w:rsidRPr="002743A5">
        <w:t>Qualifications</w:t>
      </w:r>
      <w:r w:rsidR="00EF1385">
        <w:t xml:space="preserve"> </w:t>
      </w:r>
      <w:r w:rsidR="002743A5" w:rsidRPr="002743A5">
        <w:t>Directive</w:t>
      </w:r>
      <w:r w:rsidR="00EF1385">
        <w:t xml:space="preserve"> </w:t>
      </w:r>
      <w:r w:rsidR="002743A5" w:rsidRPr="002743A5">
        <w:t>2005</w:t>
      </w:r>
      <w:r w:rsidR="00EF1385">
        <w:t xml:space="preserve"> </w:t>
      </w:r>
      <w:r w:rsidR="002743A5" w:rsidRPr="002743A5">
        <w:t>(MRPQ</w:t>
      </w:r>
      <w:r w:rsidR="00EF1385">
        <w:t xml:space="preserve"> </w:t>
      </w:r>
      <w:r w:rsidR="002743A5" w:rsidRPr="002743A5">
        <w:t>Directive)</w:t>
      </w:r>
      <w:r w:rsidR="00346BC9">
        <w:t>,</w:t>
      </w:r>
      <w:r w:rsidR="00EF1385">
        <w:t xml:space="preserve"> </w:t>
      </w:r>
      <w:r w:rsidR="00346BC9">
        <w:t>and</w:t>
      </w:r>
      <w:r w:rsidR="00EF1385">
        <w:t xml:space="preserve"> </w:t>
      </w:r>
      <w:r w:rsidR="00346BC9">
        <w:t>the</w:t>
      </w:r>
      <w:r w:rsidR="00EF1385">
        <w:t xml:space="preserve"> </w:t>
      </w:r>
      <w:r w:rsidR="002156C5">
        <w:t>Department</w:t>
      </w:r>
      <w:r w:rsidR="00EF1385">
        <w:t xml:space="preserve"> </w:t>
      </w:r>
      <w:r w:rsidR="002156C5">
        <w:t>of</w:t>
      </w:r>
      <w:r w:rsidR="00EF1385">
        <w:t xml:space="preserve"> </w:t>
      </w:r>
      <w:r w:rsidR="002156C5">
        <w:t>Business</w:t>
      </w:r>
      <w:r w:rsidR="00EF1385">
        <w:t xml:space="preserve"> </w:t>
      </w:r>
      <w:r w:rsidR="00C15BD1">
        <w:t>Energy</w:t>
      </w:r>
      <w:r w:rsidR="00EF1385">
        <w:t xml:space="preserve"> </w:t>
      </w:r>
      <w:r w:rsidR="00C15BD1">
        <w:t>&amp;</w:t>
      </w:r>
      <w:r w:rsidR="00EF1385">
        <w:t xml:space="preserve"> </w:t>
      </w:r>
      <w:r w:rsidR="00C15BD1">
        <w:t>Industrial</w:t>
      </w:r>
      <w:r w:rsidR="00EF1385">
        <w:t xml:space="preserve"> </w:t>
      </w:r>
      <w:r w:rsidR="00C15BD1">
        <w:t>Strategy</w:t>
      </w:r>
      <w:r w:rsidR="00EF1385">
        <w:t xml:space="preserve"> </w:t>
      </w:r>
      <w:r w:rsidR="002156C5">
        <w:t>(BEIS)</w:t>
      </w:r>
      <w:r w:rsidR="00EF1385">
        <w:t xml:space="preserve"> </w:t>
      </w:r>
      <w:r w:rsidR="00346BC9">
        <w:t>is</w:t>
      </w:r>
      <w:r w:rsidR="00EF1385">
        <w:t xml:space="preserve"> </w:t>
      </w:r>
      <w:r w:rsidR="00346BC9">
        <w:t>developing</w:t>
      </w:r>
      <w:r w:rsidR="00EF1385">
        <w:t xml:space="preserve"> </w:t>
      </w:r>
      <w:r w:rsidR="00346BC9">
        <w:t>systems</w:t>
      </w:r>
      <w:r w:rsidR="00EF1385">
        <w:t xml:space="preserve"> </w:t>
      </w:r>
      <w:r w:rsidR="00346BC9">
        <w:t>to</w:t>
      </w:r>
      <w:r w:rsidR="00EF1385">
        <w:t xml:space="preserve"> </w:t>
      </w:r>
      <w:r w:rsidR="00346BC9">
        <w:t>replace</w:t>
      </w:r>
      <w:r w:rsidR="00EF1385">
        <w:t xml:space="preserve"> </w:t>
      </w:r>
      <w:r w:rsidR="00346BC9">
        <w:t>it</w:t>
      </w:r>
      <w:r w:rsidR="00EF1385">
        <w:t xml:space="preserve"> </w:t>
      </w:r>
      <w:r w:rsidR="002156C5">
        <w:fldChar w:fldCharType="begin"/>
      </w:r>
      <w:r w:rsidR="00DE380F">
        <w:instrText xml:space="preserve"> ADDIN EN.CITE &lt;EndNote&gt;&lt;Cite&gt;&lt;Author&gt;UK Government&lt;/Author&gt;&lt;Year&gt;2021&lt;/Year&gt;&lt;IDText&gt;Recognition of professional qualifications and regulation of professions: policy statement&lt;/IDText&gt;&lt;DisplayText&gt;(UK Government, 2021)&lt;/DisplayText&gt;&lt;record&gt;&lt;urls&gt;&lt;related-urls&gt;&lt;url&gt;https://www.gov.uk/government/publications/recognition-of-professional-qualifications-and-regulation-of-professions-policy-statement&lt;/url&gt;&lt;/related-urls&gt;&lt;/urls&gt;&lt;titles&gt;&lt;title&gt;Recognition of professional qualifications and regulation of professions: policy statement&lt;/title&gt;&lt;/titles&gt;&lt;contributors&gt;&lt;authors&gt;&lt;author&gt;UK Government,&lt;/author&gt;&lt;/authors&gt;&lt;/contributors&gt;&lt;added-date format="utc"&gt;1670002767&lt;/added-date&gt;&lt;ref-type name="Government Document"&gt;46&lt;/ref-type&gt;&lt;dates&gt;&lt;year&gt;2021&lt;/year&gt;&lt;/dates&gt;&lt;rec-number&gt;1677&lt;/rec-number&gt;&lt;last-updated-date format="utc"&gt;1670003706&lt;/last-updated-date&gt;&lt;contributors&gt;&lt;secondary-authors&gt;&lt;author&gt;Department for Business, Energy &amp;amp; Industrial Strategy&lt;/author&gt;&lt;/secondary-authors&gt;&lt;/contributors&gt;&lt;/record&gt;&lt;/Cite&gt;&lt;/EndNote&gt;</w:instrText>
      </w:r>
      <w:r w:rsidR="002156C5">
        <w:fldChar w:fldCharType="separate"/>
      </w:r>
      <w:r w:rsidR="00DE380F">
        <w:rPr>
          <w:noProof/>
        </w:rPr>
        <w:t>(UK</w:t>
      </w:r>
      <w:r w:rsidR="00EF1385">
        <w:rPr>
          <w:noProof/>
        </w:rPr>
        <w:t xml:space="preserve"> </w:t>
      </w:r>
      <w:r w:rsidR="00DE380F">
        <w:rPr>
          <w:noProof/>
        </w:rPr>
        <w:t>Government,</w:t>
      </w:r>
      <w:r w:rsidR="00EF1385">
        <w:rPr>
          <w:noProof/>
        </w:rPr>
        <w:t xml:space="preserve"> </w:t>
      </w:r>
      <w:r w:rsidR="00DE380F">
        <w:rPr>
          <w:noProof/>
        </w:rPr>
        <w:t>2021)</w:t>
      </w:r>
      <w:r w:rsidR="002156C5">
        <w:fldChar w:fldCharType="end"/>
      </w:r>
      <w:r w:rsidR="00346BC9">
        <w:t>.</w:t>
      </w:r>
      <w:r w:rsidR="00EF1385">
        <w:t xml:space="preserve"> </w:t>
      </w:r>
      <w:r w:rsidR="009D71AA">
        <w:t>As</w:t>
      </w:r>
      <w:r w:rsidR="00EF1385">
        <w:t xml:space="preserve"> </w:t>
      </w:r>
      <w:r w:rsidR="009D71AA">
        <w:t>part</w:t>
      </w:r>
      <w:r w:rsidR="00EF1385">
        <w:t xml:space="preserve"> </w:t>
      </w:r>
      <w:r w:rsidR="009D71AA">
        <w:t>of</w:t>
      </w:r>
      <w:r w:rsidR="00EF1385">
        <w:t xml:space="preserve"> </w:t>
      </w:r>
      <w:r w:rsidR="009D71AA">
        <w:t>this</w:t>
      </w:r>
      <w:r w:rsidR="00EF1385">
        <w:t xml:space="preserve"> </w:t>
      </w:r>
      <w:r w:rsidR="009D71AA">
        <w:t>policy</w:t>
      </w:r>
      <w:r w:rsidR="00EF1385">
        <w:t xml:space="preserve"> </w:t>
      </w:r>
      <w:r w:rsidR="00591F66">
        <w:t>ini</w:t>
      </w:r>
      <w:r w:rsidR="00687F53">
        <w:t>tiative,</w:t>
      </w:r>
      <w:r w:rsidR="00EF1385">
        <w:t xml:space="preserve"> </w:t>
      </w:r>
      <w:r w:rsidR="00687F53">
        <w:t>BEIS</w:t>
      </w:r>
      <w:r w:rsidR="00EF1385">
        <w:t xml:space="preserve"> </w:t>
      </w:r>
      <w:r w:rsidR="00687F53">
        <w:t>briefly</w:t>
      </w:r>
      <w:r w:rsidR="00EF1385">
        <w:t xml:space="preserve"> </w:t>
      </w:r>
      <w:r w:rsidR="00687F53">
        <w:t>outlines</w:t>
      </w:r>
      <w:r w:rsidR="00EF1385">
        <w:t xml:space="preserve"> </w:t>
      </w:r>
      <w:r w:rsidR="00687F53">
        <w:t>the</w:t>
      </w:r>
      <w:r w:rsidR="00EF1385">
        <w:t xml:space="preserve"> </w:t>
      </w:r>
      <w:r w:rsidR="00687F53">
        <w:t>nature</w:t>
      </w:r>
      <w:r w:rsidR="00EF1385">
        <w:t xml:space="preserve"> </w:t>
      </w:r>
      <w:r w:rsidR="00687F53">
        <w:t>of</w:t>
      </w:r>
      <w:r w:rsidR="00EF1385">
        <w:t xml:space="preserve"> </w:t>
      </w:r>
      <w:r w:rsidR="00687F53">
        <w:t>arrangements</w:t>
      </w:r>
      <w:r w:rsidR="00EF1385">
        <w:t xml:space="preserve"> </w:t>
      </w:r>
      <w:r w:rsidR="00687F53">
        <w:t>for</w:t>
      </w:r>
      <w:r w:rsidR="00EF1385">
        <w:t xml:space="preserve"> </w:t>
      </w:r>
      <w:r w:rsidR="00687F53">
        <w:t>regulation</w:t>
      </w:r>
      <w:r w:rsidR="00EF1385">
        <w:t xml:space="preserve"> </w:t>
      </w:r>
      <w:r w:rsidR="00687F53">
        <w:t>of</w:t>
      </w:r>
      <w:r w:rsidR="00EF1385">
        <w:t xml:space="preserve"> </w:t>
      </w:r>
      <w:r w:rsidR="00687F53">
        <w:t>professions</w:t>
      </w:r>
      <w:r w:rsidR="00EF1385">
        <w:t xml:space="preserve"> </w:t>
      </w:r>
      <w:r w:rsidR="00687F53">
        <w:t>(Box</w:t>
      </w:r>
      <w:r w:rsidR="00EF1385">
        <w:t xml:space="preserve"> </w:t>
      </w:r>
      <w:r w:rsidR="00687F53">
        <w:t>2)</w:t>
      </w:r>
      <w:r w:rsidR="00664C1B">
        <w:t>,</w:t>
      </w:r>
      <w:r w:rsidR="00EF1385">
        <w:t xml:space="preserve"> </w:t>
      </w:r>
      <w:r w:rsidR="00664C1B">
        <w:t>which</w:t>
      </w:r>
      <w:r w:rsidR="00EF1385">
        <w:t xml:space="preserve"> </w:t>
      </w:r>
      <w:r w:rsidR="00664C1B">
        <w:t>highlights</w:t>
      </w:r>
      <w:r w:rsidR="00EF1385">
        <w:t xml:space="preserve"> </w:t>
      </w:r>
      <w:r w:rsidR="00664C1B">
        <w:t>the</w:t>
      </w:r>
      <w:r w:rsidR="00EF1385">
        <w:t xml:space="preserve"> </w:t>
      </w:r>
      <w:r w:rsidR="00664C1B">
        <w:t>complexity</w:t>
      </w:r>
      <w:r w:rsidR="00EF1385">
        <w:t xml:space="preserve"> </w:t>
      </w:r>
      <w:r w:rsidR="00664C1B">
        <w:t>and</w:t>
      </w:r>
      <w:r w:rsidR="00EF1385">
        <w:t xml:space="preserve"> </w:t>
      </w:r>
      <w:r w:rsidR="00664C1B">
        <w:t>variety</w:t>
      </w:r>
      <w:r w:rsidR="00EF1385">
        <w:t xml:space="preserve"> </w:t>
      </w:r>
      <w:r w:rsidR="005E3F34">
        <w:t>of</w:t>
      </w:r>
      <w:r w:rsidR="00EF1385">
        <w:t xml:space="preserve"> </w:t>
      </w:r>
      <w:r w:rsidR="005E3F34">
        <w:t>professions,</w:t>
      </w:r>
      <w:r w:rsidR="00EF1385">
        <w:t xml:space="preserve"> </w:t>
      </w:r>
      <w:r w:rsidR="0035688B">
        <w:t>organisations,</w:t>
      </w:r>
      <w:r w:rsidR="00EF1385">
        <w:t xml:space="preserve"> </w:t>
      </w:r>
      <w:r w:rsidR="005E3F34">
        <w:t>and</w:t>
      </w:r>
      <w:r w:rsidR="00EF1385">
        <w:t xml:space="preserve"> </w:t>
      </w:r>
      <w:r w:rsidR="005E3F34">
        <w:t>processes.</w:t>
      </w:r>
    </w:p>
    <w:p w14:paraId="6811ECF7" w14:textId="28E062BA" w:rsidR="00746064" w:rsidRDefault="00746064" w:rsidP="002743A5"/>
    <w:p w14:paraId="43383789" w14:textId="2C6888B8" w:rsidR="009F2133" w:rsidRDefault="00CE211F" w:rsidP="002743A5">
      <w:r>
        <w:rPr>
          <w:noProof/>
        </w:rPr>
        <w:lastRenderedPageBreak/>
        <mc:AlternateContent>
          <mc:Choice Requires="wps">
            <w:drawing>
              <wp:anchor distT="0" distB="0" distL="114300" distR="114300" simplePos="0" relativeHeight="251659264" behindDoc="0" locked="0" layoutInCell="1" allowOverlap="1" wp14:anchorId="0FA5CAAD" wp14:editId="4151C4F3">
                <wp:simplePos x="0" y="0"/>
                <wp:positionH relativeFrom="margin">
                  <wp:align>center</wp:align>
                </wp:positionH>
                <wp:positionV relativeFrom="paragraph">
                  <wp:posOffset>60325</wp:posOffset>
                </wp:positionV>
                <wp:extent cx="5210175" cy="1404620"/>
                <wp:effectExtent l="0" t="0" r="28575" b="158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1404620"/>
                        </a:xfrm>
                        <a:prstGeom prst="rect">
                          <a:avLst/>
                        </a:prstGeom>
                        <a:solidFill>
                          <a:srgbClr val="FFFFFF"/>
                        </a:solidFill>
                        <a:ln w="9525">
                          <a:solidFill>
                            <a:srgbClr val="000000"/>
                          </a:solidFill>
                          <a:miter lim="800000"/>
                          <a:headEnd/>
                          <a:tailEnd/>
                        </a:ln>
                      </wps:spPr>
                      <wps:txbx>
                        <w:txbxContent>
                          <w:p w14:paraId="1D8A8B93" w14:textId="4B53D873" w:rsidR="00A208B5" w:rsidRDefault="00A208B5" w:rsidP="00C35B7C">
                            <w:pPr>
                              <w:spacing w:after="120" w:line="240" w:lineRule="auto"/>
                            </w:pPr>
                            <w:r>
                              <w:t xml:space="preserve">Box 2. Outline of regulatory arrangements for professions in the UK </w:t>
                            </w:r>
                            <w:hyperlink r:id="rId16" w:history="1">
                              <w:r>
                                <w:rPr>
                                  <w:rStyle w:val="Hyperlink"/>
                                </w:rPr>
                                <w:t>BEIS</w:t>
                              </w:r>
                            </w:hyperlink>
                            <w:r>
                              <w:t xml:space="preserve"> </w:t>
                            </w:r>
                          </w:p>
                          <w:p w14:paraId="4F6BA624" w14:textId="77777777" w:rsidR="00A208B5" w:rsidRDefault="00A208B5" w:rsidP="00C35B7C">
                            <w:pPr>
                              <w:spacing w:after="120" w:line="240" w:lineRule="auto"/>
                              <w:rPr>
                                <w:i/>
                                <w:iCs/>
                              </w:rPr>
                            </w:pPr>
                            <w:r w:rsidRPr="00682315">
                              <w:rPr>
                                <w:i/>
                                <w:iCs/>
                              </w:rPr>
                              <w:t xml:space="preserve">Across the UK there are over 160 professions that are regulated by legislation, by more than 50 regulators, in addition to a range of other professions regulated voluntarily. These professions, such as nursing and teaching, provide a wide range of employment opportunities. A regulated profession is one in which there are restrictions to pursuing the activities or a subset of activities of the profession, such as for doctors, and/or restrictions for using a professional title, such as the use of 'architect’. </w:t>
                            </w:r>
                          </w:p>
                          <w:p w14:paraId="671954ED" w14:textId="60EBC183" w:rsidR="00A208B5" w:rsidRPr="00682315" w:rsidRDefault="00A208B5" w:rsidP="00C35B7C">
                            <w:pPr>
                              <w:spacing w:after="120" w:line="240" w:lineRule="auto"/>
                              <w:rPr>
                                <w:i/>
                                <w:iCs/>
                              </w:rPr>
                            </w:pPr>
                            <w:r w:rsidRPr="00682315">
                              <w:rPr>
                                <w:i/>
                                <w:iCs/>
                              </w:rPr>
                              <w:t>The most common example of a professional regulation is where an individual is required by law to register with a regulator in order to practise within that profession. This usually requires members to gain a qualification or carry out specialised training to demonstrate their capability in their chosen field. Regulation can also be done on a voluntary basis, for example where chartered professional bodies grant individuals the right to use a particular professional title, such as ‘chartered accountant’ in the UK.</w:t>
                            </w:r>
                          </w:p>
                          <w:p w14:paraId="51DBEFB9" w14:textId="77777777" w:rsidR="00A208B5" w:rsidRPr="00682315" w:rsidRDefault="00A208B5" w:rsidP="00C35B7C">
                            <w:pPr>
                              <w:spacing w:after="120" w:line="240" w:lineRule="auto"/>
                              <w:rPr>
                                <w:i/>
                                <w:iCs/>
                              </w:rPr>
                            </w:pPr>
                            <w:r w:rsidRPr="00682315">
                              <w:rPr>
                                <w:i/>
                                <w:iCs/>
                              </w:rPr>
                              <w:t>Professions can benefit from distinct approaches to regulation, attuned to the needs of the profession and the territory covered by the relevant regulator. The regulation of some professions is underpinned by specific legislation, such as nursing. The regulation of some other professions is managed voluntarily, without underpinning legislation, such as professions that are regulated by some Chartered Bodies.</w:t>
                            </w:r>
                          </w:p>
                          <w:p w14:paraId="7D886E0F" w14:textId="77777777" w:rsidR="00A208B5" w:rsidRPr="00A90C11" w:rsidRDefault="00A208B5" w:rsidP="00C35B7C">
                            <w:pPr>
                              <w:spacing w:after="120" w:line="240" w:lineRule="auto"/>
                              <w:rPr>
                                <w:i/>
                                <w:iCs/>
                              </w:rPr>
                            </w:pPr>
                            <w:r w:rsidRPr="00682315">
                              <w:rPr>
                                <w:i/>
                                <w:iCs/>
                              </w:rPr>
                              <w:t>There are different arrangements in place in different parts of the UK for the regulation of certain professions, for example for solicitors, primary and secondary school teachers, and social workers. The distinctive approaches to the regulation of some professions in different parts of the UK reflect the differences in, for example, the justice and education system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0FA5CAAD" id="_x0000_s1027" type="#_x0000_t202" style="position:absolute;left:0;text-align:left;margin-left:0;margin-top:4.75pt;width:410.25pt;height:110.6pt;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">
                <v:textbox style="mso-fit-shape-to-text:t">
                  <w:txbxContent>
                    <w:p w14:paraId="1D8A8B93" w14:textId="4B53D873" w:rsidR="00A208B5" w:rsidRDefault="00A208B5" w:rsidP="00C35B7C">
                      <w:pPr>
                        <w:spacing w:after="120" w:line="240" w:lineRule="auto"/>
                      </w:pPr>
                      <w:r>
                        <w:t xml:space="preserve">Box 2. Outline of regulatory arrangements for professions in the UK </w:t>
                      </w:r>
                      <w:hyperlink r:id="rId17" w:history="1">
                        <w:r>
                          <w:rPr>
                            <w:rStyle w:val="Hyperlink"/>
                          </w:rPr>
                          <w:t>BEIS</w:t>
                        </w:r>
                      </w:hyperlink>
                      <w:r>
                        <w:t xml:space="preserve"> </w:t>
                      </w:r>
                    </w:p>
                    <w:p w14:paraId="4F6BA624" w14:textId="77777777" w:rsidR="00A208B5" w:rsidRDefault="00A208B5" w:rsidP="00C35B7C">
                      <w:pPr>
                        <w:spacing w:after="120" w:line="240" w:lineRule="auto"/>
                        <w:rPr>
                          <w:i/>
                          <w:iCs/>
                        </w:rPr>
                      </w:pPr>
                      <w:r w:rsidRPr="00682315">
                        <w:rPr>
                          <w:i/>
                          <w:iCs/>
                        </w:rPr>
                        <w:t xml:space="preserve">Across the UK there are over 160 professions that are regulated by legislation, by more than 50 regulators, in addition to a range of other professions regulated voluntarily. These professions, such as nursing and teaching, provide a wide range of employment opportunities. A regulated profession is one in which there are restrictions to pursuing the activities or a subset of activities of the profession, such as for doctors, and/or restrictions for using a professional title, such as the use of 'architect’. </w:t>
                      </w:r>
                    </w:p>
                    <w:p w14:paraId="671954ED" w14:textId="60EBC183" w:rsidR="00A208B5" w:rsidRPr="00682315" w:rsidRDefault="00A208B5" w:rsidP="00C35B7C">
                      <w:pPr>
                        <w:spacing w:after="120" w:line="240" w:lineRule="auto"/>
                        <w:rPr>
                          <w:i/>
                          <w:iCs/>
                        </w:rPr>
                      </w:pPr>
                      <w:r w:rsidRPr="00682315">
                        <w:rPr>
                          <w:i/>
                          <w:iCs/>
                        </w:rPr>
                        <w:t>The most common example of a professional regulation is where an individual is required by law to register with a regulator in order to practise within that profession. This usually requires members to gain a qualification or carry out specialised training to demonstrate their capability in their chosen field. Regulation can also be done on a voluntary basis, for example where chartered professional bodies grant individuals the right to use a particular professional title, such as ‘chartered accountant’ in the UK.</w:t>
                      </w:r>
                    </w:p>
                    <w:p w14:paraId="51DBEFB9" w14:textId="77777777" w:rsidR="00A208B5" w:rsidRPr="00682315" w:rsidRDefault="00A208B5" w:rsidP="00C35B7C">
                      <w:pPr>
                        <w:spacing w:after="120" w:line="240" w:lineRule="auto"/>
                        <w:rPr>
                          <w:i/>
                          <w:iCs/>
                        </w:rPr>
                      </w:pPr>
                      <w:r w:rsidRPr="00682315">
                        <w:rPr>
                          <w:i/>
                          <w:iCs/>
                        </w:rPr>
                        <w:t>Professions can benefit from distinct approaches to regulation, attuned to the needs of the profession and the territory covered by the relevant regulator. The regulation of some professions is underpinned by specific legislation, such as nursing. The regulation of some other professions is managed voluntarily, without underpinning legislation, such as professions that are regulated by some Chartered Bodies.</w:t>
                      </w:r>
                    </w:p>
                    <w:p w14:paraId="7D886E0F" w14:textId="77777777" w:rsidR="00A208B5" w:rsidRPr="00A90C11" w:rsidRDefault="00A208B5" w:rsidP="00C35B7C">
                      <w:pPr>
                        <w:spacing w:after="120" w:line="240" w:lineRule="auto"/>
                        <w:rPr>
                          <w:i/>
                          <w:iCs/>
                        </w:rPr>
                      </w:pPr>
                      <w:r w:rsidRPr="00682315">
                        <w:rPr>
                          <w:i/>
                          <w:iCs/>
                        </w:rPr>
                        <w:t>There are different arrangements in place in different parts of the UK for the regulation of certain professions, for example for solicitors, primary and secondary school teachers, and social workers. The distinctive approaches to the regulation of some professions in different parts of the UK reflect the differences in, for example, the justice and education systems.</w:t>
                      </w:r>
                    </w:p>
                  </w:txbxContent>
                </v:textbox>
                <w10:wrap type="topAndBottom" anchorx="margin"/>
              </v:shape>
            </w:pict>
          </mc:Fallback>
        </mc:AlternateContent>
      </w:r>
    </w:p>
    <w:p w14:paraId="06942A49" w14:textId="10693D71" w:rsidR="009F2133" w:rsidRDefault="009F2133" w:rsidP="009F2133">
      <w:r>
        <w:t>A</w:t>
      </w:r>
      <w:r w:rsidR="00EF1385">
        <w:t xml:space="preserve"> </w:t>
      </w:r>
      <w:r>
        <w:t>few</w:t>
      </w:r>
      <w:r w:rsidR="00EF1385">
        <w:t xml:space="preserve"> </w:t>
      </w:r>
      <w:r>
        <w:t>examples</w:t>
      </w:r>
      <w:r w:rsidR="00EF1385">
        <w:t xml:space="preserve"> </w:t>
      </w:r>
      <w:r>
        <w:t>will</w:t>
      </w:r>
      <w:r w:rsidR="00EF1385">
        <w:t xml:space="preserve"> </w:t>
      </w:r>
      <w:r>
        <w:t>illustrate</w:t>
      </w:r>
      <w:r w:rsidR="00EF1385">
        <w:t xml:space="preserve"> </w:t>
      </w:r>
      <w:r>
        <w:t>this</w:t>
      </w:r>
      <w:r w:rsidR="00EF1385">
        <w:t xml:space="preserve"> </w:t>
      </w:r>
      <w:r w:rsidR="00DF62FA">
        <w:t>further</w:t>
      </w:r>
      <w:r>
        <w:t>:</w:t>
      </w:r>
      <w:r w:rsidR="00EF1385">
        <w:t xml:space="preserve"> </w:t>
      </w:r>
      <w:r>
        <w:t>Some</w:t>
      </w:r>
      <w:r w:rsidR="00EF1385">
        <w:t xml:space="preserve"> </w:t>
      </w:r>
      <w:r>
        <w:t>entities</w:t>
      </w:r>
      <w:r w:rsidR="00EF1385">
        <w:t xml:space="preserve"> </w:t>
      </w:r>
      <w:r>
        <w:t>are</w:t>
      </w:r>
      <w:r w:rsidR="00EF1385">
        <w:t xml:space="preserve"> </w:t>
      </w:r>
      <w:r>
        <w:t>associated</w:t>
      </w:r>
      <w:r w:rsidR="00EF1385">
        <w:t xml:space="preserve"> </w:t>
      </w:r>
      <w:r>
        <w:t>with</w:t>
      </w:r>
      <w:r w:rsidR="00EF1385">
        <w:t xml:space="preserve"> </w:t>
      </w:r>
      <w:r>
        <w:t>a</w:t>
      </w:r>
      <w:r w:rsidR="00EF1385">
        <w:t xml:space="preserve"> </w:t>
      </w:r>
      <w:r>
        <w:t>single</w:t>
      </w:r>
      <w:r w:rsidR="00EF1385">
        <w:t xml:space="preserve"> </w:t>
      </w:r>
      <w:r>
        <w:t>profession,</w:t>
      </w:r>
      <w:r w:rsidR="00EF1385">
        <w:t xml:space="preserve"> </w:t>
      </w:r>
      <w:r>
        <w:t>such</w:t>
      </w:r>
      <w:r w:rsidR="00EF1385">
        <w:t xml:space="preserve"> </w:t>
      </w:r>
      <w:r>
        <w:t>as</w:t>
      </w:r>
      <w:r w:rsidR="00EF1385">
        <w:t xml:space="preserve"> </w:t>
      </w:r>
      <w:r>
        <w:t>the</w:t>
      </w:r>
      <w:r w:rsidR="00EF1385">
        <w:t xml:space="preserve"> </w:t>
      </w:r>
      <w:r>
        <w:t>General</w:t>
      </w:r>
      <w:r w:rsidR="00EF1385">
        <w:t xml:space="preserve"> </w:t>
      </w:r>
      <w:r>
        <w:t>Medical</w:t>
      </w:r>
      <w:r w:rsidR="00EF1385">
        <w:t xml:space="preserve"> </w:t>
      </w:r>
      <w:r>
        <w:t>Council</w:t>
      </w:r>
      <w:r w:rsidR="00EF1385">
        <w:t xml:space="preserve"> </w:t>
      </w:r>
      <w:r>
        <w:t>(GMC),</w:t>
      </w:r>
      <w:r w:rsidR="00EF1385">
        <w:t xml:space="preserve"> </w:t>
      </w:r>
      <w:r>
        <w:t>which</w:t>
      </w:r>
      <w:r w:rsidR="00EF1385">
        <w:t xml:space="preserve"> </w:t>
      </w:r>
      <w:r>
        <w:t>is</w:t>
      </w:r>
      <w:r w:rsidR="00EF1385">
        <w:t xml:space="preserve"> </w:t>
      </w:r>
      <w:r>
        <w:t>the</w:t>
      </w:r>
      <w:r w:rsidR="00EF1385">
        <w:t xml:space="preserve"> </w:t>
      </w:r>
      <w:r>
        <w:t>regulator</w:t>
      </w:r>
      <w:r w:rsidR="00EF1385">
        <w:t xml:space="preserve"> </w:t>
      </w:r>
      <w:r>
        <w:t>for</w:t>
      </w:r>
      <w:r w:rsidR="00EF1385">
        <w:t xml:space="preserve"> </w:t>
      </w:r>
      <w:r>
        <w:t>doctors,</w:t>
      </w:r>
      <w:r w:rsidR="00EF1385">
        <w:t xml:space="preserve"> </w:t>
      </w:r>
      <w:r>
        <w:t>whose</w:t>
      </w:r>
      <w:r w:rsidR="00EF1385">
        <w:t xml:space="preserve"> </w:t>
      </w:r>
      <w:r>
        <w:t>professional</w:t>
      </w:r>
      <w:r w:rsidR="00EF1385">
        <w:t xml:space="preserve"> </w:t>
      </w:r>
      <w:r>
        <w:t>body</w:t>
      </w:r>
      <w:r w:rsidR="00EF1385">
        <w:t xml:space="preserve"> </w:t>
      </w:r>
      <w:r>
        <w:t>is</w:t>
      </w:r>
      <w:r w:rsidR="00EF1385">
        <w:t xml:space="preserve"> </w:t>
      </w:r>
      <w:r>
        <w:t>the</w:t>
      </w:r>
      <w:r w:rsidR="00EF1385">
        <w:t xml:space="preserve"> </w:t>
      </w:r>
      <w:r>
        <w:t>British</w:t>
      </w:r>
      <w:r w:rsidR="00EF1385">
        <w:t xml:space="preserve"> </w:t>
      </w:r>
      <w:r>
        <w:t>Medical</w:t>
      </w:r>
      <w:r w:rsidR="00EF1385">
        <w:t xml:space="preserve"> </w:t>
      </w:r>
      <w:r>
        <w:t>Association</w:t>
      </w:r>
      <w:r w:rsidR="00EF1385">
        <w:t xml:space="preserve"> </w:t>
      </w:r>
      <w:r>
        <w:t>(BMA).</w:t>
      </w:r>
      <w:r w:rsidR="00EF1385">
        <w:t xml:space="preserve"> </w:t>
      </w:r>
      <w:r>
        <w:t>Others</w:t>
      </w:r>
      <w:r w:rsidR="00EF1385">
        <w:t xml:space="preserve"> </w:t>
      </w:r>
      <w:r>
        <w:t>have</w:t>
      </w:r>
      <w:r w:rsidR="00EF1385">
        <w:t xml:space="preserve"> </w:t>
      </w:r>
      <w:r>
        <w:t>regulatory</w:t>
      </w:r>
      <w:r w:rsidR="00EF1385">
        <w:t xml:space="preserve"> </w:t>
      </w:r>
      <w:r>
        <w:t>roles</w:t>
      </w:r>
      <w:r w:rsidR="00EF1385">
        <w:t xml:space="preserve"> </w:t>
      </w:r>
      <w:r>
        <w:t>across</w:t>
      </w:r>
      <w:r w:rsidR="00EF1385">
        <w:t xml:space="preserve"> </w:t>
      </w:r>
      <w:r>
        <w:t>a</w:t>
      </w:r>
      <w:r w:rsidR="00EF1385">
        <w:t xml:space="preserve"> </w:t>
      </w:r>
      <w:r>
        <w:t>number</w:t>
      </w:r>
      <w:r w:rsidR="00EF1385">
        <w:t xml:space="preserve"> </w:t>
      </w:r>
      <w:r>
        <w:t>of</w:t>
      </w:r>
      <w:r w:rsidR="00EF1385">
        <w:t xml:space="preserve"> </w:t>
      </w:r>
      <w:r>
        <w:t>professions,</w:t>
      </w:r>
      <w:r w:rsidR="00EF1385">
        <w:t xml:space="preserve"> </w:t>
      </w:r>
      <w:r>
        <w:t>such</w:t>
      </w:r>
      <w:r w:rsidR="00EF1385">
        <w:t xml:space="preserve"> </w:t>
      </w:r>
      <w:r>
        <w:t>as</w:t>
      </w:r>
      <w:r w:rsidR="00EF1385">
        <w:t xml:space="preserve"> </w:t>
      </w:r>
      <w:r>
        <w:t>the</w:t>
      </w:r>
      <w:r w:rsidR="00EF1385">
        <w:t xml:space="preserve"> </w:t>
      </w:r>
      <w:r>
        <w:t>Health</w:t>
      </w:r>
      <w:r w:rsidR="00EF1385">
        <w:t xml:space="preserve"> </w:t>
      </w:r>
      <w:r>
        <w:t>&amp;</w:t>
      </w:r>
      <w:r w:rsidR="00EF1385">
        <w:t xml:space="preserve"> </w:t>
      </w:r>
      <w:r>
        <w:t>Care</w:t>
      </w:r>
      <w:r w:rsidR="00EF1385">
        <w:t xml:space="preserve"> </w:t>
      </w:r>
      <w:r>
        <w:t>Professions</w:t>
      </w:r>
      <w:r w:rsidR="00EF1385">
        <w:t xml:space="preserve"> </w:t>
      </w:r>
      <w:r>
        <w:t>Council</w:t>
      </w:r>
      <w:r w:rsidR="00EF1385">
        <w:t xml:space="preserve"> </w:t>
      </w:r>
      <w:r>
        <w:t>(HCPC)</w:t>
      </w:r>
      <w:r w:rsidR="00EF1385">
        <w:t xml:space="preserve"> </w:t>
      </w:r>
      <w:r>
        <w:t>which</w:t>
      </w:r>
      <w:r w:rsidR="00EF1385">
        <w:t xml:space="preserve"> </w:t>
      </w:r>
      <w:r>
        <w:t>regulates</w:t>
      </w:r>
      <w:r w:rsidR="00EF1385">
        <w:t xml:space="preserve"> </w:t>
      </w:r>
      <w:r>
        <w:t>15</w:t>
      </w:r>
      <w:r w:rsidR="00EF1385">
        <w:t xml:space="preserve"> </w:t>
      </w:r>
      <w:r>
        <w:t>professions</w:t>
      </w:r>
      <w:r w:rsidR="00EF1385">
        <w:t xml:space="preserve"> </w:t>
      </w:r>
      <w:r>
        <w:t>protected</w:t>
      </w:r>
      <w:r w:rsidR="00EF1385">
        <w:t xml:space="preserve"> </w:t>
      </w:r>
      <w:r>
        <w:t>by</w:t>
      </w:r>
      <w:r w:rsidR="00EF1385">
        <w:t xml:space="preserve"> </w:t>
      </w:r>
      <w:r>
        <w:t>law,</w:t>
      </w:r>
      <w:r w:rsidR="00EF1385">
        <w:t xml:space="preserve"> </w:t>
      </w:r>
      <w:r>
        <w:t>such</w:t>
      </w:r>
      <w:r w:rsidR="00EF1385">
        <w:t xml:space="preserve"> </w:t>
      </w:r>
      <w:r>
        <w:t>as</w:t>
      </w:r>
      <w:r w:rsidR="00EF1385">
        <w:t xml:space="preserve"> </w:t>
      </w:r>
      <w:r>
        <w:t>Dietician,</w:t>
      </w:r>
      <w:r w:rsidR="00EF1385">
        <w:t xml:space="preserve"> </w:t>
      </w:r>
      <w:r>
        <w:t>Speech</w:t>
      </w:r>
      <w:r w:rsidR="00EF1385">
        <w:t xml:space="preserve"> </w:t>
      </w:r>
      <w:r>
        <w:t>and</w:t>
      </w:r>
      <w:r w:rsidR="00EF1385">
        <w:t xml:space="preserve"> </w:t>
      </w:r>
      <w:r>
        <w:t>Language</w:t>
      </w:r>
      <w:r w:rsidR="00EF1385">
        <w:t xml:space="preserve"> </w:t>
      </w:r>
      <w:r>
        <w:t>Therapist</w:t>
      </w:r>
      <w:r w:rsidR="00EF1385">
        <w:t xml:space="preserve"> </w:t>
      </w:r>
      <w:r>
        <w:t>and</w:t>
      </w:r>
      <w:r w:rsidR="00EF1385">
        <w:t xml:space="preserve"> </w:t>
      </w:r>
      <w:r>
        <w:t>Paramedic,</w:t>
      </w:r>
      <w:r w:rsidR="00EF1385">
        <w:t xml:space="preserve"> </w:t>
      </w:r>
      <w:r>
        <w:t>all</w:t>
      </w:r>
      <w:r w:rsidR="00EF1385">
        <w:t xml:space="preserve"> </w:t>
      </w:r>
      <w:r>
        <w:t>of</w:t>
      </w:r>
      <w:r w:rsidR="00EF1385">
        <w:t xml:space="preserve"> </w:t>
      </w:r>
      <w:r>
        <w:t>which</w:t>
      </w:r>
      <w:r w:rsidR="00EF1385">
        <w:t xml:space="preserve"> </w:t>
      </w:r>
      <w:r>
        <w:t>have</w:t>
      </w:r>
      <w:r w:rsidR="00EF1385">
        <w:t xml:space="preserve"> </w:t>
      </w:r>
      <w:r>
        <w:t>their</w:t>
      </w:r>
      <w:r w:rsidR="00EF1385">
        <w:t xml:space="preserve"> </w:t>
      </w:r>
      <w:r>
        <w:t>own</w:t>
      </w:r>
      <w:r w:rsidR="00EF1385">
        <w:t xml:space="preserve"> </w:t>
      </w:r>
      <w:r>
        <w:t>professional</w:t>
      </w:r>
      <w:r w:rsidR="00EF1385">
        <w:t xml:space="preserve"> </w:t>
      </w:r>
      <w:r>
        <w:t>body.</w:t>
      </w:r>
      <w:r w:rsidR="00EF1385">
        <w:t xml:space="preserve"> </w:t>
      </w:r>
      <w:r>
        <w:t>The</w:t>
      </w:r>
      <w:r w:rsidR="00EF1385">
        <w:t xml:space="preserve"> </w:t>
      </w:r>
      <w:r>
        <w:t>Science</w:t>
      </w:r>
      <w:r w:rsidR="00EF1385">
        <w:t xml:space="preserve"> </w:t>
      </w:r>
      <w:r>
        <w:t>Council</w:t>
      </w:r>
      <w:r w:rsidR="00EF1385">
        <w:t xml:space="preserve"> </w:t>
      </w:r>
      <w:r w:rsidRPr="007D2AB6">
        <w:t>provides</w:t>
      </w:r>
      <w:r w:rsidR="00EF1385">
        <w:t xml:space="preserve"> </w:t>
      </w:r>
      <w:r>
        <w:t>overall</w:t>
      </w:r>
      <w:r w:rsidR="00EF1385">
        <w:t xml:space="preserve"> </w:t>
      </w:r>
      <w:r w:rsidRPr="007D2AB6">
        <w:t>quality</w:t>
      </w:r>
      <w:r w:rsidR="00EF1385">
        <w:t xml:space="preserve"> </w:t>
      </w:r>
      <w:r w:rsidRPr="007D2AB6">
        <w:t>assurance</w:t>
      </w:r>
      <w:r w:rsidR="00EF1385">
        <w:t xml:space="preserve"> </w:t>
      </w:r>
      <w:r>
        <w:t>and</w:t>
      </w:r>
      <w:r w:rsidR="00EF1385">
        <w:t xml:space="preserve"> </w:t>
      </w:r>
      <w:r>
        <w:t>sets</w:t>
      </w:r>
      <w:r w:rsidR="00EF1385">
        <w:t xml:space="preserve"> </w:t>
      </w:r>
      <w:r w:rsidRPr="007D2AB6">
        <w:t>standards</w:t>
      </w:r>
      <w:r w:rsidR="00EF1385">
        <w:t xml:space="preserve"> </w:t>
      </w:r>
      <w:r w:rsidRPr="007D2AB6">
        <w:t>for</w:t>
      </w:r>
      <w:r w:rsidR="00EF1385">
        <w:t xml:space="preserve"> </w:t>
      </w:r>
      <w:r w:rsidRPr="007D2AB6">
        <w:t>professional</w:t>
      </w:r>
      <w:r w:rsidR="00EF1385">
        <w:t xml:space="preserve"> </w:t>
      </w:r>
      <w:r w:rsidRPr="007D2AB6">
        <w:t>registration</w:t>
      </w:r>
      <w:r w:rsidR="00EF1385">
        <w:t xml:space="preserve"> </w:t>
      </w:r>
      <w:r w:rsidRPr="007D2AB6">
        <w:t>for</w:t>
      </w:r>
      <w:r w:rsidR="00EF1385">
        <w:t xml:space="preserve"> </w:t>
      </w:r>
      <w:r w:rsidRPr="007D2AB6">
        <w:t>scientists</w:t>
      </w:r>
      <w:r w:rsidR="00EF1385">
        <w:t xml:space="preserve"> </w:t>
      </w:r>
      <w:r w:rsidRPr="007D2AB6">
        <w:t>and</w:t>
      </w:r>
      <w:r w:rsidR="00EF1385">
        <w:t xml:space="preserve"> </w:t>
      </w:r>
      <w:r w:rsidRPr="007D2AB6">
        <w:t>technicians</w:t>
      </w:r>
      <w:r w:rsidR="00EF1385">
        <w:t xml:space="preserve"> </w:t>
      </w:r>
      <w:r w:rsidRPr="007D2AB6">
        <w:t>across</w:t>
      </w:r>
      <w:r w:rsidR="00EF1385">
        <w:t xml:space="preserve"> </w:t>
      </w:r>
      <w:r>
        <w:t>a</w:t>
      </w:r>
      <w:r w:rsidR="00EF1385">
        <w:t xml:space="preserve"> </w:t>
      </w:r>
      <w:r>
        <w:t>range</w:t>
      </w:r>
      <w:r w:rsidR="00EF1385">
        <w:t xml:space="preserve"> </w:t>
      </w:r>
      <w:r>
        <w:t>of</w:t>
      </w:r>
      <w:r w:rsidR="00EF1385">
        <w:t xml:space="preserve"> </w:t>
      </w:r>
      <w:r>
        <w:t>disciplines,</w:t>
      </w:r>
      <w:r w:rsidR="00EF1385">
        <w:t xml:space="preserve"> </w:t>
      </w:r>
      <w:r>
        <w:t>with</w:t>
      </w:r>
      <w:r w:rsidR="00EF1385">
        <w:t xml:space="preserve"> </w:t>
      </w:r>
      <w:r>
        <w:t>currently</w:t>
      </w:r>
      <w:r w:rsidR="00EF1385">
        <w:t xml:space="preserve"> </w:t>
      </w:r>
      <w:r>
        <w:t>36</w:t>
      </w:r>
      <w:r w:rsidR="00EF1385">
        <w:t xml:space="preserve"> </w:t>
      </w:r>
      <w:r>
        <w:t>members</w:t>
      </w:r>
      <w:r w:rsidR="00EF1385">
        <w:t xml:space="preserve"> </w:t>
      </w:r>
      <w:r>
        <w:t>from</w:t>
      </w:r>
      <w:r w:rsidR="00EF1385">
        <w:t xml:space="preserve"> </w:t>
      </w:r>
      <w:r>
        <w:t>fields</w:t>
      </w:r>
      <w:r w:rsidR="00EF1385">
        <w:t xml:space="preserve"> </w:t>
      </w:r>
      <w:r>
        <w:t>as</w:t>
      </w:r>
      <w:r w:rsidR="00EF1385">
        <w:t xml:space="preserve"> </w:t>
      </w:r>
      <w:r>
        <w:t>diverse</w:t>
      </w:r>
      <w:r w:rsidR="00EF1385">
        <w:t xml:space="preserve"> </w:t>
      </w:r>
      <w:r>
        <w:t>as</w:t>
      </w:r>
      <w:r w:rsidR="00EF1385">
        <w:t xml:space="preserve"> </w:t>
      </w:r>
      <w:r>
        <w:t>the</w:t>
      </w:r>
      <w:r w:rsidR="00EF1385">
        <w:t xml:space="preserve"> </w:t>
      </w:r>
      <w:r>
        <w:t>British</w:t>
      </w:r>
      <w:r w:rsidR="00EF1385">
        <w:t xml:space="preserve"> </w:t>
      </w:r>
      <w:r>
        <w:t>Psychological</w:t>
      </w:r>
      <w:r w:rsidR="00EF1385">
        <w:t xml:space="preserve"> </w:t>
      </w:r>
      <w:r>
        <w:t>Society,</w:t>
      </w:r>
      <w:r w:rsidR="00EF1385">
        <w:t xml:space="preserve"> </w:t>
      </w:r>
      <w:r>
        <w:t>the</w:t>
      </w:r>
      <w:r w:rsidR="00EF1385">
        <w:t xml:space="preserve"> </w:t>
      </w:r>
      <w:r>
        <w:t>Royal</w:t>
      </w:r>
      <w:r w:rsidR="00EF1385">
        <w:t xml:space="preserve"> </w:t>
      </w:r>
      <w:r>
        <w:t>College</w:t>
      </w:r>
      <w:r w:rsidR="00EF1385">
        <w:t xml:space="preserve"> </w:t>
      </w:r>
      <w:r>
        <w:t>of</w:t>
      </w:r>
      <w:r w:rsidR="00EF1385">
        <w:t xml:space="preserve"> </w:t>
      </w:r>
      <w:r>
        <w:t>Podiatry,</w:t>
      </w:r>
      <w:r w:rsidR="00EF1385">
        <w:t xml:space="preserve"> </w:t>
      </w:r>
      <w:r>
        <w:t>and</w:t>
      </w:r>
      <w:r w:rsidR="00EF1385">
        <w:t xml:space="preserve"> </w:t>
      </w:r>
      <w:r>
        <w:t>the</w:t>
      </w:r>
      <w:r w:rsidR="00EF1385">
        <w:t xml:space="preserve"> </w:t>
      </w:r>
      <w:r w:rsidRPr="00374E43">
        <w:t>British</w:t>
      </w:r>
      <w:r w:rsidR="00EF1385">
        <w:t xml:space="preserve"> </w:t>
      </w:r>
      <w:r w:rsidRPr="00374E43">
        <w:t>Society</w:t>
      </w:r>
      <w:r w:rsidR="00EF1385">
        <w:t xml:space="preserve"> </w:t>
      </w:r>
      <w:r w:rsidRPr="00374E43">
        <w:t>of</w:t>
      </w:r>
      <w:r w:rsidR="00EF1385">
        <w:t xml:space="preserve"> </w:t>
      </w:r>
      <w:r w:rsidRPr="00374E43">
        <w:t>Soil</w:t>
      </w:r>
      <w:r w:rsidR="00EF1385">
        <w:t xml:space="preserve"> </w:t>
      </w:r>
      <w:r w:rsidRPr="00374E43">
        <w:t>Science</w:t>
      </w:r>
      <w:r>
        <w:t>,</w:t>
      </w:r>
      <w:r w:rsidR="00EF1385">
        <w:t xml:space="preserve"> </w:t>
      </w:r>
      <w:r>
        <w:t>some</w:t>
      </w:r>
      <w:r w:rsidR="00EF1385">
        <w:t xml:space="preserve"> </w:t>
      </w:r>
      <w:r>
        <w:t>of</w:t>
      </w:r>
      <w:r w:rsidR="00EF1385">
        <w:t xml:space="preserve"> </w:t>
      </w:r>
      <w:r>
        <w:t>whom</w:t>
      </w:r>
      <w:r w:rsidR="00EF1385">
        <w:t xml:space="preserve"> </w:t>
      </w:r>
      <w:r>
        <w:t>individually</w:t>
      </w:r>
      <w:r w:rsidR="00EF1385">
        <w:t xml:space="preserve"> </w:t>
      </w:r>
      <w:r>
        <w:t>may</w:t>
      </w:r>
      <w:r w:rsidR="00EF1385">
        <w:t xml:space="preserve"> </w:t>
      </w:r>
      <w:r>
        <w:t>have</w:t>
      </w:r>
      <w:r w:rsidR="00EF1385">
        <w:t xml:space="preserve"> </w:t>
      </w:r>
      <w:r>
        <w:t>a</w:t>
      </w:r>
      <w:r w:rsidR="00EF1385">
        <w:t xml:space="preserve"> </w:t>
      </w:r>
      <w:r>
        <w:t>regulatory</w:t>
      </w:r>
      <w:r w:rsidR="00EF1385">
        <w:t xml:space="preserve"> </w:t>
      </w:r>
      <w:r>
        <w:t>role,</w:t>
      </w:r>
      <w:r w:rsidR="00EF1385">
        <w:t xml:space="preserve"> </w:t>
      </w:r>
      <w:r>
        <w:t>others</w:t>
      </w:r>
      <w:r w:rsidR="00EF1385">
        <w:t xml:space="preserve"> </w:t>
      </w:r>
      <w:r>
        <w:t>not.</w:t>
      </w:r>
      <w:r w:rsidR="00EF1385">
        <w:t xml:space="preserve"> </w:t>
      </w:r>
      <w:r w:rsidRPr="003D6320">
        <w:t>Organisations’</w:t>
      </w:r>
      <w:r w:rsidR="00EF1385">
        <w:t xml:space="preserve"> </w:t>
      </w:r>
      <w:r w:rsidRPr="003D6320">
        <w:t>names</w:t>
      </w:r>
      <w:r w:rsidR="00EF1385">
        <w:t xml:space="preserve"> </w:t>
      </w:r>
      <w:r w:rsidRPr="003D6320">
        <w:t>may</w:t>
      </w:r>
      <w:r w:rsidR="00EF1385">
        <w:t xml:space="preserve"> </w:t>
      </w:r>
      <w:r w:rsidRPr="003D6320">
        <w:t>include</w:t>
      </w:r>
      <w:r w:rsidR="00EF1385">
        <w:t xml:space="preserve"> </w:t>
      </w:r>
      <w:r w:rsidRPr="003D6320">
        <w:t>“Institute”,</w:t>
      </w:r>
      <w:r w:rsidR="00EF1385">
        <w:t xml:space="preserve"> </w:t>
      </w:r>
      <w:r w:rsidRPr="003D6320">
        <w:t>“Royal</w:t>
      </w:r>
      <w:r w:rsidR="00EF1385">
        <w:t xml:space="preserve"> </w:t>
      </w:r>
      <w:r w:rsidRPr="003D6320">
        <w:t>Institute”,</w:t>
      </w:r>
      <w:r w:rsidR="00EF1385">
        <w:t xml:space="preserve"> </w:t>
      </w:r>
      <w:r w:rsidRPr="003D6320">
        <w:t>“Chartered</w:t>
      </w:r>
      <w:r w:rsidR="00EF1385">
        <w:t xml:space="preserve"> </w:t>
      </w:r>
      <w:r w:rsidRPr="003D6320">
        <w:t>Institute”,</w:t>
      </w:r>
      <w:r w:rsidR="00EF1385">
        <w:t xml:space="preserve"> </w:t>
      </w:r>
      <w:r w:rsidRPr="003D6320">
        <w:t>“Association”,</w:t>
      </w:r>
      <w:r w:rsidR="00EF1385">
        <w:t xml:space="preserve"> </w:t>
      </w:r>
      <w:r w:rsidRPr="003D6320">
        <w:t>“Society”,</w:t>
      </w:r>
      <w:r w:rsidR="00EF1385">
        <w:t xml:space="preserve"> </w:t>
      </w:r>
      <w:r w:rsidRPr="003D6320">
        <w:t>“Royal</w:t>
      </w:r>
      <w:r w:rsidR="00EF1385">
        <w:t xml:space="preserve"> </w:t>
      </w:r>
      <w:r w:rsidRPr="003D6320">
        <w:t>Society”,</w:t>
      </w:r>
      <w:r w:rsidR="00EF1385">
        <w:t xml:space="preserve"> </w:t>
      </w:r>
      <w:r w:rsidRPr="003D6320">
        <w:t>“Chartered</w:t>
      </w:r>
      <w:r w:rsidR="00EF1385">
        <w:t xml:space="preserve"> </w:t>
      </w:r>
      <w:r w:rsidRPr="003D6320">
        <w:t>Society”,</w:t>
      </w:r>
      <w:r w:rsidR="00EF1385">
        <w:t xml:space="preserve"> </w:t>
      </w:r>
      <w:r w:rsidRPr="003D6320">
        <w:t>or</w:t>
      </w:r>
      <w:r w:rsidR="00EF1385">
        <w:t xml:space="preserve"> </w:t>
      </w:r>
      <w:r w:rsidRPr="003D6320">
        <w:t>“Council”</w:t>
      </w:r>
      <w:r w:rsidR="00EF1385">
        <w:t xml:space="preserve"> </w:t>
      </w:r>
      <w:r w:rsidRPr="003D6320">
        <w:t>among</w:t>
      </w:r>
      <w:r w:rsidR="00EF1385">
        <w:t xml:space="preserve"> </w:t>
      </w:r>
      <w:r w:rsidRPr="003D6320">
        <w:t>others.</w:t>
      </w:r>
      <w:r w:rsidR="00EF1385">
        <w:t xml:space="preserve"> </w:t>
      </w:r>
      <w:r>
        <w:t>Searching</w:t>
      </w:r>
      <w:r w:rsidR="00EF1385">
        <w:t xml:space="preserve"> </w:t>
      </w:r>
      <w:r>
        <w:t>by</w:t>
      </w:r>
      <w:r w:rsidR="00EF1385">
        <w:t xml:space="preserve"> </w:t>
      </w:r>
      <w:r>
        <w:t>an</w:t>
      </w:r>
      <w:r w:rsidR="00EF1385">
        <w:t xml:space="preserve"> </w:t>
      </w:r>
      <w:r>
        <w:t>outsider</w:t>
      </w:r>
      <w:r w:rsidR="00EF1385">
        <w:t xml:space="preserve"> </w:t>
      </w:r>
      <w:r>
        <w:t>for</w:t>
      </w:r>
      <w:r w:rsidR="00EF1385">
        <w:t xml:space="preserve"> </w:t>
      </w:r>
      <w:r>
        <w:t>what</w:t>
      </w:r>
      <w:r w:rsidR="00EF1385">
        <w:t xml:space="preserve"> </w:t>
      </w:r>
      <w:r>
        <w:t>might</w:t>
      </w:r>
      <w:r w:rsidR="00EF1385">
        <w:t xml:space="preserve"> </w:t>
      </w:r>
      <w:r>
        <w:t>seem</w:t>
      </w:r>
      <w:r w:rsidR="00EF1385">
        <w:t xml:space="preserve"> </w:t>
      </w:r>
      <w:r>
        <w:t>like</w:t>
      </w:r>
      <w:r w:rsidR="00EF1385">
        <w:t xml:space="preserve"> </w:t>
      </w:r>
      <w:r>
        <w:t>a</w:t>
      </w:r>
      <w:r w:rsidR="00EF1385">
        <w:t xml:space="preserve"> </w:t>
      </w:r>
      <w:r>
        <w:t>single</w:t>
      </w:r>
      <w:r w:rsidR="00EF1385">
        <w:t xml:space="preserve"> </w:t>
      </w:r>
      <w:r>
        <w:t>profession</w:t>
      </w:r>
      <w:r w:rsidR="00EF1385">
        <w:t xml:space="preserve"> </w:t>
      </w:r>
      <w:r>
        <w:t>or</w:t>
      </w:r>
      <w:r w:rsidR="00EF1385">
        <w:t xml:space="preserve"> </w:t>
      </w:r>
      <w:r>
        <w:t>area</w:t>
      </w:r>
      <w:r w:rsidR="00EF1385">
        <w:t xml:space="preserve"> </w:t>
      </w:r>
      <w:r>
        <w:t>of</w:t>
      </w:r>
      <w:r w:rsidR="00EF1385">
        <w:t xml:space="preserve"> </w:t>
      </w:r>
      <w:r>
        <w:t>work</w:t>
      </w:r>
      <w:r w:rsidR="00EF1385">
        <w:t xml:space="preserve"> </w:t>
      </w:r>
      <w:r>
        <w:t>would</w:t>
      </w:r>
      <w:r w:rsidR="00EF1385">
        <w:t xml:space="preserve"> </w:t>
      </w:r>
      <w:r>
        <w:t>yield</w:t>
      </w:r>
      <w:r w:rsidR="00EF1385">
        <w:t xml:space="preserve"> </w:t>
      </w:r>
      <w:r>
        <w:t>multiple</w:t>
      </w:r>
      <w:r w:rsidR="00EF1385">
        <w:t xml:space="preserve"> </w:t>
      </w:r>
      <w:r>
        <w:t>possible</w:t>
      </w:r>
      <w:r w:rsidR="00EF1385">
        <w:t xml:space="preserve"> </w:t>
      </w:r>
      <w:r>
        <w:t>organisations,</w:t>
      </w:r>
      <w:r w:rsidR="00EF1385">
        <w:t xml:space="preserve"> </w:t>
      </w:r>
      <w:r>
        <w:t>so</w:t>
      </w:r>
      <w:r w:rsidR="00EF1385">
        <w:t xml:space="preserve"> </w:t>
      </w:r>
      <w:r>
        <w:t>for</w:t>
      </w:r>
      <w:r w:rsidR="00EF1385">
        <w:t xml:space="preserve"> </w:t>
      </w:r>
      <w:r>
        <w:t>accountancy</w:t>
      </w:r>
      <w:r w:rsidR="00EF1385">
        <w:t xml:space="preserve"> </w:t>
      </w:r>
      <w:r>
        <w:t>there</w:t>
      </w:r>
      <w:r w:rsidR="00EF1385">
        <w:t xml:space="preserve"> </w:t>
      </w:r>
      <w:r>
        <w:t>could</w:t>
      </w:r>
      <w:r w:rsidR="00EF1385">
        <w:t xml:space="preserve"> </w:t>
      </w:r>
      <w:r>
        <w:t>be</w:t>
      </w:r>
      <w:r w:rsidR="00EF1385">
        <w:t xml:space="preserve"> </w:t>
      </w:r>
      <w:r>
        <w:t>the</w:t>
      </w:r>
      <w:r w:rsidR="00EF1385">
        <w:t xml:space="preserve"> </w:t>
      </w:r>
      <w:r w:rsidRPr="00395D36">
        <w:t>Association</w:t>
      </w:r>
      <w:r w:rsidR="00EF1385">
        <w:t xml:space="preserve"> </w:t>
      </w:r>
      <w:r w:rsidRPr="00395D36">
        <w:t>of</w:t>
      </w:r>
      <w:r w:rsidR="00EF1385">
        <w:t xml:space="preserve"> </w:t>
      </w:r>
      <w:r w:rsidRPr="00395D36">
        <w:t>Chartered</w:t>
      </w:r>
      <w:r w:rsidR="00EF1385">
        <w:t xml:space="preserve"> </w:t>
      </w:r>
      <w:r w:rsidRPr="00395D36">
        <w:t>Certified</w:t>
      </w:r>
      <w:r w:rsidR="00EF1385">
        <w:t xml:space="preserve"> </w:t>
      </w:r>
      <w:r w:rsidRPr="00395D36">
        <w:t>Accountants</w:t>
      </w:r>
      <w:r w:rsidR="00EF1385">
        <w:t xml:space="preserve"> </w:t>
      </w:r>
      <w:r w:rsidRPr="00395D36">
        <w:t>(ACCA)</w:t>
      </w:r>
      <w:r>
        <w:t>,</w:t>
      </w:r>
      <w:r w:rsidR="00EF1385">
        <w:t xml:space="preserve"> </w:t>
      </w:r>
      <w:r>
        <w:t>Institute</w:t>
      </w:r>
      <w:r w:rsidR="00EF1385">
        <w:t xml:space="preserve"> </w:t>
      </w:r>
      <w:r>
        <w:t>of</w:t>
      </w:r>
      <w:r w:rsidR="00EF1385">
        <w:t xml:space="preserve"> </w:t>
      </w:r>
      <w:r>
        <w:t>Chartered</w:t>
      </w:r>
      <w:r w:rsidR="00EF1385">
        <w:t xml:space="preserve"> </w:t>
      </w:r>
      <w:r>
        <w:t>Accountants</w:t>
      </w:r>
      <w:r w:rsidR="00EF1385">
        <w:t xml:space="preserve"> </w:t>
      </w:r>
      <w:r>
        <w:t>in</w:t>
      </w:r>
      <w:r w:rsidR="00EF1385">
        <w:t xml:space="preserve"> </w:t>
      </w:r>
      <w:r>
        <w:t>England</w:t>
      </w:r>
      <w:r w:rsidR="00EF1385">
        <w:t xml:space="preserve"> </w:t>
      </w:r>
      <w:r>
        <w:t>&amp;</w:t>
      </w:r>
      <w:r w:rsidR="00EF1385">
        <w:t xml:space="preserve"> </w:t>
      </w:r>
      <w:r>
        <w:t>Wales</w:t>
      </w:r>
      <w:r w:rsidR="00EF1385">
        <w:t xml:space="preserve"> </w:t>
      </w:r>
      <w:r>
        <w:t>(ICAEW),</w:t>
      </w:r>
      <w:r w:rsidR="00EF1385">
        <w:t xml:space="preserve"> </w:t>
      </w:r>
      <w:r>
        <w:t>Institute</w:t>
      </w:r>
      <w:r w:rsidR="00EF1385">
        <w:t xml:space="preserve"> </w:t>
      </w:r>
      <w:r>
        <w:t>of</w:t>
      </w:r>
      <w:r w:rsidR="00EF1385">
        <w:t xml:space="preserve"> </w:t>
      </w:r>
      <w:r>
        <w:t>Chartered</w:t>
      </w:r>
      <w:r w:rsidR="00EF1385">
        <w:t xml:space="preserve"> </w:t>
      </w:r>
      <w:r>
        <w:t>Accountants</w:t>
      </w:r>
      <w:r w:rsidR="00EF1385">
        <w:t xml:space="preserve"> </w:t>
      </w:r>
      <w:r>
        <w:t>in</w:t>
      </w:r>
      <w:r w:rsidR="00EF1385">
        <w:t xml:space="preserve"> </w:t>
      </w:r>
      <w:r>
        <w:t>Ireland</w:t>
      </w:r>
      <w:r w:rsidR="00EF1385">
        <w:t xml:space="preserve"> </w:t>
      </w:r>
      <w:r>
        <w:t>(ICAI),</w:t>
      </w:r>
      <w:r w:rsidR="00EF1385">
        <w:t xml:space="preserve"> </w:t>
      </w:r>
      <w:r>
        <w:t>Institute</w:t>
      </w:r>
      <w:r w:rsidR="00EF1385">
        <w:t xml:space="preserve"> </w:t>
      </w:r>
      <w:r>
        <w:t>of</w:t>
      </w:r>
      <w:r w:rsidR="00EF1385">
        <w:t xml:space="preserve"> </w:t>
      </w:r>
      <w:r>
        <w:t>Chartered</w:t>
      </w:r>
      <w:r w:rsidR="00EF1385">
        <w:t xml:space="preserve"> </w:t>
      </w:r>
      <w:r>
        <w:t>Accountants</w:t>
      </w:r>
      <w:r w:rsidR="00EF1385">
        <w:t xml:space="preserve"> </w:t>
      </w:r>
      <w:r>
        <w:t>of</w:t>
      </w:r>
      <w:r w:rsidR="00EF1385">
        <w:t xml:space="preserve"> </w:t>
      </w:r>
      <w:r>
        <w:t>Scotland</w:t>
      </w:r>
      <w:r w:rsidR="00EF1385">
        <w:t xml:space="preserve"> </w:t>
      </w:r>
      <w:r>
        <w:t>(ICAS),</w:t>
      </w:r>
      <w:r w:rsidR="00EF1385">
        <w:t xml:space="preserve"> </w:t>
      </w:r>
      <w:r w:rsidRPr="00BC2C9F">
        <w:t>Association</w:t>
      </w:r>
      <w:r w:rsidR="00EF1385">
        <w:t xml:space="preserve"> </w:t>
      </w:r>
      <w:r w:rsidRPr="00BC2C9F">
        <w:t>of</w:t>
      </w:r>
      <w:r w:rsidR="00EF1385">
        <w:t xml:space="preserve"> </w:t>
      </w:r>
      <w:r w:rsidRPr="00BC2C9F">
        <w:t>Accounting</w:t>
      </w:r>
      <w:r w:rsidR="00EF1385">
        <w:t xml:space="preserve"> </w:t>
      </w:r>
      <w:r w:rsidRPr="00BC2C9F">
        <w:t>Technicians</w:t>
      </w:r>
      <w:r w:rsidR="00EF1385">
        <w:t xml:space="preserve"> </w:t>
      </w:r>
      <w:r w:rsidRPr="00BC2C9F">
        <w:t>(AAT)</w:t>
      </w:r>
      <w:r w:rsidR="00EF1385">
        <w:t xml:space="preserve"> </w:t>
      </w:r>
      <w:r>
        <w:t>and</w:t>
      </w:r>
      <w:r w:rsidR="00EF1385">
        <w:t xml:space="preserve"> </w:t>
      </w:r>
      <w:r w:rsidRPr="00575F27">
        <w:t>Institute</w:t>
      </w:r>
      <w:r w:rsidR="00EF1385">
        <w:t xml:space="preserve"> </w:t>
      </w:r>
      <w:r w:rsidRPr="00575F27">
        <w:t>of</w:t>
      </w:r>
      <w:r w:rsidR="00EF1385">
        <w:t xml:space="preserve"> </w:t>
      </w:r>
      <w:r w:rsidRPr="00575F27">
        <w:t>Financial</w:t>
      </w:r>
      <w:r w:rsidR="00EF1385">
        <w:t xml:space="preserve"> </w:t>
      </w:r>
      <w:r w:rsidRPr="00575F27">
        <w:t>Accountants</w:t>
      </w:r>
      <w:r w:rsidR="00EF1385">
        <w:t xml:space="preserve"> </w:t>
      </w:r>
      <w:r>
        <w:t>(IFA).</w:t>
      </w:r>
      <w:r w:rsidR="00EF1385">
        <w:t xml:space="preserve"> </w:t>
      </w:r>
      <w:r>
        <w:t>Some</w:t>
      </w:r>
      <w:r w:rsidR="00EF1385">
        <w:t xml:space="preserve"> </w:t>
      </w:r>
      <w:r>
        <w:t>organisations</w:t>
      </w:r>
      <w:r w:rsidR="00EF1385">
        <w:t xml:space="preserve"> </w:t>
      </w:r>
      <w:r>
        <w:t>have</w:t>
      </w:r>
      <w:r w:rsidR="00EF1385">
        <w:t xml:space="preserve"> </w:t>
      </w:r>
      <w:r>
        <w:t>their</w:t>
      </w:r>
      <w:r w:rsidR="00EF1385">
        <w:t xml:space="preserve"> </w:t>
      </w:r>
      <w:r>
        <w:t>own</w:t>
      </w:r>
      <w:r w:rsidR="00EF1385">
        <w:t xml:space="preserve"> </w:t>
      </w:r>
      <w:r>
        <w:t>process</w:t>
      </w:r>
      <w:r w:rsidR="00EF1385">
        <w:t xml:space="preserve"> </w:t>
      </w:r>
      <w:r>
        <w:t>for</w:t>
      </w:r>
      <w:r w:rsidR="00EF1385">
        <w:t xml:space="preserve"> </w:t>
      </w:r>
      <w:r>
        <w:t>training,</w:t>
      </w:r>
      <w:r w:rsidR="00EF1385">
        <w:t xml:space="preserve"> </w:t>
      </w:r>
      <w:r>
        <w:t>assessing</w:t>
      </w:r>
      <w:r w:rsidR="00EF1385">
        <w:t xml:space="preserve"> </w:t>
      </w:r>
      <w:r>
        <w:t>and</w:t>
      </w:r>
      <w:r w:rsidR="00EF1385">
        <w:t xml:space="preserve"> </w:t>
      </w:r>
      <w:r>
        <w:t>accrediting</w:t>
      </w:r>
      <w:r w:rsidR="00EF1385">
        <w:t xml:space="preserve"> </w:t>
      </w:r>
      <w:r>
        <w:t>skills,</w:t>
      </w:r>
      <w:r w:rsidR="00EF1385">
        <w:t xml:space="preserve"> </w:t>
      </w:r>
      <w:r>
        <w:t>with</w:t>
      </w:r>
      <w:r w:rsidR="00EF1385">
        <w:t xml:space="preserve"> </w:t>
      </w:r>
      <w:r>
        <w:t>varying</w:t>
      </w:r>
      <w:r w:rsidR="00EF1385">
        <w:t xml:space="preserve"> </w:t>
      </w:r>
      <w:r>
        <w:t>degrees</w:t>
      </w:r>
      <w:r w:rsidR="00EF1385">
        <w:t xml:space="preserve"> </w:t>
      </w:r>
      <w:r>
        <w:t>of</w:t>
      </w:r>
      <w:r w:rsidR="00EF1385">
        <w:t xml:space="preserve"> </w:t>
      </w:r>
      <w:r>
        <w:t>flexibility</w:t>
      </w:r>
      <w:r w:rsidR="00EF1385">
        <w:t xml:space="preserve"> </w:t>
      </w:r>
      <w:r>
        <w:fldChar w:fldCharType="begin"/>
      </w:r>
      <w:r>
        <w:instrText xml:space="preserve"> ADDIN EN.CITE &lt;EndNote&gt;&lt;Cite&gt;&lt;Author&gt;Lester&lt;/Author&gt;&lt;Year&gt;2009&lt;/Year&gt;&lt;IDText&gt;Routes to qualified status: practices and trends among UK professional bodies&lt;/IDText&gt;&lt;DisplayText&gt;(Lester, 2009)&lt;/DisplayText&gt;&lt;record&gt;&lt;isbn&gt;0307-5079&lt;/isbn&gt;&lt;titles&gt;&lt;title&gt;Routes to qualified status: practices and trends among UK professional bodies&lt;/title&gt;&lt;secondary-title&gt;Studies in Higher Education&lt;/secondary-title&gt;&lt;/titles&gt;&lt;pages&gt;223-236&lt;/pages&gt;&lt;number&gt;2&lt;/number&gt;&lt;contributors&gt;&lt;authors&gt;&lt;author&gt;Lester, Stan&lt;/author&gt;&lt;/authors&gt;&lt;/contributors&gt;&lt;added-date format="utc"&gt;1669716433&lt;/added-date&gt;&lt;ref-type name="Journal Article"&gt;17&lt;/ref-type&gt;&lt;dates&gt;&lt;year&gt;2009&lt;/year&gt;&lt;/dates&gt;&lt;rec-number&gt;1659&lt;/rec-number&gt;&lt;last-updated-date format="utc"&gt;1669716433&lt;/last-updated-date&gt;&lt;volume&gt;34&lt;/volume&gt;&lt;/record&gt;&lt;/Cite&gt;&lt;/EndNote&gt;</w:instrText>
      </w:r>
      <w:r>
        <w:fldChar w:fldCharType="separate"/>
      </w:r>
      <w:r>
        <w:rPr>
          <w:noProof/>
        </w:rPr>
        <w:t>(Lester,</w:t>
      </w:r>
      <w:r w:rsidR="00EF1385">
        <w:rPr>
          <w:noProof/>
        </w:rPr>
        <w:t xml:space="preserve"> </w:t>
      </w:r>
      <w:r>
        <w:rPr>
          <w:noProof/>
        </w:rPr>
        <w:t>2009)</w:t>
      </w:r>
      <w:r>
        <w:fldChar w:fldCharType="end"/>
      </w:r>
      <w:r>
        <w:t>.</w:t>
      </w:r>
      <w:r w:rsidR="00EF1385">
        <w:t xml:space="preserve"> </w:t>
      </w:r>
      <w:r>
        <w:t>This</w:t>
      </w:r>
      <w:r w:rsidR="00EF1385">
        <w:t xml:space="preserve"> </w:t>
      </w:r>
      <w:r>
        <w:t>may</w:t>
      </w:r>
      <w:r w:rsidR="00EF1385">
        <w:t xml:space="preserve"> </w:t>
      </w:r>
      <w:r>
        <w:t>focus</w:t>
      </w:r>
      <w:r w:rsidR="00EF1385">
        <w:t xml:space="preserve"> </w:t>
      </w:r>
      <w:r>
        <w:t>only</w:t>
      </w:r>
      <w:r w:rsidR="00EF1385">
        <w:t xml:space="preserve"> </w:t>
      </w:r>
      <w:r>
        <w:t>on</w:t>
      </w:r>
      <w:r w:rsidR="00EF1385">
        <w:t xml:space="preserve"> </w:t>
      </w:r>
      <w:r>
        <w:t>higher</w:t>
      </w:r>
      <w:r w:rsidR="00EF1385">
        <w:t xml:space="preserve"> </w:t>
      </w:r>
      <w:r>
        <w:t>level</w:t>
      </w:r>
      <w:r w:rsidR="00EF1385">
        <w:t xml:space="preserve"> </w:t>
      </w:r>
      <w:r>
        <w:t>skills</w:t>
      </w:r>
      <w:r w:rsidR="00EF1385">
        <w:t xml:space="preserve"> </w:t>
      </w:r>
      <w:r>
        <w:t>and</w:t>
      </w:r>
      <w:r w:rsidR="00EF1385">
        <w:t xml:space="preserve"> </w:t>
      </w:r>
      <w:r>
        <w:t>certification</w:t>
      </w:r>
      <w:r w:rsidR="00EF1385">
        <w:t xml:space="preserve"> </w:t>
      </w:r>
      <w:r>
        <w:t>at</w:t>
      </w:r>
      <w:r w:rsidR="00EF1385">
        <w:t xml:space="preserve"> </w:t>
      </w:r>
      <w:r>
        <w:t>the</w:t>
      </w:r>
      <w:r w:rsidR="00EF1385">
        <w:t xml:space="preserve"> </w:t>
      </w:r>
      <w:r>
        <w:t>postgraduate</w:t>
      </w:r>
      <w:r w:rsidR="00EF1385">
        <w:t xml:space="preserve"> </w:t>
      </w:r>
      <w:r>
        <w:t>level</w:t>
      </w:r>
      <w:r w:rsidR="00EF1385">
        <w:t xml:space="preserve"> </w:t>
      </w:r>
      <w:r>
        <w:t>for</w:t>
      </w:r>
      <w:r w:rsidR="00EF1385">
        <w:t xml:space="preserve"> </w:t>
      </w:r>
      <w:r>
        <w:t>those</w:t>
      </w:r>
      <w:r w:rsidR="00EF1385">
        <w:t xml:space="preserve"> </w:t>
      </w:r>
      <w:r>
        <w:t>already</w:t>
      </w:r>
      <w:r w:rsidR="00EF1385">
        <w:t xml:space="preserve"> </w:t>
      </w:r>
      <w:r>
        <w:t>in</w:t>
      </w:r>
      <w:r w:rsidR="00EF1385">
        <w:t xml:space="preserve"> </w:t>
      </w:r>
      <w:r>
        <w:t>careers,</w:t>
      </w:r>
      <w:r w:rsidR="00EF1385">
        <w:t xml:space="preserve"> </w:t>
      </w:r>
      <w:r>
        <w:t>while</w:t>
      </w:r>
      <w:r w:rsidR="00EF1385">
        <w:t xml:space="preserve"> </w:t>
      </w:r>
      <w:r>
        <w:t>others</w:t>
      </w:r>
      <w:r w:rsidR="00EF1385">
        <w:t xml:space="preserve"> </w:t>
      </w:r>
      <w:r>
        <w:t>may</w:t>
      </w:r>
      <w:r w:rsidR="00EF1385">
        <w:t xml:space="preserve"> </w:t>
      </w:r>
      <w:r>
        <w:t>effectively</w:t>
      </w:r>
      <w:r w:rsidR="00EF1385">
        <w:t xml:space="preserve"> </w:t>
      </w:r>
      <w:r>
        <w:t>outsource</w:t>
      </w:r>
      <w:r w:rsidR="00EF1385">
        <w:t xml:space="preserve"> </w:t>
      </w:r>
      <w:r>
        <w:t>entry-level</w:t>
      </w:r>
      <w:r w:rsidR="00EF1385">
        <w:t xml:space="preserve"> </w:t>
      </w:r>
      <w:r>
        <w:t>education</w:t>
      </w:r>
      <w:r w:rsidR="00EF1385">
        <w:t xml:space="preserve"> </w:t>
      </w:r>
      <w:r>
        <w:t>to</w:t>
      </w:r>
      <w:r w:rsidR="00EF1385">
        <w:t xml:space="preserve"> </w:t>
      </w:r>
      <w:r>
        <w:t>universities</w:t>
      </w:r>
      <w:r w:rsidR="00EF1385">
        <w:t xml:space="preserve"> </w:t>
      </w:r>
      <w:r>
        <w:t>or</w:t>
      </w:r>
      <w:r w:rsidR="00EF1385">
        <w:t xml:space="preserve"> </w:t>
      </w:r>
      <w:r>
        <w:t>other</w:t>
      </w:r>
      <w:r w:rsidR="00EF1385">
        <w:t xml:space="preserve"> </w:t>
      </w:r>
      <w:r>
        <w:t>education</w:t>
      </w:r>
      <w:r w:rsidR="00EF1385">
        <w:t xml:space="preserve"> </w:t>
      </w:r>
      <w:r>
        <w:t>providers,</w:t>
      </w:r>
      <w:r w:rsidR="00EF1385">
        <w:t xml:space="preserve"> </w:t>
      </w:r>
      <w:r>
        <w:t>but</w:t>
      </w:r>
      <w:r w:rsidR="00EF1385">
        <w:t xml:space="preserve"> </w:t>
      </w:r>
      <w:r>
        <w:t>may</w:t>
      </w:r>
      <w:r w:rsidR="00EF1385">
        <w:t xml:space="preserve"> </w:t>
      </w:r>
      <w:r>
        <w:t>retain</w:t>
      </w:r>
      <w:r w:rsidR="00EF1385">
        <w:t xml:space="preserve"> </w:t>
      </w:r>
      <w:r>
        <w:t>close</w:t>
      </w:r>
      <w:r w:rsidR="00EF1385">
        <w:t xml:space="preserve"> </w:t>
      </w:r>
      <w:r>
        <w:t>control</w:t>
      </w:r>
      <w:r w:rsidR="00EF1385">
        <w:t xml:space="preserve"> </w:t>
      </w:r>
      <w:r>
        <w:t>of</w:t>
      </w:r>
      <w:r w:rsidR="00EF1385">
        <w:t xml:space="preserve"> </w:t>
      </w:r>
      <w:r>
        <w:t>the</w:t>
      </w:r>
      <w:r w:rsidR="00EF1385">
        <w:t xml:space="preserve"> </w:t>
      </w:r>
      <w:r>
        <w:t>curriculum,</w:t>
      </w:r>
      <w:r w:rsidR="00EF1385">
        <w:t xml:space="preserve"> </w:t>
      </w:r>
      <w:r>
        <w:t>quality</w:t>
      </w:r>
      <w:r w:rsidR="00EF1385">
        <w:t xml:space="preserve"> </w:t>
      </w:r>
      <w:r>
        <w:t>and</w:t>
      </w:r>
      <w:r w:rsidR="00EF1385">
        <w:t xml:space="preserve"> </w:t>
      </w:r>
      <w:r>
        <w:t>standards,</w:t>
      </w:r>
      <w:r w:rsidR="00EF1385">
        <w:t xml:space="preserve"> </w:t>
      </w:r>
      <w:r>
        <w:t>often</w:t>
      </w:r>
      <w:r w:rsidR="00EF1385">
        <w:t xml:space="preserve"> </w:t>
      </w:r>
      <w:r>
        <w:t>with</w:t>
      </w:r>
      <w:r w:rsidR="00EF1385">
        <w:t xml:space="preserve"> </w:t>
      </w:r>
      <w:r>
        <w:t>the</w:t>
      </w:r>
      <w:r w:rsidR="00EF1385">
        <w:t xml:space="preserve"> </w:t>
      </w:r>
      <w:r>
        <w:t>requirement</w:t>
      </w:r>
      <w:r w:rsidR="00EF1385">
        <w:t xml:space="preserve"> </w:t>
      </w:r>
      <w:r>
        <w:t>that</w:t>
      </w:r>
      <w:r w:rsidR="00EF1385">
        <w:t xml:space="preserve"> </w:t>
      </w:r>
      <w:r>
        <w:t>the</w:t>
      </w:r>
      <w:r w:rsidR="00EF1385">
        <w:t xml:space="preserve"> </w:t>
      </w:r>
      <w:r>
        <w:t>staff</w:t>
      </w:r>
      <w:r w:rsidR="00EF1385">
        <w:t xml:space="preserve"> </w:t>
      </w:r>
      <w:r>
        <w:t>are</w:t>
      </w:r>
      <w:r w:rsidR="00EF1385">
        <w:t xml:space="preserve"> </w:t>
      </w:r>
      <w:r>
        <w:t>themselves</w:t>
      </w:r>
      <w:r w:rsidR="00EF1385">
        <w:t xml:space="preserve"> </w:t>
      </w:r>
      <w:r>
        <w:t>professionally</w:t>
      </w:r>
      <w:r w:rsidR="00EF1385">
        <w:t xml:space="preserve"> </w:t>
      </w:r>
      <w:r>
        <w:t>accredited</w:t>
      </w:r>
      <w:r w:rsidR="00EF1385">
        <w:t xml:space="preserve"> </w:t>
      </w:r>
      <w:r>
        <w:fldChar w:fldCharType="begin"/>
      </w:r>
      <w:r w:rsidR="00DE380F">
        <w:instrText xml:space="preserve"> ADDIN EN.CITE &lt;EndNote&gt;&lt;Cite&gt;&lt;Author&gt;Harvey&lt;/Author&gt;&lt;Year&gt;1995&lt;/Year&gt;&lt;IDText&gt;The role of professional bodies in higher education quality monitoring&lt;/IDText&gt;&lt;DisplayText&gt;(Harvey, Mason, &amp;amp; Ward, 1995)&lt;/DisplayText&gt;&lt;record&gt;&lt;isbn&gt;1859201083&lt;/isbn&gt;&lt;titles&gt;&lt;title&gt;The role of professional bodies in higher education quality monitoring&lt;/title&gt;&lt;/titles&gt;&lt;contributors&gt;&lt;authors&gt;&lt;author&gt;Harvey, Lee&lt;/author&gt;&lt;author&gt;Mason, Selena&lt;/author&gt;&lt;author&gt;Ward, Rowen&lt;/author&gt;&lt;/authors&gt;&lt;/contributors&gt;&lt;added-date format="utc"&gt;1669716581&lt;/added-date&gt;&lt;ref-type name="Book"&gt;6&lt;/ref-type&gt;&lt;dates&gt;&lt;year&gt;1995&lt;/year&gt;&lt;/dates&gt;&lt;rec-number&gt;1660&lt;/rec-number&gt;&lt;publisher&gt;QHE Birmingham&lt;/publisher&gt;&lt;last-updated-date format="utc"&gt;1669716581&lt;/last-updated-date&gt;&lt;/record&gt;&lt;/Cite&gt;&lt;/EndNote&gt;</w:instrText>
      </w:r>
      <w:r>
        <w:fldChar w:fldCharType="separate"/>
      </w:r>
      <w:r w:rsidR="00DE380F">
        <w:rPr>
          <w:noProof/>
        </w:rPr>
        <w:t>(Harvey,</w:t>
      </w:r>
      <w:r w:rsidR="00EF1385">
        <w:rPr>
          <w:noProof/>
        </w:rPr>
        <w:t xml:space="preserve"> </w:t>
      </w:r>
      <w:r w:rsidR="00DE380F">
        <w:rPr>
          <w:noProof/>
        </w:rPr>
        <w:t>Mason,</w:t>
      </w:r>
      <w:r w:rsidR="00EF1385">
        <w:rPr>
          <w:noProof/>
        </w:rPr>
        <w:t xml:space="preserve"> </w:t>
      </w:r>
      <w:r w:rsidR="00DE380F">
        <w:rPr>
          <w:noProof/>
        </w:rPr>
        <w:t>&amp;</w:t>
      </w:r>
      <w:r w:rsidR="00EF1385">
        <w:rPr>
          <w:noProof/>
        </w:rPr>
        <w:t xml:space="preserve"> </w:t>
      </w:r>
      <w:r w:rsidR="00DE380F">
        <w:rPr>
          <w:noProof/>
        </w:rPr>
        <w:t>Ward,</w:t>
      </w:r>
      <w:r w:rsidR="00EF1385">
        <w:rPr>
          <w:noProof/>
        </w:rPr>
        <w:t xml:space="preserve"> </w:t>
      </w:r>
      <w:r w:rsidR="00DE380F">
        <w:rPr>
          <w:noProof/>
        </w:rPr>
        <w:t>1995)</w:t>
      </w:r>
      <w:r>
        <w:fldChar w:fldCharType="end"/>
      </w:r>
      <w:r>
        <w:t>.</w:t>
      </w:r>
    </w:p>
    <w:p w14:paraId="1BCAFAF6" w14:textId="0EE08F27" w:rsidR="00AD7045" w:rsidRDefault="00AB2282" w:rsidP="009C710A">
      <w:r>
        <w:t>It</w:t>
      </w:r>
      <w:r w:rsidR="00EF1385">
        <w:t xml:space="preserve"> </w:t>
      </w:r>
      <w:r>
        <w:t>is</w:t>
      </w:r>
      <w:r w:rsidR="00EF1385">
        <w:t xml:space="preserve"> </w:t>
      </w:r>
      <w:r>
        <w:t>import</w:t>
      </w:r>
      <w:r w:rsidR="005A0F83">
        <w:t>ant</w:t>
      </w:r>
      <w:r w:rsidR="00EF1385">
        <w:t xml:space="preserve"> </w:t>
      </w:r>
      <w:r w:rsidR="005A0F83">
        <w:t>to</w:t>
      </w:r>
      <w:r w:rsidR="00EF1385">
        <w:t xml:space="preserve"> </w:t>
      </w:r>
      <w:r w:rsidR="002A0A22">
        <w:t>acknowledge</w:t>
      </w:r>
      <w:r w:rsidR="00EF1385">
        <w:t xml:space="preserve"> </w:t>
      </w:r>
      <w:r w:rsidR="002A0A22">
        <w:t>that</w:t>
      </w:r>
      <w:r w:rsidR="00EF1385">
        <w:t xml:space="preserve"> </w:t>
      </w:r>
      <w:r w:rsidR="002A0A22">
        <w:t>professions</w:t>
      </w:r>
      <w:r w:rsidR="00EF1385">
        <w:t xml:space="preserve"> </w:t>
      </w:r>
      <w:r w:rsidR="002A0A22">
        <w:t>are</w:t>
      </w:r>
      <w:r w:rsidR="00EF1385">
        <w:t xml:space="preserve"> </w:t>
      </w:r>
      <w:r w:rsidR="002A0A22">
        <w:t>by</w:t>
      </w:r>
      <w:r w:rsidR="00EF1385">
        <w:t xml:space="preserve"> </w:t>
      </w:r>
      <w:r w:rsidR="002A0A22">
        <w:t>definition</w:t>
      </w:r>
      <w:r w:rsidR="00EF1385">
        <w:t xml:space="preserve"> </w:t>
      </w:r>
      <w:r w:rsidR="002A0A22">
        <w:t>exclusionary.</w:t>
      </w:r>
      <w:r w:rsidR="00EF1385">
        <w:t xml:space="preserve"> </w:t>
      </w:r>
      <w:r w:rsidR="002A0A22">
        <w:t>Membership</w:t>
      </w:r>
      <w:r w:rsidR="00EF1385">
        <w:t xml:space="preserve"> </w:t>
      </w:r>
      <w:r w:rsidR="002A0A22">
        <w:t>and</w:t>
      </w:r>
      <w:r w:rsidR="00EF1385">
        <w:t xml:space="preserve"> </w:t>
      </w:r>
      <w:r w:rsidR="002A0A22">
        <w:t>practice</w:t>
      </w:r>
      <w:r w:rsidR="00EF1385">
        <w:t xml:space="preserve"> </w:t>
      </w:r>
      <w:r w:rsidR="00334DBD">
        <w:t>indicate</w:t>
      </w:r>
      <w:r w:rsidR="00EF1385">
        <w:t xml:space="preserve"> </w:t>
      </w:r>
      <w:r w:rsidR="0018137D">
        <w:t>particular</w:t>
      </w:r>
      <w:r w:rsidR="00EF1385">
        <w:t xml:space="preserve"> </w:t>
      </w:r>
      <w:r w:rsidR="0018137D">
        <w:t>skills</w:t>
      </w:r>
      <w:r w:rsidR="00EF1385">
        <w:t xml:space="preserve"> </w:t>
      </w:r>
      <w:r w:rsidR="00850BA0">
        <w:t>and</w:t>
      </w:r>
      <w:r w:rsidR="00EF1385">
        <w:t xml:space="preserve"> </w:t>
      </w:r>
      <w:r w:rsidR="004D71C9">
        <w:t>standards,</w:t>
      </w:r>
      <w:r w:rsidR="00EF1385">
        <w:t xml:space="preserve"> </w:t>
      </w:r>
      <w:r w:rsidR="003B352A">
        <w:t>and</w:t>
      </w:r>
      <w:r w:rsidR="00EF1385">
        <w:t xml:space="preserve"> </w:t>
      </w:r>
      <w:r w:rsidR="00B7170D">
        <w:t>this</w:t>
      </w:r>
      <w:r w:rsidR="00EF1385">
        <w:t xml:space="preserve"> </w:t>
      </w:r>
      <w:r w:rsidR="00B7170D">
        <w:t>is</w:t>
      </w:r>
      <w:r w:rsidR="00EF1385">
        <w:t xml:space="preserve"> </w:t>
      </w:r>
      <w:r w:rsidR="00B7170D">
        <w:t>vitally</w:t>
      </w:r>
      <w:r w:rsidR="00EF1385">
        <w:t xml:space="preserve"> </w:t>
      </w:r>
      <w:r w:rsidR="003B352A">
        <w:t>important</w:t>
      </w:r>
      <w:r w:rsidR="00EF1385">
        <w:t xml:space="preserve"> </w:t>
      </w:r>
      <w:r w:rsidR="003B352A">
        <w:t>for</w:t>
      </w:r>
      <w:r w:rsidR="00EF1385">
        <w:t xml:space="preserve"> </w:t>
      </w:r>
      <w:r w:rsidR="003B352A">
        <w:t>public</w:t>
      </w:r>
      <w:r w:rsidR="00EF1385">
        <w:t xml:space="preserve"> </w:t>
      </w:r>
      <w:r w:rsidR="003B352A">
        <w:t>confidence,</w:t>
      </w:r>
      <w:r w:rsidR="00EF1385">
        <w:t xml:space="preserve"> </w:t>
      </w:r>
      <w:r w:rsidR="003B352A">
        <w:t>particularly</w:t>
      </w:r>
      <w:r w:rsidR="00EF1385">
        <w:t xml:space="preserve"> </w:t>
      </w:r>
      <w:r w:rsidR="003B352A">
        <w:t>in</w:t>
      </w:r>
      <w:r w:rsidR="00EF1385">
        <w:t xml:space="preserve"> </w:t>
      </w:r>
      <w:r w:rsidR="004D3D6B">
        <w:lastRenderedPageBreak/>
        <w:t>safety-critical</w:t>
      </w:r>
      <w:r w:rsidR="00EF1385">
        <w:t xml:space="preserve"> </w:t>
      </w:r>
      <w:r w:rsidR="004D3D6B">
        <w:t>fields.</w:t>
      </w:r>
      <w:r w:rsidR="00EF1385">
        <w:t xml:space="preserve"> </w:t>
      </w:r>
      <w:r w:rsidR="007E16D5">
        <w:t>It</w:t>
      </w:r>
      <w:r w:rsidR="00EF1385">
        <w:t xml:space="preserve"> </w:t>
      </w:r>
      <w:r w:rsidR="007E16D5">
        <w:t>would</w:t>
      </w:r>
      <w:r w:rsidR="00EF1385">
        <w:t xml:space="preserve"> </w:t>
      </w:r>
      <w:r w:rsidR="007E16D5">
        <w:t>also</w:t>
      </w:r>
      <w:r w:rsidR="00EF1385">
        <w:t xml:space="preserve"> </w:t>
      </w:r>
      <w:r w:rsidR="007E16D5">
        <w:t>be</w:t>
      </w:r>
      <w:r w:rsidR="00EF1385">
        <w:t xml:space="preserve"> </w:t>
      </w:r>
      <w:r w:rsidR="007E16D5">
        <w:t>naïve</w:t>
      </w:r>
      <w:r w:rsidR="00EF1385">
        <w:t xml:space="preserve"> </w:t>
      </w:r>
      <w:r w:rsidR="007E16D5">
        <w:t>to</w:t>
      </w:r>
      <w:r w:rsidR="00EF1385">
        <w:t xml:space="preserve"> </w:t>
      </w:r>
      <w:r w:rsidR="00682800">
        <w:t>consider</w:t>
      </w:r>
      <w:r w:rsidR="00EF1385">
        <w:t xml:space="preserve"> </w:t>
      </w:r>
      <w:r w:rsidR="00682800">
        <w:t>that</w:t>
      </w:r>
      <w:r w:rsidR="00EF1385">
        <w:t xml:space="preserve"> </w:t>
      </w:r>
      <w:r w:rsidR="00F52DEB">
        <w:t>membership</w:t>
      </w:r>
      <w:r w:rsidR="00EF1385">
        <w:t xml:space="preserve"> </w:t>
      </w:r>
      <w:r w:rsidR="00F52DEB">
        <w:t>has</w:t>
      </w:r>
      <w:r w:rsidR="00EF1385">
        <w:t xml:space="preserve"> </w:t>
      </w:r>
      <w:r w:rsidR="00F52DEB">
        <w:t>always</w:t>
      </w:r>
      <w:r w:rsidR="00EF1385">
        <w:t xml:space="preserve"> </w:t>
      </w:r>
      <w:r w:rsidR="005063DA">
        <w:t>been,</w:t>
      </w:r>
      <w:r w:rsidR="00EF1385">
        <w:t xml:space="preserve"> </w:t>
      </w:r>
      <w:r w:rsidR="005063DA">
        <w:t>or</w:t>
      </w:r>
      <w:r w:rsidR="00EF1385">
        <w:t xml:space="preserve"> </w:t>
      </w:r>
      <w:r w:rsidR="005063DA">
        <w:t>continues</w:t>
      </w:r>
      <w:r w:rsidR="00EF1385">
        <w:t xml:space="preserve"> </w:t>
      </w:r>
      <w:r w:rsidR="005063DA">
        <w:t>to</w:t>
      </w:r>
      <w:r w:rsidR="00EF1385">
        <w:t xml:space="preserve"> </w:t>
      </w:r>
      <w:r w:rsidR="005063DA">
        <w:t>be</w:t>
      </w:r>
      <w:r w:rsidR="00EF1385">
        <w:t xml:space="preserve"> </w:t>
      </w:r>
      <w:r w:rsidR="005063DA">
        <w:t>in</w:t>
      </w:r>
      <w:r w:rsidR="00EF1385">
        <w:t xml:space="preserve"> </w:t>
      </w:r>
      <w:r w:rsidR="005063DA">
        <w:t>many</w:t>
      </w:r>
      <w:r w:rsidR="00EF1385">
        <w:t xml:space="preserve"> </w:t>
      </w:r>
      <w:r w:rsidR="005063DA">
        <w:t>cases,</w:t>
      </w:r>
      <w:r w:rsidR="00EF1385">
        <w:t xml:space="preserve"> </w:t>
      </w:r>
      <w:r w:rsidR="005063DA">
        <w:t>equally</w:t>
      </w:r>
      <w:r w:rsidR="00EF1385">
        <w:t xml:space="preserve"> </w:t>
      </w:r>
      <w:r w:rsidR="005063DA">
        <w:t>open</w:t>
      </w:r>
      <w:r w:rsidR="00EF1385">
        <w:t xml:space="preserve"> </w:t>
      </w:r>
      <w:r w:rsidR="005063DA">
        <w:t>to</w:t>
      </w:r>
      <w:r w:rsidR="00EF1385">
        <w:t xml:space="preserve"> </w:t>
      </w:r>
      <w:r w:rsidR="005063DA">
        <w:t>all.</w:t>
      </w:r>
      <w:r w:rsidR="00EF1385">
        <w:t xml:space="preserve"> </w:t>
      </w:r>
      <w:r w:rsidR="00574F5C" w:rsidRPr="0010056F">
        <w:t>Pierre</w:t>
      </w:r>
      <w:r w:rsidR="00EF1385">
        <w:t xml:space="preserve"> </w:t>
      </w:r>
      <w:r w:rsidR="00574F5C" w:rsidRPr="000E7471">
        <w:t>Bourdieu</w:t>
      </w:r>
      <w:r w:rsidR="00EF1385">
        <w:t xml:space="preserve"> </w:t>
      </w:r>
      <w:r w:rsidR="00574F5C" w:rsidRPr="000E7471">
        <w:t>observes</w:t>
      </w:r>
      <w:r w:rsidR="00EF1385">
        <w:t xml:space="preserve"> </w:t>
      </w:r>
      <w:r w:rsidR="00574F5C" w:rsidRPr="000E7471">
        <w:t>that</w:t>
      </w:r>
      <w:r w:rsidR="00EF1385">
        <w:rPr>
          <w:i/>
          <w:iCs/>
        </w:rPr>
        <w:t xml:space="preserve"> </w:t>
      </w:r>
      <w:r w:rsidR="00574F5C" w:rsidRPr="000E7471">
        <w:rPr>
          <w:i/>
          <w:iCs/>
        </w:rPr>
        <w:t>“Those</w:t>
      </w:r>
      <w:r w:rsidR="00EF1385">
        <w:rPr>
          <w:i/>
          <w:iCs/>
        </w:rPr>
        <w:t xml:space="preserve"> </w:t>
      </w:r>
      <w:r w:rsidR="00574F5C" w:rsidRPr="000E7471">
        <w:rPr>
          <w:i/>
          <w:iCs/>
        </w:rPr>
        <w:t>aspiring</w:t>
      </w:r>
      <w:r w:rsidR="00EF1385">
        <w:rPr>
          <w:i/>
          <w:iCs/>
        </w:rPr>
        <w:t xml:space="preserve"> </w:t>
      </w:r>
      <w:r w:rsidR="00574F5C" w:rsidRPr="000E7471">
        <w:rPr>
          <w:i/>
          <w:iCs/>
        </w:rPr>
        <w:t>to</w:t>
      </w:r>
      <w:r w:rsidR="00EF1385">
        <w:rPr>
          <w:i/>
          <w:iCs/>
        </w:rPr>
        <w:t xml:space="preserve"> </w:t>
      </w:r>
      <w:r w:rsidR="00574F5C" w:rsidRPr="000E7471">
        <w:rPr>
          <w:i/>
          <w:iCs/>
        </w:rPr>
        <w:t>or</w:t>
      </w:r>
      <w:r w:rsidR="00EF1385">
        <w:rPr>
          <w:i/>
          <w:iCs/>
        </w:rPr>
        <w:t xml:space="preserve"> </w:t>
      </w:r>
      <w:r w:rsidR="00574F5C" w:rsidRPr="000E7471">
        <w:rPr>
          <w:i/>
          <w:iCs/>
        </w:rPr>
        <w:t>holding</w:t>
      </w:r>
      <w:r w:rsidR="00EF1385">
        <w:rPr>
          <w:i/>
          <w:iCs/>
        </w:rPr>
        <w:t xml:space="preserve"> </w:t>
      </w:r>
      <w:r w:rsidR="00574F5C" w:rsidRPr="000E7471">
        <w:rPr>
          <w:i/>
          <w:iCs/>
        </w:rPr>
        <w:t>a</w:t>
      </w:r>
      <w:r w:rsidR="00EF1385">
        <w:rPr>
          <w:i/>
          <w:iCs/>
        </w:rPr>
        <w:t xml:space="preserve"> </w:t>
      </w:r>
      <w:r w:rsidR="00574F5C" w:rsidRPr="000E7471">
        <w:rPr>
          <w:i/>
          <w:iCs/>
        </w:rPr>
        <w:t>position</w:t>
      </w:r>
      <w:r w:rsidR="00EF1385">
        <w:rPr>
          <w:i/>
          <w:iCs/>
        </w:rPr>
        <w:t xml:space="preserve"> </w:t>
      </w:r>
      <w:r w:rsidR="00574F5C" w:rsidRPr="000E7471">
        <w:rPr>
          <w:i/>
          <w:iCs/>
        </w:rPr>
        <w:t>may</w:t>
      </w:r>
      <w:r w:rsidR="00EF1385">
        <w:rPr>
          <w:i/>
          <w:iCs/>
        </w:rPr>
        <w:t xml:space="preserve"> </w:t>
      </w:r>
      <w:r w:rsidR="00574F5C" w:rsidRPr="000E7471">
        <w:rPr>
          <w:i/>
          <w:iCs/>
        </w:rPr>
        <w:t>have</w:t>
      </w:r>
      <w:r w:rsidR="00EF1385">
        <w:rPr>
          <w:i/>
          <w:iCs/>
        </w:rPr>
        <w:t xml:space="preserve"> </w:t>
      </w:r>
      <w:r w:rsidR="00574F5C" w:rsidRPr="000E7471">
        <w:rPr>
          <w:i/>
          <w:iCs/>
        </w:rPr>
        <w:t>an</w:t>
      </w:r>
      <w:r w:rsidR="00EF1385">
        <w:rPr>
          <w:i/>
          <w:iCs/>
        </w:rPr>
        <w:t xml:space="preserve"> </w:t>
      </w:r>
      <w:r w:rsidR="00574F5C" w:rsidRPr="000E7471">
        <w:rPr>
          <w:i/>
          <w:iCs/>
        </w:rPr>
        <w:t>interest</w:t>
      </w:r>
      <w:r w:rsidR="00EF1385">
        <w:rPr>
          <w:i/>
          <w:iCs/>
        </w:rPr>
        <w:t xml:space="preserve"> </w:t>
      </w:r>
      <w:r w:rsidR="00574F5C" w:rsidRPr="000E7471">
        <w:rPr>
          <w:i/>
          <w:iCs/>
        </w:rPr>
        <w:t>in</w:t>
      </w:r>
      <w:r w:rsidR="00EF1385">
        <w:rPr>
          <w:i/>
          <w:iCs/>
        </w:rPr>
        <w:t xml:space="preserve"> </w:t>
      </w:r>
      <w:r w:rsidR="00574F5C" w:rsidRPr="000E7471">
        <w:rPr>
          <w:i/>
          <w:iCs/>
        </w:rPr>
        <w:t>defining</w:t>
      </w:r>
      <w:r w:rsidR="00EF1385">
        <w:rPr>
          <w:i/>
          <w:iCs/>
        </w:rPr>
        <w:t xml:space="preserve"> </w:t>
      </w:r>
      <w:r w:rsidR="00574F5C" w:rsidRPr="000E7471">
        <w:rPr>
          <w:i/>
          <w:iCs/>
        </w:rPr>
        <w:t>it</w:t>
      </w:r>
      <w:r w:rsidR="00EF1385">
        <w:rPr>
          <w:i/>
          <w:iCs/>
        </w:rPr>
        <w:t xml:space="preserve"> </w:t>
      </w:r>
      <w:r w:rsidR="00574F5C" w:rsidRPr="000E7471">
        <w:rPr>
          <w:i/>
          <w:iCs/>
        </w:rPr>
        <w:t>in</w:t>
      </w:r>
      <w:r w:rsidR="00EF1385">
        <w:rPr>
          <w:i/>
          <w:iCs/>
        </w:rPr>
        <w:t xml:space="preserve"> </w:t>
      </w:r>
      <w:r w:rsidR="00574F5C" w:rsidRPr="000E7471">
        <w:rPr>
          <w:i/>
          <w:iCs/>
        </w:rPr>
        <w:t>such</w:t>
      </w:r>
      <w:r w:rsidR="00EF1385">
        <w:rPr>
          <w:i/>
          <w:iCs/>
        </w:rPr>
        <w:t xml:space="preserve"> </w:t>
      </w:r>
      <w:r w:rsidR="00574F5C" w:rsidRPr="000E7471">
        <w:rPr>
          <w:i/>
          <w:iCs/>
        </w:rPr>
        <w:t>a</w:t>
      </w:r>
      <w:r w:rsidR="00EF1385">
        <w:rPr>
          <w:i/>
          <w:iCs/>
        </w:rPr>
        <w:t xml:space="preserve"> </w:t>
      </w:r>
      <w:r w:rsidR="00574F5C" w:rsidRPr="000E7471">
        <w:rPr>
          <w:i/>
          <w:iCs/>
        </w:rPr>
        <w:t>way</w:t>
      </w:r>
      <w:r w:rsidR="00EF1385">
        <w:rPr>
          <w:i/>
          <w:iCs/>
        </w:rPr>
        <w:t xml:space="preserve"> </w:t>
      </w:r>
      <w:r w:rsidR="00574F5C" w:rsidRPr="000E7471">
        <w:rPr>
          <w:i/>
          <w:iCs/>
        </w:rPr>
        <w:t>that</w:t>
      </w:r>
      <w:r w:rsidR="00EF1385">
        <w:rPr>
          <w:i/>
          <w:iCs/>
        </w:rPr>
        <w:t xml:space="preserve"> </w:t>
      </w:r>
      <w:r w:rsidR="00574F5C" w:rsidRPr="000E7471">
        <w:rPr>
          <w:i/>
          <w:iCs/>
        </w:rPr>
        <w:t>it</w:t>
      </w:r>
      <w:r w:rsidR="00EF1385">
        <w:rPr>
          <w:i/>
          <w:iCs/>
        </w:rPr>
        <w:t xml:space="preserve"> </w:t>
      </w:r>
      <w:r w:rsidR="00574F5C" w:rsidRPr="000E7471">
        <w:rPr>
          <w:i/>
          <w:iCs/>
        </w:rPr>
        <w:t>cannot</w:t>
      </w:r>
      <w:r w:rsidR="00EF1385">
        <w:rPr>
          <w:i/>
          <w:iCs/>
        </w:rPr>
        <w:t xml:space="preserve"> </w:t>
      </w:r>
      <w:r w:rsidR="00574F5C" w:rsidRPr="000E7471">
        <w:rPr>
          <w:i/>
          <w:iCs/>
        </w:rPr>
        <w:t>be</w:t>
      </w:r>
      <w:r w:rsidR="00EF1385">
        <w:rPr>
          <w:i/>
          <w:iCs/>
        </w:rPr>
        <w:t xml:space="preserve"> </w:t>
      </w:r>
      <w:r w:rsidR="00574F5C" w:rsidRPr="000E7471">
        <w:rPr>
          <w:i/>
          <w:iCs/>
        </w:rPr>
        <w:t>occupied</w:t>
      </w:r>
      <w:r w:rsidR="00EF1385">
        <w:rPr>
          <w:i/>
          <w:iCs/>
        </w:rPr>
        <w:t xml:space="preserve"> </w:t>
      </w:r>
      <w:r w:rsidR="00574F5C" w:rsidRPr="000E7471">
        <w:rPr>
          <w:i/>
          <w:iCs/>
        </w:rPr>
        <w:t>by</w:t>
      </w:r>
      <w:r w:rsidR="00EF1385">
        <w:rPr>
          <w:i/>
          <w:iCs/>
        </w:rPr>
        <w:t xml:space="preserve"> </w:t>
      </w:r>
      <w:r w:rsidR="00574F5C" w:rsidRPr="000E7471">
        <w:rPr>
          <w:i/>
          <w:iCs/>
        </w:rPr>
        <w:t>anyone</w:t>
      </w:r>
      <w:r w:rsidR="00EF1385">
        <w:rPr>
          <w:i/>
          <w:iCs/>
        </w:rPr>
        <w:t xml:space="preserve"> </w:t>
      </w:r>
      <w:r w:rsidR="00574F5C" w:rsidRPr="000E7471">
        <w:rPr>
          <w:i/>
          <w:iCs/>
        </w:rPr>
        <w:t>other</w:t>
      </w:r>
      <w:r w:rsidR="00EF1385">
        <w:rPr>
          <w:i/>
          <w:iCs/>
        </w:rPr>
        <w:t xml:space="preserve"> </w:t>
      </w:r>
      <w:r w:rsidR="00574F5C" w:rsidRPr="000E7471">
        <w:rPr>
          <w:i/>
          <w:iCs/>
        </w:rPr>
        <w:t>than</w:t>
      </w:r>
      <w:r w:rsidR="00EF1385">
        <w:rPr>
          <w:i/>
          <w:iCs/>
        </w:rPr>
        <w:t xml:space="preserve"> </w:t>
      </w:r>
      <w:r w:rsidR="00574F5C" w:rsidRPr="000E7471">
        <w:rPr>
          <w:i/>
          <w:iCs/>
        </w:rPr>
        <w:t>the</w:t>
      </w:r>
      <w:r w:rsidR="00EF1385">
        <w:rPr>
          <w:i/>
          <w:iCs/>
        </w:rPr>
        <w:t xml:space="preserve"> </w:t>
      </w:r>
      <w:r w:rsidR="00574F5C" w:rsidRPr="000E7471">
        <w:rPr>
          <w:i/>
          <w:iCs/>
        </w:rPr>
        <w:t>possessors</w:t>
      </w:r>
      <w:r w:rsidR="00EF1385">
        <w:rPr>
          <w:i/>
          <w:iCs/>
        </w:rPr>
        <w:t xml:space="preserve"> </w:t>
      </w:r>
      <w:r w:rsidR="00574F5C" w:rsidRPr="000E7471">
        <w:rPr>
          <w:i/>
          <w:iCs/>
        </w:rPr>
        <w:t>of</w:t>
      </w:r>
      <w:r w:rsidR="00EF1385">
        <w:rPr>
          <w:i/>
          <w:iCs/>
        </w:rPr>
        <w:t xml:space="preserve"> </w:t>
      </w:r>
      <w:r w:rsidR="00574F5C" w:rsidRPr="000E7471">
        <w:rPr>
          <w:i/>
          <w:iCs/>
        </w:rPr>
        <w:t>properties</w:t>
      </w:r>
      <w:r w:rsidR="00EF1385">
        <w:rPr>
          <w:i/>
          <w:iCs/>
        </w:rPr>
        <w:t xml:space="preserve"> </w:t>
      </w:r>
      <w:r w:rsidR="00574F5C" w:rsidRPr="000E7471">
        <w:rPr>
          <w:i/>
          <w:iCs/>
        </w:rPr>
        <w:t>identical</w:t>
      </w:r>
      <w:r w:rsidR="00EF1385">
        <w:rPr>
          <w:i/>
          <w:iCs/>
        </w:rPr>
        <w:t xml:space="preserve"> </w:t>
      </w:r>
      <w:r w:rsidR="00574F5C" w:rsidRPr="000E7471">
        <w:rPr>
          <w:i/>
          <w:iCs/>
        </w:rPr>
        <w:t>to</w:t>
      </w:r>
      <w:r w:rsidR="00EF1385">
        <w:rPr>
          <w:i/>
          <w:iCs/>
        </w:rPr>
        <w:t xml:space="preserve"> </w:t>
      </w:r>
      <w:r w:rsidR="00574F5C" w:rsidRPr="000E7471">
        <w:rPr>
          <w:i/>
          <w:iCs/>
        </w:rPr>
        <w:t>their</w:t>
      </w:r>
      <w:r w:rsidR="00EF1385">
        <w:rPr>
          <w:i/>
          <w:iCs/>
        </w:rPr>
        <w:t xml:space="preserve"> </w:t>
      </w:r>
      <w:r w:rsidR="00574F5C" w:rsidRPr="000E7471">
        <w:rPr>
          <w:i/>
          <w:iCs/>
        </w:rPr>
        <w:t>own”</w:t>
      </w:r>
      <w:r w:rsidR="00EF1385">
        <w:t xml:space="preserve"> </w:t>
      </w:r>
      <w:r w:rsidR="00574F5C">
        <w:fldChar w:fldCharType="begin"/>
      </w:r>
      <w:r w:rsidR="00730662">
        <w:instrText xml:space="preserve"> ADDIN EN.CITE &lt;EndNote&gt;&lt;Cite&gt;&lt;Author&gt;Bourdieu&lt;/Author&gt;&lt;Year&gt;2010&lt;/Year&gt;&lt;IDText&gt;Distinction: A Social Critique of the Judgement of Taste&lt;/IDText&gt;&lt;Pages&gt;147&lt;/Pages&gt;&lt;DisplayText&gt;(Bourdieu &amp;amp; Nice, 2010, p. 147)&lt;/DisplayText&gt;&lt;record&gt;&lt;keywords&gt;&lt;keyword&gt;Aesthetics, French.&lt;/keyword&gt;&lt;keyword&gt;France -- Civilization -- 1945-&lt;/keyword&gt;&lt;keyword&gt;Social classes -- France.&lt;/keyword&gt;&lt;/keywords&gt;&lt;urls&gt;&lt;related-urls&gt;&lt;url&gt;http://ebookcentral.proquest.com/lib/leeds-beck/detail.action?docID=1433990&lt;/url&gt;&lt;/related-urls&gt;&lt;/urls&gt;&lt;isbn&gt;9781135873165&lt;/isbn&gt;&lt;titles&gt;&lt;title&gt;Distinction: A Social Critique of the Judgement of Taste&lt;/title&gt;&lt;/titles&gt;&lt;contributors&gt;&lt;authors&gt;&lt;author&gt;Bourdieu, Pierre&lt;/author&gt;&lt;author&gt;Nice, Richard&lt;/author&gt;&lt;/authors&gt;&lt;/contributors&gt;&lt;added-date format="utc"&gt;1668709146&lt;/added-date&gt;&lt;pub-location&gt;London&lt;/pub-location&gt;&lt;ref-type name="Book"&gt;6&lt;/ref-type&gt;&lt;dates&gt;&lt;year&gt;2010&lt;/year&gt;&lt;/dates&gt;&lt;rec-number&gt;1654&lt;/rec-number&gt;&lt;publisher&gt;Taylor &amp;amp; Francis Group&lt;/publisher&gt;&lt;last-updated-date format="utc"&gt;1671031943&lt;/last-updated-date&gt;&lt;/record&gt;&lt;/Cite&gt;&lt;/EndNote&gt;</w:instrText>
      </w:r>
      <w:r w:rsidR="00574F5C">
        <w:fldChar w:fldCharType="separate"/>
      </w:r>
      <w:r w:rsidR="00574F5C">
        <w:rPr>
          <w:noProof/>
        </w:rPr>
        <w:t>(Bourdieu</w:t>
      </w:r>
      <w:r w:rsidR="00EF1385">
        <w:rPr>
          <w:noProof/>
        </w:rPr>
        <w:t xml:space="preserve"> </w:t>
      </w:r>
      <w:r w:rsidR="00574F5C">
        <w:rPr>
          <w:noProof/>
        </w:rPr>
        <w:t>&amp;</w:t>
      </w:r>
      <w:r w:rsidR="00EF1385">
        <w:rPr>
          <w:noProof/>
        </w:rPr>
        <w:t xml:space="preserve"> </w:t>
      </w:r>
      <w:r w:rsidR="00574F5C">
        <w:rPr>
          <w:noProof/>
        </w:rPr>
        <w:t>Nice,</w:t>
      </w:r>
      <w:r w:rsidR="00EF1385">
        <w:rPr>
          <w:noProof/>
        </w:rPr>
        <w:t xml:space="preserve"> </w:t>
      </w:r>
      <w:r w:rsidR="00574F5C">
        <w:rPr>
          <w:noProof/>
        </w:rPr>
        <w:t>2010,</w:t>
      </w:r>
      <w:r w:rsidR="00EF1385">
        <w:rPr>
          <w:noProof/>
        </w:rPr>
        <w:t xml:space="preserve"> </w:t>
      </w:r>
      <w:r w:rsidR="00574F5C">
        <w:rPr>
          <w:noProof/>
        </w:rPr>
        <w:t>p.</w:t>
      </w:r>
      <w:r w:rsidR="00EF1385">
        <w:rPr>
          <w:noProof/>
        </w:rPr>
        <w:t xml:space="preserve"> </w:t>
      </w:r>
      <w:r w:rsidR="00574F5C">
        <w:rPr>
          <w:noProof/>
        </w:rPr>
        <w:t>147)</w:t>
      </w:r>
      <w:r w:rsidR="00574F5C">
        <w:fldChar w:fldCharType="end"/>
      </w:r>
      <w:r w:rsidR="00574F5C">
        <w:t>.</w:t>
      </w:r>
      <w:r w:rsidR="00EF1385">
        <w:t xml:space="preserve"> </w:t>
      </w:r>
      <w:r w:rsidR="00820A5E">
        <w:t>In</w:t>
      </w:r>
      <w:r w:rsidR="00EF1385">
        <w:t xml:space="preserve"> </w:t>
      </w:r>
      <w:r w:rsidR="00820A5E">
        <w:t>the</w:t>
      </w:r>
      <w:r w:rsidR="00EF1385">
        <w:t xml:space="preserve"> </w:t>
      </w:r>
      <w:r w:rsidR="00820A5E">
        <w:t>review</w:t>
      </w:r>
      <w:r w:rsidR="00EF1385">
        <w:t xml:space="preserve"> </w:t>
      </w:r>
      <w:r w:rsidR="00820A5E">
        <w:t>of</w:t>
      </w:r>
      <w:r w:rsidR="00EF1385">
        <w:t xml:space="preserve"> </w:t>
      </w:r>
      <w:r w:rsidR="0053628C">
        <w:t>Carr-Saunders</w:t>
      </w:r>
      <w:r w:rsidR="00EF1385">
        <w:t xml:space="preserve"> </w:t>
      </w:r>
      <w:r w:rsidR="0053628C">
        <w:t>&amp;</w:t>
      </w:r>
      <w:r w:rsidR="00EF1385">
        <w:t xml:space="preserve"> </w:t>
      </w:r>
      <w:r w:rsidR="0053628C">
        <w:t>Wilson</w:t>
      </w:r>
      <w:r w:rsidR="00FF058B">
        <w:t>’s</w:t>
      </w:r>
      <w:r w:rsidR="00EF1385">
        <w:t xml:space="preserve"> </w:t>
      </w:r>
      <w:r w:rsidR="00FF058B">
        <w:t>seminal</w:t>
      </w:r>
      <w:r w:rsidR="00EF1385">
        <w:t xml:space="preserve"> </w:t>
      </w:r>
      <w:r w:rsidR="00FF058B">
        <w:t>book</w:t>
      </w:r>
      <w:r w:rsidR="00EF1385">
        <w:t xml:space="preserve"> </w:t>
      </w:r>
      <w:r w:rsidR="00FF058B" w:rsidRPr="00FF058B">
        <w:rPr>
          <w:i/>
          <w:iCs/>
        </w:rPr>
        <w:t>The</w:t>
      </w:r>
      <w:r w:rsidR="00EF1385">
        <w:rPr>
          <w:i/>
          <w:iCs/>
        </w:rPr>
        <w:t xml:space="preserve"> </w:t>
      </w:r>
      <w:r w:rsidR="00FF058B" w:rsidRPr="00FF058B">
        <w:rPr>
          <w:i/>
          <w:iCs/>
        </w:rPr>
        <w:t>Professions</w:t>
      </w:r>
      <w:r w:rsidR="00EF1385">
        <w:t xml:space="preserve"> </w:t>
      </w:r>
      <w:r w:rsidR="00106B79">
        <w:fldChar w:fldCharType="begin"/>
      </w:r>
      <w:r w:rsidR="00FF10BD">
        <w:instrText xml:space="preserve"> ADDIN EN.CITE &lt;EndNote&gt;&lt;Cite ExcludeAuth="1"&gt;&lt;Author&gt;Carr-Saunders&lt;/Author&gt;&lt;Year&gt;1933&lt;/Year&gt;&lt;IDText&gt;The Professions&lt;/IDText&gt;&lt;DisplayText&gt;(1933)&lt;/DisplayText&gt;&lt;record&gt;&lt;titles&gt;&lt;title&gt;The Professions&lt;/title&gt;&lt;/titles&gt;&lt;contributors&gt;&lt;authors&gt;&lt;author&gt;Carr-Saunders, Alexander Morris&lt;/author&gt;&lt;author&gt;Wilson, Paul Alexander&lt;/author&gt;&lt;/authors&gt;&lt;/contributors&gt;&lt;added-date format="utc"&gt;1663255728&lt;/added-date&gt;&lt;pub-location&gt;Oxford&lt;/pub-location&gt;&lt;ref-type name="Book"&gt;6&lt;/ref-type&gt;&lt;dates&gt;&lt;year&gt;1933&lt;/year&gt;&lt;/dates&gt;&lt;rec-number&gt;1652&lt;/rec-number&gt;&lt;publisher&gt;Clarendon Press&lt;/publisher&gt;&lt;last-updated-date format="utc"&gt;1671032102&lt;/last-updated-date&gt;&lt;/record&gt;&lt;/Cite&gt;&lt;/EndNote&gt;</w:instrText>
      </w:r>
      <w:r w:rsidR="00106B79">
        <w:fldChar w:fldCharType="separate"/>
      </w:r>
      <w:r w:rsidR="0053628C">
        <w:rPr>
          <w:noProof/>
        </w:rPr>
        <w:t>(1933)</w:t>
      </w:r>
      <w:r w:rsidR="00106B79">
        <w:fldChar w:fldCharType="end"/>
      </w:r>
      <w:r w:rsidR="003E615C">
        <w:t>,</w:t>
      </w:r>
      <w:r w:rsidR="00EF1385">
        <w:t xml:space="preserve"> </w:t>
      </w:r>
      <w:proofErr w:type="spellStart"/>
      <w:r w:rsidR="003E615C">
        <w:t>Rudlin</w:t>
      </w:r>
      <w:proofErr w:type="spellEnd"/>
      <w:r w:rsidR="00EF1385">
        <w:t xml:space="preserve"> </w:t>
      </w:r>
      <w:r w:rsidR="00820A5E">
        <w:fldChar w:fldCharType="begin"/>
      </w:r>
      <w:r w:rsidR="00AD55D1">
        <w:instrText xml:space="preserve"> ADDIN EN.CITE &lt;EndNote&gt;&lt;Cite ExcludeAuth="1"&gt;&lt;Author&gt;Rudlin&lt;/Author&gt;&lt;Year&gt;1934&lt;/Year&gt;&lt;Pages&gt;324&lt;/Pages&gt;&lt;DisplayText&gt;(1934, p. 324)&lt;/DisplayText&gt;&lt;record&gt;&lt;urls&gt;&lt;related-urls&gt;&lt;url&gt;http://www.jstor.org/stable/2224787&lt;/url&gt;&lt;/related-urls&gt;&lt;/urls&gt;&lt;isbn&gt;00130133, 14680297&lt;/isbn&gt;&lt;custom1&gt;Full publication date: Jun., 1934&lt;/custom1&gt;&lt;reviewed-item&gt;The Professions., A. M. Carr-Saunders, P. A. Wilson&lt;/reviewed-item&gt;&lt;titles&gt;&lt;secondary-title&gt;The Economic Journal&lt;/secondary-title&gt;&lt;/titles&gt;&lt;pages&gt;322-324&lt;/pages&gt;&lt;number&gt;174&lt;/number&gt;&lt;access-date&gt;2022/09/15/&lt;/access-date&gt;&lt;contributors&gt;&lt;authors&gt;&lt;author&gt;Rudlin, W. A.&lt;/author&gt;&lt;/authors&gt;&lt;/contributors&gt;&lt;added-date format="utc"&gt;1663255388&lt;/added-date&gt;&lt;ref-type name="Journal Article"&gt;17&lt;/ref-type&gt;&lt;dates&gt;&lt;year&gt;1934&lt;/year&gt;&lt;/dates&gt;&lt;rec-number&gt;1651&lt;/rec-number&gt;&lt;publisher&gt;[Royal Economic Society, Wiley]&lt;/publisher&gt;&lt;last-updated-date format="utc"&gt;1663255388&lt;/last-updated-date&gt;&lt;contributors&gt;&lt;secondary-authors&gt;&lt;author&gt;Carr-Saunders, A. M.&lt;/author&gt;&lt;author&gt;Wilson, P. A.&lt;/author&gt;&lt;/secondary-authors&gt;&lt;/contributors&gt;&lt;electronic-resource-num&gt;10.2307/2224787&lt;/electronic-resource-num&gt;&lt;volume&gt;44&lt;/volume&gt;&lt;remote-database-name&gt;JSTOR&lt;/remote-database-name&gt;&lt;/record&gt;&lt;/Cite&gt;&lt;/EndNote&gt;</w:instrText>
      </w:r>
      <w:r w:rsidR="00820A5E">
        <w:fldChar w:fldCharType="separate"/>
      </w:r>
      <w:r w:rsidR="00AD55D1">
        <w:rPr>
          <w:noProof/>
        </w:rPr>
        <w:t>(1934,</w:t>
      </w:r>
      <w:r w:rsidR="00EF1385">
        <w:rPr>
          <w:noProof/>
        </w:rPr>
        <w:t xml:space="preserve"> </w:t>
      </w:r>
      <w:r w:rsidR="00AD55D1">
        <w:rPr>
          <w:noProof/>
        </w:rPr>
        <w:t>p.</w:t>
      </w:r>
      <w:r w:rsidR="00EF1385">
        <w:rPr>
          <w:noProof/>
        </w:rPr>
        <w:t xml:space="preserve"> </w:t>
      </w:r>
      <w:r w:rsidR="00AD55D1">
        <w:rPr>
          <w:noProof/>
        </w:rPr>
        <w:t>324)</w:t>
      </w:r>
      <w:r w:rsidR="00820A5E">
        <w:fldChar w:fldCharType="end"/>
      </w:r>
      <w:r w:rsidR="00EF1385">
        <w:t xml:space="preserve"> </w:t>
      </w:r>
      <w:r w:rsidR="003E615C">
        <w:t>notes</w:t>
      </w:r>
      <w:r w:rsidR="00EF1385">
        <w:t xml:space="preserve"> </w:t>
      </w:r>
      <w:r w:rsidR="003E615C">
        <w:t>the</w:t>
      </w:r>
      <w:r w:rsidR="00EF1385">
        <w:t xml:space="preserve"> </w:t>
      </w:r>
      <w:r w:rsidR="003E615C">
        <w:t>absence</w:t>
      </w:r>
      <w:r w:rsidR="00EF1385">
        <w:t xml:space="preserve"> </w:t>
      </w:r>
      <w:r w:rsidR="003E615C">
        <w:t>of</w:t>
      </w:r>
      <w:r w:rsidR="00EF1385">
        <w:t xml:space="preserve"> </w:t>
      </w:r>
      <w:r w:rsidR="0024397C">
        <w:t>questions</w:t>
      </w:r>
      <w:r w:rsidR="00EF1385">
        <w:t xml:space="preserve"> </w:t>
      </w:r>
      <w:r w:rsidR="0024397C">
        <w:t>of</w:t>
      </w:r>
      <w:r w:rsidR="00EF1385">
        <w:t xml:space="preserve"> </w:t>
      </w:r>
      <w:r w:rsidR="0024397C">
        <w:t>social</w:t>
      </w:r>
      <w:r w:rsidR="00EF1385">
        <w:t xml:space="preserve"> </w:t>
      </w:r>
      <w:r w:rsidR="0024397C">
        <w:t>inequality</w:t>
      </w:r>
      <w:r w:rsidR="00EF1385">
        <w:t xml:space="preserve"> </w:t>
      </w:r>
      <w:r w:rsidR="00E06D96">
        <w:t>in</w:t>
      </w:r>
      <w:r w:rsidR="00EF1385">
        <w:t xml:space="preserve"> </w:t>
      </w:r>
      <w:r w:rsidR="00E06D96">
        <w:t>their</w:t>
      </w:r>
      <w:r w:rsidR="00EF1385">
        <w:t xml:space="preserve"> </w:t>
      </w:r>
      <w:r w:rsidR="003E615C">
        <w:t>analysis</w:t>
      </w:r>
      <w:r w:rsidR="00E06D96">
        <w:t>:</w:t>
      </w:r>
      <w:r w:rsidR="00EF1385">
        <w:t xml:space="preserve"> </w:t>
      </w:r>
      <w:r w:rsidR="008907B6">
        <w:t>“</w:t>
      </w:r>
      <w:r w:rsidR="002D7BAE" w:rsidRPr="00E06D96">
        <w:rPr>
          <w:i/>
          <w:iCs/>
        </w:rPr>
        <w:t>No</w:t>
      </w:r>
      <w:r w:rsidR="00EF1385">
        <w:rPr>
          <w:i/>
          <w:iCs/>
        </w:rPr>
        <w:t xml:space="preserve"> </w:t>
      </w:r>
      <w:r w:rsidR="002D7BAE" w:rsidRPr="00E06D96">
        <w:rPr>
          <w:i/>
          <w:iCs/>
        </w:rPr>
        <w:t>one</w:t>
      </w:r>
      <w:r w:rsidR="00EF1385">
        <w:rPr>
          <w:i/>
          <w:iCs/>
        </w:rPr>
        <w:t xml:space="preserve"> </w:t>
      </w:r>
      <w:r w:rsidR="002D7BAE" w:rsidRPr="00E06D96">
        <w:rPr>
          <w:i/>
          <w:iCs/>
        </w:rPr>
        <w:t>can</w:t>
      </w:r>
      <w:r w:rsidR="00EF1385">
        <w:rPr>
          <w:i/>
          <w:iCs/>
        </w:rPr>
        <w:t xml:space="preserve"> </w:t>
      </w:r>
      <w:r w:rsidR="002D7BAE" w:rsidRPr="00E06D96">
        <w:rPr>
          <w:i/>
          <w:iCs/>
        </w:rPr>
        <w:t>escape</w:t>
      </w:r>
      <w:r w:rsidR="00EF1385">
        <w:rPr>
          <w:i/>
          <w:iCs/>
        </w:rPr>
        <w:t xml:space="preserve"> </w:t>
      </w:r>
      <w:r w:rsidR="002D7BAE" w:rsidRPr="00E06D96">
        <w:rPr>
          <w:i/>
          <w:iCs/>
        </w:rPr>
        <w:t>the</w:t>
      </w:r>
      <w:r w:rsidR="00EF1385">
        <w:rPr>
          <w:i/>
          <w:iCs/>
        </w:rPr>
        <w:t xml:space="preserve"> </w:t>
      </w:r>
      <w:r w:rsidR="002D7BAE" w:rsidRPr="00E06D96">
        <w:rPr>
          <w:i/>
          <w:iCs/>
        </w:rPr>
        <w:t>conclusion</w:t>
      </w:r>
      <w:r w:rsidR="00EF1385">
        <w:rPr>
          <w:i/>
          <w:iCs/>
        </w:rPr>
        <w:t xml:space="preserve"> </w:t>
      </w:r>
      <w:r w:rsidR="002D7BAE" w:rsidRPr="00E06D96">
        <w:rPr>
          <w:i/>
          <w:iCs/>
        </w:rPr>
        <w:t>that</w:t>
      </w:r>
      <w:r w:rsidR="00EF1385">
        <w:rPr>
          <w:i/>
          <w:iCs/>
        </w:rPr>
        <w:t xml:space="preserve"> </w:t>
      </w:r>
      <w:r w:rsidR="002D7BAE" w:rsidRPr="00E06D96">
        <w:rPr>
          <w:i/>
          <w:iCs/>
        </w:rPr>
        <w:t>rules</w:t>
      </w:r>
      <w:r w:rsidR="00EF1385">
        <w:rPr>
          <w:i/>
          <w:iCs/>
        </w:rPr>
        <w:t xml:space="preserve"> </w:t>
      </w:r>
      <w:r w:rsidR="002D7BAE" w:rsidRPr="00E06D96">
        <w:rPr>
          <w:i/>
          <w:iCs/>
        </w:rPr>
        <w:t>of</w:t>
      </w:r>
      <w:r w:rsidR="00EF1385">
        <w:rPr>
          <w:i/>
          <w:iCs/>
        </w:rPr>
        <w:t xml:space="preserve"> </w:t>
      </w:r>
      <w:r w:rsidR="002D7BAE" w:rsidRPr="00E06D96">
        <w:rPr>
          <w:i/>
          <w:iCs/>
        </w:rPr>
        <w:t>entrance,</w:t>
      </w:r>
      <w:r w:rsidR="00EF1385">
        <w:rPr>
          <w:i/>
          <w:iCs/>
        </w:rPr>
        <w:t xml:space="preserve"> </w:t>
      </w:r>
      <w:r w:rsidR="002D7BAE" w:rsidRPr="00E06D96">
        <w:rPr>
          <w:i/>
          <w:iCs/>
        </w:rPr>
        <w:t>methods</w:t>
      </w:r>
      <w:r w:rsidR="00EF1385">
        <w:rPr>
          <w:i/>
          <w:iCs/>
        </w:rPr>
        <w:t xml:space="preserve"> </w:t>
      </w:r>
      <w:r w:rsidR="002D7BAE" w:rsidRPr="00E06D96">
        <w:rPr>
          <w:i/>
          <w:iCs/>
        </w:rPr>
        <w:t>of</w:t>
      </w:r>
      <w:r w:rsidR="00EF1385">
        <w:rPr>
          <w:i/>
          <w:iCs/>
        </w:rPr>
        <w:t xml:space="preserve"> </w:t>
      </w:r>
      <w:r w:rsidR="002D7BAE" w:rsidRPr="00E06D96">
        <w:rPr>
          <w:i/>
          <w:iCs/>
        </w:rPr>
        <w:t>government,</w:t>
      </w:r>
      <w:r w:rsidR="00EF1385">
        <w:rPr>
          <w:i/>
          <w:iCs/>
        </w:rPr>
        <w:t xml:space="preserve"> </w:t>
      </w:r>
      <w:r w:rsidR="002D7BAE" w:rsidRPr="00E06D96">
        <w:rPr>
          <w:i/>
          <w:iCs/>
        </w:rPr>
        <w:t>tests</w:t>
      </w:r>
      <w:r w:rsidR="00EF1385">
        <w:rPr>
          <w:i/>
          <w:iCs/>
        </w:rPr>
        <w:t xml:space="preserve"> </w:t>
      </w:r>
      <w:r w:rsidR="002D7BAE" w:rsidRPr="00E06D96">
        <w:rPr>
          <w:i/>
          <w:iCs/>
        </w:rPr>
        <w:t>of</w:t>
      </w:r>
      <w:r w:rsidR="00EF1385">
        <w:rPr>
          <w:i/>
          <w:iCs/>
        </w:rPr>
        <w:t xml:space="preserve"> </w:t>
      </w:r>
      <w:r w:rsidR="002D7BAE" w:rsidRPr="00E06D96">
        <w:rPr>
          <w:i/>
          <w:iCs/>
        </w:rPr>
        <w:t>competence,</w:t>
      </w:r>
      <w:r w:rsidR="00EF1385">
        <w:rPr>
          <w:i/>
          <w:iCs/>
        </w:rPr>
        <w:t xml:space="preserve"> </w:t>
      </w:r>
      <w:r w:rsidR="002D7BAE" w:rsidRPr="00E06D96">
        <w:rPr>
          <w:i/>
          <w:iCs/>
        </w:rPr>
        <w:t>relationship</w:t>
      </w:r>
      <w:r w:rsidR="00EF1385">
        <w:rPr>
          <w:i/>
          <w:iCs/>
        </w:rPr>
        <w:t xml:space="preserve"> </w:t>
      </w:r>
      <w:r w:rsidR="002D7BAE" w:rsidRPr="00E06D96">
        <w:rPr>
          <w:i/>
          <w:iCs/>
        </w:rPr>
        <w:t>to</w:t>
      </w:r>
      <w:r w:rsidR="00EF1385">
        <w:rPr>
          <w:i/>
          <w:iCs/>
        </w:rPr>
        <w:t xml:space="preserve"> </w:t>
      </w:r>
      <w:r w:rsidR="002D7BAE" w:rsidRPr="00E06D96">
        <w:rPr>
          <w:i/>
          <w:iCs/>
        </w:rPr>
        <w:t>change,</w:t>
      </w:r>
      <w:r w:rsidR="00EF1385">
        <w:rPr>
          <w:i/>
          <w:iCs/>
        </w:rPr>
        <w:t xml:space="preserve"> </w:t>
      </w:r>
      <w:r w:rsidR="002D7BAE" w:rsidRPr="00E06D96">
        <w:rPr>
          <w:i/>
          <w:iCs/>
        </w:rPr>
        <w:t>that</w:t>
      </w:r>
      <w:r w:rsidR="00EF1385">
        <w:rPr>
          <w:i/>
          <w:iCs/>
        </w:rPr>
        <w:t xml:space="preserve"> </w:t>
      </w:r>
      <w:r w:rsidR="002D7BAE" w:rsidRPr="00E06D96">
        <w:rPr>
          <w:i/>
          <w:iCs/>
        </w:rPr>
        <w:t>these</w:t>
      </w:r>
      <w:r w:rsidR="00EF1385">
        <w:rPr>
          <w:i/>
          <w:iCs/>
        </w:rPr>
        <w:t xml:space="preserve"> </w:t>
      </w:r>
      <w:r w:rsidR="002D7BAE" w:rsidRPr="00E06D96">
        <w:rPr>
          <w:i/>
          <w:iCs/>
        </w:rPr>
        <w:t>aspects</w:t>
      </w:r>
      <w:r w:rsidR="00EF1385">
        <w:rPr>
          <w:i/>
          <w:iCs/>
        </w:rPr>
        <w:t xml:space="preserve"> </w:t>
      </w:r>
      <w:r w:rsidR="002D7BAE" w:rsidRPr="00E06D96">
        <w:rPr>
          <w:i/>
          <w:iCs/>
        </w:rPr>
        <w:t>of</w:t>
      </w:r>
      <w:r w:rsidR="00EF1385">
        <w:rPr>
          <w:i/>
          <w:iCs/>
        </w:rPr>
        <w:t xml:space="preserve"> </w:t>
      </w:r>
      <w:r w:rsidR="002D7BAE" w:rsidRPr="00E06D96">
        <w:rPr>
          <w:i/>
          <w:iCs/>
        </w:rPr>
        <w:t>professionalism</w:t>
      </w:r>
      <w:r w:rsidR="00EF1385">
        <w:rPr>
          <w:i/>
          <w:iCs/>
        </w:rPr>
        <w:t xml:space="preserve"> </w:t>
      </w:r>
      <w:r w:rsidR="002D7BAE" w:rsidRPr="00E06D96">
        <w:rPr>
          <w:i/>
          <w:iCs/>
        </w:rPr>
        <w:t>are</w:t>
      </w:r>
      <w:r w:rsidR="00EF1385">
        <w:rPr>
          <w:i/>
          <w:iCs/>
        </w:rPr>
        <w:t xml:space="preserve"> </w:t>
      </w:r>
      <w:r w:rsidR="002D7BAE" w:rsidRPr="00E06D96">
        <w:rPr>
          <w:i/>
          <w:iCs/>
        </w:rPr>
        <w:t>and</w:t>
      </w:r>
      <w:r w:rsidR="00EF1385">
        <w:rPr>
          <w:i/>
          <w:iCs/>
        </w:rPr>
        <w:t xml:space="preserve"> </w:t>
      </w:r>
      <w:r w:rsidR="002D7BAE" w:rsidRPr="00E06D96">
        <w:rPr>
          <w:i/>
          <w:iCs/>
        </w:rPr>
        <w:t>must</w:t>
      </w:r>
      <w:r w:rsidR="00EF1385">
        <w:rPr>
          <w:i/>
          <w:iCs/>
        </w:rPr>
        <w:t xml:space="preserve"> </w:t>
      </w:r>
      <w:r w:rsidR="002D7BAE" w:rsidRPr="00E06D96">
        <w:rPr>
          <w:i/>
          <w:iCs/>
        </w:rPr>
        <w:t>be</w:t>
      </w:r>
      <w:r w:rsidR="00EF1385">
        <w:rPr>
          <w:i/>
          <w:iCs/>
        </w:rPr>
        <w:t xml:space="preserve"> </w:t>
      </w:r>
      <w:r w:rsidR="002D7BAE" w:rsidRPr="00E06D96">
        <w:rPr>
          <w:i/>
          <w:iCs/>
        </w:rPr>
        <w:t>influenced</w:t>
      </w:r>
      <w:r w:rsidR="00EF1385">
        <w:rPr>
          <w:i/>
          <w:iCs/>
        </w:rPr>
        <w:t xml:space="preserve"> </w:t>
      </w:r>
      <w:r w:rsidR="002D7BAE" w:rsidRPr="00E06D96">
        <w:rPr>
          <w:i/>
          <w:iCs/>
        </w:rPr>
        <w:t>by</w:t>
      </w:r>
      <w:r w:rsidR="00EF1385">
        <w:rPr>
          <w:i/>
          <w:iCs/>
        </w:rPr>
        <w:t xml:space="preserve"> </w:t>
      </w:r>
      <w:r w:rsidR="002D7BAE" w:rsidRPr="00E06D96">
        <w:rPr>
          <w:i/>
          <w:iCs/>
        </w:rPr>
        <w:t>the</w:t>
      </w:r>
      <w:r w:rsidR="00EF1385">
        <w:rPr>
          <w:i/>
          <w:iCs/>
        </w:rPr>
        <w:t xml:space="preserve"> </w:t>
      </w:r>
      <w:r w:rsidR="002D7BAE" w:rsidRPr="00E06D96">
        <w:rPr>
          <w:i/>
          <w:iCs/>
        </w:rPr>
        <w:t>fact</w:t>
      </w:r>
      <w:r w:rsidR="00EF1385">
        <w:rPr>
          <w:i/>
          <w:iCs/>
        </w:rPr>
        <w:t xml:space="preserve"> </w:t>
      </w:r>
      <w:r w:rsidR="002D7BAE" w:rsidRPr="00E06D96">
        <w:rPr>
          <w:i/>
          <w:iCs/>
        </w:rPr>
        <w:t>that</w:t>
      </w:r>
      <w:r w:rsidR="00EF1385">
        <w:rPr>
          <w:i/>
          <w:iCs/>
        </w:rPr>
        <w:t xml:space="preserve"> </w:t>
      </w:r>
      <w:r w:rsidR="002D7BAE" w:rsidRPr="00E06D96">
        <w:rPr>
          <w:i/>
          <w:iCs/>
        </w:rPr>
        <w:t>there</w:t>
      </w:r>
      <w:r w:rsidR="00EF1385">
        <w:rPr>
          <w:i/>
          <w:iCs/>
        </w:rPr>
        <w:t xml:space="preserve"> </w:t>
      </w:r>
      <w:r w:rsidR="002D7BAE" w:rsidRPr="00E06D96">
        <w:rPr>
          <w:i/>
          <w:iCs/>
        </w:rPr>
        <w:t>are</w:t>
      </w:r>
      <w:r w:rsidR="00EF1385">
        <w:rPr>
          <w:i/>
          <w:iCs/>
        </w:rPr>
        <w:t xml:space="preserve"> </w:t>
      </w:r>
      <w:r w:rsidR="002D7BAE" w:rsidRPr="00E06D96">
        <w:rPr>
          <w:i/>
          <w:iCs/>
        </w:rPr>
        <w:t>in</w:t>
      </w:r>
      <w:r w:rsidR="00EF1385">
        <w:rPr>
          <w:i/>
          <w:iCs/>
        </w:rPr>
        <w:t xml:space="preserve"> </w:t>
      </w:r>
      <w:r w:rsidR="002D7BAE" w:rsidRPr="00E06D96">
        <w:rPr>
          <w:i/>
          <w:iCs/>
        </w:rPr>
        <w:t>society</w:t>
      </w:r>
      <w:r w:rsidR="00EF1385">
        <w:rPr>
          <w:i/>
          <w:iCs/>
        </w:rPr>
        <w:t xml:space="preserve"> </w:t>
      </w:r>
      <w:r w:rsidR="002D7BAE" w:rsidRPr="00E06D96">
        <w:rPr>
          <w:i/>
          <w:iCs/>
        </w:rPr>
        <w:t>classes</w:t>
      </w:r>
      <w:r w:rsidR="00EF1385">
        <w:rPr>
          <w:i/>
          <w:iCs/>
        </w:rPr>
        <w:t xml:space="preserve"> </w:t>
      </w:r>
      <w:r w:rsidR="002D7BAE" w:rsidRPr="00E06D96">
        <w:rPr>
          <w:i/>
          <w:iCs/>
        </w:rPr>
        <w:t>to</w:t>
      </w:r>
      <w:r w:rsidR="00EF1385">
        <w:rPr>
          <w:i/>
          <w:iCs/>
        </w:rPr>
        <w:t xml:space="preserve"> </w:t>
      </w:r>
      <w:r w:rsidR="002D7BAE" w:rsidRPr="00E06D96">
        <w:rPr>
          <w:i/>
          <w:iCs/>
        </w:rPr>
        <w:t>which,</w:t>
      </w:r>
      <w:r w:rsidR="00EF1385">
        <w:rPr>
          <w:i/>
          <w:iCs/>
        </w:rPr>
        <w:t xml:space="preserve"> </w:t>
      </w:r>
      <w:r w:rsidR="002D7BAE" w:rsidRPr="00E06D96">
        <w:rPr>
          <w:i/>
          <w:iCs/>
        </w:rPr>
        <w:t>for</w:t>
      </w:r>
      <w:r w:rsidR="00EF1385">
        <w:rPr>
          <w:i/>
          <w:iCs/>
        </w:rPr>
        <w:t xml:space="preserve"> </w:t>
      </w:r>
      <w:r w:rsidR="002D7BAE" w:rsidRPr="00E06D96">
        <w:rPr>
          <w:i/>
          <w:iCs/>
        </w:rPr>
        <w:t>the</w:t>
      </w:r>
      <w:r w:rsidR="00EF1385">
        <w:rPr>
          <w:i/>
          <w:iCs/>
        </w:rPr>
        <w:t xml:space="preserve"> </w:t>
      </w:r>
      <w:r w:rsidR="002D7BAE" w:rsidRPr="00E06D96">
        <w:rPr>
          <w:i/>
          <w:iCs/>
        </w:rPr>
        <w:t>most</w:t>
      </w:r>
      <w:r w:rsidR="00EF1385">
        <w:rPr>
          <w:i/>
          <w:iCs/>
        </w:rPr>
        <w:t xml:space="preserve"> </w:t>
      </w:r>
      <w:r w:rsidR="002D7BAE" w:rsidRPr="00E06D96">
        <w:rPr>
          <w:i/>
          <w:iCs/>
        </w:rPr>
        <w:t>part,</w:t>
      </w:r>
      <w:r w:rsidR="00EF1385">
        <w:rPr>
          <w:i/>
          <w:iCs/>
        </w:rPr>
        <w:t xml:space="preserve"> </w:t>
      </w:r>
      <w:r w:rsidR="002D7BAE" w:rsidRPr="00E06D96">
        <w:rPr>
          <w:i/>
          <w:iCs/>
        </w:rPr>
        <w:t>the</w:t>
      </w:r>
      <w:r w:rsidR="00EF1385">
        <w:rPr>
          <w:i/>
          <w:iCs/>
        </w:rPr>
        <w:t xml:space="preserve"> </w:t>
      </w:r>
      <w:r w:rsidR="002D7BAE" w:rsidRPr="00E06D96">
        <w:rPr>
          <w:i/>
          <w:iCs/>
        </w:rPr>
        <w:t>door</w:t>
      </w:r>
      <w:r w:rsidR="00EF1385">
        <w:rPr>
          <w:i/>
          <w:iCs/>
        </w:rPr>
        <w:t xml:space="preserve"> </w:t>
      </w:r>
      <w:r w:rsidR="002D7BAE" w:rsidRPr="00E06D96">
        <w:rPr>
          <w:i/>
          <w:iCs/>
        </w:rPr>
        <w:t>of</w:t>
      </w:r>
      <w:r w:rsidR="00EF1385">
        <w:rPr>
          <w:i/>
          <w:iCs/>
        </w:rPr>
        <w:t xml:space="preserve"> </w:t>
      </w:r>
      <w:r w:rsidR="002D7BAE" w:rsidRPr="00E06D96">
        <w:rPr>
          <w:i/>
          <w:iCs/>
        </w:rPr>
        <w:t>the</w:t>
      </w:r>
      <w:r w:rsidR="00EF1385">
        <w:rPr>
          <w:i/>
          <w:iCs/>
        </w:rPr>
        <w:t xml:space="preserve"> </w:t>
      </w:r>
      <w:r w:rsidR="002D7BAE" w:rsidRPr="00E06D96">
        <w:rPr>
          <w:i/>
          <w:iCs/>
        </w:rPr>
        <w:t>professions</w:t>
      </w:r>
      <w:r w:rsidR="00EF1385">
        <w:rPr>
          <w:i/>
          <w:iCs/>
        </w:rPr>
        <w:t xml:space="preserve"> </w:t>
      </w:r>
      <w:r w:rsidR="002D7BAE" w:rsidRPr="00E06D96">
        <w:rPr>
          <w:i/>
          <w:iCs/>
        </w:rPr>
        <w:t>is</w:t>
      </w:r>
      <w:r w:rsidR="00EF1385">
        <w:rPr>
          <w:i/>
          <w:iCs/>
        </w:rPr>
        <w:t xml:space="preserve"> </w:t>
      </w:r>
      <w:r w:rsidR="002D7BAE" w:rsidRPr="00E06D96">
        <w:rPr>
          <w:i/>
          <w:iCs/>
        </w:rPr>
        <w:t>closed</w:t>
      </w:r>
      <w:r w:rsidR="008907B6">
        <w:rPr>
          <w:i/>
          <w:iCs/>
        </w:rPr>
        <w:t>”</w:t>
      </w:r>
      <w:r w:rsidR="00E06D96">
        <w:t>.</w:t>
      </w:r>
      <w:r w:rsidR="00EF1385">
        <w:t xml:space="preserve"> </w:t>
      </w:r>
      <w:r w:rsidR="007B11F5">
        <w:t>C</w:t>
      </w:r>
      <w:r w:rsidR="00EC4EA7">
        <w:t>lasses</w:t>
      </w:r>
      <w:r w:rsidR="00EF1385">
        <w:t xml:space="preserve"> </w:t>
      </w:r>
      <w:r w:rsidR="00EC4EA7">
        <w:t>as</w:t>
      </w:r>
      <w:r w:rsidR="00EF1385">
        <w:t xml:space="preserve"> </w:t>
      </w:r>
      <w:r w:rsidR="00EC4EA7">
        <w:t>used</w:t>
      </w:r>
      <w:r w:rsidR="00EF1385">
        <w:t xml:space="preserve"> </w:t>
      </w:r>
      <w:r w:rsidR="00EC4EA7">
        <w:t>here</w:t>
      </w:r>
      <w:r w:rsidR="00EF1385">
        <w:t xml:space="preserve"> </w:t>
      </w:r>
      <w:r w:rsidR="00EC4EA7">
        <w:t>is</w:t>
      </w:r>
      <w:r w:rsidR="00EF1385">
        <w:t xml:space="preserve"> </w:t>
      </w:r>
      <w:r w:rsidR="00EC4EA7">
        <w:t>a</w:t>
      </w:r>
      <w:r w:rsidR="00EF1385">
        <w:t xml:space="preserve"> </w:t>
      </w:r>
      <w:r w:rsidR="00EC4EA7">
        <w:t>broad</w:t>
      </w:r>
      <w:r w:rsidR="00EF1385">
        <w:t xml:space="preserve"> </w:t>
      </w:r>
      <w:r w:rsidR="00EC4EA7">
        <w:t>term</w:t>
      </w:r>
      <w:r w:rsidR="007B11F5">
        <w:t>,</w:t>
      </w:r>
      <w:r w:rsidR="00EF1385">
        <w:t xml:space="preserve"> </w:t>
      </w:r>
      <w:r w:rsidR="007B11F5">
        <w:t>not</w:t>
      </w:r>
      <w:r w:rsidR="00EF1385">
        <w:t xml:space="preserve"> </w:t>
      </w:r>
      <w:r w:rsidR="007B11F5">
        <w:t>simply</w:t>
      </w:r>
      <w:r w:rsidR="00EF1385">
        <w:t xml:space="preserve"> </w:t>
      </w:r>
      <w:r w:rsidR="007B11F5">
        <w:t>social</w:t>
      </w:r>
      <w:r w:rsidR="00EF1385">
        <w:t xml:space="preserve"> </w:t>
      </w:r>
      <w:r w:rsidR="007B11F5">
        <w:t>class,</w:t>
      </w:r>
      <w:r w:rsidR="00EF1385">
        <w:t xml:space="preserve"> </w:t>
      </w:r>
      <w:r w:rsidR="007B11F5">
        <w:t>although</w:t>
      </w:r>
      <w:r w:rsidR="00EF1385">
        <w:t xml:space="preserve"> </w:t>
      </w:r>
      <w:r w:rsidR="007B11F5">
        <w:t>this</w:t>
      </w:r>
      <w:r w:rsidR="00EF1385">
        <w:t xml:space="preserve"> </w:t>
      </w:r>
      <w:r w:rsidR="007B11F5">
        <w:t>was</w:t>
      </w:r>
      <w:r w:rsidR="00EF1385">
        <w:t xml:space="preserve"> </w:t>
      </w:r>
      <w:r w:rsidR="007B11F5">
        <w:t>and</w:t>
      </w:r>
      <w:r w:rsidR="00EF1385">
        <w:t xml:space="preserve"> </w:t>
      </w:r>
      <w:r w:rsidR="007B11F5">
        <w:t>remains</w:t>
      </w:r>
      <w:r w:rsidR="00EF1385">
        <w:t xml:space="preserve"> </w:t>
      </w:r>
      <w:r w:rsidR="007B11F5">
        <w:t>key,</w:t>
      </w:r>
      <w:r w:rsidR="00EF1385">
        <w:t xml:space="preserve"> </w:t>
      </w:r>
      <w:r w:rsidR="007B11F5">
        <w:t>but</w:t>
      </w:r>
      <w:r w:rsidR="00EF1385">
        <w:t xml:space="preserve"> </w:t>
      </w:r>
      <w:r w:rsidR="007B11F5">
        <w:t>we</w:t>
      </w:r>
      <w:r w:rsidR="00EF1385">
        <w:t xml:space="preserve"> </w:t>
      </w:r>
      <w:r w:rsidR="007B11F5">
        <w:t>would</w:t>
      </w:r>
      <w:r w:rsidR="00EF1385">
        <w:t xml:space="preserve"> </w:t>
      </w:r>
      <w:r w:rsidR="007B11F5">
        <w:t>explicitly</w:t>
      </w:r>
      <w:r w:rsidR="00EF1385">
        <w:t xml:space="preserve"> </w:t>
      </w:r>
      <w:r w:rsidR="007B11F5">
        <w:t>include</w:t>
      </w:r>
      <w:r w:rsidR="00EF1385">
        <w:t xml:space="preserve"> </w:t>
      </w:r>
      <w:r w:rsidR="00947178">
        <w:t>gender,</w:t>
      </w:r>
      <w:r w:rsidR="00EF1385">
        <w:t xml:space="preserve"> </w:t>
      </w:r>
      <w:r w:rsidR="00947178">
        <w:t>ethnicity,</w:t>
      </w:r>
      <w:r w:rsidR="00EF1385">
        <w:t xml:space="preserve"> </w:t>
      </w:r>
      <w:r w:rsidR="00A75142">
        <w:t>disability,</w:t>
      </w:r>
      <w:r w:rsidR="00EF1385">
        <w:t xml:space="preserve"> </w:t>
      </w:r>
      <w:r w:rsidR="00785B66">
        <w:t>and</w:t>
      </w:r>
      <w:r w:rsidR="00EF1385">
        <w:t xml:space="preserve"> </w:t>
      </w:r>
      <w:r w:rsidR="00785B66">
        <w:t>other</w:t>
      </w:r>
      <w:r w:rsidR="00EF1385">
        <w:t xml:space="preserve"> </w:t>
      </w:r>
      <w:r w:rsidR="00785B66">
        <w:t>protected</w:t>
      </w:r>
      <w:r w:rsidR="00EF1385">
        <w:t xml:space="preserve"> </w:t>
      </w:r>
      <w:r w:rsidR="00785B66">
        <w:t>characteristics.</w:t>
      </w:r>
      <w:r w:rsidR="00EF1385">
        <w:t xml:space="preserve"> </w:t>
      </w:r>
      <w:r w:rsidR="00C94EBE">
        <w:t>In</w:t>
      </w:r>
      <w:r w:rsidR="00EF1385">
        <w:t xml:space="preserve"> </w:t>
      </w:r>
      <w:r w:rsidR="00C94EBE">
        <w:t>a</w:t>
      </w:r>
      <w:r w:rsidR="00EF1385">
        <w:t xml:space="preserve"> </w:t>
      </w:r>
      <w:r w:rsidR="00C94EBE">
        <w:t>recent</w:t>
      </w:r>
      <w:r w:rsidR="00EF1385">
        <w:t xml:space="preserve"> </w:t>
      </w:r>
      <w:r w:rsidR="00C94EBE">
        <w:t>review,</w:t>
      </w:r>
      <w:r w:rsidR="00EF1385">
        <w:t xml:space="preserve"> </w:t>
      </w:r>
      <w:r w:rsidR="00C94EBE">
        <w:t>Brock</w:t>
      </w:r>
      <w:r w:rsidR="00EF1385">
        <w:t xml:space="preserve"> </w:t>
      </w:r>
      <w:r w:rsidR="00E66D1D">
        <w:fldChar w:fldCharType="begin"/>
      </w:r>
      <w:r w:rsidR="009F36DE">
        <w:instrText xml:space="preserve"> ADDIN EN.CITE &lt;EndNote&gt;&lt;Cite ExcludeAuth="1"&gt;&lt;Author&gt;Brock&lt;/Author&gt;&lt;Year&gt;2021&lt;/Year&gt;&lt;IDText&gt;Research on professional organizations: A review of theoretical traditions, themes, methods and locations&lt;/IDText&gt;&lt;Pages&gt;580&lt;/Pages&gt;&lt;DisplayText&gt;(2021, p. 580)&lt;/DisplayText&gt;&lt;record&gt;&lt;isbn&gt;1755-6171&lt;/isbn&gt;&lt;titles&gt;&lt;title&gt;Research on professional organizations: A review of theoretical traditions, themes, methods and locations&lt;/title&gt;&lt;secondary-title&gt;The Canadian Review of Sociology&lt;/secondary-title&gt;&lt;/titles&gt;&lt;pages&gt;569-586&lt;/pages&gt;&lt;number&gt;4&lt;/number&gt;&lt;contributors&gt;&lt;authors&gt;&lt;author&gt;Brock, David M.&lt;/author&gt;&lt;/authors&gt;&lt;/contributors&gt;&lt;section&gt;569&lt;/section&gt;&lt;added-date format="utc"&gt;1663247866&lt;/added-date&gt;&lt;ref-type name="Journal Article"&gt;17&lt;/ref-type&gt;&lt;dates&gt;&lt;year&gt;2021&lt;/year&gt;&lt;/dates&gt;&lt;rec-number&gt;1649&lt;/rec-number&gt;&lt;last-updated-date format="utc"&gt;1663247866&lt;/last-updated-date&gt;&lt;electronic-resource-num&gt;10.1111/cars.12364&lt;/electronic-resource-num&gt;&lt;volume&gt;58&lt;/volume&gt;&lt;remote-database-name&gt;WorldCat.org&lt;/remote-database-name&gt;&lt;/record&gt;&lt;/Cite&gt;&lt;/EndNote&gt;</w:instrText>
      </w:r>
      <w:r w:rsidR="00E66D1D">
        <w:fldChar w:fldCharType="separate"/>
      </w:r>
      <w:r w:rsidR="009F36DE">
        <w:rPr>
          <w:noProof/>
        </w:rPr>
        <w:t>(2021,</w:t>
      </w:r>
      <w:r w:rsidR="00EF1385">
        <w:rPr>
          <w:noProof/>
        </w:rPr>
        <w:t xml:space="preserve"> </w:t>
      </w:r>
      <w:r w:rsidR="009F36DE">
        <w:rPr>
          <w:noProof/>
        </w:rPr>
        <w:t>p.</w:t>
      </w:r>
      <w:r w:rsidR="00EF1385">
        <w:rPr>
          <w:noProof/>
        </w:rPr>
        <w:t xml:space="preserve"> </w:t>
      </w:r>
      <w:r w:rsidR="009F36DE">
        <w:rPr>
          <w:noProof/>
        </w:rPr>
        <w:t>580)</w:t>
      </w:r>
      <w:r w:rsidR="00E66D1D">
        <w:fldChar w:fldCharType="end"/>
      </w:r>
      <w:r w:rsidR="00EF1385">
        <w:t xml:space="preserve"> </w:t>
      </w:r>
      <w:r w:rsidR="00CD28EE">
        <w:t>summarised</w:t>
      </w:r>
      <w:r w:rsidR="00EF1385">
        <w:t xml:space="preserve"> </w:t>
      </w:r>
      <w:r w:rsidR="00CD28EE">
        <w:t>the</w:t>
      </w:r>
      <w:r w:rsidR="00EF1385">
        <w:t xml:space="preserve"> </w:t>
      </w:r>
      <w:r w:rsidR="00E76156">
        <w:t>approaches</w:t>
      </w:r>
      <w:r w:rsidR="00EF1385">
        <w:t xml:space="preserve"> </w:t>
      </w:r>
      <w:r w:rsidR="00E76156">
        <w:t>and</w:t>
      </w:r>
      <w:r w:rsidR="00EF1385">
        <w:t xml:space="preserve"> </w:t>
      </w:r>
      <w:r w:rsidR="00E76156">
        <w:t>theoretical</w:t>
      </w:r>
      <w:r w:rsidR="00EF1385">
        <w:t xml:space="preserve"> </w:t>
      </w:r>
      <w:r w:rsidR="00E76156">
        <w:t>traditions</w:t>
      </w:r>
      <w:r w:rsidR="00EF1385">
        <w:t xml:space="preserve"> </w:t>
      </w:r>
      <w:r w:rsidR="00E76156">
        <w:t>used</w:t>
      </w:r>
      <w:r w:rsidR="00EF1385">
        <w:t xml:space="preserve"> </w:t>
      </w:r>
      <w:r w:rsidR="00E76156">
        <w:t>to</w:t>
      </w:r>
      <w:r w:rsidR="00EF1385">
        <w:t xml:space="preserve"> </w:t>
      </w:r>
      <w:r w:rsidR="00E76156">
        <w:t>research</w:t>
      </w:r>
      <w:r w:rsidR="00EF1385">
        <w:t xml:space="preserve"> </w:t>
      </w:r>
      <w:r w:rsidR="00E76156">
        <w:t>professional</w:t>
      </w:r>
      <w:r w:rsidR="00EF1385">
        <w:t xml:space="preserve"> </w:t>
      </w:r>
      <w:r w:rsidR="00E76156">
        <w:t>associations</w:t>
      </w:r>
      <w:r w:rsidR="00DB5A41">
        <w:t>:</w:t>
      </w:r>
      <w:r w:rsidR="00EF1385">
        <w:t xml:space="preserve"> </w:t>
      </w:r>
      <w:r w:rsidR="007B6C70">
        <w:t>“</w:t>
      </w:r>
      <w:r w:rsidR="009C710A" w:rsidRPr="00622783">
        <w:rPr>
          <w:i/>
          <w:iCs/>
        </w:rPr>
        <w:t>It</w:t>
      </w:r>
      <w:r w:rsidR="00EF1385">
        <w:rPr>
          <w:i/>
          <w:iCs/>
        </w:rPr>
        <w:t xml:space="preserve"> </w:t>
      </w:r>
      <w:r w:rsidR="009C710A" w:rsidRPr="00622783">
        <w:rPr>
          <w:i/>
          <w:iCs/>
        </w:rPr>
        <w:t>is</w:t>
      </w:r>
      <w:r w:rsidR="00EF1385">
        <w:rPr>
          <w:i/>
          <w:iCs/>
        </w:rPr>
        <w:t xml:space="preserve"> </w:t>
      </w:r>
      <w:r w:rsidR="009C710A" w:rsidRPr="00622783">
        <w:rPr>
          <w:i/>
          <w:iCs/>
        </w:rPr>
        <w:t>thus</w:t>
      </w:r>
      <w:r w:rsidR="00EF1385">
        <w:rPr>
          <w:i/>
          <w:iCs/>
        </w:rPr>
        <w:t xml:space="preserve"> </w:t>
      </w:r>
      <w:r w:rsidR="009C710A" w:rsidRPr="00622783">
        <w:rPr>
          <w:i/>
          <w:iCs/>
        </w:rPr>
        <w:t>crucial</w:t>
      </w:r>
      <w:r w:rsidR="00EF1385">
        <w:rPr>
          <w:i/>
          <w:iCs/>
        </w:rPr>
        <w:t xml:space="preserve"> </w:t>
      </w:r>
      <w:r w:rsidR="009C710A" w:rsidRPr="00622783">
        <w:rPr>
          <w:i/>
          <w:iCs/>
        </w:rPr>
        <w:t>to</w:t>
      </w:r>
      <w:r w:rsidR="00EF1385">
        <w:rPr>
          <w:i/>
          <w:iCs/>
        </w:rPr>
        <w:t xml:space="preserve"> </w:t>
      </w:r>
      <w:r w:rsidR="009C710A" w:rsidRPr="00622783">
        <w:rPr>
          <w:i/>
          <w:iCs/>
        </w:rPr>
        <w:t>support</w:t>
      </w:r>
      <w:r w:rsidR="00EF1385">
        <w:rPr>
          <w:i/>
          <w:iCs/>
        </w:rPr>
        <w:t xml:space="preserve"> </w:t>
      </w:r>
      <w:r w:rsidR="009C710A" w:rsidRPr="00622783">
        <w:rPr>
          <w:i/>
          <w:iCs/>
        </w:rPr>
        <w:t>future</w:t>
      </w:r>
      <w:r w:rsidR="00EF1385">
        <w:rPr>
          <w:i/>
          <w:iCs/>
        </w:rPr>
        <w:t xml:space="preserve"> </w:t>
      </w:r>
      <w:r w:rsidR="009C710A" w:rsidRPr="009C710A">
        <w:rPr>
          <w:i/>
          <w:iCs/>
        </w:rPr>
        <w:t>efforts</w:t>
      </w:r>
      <w:r w:rsidR="00EF1385">
        <w:rPr>
          <w:i/>
          <w:iCs/>
        </w:rPr>
        <w:t xml:space="preserve"> </w:t>
      </w:r>
      <w:r w:rsidR="009C710A" w:rsidRPr="009C710A">
        <w:rPr>
          <w:i/>
          <w:iCs/>
        </w:rPr>
        <w:t>not</w:t>
      </w:r>
      <w:r w:rsidR="00EF1385">
        <w:rPr>
          <w:i/>
          <w:iCs/>
        </w:rPr>
        <w:t xml:space="preserve"> </w:t>
      </w:r>
      <w:r w:rsidR="009C710A" w:rsidRPr="009C710A">
        <w:rPr>
          <w:i/>
          <w:iCs/>
        </w:rPr>
        <w:t>only</w:t>
      </w:r>
      <w:r w:rsidR="00EF1385">
        <w:rPr>
          <w:i/>
          <w:iCs/>
        </w:rPr>
        <w:t xml:space="preserve"> </w:t>
      </w:r>
      <w:r w:rsidR="009C710A" w:rsidRPr="009C710A">
        <w:rPr>
          <w:i/>
          <w:iCs/>
        </w:rPr>
        <w:t>to</w:t>
      </w:r>
      <w:r w:rsidR="00EF1385">
        <w:rPr>
          <w:i/>
          <w:iCs/>
        </w:rPr>
        <w:t xml:space="preserve"> </w:t>
      </w:r>
      <w:r w:rsidR="009C710A" w:rsidRPr="009C710A">
        <w:rPr>
          <w:i/>
          <w:iCs/>
        </w:rPr>
        <w:t>understand</w:t>
      </w:r>
      <w:r w:rsidR="00EF1385">
        <w:rPr>
          <w:i/>
          <w:iCs/>
        </w:rPr>
        <w:t xml:space="preserve"> </w:t>
      </w:r>
      <w:r w:rsidR="009C710A" w:rsidRPr="009C710A">
        <w:rPr>
          <w:i/>
          <w:iCs/>
        </w:rPr>
        <w:t>and</w:t>
      </w:r>
      <w:r w:rsidR="00EF1385">
        <w:rPr>
          <w:i/>
          <w:iCs/>
        </w:rPr>
        <w:t xml:space="preserve"> </w:t>
      </w:r>
      <w:r w:rsidR="009C710A" w:rsidRPr="009C710A">
        <w:rPr>
          <w:i/>
          <w:iCs/>
        </w:rPr>
        <w:t>counteract</w:t>
      </w:r>
      <w:r w:rsidR="00EF1385">
        <w:rPr>
          <w:i/>
          <w:iCs/>
        </w:rPr>
        <w:t xml:space="preserve"> </w:t>
      </w:r>
      <w:r w:rsidR="009C710A" w:rsidRPr="009C710A">
        <w:rPr>
          <w:i/>
          <w:iCs/>
        </w:rPr>
        <w:t>inequality</w:t>
      </w:r>
      <w:r w:rsidR="00EF1385">
        <w:rPr>
          <w:i/>
          <w:iCs/>
        </w:rPr>
        <w:t xml:space="preserve"> </w:t>
      </w:r>
      <w:r w:rsidR="009C710A" w:rsidRPr="009C710A">
        <w:rPr>
          <w:i/>
          <w:iCs/>
        </w:rPr>
        <w:t>in</w:t>
      </w:r>
      <w:r w:rsidR="00EF1385">
        <w:rPr>
          <w:i/>
          <w:iCs/>
        </w:rPr>
        <w:t xml:space="preserve"> </w:t>
      </w:r>
      <w:r w:rsidR="009C710A" w:rsidRPr="009C710A">
        <w:rPr>
          <w:i/>
          <w:iCs/>
        </w:rPr>
        <w:t>the</w:t>
      </w:r>
      <w:r w:rsidR="00EF1385">
        <w:rPr>
          <w:i/>
          <w:iCs/>
        </w:rPr>
        <w:t xml:space="preserve"> </w:t>
      </w:r>
      <w:r w:rsidR="009C710A" w:rsidRPr="009C710A">
        <w:rPr>
          <w:i/>
          <w:iCs/>
        </w:rPr>
        <w:t>professional</w:t>
      </w:r>
      <w:r w:rsidR="00EF1385">
        <w:rPr>
          <w:i/>
          <w:iCs/>
        </w:rPr>
        <w:t xml:space="preserve"> </w:t>
      </w:r>
      <w:r w:rsidR="009C710A" w:rsidRPr="009C710A">
        <w:rPr>
          <w:i/>
          <w:iCs/>
        </w:rPr>
        <w:t>organizations,</w:t>
      </w:r>
      <w:r w:rsidR="00EF1385">
        <w:rPr>
          <w:i/>
          <w:iCs/>
        </w:rPr>
        <w:t xml:space="preserve"> </w:t>
      </w:r>
      <w:r w:rsidR="009C710A" w:rsidRPr="009C710A">
        <w:rPr>
          <w:i/>
          <w:iCs/>
        </w:rPr>
        <w:t>but</w:t>
      </w:r>
      <w:r w:rsidR="00EF1385">
        <w:rPr>
          <w:i/>
          <w:iCs/>
        </w:rPr>
        <w:t xml:space="preserve"> </w:t>
      </w:r>
      <w:r w:rsidR="009C710A" w:rsidRPr="00622783">
        <w:rPr>
          <w:i/>
          <w:iCs/>
        </w:rPr>
        <w:t>also</w:t>
      </w:r>
      <w:r w:rsidR="00EF1385">
        <w:rPr>
          <w:i/>
          <w:iCs/>
        </w:rPr>
        <w:t xml:space="preserve"> </w:t>
      </w:r>
      <w:r w:rsidR="009C710A" w:rsidRPr="00622783">
        <w:rPr>
          <w:i/>
          <w:iCs/>
        </w:rPr>
        <w:t>to</w:t>
      </w:r>
      <w:r w:rsidR="00EF1385">
        <w:rPr>
          <w:i/>
          <w:iCs/>
        </w:rPr>
        <w:t xml:space="preserve"> </w:t>
      </w:r>
      <w:r w:rsidR="009C710A" w:rsidRPr="00622783">
        <w:rPr>
          <w:i/>
          <w:iCs/>
        </w:rPr>
        <w:t>support</w:t>
      </w:r>
      <w:r w:rsidR="00EF1385">
        <w:rPr>
          <w:i/>
          <w:iCs/>
        </w:rPr>
        <w:t xml:space="preserve"> </w:t>
      </w:r>
      <w:r w:rsidR="009C710A" w:rsidRPr="00622783">
        <w:rPr>
          <w:i/>
          <w:iCs/>
        </w:rPr>
        <w:t>diversity</w:t>
      </w:r>
      <w:r w:rsidR="00EF1385">
        <w:rPr>
          <w:i/>
          <w:iCs/>
        </w:rPr>
        <w:t xml:space="preserve"> </w:t>
      </w:r>
      <w:r w:rsidR="009C710A" w:rsidRPr="00622783">
        <w:rPr>
          <w:i/>
          <w:iCs/>
        </w:rPr>
        <w:t>and</w:t>
      </w:r>
      <w:r w:rsidR="00EF1385">
        <w:rPr>
          <w:i/>
          <w:iCs/>
        </w:rPr>
        <w:t xml:space="preserve"> </w:t>
      </w:r>
      <w:r w:rsidR="009C710A" w:rsidRPr="00622783">
        <w:rPr>
          <w:i/>
          <w:iCs/>
        </w:rPr>
        <w:t>inclusion</w:t>
      </w:r>
      <w:r w:rsidR="00EF1385">
        <w:rPr>
          <w:i/>
          <w:iCs/>
        </w:rPr>
        <w:t xml:space="preserve"> </w:t>
      </w:r>
      <w:r w:rsidR="009C710A" w:rsidRPr="00622783">
        <w:rPr>
          <w:i/>
          <w:iCs/>
        </w:rPr>
        <w:t>in</w:t>
      </w:r>
      <w:r w:rsidR="00EF1385">
        <w:rPr>
          <w:i/>
          <w:iCs/>
        </w:rPr>
        <w:t xml:space="preserve"> </w:t>
      </w:r>
      <w:r w:rsidR="009C710A" w:rsidRPr="00622783">
        <w:rPr>
          <w:i/>
          <w:iCs/>
        </w:rPr>
        <w:t>these</w:t>
      </w:r>
      <w:r w:rsidR="00EF1385">
        <w:rPr>
          <w:i/>
          <w:iCs/>
        </w:rPr>
        <w:t xml:space="preserve"> </w:t>
      </w:r>
      <w:r w:rsidR="009C710A" w:rsidRPr="00622783">
        <w:rPr>
          <w:i/>
          <w:iCs/>
        </w:rPr>
        <w:t>settings</w:t>
      </w:r>
      <w:r w:rsidR="007B6C70">
        <w:t>”</w:t>
      </w:r>
      <w:r w:rsidR="00F61519">
        <w:t>.</w:t>
      </w:r>
    </w:p>
    <w:p w14:paraId="46033B94" w14:textId="3EF5F6D1" w:rsidR="00865254" w:rsidRDefault="00865254" w:rsidP="009C710A">
      <w:r>
        <w:t>The</w:t>
      </w:r>
      <w:r w:rsidR="00EF1385">
        <w:t xml:space="preserve"> </w:t>
      </w:r>
      <w:r>
        <w:t>complexity</w:t>
      </w:r>
      <w:r w:rsidR="00EF1385">
        <w:t xml:space="preserve"> </w:t>
      </w:r>
      <w:r w:rsidR="00E96631">
        <w:t>briefly</w:t>
      </w:r>
      <w:r w:rsidR="00EF1385">
        <w:t xml:space="preserve"> </w:t>
      </w:r>
      <w:r w:rsidR="00F63088">
        <w:t>outlined</w:t>
      </w:r>
      <w:r w:rsidR="00EF1385">
        <w:t xml:space="preserve"> </w:t>
      </w:r>
      <w:r w:rsidR="00F63088">
        <w:t>here</w:t>
      </w:r>
      <w:r w:rsidR="00EF1385">
        <w:t xml:space="preserve"> </w:t>
      </w:r>
      <w:r w:rsidR="00772779">
        <w:t>itself</w:t>
      </w:r>
      <w:r w:rsidR="00EF1385">
        <w:t xml:space="preserve"> </w:t>
      </w:r>
      <w:r w:rsidR="00772779">
        <w:t>suggests</w:t>
      </w:r>
      <w:r w:rsidR="00EF1385">
        <w:t xml:space="preserve"> </w:t>
      </w:r>
      <w:r w:rsidR="00772779">
        <w:t>that</w:t>
      </w:r>
      <w:r w:rsidR="00EF1385">
        <w:t xml:space="preserve"> </w:t>
      </w:r>
      <w:r w:rsidR="0013042B">
        <w:t>communication</w:t>
      </w:r>
      <w:r w:rsidR="00EF1385">
        <w:t xml:space="preserve"> </w:t>
      </w:r>
      <w:r w:rsidR="0013042B">
        <w:t>and</w:t>
      </w:r>
      <w:r w:rsidR="00EF1385">
        <w:t xml:space="preserve"> </w:t>
      </w:r>
      <w:r w:rsidR="00772779">
        <w:t>clarity</w:t>
      </w:r>
      <w:r w:rsidR="00EF1385">
        <w:t xml:space="preserve"> </w:t>
      </w:r>
      <w:r w:rsidR="00772779">
        <w:t>of</w:t>
      </w:r>
      <w:r w:rsidR="00EF1385">
        <w:t xml:space="preserve"> </w:t>
      </w:r>
      <w:r w:rsidR="00772779">
        <w:t>role</w:t>
      </w:r>
      <w:r w:rsidR="00EF1385">
        <w:t xml:space="preserve"> </w:t>
      </w:r>
      <w:r w:rsidR="00772779">
        <w:t>and</w:t>
      </w:r>
      <w:r w:rsidR="00EF1385">
        <w:t xml:space="preserve"> </w:t>
      </w:r>
      <w:r w:rsidR="00772779">
        <w:t>purpose,</w:t>
      </w:r>
      <w:r w:rsidR="00EF1385">
        <w:t xml:space="preserve"> </w:t>
      </w:r>
      <w:r w:rsidR="00772779">
        <w:t>and</w:t>
      </w:r>
      <w:r w:rsidR="00EF1385">
        <w:t xml:space="preserve"> </w:t>
      </w:r>
      <w:r w:rsidR="00772779">
        <w:t>distinction</w:t>
      </w:r>
      <w:r w:rsidR="003E5C01">
        <w:t>s</w:t>
      </w:r>
      <w:r w:rsidR="00EF1385">
        <w:t xml:space="preserve"> </w:t>
      </w:r>
      <w:r w:rsidR="003E5C01">
        <w:t>where</w:t>
      </w:r>
      <w:r w:rsidR="00EF1385">
        <w:t xml:space="preserve"> </w:t>
      </w:r>
      <w:r w:rsidR="003E5C01">
        <w:t>applicable,</w:t>
      </w:r>
      <w:r w:rsidR="00EF1385">
        <w:t xml:space="preserve"> </w:t>
      </w:r>
      <w:r w:rsidR="003E5C01">
        <w:t>are</w:t>
      </w:r>
      <w:r w:rsidR="00EF1385">
        <w:t xml:space="preserve"> </w:t>
      </w:r>
      <w:r w:rsidR="003E5C01">
        <w:t>crucial</w:t>
      </w:r>
      <w:r w:rsidR="00EF1385">
        <w:t xml:space="preserve"> </w:t>
      </w:r>
      <w:r w:rsidR="003E5C01">
        <w:t>if</w:t>
      </w:r>
      <w:r w:rsidR="00EF1385">
        <w:t xml:space="preserve"> </w:t>
      </w:r>
      <w:r w:rsidR="003E5C01">
        <w:t>diversity</w:t>
      </w:r>
      <w:r w:rsidR="00EF1385">
        <w:t xml:space="preserve"> </w:t>
      </w:r>
      <w:r w:rsidR="003E5C01">
        <w:t>and</w:t>
      </w:r>
      <w:r w:rsidR="00EF1385">
        <w:t xml:space="preserve"> </w:t>
      </w:r>
      <w:r w:rsidR="003E5C01">
        <w:t>inclusion</w:t>
      </w:r>
      <w:r w:rsidR="00EF1385">
        <w:t xml:space="preserve"> </w:t>
      </w:r>
      <w:r w:rsidR="00A0781B">
        <w:t>are</w:t>
      </w:r>
      <w:r w:rsidR="00EF1385">
        <w:t xml:space="preserve"> </w:t>
      </w:r>
      <w:r w:rsidR="00A0781B">
        <w:t>to</w:t>
      </w:r>
      <w:r w:rsidR="00EF1385">
        <w:t xml:space="preserve"> </w:t>
      </w:r>
      <w:r w:rsidR="00A0781B">
        <w:t>be</w:t>
      </w:r>
      <w:r w:rsidR="00EF1385">
        <w:t xml:space="preserve"> </w:t>
      </w:r>
      <w:r w:rsidR="00A0781B">
        <w:t>achieved</w:t>
      </w:r>
      <w:r w:rsidR="00EF1385">
        <w:t xml:space="preserve"> </w:t>
      </w:r>
      <w:r w:rsidR="007707CF">
        <w:t>for</w:t>
      </w:r>
      <w:r w:rsidR="00EF1385">
        <w:t xml:space="preserve"> </w:t>
      </w:r>
      <w:r w:rsidR="007707CF">
        <w:t>refugees</w:t>
      </w:r>
      <w:r w:rsidR="00EF1385">
        <w:t xml:space="preserve"> </w:t>
      </w:r>
      <w:r w:rsidR="007707CF">
        <w:t>and</w:t>
      </w:r>
      <w:r w:rsidR="00EF1385">
        <w:t xml:space="preserve"> </w:t>
      </w:r>
      <w:r w:rsidR="007707CF">
        <w:t>others</w:t>
      </w:r>
      <w:r w:rsidR="00EF1385">
        <w:t xml:space="preserve"> </w:t>
      </w:r>
      <w:r w:rsidR="007707CF">
        <w:t>unfamiliar</w:t>
      </w:r>
      <w:r w:rsidR="00EF1385">
        <w:t xml:space="preserve"> </w:t>
      </w:r>
      <w:r w:rsidR="0013042B">
        <w:t>with</w:t>
      </w:r>
      <w:r w:rsidR="00EF1385">
        <w:t xml:space="preserve"> </w:t>
      </w:r>
      <w:r w:rsidR="00E96631">
        <w:t>the</w:t>
      </w:r>
      <w:r w:rsidR="00EF1385">
        <w:t xml:space="preserve"> </w:t>
      </w:r>
      <w:r w:rsidR="00E96631">
        <w:t>UK</w:t>
      </w:r>
      <w:r w:rsidR="00EF1385">
        <w:t xml:space="preserve"> </w:t>
      </w:r>
      <w:r w:rsidR="00E96631">
        <w:t>professions.</w:t>
      </w:r>
    </w:p>
    <w:p w14:paraId="0609CAA8" w14:textId="4CFD719E" w:rsidR="00FD4E26" w:rsidRDefault="00FD4E26">
      <w:r>
        <w:br w:type="page"/>
      </w:r>
    </w:p>
    <w:p w14:paraId="5E03153D" w14:textId="5588DE5F" w:rsidR="007F1C41" w:rsidRDefault="007F1C41" w:rsidP="00CC6C04">
      <w:pPr>
        <w:pStyle w:val="Heading1"/>
      </w:pPr>
      <w:bookmarkStart w:id="3" w:name="_Toc122535619"/>
      <w:r>
        <w:lastRenderedPageBreak/>
        <w:t>Methodology</w:t>
      </w:r>
      <w:bookmarkEnd w:id="3"/>
    </w:p>
    <w:p w14:paraId="7FE67AF7" w14:textId="11483D65" w:rsidR="00D71559" w:rsidRDefault="00D71559" w:rsidP="006842F2">
      <w:r w:rsidRPr="00D71559">
        <w:t>To</w:t>
      </w:r>
      <w:r w:rsidR="00EF1385">
        <w:t xml:space="preserve"> </w:t>
      </w:r>
      <w:r w:rsidRPr="00D71559">
        <w:t>produce</w:t>
      </w:r>
      <w:r w:rsidR="00EF1385">
        <w:t xml:space="preserve"> </w:t>
      </w:r>
      <w:r w:rsidRPr="00D71559">
        <w:t>a</w:t>
      </w:r>
      <w:r w:rsidR="00EF1385">
        <w:t xml:space="preserve"> </w:t>
      </w:r>
      <w:r w:rsidRPr="00D71559">
        <w:t>research-informed</w:t>
      </w:r>
      <w:r w:rsidR="00EF1385">
        <w:t xml:space="preserve"> </w:t>
      </w:r>
      <w:r w:rsidRPr="00D71559">
        <w:t>review</w:t>
      </w:r>
      <w:r w:rsidR="00EF1385">
        <w:t xml:space="preserve"> </w:t>
      </w:r>
      <w:r w:rsidRPr="00D71559">
        <w:t>of</w:t>
      </w:r>
      <w:r w:rsidR="00EF1385">
        <w:t xml:space="preserve"> </w:t>
      </w:r>
      <w:r w:rsidRPr="00D71559">
        <w:t>the</w:t>
      </w:r>
      <w:r w:rsidR="00EF1385">
        <w:t xml:space="preserve"> </w:t>
      </w:r>
      <w:r w:rsidRPr="00D71559">
        <w:t>policies</w:t>
      </w:r>
      <w:r w:rsidR="00EF1385">
        <w:t xml:space="preserve"> </w:t>
      </w:r>
      <w:r w:rsidRPr="00D71559">
        <w:t>and</w:t>
      </w:r>
      <w:r w:rsidR="00EF1385">
        <w:t xml:space="preserve"> </w:t>
      </w:r>
      <w:r w:rsidRPr="00D71559">
        <w:t>activities</w:t>
      </w:r>
      <w:r w:rsidR="00EF1385">
        <w:t xml:space="preserve"> </w:t>
      </w:r>
      <w:r w:rsidRPr="00D71559">
        <w:t>of</w:t>
      </w:r>
      <w:r w:rsidR="00EF1385">
        <w:t xml:space="preserve"> </w:t>
      </w:r>
      <w:r w:rsidRPr="00D71559">
        <w:t>professional</w:t>
      </w:r>
      <w:r w:rsidR="00EF1385">
        <w:t xml:space="preserve"> </w:t>
      </w:r>
      <w:r w:rsidR="00A540BC">
        <w:t>bodies</w:t>
      </w:r>
      <w:r w:rsidR="00EF1385">
        <w:t xml:space="preserve"> </w:t>
      </w:r>
      <w:r w:rsidRPr="00D71559">
        <w:t>to</w:t>
      </w:r>
      <w:r w:rsidR="00EF1385">
        <w:t xml:space="preserve"> </w:t>
      </w:r>
      <w:r w:rsidRPr="00D71559">
        <w:t>support</w:t>
      </w:r>
      <w:r w:rsidR="00EF1385">
        <w:t xml:space="preserve"> </w:t>
      </w:r>
      <w:r w:rsidR="002F5EE8">
        <w:t>highly</w:t>
      </w:r>
      <w:r w:rsidR="00EF1385">
        <w:t xml:space="preserve"> </w:t>
      </w:r>
      <w:r w:rsidR="002F5EE8">
        <w:t>skilled</w:t>
      </w:r>
      <w:r w:rsidR="00EF1385">
        <w:t xml:space="preserve"> </w:t>
      </w:r>
      <w:r w:rsidRPr="00D71559">
        <w:t>refugees</w:t>
      </w:r>
      <w:r w:rsidR="00EF1385">
        <w:t xml:space="preserve"> </w:t>
      </w:r>
      <w:r w:rsidRPr="00D71559">
        <w:t>and</w:t>
      </w:r>
      <w:r w:rsidR="00EF1385">
        <w:t xml:space="preserve"> </w:t>
      </w:r>
      <w:r w:rsidRPr="00D71559">
        <w:t>other</w:t>
      </w:r>
      <w:r w:rsidR="00EF1385">
        <w:t xml:space="preserve"> </w:t>
      </w:r>
      <w:r w:rsidR="002F5EE8">
        <w:t>migrants</w:t>
      </w:r>
      <w:r w:rsidR="00EF1385">
        <w:t xml:space="preserve"> </w:t>
      </w:r>
      <w:r w:rsidRPr="00D71559">
        <w:t>into</w:t>
      </w:r>
      <w:r w:rsidR="00EF1385">
        <w:t xml:space="preserve"> </w:t>
      </w:r>
      <w:r w:rsidRPr="00D71559">
        <w:t>employment</w:t>
      </w:r>
      <w:r w:rsidR="00EF1385">
        <w:t xml:space="preserve"> </w:t>
      </w:r>
      <w:r w:rsidRPr="00D71559">
        <w:t>in</w:t>
      </w:r>
      <w:r w:rsidR="00EF1385">
        <w:t xml:space="preserve"> </w:t>
      </w:r>
      <w:r w:rsidRPr="00D71559">
        <w:t>their</w:t>
      </w:r>
      <w:r w:rsidR="00EF1385">
        <w:t xml:space="preserve"> </w:t>
      </w:r>
      <w:r w:rsidRPr="00D71559">
        <w:t>disciplines,</w:t>
      </w:r>
      <w:r w:rsidR="00EF1385">
        <w:t xml:space="preserve"> </w:t>
      </w:r>
      <w:r w:rsidR="00915CA0">
        <w:t>t</w:t>
      </w:r>
      <w:r w:rsidR="0056127E">
        <w:t>hree</w:t>
      </w:r>
      <w:r w:rsidR="00EF1385">
        <w:t xml:space="preserve"> </w:t>
      </w:r>
      <w:r w:rsidR="0056127E">
        <w:t>approaches</w:t>
      </w:r>
      <w:r w:rsidR="00EF1385">
        <w:t xml:space="preserve"> </w:t>
      </w:r>
      <w:r w:rsidR="0056127E">
        <w:t>were</w:t>
      </w:r>
      <w:r w:rsidR="00EF1385">
        <w:t xml:space="preserve"> </w:t>
      </w:r>
      <w:r w:rsidR="0056127E">
        <w:t>taken:</w:t>
      </w:r>
    </w:p>
    <w:p w14:paraId="6DB7EBFF" w14:textId="11D24B60" w:rsidR="0056127E" w:rsidRDefault="0056127E" w:rsidP="0056127E">
      <w:pPr>
        <w:pStyle w:val="ListParagraph"/>
        <w:numPr>
          <w:ilvl w:val="0"/>
          <w:numId w:val="8"/>
        </w:numPr>
      </w:pPr>
      <w:r>
        <w:t>A</w:t>
      </w:r>
      <w:r w:rsidR="00EF1385">
        <w:t xml:space="preserve"> </w:t>
      </w:r>
      <w:r>
        <w:t>scoping</w:t>
      </w:r>
      <w:r w:rsidR="00EF1385">
        <w:t xml:space="preserve"> </w:t>
      </w:r>
      <w:r>
        <w:t>review</w:t>
      </w:r>
      <w:r w:rsidR="00EF1385">
        <w:t xml:space="preserve"> </w:t>
      </w:r>
      <w:r>
        <w:t>of</w:t>
      </w:r>
      <w:r w:rsidR="00EF1385">
        <w:t xml:space="preserve"> </w:t>
      </w:r>
      <w:r>
        <w:t>published</w:t>
      </w:r>
      <w:r w:rsidR="00EF1385">
        <w:t xml:space="preserve"> </w:t>
      </w:r>
      <w:r>
        <w:t>literature</w:t>
      </w:r>
    </w:p>
    <w:p w14:paraId="075FAA70" w14:textId="0B42631E" w:rsidR="0056127E" w:rsidRDefault="0056127E" w:rsidP="0056127E">
      <w:pPr>
        <w:pStyle w:val="ListParagraph"/>
        <w:numPr>
          <w:ilvl w:val="0"/>
          <w:numId w:val="8"/>
        </w:numPr>
      </w:pPr>
      <w:r>
        <w:t>A</w:t>
      </w:r>
      <w:r w:rsidR="00EF1385">
        <w:t xml:space="preserve"> </w:t>
      </w:r>
      <w:r>
        <w:t>review</w:t>
      </w:r>
      <w:r w:rsidR="00EF1385">
        <w:t xml:space="preserve"> </w:t>
      </w:r>
      <w:r>
        <w:t>of</w:t>
      </w:r>
      <w:r w:rsidR="00EF1385">
        <w:t xml:space="preserve"> </w:t>
      </w:r>
      <w:r>
        <w:t>websites</w:t>
      </w:r>
      <w:r w:rsidR="00EF1385">
        <w:t xml:space="preserve"> </w:t>
      </w:r>
      <w:r>
        <w:t>and</w:t>
      </w:r>
      <w:r w:rsidR="00EF1385">
        <w:t xml:space="preserve"> </w:t>
      </w:r>
      <w:r>
        <w:t>relevant</w:t>
      </w:r>
      <w:r w:rsidR="00EF1385">
        <w:t xml:space="preserve"> </w:t>
      </w:r>
      <w:r>
        <w:t>activities</w:t>
      </w:r>
      <w:r w:rsidR="00EF1385">
        <w:t xml:space="preserve"> </w:t>
      </w:r>
      <w:r>
        <w:t>of</w:t>
      </w:r>
      <w:r w:rsidR="00EF1385">
        <w:t xml:space="preserve"> </w:t>
      </w:r>
      <w:r>
        <w:t>a</w:t>
      </w:r>
      <w:r w:rsidR="00EF1385">
        <w:t xml:space="preserve"> </w:t>
      </w:r>
      <w:r>
        <w:t>sample</w:t>
      </w:r>
      <w:r w:rsidR="00EF1385">
        <w:t xml:space="preserve"> </w:t>
      </w:r>
      <w:r>
        <w:t>of</w:t>
      </w:r>
      <w:r w:rsidR="00EF1385">
        <w:t xml:space="preserve"> </w:t>
      </w:r>
      <w:r>
        <w:t>professional</w:t>
      </w:r>
      <w:r w:rsidR="00EF1385">
        <w:t xml:space="preserve"> </w:t>
      </w:r>
      <w:r w:rsidR="00346D52">
        <w:t>bodies</w:t>
      </w:r>
    </w:p>
    <w:p w14:paraId="21900FDF" w14:textId="21C82AD2" w:rsidR="0056127E" w:rsidRDefault="0056127E" w:rsidP="0056127E">
      <w:pPr>
        <w:pStyle w:val="ListParagraph"/>
        <w:numPr>
          <w:ilvl w:val="0"/>
          <w:numId w:val="8"/>
        </w:numPr>
      </w:pPr>
      <w:r>
        <w:t>Interviews</w:t>
      </w:r>
      <w:r w:rsidR="00EF1385">
        <w:t xml:space="preserve"> </w:t>
      </w:r>
      <w:r>
        <w:t>and</w:t>
      </w:r>
      <w:r w:rsidR="00EF1385">
        <w:t xml:space="preserve"> </w:t>
      </w:r>
      <w:r>
        <w:t>discussions</w:t>
      </w:r>
      <w:r w:rsidR="00EF1385">
        <w:t xml:space="preserve"> </w:t>
      </w:r>
      <w:r>
        <w:t>with</w:t>
      </w:r>
      <w:r w:rsidR="00EF1385">
        <w:t xml:space="preserve"> </w:t>
      </w:r>
      <w:r>
        <w:t>key</w:t>
      </w:r>
      <w:r w:rsidR="00EF1385">
        <w:t xml:space="preserve"> </w:t>
      </w:r>
      <w:r>
        <w:t>informants,</w:t>
      </w:r>
      <w:r w:rsidR="00EF1385">
        <w:t xml:space="preserve"> </w:t>
      </w:r>
      <w:r>
        <w:t>including</w:t>
      </w:r>
      <w:r w:rsidR="00EF1385">
        <w:t xml:space="preserve"> </w:t>
      </w:r>
      <w:r>
        <w:t>professional</w:t>
      </w:r>
      <w:r w:rsidR="00EF1385">
        <w:t xml:space="preserve"> </w:t>
      </w:r>
      <w:r w:rsidR="00346D52">
        <w:t>body</w:t>
      </w:r>
      <w:r w:rsidR="00EF1385">
        <w:t xml:space="preserve"> </w:t>
      </w:r>
      <w:r>
        <w:t>representatives</w:t>
      </w:r>
      <w:r w:rsidR="00EF1385">
        <w:t xml:space="preserve"> </w:t>
      </w:r>
      <w:r>
        <w:t>and</w:t>
      </w:r>
      <w:r w:rsidR="00EF1385">
        <w:t xml:space="preserve"> </w:t>
      </w:r>
      <w:r>
        <w:t>related</w:t>
      </w:r>
      <w:r w:rsidR="00EF1385">
        <w:t xml:space="preserve"> </w:t>
      </w:r>
      <w:r>
        <w:t>organisations,</w:t>
      </w:r>
      <w:r w:rsidR="00EF1385">
        <w:t xml:space="preserve"> </w:t>
      </w:r>
      <w:r>
        <w:t>refugee</w:t>
      </w:r>
      <w:r w:rsidR="00EF1385">
        <w:t xml:space="preserve"> </w:t>
      </w:r>
      <w:r>
        <w:t>and</w:t>
      </w:r>
      <w:r w:rsidR="00EF1385">
        <w:t xml:space="preserve"> </w:t>
      </w:r>
      <w:r>
        <w:t>employment</w:t>
      </w:r>
      <w:r w:rsidR="00EF1385">
        <w:t xml:space="preserve"> </w:t>
      </w:r>
      <w:r>
        <w:t>support</w:t>
      </w:r>
      <w:r w:rsidR="00EF1385">
        <w:t xml:space="preserve"> </w:t>
      </w:r>
      <w:r>
        <w:t>organisations,</w:t>
      </w:r>
      <w:r w:rsidR="00EF1385">
        <w:t xml:space="preserve"> </w:t>
      </w:r>
      <w:r>
        <w:t>and</w:t>
      </w:r>
      <w:r w:rsidR="00EF1385">
        <w:t xml:space="preserve"> </w:t>
      </w:r>
      <w:r>
        <w:t>refugees</w:t>
      </w:r>
      <w:r w:rsidR="00EF1385">
        <w:t xml:space="preserve"> </w:t>
      </w:r>
      <w:r>
        <w:t>with</w:t>
      </w:r>
      <w:r w:rsidR="00EF1385">
        <w:t xml:space="preserve"> </w:t>
      </w:r>
      <w:r>
        <w:t>a</w:t>
      </w:r>
      <w:r w:rsidR="00EF1385">
        <w:t xml:space="preserve"> </w:t>
      </w:r>
      <w:r>
        <w:t>professional</w:t>
      </w:r>
      <w:r w:rsidR="00EF1385">
        <w:t xml:space="preserve"> </w:t>
      </w:r>
      <w:r>
        <w:t>background</w:t>
      </w:r>
      <w:r w:rsidR="00EF1385">
        <w:t xml:space="preserve"> </w:t>
      </w:r>
      <w:r>
        <w:t>themselves</w:t>
      </w:r>
    </w:p>
    <w:p w14:paraId="63DF3941" w14:textId="6610756E" w:rsidR="0056127E" w:rsidRDefault="00BE180E" w:rsidP="006842F2">
      <w:r>
        <w:t>Research</w:t>
      </w:r>
      <w:r w:rsidR="00EF1385">
        <w:t xml:space="preserve"> </w:t>
      </w:r>
      <w:r>
        <w:t>Ethics</w:t>
      </w:r>
      <w:r w:rsidR="00EF1385">
        <w:t xml:space="preserve"> </w:t>
      </w:r>
      <w:r>
        <w:t>approval</w:t>
      </w:r>
      <w:r w:rsidR="00EF1385">
        <w:t xml:space="preserve"> </w:t>
      </w:r>
      <w:r w:rsidR="00A72825">
        <w:t>for</w:t>
      </w:r>
      <w:r w:rsidR="00EF1385">
        <w:t xml:space="preserve"> </w:t>
      </w:r>
      <w:r w:rsidR="00A72825">
        <w:t>these</w:t>
      </w:r>
      <w:r w:rsidR="00EF1385">
        <w:t xml:space="preserve"> </w:t>
      </w:r>
      <w:r w:rsidR="00A72825">
        <w:t>activities</w:t>
      </w:r>
      <w:r w:rsidR="00EF1385">
        <w:t xml:space="preserve"> </w:t>
      </w:r>
      <w:r>
        <w:t>was</w:t>
      </w:r>
      <w:r w:rsidR="00EF1385">
        <w:t xml:space="preserve"> </w:t>
      </w:r>
      <w:r w:rsidR="005B3A97">
        <w:t>gained</w:t>
      </w:r>
      <w:r w:rsidR="00EF1385">
        <w:t xml:space="preserve"> </w:t>
      </w:r>
      <w:r w:rsidR="005B3A97">
        <w:t>through</w:t>
      </w:r>
      <w:r w:rsidR="00EF1385">
        <w:t xml:space="preserve"> </w:t>
      </w:r>
      <w:r w:rsidR="005B3A97">
        <w:t>the</w:t>
      </w:r>
      <w:r w:rsidR="00EF1385">
        <w:t xml:space="preserve"> </w:t>
      </w:r>
      <w:r w:rsidR="005B3A97">
        <w:t>Leeds</w:t>
      </w:r>
      <w:r w:rsidR="00EF1385">
        <w:t xml:space="preserve"> </w:t>
      </w:r>
      <w:r w:rsidR="005B3A97">
        <w:t>Beckett</w:t>
      </w:r>
      <w:r w:rsidR="00EF1385">
        <w:t xml:space="preserve"> </w:t>
      </w:r>
      <w:r w:rsidR="005B3A97">
        <w:t>University</w:t>
      </w:r>
      <w:r w:rsidR="00EF1385">
        <w:t xml:space="preserve"> </w:t>
      </w:r>
      <w:r w:rsidR="00C362EC">
        <w:t>process.</w:t>
      </w:r>
    </w:p>
    <w:p w14:paraId="09D0CD11" w14:textId="77777777" w:rsidR="003E327D" w:rsidRDefault="003E327D" w:rsidP="006842F2"/>
    <w:p w14:paraId="0BCDC78A" w14:textId="1C04FC3D" w:rsidR="0056127E" w:rsidRDefault="0056127E" w:rsidP="00CC6C04">
      <w:pPr>
        <w:pStyle w:val="Heading2"/>
      </w:pPr>
      <w:bookmarkStart w:id="4" w:name="_Toc122535620"/>
      <w:r>
        <w:t>Scoping</w:t>
      </w:r>
      <w:r w:rsidR="00EF1385">
        <w:t xml:space="preserve"> </w:t>
      </w:r>
      <w:r>
        <w:t>review</w:t>
      </w:r>
      <w:r w:rsidR="00EF1385">
        <w:t xml:space="preserve"> </w:t>
      </w:r>
      <w:r>
        <w:t>of</w:t>
      </w:r>
      <w:r w:rsidR="00EF1385">
        <w:t xml:space="preserve"> </w:t>
      </w:r>
      <w:r>
        <w:t>literature</w:t>
      </w:r>
      <w:bookmarkEnd w:id="4"/>
    </w:p>
    <w:p w14:paraId="24C1388C" w14:textId="1E206528" w:rsidR="00883AD7" w:rsidRDefault="00D80AA3" w:rsidP="00883AD7">
      <w:r>
        <w:t>Systematic</w:t>
      </w:r>
      <w:r w:rsidR="00EF1385">
        <w:t xml:space="preserve"> </w:t>
      </w:r>
      <w:r>
        <w:t>reviews</w:t>
      </w:r>
      <w:r w:rsidR="00EF1385">
        <w:t xml:space="preserve"> </w:t>
      </w:r>
      <w:r>
        <w:t>are</w:t>
      </w:r>
      <w:r w:rsidR="00EF1385">
        <w:t xml:space="preserve"> </w:t>
      </w:r>
      <w:r>
        <w:t>a</w:t>
      </w:r>
      <w:r w:rsidR="00EF1385">
        <w:t xml:space="preserve"> </w:t>
      </w:r>
      <w:r>
        <w:t>common</w:t>
      </w:r>
      <w:r w:rsidR="00EF1385">
        <w:t xml:space="preserve"> </w:t>
      </w:r>
      <w:r>
        <w:t>practice</w:t>
      </w:r>
      <w:r w:rsidR="00EF1385">
        <w:t xml:space="preserve"> </w:t>
      </w:r>
      <w:r w:rsidR="00874C71">
        <w:t>in</w:t>
      </w:r>
      <w:r w:rsidR="00EF1385">
        <w:t xml:space="preserve"> </w:t>
      </w:r>
      <w:r w:rsidR="008C78A9">
        <w:t>medicine</w:t>
      </w:r>
      <w:r w:rsidR="00EF1385">
        <w:t xml:space="preserve"> </w:t>
      </w:r>
      <w:r w:rsidR="00210464">
        <w:t>and</w:t>
      </w:r>
      <w:r w:rsidR="00EF1385">
        <w:t xml:space="preserve"> </w:t>
      </w:r>
      <w:r w:rsidR="00210464">
        <w:t>to</w:t>
      </w:r>
      <w:r w:rsidR="00EF1385">
        <w:t xml:space="preserve"> </w:t>
      </w:r>
      <w:r w:rsidR="00210464">
        <w:t>a</w:t>
      </w:r>
      <w:r w:rsidR="00EF1385">
        <w:t xml:space="preserve"> </w:t>
      </w:r>
      <w:r w:rsidR="00210464">
        <w:t>lesser</w:t>
      </w:r>
      <w:r w:rsidR="00EF1385">
        <w:t xml:space="preserve"> </w:t>
      </w:r>
      <w:r w:rsidR="00210464">
        <w:t>extent</w:t>
      </w:r>
      <w:r w:rsidR="00EF1385">
        <w:t xml:space="preserve"> </w:t>
      </w:r>
      <w:r w:rsidR="00210464">
        <w:t>the</w:t>
      </w:r>
      <w:r w:rsidR="00EF1385">
        <w:t xml:space="preserve"> </w:t>
      </w:r>
      <w:r w:rsidR="00210464">
        <w:t>social</w:t>
      </w:r>
      <w:r w:rsidR="00EF1385">
        <w:t xml:space="preserve"> </w:t>
      </w:r>
      <w:r w:rsidR="00210464">
        <w:t>sciences</w:t>
      </w:r>
      <w:r w:rsidR="00EF1385">
        <w:t xml:space="preserve"> </w:t>
      </w:r>
      <w:r w:rsidR="00210464">
        <w:t>(see</w:t>
      </w:r>
      <w:r w:rsidR="00EF1385">
        <w:t xml:space="preserve">  </w:t>
      </w:r>
      <w:hyperlink r:id="rId18" w:history="1">
        <w:r w:rsidR="00210464">
          <w:rPr>
            <w:rStyle w:val="Hyperlink"/>
          </w:rPr>
          <w:t>Cochrane</w:t>
        </w:r>
      </w:hyperlink>
      <w:r w:rsidR="00EF1385">
        <w:t xml:space="preserve"> </w:t>
      </w:r>
      <w:r w:rsidR="00210464">
        <w:t>and</w:t>
      </w:r>
      <w:r w:rsidR="00EF1385">
        <w:t xml:space="preserve"> </w:t>
      </w:r>
      <w:r w:rsidR="00210464">
        <w:t>the</w:t>
      </w:r>
      <w:r w:rsidR="00EF1385">
        <w:t xml:space="preserve"> </w:t>
      </w:r>
      <w:hyperlink r:id="rId19" w:history="1">
        <w:r w:rsidR="00F92190">
          <w:rPr>
            <w:rStyle w:val="Hyperlink"/>
          </w:rPr>
          <w:t>Campbell</w:t>
        </w:r>
        <w:r w:rsidR="00EF1385">
          <w:rPr>
            <w:rStyle w:val="Hyperlink"/>
          </w:rPr>
          <w:t xml:space="preserve"> </w:t>
        </w:r>
        <w:r w:rsidR="00F92190">
          <w:rPr>
            <w:rStyle w:val="Hyperlink"/>
          </w:rPr>
          <w:t>Collaboration</w:t>
        </w:r>
      </w:hyperlink>
      <w:r w:rsidR="00EF1385">
        <w:t xml:space="preserve"> </w:t>
      </w:r>
      <w:r w:rsidR="00F92190">
        <w:t>respectively)</w:t>
      </w:r>
      <w:r w:rsidR="00341E3F">
        <w:t>.</w:t>
      </w:r>
      <w:r w:rsidR="00EF1385">
        <w:t xml:space="preserve"> </w:t>
      </w:r>
      <w:r w:rsidR="00291E35">
        <w:t>These</w:t>
      </w:r>
      <w:r w:rsidR="00EF1385">
        <w:t xml:space="preserve"> </w:t>
      </w:r>
      <w:r w:rsidR="00291E35">
        <w:t>are</w:t>
      </w:r>
      <w:r w:rsidR="00EF1385">
        <w:t xml:space="preserve"> </w:t>
      </w:r>
      <w:r w:rsidR="00291E35">
        <w:t>designe</w:t>
      </w:r>
      <w:r w:rsidR="00CE49BE">
        <w:t>d</w:t>
      </w:r>
      <w:r w:rsidR="00EF1385">
        <w:t xml:space="preserve"> </w:t>
      </w:r>
      <w:r w:rsidR="00CE49BE">
        <w:t>to</w:t>
      </w:r>
      <w:r w:rsidR="00EF1385">
        <w:t xml:space="preserve"> </w:t>
      </w:r>
      <w:r w:rsidR="00CE49BE">
        <w:t>rigorously</w:t>
      </w:r>
      <w:r w:rsidR="00EF1385">
        <w:t xml:space="preserve"> </w:t>
      </w:r>
      <w:r w:rsidR="00CE49BE">
        <w:t>weigh</w:t>
      </w:r>
      <w:r w:rsidR="00EF1385">
        <w:t xml:space="preserve"> </w:t>
      </w:r>
      <w:r w:rsidR="00CE49BE">
        <w:t>the</w:t>
      </w:r>
      <w:r w:rsidR="00EF1385">
        <w:t xml:space="preserve"> </w:t>
      </w:r>
      <w:r w:rsidR="00CE49BE">
        <w:t>evidence</w:t>
      </w:r>
      <w:r w:rsidR="00626314">
        <w:t>,</w:t>
      </w:r>
      <w:r w:rsidR="00EF1385">
        <w:t xml:space="preserve"> </w:t>
      </w:r>
      <w:r w:rsidR="00626314">
        <w:t>often</w:t>
      </w:r>
      <w:r w:rsidR="00EF1385">
        <w:t xml:space="preserve"> </w:t>
      </w:r>
      <w:r w:rsidR="00626314">
        <w:t>quantitative</w:t>
      </w:r>
      <w:r w:rsidR="00EF1385">
        <w:t xml:space="preserve"> </w:t>
      </w:r>
      <w:r w:rsidR="00626314">
        <w:t>and</w:t>
      </w:r>
      <w:r w:rsidR="00EF1385">
        <w:t xml:space="preserve"> </w:t>
      </w:r>
      <w:r w:rsidR="001C1B51">
        <w:t>statistical,</w:t>
      </w:r>
      <w:r w:rsidR="00EF1385">
        <w:t xml:space="preserve"> </w:t>
      </w:r>
      <w:r w:rsidR="002313B1">
        <w:t>when</w:t>
      </w:r>
      <w:r w:rsidR="00EF1385">
        <w:t xml:space="preserve"> </w:t>
      </w:r>
      <w:r w:rsidR="002313B1">
        <w:t>there</w:t>
      </w:r>
      <w:r w:rsidR="00EF1385">
        <w:t xml:space="preserve"> </w:t>
      </w:r>
      <w:r w:rsidR="002313B1">
        <w:t>are</w:t>
      </w:r>
      <w:r w:rsidR="00EF1385">
        <w:t xml:space="preserve"> </w:t>
      </w:r>
      <w:r w:rsidR="002313B1">
        <w:t>multiple</w:t>
      </w:r>
      <w:r w:rsidR="00EF1385">
        <w:t xml:space="preserve"> </w:t>
      </w:r>
      <w:r w:rsidR="002313B1">
        <w:t>studies</w:t>
      </w:r>
      <w:r w:rsidR="00EF1385">
        <w:t xml:space="preserve"> </w:t>
      </w:r>
      <w:r w:rsidR="002313B1">
        <w:t>on</w:t>
      </w:r>
      <w:r w:rsidR="00EF1385">
        <w:t xml:space="preserve"> </w:t>
      </w:r>
      <w:r w:rsidR="002313B1">
        <w:t>a</w:t>
      </w:r>
      <w:r w:rsidR="00EF1385">
        <w:t xml:space="preserve"> </w:t>
      </w:r>
      <w:r w:rsidR="00CC61E7">
        <w:t>subject</w:t>
      </w:r>
      <w:r w:rsidR="00EF1385">
        <w:t xml:space="preserve"> </w:t>
      </w:r>
      <w:r w:rsidR="00165977">
        <w:t>of</w:t>
      </w:r>
      <w:r w:rsidR="00EF1385">
        <w:t xml:space="preserve"> </w:t>
      </w:r>
      <w:r w:rsidR="00165977">
        <w:t>varying</w:t>
      </w:r>
      <w:r w:rsidR="00EF1385">
        <w:t xml:space="preserve"> </w:t>
      </w:r>
      <w:r w:rsidR="00165977">
        <w:t>design</w:t>
      </w:r>
      <w:r w:rsidR="00EF1385">
        <w:t xml:space="preserve"> </w:t>
      </w:r>
      <w:r w:rsidR="00165977">
        <w:t>and</w:t>
      </w:r>
      <w:r w:rsidR="00EF1385">
        <w:t xml:space="preserve"> </w:t>
      </w:r>
      <w:r w:rsidR="00165977">
        <w:t>quality</w:t>
      </w:r>
      <w:r w:rsidR="00CC61E7">
        <w:t>.</w:t>
      </w:r>
      <w:r w:rsidR="00EF1385">
        <w:t xml:space="preserve"> </w:t>
      </w:r>
      <w:r w:rsidR="00CC61E7">
        <w:t>There</w:t>
      </w:r>
      <w:r w:rsidR="00EF1385">
        <w:t xml:space="preserve"> </w:t>
      </w:r>
      <w:r w:rsidR="00CC61E7">
        <w:t>are</w:t>
      </w:r>
      <w:r w:rsidR="00EF1385">
        <w:t xml:space="preserve"> </w:t>
      </w:r>
      <w:r w:rsidR="00CC61E7">
        <w:t>strict</w:t>
      </w:r>
      <w:r w:rsidR="00EF1385">
        <w:t xml:space="preserve"> </w:t>
      </w:r>
      <w:r w:rsidR="00CC61E7">
        <w:t>inclusion/exclusion</w:t>
      </w:r>
      <w:r w:rsidR="00EF1385">
        <w:t xml:space="preserve"> </w:t>
      </w:r>
      <w:r w:rsidR="00CC61E7">
        <w:t>criteria</w:t>
      </w:r>
      <w:r w:rsidR="00EF1385">
        <w:t xml:space="preserve"> </w:t>
      </w:r>
      <w:r w:rsidR="00B07259">
        <w:t>based</w:t>
      </w:r>
      <w:r w:rsidR="00EF1385">
        <w:t xml:space="preserve"> </w:t>
      </w:r>
      <w:r w:rsidR="00B07259">
        <w:t>on</w:t>
      </w:r>
      <w:r w:rsidR="00EF1385">
        <w:t xml:space="preserve"> </w:t>
      </w:r>
      <w:r w:rsidR="00B07259">
        <w:t>reported</w:t>
      </w:r>
      <w:r w:rsidR="00EF1385">
        <w:t xml:space="preserve"> </w:t>
      </w:r>
      <w:r w:rsidR="00B07259">
        <w:t>information</w:t>
      </w:r>
      <w:r w:rsidR="00EF1385">
        <w:t xml:space="preserve"> </w:t>
      </w:r>
      <w:r w:rsidR="00B07259">
        <w:t>such</w:t>
      </w:r>
      <w:r w:rsidR="00EF1385">
        <w:t xml:space="preserve"> </w:t>
      </w:r>
      <w:r w:rsidR="00B07259">
        <w:t>as</w:t>
      </w:r>
      <w:r w:rsidR="00EF1385">
        <w:t xml:space="preserve"> </w:t>
      </w:r>
      <w:r w:rsidR="00B07259">
        <w:t>sample</w:t>
      </w:r>
      <w:r w:rsidR="00EF1385">
        <w:t xml:space="preserve"> </w:t>
      </w:r>
      <w:r w:rsidR="00B07259">
        <w:t>sizes,</w:t>
      </w:r>
      <w:r w:rsidR="00EF1385">
        <w:t xml:space="preserve"> </w:t>
      </w:r>
      <w:r w:rsidR="00B07259">
        <w:t>experimental</w:t>
      </w:r>
      <w:r w:rsidR="00EF1385">
        <w:t xml:space="preserve"> </w:t>
      </w:r>
      <w:r w:rsidR="00A410F7">
        <w:t>design,</w:t>
      </w:r>
      <w:r w:rsidR="00EF1385">
        <w:t xml:space="preserve"> </w:t>
      </w:r>
      <w:r w:rsidR="00B07259">
        <w:t>and</w:t>
      </w:r>
      <w:r w:rsidR="00EF1385">
        <w:t xml:space="preserve"> </w:t>
      </w:r>
      <w:r w:rsidR="00B07259">
        <w:t>presence</w:t>
      </w:r>
      <w:r w:rsidR="00EF1385">
        <w:t xml:space="preserve"> </w:t>
      </w:r>
      <w:r w:rsidR="00B07259">
        <w:t>of</w:t>
      </w:r>
      <w:r w:rsidR="00EF1385">
        <w:t xml:space="preserve"> </w:t>
      </w:r>
      <w:r w:rsidR="00B07259">
        <w:t>controls</w:t>
      </w:r>
      <w:r w:rsidR="00501227">
        <w:t>.</w:t>
      </w:r>
      <w:r w:rsidR="00EF1385">
        <w:t xml:space="preserve"> </w:t>
      </w:r>
      <w:r w:rsidR="00A410F7">
        <w:t>Our</w:t>
      </w:r>
      <w:r w:rsidR="00EF1385">
        <w:t xml:space="preserve"> </w:t>
      </w:r>
      <w:r w:rsidR="00A410F7">
        <w:t>review</w:t>
      </w:r>
      <w:r w:rsidR="00EF1385">
        <w:t xml:space="preserve"> </w:t>
      </w:r>
      <w:r w:rsidR="00A410F7">
        <w:t>was</w:t>
      </w:r>
      <w:r w:rsidR="00EF1385">
        <w:t xml:space="preserve"> </w:t>
      </w:r>
      <w:r w:rsidR="00A410F7">
        <w:t>more</w:t>
      </w:r>
      <w:r w:rsidR="00EF1385">
        <w:t xml:space="preserve"> </w:t>
      </w:r>
      <w:r w:rsidR="00A410F7">
        <w:t>exploratory</w:t>
      </w:r>
      <w:r w:rsidR="00EF1385">
        <w:t xml:space="preserve"> </w:t>
      </w:r>
      <w:r w:rsidR="00A410F7">
        <w:t>in</w:t>
      </w:r>
      <w:r w:rsidR="00EF1385">
        <w:t xml:space="preserve"> </w:t>
      </w:r>
      <w:r w:rsidR="00A410F7">
        <w:t>nature</w:t>
      </w:r>
      <w:r w:rsidR="001D5634">
        <w:t>,</w:t>
      </w:r>
      <w:r w:rsidR="00EF1385">
        <w:t xml:space="preserve"> </w:t>
      </w:r>
      <w:r w:rsidR="001D5634">
        <w:t>searching</w:t>
      </w:r>
      <w:r w:rsidR="00EF1385">
        <w:t xml:space="preserve"> </w:t>
      </w:r>
      <w:r w:rsidR="001D5634">
        <w:t>for</w:t>
      </w:r>
      <w:r w:rsidR="00EF1385">
        <w:t xml:space="preserve"> </w:t>
      </w:r>
      <w:r w:rsidR="001D5634">
        <w:t>evidence</w:t>
      </w:r>
      <w:r w:rsidR="00EF1385">
        <w:t xml:space="preserve"> </w:t>
      </w:r>
      <w:r w:rsidR="001D5634">
        <w:t>of</w:t>
      </w:r>
      <w:r w:rsidR="00EF1385">
        <w:t xml:space="preserve"> </w:t>
      </w:r>
      <w:r w:rsidR="001D5634">
        <w:t>the</w:t>
      </w:r>
      <w:r w:rsidR="00EF1385">
        <w:t xml:space="preserve"> </w:t>
      </w:r>
      <w:r w:rsidR="00B82016">
        <w:t>engagement</w:t>
      </w:r>
      <w:r w:rsidR="00EF1385">
        <w:t xml:space="preserve"> </w:t>
      </w:r>
      <w:r w:rsidR="00B82016">
        <w:t>with</w:t>
      </w:r>
      <w:r w:rsidR="00EF1385">
        <w:t xml:space="preserve"> </w:t>
      </w:r>
      <w:r w:rsidR="00B82016">
        <w:t>professional</w:t>
      </w:r>
      <w:r w:rsidR="00EF1385">
        <w:t xml:space="preserve"> </w:t>
      </w:r>
      <w:r w:rsidR="00B82016">
        <w:t>associations</w:t>
      </w:r>
      <w:r w:rsidR="00EF1385">
        <w:t xml:space="preserve"> </w:t>
      </w:r>
      <w:r w:rsidR="00B82016">
        <w:t>in</w:t>
      </w:r>
      <w:r w:rsidR="00EF1385">
        <w:t xml:space="preserve"> </w:t>
      </w:r>
      <w:r w:rsidR="002B2A75">
        <w:t>employment</w:t>
      </w:r>
      <w:r w:rsidR="00EF1385">
        <w:t xml:space="preserve"> </w:t>
      </w:r>
      <w:r w:rsidR="002B2A75">
        <w:t>programmes,</w:t>
      </w:r>
      <w:r w:rsidR="00EF1385">
        <w:t xml:space="preserve"> </w:t>
      </w:r>
      <w:r w:rsidR="00285164">
        <w:t>project</w:t>
      </w:r>
      <w:r w:rsidR="00EF1385">
        <w:t xml:space="preserve"> </w:t>
      </w:r>
      <w:r w:rsidR="006A6F23">
        <w:t>report</w:t>
      </w:r>
      <w:r w:rsidR="00285164">
        <w:t>s</w:t>
      </w:r>
      <w:r w:rsidR="00EF1385">
        <w:t xml:space="preserve"> </w:t>
      </w:r>
      <w:r w:rsidR="00285164">
        <w:t>and</w:t>
      </w:r>
      <w:r w:rsidR="00EF1385">
        <w:t xml:space="preserve"> </w:t>
      </w:r>
      <w:r w:rsidR="00285164">
        <w:t>academic</w:t>
      </w:r>
      <w:r w:rsidR="00EF1385">
        <w:t xml:space="preserve"> </w:t>
      </w:r>
      <w:r w:rsidR="00931D29">
        <w:t>research</w:t>
      </w:r>
      <w:r w:rsidR="0086290F">
        <w:t>.</w:t>
      </w:r>
      <w:r w:rsidR="00EF1385">
        <w:t xml:space="preserve"> </w:t>
      </w:r>
      <w:r w:rsidR="0086290F">
        <w:t>We</w:t>
      </w:r>
      <w:r w:rsidR="00EF1385">
        <w:t xml:space="preserve"> </w:t>
      </w:r>
      <w:r w:rsidR="0086290F">
        <w:t>therefore</w:t>
      </w:r>
      <w:r w:rsidR="00EF1385">
        <w:t xml:space="preserve"> </w:t>
      </w:r>
      <w:r w:rsidR="0086290F">
        <w:t>followed</w:t>
      </w:r>
      <w:r w:rsidR="00EF1385">
        <w:t xml:space="preserve"> </w:t>
      </w:r>
      <w:r w:rsidR="0086290F">
        <w:t>the</w:t>
      </w:r>
      <w:r w:rsidR="00EF1385">
        <w:t xml:space="preserve"> </w:t>
      </w:r>
      <w:r w:rsidR="0086290F">
        <w:t>less</w:t>
      </w:r>
      <w:r w:rsidR="00EF1385">
        <w:t xml:space="preserve"> </w:t>
      </w:r>
      <w:r w:rsidR="00284E55">
        <w:t>restrictive</w:t>
      </w:r>
      <w:r w:rsidR="00EF1385">
        <w:t xml:space="preserve"> </w:t>
      </w:r>
      <w:r w:rsidR="00284E55">
        <w:t>process</w:t>
      </w:r>
      <w:r w:rsidR="00EF1385">
        <w:t xml:space="preserve"> </w:t>
      </w:r>
      <w:r w:rsidR="00284E55">
        <w:t>of</w:t>
      </w:r>
      <w:r w:rsidR="00EF1385">
        <w:t xml:space="preserve"> </w:t>
      </w:r>
      <w:r w:rsidR="00284E55">
        <w:t>a</w:t>
      </w:r>
      <w:r w:rsidR="00EF1385">
        <w:t xml:space="preserve"> </w:t>
      </w:r>
      <w:r w:rsidR="00284E55">
        <w:t>scoping</w:t>
      </w:r>
      <w:r w:rsidR="00EF1385">
        <w:t xml:space="preserve"> </w:t>
      </w:r>
      <w:r w:rsidR="00284E55">
        <w:t>review</w:t>
      </w:r>
      <w:r w:rsidR="00EF1385">
        <w:t xml:space="preserve"> </w:t>
      </w:r>
      <w:r w:rsidR="00284E55">
        <w:fldChar w:fldCharType="begin"/>
      </w:r>
      <w:r w:rsidR="00DE380F">
        <w:instrText xml:space="preserve"> ADDIN EN.CITE &lt;EndNote&gt;&lt;Cite&gt;&lt;Author&gt;Munn&lt;/Author&gt;&lt;Year&gt;2018&lt;/Year&gt;&lt;IDText&gt;Systematic review or scoping review? Guidance for authors when choosing between a systematic or scoping review approach&lt;/IDText&gt;&lt;DisplayText&gt;(Munn et al., 2018)&lt;/DisplayText&gt;&lt;record&gt;&lt;isbn&gt;1471-2288&lt;/isbn&gt;&lt;titles&gt;&lt;title&gt;Systematic review or scoping review? Guidance for authors when choosing between a systematic or scoping review approach&lt;/title&gt;&lt;secondary-title&gt;BMC medical research methodology&lt;/secondary-title&gt;&lt;/titles&gt;&lt;pages&gt;143&lt;/pages&gt;&lt;number&gt;1&lt;/number&gt;&lt;contributors&gt;&lt;authors&gt;&lt;author&gt;Munn, Zachary&lt;/author&gt;&lt;author&gt;Peters, Micah D. J.&lt;/author&gt;&lt;author&gt;Stern, Cindy&lt;/author&gt;&lt;author&gt;Tufanaru, Catalin&lt;/author&gt;&lt;author&gt;McArthur, Alexa&lt;/author&gt;&lt;author&gt;Aromataris, Edoardo&lt;/author&gt;&lt;/authors&gt;&lt;/contributors&gt;&lt;section&gt;143&lt;/section&gt;&lt;added-date format="utc"&gt;1662125826&lt;/added-date&gt;&lt;ref-type name="Journal Article"&gt;17&lt;/ref-type&gt;&lt;dates&gt;&lt;year&gt;2018&lt;/year&gt;&lt;/dates&gt;&lt;rec-number&gt;1642&lt;/rec-number&gt;&lt;last-updated-date format="utc"&gt;1662125826&lt;/last-updated-date&gt;&lt;electronic-resource-num&gt;10.1186/s12874-018-0611-x&lt;/electronic-resource-num&gt;&lt;volume&gt;18&lt;/volume&gt;&lt;remote-database-name&gt;WorldCat.org&lt;/remote-database-name&gt;&lt;/record&gt;&lt;/Cite&gt;&lt;/EndNote&gt;</w:instrText>
      </w:r>
      <w:r w:rsidR="00284E55">
        <w:fldChar w:fldCharType="separate"/>
      </w:r>
      <w:r w:rsidR="00DE380F">
        <w:rPr>
          <w:noProof/>
        </w:rPr>
        <w:t>(Munn</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18)</w:t>
      </w:r>
      <w:r w:rsidR="00284E55">
        <w:fldChar w:fldCharType="end"/>
      </w:r>
      <w:r w:rsidR="00EF1385">
        <w:t xml:space="preserve"> </w:t>
      </w:r>
      <w:r w:rsidR="00C72965">
        <w:t>which</w:t>
      </w:r>
      <w:r w:rsidR="00EF1385">
        <w:t xml:space="preserve"> </w:t>
      </w:r>
      <w:r w:rsidR="00C72965">
        <w:t>are</w:t>
      </w:r>
      <w:r w:rsidR="00EF1385">
        <w:t xml:space="preserve"> </w:t>
      </w:r>
      <w:r w:rsidR="00C72965">
        <w:t>useful</w:t>
      </w:r>
      <w:r w:rsidR="00EF1385">
        <w:t xml:space="preserve"> </w:t>
      </w:r>
      <w:r w:rsidR="00C72965" w:rsidRPr="006842F2">
        <w:t>as</w:t>
      </w:r>
      <w:r w:rsidR="00EF1385">
        <w:t xml:space="preserve"> </w:t>
      </w:r>
      <w:r w:rsidR="00C72965" w:rsidRPr="006842F2">
        <w:t>a</w:t>
      </w:r>
      <w:r w:rsidR="00EF1385">
        <w:t xml:space="preserve"> </w:t>
      </w:r>
      <w:r w:rsidR="00C72965" w:rsidRPr="006842F2">
        <w:t>tool</w:t>
      </w:r>
      <w:r w:rsidR="00EF1385">
        <w:t xml:space="preserve"> </w:t>
      </w:r>
      <w:r w:rsidR="00C72965" w:rsidRPr="006842F2">
        <w:t>to</w:t>
      </w:r>
      <w:r w:rsidR="00EF1385">
        <w:t xml:space="preserve"> </w:t>
      </w:r>
      <w:r w:rsidR="00C72965" w:rsidRPr="006842F2">
        <w:t>‘determine</w:t>
      </w:r>
      <w:r w:rsidR="00EF1385">
        <w:t xml:space="preserve"> </w:t>
      </w:r>
      <w:r w:rsidR="00C72965" w:rsidRPr="006842F2">
        <w:t>the</w:t>
      </w:r>
      <w:r w:rsidR="00EF1385">
        <w:t xml:space="preserve"> </w:t>
      </w:r>
      <w:r w:rsidR="00C72965" w:rsidRPr="006842F2">
        <w:t>scope</w:t>
      </w:r>
      <w:r w:rsidR="00EF1385">
        <w:t xml:space="preserve"> </w:t>
      </w:r>
      <w:r w:rsidR="00C72965" w:rsidRPr="006842F2">
        <w:t>or</w:t>
      </w:r>
      <w:r w:rsidR="00EF1385">
        <w:t xml:space="preserve"> </w:t>
      </w:r>
      <w:r w:rsidR="00C72965" w:rsidRPr="006842F2">
        <w:t>coverage</w:t>
      </w:r>
      <w:r w:rsidR="00EF1385">
        <w:t xml:space="preserve"> </w:t>
      </w:r>
      <w:r w:rsidR="00C72965" w:rsidRPr="006842F2">
        <w:t>of</w:t>
      </w:r>
      <w:r w:rsidR="00EF1385">
        <w:t xml:space="preserve"> </w:t>
      </w:r>
      <w:r w:rsidR="00C72965" w:rsidRPr="006842F2">
        <w:t>a</w:t>
      </w:r>
      <w:r w:rsidR="00EF1385">
        <w:t xml:space="preserve"> </w:t>
      </w:r>
      <w:r w:rsidR="00C72965" w:rsidRPr="006842F2">
        <w:t>body</w:t>
      </w:r>
      <w:r w:rsidR="00EF1385">
        <w:t xml:space="preserve"> </w:t>
      </w:r>
      <w:r w:rsidR="00C72965" w:rsidRPr="006842F2">
        <w:t>of</w:t>
      </w:r>
      <w:r w:rsidR="00EF1385">
        <w:t xml:space="preserve"> </w:t>
      </w:r>
      <w:r w:rsidR="00C72965" w:rsidRPr="006842F2">
        <w:t>literature</w:t>
      </w:r>
      <w:r w:rsidR="00EF1385">
        <w:t xml:space="preserve"> </w:t>
      </w:r>
      <w:r w:rsidR="00C72965" w:rsidRPr="006842F2">
        <w:t>on</w:t>
      </w:r>
      <w:r w:rsidR="00EF1385">
        <w:t xml:space="preserve"> </w:t>
      </w:r>
      <w:r w:rsidR="00C72965" w:rsidRPr="006842F2">
        <w:t>a</w:t>
      </w:r>
      <w:r w:rsidR="00EF1385">
        <w:t xml:space="preserve"> </w:t>
      </w:r>
      <w:r w:rsidR="00C72965" w:rsidRPr="006842F2">
        <w:t>given</w:t>
      </w:r>
      <w:r w:rsidR="00EF1385">
        <w:t xml:space="preserve"> </w:t>
      </w:r>
      <w:r w:rsidR="00C72965" w:rsidRPr="006842F2">
        <w:t>topic</w:t>
      </w:r>
      <w:r w:rsidR="00EF1385">
        <w:t xml:space="preserve"> </w:t>
      </w:r>
      <w:r w:rsidR="00C72965" w:rsidRPr="006842F2">
        <w:t>and</w:t>
      </w:r>
      <w:r w:rsidR="00EF1385">
        <w:t xml:space="preserve"> </w:t>
      </w:r>
      <w:r w:rsidR="00C72965" w:rsidRPr="006842F2">
        <w:t>give</w:t>
      </w:r>
      <w:r w:rsidR="00EF1385">
        <w:t xml:space="preserve"> </w:t>
      </w:r>
      <w:r w:rsidR="00C72965" w:rsidRPr="006842F2">
        <w:t>clear</w:t>
      </w:r>
      <w:r w:rsidR="00EF1385">
        <w:t xml:space="preserve"> </w:t>
      </w:r>
      <w:r w:rsidR="00C72965" w:rsidRPr="006842F2">
        <w:t>indication</w:t>
      </w:r>
      <w:r w:rsidR="00EF1385">
        <w:t xml:space="preserve"> </w:t>
      </w:r>
      <w:r w:rsidR="00C72965" w:rsidRPr="006842F2">
        <w:t>of</w:t>
      </w:r>
      <w:r w:rsidR="00EF1385">
        <w:t xml:space="preserve"> </w:t>
      </w:r>
      <w:r w:rsidR="00C72965" w:rsidRPr="006842F2">
        <w:t>the</w:t>
      </w:r>
      <w:r w:rsidR="00EF1385">
        <w:t xml:space="preserve"> </w:t>
      </w:r>
      <w:r w:rsidR="00C72965" w:rsidRPr="006842F2">
        <w:t>volume</w:t>
      </w:r>
      <w:r w:rsidR="00EF1385">
        <w:t xml:space="preserve"> </w:t>
      </w:r>
      <w:r w:rsidR="00C72965" w:rsidRPr="006842F2">
        <w:t>of</w:t>
      </w:r>
      <w:r w:rsidR="00EF1385">
        <w:t xml:space="preserve"> </w:t>
      </w:r>
      <w:r w:rsidR="00C72965" w:rsidRPr="006842F2">
        <w:t>literature</w:t>
      </w:r>
      <w:r w:rsidR="00EF1385">
        <w:t xml:space="preserve"> </w:t>
      </w:r>
      <w:r w:rsidR="00C72965" w:rsidRPr="006842F2">
        <w:t>and</w:t>
      </w:r>
      <w:r w:rsidR="00EF1385">
        <w:t xml:space="preserve"> </w:t>
      </w:r>
      <w:r w:rsidR="00C72965" w:rsidRPr="006842F2">
        <w:t>studies</w:t>
      </w:r>
      <w:r w:rsidR="00EF1385">
        <w:t xml:space="preserve"> </w:t>
      </w:r>
      <w:r w:rsidR="00C72965" w:rsidRPr="006842F2">
        <w:t>available</w:t>
      </w:r>
      <w:r w:rsidR="00EF1385">
        <w:t xml:space="preserve"> </w:t>
      </w:r>
      <w:r w:rsidR="00C72965" w:rsidRPr="006842F2">
        <w:t>as</w:t>
      </w:r>
      <w:r w:rsidR="00EF1385">
        <w:t xml:space="preserve"> </w:t>
      </w:r>
      <w:r w:rsidR="00C72965" w:rsidRPr="006842F2">
        <w:t>well</w:t>
      </w:r>
      <w:r w:rsidR="00EF1385">
        <w:t xml:space="preserve"> </w:t>
      </w:r>
      <w:r w:rsidR="00C72965" w:rsidRPr="006842F2">
        <w:t>as</w:t>
      </w:r>
      <w:r w:rsidR="00EF1385">
        <w:t xml:space="preserve"> </w:t>
      </w:r>
      <w:r w:rsidR="00C72965" w:rsidRPr="006842F2">
        <w:t>an</w:t>
      </w:r>
      <w:r w:rsidR="00EF1385">
        <w:t xml:space="preserve"> </w:t>
      </w:r>
      <w:r w:rsidR="00C72965" w:rsidRPr="006842F2">
        <w:t>overview</w:t>
      </w:r>
      <w:r w:rsidR="00EF1385">
        <w:t xml:space="preserve"> </w:t>
      </w:r>
      <w:r w:rsidR="00C72965" w:rsidRPr="006842F2">
        <w:t>(broad</w:t>
      </w:r>
      <w:r w:rsidR="00EF1385">
        <w:t xml:space="preserve"> </w:t>
      </w:r>
      <w:r w:rsidR="00C72965" w:rsidRPr="006842F2">
        <w:t>or</w:t>
      </w:r>
      <w:r w:rsidR="00EF1385">
        <w:t xml:space="preserve"> </w:t>
      </w:r>
      <w:r w:rsidR="00C72965" w:rsidRPr="006842F2">
        <w:t>detailed)</w:t>
      </w:r>
      <w:r w:rsidR="00EF1385">
        <w:t xml:space="preserve"> </w:t>
      </w:r>
      <w:r w:rsidR="00C72965" w:rsidRPr="006842F2">
        <w:t>of</w:t>
      </w:r>
      <w:r w:rsidR="00EF1385">
        <w:t xml:space="preserve"> </w:t>
      </w:r>
      <w:r w:rsidR="00C72965" w:rsidRPr="006842F2">
        <w:t>its</w:t>
      </w:r>
      <w:r w:rsidR="00EF1385">
        <w:t xml:space="preserve"> </w:t>
      </w:r>
      <w:r w:rsidR="00C72965" w:rsidRPr="006842F2">
        <w:t>focus’</w:t>
      </w:r>
      <w:r w:rsidR="00EF1385">
        <w:t xml:space="preserve"> </w:t>
      </w:r>
      <w:r w:rsidR="00C72965" w:rsidRPr="006842F2">
        <w:t>(p.</w:t>
      </w:r>
      <w:r w:rsidR="00EF1385">
        <w:t xml:space="preserve"> </w:t>
      </w:r>
      <w:r w:rsidR="00C72965" w:rsidRPr="006842F2">
        <w:t>2).</w:t>
      </w:r>
      <w:r w:rsidR="00EF1385">
        <w:t xml:space="preserve"> </w:t>
      </w:r>
      <w:r w:rsidR="008D1EB2">
        <w:t>This</w:t>
      </w:r>
      <w:r w:rsidR="00EF1385">
        <w:t xml:space="preserve"> </w:t>
      </w:r>
      <w:r w:rsidR="008D1EB2">
        <w:t>approach</w:t>
      </w:r>
      <w:r w:rsidR="00EF1385">
        <w:t xml:space="preserve"> </w:t>
      </w:r>
      <w:r w:rsidR="008D1EB2">
        <w:t>has</w:t>
      </w:r>
      <w:r w:rsidR="00EF1385">
        <w:t xml:space="preserve"> </w:t>
      </w:r>
      <w:r w:rsidR="008D1EB2">
        <w:t>been</w:t>
      </w:r>
      <w:r w:rsidR="00EF1385">
        <w:t xml:space="preserve"> </w:t>
      </w:r>
      <w:r w:rsidR="008D1EB2">
        <w:t>used</w:t>
      </w:r>
      <w:r w:rsidR="00EF1385">
        <w:t xml:space="preserve"> </w:t>
      </w:r>
      <w:r w:rsidR="008D1EB2">
        <w:t>in</w:t>
      </w:r>
      <w:r w:rsidR="00EF1385">
        <w:t xml:space="preserve"> </w:t>
      </w:r>
      <w:r w:rsidR="008D1EB2">
        <w:t>similar</w:t>
      </w:r>
      <w:r w:rsidR="00EF1385">
        <w:t xml:space="preserve"> </w:t>
      </w:r>
      <w:r w:rsidR="00CD364A">
        <w:t>review</w:t>
      </w:r>
      <w:r w:rsidR="00EF1385">
        <w:t xml:space="preserve"> </w:t>
      </w:r>
      <w:r w:rsidR="00CD364A">
        <w:t>studies</w:t>
      </w:r>
      <w:r w:rsidR="00EF1385">
        <w:t xml:space="preserve"> </w:t>
      </w:r>
      <w:r w:rsidR="00CD364A">
        <w:t>such</w:t>
      </w:r>
      <w:r w:rsidR="00EF1385">
        <w:t xml:space="preserve"> </w:t>
      </w:r>
      <w:r w:rsidR="00CD364A">
        <w:t>as</w:t>
      </w:r>
      <w:r w:rsidR="00EF1385">
        <w:t xml:space="preserve"> </w:t>
      </w:r>
      <w:r w:rsidR="00CD364A">
        <w:t>refugee</w:t>
      </w:r>
      <w:r w:rsidR="00EF1385">
        <w:t xml:space="preserve"> </w:t>
      </w:r>
      <w:r w:rsidR="00CD364A">
        <w:t>access</w:t>
      </w:r>
      <w:r w:rsidR="00EF1385">
        <w:t xml:space="preserve"> </w:t>
      </w:r>
      <w:r w:rsidR="00CD364A">
        <w:t>to</w:t>
      </w:r>
      <w:r w:rsidR="00EF1385">
        <w:t xml:space="preserve"> </w:t>
      </w:r>
      <w:r w:rsidR="00CD364A">
        <w:t>housing</w:t>
      </w:r>
      <w:r w:rsidR="00EF1385">
        <w:t xml:space="preserve"> </w:t>
      </w:r>
      <w:r w:rsidR="00284E55">
        <w:fldChar w:fldCharType="begin"/>
      </w:r>
      <w:r w:rsidR="00DE380F">
        <w:instrText xml:space="preserve"> ADDIN EN.CITE &lt;EndNote&gt;&lt;Cite&gt;&lt;Author&gt;Brown&lt;/Author&gt;&lt;Year&gt;2022&lt;/Year&gt;&lt;IDText&gt;The impact of housing on refugees: an evidence synthesis&lt;/IDText&gt;&lt;DisplayText&gt;(Brown, Gill, &amp;amp; Halsall, 2022)&lt;/DisplayText&gt;&lt;record&gt;&lt;urls&gt;&lt;related-urls&gt;&lt;url&gt;https://doi.org/10.1080/02673037.2022.2045007&lt;/url&gt;&lt;/related-urls&gt;&lt;/urls&gt;&lt;isbn&gt;0267-3037&lt;/isbn&gt;&lt;titles&gt;&lt;title&gt;The impact of housing on refugees: an evidence synthesis&lt;/title&gt;&lt;secondary-title&gt;Housing Studies&lt;/secondary-title&gt;&lt;/titles&gt;&lt;pages&gt;1-45&lt;/pages&gt;&lt;contributors&gt;&lt;authors&gt;&lt;author&gt;Brown, Philip&lt;/author&gt;&lt;author&gt;Gill, Santokh&lt;/author&gt;&lt;author&gt;Halsall, Jamie P.&lt;/author&gt;&lt;/authors&gt;&lt;/contributors&gt;&lt;added-date format="utc"&gt;1662125997&lt;/added-date&gt;&lt;ref-type name="Journal Article"&gt;17&lt;/ref-type&gt;&lt;dates&gt;&lt;year&gt;2022&lt;/year&gt;&lt;/dates&gt;&lt;rec-number&gt;1643&lt;/rec-number&gt;&lt;publisher&gt;Routledge&lt;/publisher&gt;&lt;last-updated-date format="utc"&gt;1662125997&lt;/last-updated-date&gt;&lt;electronic-resource-num&gt;10.1080/02673037.2022.2045007&lt;/electronic-resource-num&gt;&lt;/record&gt;&lt;/Cite&gt;&lt;/EndNote&gt;</w:instrText>
      </w:r>
      <w:r w:rsidR="00284E55">
        <w:fldChar w:fldCharType="separate"/>
      </w:r>
      <w:r w:rsidR="00DE380F">
        <w:rPr>
          <w:noProof/>
        </w:rPr>
        <w:t>(Brown,</w:t>
      </w:r>
      <w:r w:rsidR="00EF1385">
        <w:rPr>
          <w:noProof/>
        </w:rPr>
        <w:t xml:space="preserve"> </w:t>
      </w:r>
      <w:r w:rsidR="00DE380F">
        <w:rPr>
          <w:noProof/>
        </w:rPr>
        <w:t>Gill,</w:t>
      </w:r>
      <w:r w:rsidR="00EF1385">
        <w:rPr>
          <w:noProof/>
        </w:rPr>
        <w:t xml:space="preserve"> </w:t>
      </w:r>
      <w:r w:rsidR="00DE380F">
        <w:rPr>
          <w:noProof/>
        </w:rPr>
        <w:t>&amp;</w:t>
      </w:r>
      <w:r w:rsidR="00EF1385">
        <w:rPr>
          <w:noProof/>
        </w:rPr>
        <w:t xml:space="preserve"> </w:t>
      </w:r>
      <w:r w:rsidR="00DE380F">
        <w:rPr>
          <w:noProof/>
        </w:rPr>
        <w:t>Halsall,</w:t>
      </w:r>
      <w:r w:rsidR="00EF1385">
        <w:rPr>
          <w:noProof/>
        </w:rPr>
        <w:t xml:space="preserve"> </w:t>
      </w:r>
      <w:r w:rsidR="00DE380F">
        <w:rPr>
          <w:noProof/>
        </w:rPr>
        <w:t>2022)</w:t>
      </w:r>
      <w:r w:rsidR="00284E55">
        <w:fldChar w:fldCharType="end"/>
      </w:r>
      <w:r w:rsidR="00EF1385">
        <w:t xml:space="preserve"> </w:t>
      </w:r>
      <w:r w:rsidR="00CD364A">
        <w:t>and</w:t>
      </w:r>
      <w:r w:rsidR="00EF1385">
        <w:t xml:space="preserve"> </w:t>
      </w:r>
      <w:r w:rsidR="00883AD7">
        <w:t>the</w:t>
      </w:r>
      <w:r w:rsidR="00EF1385">
        <w:t xml:space="preserve"> </w:t>
      </w:r>
      <w:r w:rsidR="00883AD7">
        <w:t>suitability</w:t>
      </w:r>
      <w:r w:rsidR="00EF1385">
        <w:t xml:space="preserve"> </w:t>
      </w:r>
      <w:r w:rsidR="00883AD7">
        <w:t>of</w:t>
      </w:r>
      <w:r w:rsidR="00EF1385">
        <w:t xml:space="preserve"> </w:t>
      </w:r>
      <w:r w:rsidR="00883AD7">
        <w:t>ESOL</w:t>
      </w:r>
      <w:r w:rsidR="00EF1385">
        <w:t xml:space="preserve"> </w:t>
      </w:r>
      <w:r w:rsidR="00883AD7">
        <w:t>provision</w:t>
      </w:r>
      <w:r w:rsidR="00EF1385">
        <w:t xml:space="preserve"> </w:t>
      </w:r>
      <w:r w:rsidR="00883AD7">
        <w:fldChar w:fldCharType="begin"/>
      </w:r>
      <w:r w:rsidR="00DE380F">
        <w:instrText xml:space="preserve"> ADDIN EN.CITE &lt;EndNote&gt;&lt;Cite&gt;&lt;Author&gt;Hann&lt;/Author&gt;&lt;Year&gt;2021&lt;/Year&gt;&lt;IDText&gt;What is Suitable and Effective ESOL for Refugees?&lt;/IDText&gt;&lt;DisplayText&gt;(Hann et al., 2021)&lt;/DisplayText&gt;&lt;record&gt;&lt;urls&gt;&lt;related-urls&gt;&lt;url&gt;https://www.migrationyorkshire.org.uk/esol-refugees-toolkit-commissioners-and-practitioners&lt;/url&gt;&lt;/related-urls&gt;&lt;/urls&gt;&lt;titles&gt;&lt;title&gt;What is Suitable and Effective ESOL for Refugees?&lt;/title&gt;&lt;/titles&gt;&lt;contributors&gt;&lt;authors&gt;&lt;author&gt;Hann, Naeema&lt;/author&gt;&lt;author&gt;Willott, John&lt;/author&gt;&lt;author&gt;Graham-Brown, Nafisah&lt;/author&gt;&lt;author&gt;Roden, Jenny&lt;/author&gt;&lt;author&gt;Tremayne, Diana&lt;/author&gt;&lt;/authors&gt;&lt;/contributors&gt;&lt;added-date format="utc"&gt;1662130631&lt;/added-date&gt;&lt;ref-type name="Report"&gt;27&lt;/ref-type&gt;&lt;dates&gt;&lt;year&gt;2021&lt;/year&gt;&lt;/dates&gt;&lt;rec-number&gt;1644&lt;/rec-number&gt;&lt;last-updated-date format="utc"&gt;1662130853&lt;/last-updated-date&gt;&lt;/record&gt;&lt;/Cite&gt;&lt;/EndNote&gt;</w:instrText>
      </w:r>
      <w:r w:rsidR="00883AD7">
        <w:fldChar w:fldCharType="separate"/>
      </w:r>
      <w:r w:rsidR="00DE380F">
        <w:rPr>
          <w:noProof/>
        </w:rPr>
        <w:t>(Hann</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21)</w:t>
      </w:r>
      <w:r w:rsidR="00883AD7">
        <w:fldChar w:fldCharType="end"/>
      </w:r>
      <w:r w:rsidR="00883AD7">
        <w:t>.</w:t>
      </w:r>
    </w:p>
    <w:p w14:paraId="4A799A9A" w14:textId="01905448" w:rsidR="00767213" w:rsidRDefault="004709D7" w:rsidP="006842F2">
      <w:r>
        <w:t>For</w:t>
      </w:r>
      <w:r w:rsidR="00EF1385">
        <w:t xml:space="preserve"> </w:t>
      </w:r>
      <w:r>
        <w:t>academic</w:t>
      </w:r>
      <w:r w:rsidR="00EF1385">
        <w:t xml:space="preserve"> </w:t>
      </w:r>
      <w:r>
        <w:t>literature</w:t>
      </w:r>
      <w:r w:rsidR="00EF1385">
        <w:t xml:space="preserve"> </w:t>
      </w:r>
      <w:r w:rsidR="009D4B8B">
        <w:t>University-subscribed</w:t>
      </w:r>
      <w:r w:rsidR="00EF1385">
        <w:t xml:space="preserve"> </w:t>
      </w:r>
      <w:r w:rsidR="009D4B8B">
        <w:t>databases</w:t>
      </w:r>
      <w:r w:rsidR="00EF1385">
        <w:t xml:space="preserve"> </w:t>
      </w:r>
      <w:r w:rsidR="009D4B8B">
        <w:t>were</w:t>
      </w:r>
      <w:r w:rsidR="00EF1385">
        <w:t xml:space="preserve"> </w:t>
      </w:r>
      <w:r w:rsidR="009D4B8B">
        <w:t>searched</w:t>
      </w:r>
      <w:r w:rsidR="00EF1385">
        <w:t xml:space="preserve"> </w:t>
      </w:r>
      <w:r w:rsidR="00314F9A">
        <w:t>(</w:t>
      </w:r>
      <w:r w:rsidR="00E6065F">
        <w:t>Scopus</w:t>
      </w:r>
      <w:r w:rsidR="00314F9A">
        <w:t>,</w:t>
      </w:r>
      <w:r w:rsidR="00EF1385">
        <w:t xml:space="preserve"> </w:t>
      </w:r>
      <w:r w:rsidR="00303262">
        <w:t>Academic</w:t>
      </w:r>
      <w:r w:rsidR="00EF1385">
        <w:t xml:space="preserve"> </w:t>
      </w:r>
      <w:r w:rsidR="00303262">
        <w:t>Search</w:t>
      </w:r>
      <w:r w:rsidR="00EF1385">
        <w:t xml:space="preserve"> </w:t>
      </w:r>
      <w:r w:rsidR="00303262">
        <w:t>Complete</w:t>
      </w:r>
      <w:r w:rsidR="00EF1385">
        <w:t xml:space="preserve"> </w:t>
      </w:r>
      <w:r w:rsidR="00D34EE0">
        <w:t>and</w:t>
      </w:r>
      <w:r w:rsidR="00EF1385">
        <w:t xml:space="preserve"> </w:t>
      </w:r>
      <w:r w:rsidR="00D34EE0">
        <w:t>Business</w:t>
      </w:r>
      <w:r w:rsidR="00EF1385">
        <w:t xml:space="preserve"> </w:t>
      </w:r>
      <w:r w:rsidR="00D34EE0">
        <w:t>Source</w:t>
      </w:r>
      <w:r w:rsidR="00EF1385">
        <w:t xml:space="preserve"> </w:t>
      </w:r>
      <w:r w:rsidR="00D34EE0">
        <w:t>Premier</w:t>
      </w:r>
      <w:r w:rsidR="00314F9A">
        <w:t>)</w:t>
      </w:r>
      <w:r w:rsidR="00EF1385">
        <w:t xml:space="preserve"> </w:t>
      </w:r>
      <w:r w:rsidR="00314F9A">
        <w:t>using</w:t>
      </w:r>
      <w:r w:rsidR="00EF1385">
        <w:t xml:space="preserve"> </w:t>
      </w:r>
      <w:r w:rsidR="00314F9A">
        <w:t>the</w:t>
      </w:r>
      <w:r w:rsidR="00EF1385">
        <w:t xml:space="preserve"> </w:t>
      </w:r>
      <w:r w:rsidR="00314F9A">
        <w:t>search</w:t>
      </w:r>
      <w:r w:rsidR="00EF1385">
        <w:t xml:space="preserve"> </w:t>
      </w:r>
      <w:r w:rsidR="00314F9A">
        <w:t>string</w:t>
      </w:r>
      <w:r w:rsidR="00EF1385">
        <w:t xml:space="preserve"> </w:t>
      </w:r>
      <w:r w:rsidR="00314F9A">
        <w:t>(“Professional</w:t>
      </w:r>
      <w:r w:rsidR="00EF1385">
        <w:t xml:space="preserve"> </w:t>
      </w:r>
      <w:r w:rsidR="00314F9A">
        <w:t>association”</w:t>
      </w:r>
      <w:r w:rsidR="00EF1385">
        <w:t xml:space="preserve"> </w:t>
      </w:r>
      <w:r w:rsidR="00314F9A">
        <w:t>OR</w:t>
      </w:r>
      <w:r w:rsidR="00EF1385">
        <w:t xml:space="preserve"> </w:t>
      </w:r>
      <w:r w:rsidR="00314F9A">
        <w:t>“regulatory</w:t>
      </w:r>
      <w:r w:rsidR="00EF1385">
        <w:t xml:space="preserve"> </w:t>
      </w:r>
      <w:r w:rsidR="00314F9A">
        <w:t>body”</w:t>
      </w:r>
      <w:r w:rsidR="00EF1385">
        <w:t xml:space="preserve"> </w:t>
      </w:r>
      <w:r w:rsidR="00314F9A">
        <w:t>OR</w:t>
      </w:r>
      <w:r w:rsidR="00EF1385">
        <w:t xml:space="preserve"> </w:t>
      </w:r>
      <w:r w:rsidR="00314F9A">
        <w:t>“professional</w:t>
      </w:r>
      <w:r w:rsidR="00EF1385">
        <w:t xml:space="preserve"> </w:t>
      </w:r>
      <w:r w:rsidR="00314F9A">
        <w:t>bod*”)</w:t>
      </w:r>
      <w:r w:rsidR="00EF1385">
        <w:t xml:space="preserve"> </w:t>
      </w:r>
      <w:r w:rsidR="00314F9A">
        <w:t>AND</w:t>
      </w:r>
      <w:r w:rsidR="00EF1385">
        <w:t xml:space="preserve"> </w:t>
      </w:r>
      <w:r w:rsidR="00314F9A">
        <w:t>(migrant</w:t>
      </w:r>
      <w:r w:rsidR="00EF1385">
        <w:t xml:space="preserve"> </w:t>
      </w:r>
      <w:r w:rsidR="00314F9A">
        <w:t>OR</w:t>
      </w:r>
      <w:r w:rsidR="00EF1385">
        <w:t xml:space="preserve"> </w:t>
      </w:r>
      <w:r w:rsidR="00314F9A">
        <w:t>refugee*)</w:t>
      </w:r>
      <w:r w:rsidR="00EF1385">
        <w:t xml:space="preserve"> </w:t>
      </w:r>
      <w:r w:rsidR="00314F9A">
        <w:t>AND</w:t>
      </w:r>
      <w:r w:rsidR="00EF1385">
        <w:t xml:space="preserve"> </w:t>
      </w:r>
      <w:r w:rsidR="00314F9A">
        <w:t>employment)</w:t>
      </w:r>
      <w:r w:rsidR="00EF1385">
        <w:t xml:space="preserve"> </w:t>
      </w:r>
      <w:r w:rsidR="00314F9A">
        <w:t>in</w:t>
      </w:r>
      <w:r w:rsidR="00EF1385">
        <w:t xml:space="preserve"> </w:t>
      </w:r>
      <w:r w:rsidR="00314F9A">
        <w:t>the</w:t>
      </w:r>
      <w:r w:rsidR="00EF1385">
        <w:t xml:space="preserve"> </w:t>
      </w:r>
      <w:r w:rsidR="00314F9A">
        <w:t>full</w:t>
      </w:r>
      <w:r w:rsidR="00EF1385">
        <w:t xml:space="preserve"> </w:t>
      </w:r>
      <w:r w:rsidR="00314F9A">
        <w:t>text.</w:t>
      </w:r>
      <w:r w:rsidR="00EF1385">
        <w:t xml:space="preserve"> </w:t>
      </w:r>
      <w:r w:rsidR="003218C5">
        <w:t>Criteria</w:t>
      </w:r>
      <w:r w:rsidR="00EF1385">
        <w:t xml:space="preserve"> </w:t>
      </w:r>
      <w:r w:rsidR="003218C5">
        <w:t>are</w:t>
      </w:r>
      <w:r w:rsidR="00EF1385">
        <w:t xml:space="preserve"> </w:t>
      </w:r>
      <w:r w:rsidR="003218C5">
        <w:t>indicated</w:t>
      </w:r>
      <w:r w:rsidR="00EF1385">
        <w:t xml:space="preserve"> </w:t>
      </w:r>
      <w:r w:rsidR="003218C5">
        <w:t>in</w:t>
      </w:r>
      <w:r w:rsidR="00EF1385">
        <w:t xml:space="preserve"> </w:t>
      </w:r>
      <w:r w:rsidR="003218C5">
        <w:t>Table</w:t>
      </w:r>
      <w:r w:rsidR="00EF1385">
        <w:t xml:space="preserve"> </w:t>
      </w:r>
      <w:r w:rsidR="003218C5">
        <w:t>1</w:t>
      </w:r>
      <w:r w:rsidR="00EF1385">
        <w:t xml:space="preserve"> </w:t>
      </w:r>
      <w:r w:rsidR="003218C5">
        <w:t>below.</w:t>
      </w:r>
    </w:p>
    <w:p w14:paraId="0B1291D9" w14:textId="19E062A3" w:rsidR="00B47421" w:rsidRDefault="00803B5F" w:rsidP="00D43699">
      <w:r>
        <w:t>Table</w:t>
      </w:r>
      <w:r w:rsidR="00EF1385">
        <w:t xml:space="preserve"> </w:t>
      </w:r>
      <w:r>
        <w:t>1.</w:t>
      </w:r>
      <w:r w:rsidR="00EF1385">
        <w:t xml:space="preserve"> </w:t>
      </w:r>
      <w:r>
        <w:t>Literature</w:t>
      </w:r>
      <w:r w:rsidR="00EF1385">
        <w:t xml:space="preserve"> </w:t>
      </w:r>
      <w:r>
        <w:t>search</w:t>
      </w:r>
      <w:r w:rsidR="00EF1385">
        <w:t xml:space="preserve"> </w:t>
      </w:r>
      <w:r>
        <w:t>criteria</w:t>
      </w:r>
    </w:p>
    <w:tbl>
      <w:tblPr>
        <w:tblStyle w:val="TableGrid"/>
        <w:tblW w:w="0" w:type="auto"/>
        <w:tblLook w:val="04A0" w:firstRow="1" w:lastRow="0" w:firstColumn="1" w:lastColumn="0" w:noHBand="0" w:noVBand="1"/>
      </w:tblPr>
      <w:tblGrid>
        <w:gridCol w:w="1046"/>
        <w:gridCol w:w="8582"/>
      </w:tblGrid>
      <w:tr w:rsidR="00737444" w:rsidRPr="00737444" w14:paraId="6CF18AF6" w14:textId="77777777" w:rsidTr="008D7F41">
        <w:trPr>
          <w:trHeight w:val="288"/>
        </w:trPr>
        <w:tc>
          <w:tcPr>
            <w:tcW w:w="440" w:type="dxa"/>
            <w:noWrap/>
            <w:hideMark/>
          </w:tcPr>
          <w:p w14:paraId="610EF0A8" w14:textId="1201E8F1" w:rsidR="00737444" w:rsidRPr="00737444" w:rsidRDefault="00737444" w:rsidP="00EF6030">
            <w:pPr>
              <w:spacing w:after="120"/>
            </w:pPr>
            <w:r w:rsidRPr="00737444">
              <w:t>Search</w:t>
            </w:r>
            <w:r w:rsidR="00EF1385">
              <w:t xml:space="preserve"> </w:t>
            </w:r>
            <w:r w:rsidRPr="00737444">
              <w:t>string</w:t>
            </w:r>
          </w:p>
        </w:tc>
        <w:tc>
          <w:tcPr>
            <w:tcW w:w="8586" w:type="dxa"/>
            <w:noWrap/>
            <w:hideMark/>
          </w:tcPr>
          <w:p w14:paraId="15335286" w14:textId="4608E4F8" w:rsidR="00737444" w:rsidRPr="00737444" w:rsidRDefault="00EF6030" w:rsidP="00EF6030">
            <w:pPr>
              <w:spacing w:after="120"/>
            </w:pPr>
            <w:r w:rsidRPr="00EF6030">
              <w:t>(“Professional</w:t>
            </w:r>
            <w:r w:rsidR="00EF1385">
              <w:t xml:space="preserve"> </w:t>
            </w:r>
            <w:r w:rsidRPr="00EF6030">
              <w:t>association”</w:t>
            </w:r>
            <w:r w:rsidR="00EF1385">
              <w:t xml:space="preserve"> </w:t>
            </w:r>
            <w:r w:rsidRPr="00EF6030">
              <w:t>OR</w:t>
            </w:r>
            <w:r w:rsidR="00EF1385">
              <w:t xml:space="preserve"> </w:t>
            </w:r>
            <w:r w:rsidRPr="00EF6030">
              <w:t>“regulatory</w:t>
            </w:r>
            <w:r w:rsidR="00EF1385">
              <w:t xml:space="preserve"> </w:t>
            </w:r>
            <w:r w:rsidRPr="00EF6030">
              <w:t>body”</w:t>
            </w:r>
            <w:r w:rsidR="00EF1385">
              <w:t xml:space="preserve"> </w:t>
            </w:r>
            <w:r w:rsidRPr="00EF6030">
              <w:t>OR</w:t>
            </w:r>
            <w:r w:rsidR="00EF1385">
              <w:t xml:space="preserve"> </w:t>
            </w:r>
            <w:r w:rsidRPr="00EF6030">
              <w:t>“professional</w:t>
            </w:r>
            <w:r w:rsidR="00EF1385">
              <w:t xml:space="preserve"> </w:t>
            </w:r>
            <w:r w:rsidRPr="00EF6030">
              <w:t>bod*”)</w:t>
            </w:r>
            <w:r w:rsidR="00EF1385">
              <w:t xml:space="preserve"> </w:t>
            </w:r>
            <w:r w:rsidRPr="00EF6030">
              <w:t>AND</w:t>
            </w:r>
            <w:r w:rsidR="00EF1385">
              <w:t xml:space="preserve"> </w:t>
            </w:r>
            <w:r w:rsidRPr="00EF6030">
              <w:t>(migrant</w:t>
            </w:r>
            <w:r w:rsidR="00EF1385">
              <w:t xml:space="preserve"> </w:t>
            </w:r>
            <w:r w:rsidRPr="00EF6030">
              <w:t>OR</w:t>
            </w:r>
            <w:r w:rsidR="00EF1385">
              <w:t xml:space="preserve"> </w:t>
            </w:r>
            <w:r w:rsidRPr="00EF6030">
              <w:t>refugee*)</w:t>
            </w:r>
            <w:r w:rsidR="00EF1385">
              <w:t xml:space="preserve"> </w:t>
            </w:r>
            <w:r w:rsidRPr="00EF6030">
              <w:t>AND</w:t>
            </w:r>
            <w:r w:rsidR="00EF1385">
              <w:t xml:space="preserve"> </w:t>
            </w:r>
            <w:r w:rsidRPr="00EF6030">
              <w:t>employment)</w:t>
            </w:r>
          </w:p>
        </w:tc>
      </w:tr>
      <w:tr w:rsidR="00737444" w:rsidRPr="00737444" w14:paraId="7FC52D6B" w14:textId="77777777" w:rsidTr="008D7F41">
        <w:trPr>
          <w:trHeight w:val="288"/>
        </w:trPr>
        <w:tc>
          <w:tcPr>
            <w:tcW w:w="440" w:type="dxa"/>
            <w:noWrap/>
            <w:hideMark/>
          </w:tcPr>
          <w:p w14:paraId="096CE69F" w14:textId="0F931ABA" w:rsidR="00737444" w:rsidRPr="00737444" w:rsidRDefault="00D10431" w:rsidP="00EF6030">
            <w:pPr>
              <w:spacing w:after="120"/>
            </w:pPr>
            <w:r w:rsidRPr="00737444">
              <w:t>Inclusion</w:t>
            </w:r>
            <w:r w:rsidR="00EF1385">
              <w:t xml:space="preserve"> </w:t>
            </w:r>
            <w:r w:rsidRPr="00737444">
              <w:t>criteria</w:t>
            </w:r>
          </w:p>
        </w:tc>
        <w:tc>
          <w:tcPr>
            <w:tcW w:w="8586" w:type="dxa"/>
            <w:noWrap/>
            <w:hideMark/>
          </w:tcPr>
          <w:p w14:paraId="15D3C9AD" w14:textId="240CB4DB" w:rsidR="004828A2" w:rsidRPr="00737444" w:rsidRDefault="004828A2" w:rsidP="00EF6030">
            <w:pPr>
              <w:spacing w:after="120"/>
            </w:pPr>
            <w:r w:rsidRPr="00737444">
              <w:t>All</w:t>
            </w:r>
            <w:r w:rsidR="00EF1385">
              <w:t xml:space="preserve"> </w:t>
            </w:r>
            <w:r w:rsidRPr="00737444">
              <w:t>study</w:t>
            </w:r>
            <w:r w:rsidR="00EF1385">
              <w:t xml:space="preserve"> </w:t>
            </w:r>
            <w:r w:rsidRPr="00737444">
              <w:t>designs</w:t>
            </w:r>
            <w:r w:rsidR="00D10431">
              <w:t>,</w:t>
            </w:r>
            <w:r w:rsidR="00EF1385">
              <w:t xml:space="preserve"> </w:t>
            </w:r>
            <w:r w:rsidR="00D10431">
              <w:t>including</w:t>
            </w:r>
            <w:r w:rsidR="00EF1385">
              <w:t xml:space="preserve"> </w:t>
            </w:r>
            <w:r w:rsidRPr="00737444">
              <w:t>qualitative,</w:t>
            </w:r>
            <w:r w:rsidR="00EF1385">
              <w:t xml:space="preserve"> </w:t>
            </w:r>
            <w:r w:rsidRPr="00737444">
              <w:t>quantitative</w:t>
            </w:r>
            <w:r w:rsidR="00EF1385">
              <w:t xml:space="preserve"> </w:t>
            </w:r>
            <w:r w:rsidRPr="00737444">
              <w:t>and</w:t>
            </w:r>
            <w:r w:rsidR="00EF1385">
              <w:t xml:space="preserve"> </w:t>
            </w:r>
            <w:r w:rsidRPr="00737444">
              <w:t>mixed-methods</w:t>
            </w:r>
          </w:p>
          <w:p w14:paraId="3C96C9B6" w14:textId="059FDAD2" w:rsidR="00737444" w:rsidRPr="00737444" w:rsidRDefault="004828A2" w:rsidP="003B4063">
            <w:pPr>
              <w:spacing w:after="120"/>
            </w:pPr>
            <w:r w:rsidRPr="00737444">
              <w:t>Studies</w:t>
            </w:r>
            <w:r w:rsidR="00EF1385">
              <w:t xml:space="preserve"> </w:t>
            </w:r>
            <w:r w:rsidRPr="00737444">
              <w:t>focusing</w:t>
            </w:r>
            <w:r w:rsidR="00EF1385">
              <w:t xml:space="preserve"> </w:t>
            </w:r>
            <w:r w:rsidRPr="00737444">
              <w:t>on</w:t>
            </w:r>
            <w:r w:rsidR="00EF1385">
              <w:t xml:space="preserve"> </w:t>
            </w:r>
            <w:r w:rsidRPr="00737444">
              <w:t>international</w:t>
            </w:r>
            <w:r w:rsidR="00EF1385">
              <w:t xml:space="preserve"> </w:t>
            </w:r>
            <w:r w:rsidRPr="00737444">
              <w:t>migration</w:t>
            </w:r>
            <w:r w:rsidR="00EF1385">
              <w:t xml:space="preserve"> </w:t>
            </w:r>
            <w:r w:rsidR="00C43BE0">
              <w:t>of</w:t>
            </w:r>
            <w:r w:rsidR="00EF1385">
              <w:t xml:space="preserve"> </w:t>
            </w:r>
            <w:r w:rsidR="00C43BE0">
              <w:t>highly-skilled</w:t>
            </w:r>
            <w:r w:rsidR="00EF1385">
              <w:t xml:space="preserve"> </w:t>
            </w:r>
            <w:r w:rsidR="00C43BE0">
              <w:t>or</w:t>
            </w:r>
            <w:r w:rsidR="00EF1385">
              <w:t xml:space="preserve"> </w:t>
            </w:r>
            <w:r w:rsidR="00C43BE0">
              <w:t>professional</w:t>
            </w:r>
            <w:r w:rsidR="003B4063">
              <w:t>s,</w:t>
            </w:r>
            <w:r w:rsidR="00EF1385">
              <w:t xml:space="preserve"> </w:t>
            </w:r>
            <w:r w:rsidR="003B4063">
              <w:t>particularly</w:t>
            </w:r>
            <w:r w:rsidR="00EF1385">
              <w:t xml:space="preserve"> </w:t>
            </w:r>
            <w:r w:rsidR="003B4063">
              <w:t>refugees</w:t>
            </w:r>
          </w:p>
        </w:tc>
      </w:tr>
      <w:tr w:rsidR="00737444" w:rsidRPr="00737444" w14:paraId="2266EDB7" w14:textId="77777777" w:rsidTr="008D7F41">
        <w:trPr>
          <w:trHeight w:val="288"/>
        </w:trPr>
        <w:tc>
          <w:tcPr>
            <w:tcW w:w="440" w:type="dxa"/>
            <w:noWrap/>
            <w:hideMark/>
          </w:tcPr>
          <w:p w14:paraId="4A6C6E10" w14:textId="1F75FE12" w:rsidR="00737444" w:rsidRPr="00737444" w:rsidRDefault="00D10431" w:rsidP="00EF6030">
            <w:pPr>
              <w:spacing w:after="120"/>
            </w:pPr>
            <w:r w:rsidRPr="00737444">
              <w:t>Exclusion</w:t>
            </w:r>
            <w:r w:rsidR="00EF1385">
              <w:t xml:space="preserve"> </w:t>
            </w:r>
            <w:r w:rsidRPr="00737444">
              <w:t>criteria</w:t>
            </w:r>
          </w:p>
        </w:tc>
        <w:tc>
          <w:tcPr>
            <w:tcW w:w="8586" w:type="dxa"/>
            <w:noWrap/>
            <w:hideMark/>
          </w:tcPr>
          <w:p w14:paraId="3CC72FF5" w14:textId="2E246F6C" w:rsidR="00737444" w:rsidRDefault="00737444" w:rsidP="00EF6030">
            <w:pPr>
              <w:spacing w:after="120"/>
            </w:pPr>
            <w:r w:rsidRPr="00737444">
              <w:t>Studies</w:t>
            </w:r>
            <w:r w:rsidR="00EF1385">
              <w:t xml:space="preserve"> </w:t>
            </w:r>
            <w:r w:rsidR="00D10E77">
              <w:t>focused</w:t>
            </w:r>
            <w:r w:rsidR="00EF1385">
              <w:t xml:space="preserve"> </w:t>
            </w:r>
            <w:r w:rsidR="00D10E77">
              <w:t>on</w:t>
            </w:r>
            <w:r w:rsidR="00EF1385">
              <w:t xml:space="preserve"> </w:t>
            </w:r>
            <w:r w:rsidR="00D10E77">
              <w:t>refugees</w:t>
            </w:r>
            <w:r w:rsidR="00EF1385">
              <w:t xml:space="preserve"> </w:t>
            </w:r>
            <w:r w:rsidR="00D10E77">
              <w:t>and</w:t>
            </w:r>
            <w:r w:rsidR="00EF1385">
              <w:t xml:space="preserve"> </w:t>
            </w:r>
            <w:r w:rsidR="00D10E77">
              <w:t>migrants</w:t>
            </w:r>
            <w:r w:rsidR="00EF1385">
              <w:t xml:space="preserve"> </w:t>
            </w:r>
            <w:r w:rsidR="00D10E77">
              <w:t>as</w:t>
            </w:r>
            <w:r w:rsidR="00EF1385">
              <w:t xml:space="preserve"> </w:t>
            </w:r>
            <w:r w:rsidR="00D10E77">
              <w:t>service</w:t>
            </w:r>
            <w:r w:rsidR="00EF1385">
              <w:t xml:space="preserve"> </w:t>
            </w:r>
            <w:r w:rsidR="00D10E77">
              <w:t>users</w:t>
            </w:r>
            <w:r w:rsidR="00EF1385">
              <w:t xml:space="preserve"> </w:t>
            </w:r>
            <w:r w:rsidR="00D10E77">
              <w:t>of</w:t>
            </w:r>
            <w:r w:rsidR="00EF1385">
              <w:t xml:space="preserve"> </w:t>
            </w:r>
            <w:r w:rsidR="00884A81">
              <w:t>professional</w:t>
            </w:r>
            <w:r w:rsidR="00EF1385">
              <w:t xml:space="preserve"> </w:t>
            </w:r>
            <w:r w:rsidR="00884A81">
              <w:t>services</w:t>
            </w:r>
          </w:p>
          <w:p w14:paraId="443C0699" w14:textId="5A0DBB92" w:rsidR="00687185" w:rsidRPr="00737444" w:rsidRDefault="00687185" w:rsidP="00EF6030">
            <w:pPr>
              <w:spacing w:after="120"/>
            </w:pPr>
            <w:r>
              <w:t>Studies</w:t>
            </w:r>
            <w:r w:rsidR="00EF1385">
              <w:t xml:space="preserve"> </w:t>
            </w:r>
            <w:r>
              <w:t>focused</w:t>
            </w:r>
            <w:r w:rsidR="00EF1385">
              <w:t xml:space="preserve"> </w:t>
            </w:r>
            <w:r w:rsidR="00140164">
              <w:t>only</w:t>
            </w:r>
            <w:r w:rsidR="00EF1385">
              <w:t xml:space="preserve"> </w:t>
            </w:r>
            <w:r>
              <w:t>on</w:t>
            </w:r>
            <w:r w:rsidR="00EF1385">
              <w:t xml:space="preserve"> </w:t>
            </w:r>
            <w:r w:rsidR="00140164">
              <w:t>planned</w:t>
            </w:r>
            <w:r w:rsidR="00EF1385">
              <w:t xml:space="preserve"> </w:t>
            </w:r>
            <w:r w:rsidR="00140164">
              <w:t>skilled</w:t>
            </w:r>
            <w:r w:rsidR="00EF1385">
              <w:t xml:space="preserve"> </w:t>
            </w:r>
            <w:r w:rsidR="00140164">
              <w:t>immigrant</w:t>
            </w:r>
            <w:r w:rsidR="00EF1385">
              <w:t xml:space="preserve"> </w:t>
            </w:r>
            <w:r w:rsidR="00140164">
              <w:t>programmes</w:t>
            </w:r>
            <w:r w:rsidR="00EF1385">
              <w:t xml:space="preserve"> </w:t>
            </w:r>
            <w:r w:rsidR="00140164">
              <w:t>entailing</w:t>
            </w:r>
            <w:r w:rsidR="00EF1385">
              <w:t xml:space="preserve"> </w:t>
            </w:r>
            <w:r w:rsidR="00140164">
              <w:t>recruitment</w:t>
            </w:r>
            <w:r w:rsidR="00EF1385">
              <w:t xml:space="preserve"> </w:t>
            </w:r>
            <w:r w:rsidR="00140164">
              <w:t>and</w:t>
            </w:r>
            <w:r w:rsidR="00EF1385">
              <w:t xml:space="preserve"> </w:t>
            </w:r>
            <w:r w:rsidR="00140164">
              <w:t>processing</w:t>
            </w:r>
            <w:r w:rsidR="00EF1385">
              <w:t xml:space="preserve"> </w:t>
            </w:r>
            <w:r w:rsidR="00140164">
              <w:t>in</w:t>
            </w:r>
            <w:r w:rsidR="00EF1385">
              <w:t xml:space="preserve"> </w:t>
            </w:r>
            <w:r w:rsidR="00140164">
              <w:t>the</w:t>
            </w:r>
            <w:r w:rsidR="00EF1385">
              <w:t xml:space="preserve"> </w:t>
            </w:r>
            <w:r w:rsidR="00140164">
              <w:t>home</w:t>
            </w:r>
            <w:r w:rsidR="00EF1385">
              <w:t xml:space="preserve"> </w:t>
            </w:r>
            <w:r w:rsidR="00140164">
              <w:t>country</w:t>
            </w:r>
          </w:p>
          <w:p w14:paraId="4087A32B" w14:textId="351C49B7" w:rsidR="00737444" w:rsidRPr="00737444" w:rsidRDefault="00737444" w:rsidP="00EF6030">
            <w:pPr>
              <w:spacing w:after="120"/>
            </w:pPr>
            <w:r w:rsidRPr="00737444">
              <w:t>Studies</w:t>
            </w:r>
            <w:r w:rsidR="00EF1385">
              <w:t xml:space="preserve"> </w:t>
            </w:r>
            <w:r w:rsidR="00884A81">
              <w:t>reporting</w:t>
            </w:r>
            <w:r w:rsidR="00EF1385">
              <w:t xml:space="preserve"> </w:t>
            </w:r>
            <w:r w:rsidR="00884A81">
              <w:t>internal</w:t>
            </w:r>
            <w:r w:rsidR="00EF1385">
              <w:t xml:space="preserve"> </w:t>
            </w:r>
            <w:r w:rsidR="00884A81">
              <w:t>migration</w:t>
            </w:r>
            <w:r w:rsidR="008A3257">
              <w:t>,</w:t>
            </w:r>
            <w:r w:rsidR="00EF1385">
              <w:t xml:space="preserve"> </w:t>
            </w:r>
            <w:r w:rsidR="008A3257">
              <w:t>or</w:t>
            </w:r>
            <w:r w:rsidR="00EF1385">
              <w:t xml:space="preserve"> </w:t>
            </w:r>
            <w:r w:rsidR="008A3257">
              <w:t>on</w:t>
            </w:r>
            <w:r w:rsidR="00EF1385">
              <w:t xml:space="preserve"> </w:t>
            </w:r>
            <w:r w:rsidR="008A3257">
              <w:t>employment</w:t>
            </w:r>
            <w:r w:rsidR="00EF1385">
              <w:t xml:space="preserve"> </w:t>
            </w:r>
            <w:r w:rsidR="008A3257">
              <w:t>and</w:t>
            </w:r>
            <w:r w:rsidR="00EF1385">
              <w:t xml:space="preserve"> </w:t>
            </w:r>
            <w:r w:rsidR="008A3257">
              <w:t>labour</w:t>
            </w:r>
            <w:r w:rsidR="00EF1385">
              <w:t xml:space="preserve"> </w:t>
            </w:r>
            <w:r w:rsidR="008A3257">
              <w:t>markets</w:t>
            </w:r>
            <w:r w:rsidR="00EF1385">
              <w:t xml:space="preserve"> </w:t>
            </w:r>
            <w:r w:rsidR="008A3257">
              <w:t>in</w:t>
            </w:r>
            <w:r w:rsidR="00EF1385">
              <w:t xml:space="preserve"> </w:t>
            </w:r>
            <w:r w:rsidR="008A3257">
              <w:t>general</w:t>
            </w:r>
          </w:p>
          <w:p w14:paraId="2E8B884E" w14:textId="78341DBD" w:rsidR="00EF6030" w:rsidRPr="00737444" w:rsidRDefault="00737444" w:rsidP="00EF6030">
            <w:pPr>
              <w:spacing w:after="120"/>
            </w:pPr>
            <w:r w:rsidRPr="00737444">
              <w:t>Studies</w:t>
            </w:r>
            <w:r w:rsidR="00EF1385">
              <w:t xml:space="preserve"> </w:t>
            </w:r>
            <w:r w:rsidR="00E65DB5">
              <w:t>reporting</w:t>
            </w:r>
            <w:r w:rsidR="00EF1385">
              <w:t xml:space="preserve"> </w:t>
            </w:r>
            <w:r w:rsidR="00E65DB5">
              <w:t>on</w:t>
            </w:r>
            <w:r w:rsidR="00EF1385">
              <w:t xml:space="preserve"> </w:t>
            </w:r>
            <w:r w:rsidR="00E65DB5">
              <w:t>professionals</w:t>
            </w:r>
            <w:r w:rsidR="00EF1385">
              <w:t xml:space="preserve"> </w:t>
            </w:r>
            <w:r w:rsidR="00E65DB5">
              <w:t>outside</w:t>
            </w:r>
            <w:r w:rsidR="00EF1385">
              <w:t xml:space="preserve"> </w:t>
            </w:r>
            <w:r w:rsidR="00E65DB5">
              <w:t>the</w:t>
            </w:r>
            <w:r w:rsidR="00EF1385">
              <w:t xml:space="preserve"> </w:t>
            </w:r>
            <w:r w:rsidR="00E65DB5">
              <w:t>scope</w:t>
            </w:r>
            <w:r w:rsidR="00EF1385">
              <w:t xml:space="preserve"> </w:t>
            </w:r>
            <w:r w:rsidR="00E65DB5">
              <w:t>of</w:t>
            </w:r>
            <w:r w:rsidR="00EF1385">
              <w:t xml:space="preserve"> </w:t>
            </w:r>
            <w:r w:rsidR="00E65DB5">
              <w:t>this</w:t>
            </w:r>
            <w:r w:rsidR="00EF1385">
              <w:t xml:space="preserve"> </w:t>
            </w:r>
            <w:r w:rsidR="00E65DB5">
              <w:t>work</w:t>
            </w:r>
            <w:r w:rsidR="00EF1385">
              <w:t xml:space="preserve"> </w:t>
            </w:r>
            <w:r w:rsidR="00E65DB5">
              <w:t>(e.g.</w:t>
            </w:r>
            <w:r w:rsidR="00EF1385">
              <w:t xml:space="preserve"> </w:t>
            </w:r>
            <w:r w:rsidR="00E65DB5">
              <w:t>professional</w:t>
            </w:r>
            <w:r w:rsidR="00EF1385">
              <w:t xml:space="preserve"> </w:t>
            </w:r>
            <w:r w:rsidR="00E65DB5">
              <w:t>athletes</w:t>
            </w:r>
            <w:r w:rsidR="00EF1385">
              <w:t xml:space="preserve"> </w:t>
            </w:r>
            <w:r w:rsidR="00E65DB5">
              <w:t>or</w:t>
            </w:r>
            <w:r w:rsidR="00EF1385">
              <w:t xml:space="preserve"> </w:t>
            </w:r>
            <w:r w:rsidR="00E65DB5">
              <w:t>musicians)</w:t>
            </w:r>
          </w:p>
          <w:p w14:paraId="643D6560" w14:textId="530142F7" w:rsidR="00737444" w:rsidRPr="00737444" w:rsidRDefault="00737444" w:rsidP="00EF6030">
            <w:pPr>
              <w:spacing w:after="120"/>
            </w:pPr>
            <w:r w:rsidRPr="00737444">
              <w:t>Non-English</w:t>
            </w:r>
            <w:r w:rsidR="00EF1385">
              <w:t xml:space="preserve"> </w:t>
            </w:r>
            <w:r w:rsidRPr="00737444">
              <w:t>language</w:t>
            </w:r>
            <w:r w:rsidR="00EF1385">
              <w:t xml:space="preserve"> </w:t>
            </w:r>
            <w:r w:rsidRPr="00737444">
              <w:t>papers</w:t>
            </w:r>
            <w:r w:rsidR="00EF1385">
              <w:t xml:space="preserve"> </w:t>
            </w:r>
          </w:p>
        </w:tc>
      </w:tr>
    </w:tbl>
    <w:p w14:paraId="19B9C699" w14:textId="69A63EB3" w:rsidR="00F344A6" w:rsidRDefault="00F344A6" w:rsidP="006842F2"/>
    <w:p w14:paraId="0A87CCF6" w14:textId="22756F79" w:rsidR="006805BA" w:rsidRPr="006E4783" w:rsidRDefault="006805BA" w:rsidP="006805BA">
      <w:r w:rsidRPr="006E4783">
        <w:lastRenderedPageBreak/>
        <w:t>Th</w:t>
      </w:r>
      <w:r>
        <w:t>e</w:t>
      </w:r>
      <w:r w:rsidR="00EF1385">
        <w:t xml:space="preserve"> </w:t>
      </w:r>
      <w:r>
        <w:t>initial</w:t>
      </w:r>
      <w:r w:rsidR="00EF1385">
        <w:t xml:space="preserve"> </w:t>
      </w:r>
      <w:r>
        <w:t>search</w:t>
      </w:r>
      <w:r w:rsidR="00EF1385">
        <w:t xml:space="preserve"> </w:t>
      </w:r>
      <w:r w:rsidRPr="006E4783">
        <w:t>generated</w:t>
      </w:r>
      <w:r w:rsidR="00EF1385">
        <w:t xml:space="preserve"> </w:t>
      </w:r>
      <w:r w:rsidRPr="006E4783">
        <w:t>1,005</w:t>
      </w:r>
      <w:r w:rsidR="00EF1385">
        <w:t xml:space="preserve"> </w:t>
      </w:r>
      <w:r w:rsidRPr="006E4783">
        <w:t>unique</w:t>
      </w:r>
      <w:r w:rsidR="00EF1385">
        <w:t xml:space="preserve"> </w:t>
      </w:r>
      <w:r>
        <w:t>hits</w:t>
      </w:r>
      <w:r w:rsidR="00C331B3">
        <w:t>,</w:t>
      </w:r>
      <w:r w:rsidR="00EF1385">
        <w:t xml:space="preserve"> </w:t>
      </w:r>
      <w:r w:rsidR="00C331B3">
        <w:t>which</w:t>
      </w:r>
      <w:r w:rsidR="00EF1385">
        <w:t xml:space="preserve"> </w:t>
      </w:r>
      <w:r w:rsidR="00C331B3">
        <w:t>were</w:t>
      </w:r>
      <w:r w:rsidR="00EF1385">
        <w:t xml:space="preserve"> </w:t>
      </w:r>
      <w:r w:rsidR="00C331B3">
        <w:t>reduced</w:t>
      </w:r>
      <w:r w:rsidR="00EF1385">
        <w:t xml:space="preserve"> </w:t>
      </w:r>
      <w:r w:rsidR="00C331B3">
        <w:t>to</w:t>
      </w:r>
      <w:r w:rsidR="00EF1385">
        <w:t xml:space="preserve"> </w:t>
      </w:r>
      <w:r w:rsidR="00C331B3">
        <w:t>10</w:t>
      </w:r>
      <w:r w:rsidR="00EF1385">
        <w:t xml:space="preserve"> </w:t>
      </w:r>
      <w:r w:rsidR="00C331B3">
        <w:t>when</w:t>
      </w:r>
      <w:r w:rsidR="00EF1385">
        <w:t xml:space="preserve"> </w:t>
      </w:r>
      <w:r w:rsidR="00C331B3">
        <w:t>the</w:t>
      </w:r>
      <w:r w:rsidR="00EF1385">
        <w:t xml:space="preserve"> </w:t>
      </w:r>
      <w:r w:rsidR="00C331B3">
        <w:t>criteria</w:t>
      </w:r>
      <w:r w:rsidR="00EF1385">
        <w:t xml:space="preserve"> </w:t>
      </w:r>
      <w:r w:rsidR="00C331B3">
        <w:t>were</w:t>
      </w:r>
      <w:r w:rsidR="00EF1385">
        <w:t xml:space="preserve"> </w:t>
      </w:r>
      <w:r w:rsidR="00C331B3">
        <w:t>applied.</w:t>
      </w:r>
      <w:r w:rsidR="00EF1385">
        <w:t xml:space="preserve"> </w:t>
      </w:r>
      <w:r w:rsidR="00E83927">
        <w:t>These</w:t>
      </w:r>
      <w:r w:rsidR="00EF1385">
        <w:t xml:space="preserve"> </w:t>
      </w:r>
      <w:r w:rsidR="00E83927">
        <w:t>articles</w:t>
      </w:r>
      <w:r w:rsidR="00EF1385">
        <w:t xml:space="preserve"> </w:t>
      </w:r>
      <w:r w:rsidR="00E83927">
        <w:t>were</w:t>
      </w:r>
      <w:r w:rsidR="00EF1385">
        <w:t xml:space="preserve"> </w:t>
      </w:r>
      <w:r w:rsidR="00F83E4D">
        <w:t>read,</w:t>
      </w:r>
      <w:r w:rsidR="00EF1385">
        <w:t xml:space="preserve"> </w:t>
      </w:r>
      <w:r w:rsidR="00E83927">
        <w:t>and</w:t>
      </w:r>
      <w:r w:rsidR="00EF1385">
        <w:t xml:space="preserve"> </w:t>
      </w:r>
      <w:r w:rsidR="006843C7">
        <w:t>relevant</w:t>
      </w:r>
      <w:r w:rsidR="00EF1385">
        <w:t xml:space="preserve"> </w:t>
      </w:r>
      <w:r w:rsidR="006843C7">
        <w:t>sources</w:t>
      </w:r>
      <w:r w:rsidR="00EF1385">
        <w:t xml:space="preserve"> </w:t>
      </w:r>
      <w:r w:rsidR="006843C7">
        <w:t>cited</w:t>
      </w:r>
      <w:r w:rsidR="00EF1385">
        <w:t xml:space="preserve"> </w:t>
      </w:r>
      <w:r w:rsidR="006843C7">
        <w:t>by</w:t>
      </w:r>
      <w:r w:rsidR="00EF1385">
        <w:t xml:space="preserve"> </w:t>
      </w:r>
      <w:r w:rsidR="006843C7">
        <w:t>them</w:t>
      </w:r>
      <w:r w:rsidR="00EF1385">
        <w:t xml:space="preserve"> </w:t>
      </w:r>
      <w:r w:rsidR="006843C7">
        <w:t>followed</w:t>
      </w:r>
      <w:r w:rsidR="00EF1385">
        <w:t xml:space="preserve"> </w:t>
      </w:r>
      <w:r w:rsidR="006843C7">
        <w:t>up.</w:t>
      </w:r>
      <w:r w:rsidR="00EF1385">
        <w:t xml:space="preserve"> </w:t>
      </w:r>
      <w:r w:rsidR="006843C7">
        <w:t>A</w:t>
      </w:r>
      <w:r w:rsidR="00EF1385">
        <w:t xml:space="preserve"> </w:t>
      </w:r>
      <w:r w:rsidR="006843C7">
        <w:t>search</w:t>
      </w:r>
      <w:r w:rsidR="00EF1385">
        <w:t xml:space="preserve"> </w:t>
      </w:r>
      <w:r w:rsidR="006843C7">
        <w:t>was</w:t>
      </w:r>
      <w:r w:rsidR="00EF1385">
        <w:t xml:space="preserve"> </w:t>
      </w:r>
      <w:r w:rsidR="006843C7">
        <w:t>also</w:t>
      </w:r>
      <w:r w:rsidR="00EF1385">
        <w:t xml:space="preserve"> </w:t>
      </w:r>
      <w:r w:rsidR="006843C7">
        <w:t>made</w:t>
      </w:r>
      <w:r w:rsidR="00EF1385">
        <w:t xml:space="preserve"> </w:t>
      </w:r>
      <w:r w:rsidR="006843C7">
        <w:t>for</w:t>
      </w:r>
      <w:r w:rsidR="00EF1385">
        <w:t xml:space="preserve"> </w:t>
      </w:r>
      <w:r w:rsidR="006843C7">
        <w:t>articles</w:t>
      </w:r>
      <w:r w:rsidR="00EF1385">
        <w:t xml:space="preserve"> </w:t>
      </w:r>
      <w:r w:rsidR="006843C7">
        <w:t>citing</w:t>
      </w:r>
      <w:r w:rsidR="00EF1385">
        <w:t xml:space="preserve"> </w:t>
      </w:r>
      <w:r w:rsidR="006843C7">
        <w:t>these</w:t>
      </w:r>
      <w:r w:rsidR="00EF1385">
        <w:t xml:space="preserve"> </w:t>
      </w:r>
      <w:r w:rsidR="006843C7">
        <w:t>sources</w:t>
      </w:r>
      <w:r w:rsidR="00EF1385">
        <w:t xml:space="preserve"> </w:t>
      </w:r>
      <w:r w:rsidR="006843C7">
        <w:t>using</w:t>
      </w:r>
      <w:r w:rsidR="00EF1385">
        <w:t xml:space="preserve"> </w:t>
      </w:r>
      <w:r w:rsidR="006843C7">
        <w:t>Scopus</w:t>
      </w:r>
      <w:r w:rsidR="00EF1385">
        <w:t xml:space="preserve"> </w:t>
      </w:r>
      <w:r w:rsidR="006843C7">
        <w:t>and</w:t>
      </w:r>
      <w:r w:rsidR="00EF1385">
        <w:t xml:space="preserve"> </w:t>
      </w:r>
      <w:r w:rsidR="006843C7">
        <w:t>Google</w:t>
      </w:r>
      <w:r w:rsidR="00EF1385">
        <w:t xml:space="preserve"> </w:t>
      </w:r>
      <w:r w:rsidR="006843C7">
        <w:t>Scholar.</w:t>
      </w:r>
      <w:r w:rsidR="00EF1385">
        <w:t xml:space="preserve"> </w:t>
      </w:r>
      <w:r w:rsidR="00F83E4D">
        <w:t>Further</w:t>
      </w:r>
      <w:r w:rsidR="00EF1385">
        <w:t xml:space="preserve"> </w:t>
      </w:r>
      <w:r w:rsidR="00F83E4D">
        <w:t>literature,</w:t>
      </w:r>
      <w:r w:rsidR="00EF1385">
        <w:t xml:space="preserve"> </w:t>
      </w:r>
      <w:r w:rsidR="00F83E4D">
        <w:t>including</w:t>
      </w:r>
      <w:r w:rsidR="00EF1385">
        <w:t xml:space="preserve"> </w:t>
      </w:r>
      <w:r w:rsidR="00F83E4D">
        <w:t>project</w:t>
      </w:r>
      <w:r w:rsidR="00EF1385">
        <w:t xml:space="preserve"> </w:t>
      </w:r>
      <w:r w:rsidR="00F83E4D">
        <w:t>reports,</w:t>
      </w:r>
      <w:r w:rsidR="00EF1385">
        <w:t xml:space="preserve"> </w:t>
      </w:r>
      <w:r w:rsidR="00F83E4D">
        <w:t>wer</w:t>
      </w:r>
      <w:r w:rsidR="00182F9E">
        <w:t>e</w:t>
      </w:r>
      <w:r w:rsidR="00EF1385">
        <w:t xml:space="preserve"> </w:t>
      </w:r>
      <w:r w:rsidR="00182F9E">
        <w:t>gained</w:t>
      </w:r>
      <w:r w:rsidR="00EF1385">
        <w:t xml:space="preserve"> </w:t>
      </w:r>
      <w:r w:rsidR="00182F9E">
        <w:t>from</w:t>
      </w:r>
      <w:r w:rsidR="00EF1385">
        <w:t xml:space="preserve"> </w:t>
      </w:r>
      <w:r w:rsidR="00182F9E">
        <w:t>contacts</w:t>
      </w:r>
      <w:r w:rsidR="00EF1385">
        <w:t xml:space="preserve"> </w:t>
      </w:r>
      <w:r w:rsidR="00182F9E">
        <w:t>with</w:t>
      </w:r>
      <w:r w:rsidR="00EF1385">
        <w:t xml:space="preserve"> </w:t>
      </w:r>
      <w:r w:rsidR="00182F9E">
        <w:t>some</w:t>
      </w:r>
      <w:r w:rsidR="00EF1385">
        <w:t xml:space="preserve"> </w:t>
      </w:r>
      <w:r w:rsidR="00182F9E">
        <w:t>key</w:t>
      </w:r>
      <w:r w:rsidR="00EF1385">
        <w:t xml:space="preserve"> </w:t>
      </w:r>
      <w:r w:rsidR="00182F9E">
        <w:t>organisations</w:t>
      </w:r>
      <w:r w:rsidR="00EF1385">
        <w:t xml:space="preserve"> </w:t>
      </w:r>
      <w:r w:rsidR="00182F9E">
        <w:t>working</w:t>
      </w:r>
      <w:r w:rsidR="00EF1385">
        <w:t xml:space="preserve"> </w:t>
      </w:r>
      <w:r w:rsidR="00182F9E">
        <w:t>in</w:t>
      </w:r>
      <w:r w:rsidR="00EF1385">
        <w:t xml:space="preserve"> </w:t>
      </w:r>
      <w:r w:rsidR="00182F9E">
        <w:t>refugee</w:t>
      </w:r>
      <w:r w:rsidR="00EF1385">
        <w:t xml:space="preserve"> </w:t>
      </w:r>
      <w:r w:rsidR="00182F9E">
        <w:t>employment</w:t>
      </w:r>
      <w:r w:rsidR="00EF1385">
        <w:t xml:space="preserve"> </w:t>
      </w:r>
      <w:r w:rsidR="00182F9E">
        <w:t>services</w:t>
      </w:r>
      <w:r w:rsidR="00EF1385">
        <w:t xml:space="preserve"> </w:t>
      </w:r>
      <w:r w:rsidR="00182F9E">
        <w:t>(see</w:t>
      </w:r>
      <w:r w:rsidR="00EF1385">
        <w:t xml:space="preserve"> </w:t>
      </w:r>
      <w:r w:rsidR="00182F9E">
        <w:t>Appendix</w:t>
      </w:r>
      <w:r w:rsidR="00EF1385">
        <w:t xml:space="preserve"> </w:t>
      </w:r>
      <w:r w:rsidR="00182F9E">
        <w:t>1)</w:t>
      </w:r>
      <w:r w:rsidR="00346E1B">
        <w:t>.</w:t>
      </w:r>
      <w:r w:rsidR="00EF1385">
        <w:t xml:space="preserve"> </w:t>
      </w:r>
      <w:r w:rsidR="009258BC">
        <w:t>Much</w:t>
      </w:r>
      <w:r w:rsidR="00EF1385">
        <w:t xml:space="preserve"> </w:t>
      </w:r>
      <w:r w:rsidR="009258BC">
        <w:t>of</w:t>
      </w:r>
      <w:r w:rsidR="00EF1385">
        <w:t xml:space="preserve"> </w:t>
      </w:r>
      <w:r w:rsidR="009258BC">
        <w:t>the</w:t>
      </w:r>
      <w:r w:rsidR="00EF1385">
        <w:t xml:space="preserve"> </w:t>
      </w:r>
      <w:r w:rsidR="009258BC">
        <w:t>literature</w:t>
      </w:r>
      <w:r w:rsidR="00EF1385">
        <w:t xml:space="preserve"> </w:t>
      </w:r>
      <w:r w:rsidR="009258BC">
        <w:t>is</w:t>
      </w:r>
      <w:r w:rsidR="00EF1385">
        <w:t xml:space="preserve"> </w:t>
      </w:r>
      <w:r w:rsidR="009258BC">
        <w:t>describing</w:t>
      </w:r>
      <w:r w:rsidR="00EF1385">
        <w:t xml:space="preserve"> </w:t>
      </w:r>
      <w:r w:rsidR="009258BC">
        <w:t>and</w:t>
      </w:r>
      <w:r w:rsidR="00EF1385">
        <w:t xml:space="preserve"> </w:t>
      </w:r>
      <w:r w:rsidR="009258BC">
        <w:t>re-stating</w:t>
      </w:r>
      <w:r w:rsidR="00EF1385">
        <w:t xml:space="preserve"> </w:t>
      </w:r>
      <w:r w:rsidR="009258BC">
        <w:t>the</w:t>
      </w:r>
      <w:r w:rsidR="00EF1385">
        <w:t xml:space="preserve"> </w:t>
      </w:r>
      <w:r w:rsidR="009258BC">
        <w:t>problems</w:t>
      </w:r>
      <w:r w:rsidR="003A0A06">
        <w:t>.</w:t>
      </w:r>
      <w:r w:rsidR="00EF1385">
        <w:t xml:space="preserve"> </w:t>
      </w:r>
      <w:r w:rsidR="003A0A06">
        <w:t>Given</w:t>
      </w:r>
      <w:r w:rsidR="00EF1385">
        <w:t xml:space="preserve"> </w:t>
      </w:r>
      <w:r w:rsidR="003A0A06">
        <w:t>the</w:t>
      </w:r>
      <w:r w:rsidR="00EF1385">
        <w:t xml:space="preserve"> </w:t>
      </w:r>
      <w:r w:rsidR="003A0A06">
        <w:t>objective</w:t>
      </w:r>
      <w:r w:rsidR="00EF1385">
        <w:t xml:space="preserve"> </w:t>
      </w:r>
      <w:r w:rsidR="003A0A06">
        <w:t>of</w:t>
      </w:r>
      <w:r w:rsidR="00EF1385">
        <w:t xml:space="preserve"> </w:t>
      </w:r>
      <w:r w:rsidR="003A0A06">
        <w:t>this</w:t>
      </w:r>
      <w:r w:rsidR="00EF1385">
        <w:t xml:space="preserve"> </w:t>
      </w:r>
      <w:r w:rsidR="003A0A06">
        <w:t>project</w:t>
      </w:r>
      <w:r w:rsidR="00EF1385">
        <w:t xml:space="preserve"> </w:t>
      </w:r>
      <w:r w:rsidR="003A0A06">
        <w:t>is</w:t>
      </w:r>
      <w:r w:rsidR="00EF1385">
        <w:t xml:space="preserve"> </w:t>
      </w:r>
      <w:r w:rsidR="00FE75FA">
        <w:t>to</w:t>
      </w:r>
      <w:r w:rsidR="00EF1385">
        <w:t xml:space="preserve"> </w:t>
      </w:r>
      <w:r w:rsidR="00FE75FA">
        <w:t>effect</w:t>
      </w:r>
      <w:r w:rsidR="00EF1385">
        <w:t xml:space="preserve"> </w:t>
      </w:r>
      <w:r w:rsidR="00FE75FA">
        <w:t>change</w:t>
      </w:r>
      <w:r w:rsidR="00EF1385">
        <w:t xml:space="preserve"> </w:t>
      </w:r>
      <w:r w:rsidR="00FE75FA">
        <w:t>rather</w:t>
      </w:r>
      <w:r w:rsidR="00EF1385">
        <w:t xml:space="preserve"> </w:t>
      </w:r>
      <w:r w:rsidR="00FE75FA">
        <w:t>than</w:t>
      </w:r>
      <w:r w:rsidR="00EF1385">
        <w:t xml:space="preserve"> </w:t>
      </w:r>
      <w:r w:rsidR="00D4361F">
        <w:t>provide</w:t>
      </w:r>
      <w:r w:rsidR="00EF1385">
        <w:t xml:space="preserve"> </w:t>
      </w:r>
      <w:r w:rsidR="00D4361F">
        <w:t>a</w:t>
      </w:r>
      <w:r w:rsidR="004A414E">
        <w:t>n</w:t>
      </w:r>
      <w:r w:rsidR="00EF1385">
        <w:t xml:space="preserve"> </w:t>
      </w:r>
      <w:r w:rsidR="004A414E">
        <w:t>exhaustive</w:t>
      </w:r>
      <w:r w:rsidR="00EF1385">
        <w:t xml:space="preserve"> </w:t>
      </w:r>
      <w:r w:rsidR="006E4E08">
        <w:t>coverage</w:t>
      </w:r>
      <w:r w:rsidR="00EF1385">
        <w:t xml:space="preserve"> </w:t>
      </w:r>
      <w:r w:rsidR="006E4E08">
        <w:t>of</w:t>
      </w:r>
      <w:r w:rsidR="00EF1385">
        <w:t xml:space="preserve"> </w:t>
      </w:r>
      <w:r w:rsidR="00E91DB8">
        <w:t>all</w:t>
      </w:r>
      <w:r w:rsidR="00EF1385">
        <w:t xml:space="preserve"> </w:t>
      </w:r>
      <w:r w:rsidR="00E91DB8">
        <w:t>that</w:t>
      </w:r>
      <w:r w:rsidR="00EF1385">
        <w:t xml:space="preserve"> </w:t>
      </w:r>
      <w:r w:rsidR="00E91DB8">
        <w:t>is</w:t>
      </w:r>
      <w:r w:rsidR="00EF1385">
        <w:t xml:space="preserve"> </w:t>
      </w:r>
      <w:r w:rsidR="00E91DB8">
        <w:t>written</w:t>
      </w:r>
      <w:r w:rsidR="0097676B">
        <w:t>,</w:t>
      </w:r>
      <w:r w:rsidR="00EF1385">
        <w:t xml:space="preserve"> </w:t>
      </w:r>
      <w:r w:rsidR="0097676B">
        <w:t>the</w:t>
      </w:r>
      <w:r w:rsidR="00EF1385">
        <w:t xml:space="preserve"> </w:t>
      </w:r>
      <w:r w:rsidR="0097676B">
        <w:t>focus</w:t>
      </w:r>
      <w:r w:rsidR="00EF1385">
        <w:t xml:space="preserve"> </w:t>
      </w:r>
      <w:r w:rsidR="0097676B">
        <w:t>will</w:t>
      </w:r>
      <w:r w:rsidR="00EF1385">
        <w:t xml:space="preserve"> </w:t>
      </w:r>
      <w:r w:rsidR="0097676B">
        <w:t>be</w:t>
      </w:r>
      <w:r w:rsidR="00EF1385">
        <w:t xml:space="preserve"> </w:t>
      </w:r>
      <w:r w:rsidR="0097676B">
        <w:t>on</w:t>
      </w:r>
      <w:r w:rsidR="00EF1385">
        <w:t xml:space="preserve"> </w:t>
      </w:r>
      <w:r w:rsidR="0097676B">
        <w:t>work</w:t>
      </w:r>
      <w:r w:rsidR="00EF1385">
        <w:t xml:space="preserve"> </w:t>
      </w:r>
      <w:r w:rsidR="0097676B">
        <w:t>which</w:t>
      </w:r>
      <w:r w:rsidR="00EF1385">
        <w:t xml:space="preserve"> </w:t>
      </w:r>
      <w:r w:rsidR="00C813A1">
        <w:t>illustrates</w:t>
      </w:r>
      <w:r w:rsidR="00EF1385">
        <w:t xml:space="preserve"> </w:t>
      </w:r>
      <w:r w:rsidR="003753AF">
        <w:t>a</w:t>
      </w:r>
      <w:r w:rsidR="00EF1385">
        <w:t xml:space="preserve"> </w:t>
      </w:r>
      <w:r w:rsidR="003753AF">
        <w:t>potential</w:t>
      </w:r>
      <w:r w:rsidR="00EF1385">
        <w:t xml:space="preserve"> </w:t>
      </w:r>
      <w:r w:rsidR="003753AF">
        <w:t>role</w:t>
      </w:r>
      <w:r w:rsidR="00EF1385">
        <w:t xml:space="preserve"> </w:t>
      </w:r>
      <w:r w:rsidR="003753AF">
        <w:t>for</w:t>
      </w:r>
      <w:r w:rsidR="00EF1385">
        <w:t xml:space="preserve"> </w:t>
      </w:r>
      <w:r w:rsidR="003753AF">
        <w:t>professional</w:t>
      </w:r>
      <w:r w:rsidR="00EF1385">
        <w:t xml:space="preserve"> </w:t>
      </w:r>
      <w:r w:rsidR="003753AF">
        <w:t>bodies,</w:t>
      </w:r>
      <w:r w:rsidR="00EF1385">
        <w:t xml:space="preserve"> </w:t>
      </w:r>
      <w:r w:rsidR="003753AF">
        <w:t>even</w:t>
      </w:r>
      <w:r w:rsidR="00EF1385">
        <w:t xml:space="preserve"> </w:t>
      </w:r>
      <w:r w:rsidR="003753AF">
        <w:t>if</w:t>
      </w:r>
      <w:r w:rsidR="00EF1385">
        <w:t xml:space="preserve"> </w:t>
      </w:r>
      <w:r w:rsidR="003753AF">
        <w:t>it</w:t>
      </w:r>
      <w:r w:rsidR="00EF1385">
        <w:t xml:space="preserve"> </w:t>
      </w:r>
      <w:r w:rsidR="003753AF">
        <w:t>does</w:t>
      </w:r>
      <w:r w:rsidR="00EF1385">
        <w:t xml:space="preserve"> </w:t>
      </w:r>
      <w:r w:rsidR="003753AF">
        <w:t>not</w:t>
      </w:r>
      <w:r w:rsidR="00EF1385">
        <w:t xml:space="preserve"> </w:t>
      </w:r>
      <w:r w:rsidR="009853BF">
        <w:t>state</w:t>
      </w:r>
      <w:r w:rsidR="00EF1385">
        <w:t xml:space="preserve"> </w:t>
      </w:r>
      <w:r w:rsidR="009853BF">
        <w:t>it,</w:t>
      </w:r>
      <w:r w:rsidR="00EF1385">
        <w:t xml:space="preserve"> </w:t>
      </w:r>
      <w:r w:rsidR="009853BF">
        <w:t>and</w:t>
      </w:r>
      <w:r w:rsidR="00EF1385">
        <w:t xml:space="preserve"> </w:t>
      </w:r>
      <w:r w:rsidR="009853BF">
        <w:t>the</w:t>
      </w:r>
      <w:r w:rsidR="00EF1385">
        <w:t xml:space="preserve"> </w:t>
      </w:r>
      <w:r w:rsidR="009853BF">
        <w:t>much</w:t>
      </w:r>
      <w:r w:rsidR="00EF1385">
        <w:t xml:space="preserve"> </w:t>
      </w:r>
      <w:r w:rsidR="009853BF">
        <w:t>more</w:t>
      </w:r>
      <w:r w:rsidR="00EF1385">
        <w:t xml:space="preserve"> </w:t>
      </w:r>
      <w:r w:rsidR="009853BF">
        <w:t>limited</w:t>
      </w:r>
      <w:r w:rsidR="00EF1385">
        <w:t xml:space="preserve"> </w:t>
      </w:r>
      <w:r w:rsidR="009853BF">
        <w:t>literature</w:t>
      </w:r>
      <w:r w:rsidR="00EF1385">
        <w:t xml:space="preserve"> </w:t>
      </w:r>
      <w:r w:rsidR="00C35555">
        <w:t>which</w:t>
      </w:r>
      <w:r w:rsidR="00EF1385">
        <w:t xml:space="preserve"> </w:t>
      </w:r>
      <w:r w:rsidR="00C35555">
        <w:t>actually</w:t>
      </w:r>
      <w:r w:rsidR="00EF1385">
        <w:t xml:space="preserve"> </w:t>
      </w:r>
      <w:r w:rsidR="00C35555">
        <w:t>engages</w:t>
      </w:r>
      <w:r w:rsidR="00EF1385">
        <w:t xml:space="preserve"> </w:t>
      </w:r>
      <w:r w:rsidR="00C35555">
        <w:t>with</w:t>
      </w:r>
      <w:r w:rsidR="00EF1385">
        <w:t xml:space="preserve"> </w:t>
      </w:r>
      <w:r w:rsidR="00C35555">
        <w:t>them.</w:t>
      </w:r>
    </w:p>
    <w:p w14:paraId="6FEC8F52" w14:textId="77777777" w:rsidR="00FE7C57" w:rsidRDefault="00FE7C57"/>
    <w:p w14:paraId="6F4B00A5" w14:textId="67334DAA" w:rsidR="00B76927" w:rsidRDefault="00B76927" w:rsidP="00CC6C04">
      <w:pPr>
        <w:pStyle w:val="Heading2"/>
      </w:pPr>
      <w:bookmarkStart w:id="5" w:name="_Toc122535621"/>
      <w:r>
        <w:t>Review</w:t>
      </w:r>
      <w:r w:rsidR="00EF1385">
        <w:t xml:space="preserve"> </w:t>
      </w:r>
      <w:r>
        <w:t>of</w:t>
      </w:r>
      <w:r w:rsidR="00EF1385">
        <w:t xml:space="preserve"> </w:t>
      </w:r>
      <w:r w:rsidR="0056127E">
        <w:t>professional</w:t>
      </w:r>
      <w:r w:rsidR="00EF1385">
        <w:t xml:space="preserve"> </w:t>
      </w:r>
      <w:r w:rsidR="00516515">
        <w:t>body</w:t>
      </w:r>
      <w:r w:rsidR="00EF1385">
        <w:t xml:space="preserve"> </w:t>
      </w:r>
      <w:r w:rsidR="0056127E">
        <w:t>websites</w:t>
      </w:r>
      <w:bookmarkEnd w:id="5"/>
    </w:p>
    <w:p w14:paraId="12939A1C" w14:textId="21A5136D" w:rsidR="00B306C4" w:rsidRDefault="00973B54" w:rsidP="00803E5E">
      <w:r w:rsidRPr="00BA5AC3">
        <w:t>While</w:t>
      </w:r>
      <w:r w:rsidR="00EF1385">
        <w:t xml:space="preserve"> </w:t>
      </w:r>
      <w:r w:rsidRPr="00BA5AC3">
        <w:t>noting</w:t>
      </w:r>
      <w:r w:rsidR="00EF1385">
        <w:t xml:space="preserve"> </w:t>
      </w:r>
      <w:r w:rsidRPr="00BA5AC3">
        <w:t>the</w:t>
      </w:r>
      <w:r w:rsidR="00EF1385">
        <w:t xml:space="preserve"> </w:t>
      </w:r>
      <w:r w:rsidR="002726AA">
        <w:t>range</w:t>
      </w:r>
      <w:r w:rsidR="00EF1385">
        <w:t xml:space="preserve"> </w:t>
      </w:r>
      <w:r w:rsidR="002726AA">
        <w:t>of</w:t>
      </w:r>
      <w:r w:rsidR="00EF1385">
        <w:t xml:space="preserve"> </w:t>
      </w:r>
      <w:r w:rsidR="002726AA">
        <w:t>organisation</w:t>
      </w:r>
      <w:r w:rsidR="00EF1385">
        <w:t xml:space="preserve"> </w:t>
      </w:r>
      <w:r w:rsidR="002726AA">
        <w:t>types</w:t>
      </w:r>
      <w:r w:rsidR="00EF1385">
        <w:t xml:space="preserve"> </w:t>
      </w:r>
      <w:r w:rsidR="002726AA">
        <w:t>and</w:t>
      </w:r>
      <w:r w:rsidR="00EF1385">
        <w:t xml:space="preserve"> </w:t>
      </w:r>
      <w:r w:rsidR="002726AA">
        <w:t>the</w:t>
      </w:r>
      <w:r w:rsidR="00EF1385">
        <w:t xml:space="preserve"> </w:t>
      </w:r>
      <w:r w:rsidR="002726AA">
        <w:t>scope</w:t>
      </w:r>
      <w:r w:rsidR="00EF1385">
        <w:t xml:space="preserve"> </w:t>
      </w:r>
      <w:r w:rsidR="002726AA">
        <w:t>of</w:t>
      </w:r>
      <w:r w:rsidR="00EF1385">
        <w:t xml:space="preserve"> </w:t>
      </w:r>
      <w:r w:rsidR="002726AA">
        <w:t>their</w:t>
      </w:r>
      <w:r w:rsidR="00EF1385">
        <w:t xml:space="preserve"> </w:t>
      </w:r>
      <w:r w:rsidR="002726AA">
        <w:t>regulation</w:t>
      </w:r>
      <w:r w:rsidR="00EF1385">
        <w:t xml:space="preserve"> </w:t>
      </w:r>
      <w:r w:rsidR="002726AA">
        <w:t>of</w:t>
      </w:r>
      <w:r w:rsidR="00EF1385">
        <w:t xml:space="preserve"> </w:t>
      </w:r>
      <w:r w:rsidR="002726AA">
        <w:t>entry</w:t>
      </w:r>
      <w:r w:rsidR="00EF1385">
        <w:t xml:space="preserve"> </w:t>
      </w:r>
      <w:r w:rsidR="002726AA">
        <w:t>to</w:t>
      </w:r>
      <w:r w:rsidR="00EF1385">
        <w:t xml:space="preserve"> </w:t>
      </w:r>
      <w:r w:rsidR="002726AA">
        <w:t>the</w:t>
      </w:r>
      <w:r w:rsidR="00EF1385">
        <w:t xml:space="preserve"> </w:t>
      </w:r>
      <w:r w:rsidR="002726AA">
        <w:t>profession,</w:t>
      </w:r>
      <w:r w:rsidR="00EF1385">
        <w:t xml:space="preserve"> </w:t>
      </w:r>
      <w:r w:rsidR="008148B7">
        <w:t>a</w:t>
      </w:r>
      <w:r w:rsidR="00EF1385">
        <w:t xml:space="preserve"> </w:t>
      </w:r>
      <w:r w:rsidR="008148B7">
        <w:t>key</w:t>
      </w:r>
      <w:r w:rsidR="00EF1385">
        <w:t xml:space="preserve"> </w:t>
      </w:r>
      <w:r w:rsidR="005F2400">
        <w:t>role</w:t>
      </w:r>
      <w:r w:rsidR="00EF1385">
        <w:t xml:space="preserve"> </w:t>
      </w:r>
      <w:r w:rsidR="005F2400">
        <w:t>they</w:t>
      </w:r>
      <w:r w:rsidR="00EF1385">
        <w:t xml:space="preserve"> </w:t>
      </w:r>
      <w:r w:rsidR="005F2400">
        <w:t>can</w:t>
      </w:r>
      <w:r w:rsidR="00EF1385">
        <w:t xml:space="preserve"> </w:t>
      </w:r>
      <w:r w:rsidR="005F2400">
        <w:t>play</w:t>
      </w:r>
      <w:r w:rsidR="00812CEF">
        <w:t>,</w:t>
      </w:r>
      <w:r w:rsidR="00EF1385">
        <w:t xml:space="preserve"> </w:t>
      </w:r>
      <w:r w:rsidR="00812CEF">
        <w:t>whatever</w:t>
      </w:r>
      <w:r w:rsidR="00EF1385">
        <w:t xml:space="preserve"> </w:t>
      </w:r>
      <w:r w:rsidR="00812CEF">
        <w:t>their</w:t>
      </w:r>
      <w:r w:rsidR="00EF1385">
        <w:t xml:space="preserve"> </w:t>
      </w:r>
      <w:r w:rsidR="003C2492">
        <w:t>nature</w:t>
      </w:r>
      <w:r w:rsidR="00812CEF">
        <w:t>,</w:t>
      </w:r>
      <w:r w:rsidR="00EF1385">
        <w:t xml:space="preserve"> </w:t>
      </w:r>
      <w:r w:rsidR="005F2400">
        <w:t>is</w:t>
      </w:r>
      <w:r w:rsidR="00EF1385">
        <w:t xml:space="preserve"> </w:t>
      </w:r>
      <w:r w:rsidR="00B0731A">
        <w:t>providing</w:t>
      </w:r>
      <w:r w:rsidR="00EF1385">
        <w:t xml:space="preserve"> </w:t>
      </w:r>
      <w:r w:rsidR="00B0731A">
        <w:t>clear</w:t>
      </w:r>
      <w:r w:rsidR="00EF1385">
        <w:t xml:space="preserve"> </w:t>
      </w:r>
      <w:r w:rsidR="00B0731A">
        <w:t>information</w:t>
      </w:r>
      <w:r w:rsidR="00EF1385">
        <w:t xml:space="preserve"> </w:t>
      </w:r>
      <w:r w:rsidR="00210405">
        <w:t>about</w:t>
      </w:r>
      <w:r w:rsidR="00EF1385">
        <w:t xml:space="preserve"> </w:t>
      </w:r>
      <w:r w:rsidR="00210405">
        <w:t>joining</w:t>
      </w:r>
      <w:r w:rsidR="00EF1385">
        <w:t xml:space="preserve"> </w:t>
      </w:r>
      <w:r w:rsidR="00210405">
        <w:t>that</w:t>
      </w:r>
      <w:r w:rsidR="00EF1385">
        <w:t xml:space="preserve"> </w:t>
      </w:r>
      <w:r w:rsidR="00210405">
        <w:t>profession,</w:t>
      </w:r>
      <w:r w:rsidR="00EF1385">
        <w:t xml:space="preserve"> </w:t>
      </w:r>
      <w:r w:rsidR="00210405">
        <w:t>and</w:t>
      </w:r>
      <w:r w:rsidR="00EF1385">
        <w:t xml:space="preserve"> </w:t>
      </w:r>
      <w:r w:rsidR="00210405">
        <w:t>then</w:t>
      </w:r>
      <w:r w:rsidR="00EF1385">
        <w:t xml:space="preserve"> </w:t>
      </w:r>
      <w:r w:rsidR="005F2400">
        <w:t>support</w:t>
      </w:r>
      <w:r w:rsidR="00EF1385">
        <w:t xml:space="preserve"> </w:t>
      </w:r>
      <w:r w:rsidR="00210405">
        <w:t>for</w:t>
      </w:r>
      <w:r w:rsidR="00EF1385">
        <w:t xml:space="preserve"> </w:t>
      </w:r>
      <w:r w:rsidR="00210405">
        <w:t>those</w:t>
      </w:r>
      <w:r w:rsidR="00EF1385">
        <w:t xml:space="preserve"> </w:t>
      </w:r>
      <w:r w:rsidR="00210405">
        <w:t>wishing</w:t>
      </w:r>
      <w:r w:rsidR="00EF1385">
        <w:t xml:space="preserve"> </w:t>
      </w:r>
      <w:r w:rsidR="00210405">
        <w:t>to</w:t>
      </w:r>
      <w:r w:rsidR="00EF1385">
        <w:t xml:space="preserve"> </w:t>
      </w:r>
      <w:r w:rsidR="00210405">
        <w:t>do</w:t>
      </w:r>
      <w:r w:rsidR="00EF1385">
        <w:t xml:space="preserve"> </w:t>
      </w:r>
      <w:r w:rsidR="00210405">
        <w:t>so.</w:t>
      </w:r>
      <w:r w:rsidR="00EF1385">
        <w:t xml:space="preserve"> </w:t>
      </w:r>
      <w:r w:rsidR="00315DB6">
        <w:t>In</w:t>
      </w:r>
      <w:r w:rsidR="00EF1385">
        <w:t xml:space="preserve"> </w:t>
      </w:r>
      <w:r w:rsidR="00315DB6">
        <w:t>our</w:t>
      </w:r>
      <w:r w:rsidR="00EF1385">
        <w:t xml:space="preserve"> </w:t>
      </w:r>
      <w:r w:rsidR="00315DB6">
        <w:t>context</w:t>
      </w:r>
      <w:r w:rsidR="00EF1385">
        <w:t xml:space="preserve"> </w:t>
      </w:r>
      <w:r w:rsidR="00315DB6">
        <w:t>that</w:t>
      </w:r>
      <w:r w:rsidR="00EF1385">
        <w:t xml:space="preserve"> </w:t>
      </w:r>
      <w:r w:rsidR="00315DB6">
        <w:t>includes</w:t>
      </w:r>
      <w:r w:rsidR="00EF1385">
        <w:t xml:space="preserve"> </w:t>
      </w:r>
      <w:r w:rsidR="00315DB6">
        <w:t>information</w:t>
      </w:r>
      <w:r w:rsidR="00EF1385">
        <w:t xml:space="preserve"> </w:t>
      </w:r>
      <w:r w:rsidR="00315DB6">
        <w:t>for</w:t>
      </w:r>
      <w:r w:rsidR="00EF1385">
        <w:t xml:space="preserve"> </w:t>
      </w:r>
      <w:r w:rsidR="00315DB6">
        <w:t>‘experts’</w:t>
      </w:r>
      <w:r w:rsidR="00EF1385">
        <w:t xml:space="preserve"> </w:t>
      </w:r>
      <w:r w:rsidR="0099122A">
        <w:t>(the</w:t>
      </w:r>
      <w:r w:rsidR="00EF1385">
        <w:t xml:space="preserve"> </w:t>
      </w:r>
      <w:r w:rsidR="0099122A">
        <w:t>professionally</w:t>
      </w:r>
      <w:r w:rsidR="00EF1385">
        <w:t xml:space="preserve"> </w:t>
      </w:r>
      <w:r w:rsidR="0099122A">
        <w:t>qualified)</w:t>
      </w:r>
      <w:r w:rsidR="00315DB6">
        <w:t>,</w:t>
      </w:r>
      <w:r w:rsidR="00EF1385">
        <w:t xml:space="preserve"> </w:t>
      </w:r>
      <w:r w:rsidR="00315DB6">
        <w:t>but</w:t>
      </w:r>
      <w:r w:rsidR="00EF1385">
        <w:t xml:space="preserve"> </w:t>
      </w:r>
      <w:r w:rsidR="00315DB6">
        <w:t>for</w:t>
      </w:r>
      <w:r w:rsidR="00EF1385">
        <w:t xml:space="preserve"> </w:t>
      </w:r>
      <w:r w:rsidR="00315DB6">
        <w:t>whom</w:t>
      </w:r>
      <w:r w:rsidR="00EF1385">
        <w:t xml:space="preserve"> </w:t>
      </w:r>
      <w:r w:rsidR="00315DB6">
        <w:t>English</w:t>
      </w:r>
      <w:r w:rsidR="00EF1385">
        <w:t xml:space="preserve"> </w:t>
      </w:r>
      <w:r w:rsidR="00315DB6">
        <w:t>is</w:t>
      </w:r>
      <w:r w:rsidR="00EF1385">
        <w:t xml:space="preserve"> </w:t>
      </w:r>
      <w:r w:rsidR="00315DB6">
        <w:t>not</w:t>
      </w:r>
      <w:r w:rsidR="00EF1385">
        <w:t xml:space="preserve"> </w:t>
      </w:r>
      <w:r w:rsidR="00315DB6">
        <w:t>their</w:t>
      </w:r>
      <w:r w:rsidR="00EF1385">
        <w:t xml:space="preserve"> </w:t>
      </w:r>
      <w:r w:rsidR="00315DB6">
        <w:t>first</w:t>
      </w:r>
      <w:r w:rsidR="00EF1385">
        <w:t xml:space="preserve"> </w:t>
      </w:r>
      <w:r w:rsidR="00315DB6">
        <w:t>language,</w:t>
      </w:r>
      <w:r w:rsidR="00EF1385">
        <w:t xml:space="preserve"> </w:t>
      </w:r>
      <w:r w:rsidR="00315DB6">
        <w:t>and</w:t>
      </w:r>
      <w:r w:rsidR="00EF1385">
        <w:t xml:space="preserve"> </w:t>
      </w:r>
      <w:r w:rsidR="00315DB6">
        <w:t>they</w:t>
      </w:r>
      <w:r w:rsidR="00EF1385">
        <w:t xml:space="preserve"> </w:t>
      </w:r>
      <w:r w:rsidR="00315DB6">
        <w:t>may</w:t>
      </w:r>
      <w:r w:rsidR="00EF1385">
        <w:t xml:space="preserve"> </w:t>
      </w:r>
      <w:r w:rsidR="00315DB6">
        <w:t>not</w:t>
      </w:r>
      <w:r w:rsidR="00EF1385">
        <w:t xml:space="preserve"> </w:t>
      </w:r>
      <w:r w:rsidR="00315DB6">
        <w:t>be</w:t>
      </w:r>
      <w:r w:rsidR="00EF1385">
        <w:t xml:space="preserve"> </w:t>
      </w:r>
      <w:r w:rsidR="003A7DAD">
        <w:t>familiar</w:t>
      </w:r>
      <w:r w:rsidR="00EF1385">
        <w:t xml:space="preserve"> </w:t>
      </w:r>
      <w:r w:rsidR="003A7DAD">
        <w:t>with</w:t>
      </w:r>
      <w:r w:rsidR="00EF1385">
        <w:t xml:space="preserve"> </w:t>
      </w:r>
      <w:r w:rsidR="003A7DAD">
        <w:t>the</w:t>
      </w:r>
      <w:r w:rsidR="00EF1385">
        <w:t xml:space="preserve"> </w:t>
      </w:r>
      <w:r w:rsidR="003A7DAD">
        <w:t>terminology</w:t>
      </w:r>
      <w:r w:rsidR="00EF1385">
        <w:t xml:space="preserve"> </w:t>
      </w:r>
      <w:r w:rsidR="003A7DAD">
        <w:t>and</w:t>
      </w:r>
      <w:r w:rsidR="00EF1385">
        <w:t xml:space="preserve"> </w:t>
      </w:r>
      <w:r w:rsidR="003A7DAD">
        <w:t>jargon</w:t>
      </w:r>
      <w:r w:rsidR="00EF1385">
        <w:t xml:space="preserve"> </w:t>
      </w:r>
      <w:r w:rsidR="003A7DAD">
        <w:t>used</w:t>
      </w:r>
      <w:r w:rsidR="00EF1385">
        <w:t xml:space="preserve"> </w:t>
      </w:r>
      <w:r w:rsidR="003A7DAD">
        <w:t>in</w:t>
      </w:r>
      <w:r w:rsidR="00EF1385">
        <w:t xml:space="preserve"> </w:t>
      </w:r>
      <w:r w:rsidR="003A7DAD">
        <w:t>a</w:t>
      </w:r>
      <w:r w:rsidR="00EF1385">
        <w:t xml:space="preserve"> </w:t>
      </w:r>
      <w:r w:rsidR="003A7DAD">
        <w:t>UK</w:t>
      </w:r>
      <w:r w:rsidR="00EF1385">
        <w:t xml:space="preserve"> </w:t>
      </w:r>
      <w:r w:rsidR="003A7DAD">
        <w:t>context</w:t>
      </w:r>
      <w:r w:rsidR="0099122A">
        <w:t>.</w:t>
      </w:r>
      <w:r w:rsidR="00EF1385">
        <w:t xml:space="preserve"> </w:t>
      </w:r>
      <w:r w:rsidR="0099122A">
        <w:t>It</w:t>
      </w:r>
      <w:r w:rsidR="00EF1385">
        <w:t xml:space="preserve"> </w:t>
      </w:r>
      <w:r w:rsidR="0099122A">
        <w:t>is</w:t>
      </w:r>
      <w:r w:rsidR="00EF1385">
        <w:t xml:space="preserve"> </w:t>
      </w:r>
      <w:r w:rsidR="0099122A">
        <w:t>also</w:t>
      </w:r>
      <w:r w:rsidR="00EF1385">
        <w:t xml:space="preserve"> </w:t>
      </w:r>
      <w:r w:rsidR="0099122A">
        <w:t>potentially</w:t>
      </w:r>
      <w:r w:rsidR="00EF1385">
        <w:t xml:space="preserve"> </w:t>
      </w:r>
      <w:r w:rsidR="0099122A">
        <w:t>for</w:t>
      </w:r>
      <w:r w:rsidR="00EF1385">
        <w:t xml:space="preserve"> </w:t>
      </w:r>
      <w:r w:rsidR="0099122A">
        <w:t>‘non-experts’</w:t>
      </w:r>
      <w:r w:rsidR="00EF1385">
        <w:t xml:space="preserve"> </w:t>
      </w:r>
      <w:r w:rsidR="004D51B2">
        <w:t>such</w:t>
      </w:r>
      <w:r w:rsidR="00EF1385">
        <w:t xml:space="preserve"> </w:t>
      </w:r>
      <w:r w:rsidR="004D51B2">
        <w:t>as</w:t>
      </w:r>
      <w:r w:rsidR="00EF1385">
        <w:t xml:space="preserve"> </w:t>
      </w:r>
      <w:r w:rsidR="004D51B2">
        <w:t>support</w:t>
      </w:r>
      <w:r w:rsidR="00EF1385">
        <w:t xml:space="preserve"> </w:t>
      </w:r>
      <w:r w:rsidR="004D51B2">
        <w:t>workers</w:t>
      </w:r>
      <w:r w:rsidR="00EF1385">
        <w:t xml:space="preserve"> </w:t>
      </w:r>
      <w:r w:rsidR="004D51B2">
        <w:t>and</w:t>
      </w:r>
      <w:r w:rsidR="00EF1385">
        <w:t xml:space="preserve"> </w:t>
      </w:r>
      <w:r w:rsidR="004D51B2">
        <w:t>mentors</w:t>
      </w:r>
      <w:r w:rsidR="00EF1385">
        <w:t xml:space="preserve"> </w:t>
      </w:r>
      <w:r w:rsidR="004D51B2">
        <w:t>who</w:t>
      </w:r>
      <w:r w:rsidR="00EF1385">
        <w:t xml:space="preserve"> </w:t>
      </w:r>
      <w:r w:rsidR="004D51B2">
        <w:t>are</w:t>
      </w:r>
      <w:r w:rsidR="00EF1385">
        <w:t xml:space="preserve"> </w:t>
      </w:r>
      <w:r w:rsidR="004D51B2">
        <w:t>working</w:t>
      </w:r>
      <w:r w:rsidR="00EF1385">
        <w:t xml:space="preserve"> </w:t>
      </w:r>
      <w:r w:rsidR="004D51B2">
        <w:t>with</w:t>
      </w:r>
      <w:r w:rsidR="00EF1385">
        <w:t xml:space="preserve"> </w:t>
      </w:r>
      <w:r w:rsidR="003F1721">
        <w:t>refugee</w:t>
      </w:r>
      <w:r w:rsidR="00EF1385">
        <w:t xml:space="preserve"> </w:t>
      </w:r>
      <w:r w:rsidR="003F1721">
        <w:t>and</w:t>
      </w:r>
      <w:r w:rsidR="00EF1385">
        <w:t xml:space="preserve"> </w:t>
      </w:r>
      <w:r w:rsidR="003F1721">
        <w:t>asylum</w:t>
      </w:r>
      <w:r w:rsidR="00EF1385">
        <w:t xml:space="preserve"> </w:t>
      </w:r>
      <w:r w:rsidR="003F1721">
        <w:t>seeker</w:t>
      </w:r>
      <w:r w:rsidR="00EF1385">
        <w:t xml:space="preserve"> </w:t>
      </w:r>
      <w:r w:rsidR="009511CA">
        <w:t>clients</w:t>
      </w:r>
      <w:r w:rsidR="00EF1385">
        <w:t xml:space="preserve"> </w:t>
      </w:r>
      <w:r w:rsidR="000E7B50">
        <w:t>and</w:t>
      </w:r>
      <w:r w:rsidR="00EF1385">
        <w:t xml:space="preserve"> </w:t>
      </w:r>
      <w:r w:rsidR="000E7B50">
        <w:t>wish</w:t>
      </w:r>
      <w:r w:rsidR="00EF1385">
        <w:t xml:space="preserve"> </w:t>
      </w:r>
      <w:r w:rsidR="000E7B50">
        <w:t>to</w:t>
      </w:r>
      <w:r w:rsidR="00EF1385">
        <w:t xml:space="preserve"> </w:t>
      </w:r>
      <w:r w:rsidR="000E7B50">
        <w:t>tailor</w:t>
      </w:r>
      <w:r w:rsidR="00EF1385">
        <w:t xml:space="preserve"> </w:t>
      </w:r>
      <w:r w:rsidR="000E7B50">
        <w:t>their</w:t>
      </w:r>
      <w:r w:rsidR="00EF1385">
        <w:t xml:space="preserve"> </w:t>
      </w:r>
      <w:r w:rsidR="000B0D3E">
        <w:t>advice</w:t>
      </w:r>
      <w:r w:rsidR="009511CA">
        <w:t>.</w:t>
      </w:r>
    </w:p>
    <w:p w14:paraId="67108AA6" w14:textId="4BDA230E" w:rsidR="00B306C4" w:rsidRPr="00BA5AC3" w:rsidRDefault="00B306C4" w:rsidP="00803E5E">
      <w:r>
        <w:t>We</w:t>
      </w:r>
      <w:r w:rsidR="00EF1385">
        <w:t xml:space="preserve"> </w:t>
      </w:r>
      <w:r w:rsidR="00CE3401">
        <w:t>searched</w:t>
      </w:r>
      <w:r w:rsidR="00EF1385">
        <w:t xml:space="preserve"> </w:t>
      </w:r>
      <w:r w:rsidR="00CE3401">
        <w:t>the</w:t>
      </w:r>
      <w:r w:rsidR="00EF1385">
        <w:t xml:space="preserve"> </w:t>
      </w:r>
      <w:r w:rsidR="00CE3401">
        <w:t>websites</w:t>
      </w:r>
      <w:r w:rsidR="00EF1385">
        <w:t xml:space="preserve"> </w:t>
      </w:r>
      <w:r w:rsidR="00CE3401">
        <w:t>of</w:t>
      </w:r>
      <w:r w:rsidR="00EF1385">
        <w:t xml:space="preserve"> </w:t>
      </w:r>
      <w:r w:rsidR="00267C8E">
        <w:t>professional</w:t>
      </w:r>
      <w:r w:rsidR="00EF1385">
        <w:t xml:space="preserve"> </w:t>
      </w:r>
      <w:r w:rsidR="00267C8E">
        <w:t>bodies</w:t>
      </w:r>
      <w:r w:rsidR="00EF1385">
        <w:t xml:space="preserve"> </w:t>
      </w:r>
      <w:r w:rsidR="006F6F67">
        <w:t>for</w:t>
      </w:r>
      <w:r w:rsidR="00EF1385">
        <w:t xml:space="preserve"> </w:t>
      </w:r>
      <w:r w:rsidR="006F6F67">
        <w:t>relevant</w:t>
      </w:r>
      <w:r w:rsidR="00EF1385">
        <w:t xml:space="preserve"> </w:t>
      </w:r>
      <w:r w:rsidR="006F6F67">
        <w:t>information</w:t>
      </w:r>
      <w:r w:rsidR="00EF1385">
        <w:t xml:space="preserve"> </w:t>
      </w:r>
      <w:r w:rsidR="003F7FFB">
        <w:t>using</w:t>
      </w:r>
      <w:r w:rsidR="00EF1385">
        <w:t xml:space="preserve"> </w:t>
      </w:r>
      <w:r w:rsidR="003F7FFB">
        <w:t>the</w:t>
      </w:r>
      <w:r w:rsidR="00EF1385">
        <w:t xml:space="preserve"> </w:t>
      </w:r>
      <w:r w:rsidR="003F7FFB">
        <w:t>following</w:t>
      </w:r>
      <w:r w:rsidR="00EF1385">
        <w:t xml:space="preserve"> </w:t>
      </w:r>
      <w:r w:rsidR="003F7FFB">
        <w:t>criteria</w:t>
      </w:r>
      <w:r w:rsidR="00EF1385">
        <w:t xml:space="preserve"> </w:t>
      </w:r>
      <w:r w:rsidR="009918C1">
        <w:t>to</w:t>
      </w:r>
      <w:r w:rsidR="00EF1385">
        <w:t xml:space="preserve"> </w:t>
      </w:r>
      <w:r w:rsidR="009918C1">
        <w:t>determine</w:t>
      </w:r>
      <w:r w:rsidR="00EF1385">
        <w:t xml:space="preserve"> </w:t>
      </w:r>
      <w:r w:rsidR="00616A3D">
        <w:t>the</w:t>
      </w:r>
      <w:r w:rsidR="00C52072">
        <w:t>ir</w:t>
      </w:r>
      <w:r w:rsidR="00EF1385">
        <w:t xml:space="preserve"> </w:t>
      </w:r>
      <w:r w:rsidR="00C52072">
        <w:t>provision</w:t>
      </w:r>
      <w:r w:rsidR="003F7FFB">
        <w:t>:</w:t>
      </w:r>
      <w:r w:rsidR="00EF1385">
        <w:t xml:space="preserve"> </w:t>
      </w:r>
    </w:p>
    <w:p w14:paraId="4CCC1C43" w14:textId="7FF4CD61" w:rsidR="00803E5E" w:rsidRPr="00803E5E" w:rsidRDefault="00803E5E" w:rsidP="00D13A98">
      <w:pPr>
        <w:pStyle w:val="ListParagraph"/>
        <w:numPr>
          <w:ilvl w:val="0"/>
          <w:numId w:val="10"/>
        </w:numPr>
      </w:pPr>
      <w:r w:rsidRPr="00803E5E">
        <w:t>Information,</w:t>
      </w:r>
      <w:r w:rsidR="00EF1385">
        <w:t xml:space="preserve"> </w:t>
      </w:r>
      <w:proofErr w:type="gramStart"/>
      <w:r w:rsidRPr="00803E5E">
        <w:t>advice</w:t>
      </w:r>
      <w:proofErr w:type="gramEnd"/>
      <w:r w:rsidR="00EF1385">
        <w:t xml:space="preserve"> </w:t>
      </w:r>
      <w:r w:rsidRPr="00803E5E">
        <w:t>and</w:t>
      </w:r>
      <w:r w:rsidR="00EF1385">
        <w:t xml:space="preserve"> </w:t>
      </w:r>
      <w:r w:rsidRPr="00803E5E">
        <w:t>guidance</w:t>
      </w:r>
      <w:r w:rsidR="00EF1385">
        <w:t xml:space="preserve"> </w:t>
      </w:r>
      <w:r w:rsidRPr="00803E5E">
        <w:t>for</w:t>
      </w:r>
      <w:r w:rsidR="00EF1385">
        <w:t xml:space="preserve"> </w:t>
      </w:r>
      <w:r w:rsidRPr="00803E5E">
        <w:t>refugees/asylum</w:t>
      </w:r>
      <w:r w:rsidR="00EF1385">
        <w:t xml:space="preserve"> </w:t>
      </w:r>
      <w:r w:rsidRPr="00803E5E">
        <w:t>seekers/TCNs</w:t>
      </w:r>
      <w:r w:rsidR="002852C3">
        <w:t>,</w:t>
      </w:r>
      <w:r w:rsidR="00EF1385">
        <w:t xml:space="preserve"> </w:t>
      </w:r>
      <w:r w:rsidR="002852C3">
        <w:t>or</w:t>
      </w:r>
      <w:r w:rsidR="00EF1385">
        <w:t xml:space="preserve"> </w:t>
      </w:r>
      <w:r w:rsidR="002852C3">
        <w:t>those</w:t>
      </w:r>
      <w:r w:rsidR="00EF1385">
        <w:t xml:space="preserve"> </w:t>
      </w:r>
      <w:r w:rsidR="002852C3">
        <w:t>with</w:t>
      </w:r>
      <w:r w:rsidR="00EF1385">
        <w:t xml:space="preserve"> </w:t>
      </w:r>
      <w:r w:rsidR="002852C3">
        <w:t>overseas</w:t>
      </w:r>
      <w:r w:rsidR="00EF1385">
        <w:t xml:space="preserve"> </w:t>
      </w:r>
      <w:r w:rsidR="002852C3">
        <w:t>qualifications</w:t>
      </w:r>
      <w:r w:rsidR="005E1E36">
        <w:t>,</w:t>
      </w:r>
      <w:r w:rsidR="00EF1385">
        <w:t xml:space="preserve"> </w:t>
      </w:r>
      <w:r w:rsidR="00027D52">
        <w:t>seeking</w:t>
      </w:r>
      <w:r w:rsidR="00EF1385">
        <w:t xml:space="preserve"> </w:t>
      </w:r>
      <w:r w:rsidR="00027D52">
        <w:t>to</w:t>
      </w:r>
      <w:r w:rsidR="00EF1385">
        <w:t xml:space="preserve"> </w:t>
      </w:r>
      <w:r w:rsidR="00027D52">
        <w:t>work</w:t>
      </w:r>
      <w:r w:rsidR="00EF1385">
        <w:t xml:space="preserve"> </w:t>
      </w:r>
      <w:r w:rsidR="00027D52">
        <w:t>in</w:t>
      </w:r>
      <w:r w:rsidR="00EF1385">
        <w:t xml:space="preserve"> </w:t>
      </w:r>
      <w:r w:rsidR="00027D52">
        <w:t>the</w:t>
      </w:r>
      <w:r w:rsidR="00EF1385">
        <w:t xml:space="preserve"> </w:t>
      </w:r>
      <w:r w:rsidR="00027D52">
        <w:t>profession,</w:t>
      </w:r>
      <w:r w:rsidR="00EF1385">
        <w:t xml:space="preserve"> </w:t>
      </w:r>
      <w:r w:rsidR="00027D52">
        <w:t>including</w:t>
      </w:r>
      <w:r w:rsidR="00EF1385">
        <w:t xml:space="preserve"> </w:t>
      </w:r>
      <w:r w:rsidRPr="00803E5E">
        <w:t>applying</w:t>
      </w:r>
      <w:r w:rsidR="00EF1385">
        <w:t xml:space="preserve"> </w:t>
      </w:r>
      <w:r w:rsidRPr="00803E5E">
        <w:t>or</w:t>
      </w:r>
      <w:r w:rsidR="00EF1385">
        <w:t xml:space="preserve"> </w:t>
      </w:r>
      <w:r w:rsidRPr="00803E5E">
        <w:t>registering</w:t>
      </w:r>
      <w:r w:rsidR="00EF1385">
        <w:t xml:space="preserve"> </w:t>
      </w:r>
      <w:r w:rsidRPr="00803E5E">
        <w:t>with</w:t>
      </w:r>
      <w:r w:rsidR="00EF1385">
        <w:t xml:space="preserve"> </w:t>
      </w:r>
      <w:r w:rsidRPr="00803E5E">
        <w:t>the</w:t>
      </w:r>
      <w:r w:rsidR="00EF1385">
        <w:t xml:space="preserve"> </w:t>
      </w:r>
      <w:r w:rsidRPr="00803E5E">
        <w:t>organization</w:t>
      </w:r>
    </w:p>
    <w:p w14:paraId="4D6523E2" w14:textId="7A7AAFCC" w:rsidR="00803E5E" w:rsidRPr="00803E5E" w:rsidRDefault="00803E5E" w:rsidP="00D13A98">
      <w:pPr>
        <w:pStyle w:val="ListParagraph"/>
        <w:numPr>
          <w:ilvl w:val="0"/>
          <w:numId w:val="10"/>
        </w:numPr>
      </w:pPr>
      <w:r w:rsidRPr="00803E5E">
        <w:t>Eas</w:t>
      </w:r>
      <w:r w:rsidR="00027D52">
        <w:t>e</w:t>
      </w:r>
      <w:r w:rsidR="00EF1385">
        <w:t xml:space="preserve"> </w:t>
      </w:r>
      <w:r w:rsidR="00027D52">
        <w:t>of</w:t>
      </w:r>
      <w:r w:rsidR="00EF1385">
        <w:t xml:space="preserve"> </w:t>
      </w:r>
      <w:r w:rsidRPr="00803E5E">
        <w:t>access</w:t>
      </w:r>
      <w:r w:rsidR="00EF1385">
        <w:t xml:space="preserve"> </w:t>
      </w:r>
      <w:r w:rsidRPr="00803E5E">
        <w:t>to</w:t>
      </w:r>
      <w:r w:rsidR="00EF1385">
        <w:t xml:space="preserve"> </w:t>
      </w:r>
      <w:r w:rsidR="001F2656">
        <w:t>the</w:t>
      </w:r>
      <w:r w:rsidR="00EF1385">
        <w:t xml:space="preserve"> </w:t>
      </w:r>
      <w:r w:rsidR="001F2656">
        <w:t>above</w:t>
      </w:r>
      <w:r w:rsidR="00EF1385">
        <w:t xml:space="preserve"> </w:t>
      </w:r>
      <w:r w:rsidRPr="00803E5E">
        <w:t>information</w:t>
      </w:r>
      <w:r w:rsidR="001F2656">
        <w:t>.</w:t>
      </w:r>
      <w:r w:rsidR="00EF1385">
        <w:t xml:space="preserve"> </w:t>
      </w:r>
      <w:r w:rsidR="001F2656">
        <w:t>This</w:t>
      </w:r>
      <w:r w:rsidR="00EF1385">
        <w:t xml:space="preserve"> </w:t>
      </w:r>
      <w:r w:rsidR="001F2656">
        <w:t>is</w:t>
      </w:r>
      <w:r w:rsidR="00EF1385">
        <w:t xml:space="preserve"> </w:t>
      </w:r>
      <w:r w:rsidR="001F2656">
        <w:t>a</w:t>
      </w:r>
      <w:r w:rsidR="00EF1385">
        <w:t xml:space="preserve"> </w:t>
      </w:r>
      <w:r w:rsidR="001F2656">
        <w:t>somewhat</w:t>
      </w:r>
      <w:r w:rsidR="00EF1385">
        <w:t xml:space="preserve"> </w:t>
      </w:r>
      <w:r w:rsidR="001F2656">
        <w:t>subjective</w:t>
      </w:r>
      <w:r w:rsidR="00EF1385">
        <w:t xml:space="preserve"> </w:t>
      </w:r>
      <w:r w:rsidR="00C55CF0">
        <w:t>criterion,</w:t>
      </w:r>
      <w:r w:rsidR="00EF1385">
        <w:t xml:space="preserve"> </w:t>
      </w:r>
      <w:r w:rsidR="00B32E14">
        <w:t>but</w:t>
      </w:r>
      <w:r w:rsidR="00EF1385">
        <w:t xml:space="preserve"> </w:t>
      </w:r>
      <w:r w:rsidR="00D61591">
        <w:t>it</w:t>
      </w:r>
      <w:r w:rsidR="00EF1385">
        <w:t xml:space="preserve"> </w:t>
      </w:r>
      <w:r w:rsidR="00D61591">
        <w:t>should</w:t>
      </w:r>
      <w:r w:rsidR="00EF1385">
        <w:t xml:space="preserve"> </w:t>
      </w:r>
      <w:r w:rsidR="00D61591">
        <w:t>be</w:t>
      </w:r>
      <w:r w:rsidR="00EF1385">
        <w:t xml:space="preserve"> </w:t>
      </w:r>
      <w:r w:rsidR="00D61591">
        <w:t>clear</w:t>
      </w:r>
      <w:r w:rsidR="00D313D6">
        <w:t>,</w:t>
      </w:r>
      <w:r w:rsidR="00EF1385">
        <w:t xml:space="preserve"> </w:t>
      </w:r>
      <w:r w:rsidR="00D313D6">
        <w:t>easily</w:t>
      </w:r>
      <w:r w:rsidR="00EF1385">
        <w:t xml:space="preserve"> </w:t>
      </w:r>
      <w:r w:rsidR="00C55CF0">
        <w:t>found,</w:t>
      </w:r>
      <w:r w:rsidR="00EF1385">
        <w:t xml:space="preserve"> </w:t>
      </w:r>
      <w:r w:rsidR="003B7762">
        <w:t>and</w:t>
      </w:r>
      <w:r w:rsidR="00EF1385">
        <w:t xml:space="preserve"> </w:t>
      </w:r>
      <w:r w:rsidR="00D313D6">
        <w:t>navigable</w:t>
      </w:r>
      <w:r w:rsidR="00C55CF0">
        <w:t>.</w:t>
      </w:r>
      <w:r w:rsidR="00EF1385">
        <w:t xml:space="preserve"> </w:t>
      </w:r>
      <w:r w:rsidR="00C55CF0">
        <w:t>We</w:t>
      </w:r>
      <w:r w:rsidR="00EF1385">
        <w:t xml:space="preserve"> </w:t>
      </w:r>
      <w:r w:rsidR="00C55CF0">
        <w:t>noted</w:t>
      </w:r>
      <w:r w:rsidR="00EF1385">
        <w:t xml:space="preserve"> </w:t>
      </w:r>
      <w:r w:rsidR="00C55CF0">
        <w:t>this</w:t>
      </w:r>
      <w:r w:rsidR="00EF1385">
        <w:t xml:space="preserve"> </w:t>
      </w:r>
      <w:r w:rsidR="00C55CF0">
        <w:t>for</w:t>
      </w:r>
      <w:r w:rsidR="00EF1385">
        <w:t xml:space="preserve"> </w:t>
      </w:r>
      <w:r w:rsidR="00C55CF0">
        <w:t>any</w:t>
      </w:r>
      <w:r w:rsidR="00EF1385">
        <w:t xml:space="preserve"> </w:t>
      </w:r>
      <w:r w:rsidR="00C55CF0">
        <w:t>information</w:t>
      </w:r>
      <w:r w:rsidR="00EF1385">
        <w:t xml:space="preserve"> </w:t>
      </w:r>
      <w:r w:rsidR="00C55CF0">
        <w:t>found</w:t>
      </w:r>
      <w:r w:rsidR="00C51B1C">
        <w:t>,</w:t>
      </w:r>
      <w:r w:rsidR="00EF1385">
        <w:t xml:space="preserve"> </w:t>
      </w:r>
      <w:r w:rsidR="00C51B1C">
        <w:t>and</w:t>
      </w:r>
      <w:r w:rsidR="00EF1385">
        <w:t xml:space="preserve"> </w:t>
      </w:r>
      <w:r w:rsidR="00C51B1C">
        <w:t>restricted</w:t>
      </w:r>
      <w:r w:rsidR="00EF1385">
        <w:t xml:space="preserve"> </w:t>
      </w:r>
      <w:r w:rsidR="00C51B1C">
        <w:t>the</w:t>
      </w:r>
      <w:r w:rsidR="00EF1385">
        <w:t xml:space="preserve"> </w:t>
      </w:r>
      <w:r w:rsidR="00C51B1C">
        <w:t>search</w:t>
      </w:r>
      <w:r w:rsidR="00EF1385">
        <w:t xml:space="preserve"> </w:t>
      </w:r>
      <w:r w:rsidR="00C51B1C">
        <w:t>to</w:t>
      </w:r>
      <w:r w:rsidR="00EF1385">
        <w:t xml:space="preserve"> </w:t>
      </w:r>
      <w:r w:rsidRPr="00803E5E">
        <w:t>5</w:t>
      </w:r>
      <w:r w:rsidR="00EF1385">
        <w:t xml:space="preserve"> </w:t>
      </w:r>
      <w:r w:rsidRPr="00803E5E">
        <w:t>minutes</w:t>
      </w:r>
      <w:r w:rsidR="00EF1385">
        <w:t xml:space="preserve"> </w:t>
      </w:r>
      <w:r w:rsidR="005E1E36">
        <w:t>before</w:t>
      </w:r>
      <w:r w:rsidR="00EF1385">
        <w:t xml:space="preserve"> </w:t>
      </w:r>
      <w:r w:rsidR="005E1E36">
        <w:t>giving</w:t>
      </w:r>
      <w:r w:rsidR="00EF1385">
        <w:t xml:space="preserve"> </w:t>
      </w:r>
      <w:r w:rsidR="005E1E36">
        <w:t>up</w:t>
      </w:r>
      <w:r w:rsidR="00EF1385">
        <w:t xml:space="preserve"> </w:t>
      </w:r>
      <w:r w:rsidR="009B4AF6">
        <w:t>if</w:t>
      </w:r>
      <w:r w:rsidR="00EF1385">
        <w:t xml:space="preserve"> </w:t>
      </w:r>
      <w:r w:rsidR="009B4AF6">
        <w:t>nothing</w:t>
      </w:r>
      <w:r w:rsidR="00EF1385">
        <w:t xml:space="preserve"> </w:t>
      </w:r>
      <w:r w:rsidR="009B4AF6">
        <w:t>was</w:t>
      </w:r>
      <w:r w:rsidR="00EF1385">
        <w:t xml:space="preserve"> </w:t>
      </w:r>
      <w:r w:rsidR="009B4AF6">
        <w:t>apparent</w:t>
      </w:r>
    </w:p>
    <w:p w14:paraId="3C1E845F" w14:textId="4DB021CF" w:rsidR="00803E5E" w:rsidRPr="00803E5E" w:rsidRDefault="00803E5E" w:rsidP="00D13A98">
      <w:pPr>
        <w:pStyle w:val="ListParagraph"/>
        <w:numPr>
          <w:ilvl w:val="0"/>
          <w:numId w:val="10"/>
        </w:numPr>
      </w:pPr>
      <w:r w:rsidRPr="00803E5E">
        <w:t>Advice</w:t>
      </w:r>
      <w:r w:rsidR="00EF1385">
        <w:t xml:space="preserve"> </w:t>
      </w:r>
      <w:r w:rsidRPr="00803E5E">
        <w:t>and</w:t>
      </w:r>
      <w:r w:rsidR="00EF1385">
        <w:t xml:space="preserve"> </w:t>
      </w:r>
      <w:r w:rsidRPr="00803E5E">
        <w:t>links</w:t>
      </w:r>
      <w:r w:rsidR="00EF1385">
        <w:t xml:space="preserve"> </w:t>
      </w:r>
      <w:r w:rsidRPr="00803E5E">
        <w:t>to</w:t>
      </w:r>
      <w:r w:rsidR="00EF1385">
        <w:t xml:space="preserve"> </w:t>
      </w:r>
      <w:r w:rsidRPr="00803E5E">
        <w:t>other</w:t>
      </w:r>
      <w:r w:rsidR="00EF1385">
        <w:t xml:space="preserve"> </w:t>
      </w:r>
      <w:r w:rsidR="00215121">
        <w:t>support</w:t>
      </w:r>
      <w:r w:rsidR="00EF1385">
        <w:t xml:space="preserve"> </w:t>
      </w:r>
      <w:r w:rsidR="00215121">
        <w:t>or</w:t>
      </w:r>
      <w:r w:rsidR="00EF1385">
        <w:t xml:space="preserve"> </w:t>
      </w:r>
      <w:r w:rsidRPr="00803E5E">
        <w:t>organizations</w:t>
      </w:r>
      <w:r w:rsidR="00EF1385">
        <w:t xml:space="preserve"> </w:t>
      </w:r>
      <w:r w:rsidRPr="00803E5E">
        <w:t>that</w:t>
      </w:r>
      <w:r w:rsidR="00EF1385">
        <w:t xml:space="preserve"> </w:t>
      </w:r>
      <w:r w:rsidRPr="00803E5E">
        <w:t>can</w:t>
      </w:r>
      <w:r w:rsidR="00EF1385">
        <w:t xml:space="preserve"> </w:t>
      </w:r>
      <w:r w:rsidRPr="00803E5E">
        <w:t>assist</w:t>
      </w:r>
      <w:r w:rsidR="00EF1385">
        <w:t xml:space="preserve"> </w:t>
      </w:r>
      <w:r w:rsidRPr="00803E5E">
        <w:t>refugees</w:t>
      </w:r>
      <w:r w:rsidR="00EF1385">
        <w:t xml:space="preserve"> </w:t>
      </w:r>
      <w:r w:rsidRPr="00803E5E">
        <w:t>with</w:t>
      </w:r>
      <w:r w:rsidR="00EF1385">
        <w:t xml:space="preserve"> </w:t>
      </w:r>
      <w:r w:rsidRPr="00803E5E">
        <w:t>the</w:t>
      </w:r>
      <w:r w:rsidR="00EF1385">
        <w:t xml:space="preserve"> </w:t>
      </w:r>
      <w:r w:rsidRPr="00803E5E">
        <w:t>registration</w:t>
      </w:r>
      <w:r w:rsidR="00EF1385">
        <w:t xml:space="preserve"> </w:t>
      </w:r>
      <w:r w:rsidRPr="00803E5E">
        <w:t>process</w:t>
      </w:r>
      <w:r w:rsidR="0027657C">
        <w:t>,</w:t>
      </w:r>
      <w:r w:rsidR="00EF1385">
        <w:t xml:space="preserve"> </w:t>
      </w:r>
      <w:r w:rsidRPr="00803E5E">
        <w:t>or</w:t>
      </w:r>
      <w:r w:rsidR="00EF1385">
        <w:t xml:space="preserve"> </w:t>
      </w:r>
      <w:r w:rsidRPr="00803E5E">
        <w:t>which</w:t>
      </w:r>
      <w:r w:rsidR="00EF1385">
        <w:t xml:space="preserve"> </w:t>
      </w:r>
      <w:proofErr w:type="gramStart"/>
      <w:r w:rsidRPr="00803E5E">
        <w:t>provide</w:t>
      </w:r>
      <w:r w:rsidR="00EF1385">
        <w:t xml:space="preserve"> </w:t>
      </w:r>
      <w:r w:rsidRPr="00803E5E">
        <w:t>assistance</w:t>
      </w:r>
      <w:proofErr w:type="gramEnd"/>
      <w:r w:rsidR="00EF1385">
        <w:t xml:space="preserve"> </w:t>
      </w:r>
      <w:r w:rsidRPr="00803E5E">
        <w:t>and</w:t>
      </w:r>
      <w:r w:rsidR="00EF1385">
        <w:t xml:space="preserve"> </w:t>
      </w:r>
      <w:r w:rsidRPr="00803E5E">
        <w:t>guidance</w:t>
      </w:r>
      <w:r w:rsidR="00EF1385">
        <w:t xml:space="preserve"> </w:t>
      </w:r>
      <w:r w:rsidRPr="00803E5E">
        <w:t>for</w:t>
      </w:r>
      <w:r w:rsidR="00EF1385">
        <w:t xml:space="preserve"> </w:t>
      </w:r>
      <w:r w:rsidRPr="00803E5E">
        <w:t>finding</w:t>
      </w:r>
      <w:r w:rsidR="00EF1385">
        <w:t xml:space="preserve"> </w:t>
      </w:r>
      <w:r w:rsidRPr="00803E5E">
        <w:t>employment</w:t>
      </w:r>
    </w:p>
    <w:p w14:paraId="79C9003B" w14:textId="7925C595" w:rsidR="00803E5E" w:rsidRPr="00803E5E" w:rsidRDefault="00803E5E" w:rsidP="00D13A98">
      <w:pPr>
        <w:pStyle w:val="ListParagraph"/>
        <w:numPr>
          <w:ilvl w:val="0"/>
          <w:numId w:val="10"/>
        </w:numPr>
      </w:pPr>
      <w:r w:rsidRPr="00803E5E">
        <w:t>Financial</w:t>
      </w:r>
      <w:r w:rsidR="00EF1385">
        <w:t xml:space="preserve"> </w:t>
      </w:r>
      <w:r w:rsidRPr="00803E5E">
        <w:t>support</w:t>
      </w:r>
      <w:r w:rsidR="00EF1385">
        <w:t xml:space="preserve"> </w:t>
      </w:r>
      <w:r w:rsidRPr="00803E5E">
        <w:t>such</w:t>
      </w:r>
      <w:r w:rsidR="00EF1385">
        <w:t xml:space="preserve"> </w:t>
      </w:r>
      <w:r w:rsidRPr="00803E5E">
        <w:t>as</w:t>
      </w:r>
      <w:r w:rsidR="00EF1385">
        <w:t xml:space="preserve"> </w:t>
      </w:r>
      <w:r w:rsidRPr="00803E5E">
        <w:t>discounts</w:t>
      </w:r>
      <w:r w:rsidR="00EF1385">
        <w:t xml:space="preserve"> </w:t>
      </w:r>
      <w:r w:rsidRPr="00803E5E">
        <w:t>on</w:t>
      </w:r>
      <w:r w:rsidR="00EF1385">
        <w:t xml:space="preserve"> </w:t>
      </w:r>
      <w:r w:rsidRPr="00803E5E">
        <w:t>registration</w:t>
      </w:r>
      <w:r w:rsidR="00EF1385">
        <w:t xml:space="preserve"> </w:t>
      </w:r>
      <w:r w:rsidRPr="00803E5E">
        <w:t>or</w:t>
      </w:r>
      <w:r w:rsidR="00EF1385">
        <w:t xml:space="preserve"> </w:t>
      </w:r>
      <w:r w:rsidRPr="00803E5E">
        <w:t>training</w:t>
      </w:r>
      <w:r w:rsidR="00EF1385">
        <w:t xml:space="preserve"> </w:t>
      </w:r>
      <w:r w:rsidRPr="00803E5E">
        <w:t>fees</w:t>
      </w:r>
      <w:r w:rsidR="00EF1385">
        <w:t xml:space="preserve"> </w:t>
      </w:r>
      <w:r w:rsidRPr="00803E5E">
        <w:t>for</w:t>
      </w:r>
      <w:r w:rsidR="00EF1385">
        <w:t xml:space="preserve"> </w:t>
      </w:r>
      <w:r w:rsidRPr="00803E5E">
        <w:t>refugees/asylum</w:t>
      </w:r>
      <w:r w:rsidR="00EF1385">
        <w:t xml:space="preserve"> </w:t>
      </w:r>
      <w:r w:rsidRPr="00803E5E">
        <w:t>seekers/TCNs</w:t>
      </w:r>
    </w:p>
    <w:p w14:paraId="2F1AE1D4" w14:textId="65E20348" w:rsidR="00803E5E" w:rsidRPr="00803E5E" w:rsidRDefault="00803E5E" w:rsidP="00D13A98">
      <w:pPr>
        <w:pStyle w:val="ListParagraph"/>
        <w:numPr>
          <w:ilvl w:val="0"/>
          <w:numId w:val="10"/>
        </w:numPr>
      </w:pPr>
      <w:r w:rsidRPr="00803E5E">
        <w:t>Evidence</w:t>
      </w:r>
      <w:r w:rsidR="00EF1385">
        <w:t xml:space="preserve"> </w:t>
      </w:r>
      <w:r w:rsidRPr="00803E5E">
        <w:t>of</w:t>
      </w:r>
      <w:r w:rsidR="00EF1385">
        <w:t xml:space="preserve"> </w:t>
      </w:r>
      <w:r w:rsidRPr="00803E5E">
        <w:t>refugees/asylum</w:t>
      </w:r>
      <w:r w:rsidR="00EF1385">
        <w:t xml:space="preserve"> </w:t>
      </w:r>
      <w:r w:rsidRPr="00803E5E">
        <w:t>seekers/TCNs</w:t>
      </w:r>
      <w:r w:rsidR="00EF1385">
        <w:t xml:space="preserve"> </w:t>
      </w:r>
      <w:r w:rsidRPr="00803E5E">
        <w:t>having</w:t>
      </w:r>
      <w:r w:rsidR="00EF1385">
        <w:t xml:space="preserve"> </w:t>
      </w:r>
      <w:r w:rsidRPr="00803E5E">
        <w:t>gone</w:t>
      </w:r>
      <w:r w:rsidR="00EF1385">
        <w:t xml:space="preserve"> </w:t>
      </w:r>
      <w:r w:rsidRPr="00803E5E">
        <w:t>through</w:t>
      </w:r>
      <w:r w:rsidR="00EF1385">
        <w:t xml:space="preserve"> </w:t>
      </w:r>
      <w:r w:rsidRPr="00803E5E">
        <w:t>and</w:t>
      </w:r>
      <w:r w:rsidR="00EF1385">
        <w:t xml:space="preserve"> </w:t>
      </w:r>
      <w:r w:rsidRPr="00803E5E">
        <w:t>registered</w:t>
      </w:r>
      <w:r w:rsidR="00EF1385">
        <w:t xml:space="preserve"> </w:t>
      </w:r>
      <w:r w:rsidRPr="00803E5E">
        <w:t>with</w:t>
      </w:r>
      <w:r w:rsidR="00EF1385">
        <w:t xml:space="preserve"> </w:t>
      </w:r>
      <w:r w:rsidRPr="00803E5E">
        <w:t>the</w:t>
      </w:r>
      <w:r w:rsidR="00EF1385">
        <w:t xml:space="preserve"> </w:t>
      </w:r>
      <w:r w:rsidRPr="00803E5E">
        <w:t>organization</w:t>
      </w:r>
      <w:r w:rsidR="00EF1385">
        <w:t xml:space="preserve"> </w:t>
      </w:r>
      <w:r w:rsidR="005B6504">
        <w:t>(positive</w:t>
      </w:r>
      <w:r w:rsidR="00EF1385">
        <w:t xml:space="preserve"> </w:t>
      </w:r>
      <w:r w:rsidR="005B6504">
        <w:t>case</w:t>
      </w:r>
      <w:r w:rsidR="00EF1385">
        <w:t xml:space="preserve"> </w:t>
      </w:r>
      <w:r w:rsidR="005B6504">
        <w:t>studies)</w:t>
      </w:r>
    </w:p>
    <w:p w14:paraId="35564860" w14:textId="719F467F" w:rsidR="00803E5E" w:rsidRPr="00803E5E" w:rsidRDefault="00803E5E" w:rsidP="00D13A98">
      <w:pPr>
        <w:pStyle w:val="ListParagraph"/>
        <w:numPr>
          <w:ilvl w:val="0"/>
          <w:numId w:val="10"/>
        </w:numPr>
      </w:pPr>
      <w:r w:rsidRPr="00803E5E">
        <w:t>Support</w:t>
      </w:r>
      <w:r w:rsidR="00EF1385">
        <w:t xml:space="preserve"> </w:t>
      </w:r>
      <w:r w:rsidRPr="00803E5E">
        <w:t>for</w:t>
      </w:r>
      <w:r w:rsidR="00EF1385">
        <w:t xml:space="preserve"> </w:t>
      </w:r>
      <w:r w:rsidRPr="00803E5E">
        <w:t>re-registering</w:t>
      </w:r>
      <w:r w:rsidR="00EF1385">
        <w:t xml:space="preserve"> </w:t>
      </w:r>
      <w:r w:rsidR="00CC5E45">
        <w:t>and</w:t>
      </w:r>
      <w:r w:rsidRPr="00803E5E">
        <w:t>/</w:t>
      </w:r>
      <w:r w:rsidR="00CC5E45">
        <w:t>or</w:t>
      </w:r>
      <w:r w:rsidR="00EF1385">
        <w:t xml:space="preserve"> </w:t>
      </w:r>
      <w:r w:rsidRPr="00803E5E">
        <w:t>converting</w:t>
      </w:r>
      <w:r w:rsidR="00EF1385">
        <w:t xml:space="preserve"> </w:t>
      </w:r>
      <w:r w:rsidRPr="00803E5E">
        <w:t>qualifications</w:t>
      </w:r>
      <w:r w:rsidR="00EF1385">
        <w:t xml:space="preserve"> </w:t>
      </w:r>
      <w:r w:rsidRPr="00803E5E">
        <w:t>gained</w:t>
      </w:r>
      <w:r w:rsidR="00EF1385">
        <w:t xml:space="preserve"> </w:t>
      </w:r>
      <w:r w:rsidRPr="00803E5E">
        <w:t>in</w:t>
      </w:r>
      <w:r w:rsidR="00EF1385">
        <w:t xml:space="preserve"> </w:t>
      </w:r>
      <w:r w:rsidRPr="00803E5E">
        <w:t>other</w:t>
      </w:r>
      <w:r w:rsidR="00EF1385">
        <w:t xml:space="preserve"> </w:t>
      </w:r>
      <w:r w:rsidRPr="00803E5E">
        <w:t>countries</w:t>
      </w:r>
      <w:r w:rsidR="00EF1385">
        <w:t xml:space="preserve"> </w:t>
      </w:r>
    </w:p>
    <w:p w14:paraId="4A2353DB" w14:textId="1E36DDB2" w:rsidR="00803E5E" w:rsidRPr="00803E5E" w:rsidRDefault="00803E5E" w:rsidP="00D13A98">
      <w:pPr>
        <w:pStyle w:val="ListParagraph"/>
        <w:numPr>
          <w:ilvl w:val="0"/>
          <w:numId w:val="10"/>
        </w:numPr>
      </w:pPr>
      <w:r w:rsidRPr="00803E5E">
        <w:t>Support</w:t>
      </w:r>
      <w:r w:rsidR="00EF1385">
        <w:t xml:space="preserve"> </w:t>
      </w:r>
      <w:r w:rsidRPr="00803E5E">
        <w:t>for</w:t>
      </w:r>
      <w:r w:rsidR="00EF1385">
        <w:t xml:space="preserve"> </w:t>
      </w:r>
      <w:r w:rsidRPr="00803E5E">
        <w:t>English</w:t>
      </w:r>
      <w:r w:rsidR="00EF1385">
        <w:t xml:space="preserve"> </w:t>
      </w:r>
      <w:r w:rsidRPr="00803E5E">
        <w:t>Language</w:t>
      </w:r>
      <w:r w:rsidR="00EF1385">
        <w:t xml:space="preserve"> </w:t>
      </w:r>
      <w:r w:rsidRPr="00803E5E">
        <w:t>testing</w:t>
      </w:r>
    </w:p>
    <w:p w14:paraId="4854CF40" w14:textId="07E99C80" w:rsidR="00803E5E" w:rsidRPr="00803E5E" w:rsidRDefault="00803E5E" w:rsidP="00D13A98">
      <w:pPr>
        <w:pStyle w:val="ListParagraph"/>
        <w:numPr>
          <w:ilvl w:val="0"/>
          <w:numId w:val="10"/>
        </w:numPr>
      </w:pPr>
      <w:r w:rsidRPr="00803E5E">
        <w:t>Active</w:t>
      </w:r>
      <w:r w:rsidR="00EF1385">
        <w:t xml:space="preserve"> </w:t>
      </w:r>
      <w:r w:rsidRPr="00803E5E">
        <w:t>outreach</w:t>
      </w:r>
      <w:r w:rsidR="00EF1385">
        <w:t xml:space="preserve"> </w:t>
      </w:r>
      <w:r w:rsidRPr="00803E5E">
        <w:t>towards</w:t>
      </w:r>
      <w:r w:rsidR="00EF1385">
        <w:t xml:space="preserve"> </w:t>
      </w:r>
      <w:r w:rsidRPr="00803E5E">
        <w:t>Refugee/Asylum</w:t>
      </w:r>
      <w:r w:rsidR="00EF1385">
        <w:t xml:space="preserve"> </w:t>
      </w:r>
      <w:r w:rsidRPr="00803E5E">
        <w:t>seeker</w:t>
      </w:r>
      <w:r w:rsidR="00EF1385">
        <w:t xml:space="preserve"> </w:t>
      </w:r>
      <w:r w:rsidRPr="00803E5E">
        <w:t>communities</w:t>
      </w:r>
    </w:p>
    <w:p w14:paraId="789FAA28" w14:textId="5FFCF5FD" w:rsidR="00803E5E" w:rsidRPr="00803E5E" w:rsidRDefault="00803E5E" w:rsidP="00D13A98">
      <w:pPr>
        <w:pStyle w:val="ListParagraph"/>
        <w:numPr>
          <w:ilvl w:val="0"/>
          <w:numId w:val="10"/>
        </w:numPr>
      </w:pPr>
      <w:r w:rsidRPr="00803E5E">
        <w:t>Contact</w:t>
      </w:r>
      <w:r w:rsidR="00EF1385">
        <w:t xml:space="preserve"> </w:t>
      </w:r>
      <w:r w:rsidRPr="00803E5E">
        <w:t>information</w:t>
      </w:r>
      <w:r w:rsidR="00EF1385">
        <w:t xml:space="preserve"> </w:t>
      </w:r>
      <w:r w:rsidRPr="00803E5E">
        <w:t>for</w:t>
      </w:r>
      <w:r w:rsidR="00EF1385">
        <w:t xml:space="preserve"> </w:t>
      </w:r>
      <w:r w:rsidRPr="00803E5E">
        <w:t>people</w:t>
      </w:r>
      <w:r w:rsidR="00EF1385">
        <w:t xml:space="preserve"> </w:t>
      </w:r>
      <w:r w:rsidRPr="00803E5E">
        <w:t>within</w:t>
      </w:r>
      <w:r w:rsidR="00EF1385">
        <w:t xml:space="preserve"> </w:t>
      </w:r>
      <w:r w:rsidRPr="00803E5E">
        <w:t>organization</w:t>
      </w:r>
      <w:r w:rsidR="00EF1385">
        <w:t xml:space="preserve"> </w:t>
      </w:r>
      <w:r w:rsidRPr="00803E5E">
        <w:t>responsible</w:t>
      </w:r>
      <w:r w:rsidR="00EF1385">
        <w:t xml:space="preserve"> </w:t>
      </w:r>
      <w:r w:rsidRPr="00803E5E">
        <w:t>for</w:t>
      </w:r>
      <w:r w:rsidR="00EF1385">
        <w:t xml:space="preserve"> </w:t>
      </w:r>
      <w:r w:rsidRPr="00803E5E">
        <w:t>assisting</w:t>
      </w:r>
      <w:r w:rsidR="00EF1385">
        <w:t xml:space="preserve"> </w:t>
      </w:r>
      <w:r w:rsidRPr="00803E5E">
        <w:t>refugees/asylum</w:t>
      </w:r>
      <w:r w:rsidR="00EF1385">
        <w:t xml:space="preserve"> </w:t>
      </w:r>
      <w:r w:rsidRPr="00803E5E">
        <w:t>seekers/TCNs</w:t>
      </w:r>
      <w:r w:rsidR="00EF1385">
        <w:t xml:space="preserve"> </w:t>
      </w:r>
    </w:p>
    <w:p w14:paraId="5150CEB4" w14:textId="58460941" w:rsidR="00F50BE1" w:rsidRDefault="00D71559" w:rsidP="00D71559">
      <w:r w:rsidRPr="00D71559">
        <w:t>The</w:t>
      </w:r>
      <w:r w:rsidR="00EF1385">
        <w:t xml:space="preserve"> </w:t>
      </w:r>
      <w:r w:rsidRPr="00D71559">
        <w:t>criteria</w:t>
      </w:r>
      <w:r w:rsidR="00EF1385">
        <w:t xml:space="preserve"> </w:t>
      </w:r>
      <w:r w:rsidR="00E47B4E" w:rsidRPr="00D71559">
        <w:t>are</w:t>
      </w:r>
      <w:r w:rsidR="00EF1385">
        <w:t xml:space="preserve"> </w:t>
      </w:r>
      <w:r w:rsidRPr="00D71559">
        <w:t>thus</w:t>
      </w:r>
      <w:r w:rsidR="00EF1385">
        <w:t xml:space="preserve"> </w:t>
      </w:r>
      <w:r w:rsidR="001564F7">
        <w:t>broadly</w:t>
      </w:r>
      <w:r w:rsidR="00EF1385">
        <w:t xml:space="preserve"> </w:t>
      </w:r>
      <w:r w:rsidR="001564F7">
        <w:t>around</w:t>
      </w:r>
      <w:r w:rsidR="00EF1385">
        <w:t xml:space="preserve"> </w:t>
      </w:r>
      <w:r w:rsidR="001564F7">
        <w:t>the</w:t>
      </w:r>
      <w:r w:rsidR="00EF1385">
        <w:t xml:space="preserve"> </w:t>
      </w:r>
      <w:r w:rsidR="001564F7">
        <w:t>availability</w:t>
      </w:r>
      <w:r w:rsidR="00EF1385">
        <w:t xml:space="preserve"> </w:t>
      </w:r>
      <w:r w:rsidR="001564F7">
        <w:t>of</w:t>
      </w:r>
      <w:r w:rsidR="00EF1385">
        <w:t xml:space="preserve"> </w:t>
      </w:r>
      <w:r w:rsidR="001564F7">
        <w:t>information,</w:t>
      </w:r>
      <w:r w:rsidR="00EF1385">
        <w:t xml:space="preserve"> </w:t>
      </w:r>
      <w:r w:rsidR="001564F7">
        <w:t>how</w:t>
      </w:r>
      <w:r w:rsidR="00EF1385">
        <w:t xml:space="preserve"> </w:t>
      </w:r>
      <w:r w:rsidR="001564F7">
        <w:t>comprehensive</w:t>
      </w:r>
      <w:r w:rsidR="00EF1385">
        <w:t xml:space="preserve"> </w:t>
      </w:r>
      <w:r w:rsidR="001564F7">
        <w:t>information</w:t>
      </w:r>
      <w:r w:rsidR="00EF1385">
        <w:t xml:space="preserve"> </w:t>
      </w:r>
      <w:r w:rsidR="001564F7">
        <w:t>and</w:t>
      </w:r>
      <w:r w:rsidR="00EF1385">
        <w:t xml:space="preserve"> </w:t>
      </w:r>
      <w:r w:rsidR="001564F7">
        <w:t>support</w:t>
      </w:r>
      <w:r w:rsidR="00EF1385">
        <w:t xml:space="preserve"> </w:t>
      </w:r>
      <w:r w:rsidR="001564F7">
        <w:t>is,</w:t>
      </w:r>
      <w:r w:rsidR="00EF1385">
        <w:t xml:space="preserve"> </w:t>
      </w:r>
      <w:r w:rsidR="001564F7">
        <w:t>and</w:t>
      </w:r>
      <w:r w:rsidR="00EF1385">
        <w:t xml:space="preserve"> </w:t>
      </w:r>
      <w:r w:rsidR="001564F7">
        <w:t>how</w:t>
      </w:r>
      <w:r w:rsidR="00EF1385">
        <w:t xml:space="preserve"> </w:t>
      </w:r>
      <w:r w:rsidR="00F50BE1">
        <w:t>accessible</w:t>
      </w:r>
      <w:r w:rsidR="00EF1385">
        <w:t xml:space="preserve"> </w:t>
      </w:r>
      <w:r w:rsidR="00F50BE1">
        <w:t>it</w:t>
      </w:r>
      <w:r w:rsidR="00EF1385">
        <w:t xml:space="preserve"> </w:t>
      </w:r>
      <w:r w:rsidR="00F50BE1">
        <w:t>is</w:t>
      </w:r>
      <w:r w:rsidR="00EF1385">
        <w:t xml:space="preserve"> </w:t>
      </w:r>
      <w:r w:rsidR="001D6AFC">
        <w:t>(both</w:t>
      </w:r>
      <w:r w:rsidR="00EF1385">
        <w:t xml:space="preserve"> </w:t>
      </w:r>
      <w:r w:rsidR="00AD5B5B">
        <w:t>the</w:t>
      </w:r>
      <w:r w:rsidR="00EF1385">
        <w:t xml:space="preserve"> </w:t>
      </w:r>
      <w:r w:rsidR="00AD5B5B">
        <w:t>information</w:t>
      </w:r>
      <w:r w:rsidR="00EF1385">
        <w:t xml:space="preserve"> </w:t>
      </w:r>
      <w:r w:rsidR="00AD5B5B">
        <w:t>and</w:t>
      </w:r>
      <w:r w:rsidR="00EF1385">
        <w:t xml:space="preserve"> </w:t>
      </w:r>
      <w:r w:rsidR="00AD5B5B">
        <w:t>support,</w:t>
      </w:r>
      <w:r w:rsidR="00EF1385">
        <w:t xml:space="preserve"> </w:t>
      </w:r>
      <w:r w:rsidR="00AD5B5B">
        <w:t>and</w:t>
      </w:r>
      <w:r w:rsidR="00EF1385">
        <w:t xml:space="preserve"> </w:t>
      </w:r>
      <w:r w:rsidR="00AD5B5B">
        <w:t>any</w:t>
      </w:r>
      <w:r w:rsidR="00EF1385">
        <w:t xml:space="preserve"> </w:t>
      </w:r>
      <w:r w:rsidR="001270F6">
        <w:t>associated</w:t>
      </w:r>
      <w:r w:rsidR="00EF1385">
        <w:t xml:space="preserve"> </w:t>
      </w:r>
      <w:r w:rsidR="00AD5B5B">
        <w:t>costs</w:t>
      </w:r>
      <w:r w:rsidR="00EF1385">
        <w:t xml:space="preserve"> </w:t>
      </w:r>
      <w:r w:rsidR="00106863">
        <w:t>or</w:t>
      </w:r>
      <w:r w:rsidR="00EF1385">
        <w:t xml:space="preserve"> </w:t>
      </w:r>
      <w:r w:rsidR="00106863">
        <w:t>time</w:t>
      </w:r>
      <w:r w:rsidR="00EF1385">
        <w:t xml:space="preserve"> </w:t>
      </w:r>
      <w:r w:rsidR="00106863">
        <w:t>constraints</w:t>
      </w:r>
      <w:r w:rsidR="001270F6">
        <w:t>)</w:t>
      </w:r>
      <w:r w:rsidR="00F50BE1">
        <w:t>.</w:t>
      </w:r>
    </w:p>
    <w:p w14:paraId="3561E1D6" w14:textId="204798A6" w:rsidR="003C299A" w:rsidRDefault="00D71559" w:rsidP="00D71559">
      <w:r w:rsidRPr="00D71559">
        <w:t>Organizations</w:t>
      </w:r>
      <w:r w:rsidR="00EF1385">
        <w:t xml:space="preserve"> </w:t>
      </w:r>
      <w:r w:rsidRPr="00D71559">
        <w:t>were</w:t>
      </w:r>
      <w:r w:rsidR="00EF1385">
        <w:t xml:space="preserve"> </w:t>
      </w:r>
      <w:r w:rsidRPr="00D71559">
        <w:t>selected</w:t>
      </w:r>
      <w:r w:rsidR="00EF1385">
        <w:t xml:space="preserve"> </w:t>
      </w:r>
      <w:r w:rsidR="00254DBE">
        <w:t>with</w:t>
      </w:r>
      <w:r w:rsidR="00EF1385">
        <w:t xml:space="preserve"> </w:t>
      </w:r>
      <w:r w:rsidR="00254DBE">
        <w:t>the</w:t>
      </w:r>
      <w:r w:rsidR="00EF1385">
        <w:t xml:space="preserve"> </w:t>
      </w:r>
      <w:r w:rsidR="00254DBE">
        <w:t>aim</w:t>
      </w:r>
      <w:r w:rsidR="00EF1385">
        <w:t xml:space="preserve"> </w:t>
      </w:r>
      <w:r w:rsidR="00254DBE">
        <w:t>of</w:t>
      </w:r>
      <w:r w:rsidR="00EF1385">
        <w:t xml:space="preserve"> </w:t>
      </w:r>
      <w:r w:rsidR="00254DBE">
        <w:t>including</w:t>
      </w:r>
      <w:r w:rsidR="00EF1385">
        <w:t xml:space="preserve"> </w:t>
      </w:r>
      <w:r w:rsidR="00254DBE">
        <w:t>a</w:t>
      </w:r>
      <w:r w:rsidR="00EF1385">
        <w:t xml:space="preserve"> </w:t>
      </w:r>
      <w:r w:rsidR="00254DBE">
        <w:t>broad</w:t>
      </w:r>
      <w:r w:rsidR="00EF1385">
        <w:t xml:space="preserve"> </w:t>
      </w:r>
      <w:r w:rsidR="00254DBE">
        <w:t>range</w:t>
      </w:r>
      <w:r w:rsidR="00EF1385">
        <w:t xml:space="preserve"> </w:t>
      </w:r>
      <w:r w:rsidR="00254DBE">
        <w:t>of</w:t>
      </w:r>
      <w:r w:rsidR="00EF1385">
        <w:t xml:space="preserve"> </w:t>
      </w:r>
      <w:r w:rsidR="00254DBE">
        <w:t>pr</w:t>
      </w:r>
      <w:r w:rsidR="00724532">
        <w:t>ofessions</w:t>
      </w:r>
      <w:r w:rsidR="00EF1385">
        <w:t xml:space="preserve"> </w:t>
      </w:r>
      <w:r w:rsidR="00724532">
        <w:t>and</w:t>
      </w:r>
      <w:r w:rsidR="00EF1385">
        <w:t xml:space="preserve"> </w:t>
      </w:r>
      <w:r w:rsidR="00724532">
        <w:t>type</w:t>
      </w:r>
      <w:r w:rsidR="00EF1385">
        <w:t xml:space="preserve"> </w:t>
      </w:r>
      <w:r w:rsidR="00724532">
        <w:t>of</w:t>
      </w:r>
      <w:r w:rsidR="00EF1385">
        <w:t xml:space="preserve"> </w:t>
      </w:r>
      <w:r w:rsidR="00727A87">
        <w:t>role</w:t>
      </w:r>
      <w:r w:rsidR="00724532">
        <w:t>.</w:t>
      </w:r>
      <w:r w:rsidR="00EF1385">
        <w:t xml:space="preserve"> </w:t>
      </w:r>
      <w:r w:rsidR="00615015">
        <w:t>Once</w:t>
      </w:r>
      <w:r w:rsidR="00EF1385">
        <w:t xml:space="preserve"> </w:t>
      </w:r>
      <w:r w:rsidR="00615015">
        <w:t>located,</w:t>
      </w:r>
      <w:r w:rsidR="00EF1385">
        <w:t xml:space="preserve"> </w:t>
      </w:r>
      <w:r w:rsidR="00615015">
        <w:t>the</w:t>
      </w:r>
      <w:r w:rsidR="00EF1385">
        <w:t xml:space="preserve"> </w:t>
      </w:r>
      <w:r w:rsidR="00615015">
        <w:t>homepage</w:t>
      </w:r>
      <w:r w:rsidR="00EF1385">
        <w:t xml:space="preserve"> </w:t>
      </w:r>
      <w:r w:rsidR="00615015">
        <w:t>was</w:t>
      </w:r>
      <w:r w:rsidR="00EF1385">
        <w:t xml:space="preserve"> </w:t>
      </w:r>
      <w:r w:rsidR="00AC3ED1">
        <w:t>scrutinized</w:t>
      </w:r>
      <w:r w:rsidR="00EF1385">
        <w:t xml:space="preserve"> </w:t>
      </w:r>
      <w:r w:rsidR="00AC3ED1">
        <w:t>for</w:t>
      </w:r>
      <w:r w:rsidR="00EF1385">
        <w:t xml:space="preserve"> </w:t>
      </w:r>
      <w:r w:rsidR="00584602">
        <w:t>information,</w:t>
      </w:r>
      <w:r w:rsidR="00EF1385">
        <w:t xml:space="preserve"> </w:t>
      </w:r>
      <w:r w:rsidR="00584602">
        <w:t>clicking</w:t>
      </w:r>
      <w:r w:rsidR="00EF1385">
        <w:t xml:space="preserve"> </w:t>
      </w:r>
      <w:r w:rsidR="00584602">
        <w:t>on</w:t>
      </w:r>
      <w:r w:rsidR="00EF1385">
        <w:t xml:space="preserve"> </w:t>
      </w:r>
      <w:r w:rsidR="00584602">
        <w:t>possible</w:t>
      </w:r>
      <w:r w:rsidR="00EF1385">
        <w:t xml:space="preserve"> </w:t>
      </w:r>
      <w:r w:rsidR="00584602">
        <w:t>links</w:t>
      </w:r>
      <w:r w:rsidR="00EF1385">
        <w:t xml:space="preserve"> </w:t>
      </w:r>
      <w:r w:rsidR="00584602">
        <w:t>if</w:t>
      </w:r>
      <w:r w:rsidR="00EF1385">
        <w:t xml:space="preserve"> </w:t>
      </w:r>
      <w:r w:rsidR="00584602">
        <w:t>no</w:t>
      </w:r>
      <w:r w:rsidR="00EF1385">
        <w:t xml:space="preserve"> </w:t>
      </w:r>
      <w:r w:rsidR="00584602">
        <w:t>clear</w:t>
      </w:r>
      <w:r w:rsidR="00EF1385">
        <w:t xml:space="preserve"> </w:t>
      </w:r>
      <w:r w:rsidR="00584602">
        <w:t>one</w:t>
      </w:r>
      <w:r w:rsidR="00EF1385">
        <w:t xml:space="preserve"> </w:t>
      </w:r>
      <w:r w:rsidR="00584602">
        <w:t>was</w:t>
      </w:r>
      <w:r w:rsidR="00EF1385">
        <w:t xml:space="preserve"> </w:t>
      </w:r>
      <w:r w:rsidR="00584602">
        <w:t>available</w:t>
      </w:r>
      <w:r w:rsidR="00AF6F3C">
        <w:t>.</w:t>
      </w:r>
      <w:r w:rsidR="00EF1385">
        <w:t xml:space="preserve"> </w:t>
      </w:r>
      <w:r w:rsidR="000F4CAC">
        <w:t>The</w:t>
      </w:r>
      <w:r w:rsidR="00EF1385">
        <w:t xml:space="preserve"> </w:t>
      </w:r>
      <w:r w:rsidR="000F4CAC">
        <w:t>Equality</w:t>
      </w:r>
      <w:r w:rsidR="00EF1385">
        <w:t xml:space="preserve"> </w:t>
      </w:r>
      <w:r w:rsidR="000F4CAC">
        <w:t>&amp;</w:t>
      </w:r>
      <w:r w:rsidR="00EF1385">
        <w:t xml:space="preserve"> </w:t>
      </w:r>
      <w:r w:rsidR="000F4CAC">
        <w:t>Diversity</w:t>
      </w:r>
      <w:r w:rsidR="00EF1385">
        <w:t xml:space="preserve"> </w:t>
      </w:r>
      <w:r w:rsidR="000F4CAC">
        <w:t>(or</w:t>
      </w:r>
      <w:r w:rsidR="00EF1385">
        <w:t xml:space="preserve"> </w:t>
      </w:r>
      <w:r w:rsidR="000F4CAC">
        <w:t>equivalent)</w:t>
      </w:r>
      <w:r w:rsidR="00EF1385">
        <w:t xml:space="preserve"> </w:t>
      </w:r>
      <w:r w:rsidR="0064618D">
        <w:t>section</w:t>
      </w:r>
      <w:r w:rsidR="00EF1385">
        <w:t xml:space="preserve"> </w:t>
      </w:r>
      <w:r w:rsidR="0064618D">
        <w:t>or</w:t>
      </w:r>
      <w:r w:rsidR="00EF1385">
        <w:t xml:space="preserve"> </w:t>
      </w:r>
      <w:r w:rsidR="000F4CAC">
        <w:t>Policy</w:t>
      </w:r>
      <w:r w:rsidR="00EF1385">
        <w:t xml:space="preserve"> </w:t>
      </w:r>
      <w:r w:rsidR="000F4CAC">
        <w:t>was</w:t>
      </w:r>
      <w:r w:rsidR="00EF1385">
        <w:t xml:space="preserve"> </w:t>
      </w:r>
      <w:r w:rsidR="0064618D">
        <w:t>located</w:t>
      </w:r>
      <w:r w:rsidR="00EF1385">
        <w:t xml:space="preserve"> </w:t>
      </w:r>
      <w:r w:rsidR="0064618D">
        <w:t>(if</w:t>
      </w:r>
      <w:r w:rsidR="00EF1385">
        <w:t xml:space="preserve"> </w:t>
      </w:r>
      <w:r w:rsidR="0064618D">
        <w:t>available)</w:t>
      </w:r>
      <w:r w:rsidR="008D0C09">
        <w:t>,</w:t>
      </w:r>
      <w:r w:rsidR="00EF1385">
        <w:t xml:space="preserve"> </w:t>
      </w:r>
      <w:r w:rsidR="008D0C09">
        <w:t>and</w:t>
      </w:r>
      <w:r w:rsidR="00EF1385">
        <w:t xml:space="preserve"> </w:t>
      </w:r>
      <w:r w:rsidR="008D0C09">
        <w:t>information</w:t>
      </w:r>
      <w:r w:rsidR="00EF1385">
        <w:t xml:space="preserve"> </w:t>
      </w:r>
      <w:r w:rsidR="008D0C09">
        <w:t>reviewed</w:t>
      </w:r>
      <w:r w:rsidR="00E36004" w:rsidRPr="00D71559">
        <w:t>,</w:t>
      </w:r>
      <w:r w:rsidR="00EF1385">
        <w:t xml:space="preserve"> </w:t>
      </w:r>
      <w:r w:rsidR="00E36004" w:rsidRPr="00D71559">
        <w:t>including</w:t>
      </w:r>
      <w:r w:rsidR="00EF1385">
        <w:t xml:space="preserve"> </w:t>
      </w:r>
      <w:r w:rsidR="00796C22">
        <w:t>any</w:t>
      </w:r>
      <w:r w:rsidR="00EF1385">
        <w:t xml:space="preserve"> </w:t>
      </w:r>
      <w:r w:rsidR="00E36004" w:rsidRPr="00D71559">
        <w:t>statements</w:t>
      </w:r>
      <w:r w:rsidR="00EF1385">
        <w:t xml:space="preserve"> </w:t>
      </w:r>
      <w:r w:rsidR="00796C22">
        <w:t>or</w:t>
      </w:r>
      <w:r w:rsidR="00EF1385">
        <w:t xml:space="preserve"> </w:t>
      </w:r>
      <w:r w:rsidR="00796C22">
        <w:t>initiatives</w:t>
      </w:r>
      <w:r w:rsidR="00EF1385">
        <w:t xml:space="preserve"> </w:t>
      </w:r>
      <w:r w:rsidR="00CC207F">
        <w:t>for</w:t>
      </w:r>
      <w:r w:rsidR="00EF1385">
        <w:t xml:space="preserve"> </w:t>
      </w:r>
      <w:r w:rsidR="00CC207F">
        <w:t>refugees</w:t>
      </w:r>
      <w:r w:rsidR="00EF1385">
        <w:t xml:space="preserve"> </w:t>
      </w:r>
      <w:r w:rsidR="00CC207F">
        <w:t>or</w:t>
      </w:r>
      <w:r w:rsidR="00EF1385">
        <w:t xml:space="preserve"> </w:t>
      </w:r>
      <w:r w:rsidR="00CC207F">
        <w:t>others</w:t>
      </w:r>
      <w:r w:rsidR="00EF1385">
        <w:t xml:space="preserve"> </w:t>
      </w:r>
      <w:r w:rsidR="00CC207F">
        <w:t>with</w:t>
      </w:r>
      <w:r w:rsidR="00EF1385">
        <w:t xml:space="preserve"> </w:t>
      </w:r>
      <w:r w:rsidR="00CC207F">
        <w:t>overseas</w:t>
      </w:r>
      <w:r w:rsidR="00EF1385">
        <w:t xml:space="preserve"> </w:t>
      </w:r>
      <w:r w:rsidR="00CC207F">
        <w:t>qualifications</w:t>
      </w:r>
      <w:r w:rsidR="00E36004" w:rsidRPr="00D71559">
        <w:t>.</w:t>
      </w:r>
      <w:r w:rsidR="00EF1385">
        <w:t xml:space="preserve"> </w:t>
      </w:r>
      <w:r w:rsidR="00AE78C0">
        <w:t>If</w:t>
      </w:r>
      <w:r w:rsidR="00EF1385">
        <w:t xml:space="preserve"> </w:t>
      </w:r>
      <w:r w:rsidR="00AE78C0">
        <w:t>the</w:t>
      </w:r>
      <w:r w:rsidR="00EF1385">
        <w:t xml:space="preserve"> </w:t>
      </w:r>
      <w:r w:rsidR="00AE78C0">
        <w:t>website</w:t>
      </w:r>
      <w:r w:rsidR="00EF1385">
        <w:t xml:space="preserve"> </w:t>
      </w:r>
      <w:r w:rsidR="00AE78C0">
        <w:t>had</w:t>
      </w:r>
      <w:r w:rsidR="00EF1385">
        <w:t xml:space="preserve"> </w:t>
      </w:r>
      <w:r w:rsidR="00AE78C0">
        <w:t>a</w:t>
      </w:r>
      <w:r w:rsidR="00EF1385">
        <w:t xml:space="preserve"> </w:t>
      </w:r>
      <w:r w:rsidR="00AE78C0">
        <w:t>search</w:t>
      </w:r>
      <w:r w:rsidR="00EF1385">
        <w:t xml:space="preserve"> </w:t>
      </w:r>
      <w:r w:rsidR="00AE78C0">
        <w:t>function,</w:t>
      </w:r>
      <w:r w:rsidR="00EF1385">
        <w:t xml:space="preserve"> </w:t>
      </w:r>
      <w:r w:rsidR="009330E4">
        <w:t>then</w:t>
      </w:r>
      <w:r w:rsidR="00EF1385">
        <w:t xml:space="preserve"> </w:t>
      </w:r>
      <w:r w:rsidR="009330E4">
        <w:t>keywords</w:t>
      </w:r>
      <w:r w:rsidR="00EF1385">
        <w:t xml:space="preserve"> </w:t>
      </w:r>
      <w:r w:rsidR="009330E4">
        <w:t>such</w:t>
      </w:r>
      <w:r w:rsidR="00EF1385">
        <w:t xml:space="preserve"> </w:t>
      </w:r>
      <w:r w:rsidR="009330E4">
        <w:t>as</w:t>
      </w:r>
      <w:r w:rsidR="00EF1385">
        <w:t xml:space="preserve"> </w:t>
      </w:r>
      <w:r w:rsidR="009330E4">
        <w:t>“refugee”,</w:t>
      </w:r>
      <w:r w:rsidR="00EF1385">
        <w:t xml:space="preserve"> </w:t>
      </w:r>
      <w:r w:rsidR="009330E4">
        <w:t>“asylum”</w:t>
      </w:r>
      <w:r w:rsidR="00EF1385">
        <w:t xml:space="preserve"> </w:t>
      </w:r>
      <w:r w:rsidR="009330E4">
        <w:t>and</w:t>
      </w:r>
      <w:r w:rsidR="00EF1385">
        <w:t xml:space="preserve"> </w:t>
      </w:r>
      <w:r w:rsidR="009330E4">
        <w:t>“overseas”</w:t>
      </w:r>
      <w:r w:rsidR="00EF1385">
        <w:t xml:space="preserve"> </w:t>
      </w:r>
      <w:r w:rsidR="00EE41E7">
        <w:t>or</w:t>
      </w:r>
      <w:r w:rsidR="00EF1385">
        <w:t xml:space="preserve"> </w:t>
      </w:r>
      <w:r w:rsidR="00EE41E7">
        <w:t>“overseas</w:t>
      </w:r>
      <w:r w:rsidR="00EF1385">
        <w:t xml:space="preserve"> </w:t>
      </w:r>
      <w:r w:rsidR="00EE41E7">
        <w:t>qualifications”</w:t>
      </w:r>
      <w:r w:rsidR="00EF1385">
        <w:t xml:space="preserve"> </w:t>
      </w:r>
      <w:r w:rsidR="009330E4">
        <w:t>were</w:t>
      </w:r>
      <w:r w:rsidR="00EF1385">
        <w:t xml:space="preserve"> </w:t>
      </w:r>
      <w:r w:rsidR="009330E4">
        <w:t>used</w:t>
      </w:r>
      <w:r w:rsidR="0049009C">
        <w:t>.</w:t>
      </w:r>
      <w:r w:rsidR="00EF1385">
        <w:t xml:space="preserve"> </w:t>
      </w:r>
      <w:r w:rsidR="000F69C8">
        <w:t>Google</w:t>
      </w:r>
      <w:r w:rsidR="00EF1385">
        <w:t xml:space="preserve"> </w:t>
      </w:r>
      <w:r w:rsidR="000F69C8">
        <w:t>or</w:t>
      </w:r>
      <w:r w:rsidR="00EF1385">
        <w:t xml:space="preserve"> </w:t>
      </w:r>
      <w:r w:rsidR="000F69C8">
        <w:t>the</w:t>
      </w:r>
      <w:r w:rsidR="00EF1385">
        <w:t xml:space="preserve"> </w:t>
      </w:r>
      <w:r w:rsidR="0006122D">
        <w:t>&lt;</w:t>
      </w:r>
      <w:proofErr w:type="spellStart"/>
      <w:r w:rsidR="007E65FF" w:rsidRPr="000F69C8">
        <w:rPr>
          <w:i/>
          <w:iCs/>
        </w:rPr>
        <w:t>Ctrl+F</w:t>
      </w:r>
      <w:proofErr w:type="spellEnd"/>
      <w:r w:rsidR="0006122D">
        <w:rPr>
          <w:i/>
          <w:iCs/>
        </w:rPr>
        <w:t>&gt;</w:t>
      </w:r>
      <w:r w:rsidR="00EF1385">
        <w:t xml:space="preserve"> </w:t>
      </w:r>
      <w:r w:rsidR="000F69C8">
        <w:t>function</w:t>
      </w:r>
      <w:r w:rsidR="00EF1385">
        <w:t xml:space="preserve"> </w:t>
      </w:r>
      <w:r w:rsidR="000F69C8">
        <w:t>was</w:t>
      </w:r>
      <w:r w:rsidR="00EF1385">
        <w:t xml:space="preserve"> </w:t>
      </w:r>
      <w:r w:rsidR="000F69C8">
        <w:t>used</w:t>
      </w:r>
      <w:r w:rsidR="00EF1385">
        <w:t xml:space="preserve"> </w:t>
      </w:r>
      <w:r w:rsidR="000F69C8">
        <w:t>alternatively.</w:t>
      </w:r>
      <w:r w:rsidR="00EF1385">
        <w:t xml:space="preserve"> </w:t>
      </w:r>
      <w:r w:rsidR="008B7B5A">
        <w:t>Information</w:t>
      </w:r>
      <w:r w:rsidR="00EF1385">
        <w:t xml:space="preserve"> </w:t>
      </w:r>
      <w:r w:rsidR="008B7B5A">
        <w:t>corresponding</w:t>
      </w:r>
      <w:r w:rsidR="00EF1385">
        <w:t xml:space="preserve"> </w:t>
      </w:r>
      <w:r w:rsidR="008B7B5A">
        <w:t>to</w:t>
      </w:r>
      <w:r w:rsidR="00EF1385">
        <w:t xml:space="preserve"> </w:t>
      </w:r>
      <w:r w:rsidR="008B7B5A">
        <w:t>the</w:t>
      </w:r>
      <w:r w:rsidR="00EF1385">
        <w:t xml:space="preserve"> </w:t>
      </w:r>
      <w:r w:rsidR="008B7B5A">
        <w:t>criteria</w:t>
      </w:r>
      <w:r w:rsidR="00EF1385">
        <w:t xml:space="preserve"> </w:t>
      </w:r>
      <w:r w:rsidR="008B7B5A">
        <w:t>above</w:t>
      </w:r>
      <w:r w:rsidR="00EF1385">
        <w:t xml:space="preserve"> </w:t>
      </w:r>
      <w:r w:rsidR="008B7B5A">
        <w:t>was</w:t>
      </w:r>
      <w:r w:rsidR="00EF1385">
        <w:t xml:space="preserve"> </w:t>
      </w:r>
      <w:r w:rsidR="008B7B5A">
        <w:t>noted</w:t>
      </w:r>
      <w:r w:rsidR="00EF1385">
        <w:t xml:space="preserve"> </w:t>
      </w:r>
      <w:r w:rsidR="008B7B5A">
        <w:t>for</w:t>
      </w:r>
      <w:r w:rsidR="00EF1385">
        <w:t xml:space="preserve"> </w:t>
      </w:r>
      <w:r w:rsidR="008B7B5A">
        <w:t>each</w:t>
      </w:r>
      <w:r w:rsidR="00EF1385">
        <w:t xml:space="preserve"> </w:t>
      </w:r>
      <w:r w:rsidR="008B7B5A">
        <w:t>organisation.</w:t>
      </w:r>
    </w:p>
    <w:p w14:paraId="46D93C39" w14:textId="5E5DBFFA" w:rsidR="0078503A" w:rsidRDefault="00715526" w:rsidP="00D71559">
      <w:r>
        <w:lastRenderedPageBreak/>
        <w:t>The</w:t>
      </w:r>
      <w:r w:rsidR="00EF1385">
        <w:t xml:space="preserve"> </w:t>
      </w:r>
      <w:r>
        <w:t>review</w:t>
      </w:r>
      <w:r w:rsidR="00EF1385">
        <w:t xml:space="preserve"> </w:t>
      </w:r>
      <w:r>
        <w:t>was</w:t>
      </w:r>
      <w:r w:rsidR="00EF1385">
        <w:t xml:space="preserve"> </w:t>
      </w:r>
      <w:r w:rsidR="00395423">
        <w:t>mainly</w:t>
      </w:r>
      <w:r w:rsidR="00EF1385">
        <w:t xml:space="preserve"> </w:t>
      </w:r>
      <w:r>
        <w:t>conducted</w:t>
      </w:r>
      <w:r w:rsidR="00EF1385">
        <w:t xml:space="preserve"> </w:t>
      </w:r>
      <w:r>
        <w:t>between</w:t>
      </w:r>
      <w:r w:rsidR="00EF1385">
        <w:t xml:space="preserve"> </w:t>
      </w:r>
      <w:r>
        <w:t>mid-</w:t>
      </w:r>
      <w:r w:rsidR="005E658F">
        <w:t>December</w:t>
      </w:r>
      <w:r w:rsidR="00EF1385">
        <w:t xml:space="preserve"> </w:t>
      </w:r>
      <w:r w:rsidR="005E658F">
        <w:t>2021</w:t>
      </w:r>
      <w:r w:rsidR="00EF1385">
        <w:t xml:space="preserve"> </w:t>
      </w:r>
      <w:r w:rsidR="005E658F">
        <w:t>and</w:t>
      </w:r>
      <w:r w:rsidR="00EF1385">
        <w:t xml:space="preserve"> </w:t>
      </w:r>
      <w:r w:rsidR="005E658F">
        <w:t>March</w:t>
      </w:r>
      <w:r w:rsidR="00EF1385">
        <w:t xml:space="preserve"> </w:t>
      </w:r>
      <w:r w:rsidR="005E658F">
        <w:t>2022</w:t>
      </w:r>
      <w:r w:rsidR="00395423">
        <w:t>.</w:t>
      </w:r>
      <w:r w:rsidR="00EF1385">
        <w:t xml:space="preserve"> </w:t>
      </w:r>
      <w:r w:rsidR="004834FA">
        <w:t>Some</w:t>
      </w:r>
      <w:r w:rsidR="00EF1385">
        <w:t xml:space="preserve"> </w:t>
      </w:r>
      <w:r w:rsidR="004834FA">
        <w:t>further</w:t>
      </w:r>
      <w:r w:rsidR="00EF1385">
        <w:t xml:space="preserve"> </w:t>
      </w:r>
      <w:r w:rsidR="004834FA">
        <w:t>reviews</w:t>
      </w:r>
      <w:r w:rsidR="00EF1385">
        <w:t xml:space="preserve"> </w:t>
      </w:r>
      <w:r w:rsidR="004834FA">
        <w:t>were</w:t>
      </w:r>
      <w:r w:rsidR="00EF1385">
        <w:t xml:space="preserve"> </w:t>
      </w:r>
      <w:r w:rsidR="004834FA">
        <w:t>conducted</w:t>
      </w:r>
      <w:r w:rsidR="00EF1385">
        <w:t xml:space="preserve"> </w:t>
      </w:r>
      <w:r w:rsidR="004834FA">
        <w:t>later</w:t>
      </w:r>
      <w:r w:rsidR="00EF1385">
        <w:t xml:space="preserve"> </w:t>
      </w:r>
      <w:r w:rsidR="004834FA">
        <w:t>in</w:t>
      </w:r>
      <w:r w:rsidR="00EF1385">
        <w:t xml:space="preserve"> </w:t>
      </w:r>
      <w:r w:rsidR="004834FA">
        <w:t>2022</w:t>
      </w:r>
      <w:r w:rsidR="00EF1385">
        <w:t xml:space="preserve"> </w:t>
      </w:r>
      <w:r w:rsidR="00676AE8">
        <w:t>if</w:t>
      </w:r>
      <w:r w:rsidR="00EF1385">
        <w:t xml:space="preserve"> </w:t>
      </w:r>
      <w:r w:rsidR="00676AE8">
        <w:t>a</w:t>
      </w:r>
      <w:r w:rsidR="00EF1385">
        <w:t xml:space="preserve"> </w:t>
      </w:r>
      <w:r w:rsidR="00676AE8">
        <w:t>refugee</w:t>
      </w:r>
      <w:r w:rsidR="00EF1385">
        <w:t xml:space="preserve"> </w:t>
      </w:r>
      <w:r w:rsidR="00676AE8">
        <w:t>interview</w:t>
      </w:r>
      <w:r w:rsidR="00EF1385">
        <w:t xml:space="preserve"> </w:t>
      </w:r>
      <w:r w:rsidR="00676AE8">
        <w:t>participant</w:t>
      </w:r>
      <w:r w:rsidR="00EF1385">
        <w:t xml:space="preserve"> </w:t>
      </w:r>
      <w:r w:rsidR="001A7E3B">
        <w:t>(see</w:t>
      </w:r>
      <w:r w:rsidR="00EF1385">
        <w:t xml:space="preserve"> </w:t>
      </w:r>
      <w:r w:rsidR="001A7E3B">
        <w:t>below)</w:t>
      </w:r>
      <w:r w:rsidR="00EF1385">
        <w:t xml:space="preserve"> </w:t>
      </w:r>
      <w:r w:rsidR="006C0DB5">
        <w:t>was</w:t>
      </w:r>
      <w:r w:rsidR="00EF1385">
        <w:t xml:space="preserve"> </w:t>
      </w:r>
      <w:r w:rsidR="00311836">
        <w:t>from</w:t>
      </w:r>
      <w:r w:rsidR="00EF1385">
        <w:t xml:space="preserve"> </w:t>
      </w:r>
      <w:r w:rsidR="00311836">
        <w:t>a</w:t>
      </w:r>
      <w:r w:rsidR="00EF1385">
        <w:t xml:space="preserve"> </w:t>
      </w:r>
      <w:r w:rsidR="00311836">
        <w:t>profession</w:t>
      </w:r>
      <w:r w:rsidR="00EF1385">
        <w:t xml:space="preserve"> </w:t>
      </w:r>
      <w:r w:rsidR="00311836">
        <w:t>not</w:t>
      </w:r>
      <w:r w:rsidR="00EF1385">
        <w:t xml:space="preserve"> </w:t>
      </w:r>
      <w:r w:rsidR="00311836">
        <w:t>covered</w:t>
      </w:r>
      <w:r w:rsidR="00EF1385">
        <w:t xml:space="preserve"> </w:t>
      </w:r>
      <w:r w:rsidR="00311836">
        <w:t>in</w:t>
      </w:r>
      <w:r w:rsidR="00EF1385">
        <w:t xml:space="preserve"> </w:t>
      </w:r>
      <w:r w:rsidR="00311836">
        <w:t>the</w:t>
      </w:r>
      <w:r w:rsidR="00EF1385">
        <w:t xml:space="preserve"> </w:t>
      </w:r>
      <w:r w:rsidR="00311836">
        <w:t>original</w:t>
      </w:r>
      <w:r w:rsidR="00EF1385">
        <w:t xml:space="preserve"> </w:t>
      </w:r>
      <w:r w:rsidR="00311836">
        <w:t>review.</w:t>
      </w:r>
      <w:r w:rsidR="00EF1385">
        <w:t xml:space="preserve"> </w:t>
      </w:r>
      <w:r w:rsidR="00311836">
        <w:t>This</w:t>
      </w:r>
      <w:r w:rsidR="00EF1385">
        <w:t xml:space="preserve"> </w:t>
      </w:r>
      <w:r w:rsidR="00311836">
        <w:t>allowed</w:t>
      </w:r>
      <w:r w:rsidR="00EF1385">
        <w:t xml:space="preserve"> </w:t>
      </w:r>
      <w:r w:rsidR="00311836">
        <w:t>us</w:t>
      </w:r>
      <w:r w:rsidR="00EF1385">
        <w:t xml:space="preserve"> </w:t>
      </w:r>
      <w:r w:rsidR="00311836">
        <w:t>to</w:t>
      </w:r>
      <w:r w:rsidR="00EF1385">
        <w:t xml:space="preserve"> </w:t>
      </w:r>
      <w:r w:rsidR="00311836">
        <w:t>understand</w:t>
      </w:r>
      <w:r w:rsidR="00EF1385">
        <w:t xml:space="preserve"> </w:t>
      </w:r>
      <w:r w:rsidR="00311836">
        <w:t>what</w:t>
      </w:r>
      <w:r w:rsidR="00EF1385">
        <w:t xml:space="preserve"> </w:t>
      </w:r>
      <w:r w:rsidR="00311836">
        <w:t>was</w:t>
      </w:r>
      <w:r w:rsidR="00EF1385">
        <w:t xml:space="preserve"> </w:t>
      </w:r>
      <w:r w:rsidR="00311836">
        <w:t>(or</w:t>
      </w:r>
      <w:r w:rsidR="00EF1385">
        <w:t xml:space="preserve"> </w:t>
      </w:r>
      <w:r w:rsidR="00311836">
        <w:t>was</w:t>
      </w:r>
      <w:r w:rsidR="00EF1385">
        <w:t xml:space="preserve"> </w:t>
      </w:r>
      <w:r w:rsidR="00311836">
        <w:t>not)</w:t>
      </w:r>
      <w:r w:rsidR="00EF1385">
        <w:t xml:space="preserve"> </w:t>
      </w:r>
      <w:r w:rsidR="00311836">
        <w:t>potentially</w:t>
      </w:r>
      <w:r w:rsidR="00EF1385">
        <w:t xml:space="preserve"> </w:t>
      </w:r>
      <w:r w:rsidR="00311836">
        <w:t>available</w:t>
      </w:r>
      <w:r w:rsidR="00EF1385">
        <w:t xml:space="preserve"> </w:t>
      </w:r>
      <w:r w:rsidR="00311836">
        <w:t>to</w:t>
      </w:r>
      <w:r w:rsidR="00EF1385">
        <w:t xml:space="preserve"> </w:t>
      </w:r>
      <w:r w:rsidR="00311836">
        <w:t>that</w:t>
      </w:r>
      <w:r w:rsidR="00EF1385">
        <w:t xml:space="preserve"> </w:t>
      </w:r>
      <w:r w:rsidR="00E02467">
        <w:t>person.</w:t>
      </w:r>
    </w:p>
    <w:p w14:paraId="672D7EEA" w14:textId="60031DAC" w:rsidR="0078503A" w:rsidRDefault="00EA032A" w:rsidP="00D71559">
      <w:r>
        <w:t>Analysis</w:t>
      </w:r>
      <w:r w:rsidR="00EF1385">
        <w:t xml:space="preserve"> </w:t>
      </w:r>
      <w:r w:rsidR="00BC4B42">
        <w:t>of</w:t>
      </w:r>
      <w:r w:rsidR="00EF1385">
        <w:t xml:space="preserve"> </w:t>
      </w:r>
      <w:r w:rsidR="00BC4B42">
        <w:t>these</w:t>
      </w:r>
      <w:r w:rsidR="00EF1385">
        <w:t xml:space="preserve"> </w:t>
      </w:r>
      <w:r w:rsidR="00BC4B42">
        <w:t>data</w:t>
      </w:r>
      <w:r w:rsidR="00EF1385">
        <w:t xml:space="preserve"> </w:t>
      </w:r>
      <w:r w:rsidR="00BC4B42">
        <w:t>will</w:t>
      </w:r>
      <w:r w:rsidR="00EF1385">
        <w:t xml:space="preserve"> </w:t>
      </w:r>
      <w:r w:rsidR="00BC4B42">
        <w:t>be</w:t>
      </w:r>
      <w:r w:rsidR="00EF1385">
        <w:t xml:space="preserve"> </w:t>
      </w:r>
      <w:r w:rsidR="00BC4B42">
        <w:t>conducted</w:t>
      </w:r>
      <w:r w:rsidR="00EF1385">
        <w:t xml:space="preserve"> </w:t>
      </w:r>
      <w:r w:rsidR="00BC4B42">
        <w:t>alongside</w:t>
      </w:r>
      <w:r w:rsidR="00EF1385">
        <w:t xml:space="preserve"> </w:t>
      </w:r>
      <w:r w:rsidR="00BC4B42">
        <w:t>information</w:t>
      </w:r>
      <w:r w:rsidR="00EF1385">
        <w:t xml:space="preserve"> </w:t>
      </w:r>
      <w:r w:rsidR="00BC4B42">
        <w:t>from</w:t>
      </w:r>
      <w:r w:rsidR="00EF1385">
        <w:t xml:space="preserve"> </w:t>
      </w:r>
      <w:r w:rsidR="00744ABE">
        <w:t>the</w:t>
      </w:r>
      <w:r w:rsidR="00EF1385">
        <w:t xml:space="preserve"> </w:t>
      </w:r>
      <w:r w:rsidR="00FD2DC1">
        <w:t>UK</w:t>
      </w:r>
      <w:r w:rsidR="00EF1385">
        <w:t xml:space="preserve"> </w:t>
      </w:r>
      <w:r w:rsidR="00FD2DC1">
        <w:t>Government</w:t>
      </w:r>
      <w:r w:rsidR="00EF1385">
        <w:t xml:space="preserve"> </w:t>
      </w:r>
      <w:r w:rsidR="00420753" w:rsidRPr="00420753">
        <w:t>Department</w:t>
      </w:r>
      <w:r w:rsidR="00EF1385">
        <w:t xml:space="preserve"> </w:t>
      </w:r>
      <w:r w:rsidR="00420753" w:rsidRPr="00420753">
        <w:t>for</w:t>
      </w:r>
      <w:r w:rsidR="00EF1385">
        <w:t xml:space="preserve"> </w:t>
      </w:r>
      <w:r w:rsidR="00420753" w:rsidRPr="00420753">
        <w:t>Business,</w:t>
      </w:r>
      <w:r w:rsidR="00EF1385">
        <w:t xml:space="preserve"> </w:t>
      </w:r>
      <w:r w:rsidR="00420753" w:rsidRPr="00420753">
        <w:t>Energy</w:t>
      </w:r>
      <w:r w:rsidR="00EF1385">
        <w:t xml:space="preserve"> </w:t>
      </w:r>
      <w:r w:rsidR="00420753" w:rsidRPr="00420753">
        <w:t>and</w:t>
      </w:r>
      <w:r w:rsidR="00EF1385">
        <w:t xml:space="preserve"> </w:t>
      </w:r>
      <w:r w:rsidR="00420753" w:rsidRPr="00420753">
        <w:t>Industrial</w:t>
      </w:r>
      <w:r w:rsidR="00EF1385">
        <w:t xml:space="preserve"> </w:t>
      </w:r>
      <w:r w:rsidR="00420753" w:rsidRPr="00420753">
        <w:t>Strategy</w:t>
      </w:r>
      <w:r w:rsidR="00EF1385">
        <w:t xml:space="preserve"> </w:t>
      </w:r>
      <w:r w:rsidR="00FD2DC1">
        <w:t>(</w:t>
      </w:r>
      <w:r w:rsidR="00744ABE">
        <w:t>BEIS</w:t>
      </w:r>
      <w:r w:rsidR="00FD2DC1">
        <w:t>)</w:t>
      </w:r>
      <w:r w:rsidR="00EF1385">
        <w:t xml:space="preserve"> </w:t>
      </w:r>
      <w:r w:rsidR="00FD2DC1" w:rsidRPr="00FD2DC1">
        <w:t>The</w:t>
      </w:r>
      <w:r w:rsidR="00EF1385">
        <w:t xml:space="preserve"> </w:t>
      </w:r>
      <w:r w:rsidR="00FD2DC1" w:rsidRPr="00FD2DC1">
        <w:t>Recognition</w:t>
      </w:r>
      <w:r w:rsidR="00EF1385">
        <w:t xml:space="preserve"> </w:t>
      </w:r>
      <w:r w:rsidR="00FD2DC1" w:rsidRPr="00FD2DC1">
        <w:t>of</w:t>
      </w:r>
      <w:r w:rsidR="00EF1385">
        <w:t xml:space="preserve"> </w:t>
      </w:r>
      <w:r w:rsidR="00FD2DC1" w:rsidRPr="00FD2DC1">
        <w:t>Professional</w:t>
      </w:r>
      <w:r w:rsidR="00EF1385">
        <w:t xml:space="preserve"> </w:t>
      </w:r>
      <w:r w:rsidR="00FD2DC1" w:rsidRPr="00FD2DC1">
        <w:t>Qualifications</w:t>
      </w:r>
      <w:r w:rsidR="00EF1385">
        <w:t xml:space="preserve"> </w:t>
      </w:r>
      <w:r w:rsidR="00FD2DC1" w:rsidRPr="00FD2DC1">
        <w:t>and</w:t>
      </w:r>
      <w:r w:rsidR="00EF1385">
        <w:t xml:space="preserve"> </w:t>
      </w:r>
      <w:r w:rsidR="00FD2DC1" w:rsidRPr="00FD2DC1">
        <w:t>Regulation</w:t>
      </w:r>
      <w:r w:rsidR="00EF1385">
        <w:t xml:space="preserve"> </w:t>
      </w:r>
      <w:r w:rsidR="00FD2DC1" w:rsidRPr="00FD2DC1">
        <w:t>of</w:t>
      </w:r>
      <w:r w:rsidR="00EF1385">
        <w:t xml:space="preserve"> </w:t>
      </w:r>
      <w:r w:rsidR="00FD2DC1" w:rsidRPr="00FD2DC1">
        <w:t>Professions:</w:t>
      </w:r>
      <w:r w:rsidR="00EF1385">
        <w:t xml:space="preserve"> </w:t>
      </w:r>
      <w:r w:rsidR="00FD2DC1" w:rsidRPr="00FD2DC1">
        <w:t>Call</w:t>
      </w:r>
      <w:r w:rsidR="00EF1385">
        <w:t xml:space="preserve"> </w:t>
      </w:r>
      <w:r w:rsidR="00FD2DC1" w:rsidRPr="00FD2DC1">
        <w:t>for</w:t>
      </w:r>
      <w:r w:rsidR="00EF1385">
        <w:t xml:space="preserve"> </w:t>
      </w:r>
      <w:r w:rsidR="00FD2DC1" w:rsidRPr="00FD2DC1">
        <w:t>Evidence</w:t>
      </w:r>
      <w:r w:rsidR="00EF1385">
        <w:t xml:space="preserve"> </w:t>
      </w:r>
      <w:r w:rsidR="008205E2">
        <w:t>(available</w:t>
      </w:r>
      <w:r w:rsidR="00EF1385">
        <w:t xml:space="preserve"> </w:t>
      </w:r>
      <w:hyperlink r:id="rId20" w:history="1">
        <w:r w:rsidR="008205E2">
          <w:rPr>
            <w:rStyle w:val="Hyperlink"/>
          </w:rPr>
          <w:t>here</w:t>
        </w:r>
      </w:hyperlink>
      <w:r w:rsidR="008205E2">
        <w:t>)</w:t>
      </w:r>
      <w:r w:rsidR="00614EF1">
        <w:t>.</w:t>
      </w:r>
      <w:r w:rsidR="00EF1385">
        <w:t xml:space="preserve"> </w:t>
      </w:r>
      <w:r w:rsidR="00161F49">
        <w:t>This</w:t>
      </w:r>
      <w:r w:rsidR="00EF1385">
        <w:t xml:space="preserve"> </w:t>
      </w:r>
      <w:r w:rsidR="00161F49">
        <w:t>w</w:t>
      </w:r>
      <w:r w:rsidR="00AA164D">
        <w:t>as</w:t>
      </w:r>
      <w:r w:rsidR="00EF1385">
        <w:t xml:space="preserve"> </w:t>
      </w:r>
      <w:r w:rsidR="00AA164D">
        <w:t>in</w:t>
      </w:r>
      <w:r w:rsidR="00EF1385">
        <w:t xml:space="preserve"> </w:t>
      </w:r>
      <w:r w:rsidR="00AA164D">
        <w:t>response</w:t>
      </w:r>
      <w:r w:rsidR="00EF1385">
        <w:t xml:space="preserve"> </w:t>
      </w:r>
      <w:r w:rsidR="00AA164D">
        <w:t>to</w:t>
      </w:r>
      <w:r w:rsidR="00EF1385">
        <w:t xml:space="preserve"> </w:t>
      </w:r>
      <w:r w:rsidR="00AA164D">
        <w:t>significant</w:t>
      </w:r>
      <w:r w:rsidR="00EF1385">
        <w:t xml:space="preserve"> </w:t>
      </w:r>
      <w:r w:rsidR="00AA164D">
        <w:t>skills</w:t>
      </w:r>
      <w:r w:rsidR="00EF1385">
        <w:t xml:space="preserve"> </w:t>
      </w:r>
      <w:r w:rsidR="00AA164D">
        <w:t>shortages</w:t>
      </w:r>
      <w:r w:rsidR="00EF1385">
        <w:t xml:space="preserve"> </w:t>
      </w:r>
      <w:r w:rsidR="00AA164D">
        <w:t>following</w:t>
      </w:r>
      <w:r w:rsidR="00EF1385">
        <w:t xml:space="preserve"> </w:t>
      </w:r>
      <w:r w:rsidR="00AA164D">
        <w:t>Brexit,</w:t>
      </w:r>
      <w:r w:rsidR="00EF1385">
        <w:t xml:space="preserve"> </w:t>
      </w:r>
      <w:r w:rsidR="00AA164D">
        <w:t>and</w:t>
      </w:r>
      <w:r w:rsidR="00EF1385">
        <w:t xml:space="preserve"> </w:t>
      </w:r>
      <w:r w:rsidR="00AA164D">
        <w:t>the</w:t>
      </w:r>
      <w:r w:rsidR="00EF1385">
        <w:t xml:space="preserve"> </w:t>
      </w:r>
      <w:r w:rsidR="00AA164D">
        <w:t>need</w:t>
      </w:r>
      <w:r w:rsidR="00EF1385">
        <w:t xml:space="preserve"> </w:t>
      </w:r>
      <w:r w:rsidR="00AA164D">
        <w:t>for</w:t>
      </w:r>
      <w:r w:rsidR="00EF1385">
        <w:t xml:space="preserve"> </w:t>
      </w:r>
      <w:r w:rsidR="00AA164D">
        <w:t>a</w:t>
      </w:r>
      <w:r w:rsidR="00F20CE1">
        <w:t>n</w:t>
      </w:r>
      <w:r w:rsidR="00EF1385">
        <w:t xml:space="preserve"> </w:t>
      </w:r>
      <w:r w:rsidR="00F20CE1">
        <w:t>overarching</w:t>
      </w:r>
      <w:r w:rsidR="00EF1385">
        <w:t xml:space="preserve"> </w:t>
      </w:r>
      <w:r w:rsidR="00655EF2">
        <w:t>regulatory</w:t>
      </w:r>
      <w:r w:rsidR="00EF1385">
        <w:t xml:space="preserve"> </w:t>
      </w:r>
      <w:r w:rsidR="00655EF2">
        <w:t>framework</w:t>
      </w:r>
      <w:r w:rsidR="00EF1385">
        <w:t xml:space="preserve"> </w:t>
      </w:r>
      <w:r w:rsidR="00FD66ED">
        <w:t>outside</w:t>
      </w:r>
      <w:r w:rsidR="00EF1385">
        <w:t xml:space="preserve"> </w:t>
      </w:r>
      <w:r w:rsidR="00FD66ED">
        <w:t>the</w:t>
      </w:r>
      <w:r w:rsidR="00EF1385">
        <w:t xml:space="preserve"> </w:t>
      </w:r>
      <w:r w:rsidR="00FD66ED">
        <w:t>previous</w:t>
      </w:r>
      <w:r w:rsidR="00EF1385">
        <w:t xml:space="preserve"> </w:t>
      </w:r>
      <w:r w:rsidR="00FD66ED">
        <w:t>EU</w:t>
      </w:r>
      <w:r w:rsidR="00EF1385">
        <w:t xml:space="preserve"> </w:t>
      </w:r>
      <w:r w:rsidR="00FD66ED">
        <w:t>system</w:t>
      </w:r>
      <w:r w:rsidR="00EF1385">
        <w:t xml:space="preserve"> </w:t>
      </w:r>
      <w:r w:rsidR="00FD66ED">
        <w:t>and</w:t>
      </w:r>
      <w:r w:rsidR="00EF1385">
        <w:t xml:space="preserve"> </w:t>
      </w:r>
      <w:r w:rsidR="00FD66ED">
        <w:t>which</w:t>
      </w:r>
      <w:r w:rsidR="00EF1385">
        <w:t xml:space="preserve"> </w:t>
      </w:r>
      <w:r w:rsidR="00FD66ED">
        <w:t>applied</w:t>
      </w:r>
      <w:r w:rsidR="00EF1385">
        <w:t xml:space="preserve"> </w:t>
      </w:r>
      <w:r w:rsidR="00FD66ED">
        <w:t>globally.</w:t>
      </w:r>
      <w:r w:rsidR="00EF1385">
        <w:t xml:space="preserve"> </w:t>
      </w:r>
      <w:r w:rsidR="00B41973">
        <w:t>The</w:t>
      </w:r>
      <w:r w:rsidR="00EF1385">
        <w:t xml:space="preserve"> </w:t>
      </w:r>
      <w:r w:rsidR="00B41973">
        <w:t>call</w:t>
      </w:r>
      <w:r w:rsidR="00EF1385">
        <w:t xml:space="preserve"> </w:t>
      </w:r>
      <w:r w:rsidR="00B41973">
        <w:t>for</w:t>
      </w:r>
      <w:r w:rsidR="00EF1385">
        <w:t xml:space="preserve"> </w:t>
      </w:r>
      <w:r w:rsidR="00B41973">
        <w:t>evidence</w:t>
      </w:r>
      <w:r w:rsidR="00EF1385">
        <w:t xml:space="preserve"> </w:t>
      </w:r>
      <w:r w:rsidR="00B41973">
        <w:t>ran</w:t>
      </w:r>
      <w:r w:rsidR="00EF1385">
        <w:t xml:space="preserve"> </w:t>
      </w:r>
      <w:r w:rsidR="00B41973">
        <w:t>from</w:t>
      </w:r>
      <w:r w:rsidR="00EF1385">
        <w:t xml:space="preserve"> </w:t>
      </w:r>
      <w:r w:rsidR="00655EF2" w:rsidRPr="00655EF2">
        <w:t>25</w:t>
      </w:r>
      <w:r w:rsidR="00EF1385">
        <w:t xml:space="preserve"> </w:t>
      </w:r>
      <w:r w:rsidR="00655EF2" w:rsidRPr="00655EF2">
        <w:t>August</w:t>
      </w:r>
      <w:r w:rsidR="00EF1385">
        <w:t xml:space="preserve"> </w:t>
      </w:r>
      <w:r w:rsidR="00655EF2" w:rsidRPr="00655EF2">
        <w:t>2020</w:t>
      </w:r>
      <w:r w:rsidR="00EF1385">
        <w:t xml:space="preserve"> </w:t>
      </w:r>
      <w:r w:rsidR="00655EF2" w:rsidRPr="00655EF2">
        <w:t>until</w:t>
      </w:r>
      <w:r w:rsidR="00EF1385">
        <w:t xml:space="preserve"> </w:t>
      </w:r>
      <w:r w:rsidR="00655EF2" w:rsidRPr="00655EF2">
        <w:t>23</w:t>
      </w:r>
      <w:r w:rsidR="00EF1385">
        <w:t xml:space="preserve"> </w:t>
      </w:r>
      <w:r w:rsidR="00655EF2" w:rsidRPr="00655EF2">
        <w:t>October</w:t>
      </w:r>
      <w:r w:rsidR="00EF1385">
        <w:t xml:space="preserve"> </w:t>
      </w:r>
      <w:r w:rsidR="00655EF2" w:rsidRPr="00655EF2">
        <w:t>2020</w:t>
      </w:r>
      <w:r w:rsidR="00EF1385">
        <w:t xml:space="preserve"> </w:t>
      </w:r>
      <w:r w:rsidR="005226B8">
        <w:t>and</w:t>
      </w:r>
      <w:r w:rsidR="00EF1385">
        <w:t xml:space="preserve"> </w:t>
      </w:r>
      <w:r w:rsidR="005226B8">
        <w:t>a</w:t>
      </w:r>
      <w:r w:rsidR="00EF1385">
        <w:t xml:space="preserve"> </w:t>
      </w:r>
      <w:r w:rsidR="005226B8">
        <w:t>range</w:t>
      </w:r>
      <w:r w:rsidR="00EF1385">
        <w:t xml:space="preserve"> </w:t>
      </w:r>
      <w:r w:rsidR="005226B8">
        <w:t>of</w:t>
      </w:r>
      <w:r w:rsidR="00EF1385">
        <w:t xml:space="preserve"> </w:t>
      </w:r>
      <w:r w:rsidR="005226B8">
        <w:t>organisations</w:t>
      </w:r>
      <w:r w:rsidR="00EF1385">
        <w:t xml:space="preserve"> </w:t>
      </w:r>
      <w:r w:rsidR="005226B8">
        <w:t>submitted</w:t>
      </w:r>
      <w:r w:rsidR="00EF1385">
        <w:t xml:space="preserve"> </w:t>
      </w:r>
      <w:r w:rsidR="00CC528B">
        <w:t>information.</w:t>
      </w:r>
    </w:p>
    <w:p w14:paraId="0D59CA1B" w14:textId="4C0392E3" w:rsidR="00251A94" w:rsidRPr="00251A94" w:rsidRDefault="00251A94" w:rsidP="00251A94">
      <w:r w:rsidRPr="00251A94">
        <w:t>BEIS</w:t>
      </w:r>
      <w:r w:rsidR="00EF1385">
        <w:t xml:space="preserve"> </w:t>
      </w:r>
      <w:r w:rsidRPr="00251A94">
        <w:t>were</w:t>
      </w:r>
      <w:r w:rsidR="00EF1385">
        <w:t xml:space="preserve"> </w:t>
      </w:r>
      <w:r w:rsidRPr="00251A94">
        <w:t>unable</w:t>
      </w:r>
      <w:r w:rsidR="00EF1385">
        <w:t xml:space="preserve"> </w:t>
      </w:r>
      <w:r w:rsidRPr="00251A94">
        <w:t>to</w:t>
      </w:r>
      <w:r w:rsidR="00EF1385">
        <w:t xml:space="preserve"> </w:t>
      </w:r>
      <w:r w:rsidRPr="00251A94">
        <w:t>provide</w:t>
      </w:r>
      <w:r w:rsidR="00EF1385">
        <w:t xml:space="preserve"> </w:t>
      </w:r>
      <w:r w:rsidRPr="00251A94">
        <w:t>further</w:t>
      </w:r>
      <w:r w:rsidR="00EF1385">
        <w:t xml:space="preserve"> </w:t>
      </w:r>
      <w:r w:rsidRPr="00251A94">
        <w:t>details</w:t>
      </w:r>
      <w:r w:rsidR="00EF1385">
        <w:t xml:space="preserve"> </w:t>
      </w:r>
      <w:r w:rsidRPr="00251A94">
        <w:t>of</w:t>
      </w:r>
      <w:r w:rsidR="00EF1385">
        <w:t xml:space="preserve"> </w:t>
      </w:r>
      <w:r w:rsidRPr="00251A94">
        <w:t>the</w:t>
      </w:r>
      <w:r w:rsidR="00EF1385">
        <w:t xml:space="preserve"> </w:t>
      </w:r>
      <w:r w:rsidRPr="00251A94">
        <w:t>responses</w:t>
      </w:r>
      <w:r w:rsidR="00EF1385">
        <w:t xml:space="preserve"> </w:t>
      </w:r>
      <w:r w:rsidRPr="00251A94">
        <w:t>by</w:t>
      </w:r>
      <w:r w:rsidR="00EF1385">
        <w:t xml:space="preserve"> </w:t>
      </w:r>
      <w:r w:rsidRPr="00251A94">
        <w:t>individuals</w:t>
      </w:r>
      <w:r w:rsidR="00EF1385">
        <w:t xml:space="preserve"> </w:t>
      </w:r>
      <w:r w:rsidRPr="00251A94">
        <w:t>and</w:t>
      </w:r>
      <w:r w:rsidR="00EF1385">
        <w:t xml:space="preserve"> </w:t>
      </w:r>
      <w:r w:rsidRPr="00251A94">
        <w:t>organisations</w:t>
      </w:r>
      <w:r w:rsidR="00EF1385">
        <w:t xml:space="preserve"> </w:t>
      </w:r>
      <w:r w:rsidRPr="00251A94">
        <w:t>for</w:t>
      </w:r>
      <w:r w:rsidR="00EF1385">
        <w:t xml:space="preserve"> </w:t>
      </w:r>
      <w:r w:rsidRPr="00251A94">
        <w:t>confidentiality</w:t>
      </w:r>
      <w:r w:rsidR="00EF1385">
        <w:t xml:space="preserve"> </w:t>
      </w:r>
      <w:r w:rsidRPr="00251A94">
        <w:t>and</w:t>
      </w:r>
      <w:r w:rsidR="00EF1385">
        <w:t xml:space="preserve"> </w:t>
      </w:r>
      <w:r w:rsidRPr="00251A94">
        <w:t>data</w:t>
      </w:r>
      <w:r w:rsidR="00EF1385">
        <w:t xml:space="preserve"> </w:t>
      </w:r>
      <w:r w:rsidRPr="00251A94">
        <w:t>protection</w:t>
      </w:r>
      <w:r w:rsidR="00EF1385">
        <w:t xml:space="preserve"> </w:t>
      </w:r>
      <w:r w:rsidRPr="00251A94">
        <w:t>reasons,</w:t>
      </w:r>
      <w:r w:rsidR="00EF1385">
        <w:t xml:space="preserve"> </w:t>
      </w:r>
      <w:r w:rsidRPr="00251A94">
        <w:t>so</w:t>
      </w:r>
      <w:r w:rsidR="00EF1385">
        <w:t xml:space="preserve"> </w:t>
      </w:r>
      <w:r w:rsidRPr="00251A94">
        <w:t>our</w:t>
      </w:r>
      <w:r w:rsidR="00EF1385">
        <w:t xml:space="preserve"> </w:t>
      </w:r>
      <w:r w:rsidRPr="00251A94">
        <w:t>analysis</w:t>
      </w:r>
      <w:r w:rsidR="00EF1385">
        <w:t xml:space="preserve"> </w:t>
      </w:r>
      <w:r w:rsidRPr="00251A94">
        <w:t>is</w:t>
      </w:r>
      <w:r w:rsidR="00EF1385">
        <w:t xml:space="preserve"> </w:t>
      </w:r>
      <w:r w:rsidRPr="00251A94">
        <w:t>restricted</w:t>
      </w:r>
      <w:r w:rsidR="00EF1385">
        <w:t xml:space="preserve"> </w:t>
      </w:r>
      <w:r w:rsidRPr="00251A94">
        <w:t>to</w:t>
      </w:r>
      <w:r w:rsidR="00EF1385">
        <w:t xml:space="preserve"> </w:t>
      </w:r>
      <w:r w:rsidRPr="00251A94">
        <w:t>the</w:t>
      </w:r>
      <w:r w:rsidR="00EF1385">
        <w:t xml:space="preserve"> </w:t>
      </w:r>
      <w:r w:rsidRPr="00251A94">
        <w:t>broader</w:t>
      </w:r>
      <w:r w:rsidR="00EF1385">
        <w:t xml:space="preserve"> </w:t>
      </w:r>
      <w:r w:rsidRPr="00251A94">
        <w:t>points</w:t>
      </w:r>
      <w:r w:rsidR="00EF1385">
        <w:t xml:space="preserve"> </w:t>
      </w:r>
      <w:r w:rsidRPr="00251A94">
        <w:t>made</w:t>
      </w:r>
      <w:r w:rsidR="00EF1385">
        <w:t xml:space="preserve"> </w:t>
      </w:r>
      <w:r w:rsidRPr="00251A94">
        <w:t>in</w:t>
      </w:r>
      <w:r w:rsidR="00EF1385">
        <w:t xml:space="preserve"> </w:t>
      </w:r>
      <w:r w:rsidRPr="00251A94">
        <w:t>the</w:t>
      </w:r>
      <w:r w:rsidR="00EF1385">
        <w:t xml:space="preserve"> </w:t>
      </w:r>
      <w:r w:rsidRPr="00251A94">
        <w:t>published</w:t>
      </w:r>
      <w:r w:rsidR="00EF1385">
        <w:t xml:space="preserve"> </w:t>
      </w:r>
      <w:r w:rsidRPr="00251A94">
        <w:t>summary</w:t>
      </w:r>
      <w:r w:rsidR="00EF1385">
        <w:t xml:space="preserve"> </w:t>
      </w:r>
      <w:r w:rsidRPr="00251A94">
        <w:t>of</w:t>
      </w:r>
      <w:r w:rsidR="00EF1385">
        <w:t xml:space="preserve"> </w:t>
      </w:r>
      <w:r w:rsidRPr="00251A94">
        <w:t>responses.</w:t>
      </w:r>
      <w:r w:rsidR="00EF1385">
        <w:t xml:space="preserve"> </w:t>
      </w:r>
    </w:p>
    <w:p w14:paraId="420EB94D" w14:textId="77777777" w:rsidR="00465BCB" w:rsidRDefault="00465BCB" w:rsidP="00D71559"/>
    <w:p w14:paraId="354B4CC5" w14:textId="135289F6" w:rsidR="0078503A" w:rsidRDefault="0078503A" w:rsidP="00CC6C04">
      <w:pPr>
        <w:pStyle w:val="Heading2"/>
      </w:pPr>
      <w:bookmarkStart w:id="6" w:name="_Toc122535622"/>
      <w:r>
        <w:t>Interviews</w:t>
      </w:r>
      <w:r w:rsidR="00EF1385">
        <w:t xml:space="preserve"> </w:t>
      </w:r>
      <w:r w:rsidR="004A67CC">
        <w:t>and</w:t>
      </w:r>
      <w:r w:rsidR="00EF1385">
        <w:t xml:space="preserve"> </w:t>
      </w:r>
      <w:r w:rsidR="004A67CC">
        <w:t>informant</w:t>
      </w:r>
      <w:r w:rsidR="00EF1385">
        <w:t xml:space="preserve"> </w:t>
      </w:r>
      <w:r w:rsidR="004A67CC">
        <w:t>discussions</w:t>
      </w:r>
      <w:bookmarkEnd w:id="6"/>
    </w:p>
    <w:p w14:paraId="17D1EF8A" w14:textId="2A494E30" w:rsidR="0078503A" w:rsidRDefault="006C0211" w:rsidP="00D71559">
      <w:r>
        <w:t>A</w:t>
      </w:r>
      <w:r w:rsidR="00EF1385">
        <w:t xml:space="preserve"> </w:t>
      </w:r>
      <w:r>
        <w:t>range</w:t>
      </w:r>
      <w:r w:rsidR="00EF1385">
        <w:t xml:space="preserve"> </w:t>
      </w:r>
      <w:r>
        <w:t>of</w:t>
      </w:r>
      <w:r w:rsidR="00EF1385">
        <w:t xml:space="preserve"> </w:t>
      </w:r>
      <w:r>
        <w:t>refugee</w:t>
      </w:r>
      <w:r w:rsidR="00EF1385">
        <w:t xml:space="preserve"> </w:t>
      </w:r>
      <w:r>
        <w:t>support</w:t>
      </w:r>
      <w:r w:rsidR="00EF1385">
        <w:t xml:space="preserve"> </w:t>
      </w:r>
      <w:r>
        <w:t>organisations</w:t>
      </w:r>
      <w:r w:rsidR="00EF1385">
        <w:t xml:space="preserve"> </w:t>
      </w:r>
      <w:r>
        <w:t>and</w:t>
      </w:r>
      <w:r w:rsidR="00EF1385">
        <w:t xml:space="preserve"> </w:t>
      </w:r>
      <w:r>
        <w:t>service</w:t>
      </w:r>
      <w:r w:rsidR="00EF1385">
        <w:t xml:space="preserve"> </w:t>
      </w:r>
      <w:r>
        <w:t>providers,</w:t>
      </w:r>
      <w:r w:rsidR="00EF1385">
        <w:t xml:space="preserve"> </w:t>
      </w:r>
      <w:r>
        <w:t>including</w:t>
      </w:r>
      <w:r w:rsidR="00EF1385">
        <w:t xml:space="preserve"> </w:t>
      </w:r>
      <w:r>
        <w:t>ESOL</w:t>
      </w:r>
      <w:r w:rsidR="00EF1385">
        <w:t xml:space="preserve"> </w:t>
      </w:r>
      <w:r>
        <w:t>providers,</w:t>
      </w:r>
      <w:r w:rsidR="00EF1385">
        <w:t xml:space="preserve"> </w:t>
      </w:r>
      <w:r w:rsidR="009E3D90">
        <w:t>were</w:t>
      </w:r>
      <w:r w:rsidR="00EF1385">
        <w:t xml:space="preserve"> </w:t>
      </w:r>
      <w:r w:rsidR="009E3D90">
        <w:t>contacted</w:t>
      </w:r>
      <w:r w:rsidR="00EF1385">
        <w:t xml:space="preserve"> </w:t>
      </w:r>
      <w:r w:rsidR="009E3D90">
        <w:t>to</w:t>
      </w:r>
      <w:r w:rsidR="00EF1385">
        <w:t xml:space="preserve"> </w:t>
      </w:r>
      <w:r w:rsidR="009E3D90">
        <w:t>outline</w:t>
      </w:r>
      <w:r w:rsidR="00EF1385">
        <w:t xml:space="preserve"> </w:t>
      </w:r>
      <w:r w:rsidR="009E3D90">
        <w:t>the</w:t>
      </w:r>
      <w:r w:rsidR="00EF1385">
        <w:t xml:space="preserve"> </w:t>
      </w:r>
      <w:r w:rsidR="009E3D90">
        <w:t>project</w:t>
      </w:r>
      <w:r w:rsidR="00EF1385">
        <w:t xml:space="preserve"> </w:t>
      </w:r>
      <w:r w:rsidR="009E3D90">
        <w:t>and</w:t>
      </w:r>
      <w:r w:rsidR="00EF1385">
        <w:t xml:space="preserve"> </w:t>
      </w:r>
      <w:r w:rsidR="009E3D90">
        <w:t>its</w:t>
      </w:r>
      <w:r w:rsidR="00EF1385">
        <w:t xml:space="preserve"> </w:t>
      </w:r>
      <w:r w:rsidR="009E3D90">
        <w:t>aims,</w:t>
      </w:r>
      <w:r w:rsidR="00EF1385">
        <w:t xml:space="preserve"> </w:t>
      </w:r>
      <w:r w:rsidR="009E3D90">
        <w:t>and</w:t>
      </w:r>
      <w:r w:rsidR="00EF1385">
        <w:t xml:space="preserve"> </w:t>
      </w:r>
      <w:r w:rsidR="009E3D90">
        <w:t>to</w:t>
      </w:r>
      <w:r w:rsidR="00EF1385">
        <w:t xml:space="preserve"> </w:t>
      </w:r>
      <w:r w:rsidR="00FA025F">
        <w:t>request</w:t>
      </w:r>
      <w:r w:rsidR="00EF1385">
        <w:t xml:space="preserve"> </w:t>
      </w:r>
      <w:r w:rsidR="00FA025F">
        <w:t>that</w:t>
      </w:r>
      <w:r w:rsidR="00EF1385">
        <w:t xml:space="preserve"> </w:t>
      </w:r>
      <w:r w:rsidR="00FA025F">
        <w:t>they</w:t>
      </w:r>
      <w:r w:rsidR="00EF1385">
        <w:t xml:space="preserve"> </w:t>
      </w:r>
      <w:r w:rsidR="00FA025F">
        <w:t>participate</w:t>
      </w:r>
      <w:r w:rsidR="00EF1385">
        <w:t xml:space="preserve"> </w:t>
      </w:r>
      <w:r w:rsidR="00FA025F">
        <w:t>themselves</w:t>
      </w:r>
      <w:r w:rsidR="00EF1385">
        <w:t xml:space="preserve"> </w:t>
      </w:r>
      <w:r w:rsidR="00FA025F">
        <w:t>or</w:t>
      </w:r>
      <w:r w:rsidR="00EF1385">
        <w:t xml:space="preserve"> </w:t>
      </w:r>
      <w:r w:rsidR="00FA025F">
        <w:t>if</w:t>
      </w:r>
      <w:r w:rsidR="00EF1385">
        <w:t xml:space="preserve"> </w:t>
      </w:r>
      <w:r w:rsidR="00FA025F">
        <w:t>they</w:t>
      </w:r>
      <w:r w:rsidR="00EF1385">
        <w:t xml:space="preserve"> </w:t>
      </w:r>
      <w:r w:rsidR="00FA025F">
        <w:t>could</w:t>
      </w:r>
      <w:r w:rsidR="00EF1385">
        <w:t xml:space="preserve"> </w:t>
      </w:r>
      <w:r w:rsidR="00FA025F">
        <w:t>refer</w:t>
      </w:r>
      <w:r w:rsidR="00EF1385">
        <w:t xml:space="preserve"> </w:t>
      </w:r>
      <w:r w:rsidR="00303B05">
        <w:t>any</w:t>
      </w:r>
      <w:r w:rsidR="00EF1385">
        <w:t xml:space="preserve"> </w:t>
      </w:r>
      <w:r w:rsidR="00303B05">
        <w:t>willing</w:t>
      </w:r>
      <w:r w:rsidR="00EF1385">
        <w:t xml:space="preserve"> </w:t>
      </w:r>
      <w:r w:rsidR="00303B05">
        <w:t>service</w:t>
      </w:r>
      <w:r w:rsidR="00EF1385">
        <w:t xml:space="preserve"> </w:t>
      </w:r>
      <w:r w:rsidR="00303B05">
        <w:t>users</w:t>
      </w:r>
      <w:r w:rsidR="001F5BF3">
        <w:t>.</w:t>
      </w:r>
      <w:r w:rsidR="00EF1385">
        <w:t xml:space="preserve"> </w:t>
      </w:r>
      <w:r w:rsidR="00E30752">
        <w:t>Professional</w:t>
      </w:r>
      <w:r w:rsidR="00EF1385">
        <w:t xml:space="preserve"> </w:t>
      </w:r>
      <w:r w:rsidR="00E30752">
        <w:t>bodies</w:t>
      </w:r>
      <w:r w:rsidR="00EF1385">
        <w:t xml:space="preserve"> </w:t>
      </w:r>
      <w:r w:rsidR="00122E52">
        <w:t>and</w:t>
      </w:r>
      <w:r w:rsidR="00EF1385">
        <w:t xml:space="preserve"> </w:t>
      </w:r>
      <w:r w:rsidR="00122E52">
        <w:t>policy</w:t>
      </w:r>
      <w:r w:rsidR="00EF1385">
        <w:t xml:space="preserve"> </w:t>
      </w:r>
      <w:r w:rsidR="00122E52">
        <w:t>organisations</w:t>
      </w:r>
      <w:r w:rsidR="00EF1385">
        <w:t xml:space="preserve"> </w:t>
      </w:r>
      <w:r w:rsidR="00E30752">
        <w:t>were</w:t>
      </w:r>
      <w:r w:rsidR="00EF1385">
        <w:t xml:space="preserve"> </w:t>
      </w:r>
      <w:r w:rsidR="00E30752">
        <w:t>contacted</w:t>
      </w:r>
      <w:r w:rsidR="00EF1385">
        <w:t xml:space="preserve"> </w:t>
      </w:r>
      <w:r w:rsidR="00E30752">
        <w:t>via</w:t>
      </w:r>
      <w:r w:rsidR="00EF1385">
        <w:t xml:space="preserve"> </w:t>
      </w:r>
      <w:r w:rsidR="00E30752">
        <w:t>email</w:t>
      </w:r>
      <w:r w:rsidR="00EF1385">
        <w:t xml:space="preserve"> </w:t>
      </w:r>
      <w:r w:rsidR="00E30752">
        <w:t>or</w:t>
      </w:r>
      <w:r w:rsidR="00EF1385">
        <w:t xml:space="preserve"> </w:t>
      </w:r>
      <w:r w:rsidR="00E30752">
        <w:t>messaging</w:t>
      </w:r>
      <w:r w:rsidR="00EF1385">
        <w:t xml:space="preserve"> </w:t>
      </w:r>
      <w:r w:rsidR="00E30752">
        <w:t>links</w:t>
      </w:r>
      <w:r w:rsidR="00EF1385">
        <w:t xml:space="preserve"> </w:t>
      </w:r>
      <w:r w:rsidR="00E30752">
        <w:t>on</w:t>
      </w:r>
      <w:r w:rsidR="00EF1385">
        <w:t xml:space="preserve"> </w:t>
      </w:r>
      <w:r w:rsidR="00E30752">
        <w:t>their</w:t>
      </w:r>
      <w:r w:rsidR="00EF1385">
        <w:t xml:space="preserve"> </w:t>
      </w:r>
      <w:r w:rsidR="00E30752">
        <w:t>websites</w:t>
      </w:r>
      <w:r w:rsidR="00122E52">
        <w:t>.</w:t>
      </w:r>
    </w:p>
    <w:p w14:paraId="3DF98803" w14:textId="408DF5A1" w:rsidR="00BA0D66" w:rsidRDefault="005C6EA0" w:rsidP="00D71559">
      <w:r>
        <w:t>Participants</w:t>
      </w:r>
      <w:r w:rsidR="00EF1385">
        <w:t xml:space="preserve"> </w:t>
      </w:r>
      <w:r>
        <w:t>were</w:t>
      </w:r>
      <w:r w:rsidR="00EF1385">
        <w:t xml:space="preserve"> </w:t>
      </w:r>
      <w:r>
        <w:t>sent</w:t>
      </w:r>
      <w:r w:rsidR="00EF1385">
        <w:t xml:space="preserve"> </w:t>
      </w:r>
      <w:r>
        <w:t>Information</w:t>
      </w:r>
      <w:r w:rsidR="00EF1385">
        <w:t xml:space="preserve"> </w:t>
      </w:r>
      <w:r>
        <w:t>Sheets</w:t>
      </w:r>
      <w:r w:rsidR="00EF1385">
        <w:t xml:space="preserve"> </w:t>
      </w:r>
      <w:r>
        <w:t>and</w:t>
      </w:r>
      <w:r w:rsidR="00EF1385">
        <w:t xml:space="preserve"> </w:t>
      </w:r>
      <w:r>
        <w:t>Consent</w:t>
      </w:r>
      <w:r w:rsidR="00EF1385">
        <w:t xml:space="preserve"> </w:t>
      </w:r>
      <w:r>
        <w:t>Forms</w:t>
      </w:r>
      <w:r w:rsidR="00617D76">
        <w:t>.</w:t>
      </w:r>
      <w:r w:rsidR="00EF1385">
        <w:t xml:space="preserve"> </w:t>
      </w:r>
      <w:r w:rsidR="00617D76">
        <w:t>Where</w:t>
      </w:r>
      <w:r w:rsidR="00EF1385">
        <w:t xml:space="preserve"> </w:t>
      </w:r>
      <w:r w:rsidR="00617D76">
        <w:t>these</w:t>
      </w:r>
      <w:r w:rsidR="00EF1385">
        <w:t xml:space="preserve"> </w:t>
      </w:r>
      <w:r w:rsidR="00617D76">
        <w:t>were</w:t>
      </w:r>
      <w:r w:rsidR="00EF1385">
        <w:t xml:space="preserve"> </w:t>
      </w:r>
      <w:r w:rsidR="00617D76">
        <w:t>refugees</w:t>
      </w:r>
      <w:r w:rsidR="00EF1385">
        <w:t xml:space="preserve"> </w:t>
      </w:r>
      <w:r w:rsidR="009F75E8">
        <w:t>being</w:t>
      </w:r>
      <w:r w:rsidR="00EF1385">
        <w:t xml:space="preserve"> </w:t>
      </w:r>
      <w:r w:rsidR="009F75E8">
        <w:t>recruited</w:t>
      </w:r>
      <w:r w:rsidR="00EF1385">
        <w:t xml:space="preserve"> </w:t>
      </w:r>
      <w:r w:rsidR="009F75E8">
        <w:t>via</w:t>
      </w:r>
      <w:r w:rsidR="00EF1385">
        <w:t xml:space="preserve"> </w:t>
      </w:r>
      <w:r w:rsidR="009F75E8">
        <w:t>organisations</w:t>
      </w:r>
      <w:r w:rsidR="00EF1385">
        <w:t xml:space="preserve"> </w:t>
      </w:r>
      <w:r w:rsidR="00F7097E">
        <w:t>they</w:t>
      </w:r>
      <w:r w:rsidR="00EF1385">
        <w:t xml:space="preserve"> </w:t>
      </w:r>
      <w:r w:rsidR="00F7097E">
        <w:t>were</w:t>
      </w:r>
      <w:r w:rsidR="00EF1385">
        <w:t xml:space="preserve"> </w:t>
      </w:r>
      <w:r w:rsidR="00F7097E">
        <w:t>associated</w:t>
      </w:r>
      <w:r w:rsidR="00EF1385">
        <w:t xml:space="preserve"> </w:t>
      </w:r>
      <w:r w:rsidR="00F7097E">
        <w:t>with</w:t>
      </w:r>
      <w:r w:rsidR="00EF1385">
        <w:t xml:space="preserve"> </w:t>
      </w:r>
      <w:r w:rsidR="00E16890">
        <w:t>(such</w:t>
      </w:r>
      <w:r w:rsidR="00EF1385">
        <w:t xml:space="preserve"> </w:t>
      </w:r>
      <w:r w:rsidR="00E16890">
        <w:t>as</w:t>
      </w:r>
      <w:r w:rsidR="00EF1385">
        <w:t xml:space="preserve"> </w:t>
      </w:r>
      <w:r w:rsidR="00E16890">
        <w:t>refugee</w:t>
      </w:r>
      <w:r w:rsidR="00EF1385">
        <w:t xml:space="preserve"> </w:t>
      </w:r>
      <w:r w:rsidR="00E16890">
        <w:t>support</w:t>
      </w:r>
      <w:r w:rsidR="00EF1385">
        <w:t xml:space="preserve"> </w:t>
      </w:r>
      <w:r w:rsidR="00E16890">
        <w:t>organisations</w:t>
      </w:r>
      <w:r w:rsidR="00EF1385">
        <w:t xml:space="preserve"> </w:t>
      </w:r>
      <w:r w:rsidR="00E16890">
        <w:t>and</w:t>
      </w:r>
      <w:r w:rsidR="00EF1385">
        <w:t xml:space="preserve"> </w:t>
      </w:r>
      <w:r w:rsidR="00E16890">
        <w:t>ESOL</w:t>
      </w:r>
      <w:r w:rsidR="00EF1385">
        <w:t xml:space="preserve"> </w:t>
      </w:r>
      <w:r w:rsidR="00E16890">
        <w:t>providers)</w:t>
      </w:r>
      <w:r w:rsidR="00EF1385">
        <w:t xml:space="preserve"> </w:t>
      </w:r>
      <w:r w:rsidR="00EF4B02">
        <w:t>the</w:t>
      </w:r>
      <w:r w:rsidR="00EF1385">
        <w:t xml:space="preserve"> </w:t>
      </w:r>
      <w:r w:rsidR="00EF4B02">
        <w:t>organisations</w:t>
      </w:r>
      <w:r w:rsidR="00EF1385">
        <w:t xml:space="preserve"> </w:t>
      </w:r>
      <w:r w:rsidR="00EF4B02">
        <w:t>were</w:t>
      </w:r>
      <w:r w:rsidR="00EF1385">
        <w:t xml:space="preserve"> </w:t>
      </w:r>
      <w:r w:rsidR="00EF4B02">
        <w:t>sent</w:t>
      </w:r>
      <w:r w:rsidR="00EF1385">
        <w:t xml:space="preserve"> </w:t>
      </w:r>
      <w:r w:rsidR="00EF4B02">
        <w:t>Information</w:t>
      </w:r>
      <w:r w:rsidR="00EF1385">
        <w:t xml:space="preserve"> </w:t>
      </w:r>
      <w:r w:rsidR="00EF4B02">
        <w:t>for</w:t>
      </w:r>
      <w:r w:rsidR="00EF1385">
        <w:t xml:space="preserve"> </w:t>
      </w:r>
      <w:r w:rsidR="00EF4B02">
        <w:t>Gatekeepers</w:t>
      </w:r>
      <w:r w:rsidR="00EF1385">
        <w:t xml:space="preserve"> </w:t>
      </w:r>
      <w:r w:rsidR="00EF4B02">
        <w:t>to</w:t>
      </w:r>
      <w:r w:rsidR="00EF1385">
        <w:t xml:space="preserve"> </w:t>
      </w:r>
      <w:r w:rsidR="00EF4B02">
        <w:t>ensure</w:t>
      </w:r>
      <w:r w:rsidR="00EF1385">
        <w:t xml:space="preserve"> </w:t>
      </w:r>
      <w:r w:rsidR="00EF4B02">
        <w:t>that</w:t>
      </w:r>
      <w:r w:rsidR="00EF1385">
        <w:t xml:space="preserve"> </w:t>
      </w:r>
      <w:r w:rsidR="00072ED6">
        <w:t>all</w:t>
      </w:r>
      <w:r w:rsidR="00EF1385">
        <w:t xml:space="preserve"> </w:t>
      </w:r>
      <w:r w:rsidR="00072ED6">
        <w:t>were</w:t>
      </w:r>
      <w:r w:rsidR="00EF1385">
        <w:t xml:space="preserve"> </w:t>
      </w:r>
      <w:r w:rsidR="00072ED6">
        <w:t>clear</w:t>
      </w:r>
      <w:r w:rsidR="00EF1385">
        <w:t xml:space="preserve"> </w:t>
      </w:r>
      <w:r w:rsidR="00B40C21">
        <w:t>of</w:t>
      </w:r>
      <w:r w:rsidR="00EF1385">
        <w:t xml:space="preserve"> </w:t>
      </w:r>
      <w:r w:rsidR="00B40C21">
        <w:t>their</w:t>
      </w:r>
      <w:r w:rsidR="00EF1385">
        <w:t xml:space="preserve"> </w:t>
      </w:r>
      <w:r w:rsidR="00B40C21">
        <w:t>role</w:t>
      </w:r>
      <w:r w:rsidR="00EF1385">
        <w:t xml:space="preserve"> </w:t>
      </w:r>
      <w:r w:rsidR="00B40C21">
        <w:t>and</w:t>
      </w:r>
      <w:r w:rsidR="00EF1385">
        <w:t xml:space="preserve"> </w:t>
      </w:r>
      <w:r w:rsidR="00B40C21">
        <w:t>boundaries.</w:t>
      </w:r>
      <w:r w:rsidR="00EF1385">
        <w:t xml:space="preserve"> </w:t>
      </w:r>
      <w:r w:rsidR="00BA0D66">
        <w:t>Materials</w:t>
      </w:r>
      <w:r w:rsidR="00EF1385">
        <w:t xml:space="preserve"> </w:t>
      </w:r>
      <w:r w:rsidR="00BA0D66">
        <w:t>can</w:t>
      </w:r>
      <w:r w:rsidR="00EF1385">
        <w:t xml:space="preserve"> </w:t>
      </w:r>
      <w:r w:rsidR="00BA0D66">
        <w:t>be</w:t>
      </w:r>
      <w:r w:rsidR="00EF1385">
        <w:t xml:space="preserve"> </w:t>
      </w:r>
      <w:r w:rsidR="00BA0D66">
        <w:t>seen</w:t>
      </w:r>
      <w:r w:rsidR="00EF1385">
        <w:t xml:space="preserve"> </w:t>
      </w:r>
      <w:r w:rsidR="00BA0D66">
        <w:t>in</w:t>
      </w:r>
      <w:r w:rsidR="00EF1385">
        <w:t xml:space="preserve"> </w:t>
      </w:r>
      <w:r w:rsidR="00BA0D66">
        <w:t>Appendix</w:t>
      </w:r>
      <w:r w:rsidR="00EF1385">
        <w:t xml:space="preserve"> </w:t>
      </w:r>
      <w:r w:rsidR="00BA0D66">
        <w:t>2.</w:t>
      </w:r>
      <w:r w:rsidR="00EF1385">
        <w:t xml:space="preserve"> </w:t>
      </w:r>
      <w:r w:rsidR="00E40FB9">
        <w:t>Interviews</w:t>
      </w:r>
      <w:r w:rsidR="00EF1385">
        <w:t xml:space="preserve"> </w:t>
      </w:r>
      <w:r w:rsidR="00E40FB9">
        <w:t>were</w:t>
      </w:r>
      <w:r w:rsidR="00EF1385">
        <w:t xml:space="preserve"> </w:t>
      </w:r>
      <w:r w:rsidR="00E40FB9">
        <w:t>conducted</w:t>
      </w:r>
      <w:r w:rsidR="00EF1385">
        <w:t xml:space="preserve"> </w:t>
      </w:r>
      <w:r w:rsidR="00E40FB9">
        <w:t>via</w:t>
      </w:r>
      <w:r w:rsidR="00EF1385">
        <w:t xml:space="preserve"> </w:t>
      </w:r>
      <w:r w:rsidR="00E40FB9">
        <w:t>MS</w:t>
      </w:r>
      <w:r w:rsidR="00EF1385">
        <w:t xml:space="preserve"> </w:t>
      </w:r>
      <w:r w:rsidR="00E40FB9">
        <w:t>Teams</w:t>
      </w:r>
      <w:r w:rsidR="00EF1385">
        <w:t xml:space="preserve"> </w:t>
      </w:r>
      <w:r w:rsidR="00474FA0">
        <w:t>and</w:t>
      </w:r>
      <w:r w:rsidR="00EF1385">
        <w:t xml:space="preserve"> </w:t>
      </w:r>
      <w:r w:rsidR="00474FA0">
        <w:t>recorded</w:t>
      </w:r>
      <w:r w:rsidR="00EF1385">
        <w:t xml:space="preserve"> </w:t>
      </w:r>
      <w:r w:rsidR="00474FA0">
        <w:t>with</w:t>
      </w:r>
      <w:r w:rsidR="00EF1385">
        <w:t xml:space="preserve"> </w:t>
      </w:r>
      <w:r w:rsidR="00474FA0">
        <w:t>permission.</w:t>
      </w:r>
      <w:r w:rsidR="00EF1385">
        <w:t xml:space="preserve"> </w:t>
      </w:r>
      <w:r w:rsidR="00095ED4">
        <w:t>Other</w:t>
      </w:r>
      <w:r w:rsidR="00EF1385">
        <w:t xml:space="preserve"> </w:t>
      </w:r>
      <w:r w:rsidR="00095ED4">
        <w:t>informants</w:t>
      </w:r>
      <w:r w:rsidR="00EF1385">
        <w:t xml:space="preserve"> </w:t>
      </w:r>
      <w:r w:rsidR="00EC0DE1">
        <w:t>who</w:t>
      </w:r>
      <w:r w:rsidR="00EF1385">
        <w:t xml:space="preserve"> </w:t>
      </w:r>
      <w:r w:rsidR="00EC0DE1">
        <w:t>did</w:t>
      </w:r>
      <w:r w:rsidR="00EF1385">
        <w:t xml:space="preserve"> </w:t>
      </w:r>
      <w:r w:rsidR="00EC0DE1">
        <w:t>not</w:t>
      </w:r>
      <w:r w:rsidR="00EF1385">
        <w:t xml:space="preserve"> </w:t>
      </w:r>
      <w:r w:rsidR="00EC0DE1">
        <w:t>wish</w:t>
      </w:r>
      <w:r w:rsidR="00EF1385">
        <w:t xml:space="preserve"> </w:t>
      </w:r>
      <w:r w:rsidR="00EC0DE1">
        <w:t>to</w:t>
      </w:r>
      <w:r w:rsidR="00EF1385">
        <w:t xml:space="preserve"> </w:t>
      </w:r>
      <w:r w:rsidR="00EC0DE1">
        <w:t>be</w:t>
      </w:r>
      <w:r w:rsidR="00EF1385">
        <w:t xml:space="preserve"> </w:t>
      </w:r>
      <w:r w:rsidR="00EC0DE1">
        <w:t>formally</w:t>
      </w:r>
      <w:r w:rsidR="00EF1385">
        <w:t xml:space="preserve"> </w:t>
      </w:r>
      <w:r w:rsidR="00EC0DE1">
        <w:t>interviewed</w:t>
      </w:r>
      <w:r w:rsidR="00EF1385">
        <w:t xml:space="preserve"> </w:t>
      </w:r>
      <w:r w:rsidR="00B1476B">
        <w:t>were</w:t>
      </w:r>
      <w:r w:rsidR="00EF1385">
        <w:t xml:space="preserve"> </w:t>
      </w:r>
      <w:r w:rsidR="00B1476B">
        <w:t>spoken</w:t>
      </w:r>
      <w:r w:rsidR="00EF1385">
        <w:t xml:space="preserve"> </w:t>
      </w:r>
      <w:r w:rsidR="00B1476B">
        <w:t>to</w:t>
      </w:r>
      <w:r w:rsidR="00EF1385">
        <w:t xml:space="preserve"> </w:t>
      </w:r>
      <w:r w:rsidR="00B1476B">
        <w:t>via</w:t>
      </w:r>
      <w:r w:rsidR="00EF1385">
        <w:t xml:space="preserve"> </w:t>
      </w:r>
      <w:r w:rsidR="00B1476B">
        <w:t>MS</w:t>
      </w:r>
      <w:r w:rsidR="00EF1385">
        <w:t xml:space="preserve"> </w:t>
      </w:r>
      <w:r w:rsidR="00B1476B">
        <w:t>Teams</w:t>
      </w:r>
      <w:r w:rsidR="00EF1385">
        <w:t xml:space="preserve"> </w:t>
      </w:r>
      <w:r w:rsidR="00B1476B">
        <w:t>or</w:t>
      </w:r>
      <w:r w:rsidR="00EF1385">
        <w:t xml:space="preserve"> </w:t>
      </w:r>
      <w:r w:rsidR="00B1476B">
        <w:t>telephone,</w:t>
      </w:r>
      <w:r w:rsidR="00EF1385">
        <w:t xml:space="preserve"> </w:t>
      </w:r>
      <w:r w:rsidR="00D41DB5">
        <w:t>with</w:t>
      </w:r>
      <w:r w:rsidR="00EF1385">
        <w:t xml:space="preserve"> </w:t>
      </w:r>
      <w:r w:rsidR="00D41DB5">
        <w:t>notes</w:t>
      </w:r>
      <w:r w:rsidR="00EF1385">
        <w:t xml:space="preserve"> </w:t>
      </w:r>
      <w:r w:rsidR="00D41DB5">
        <w:t>taken.</w:t>
      </w:r>
    </w:p>
    <w:p w14:paraId="5C228E7E" w14:textId="77777777" w:rsidR="00781943" w:rsidRPr="00D71559" w:rsidRDefault="00781943" w:rsidP="00D71559"/>
    <w:p w14:paraId="62F43D2C" w14:textId="0ED97C52" w:rsidR="00D71559" w:rsidRDefault="00D71559">
      <w:r>
        <w:br w:type="page"/>
      </w:r>
    </w:p>
    <w:p w14:paraId="488320F1" w14:textId="23D6A11C" w:rsidR="00D256B6" w:rsidRDefault="00D71559" w:rsidP="00CC6C04">
      <w:pPr>
        <w:pStyle w:val="Heading1"/>
      </w:pPr>
      <w:bookmarkStart w:id="7" w:name="_Toc122535623"/>
      <w:r>
        <w:lastRenderedPageBreak/>
        <w:t>Results</w:t>
      </w:r>
      <w:bookmarkEnd w:id="7"/>
    </w:p>
    <w:p w14:paraId="26CD6DEF" w14:textId="4F2CA3ED" w:rsidR="005E7790" w:rsidRPr="005E7790" w:rsidRDefault="005E7790" w:rsidP="00CC6C04">
      <w:pPr>
        <w:pStyle w:val="Heading2"/>
      </w:pPr>
      <w:bookmarkStart w:id="8" w:name="_Toc122535624"/>
      <w:r w:rsidRPr="005E7790">
        <w:t>Scoping</w:t>
      </w:r>
      <w:r w:rsidR="00EF1385">
        <w:t xml:space="preserve"> </w:t>
      </w:r>
      <w:r w:rsidRPr="005E7790">
        <w:t>review</w:t>
      </w:r>
      <w:r w:rsidR="00EF1385">
        <w:t xml:space="preserve"> </w:t>
      </w:r>
      <w:r w:rsidRPr="005E7790">
        <w:t>of</w:t>
      </w:r>
      <w:r w:rsidR="00EF1385">
        <w:t xml:space="preserve"> </w:t>
      </w:r>
      <w:r w:rsidRPr="00423893">
        <w:t>literature</w:t>
      </w:r>
      <w:bookmarkEnd w:id="8"/>
    </w:p>
    <w:p w14:paraId="6E273BEC" w14:textId="334B9D25" w:rsidR="00266536" w:rsidRDefault="00464839" w:rsidP="003822CC">
      <w:r>
        <w:t>The</w:t>
      </w:r>
      <w:r w:rsidR="00EF1385">
        <w:t xml:space="preserve"> </w:t>
      </w:r>
      <w:r w:rsidR="003F44C8">
        <w:t>initial</w:t>
      </w:r>
      <w:r w:rsidR="00EF1385">
        <w:t xml:space="preserve"> </w:t>
      </w:r>
      <w:r w:rsidR="003F44C8">
        <w:t>search</w:t>
      </w:r>
      <w:r w:rsidR="00EF1385">
        <w:t xml:space="preserve"> </w:t>
      </w:r>
      <w:r w:rsidR="003F44C8">
        <w:t>and</w:t>
      </w:r>
      <w:r w:rsidR="00EF1385">
        <w:t xml:space="preserve"> </w:t>
      </w:r>
      <w:r w:rsidR="003F44C8">
        <w:t>follow</w:t>
      </w:r>
      <w:r w:rsidR="00EF1385">
        <w:t xml:space="preserve"> </w:t>
      </w:r>
      <w:r w:rsidR="003F44C8">
        <w:t>up</w:t>
      </w:r>
      <w:r w:rsidR="00EF1385">
        <w:t xml:space="preserve"> </w:t>
      </w:r>
      <w:r w:rsidR="003F44C8">
        <w:t>generated</w:t>
      </w:r>
      <w:r w:rsidR="00EF1385">
        <w:t xml:space="preserve"> </w:t>
      </w:r>
      <w:r w:rsidR="003F44C8">
        <w:t>a</w:t>
      </w:r>
      <w:r w:rsidR="00EF1385">
        <w:t xml:space="preserve"> </w:t>
      </w:r>
      <w:r w:rsidR="003F44C8">
        <w:t>r</w:t>
      </w:r>
      <w:r w:rsidR="00266536">
        <w:t>ange</w:t>
      </w:r>
      <w:r w:rsidR="00EF1385">
        <w:t xml:space="preserve"> </w:t>
      </w:r>
      <w:r w:rsidR="00266536">
        <w:t>of</w:t>
      </w:r>
      <w:r w:rsidR="00EF1385">
        <w:t xml:space="preserve"> </w:t>
      </w:r>
      <w:r w:rsidR="00266536">
        <w:t>publication</w:t>
      </w:r>
      <w:r w:rsidR="00EF1385">
        <w:t xml:space="preserve"> </w:t>
      </w:r>
      <w:r w:rsidR="008C1DE4">
        <w:t>types,</w:t>
      </w:r>
      <w:r w:rsidR="00EF1385">
        <w:t xml:space="preserve"> </w:t>
      </w:r>
      <w:r w:rsidR="008C1DE4">
        <w:t>including</w:t>
      </w:r>
      <w:r w:rsidR="00EF1385">
        <w:t xml:space="preserve"> </w:t>
      </w:r>
      <w:r w:rsidR="008C1DE4">
        <w:t>Government</w:t>
      </w:r>
      <w:r w:rsidR="00EF1385">
        <w:t xml:space="preserve"> </w:t>
      </w:r>
      <w:r w:rsidR="008C1DE4">
        <w:t>reports</w:t>
      </w:r>
      <w:r w:rsidR="00EF1385">
        <w:t xml:space="preserve"> </w:t>
      </w:r>
      <w:r w:rsidR="008C1DE4">
        <w:t>and</w:t>
      </w:r>
      <w:r w:rsidR="00EF1385">
        <w:t xml:space="preserve"> </w:t>
      </w:r>
      <w:r w:rsidR="008C1DE4">
        <w:t>consultations</w:t>
      </w:r>
      <w:r w:rsidR="00877C21">
        <w:t>,</w:t>
      </w:r>
      <w:r w:rsidR="00EF1385">
        <w:t xml:space="preserve"> </w:t>
      </w:r>
      <w:r w:rsidR="00877C21">
        <w:t>project</w:t>
      </w:r>
      <w:r w:rsidR="00EF1385">
        <w:t xml:space="preserve"> </w:t>
      </w:r>
      <w:r w:rsidR="005175D3">
        <w:t>and</w:t>
      </w:r>
      <w:r w:rsidR="00EF1385">
        <w:t xml:space="preserve"> </w:t>
      </w:r>
      <w:r w:rsidR="005175D3">
        <w:t>organisational</w:t>
      </w:r>
      <w:r w:rsidR="00EF1385">
        <w:t xml:space="preserve"> </w:t>
      </w:r>
      <w:r w:rsidR="00877C21">
        <w:t>reports</w:t>
      </w:r>
      <w:r w:rsidR="00FC4671">
        <w:t>,</w:t>
      </w:r>
      <w:r w:rsidR="00EF1385">
        <w:t xml:space="preserve"> </w:t>
      </w:r>
      <w:r w:rsidR="003F44C8">
        <w:t>books,</w:t>
      </w:r>
      <w:r w:rsidR="00EF1385">
        <w:t xml:space="preserve"> </w:t>
      </w:r>
      <w:r w:rsidR="00877C21">
        <w:t>and</w:t>
      </w:r>
      <w:r w:rsidR="00EF1385">
        <w:t xml:space="preserve"> </w:t>
      </w:r>
      <w:r w:rsidR="00877C21">
        <w:t>formal</w:t>
      </w:r>
      <w:r w:rsidR="00EF1385">
        <w:t xml:space="preserve"> </w:t>
      </w:r>
      <w:r w:rsidR="00877C21">
        <w:t>academic</w:t>
      </w:r>
      <w:r w:rsidR="00EF1385">
        <w:t xml:space="preserve"> </w:t>
      </w:r>
      <w:r w:rsidR="00877C21">
        <w:t>journal</w:t>
      </w:r>
      <w:r w:rsidR="00EF1385">
        <w:t xml:space="preserve"> </w:t>
      </w:r>
      <w:r w:rsidR="00877C21">
        <w:t>articles.</w:t>
      </w:r>
      <w:r w:rsidR="00EF1385">
        <w:t xml:space="preserve"> </w:t>
      </w:r>
      <w:r w:rsidR="00877C21">
        <w:t>The</w:t>
      </w:r>
      <w:r w:rsidR="00EF1385">
        <w:t xml:space="preserve"> </w:t>
      </w:r>
      <w:r w:rsidR="00877C21">
        <w:t>latter</w:t>
      </w:r>
      <w:r w:rsidR="00EF1385">
        <w:t xml:space="preserve"> </w:t>
      </w:r>
      <w:r w:rsidR="005175D3">
        <w:t>were</w:t>
      </w:r>
      <w:r w:rsidR="00EF1385">
        <w:t xml:space="preserve"> </w:t>
      </w:r>
      <w:r w:rsidR="005175D3">
        <w:t>distributed</w:t>
      </w:r>
      <w:r w:rsidR="00EF1385">
        <w:t xml:space="preserve"> </w:t>
      </w:r>
      <w:r w:rsidR="005175D3">
        <w:t>across</w:t>
      </w:r>
      <w:r w:rsidR="00EF1385">
        <w:t xml:space="preserve"> </w:t>
      </w:r>
      <w:r w:rsidR="005175D3">
        <w:t>a</w:t>
      </w:r>
      <w:r w:rsidR="00EF1385">
        <w:t xml:space="preserve"> </w:t>
      </w:r>
      <w:r w:rsidR="005175D3">
        <w:t>range</w:t>
      </w:r>
      <w:r w:rsidR="00EF1385">
        <w:t xml:space="preserve"> </w:t>
      </w:r>
      <w:r w:rsidR="005175D3">
        <w:t>of</w:t>
      </w:r>
      <w:r w:rsidR="00EF1385">
        <w:t xml:space="preserve"> </w:t>
      </w:r>
      <w:r w:rsidR="008C1DE4">
        <w:t>disciplines</w:t>
      </w:r>
      <w:r w:rsidR="005175D3">
        <w:t>,</w:t>
      </w:r>
      <w:r w:rsidR="00EF1385">
        <w:t xml:space="preserve"> </w:t>
      </w:r>
      <w:r w:rsidR="005175D3">
        <w:t>including</w:t>
      </w:r>
      <w:r w:rsidR="00EF1385">
        <w:t xml:space="preserve"> </w:t>
      </w:r>
      <w:r w:rsidR="005175D3">
        <w:t>management,</w:t>
      </w:r>
      <w:r w:rsidR="00EF1385">
        <w:t xml:space="preserve"> </w:t>
      </w:r>
      <w:r w:rsidR="005175D3">
        <w:t>human</w:t>
      </w:r>
      <w:r w:rsidR="00EF1385">
        <w:t xml:space="preserve"> </w:t>
      </w:r>
      <w:r w:rsidR="005175D3">
        <w:t>resource</w:t>
      </w:r>
      <w:r w:rsidR="00EF1385">
        <w:t xml:space="preserve"> </w:t>
      </w:r>
      <w:r w:rsidR="0064414E">
        <w:t>management</w:t>
      </w:r>
      <w:r w:rsidR="005175D3">
        <w:t>,</w:t>
      </w:r>
      <w:r w:rsidR="00EF1385">
        <w:t xml:space="preserve"> </w:t>
      </w:r>
      <w:r w:rsidR="005175D3">
        <w:t>careers,</w:t>
      </w:r>
      <w:r w:rsidR="00EF1385">
        <w:t xml:space="preserve"> </w:t>
      </w:r>
      <w:r w:rsidR="0064414E">
        <w:t>politics,</w:t>
      </w:r>
      <w:r w:rsidR="00EF1385">
        <w:t xml:space="preserve"> </w:t>
      </w:r>
      <w:r w:rsidR="005175D3">
        <w:t>so</w:t>
      </w:r>
      <w:r w:rsidR="00FE2E3B">
        <w:t>ciology</w:t>
      </w:r>
      <w:r w:rsidR="00EF1385">
        <w:t xml:space="preserve"> </w:t>
      </w:r>
      <w:r w:rsidR="00FE2E3B">
        <w:t>and</w:t>
      </w:r>
      <w:r w:rsidR="00EF1385">
        <w:t xml:space="preserve"> </w:t>
      </w:r>
      <w:r w:rsidR="00FE2E3B">
        <w:t>social</w:t>
      </w:r>
      <w:r w:rsidR="00EF1385">
        <w:t xml:space="preserve"> </w:t>
      </w:r>
      <w:r w:rsidR="00FE2E3B">
        <w:t>policy,</w:t>
      </w:r>
      <w:r w:rsidR="00EF1385">
        <w:t xml:space="preserve"> </w:t>
      </w:r>
      <w:r w:rsidR="00FE2E3B">
        <w:t>migration</w:t>
      </w:r>
      <w:r w:rsidR="00EF1385">
        <w:t xml:space="preserve"> </w:t>
      </w:r>
      <w:r w:rsidR="00FE2E3B">
        <w:t>studies,</w:t>
      </w:r>
      <w:r w:rsidR="00EF1385">
        <w:t xml:space="preserve"> </w:t>
      </w:r>
      <w:r w:rsidR="008C1DE4">
        <w:t>and</w:t>
      </w:r>
      <w:r w:rsidR="00EF1385">
        <w:t xml:space="preserve"> </w:t>
      </w:r>
      <w:r w:rsidR="00963024">
        <w:t>a</w:t>
      </w:r>
      <w:r w:rsidR="00EF1385">
        <w:t xml:space="preserve"> </w:t>
      </w:r>
      <w:r w:rsidR="00963024">
        <w:t>range</w:t>
      </w:r>
      <w:r w:rsidR="00EF1385">
        <w:t xml:space="preserve"> </w:t>
      </w:r>
      <w:r w:rsidR="00963024">
        <w:t>of</w:t>
      </w:r>
      <w:r w:rsidR="00EF1385">
        <w:t xml:space="preserve"> </w:t>
      </w:r>
      <w:r w:rsidR="00963024">
        <w:t>more</w:t>
      </w:r>
      <w:r w:rsidR="00EF1385">
        <w:t xml:space="preserve"> </w:t>
      </w:r>
      <w:r w:rsidR="00963024">
        <w:t>profession-specific</w:t>
      </w:r>
      <w:r w:rsidR="00EF1385">
        <w:t xml:space="preserve"> </w:t>
      </w:r>
      <w:r w:rsidR="00963024">
        <w:t>journals</w:t>
      </w:r>
      <w:r w:rsidR="00EF1385">
        <w:t xml:space="preserve"> </w:t>
      </w:r>
      <w:r w:rsidR="00963024">
        <w:t>such</w:t>
      </w:r>
      <w:r w:rsidR="00EF1385">
        <w:t xml:space="preserve"> </w:t>
      </w:r>
      <w:r w:rsidR="00963024">
        <w:t>as</w:t>
      </w:r>
      <w:r w:rsidR="00EF1385">
        <w:t xml:space="preserve"> </w:t>
      </w:r>
      <w:r w:rsidR="00963024">
        <w:t>those</w:t>
      </w:r>
      <w:r w:rsidR="00EF1385">
        <w:t xml:space="preserve"> </w:t>
      </w:r>
      <w:r w:rsidR="00963024">
        <w:t>for</w:t>
      </w:r>
      <w:r w:rsidR="00EF1385">
        <w:t xml:space="preserve"> </w:t>
      </w:r>
      <w:r w:rsidR="00963024">
        <w:t>nursing</w:t>
      </w:r>
      <w:r w:rsidR="00EF1385">
        <w:t xml:space="preserve"> </w:t>
      </w:r>
      <w:r w:rsidR="00963024">
        <w:t>or</w:t>
      </w:r>
      <w:r w:rsidR="00EF1385">
        <w:t xml:space="preserve"> </w:t>
      </w:r>
      <w:r w:rsidR="00963024">
        <w:t>social</w:t>
      </w:r>
      <w:r w:rsidR="00EF1385">
        <w:t xml:space="preserve"> </w:t>
      </w:r>
      <w:r w:rsidR="00963024">
        <w:t>work</w:t>
      </w:r>
      <w:r w:rsidR="00EF1385">
        <w:t xml:space="preserve"> </w:t>
      </w:r>
      <w:r w:rsidR="00963024">
        <w:t>etc.</w:t>
      </w:r>
    </w:p>
    <w:p w14:paraId="79444805" w14:textId="00D6531B" w:rsidR="0022046D" w:rsidRDefault="00E27C5B" w:rsidP="003822CC">
      <w:r>
        <w:t>Many</w:t>
      </w:r>
      <w:r w:rsidR="00EF1385">
        <w:t xml:space="preserve"> </w:t>
      </w:r>
      <w:r>
        <w:t>papers</w:t>
      </w:r>
      <w:r w:rsidR="00EF1385">
        <w:t xml:space="preserve"> </w:t>
      </w:r>
      <w:r>
        <w:t>report</w:t>
      </w:r>
      <w:r w:rsidR="00EF1385">
        <w:t xml:space="preserve"> </w:t>
      </w:r>
      <w:r>
        <w:t>on</w:t>
      </w:r>
      <w:r w:rsidR="00EF1385">
        <w:t xml:space="preserve"> </w:t>
      </w:r>
      <w:r w:rsidR="00333639">
        <w:t>skilled</w:t>
      </w:r>
      <w:r w:rsidR="00EF1385">
        <w:t xml:space="preserve"> </w:t>
      </w:r>
      <w:r w:rsidR="00333639">
        <w:t>migrants</w:t>
      </w:r>
      <w:r w:rsidR="00EF1385">
        <w:t xml:space="preserve"> </w:t>
      </w:r>
      <w:r w:rsidR="00333639">
        <w:t>in</w:t>
      </w:r>
      <w:r w:rsidR="00EF1385">
        <w:t xml:space="preserve"> </w:t>
      </w:r>
      <w:r w:rsidR="00333639">
        <w:t>general</w:t>
      </w:r>
      <w:r w:rsidR="008F4C88">
        <w:t>,</w:t>
      </w:r>
      <w:r w:rsidR="00EF1385">
        <w:t xml:space="preserve"> </w:t>
      </w:r>
      <w:r w:rsidR="008F4C88">
        <w:t>some</w:t>
      </w:r>
      <w:r w:rsidR="00EF1385">
        <w:t xml:space="preserve"> </w:t>
      </w:r>
      <w:r>
        <w:t>of</w:t>
      </w:r>
      <w:r w:rsidR="00EF1385">
        <w:t xml:space="preserve"> </w:t>
      </w:r>
      <w:r w:rsidR="008F4C88">
        <w:t>which</w:t>
      </w:r>
      <w:r w:rsidR="00EF1385">
        <w:t xml:space="preserve"> </w:t>
      </w:r>
      <w:r>
        <w:t>skilled</w:t>
      </w:r>
      <w:r w:rsidR="00EF1385">
        <w:t xml:space="preserve"> </w:t>
      </w:r>
      <w:r>
        <w:t>migrant</w:t>
      </w:r>
      <w:r w:rsidR="00EF1385">
        <w:t xml:space="preserve"> </w:t>
      </w:r>
      <w:r>
        <w:t>programmes</w:t>
      </w:r>
      <w:r w:rsidR="00EF1385">
        <w:t xml:space="preserve"> </w:t>
      </w:r>
      <w:r>
        <w:t>where</w:t>
      </w:r>
      <w:r w:rsidR="00EF1385">
        <w:t xml:space="preserve"> </w:t>
      </w:r>
      <w:r>
        <w:t>applicants</w:t>
      </w:r>
      <w:r w:rsidR="00EF1385">
        <w:t xml:space="preserve"> </w:t>
      </w:r>
      <w:r>
        <w:t>need</w:t>
      </w:r>
      <w:r w:rsidR="00EF1385">
        <w:t xml:space="preserve"> </w:t>
      </w:r>
      <w:r>
        <w:t>to</w:t>
      </w:r>
      <w:r w:rsidR="00EF1385">
        <w:t xml:space="preserve"> </w:t>
      </w:r>
      <w:r>
        <w:t>evidence</w:t>
      </w:r>
      <w:r w:rsidR="00EF1385">
        <w:t xml:space="preserve"> </w:t>
      </w:r>
      <w:r>
        <w:t>qualifications</w:t>
      </w:r>
      <w:r w:rsidR="00EF1385">
        <w:t xml:space="preserve"> </w:t>
      </w:r>
      <w:r>
        <w:t>in</w:t>
      </w:r>
      <w:r w:rsidR="00EF1385">
        <w:t xml:space="preserve"> </w:t>
      </w:r>
      <w:r w:rsidR="00122E73">
        <w:t>an</w:t>
      </w:r>
      <w:r w:rsidR="00EF1385">
        <w:t xml:space="preserve"> </w:t>
      </w:r>
      <w:r w:rsidR="00122E73">
        <w:t>area</w:t>
      </w:r>
      <w:r w:rsidR="00EF1385">
        <w:t xml:space="preserve"> </w:t>
      </w:r>
      <w:r w:rsidR="00122E73">
        <w:t>of</w:t>
      </w:r>
      <w:r w:rsidR="00EF1385">
        <w:t xml:space="preserve"> </w:t>
      </w:r>
      <w:r w:rsidR="00122E73">
        <w:t>skills</w:t>
      </w:r>
      <w:r w:rsidR="00EF1385">
        <w:t xml:space="preserve"> </w:t>
      </w:r>
      <w:r w:rsidR="00122E73">
        <w:t>shortages</w:t>
      </w:r>
      <w:r w:rsidR="00EF1385">
        <w:t xml:space="preserve"> </w:t>
      </w:r>
      <w:r w:rsidR="00122E73">
        <w:t>to</w:t>
      </w:r>
      <w:r w:rsidR="00EF1385">
        <w:t xml:space="preserve"> </w:t>
      </w:r>
      <w:r w:rsidR="00122E73">
        <w:t>apply</w:t>
      </w:r>
      <w:r w:rsidR="00EF1385">
        <w:t xml:space="preserve"> </w:t>
      </w:r>
      <w:r w:rsidR="00122E73">
        <w:t>for</w:t>
      </w:r>
      <w:r w:rsidR="00EF1385">
        <w:t xml:space="preserve"> </w:t>
      </w:r>
      <w:r w:rsidR="00122E73">
        <w:t>a</w:t>
      </w:r>
      <w:r w:rsidR="00EF1385">
        <w:t xml:space="preserve"> </w:t>
      </w:r>
      <w:r w:rsidR="00122E73">
        <w:t>visa</w:t>
      </w:r>
      <w:r w:rsidR="008F4C88">
        <w:t>,</w:t>
      </w:r>
      <w:r w:rsidR="00EF1385">
        <w:t xml:space="preserve"> </w:t>
      </w:r>
      <w:r w:rsidR="008F4C88">
        <w:t>some</w:t>
      </w:r>
      <w:r w:rsidR="00EF1385">
        <w:t xml:space="preserve"> </w:t>
      </w:r>
      <w:r w:rsidR="00AA55AB">
        <w:t>explicitly</w:t>
      </w:r>
      <w:r w:rsidR="00EF1385">
        <w:t xml:space="preserve"> </w:t>
      </w:r>
      <w:r w:rsidR="00AA55AB">
        <w:t>refer</w:t>
      </w:r>
      <w:r w:rsidR="00EF1385">
        <w:t xml:space="preserve"> </w:t>
      </w:r>
      <w:r w:rsidR="00AA55AB">
        <w:t>to</w:t>
      </w:r>
      <w:r w:rsidR="00EF1385">
        <w:t xml:space="preserve"> </w:t>
      </w:r>
      <w:r w:rsidR="008F4C88">
        <w:t>refugees</w:t>
      </w:r>
      <w:r w:rsidR="00EF1385">
        <w:t xml:space="preserve"> </w:t>
      </w:r>
      <w:r w:rsidR="00E524DE">
        <w:t>as</w:t>
      </w:r>
      <w:r w:rsidR="00EF1385">
        <w:t xml:space="preserve"> </w:t>
      </w:r>
      <w:r w:rsidR="00E524DE">
        <w:t>a</w:t>
      </w:r>
      <w:r w:rsidR="00EF1385">
        <w:t xml:space="preserve"> </w:t>
      </w:r>
      <w:r w:rsidR="00E524DE">
        <w:t>distinct</w:t>
      </w:r>
      <w:r w:rsidR="00EF1385">
        <w:t xml:space="preserve"> </w:t>
      </w:r>
      <w:r w:rsidR="00E524DE">
        <w:t>group,</w:t>
      </w:r>
      <w:r w:rsidR="00EF1385">
        <w:t xml:space="preserve"> </w:t>
      </w:r>
      <w:r w:rsidR="00E524DE">
        <w:t>and</w:t>
      </w:r>
      <w:r w:rsidR="00EF1385">
        <w:t xml:space="preserve"> </w:t>
      </w:r>
      <w:r w:rsidR="00E524DE">
        <w:t>some</w:t>
      </w:r>
      <w:r w:rsidR="00EF1385">
        <w:t xml:space="preserve"> </w:t>
      </w:r>
      <w:r w:rsidR="00E524DE">
        <w:t>draw</w:t>
      </w:r>
      <w:r w:rsidR="00EF1385">
        <w:t xml:space="preserve"> </w:t>
      </w:r>
      <w:r w:rsidR="00E524DE">
        <w:t>no</w:t>
      </w:r>
      <w:r w:rsidR="00EF1385">
        <w:t xml:space="preserve"> </w:t>
      </w:r>
      <w:r w:rsidR="00E524DE">
        <w:t>distinction</w:t>
      </w:r>
      <w:r w:rsidR="00122E73">
        <w:t>.</w:t>
      </w:r>
      <w:r w:rsidR="00EF1385">
        <w:t xml:space="preserve"> </w:t>
      </w:r>
      <w:r w:rsidR="00660569">
        <w:t>While</w:t>
      </w:r>
      <w:r w:rsidR="00EF1385">
        <w:t xml:space="preserve"> </w:t>
      </w:r>
      <w:r w:rsidR="00660569">
        <w:t>acknowledging</w:t>
      </w:r>
      <w:r w:rsidR="00EF1385">
        <w:t xml:space="preserve"> </w:t>
      </w:r>
      <w:r w:rsidR="00660569">
        <w:t>that</w:t>
      </w:r>
      <w:r w:rsidR="00EF1385">
        <w:t xml:space="preserve"> </w:t>
      </w:r>
      <w:r w:rsidR="00660569">
        <w:t>refugees</w:t>
      </w:r>
      <w:r w:rsidR="00EF1385">
        <w:t xml:space="preserve"> </w:t>
      </w:r>
      <w:r w:rsidR="00660569">
        <w:t>may</w:t>
      </w:r>
      <w:r w:rsidR="00EF1385">
        <w:t xml:space="preserve"> </w:t>
      </w:r>
      <w:r w:rsidR="00660569">
        <w:t>experience</w:t>
      </w:r>
      <w:r w:rsidR="00EF1385">
        <w:t xml:space="preserve"> </w:t>
      </w:r>
      <w:r w:rsidR="00660569">
        <w:t>further</w:t>
      </w:r>
      <w:r w:rsidR="00EF1385">
        <w:t xml:space="preserve"> </w:t>
      </w:r>
      <w:r w:rsidR="00DB35B5">
        <w:t>sets</w:t>
      </w:r>
      <w:r w:rsidR="00EF1385">
        <w:t xml:space="preserve"> </w:t>
      </w:r>
      <w:r w:rsidR="00DB35B5">
        <w:t>of</w:t>
      </w:r>
      <w:r w:rsidR="00EF1385">
        <w:t xml:space="preserve"> </w:t>
      </w:r>
      <w:r w:rsidR="00DB35B5">
        <w:t>challenges</w:t>
      </w:r>
      <w:r w:rsidR="00EF1385">
        <w:t xml:space="preserve"> </w:t>
      </w:r>
      <w:r w:rsidR="00DB35B5">
        <w:t>linked</w:t>
      </w:r>
      <w:r w:rsidR="00EF1385">
        <w:t xml:space="preserve"> </w:t>
      </w:r>
      <w:r w:rsidR="00DB35B5">
        <w:t>to</w:t>
      </w:r>
      <w:r w:rsidR="00EF1385">
        <w:t xml:space="preserve"> </w:t>
      </w:r>
      <w:r w:rsidR="00BE24A5">
        <w:t>possible</w:t>
      </w:r>
      <w:r w:rsidR="00EF1385">
        <w:t xml:space="preserve"> </w:t>
      </w:r>
      <w:r w:rsidR="00BE24A5">
        <w:t>trauma</w:t>
      </w:r>
      <w:r w:rsidR="00EF1385">
        <w:t xml:space="preserve"> </w:t>
      </w:r>
      <w:r w:rsidR="00BE24A5">
        <w:t>and</w:t>
      </w:r>
      <w:r w:rsidR="00EF1385">
        <w:t xml:space="preserve"> </w:t>
      </w:r>
      <w:r w:rsidR="00BE24A5">
        <w:t>subsequent</w:t>
      </w:r>
      <w:r w:rsidR="00EF1385">
        <w:t xml:space="preserve"> </w:t>
      </w:r>
      <w:r w:rsidR="00BE24A5">
        <w:t>mental</w:t>
      </w:r>
      <w:r w:rsidR="00EF1385">
        <w:t xml:space="preserve"> </w:t>
      </w:r>
      <w:r w:rsidR="00BE24A5">
        <w:t>health</w:t>
      </w:r>
      <w:r w:rsidR="00EF1385">
        <w:t xml:space="preserve"> </w:t>
      </w:r>
      <w:r w:rsidR="00BE24A5">
        <w:t>issues,</w:t>
      </w:r>
      <w:r w:rsidR="00EF1385">
        <w:t xml:space="preserve"> </w:t>
      </w:r>
      <w:r w:rsidR="000F44C5">
        <w:t>socioeconomic</w:t>
      </w:r>
      <w:r w:rsidR="00EF1385">
        <w:t xml:space="preserve"> </w:t>
      </w:r>
      <w:r w:rsidR="000F44C5">
        <w:t>status,</w:t>
      </w:r>
      <w:r w:rsidR="00EF1385">
        <w:t xml:space="preserve"> </w:t>
      </w:r>
      <w:r w:rsidR="00CA51A5">
        <w:t>and</w:t>
      </w:r>
      <w:r w:rsidR="00EF1385">
        <w:t xml:space="preserve"> </w:t>
      </w:r>
      <w:r w:rsidR="009A3AD8">
        <w:t>restrictions</w:t>
      </w:r>
      <w:r w:rsidR="00EF1385">
        <w:t xml:space="preserve"> </w:t>
      </w:r>
      <w:r w:rsidR="009A3AD8">
        <w:t>on</w:t>
      </w:r>
      <w:r w:rsidR="00EF1385">
        <w:t xml:space="preserve"> </w:t>
      </w:r>
      <w:r w:rsidR="009A3AD8">
        <w:t>work,</w:t>
      </w:r>
      <w:r w:rsidR="00EF1385">
        <w:t xml:space="preserve"> </w:t>
      </w:r>
      <w:r w:rsidR="009A3AD8">
        <w:t>there</w:t>
      </w:r>
      <w:r w:rsidR="00EF1385">
        <w:t xml:space="preserve"> </w:t>
      </w:r>
      <w:r w:rsidR="009A3AD8">
        <w:t>are</w:t>
      </w:r>
      <w:r w:rsidR="00EF1385">
        <w:t xml:space="preserve"> </w:t>
      </w:r>
      <w:r w:rsidR="009A3AD8">
        <w:t>also</w:t>
      </w:r>
      <w:r w:rsidR="00EF1385">
        <w:t xml:space="preserve"> </w:t>
      </w:r>
      <w:r w:rsidR="00332501">
        <w:t>similarities,</w:t>
      </w:r>
      <w:r w:rsidR="00EF1385">
        <w:t xml:space="preserve"> </w:t>
      </w:r>
      <w:r w:rsidR="00332501">
        <w:t>so</w:t>
      </w:r>
      <w:r w:rsidR="00EF1385">
        <w:t xml:space="preserve"> </w:t>
      </w:r>
      <w:r w:rsidR="00CF3B5D">
        <w:t>wider</w:t>
      </w:r>
      <w:r w:rsidR="00EF1385">
        <w:t xml:space="preserve"> </w:t>
      </w:r>
      <w:r w:rsidR="00CF3B5D">
        <w:t>‘skilled</w:t>
      </w:r>
      <w:r w:rsidR="00EF1385">
        <w:t xml:space="preserve"> </w:t>
      </w:r>
      <w:r w:rsidR="00CF3B5D">
        <w:t>migrant’</w:t>
      </w:r>
      <w:r w:rsidR="00EF1385">
        <w:t xml:space="preserve"> </w:t>
      </w:r>
      <w:r w:rsidR="00CF3B5D">
        <w:t>works</w:t>
      </w:r>
      <w:r w:rsidR="00EF1385">
        <w:t xml:space="preserve"> </w:t>
      </w:r>
      <w:r w:rsidR="00332501">
        <w:t>have</w:t>
      </w:r>
      <w:r w:rsidR="00EF1385">
        <w:t xml:space="preserve"> </w:t>
      </w:r>
      <w:r w:rsidR="00332501">
        <w:t>been</w:t>
      </w:r>
      <w:r w:rsidR="00EF1385">
        <w:t xml:space="preserve"> </w:t>
      </w:r>
      <w:r w:rsidR="00332501">
        <w:t>included</w:t>
      </w:r>
      <w:r w:rsidR="00EF1385">
        <w:t xml:space="preserve"> </w:t>
      </w:r>
      <w:r w:rsidR="00332501">
        <w:t>where</w:t>
      </w:r>
      <w:r w:rsidR="00EF1385">
        <w:t xml:space="preserve"> </w:t>
      </w:r>
      <w:r w:rsidR="00332501">
        <w:t>they</w:t>
      </w:r>
      <w:r w:rsidR="00EF1385">
        <w:t xml:space="preserve"> </w:t>
      </w:r>
      <w:r w:rsidR="00332501">
        <w:t>offer</w:t>
      </w:r>
      <w:r w:rsidR="00EF1385">
        <w:t xml:space="preserve"> </w:t>
      </w:r>
      <w:r w:rsidR="00332501">
        <w:t>insight.</w:t>
      </w:r>
      <w:r w:rsidR="00EF1385">
        <w:t xml:space="preserve"> </w:t>
      </w:r>
      <w:r w:rsidR="00B6685C">
        <w:t>Clearly</w:t>
      </w:r>
      <w:r w:rsidR="00EF1385">
        <w:t xml:space="preserve"> </w:t>
      </w:r>
      <w:r w:rsidR="00753932">
        <w:t>published</w:t>
      </w:r>
      <w:r w:rsidR="00EF1385">
        <w:t xml:space="preserve"> </w:t>
      </w:r>
      <w:r w:rsidR="00753932">
        <w:t>literature</w:t>
      </w:r>
      <w:r w:rsidR="00EF1385">
        <w:t xml:space="preserve"> </w:t>
      </w:r>
      <w:r w:rsidR="00753932">
        <w:t>will</w:t>
      </w:r>
      <w:r w:rsidR="00EF1385">
        <w:t xml:space="preserve"> </w:t>
      </w:r>
      <w:r w:rsidR="00753932">
        <w:t>report</w:t>
      </w:r>
      <w:r w:rsidR="00EF1385">
        <w:t xml:space="preserve"> </w:t>
      </w:r>
      <w:r w:rsidR="00753932">
        <w:t>on</w:t>
      </w:r>
      <w:r w:rsidR="00EF1385">
        <w:t xml:space="preserve"> </w:t>
      </w:r>
      <w:r w:rsidR="00753932">
        <w:t>the</w:t>
      </w:r>
      <w:r w:rsidR="00EF1385">
        <w:t xml:space="preserve"> </w:t>
      </w:r>
      <w:r w:rsidR="00753932">
        <w:t>situation</w:t>
      </w:r>
      <w:r w:rsidR="00EF1385">
        <w:t xml:space="preserve"> </w:t>
      </w:r>
      <w:r w:rsidR="00753932">
        <w:t>and</w:t>
      </w:r>
      <w:r w:rsidR="00EF1385">
        <w:t xml:space="preserve"> </w:t>
      </w:r>
      <w:r w:rsidR="00753932">
        <w:t>practices</w:t>
      </w:r>
      <w:r w:rsidR="00EF1385">
        <w:t xml:space="preserve"> </w:t>
      </w:r>
      <w:r w:rsidR="00753932">
        <w:t>at</w:t>
      </w:r>
      <w:r w:rsidR="00EF1385">
        <w:t xml:space="preserve"> </w:t>
      </w:r>
      <w:r w:rsidR="00C75028">
        <w:t>or</w:t>
      </w:r>
      <w:r w:rsidR="00EF1385">
        <w:t xml:space="preserve"> </w:t>
      </w:r>
      <w:r w:rsidR="00C75028">
        <w:t>before</w:t>
      </w:r>
      <w:r w:rsidR="00EF1385">
        <w:t xml:space="preserve"> </w:t>
      </w:r>
      <w:r w:rsidR="00C75028">
        <w:t>the</w:t>
      </w:r>
      <w:r w:rsidR="00EF1385">
        <w:t xml:space="preserve"> </w:t>
      </w:r>
      <w:r w:rsidR="00C75028">
        <w:t>time</w:t>
      </w:r>
      <w:r w:rsidR="00EF1385">
        <w:t xml:space="preserve"> </w:t>
      </w:r>
      <w:r w:rsidR="00C75028">
        <w:t>of</w:t>
      </w:r>
      <w:r w:rsidR="00EF1385">
        <w:t xml:space="preserve"> </w:t>
      </w:r>
      <w:r w:rsidR="00C75028">
        <w:t>publication.</w:t>
      </w:r>
      <w:r w:rsidR="00EF1385">
        <w:t xml:space="preserve"> </w:t>
      </w:r>
      <w:r w:rsidR="009F4F7E">
        <w:t>New</w:t>
      </w:r>
      <w:r w:rsidR="00EF1385">
        <w:t xml:space="preserve"> </w:t>
      </w:r>
      <w:r w:rsidR="00E2307E">
        <w:t>policies</w:t>
      </w:r>
      <w:r w:rsidR="00EF1385">
        <w:t xml:space="preserve"> </w:t>
      </w:r>
      <w:r w:rsidR="00E2307E">
        <w:t>and</w:t>
      </w:r>
      <w:r w:rsidR="00EF1385">
        <w:t xml:space="preserve"> </w:t>
      </w:r>
      <w:r w:rsidR="00E2307E">
        <w:t>initiatives</w:t>
      </w:r>
      <w:r w:rsidR="00EF1385">
        <w:t xml:space="preserve"> </w:t>
      </w:r>
      <w:r w:rsidR="00E2307E">
        <w:t>can</w:t>
      </w:r>
      <w:r w:rsidR="00EF1385">
        <w:t xml:space="preserve"> </w:t>
      </w:r>
      <w:r w:rsidR="00E2307E">
        <w:t>be</w:t>
      </w:r>
      <w:r w:rsidR="00EF1385">
        <w:t xml:space="preserve"> </w:t>
      </w:r>
      <w:r w:rsidR="00E2307E">
        <w:t>implemented</w:t>
      </w:r>
      <w:r w:rsidR="00B6685C">
        <w:t>,</w:t>
      </w:r>
      <w:r w:rsidR="00EF1385">
        <w:t xml:space="preserve"> </w:t>
      </w:r>
      <w:r w:rsidR="005A1DE3">
        <w:t>so</w:t>
      </w:r>
      <w:r w:rsidR="00EF1385">
        <w:t xml:space="preserve"> </w:t>
      </w:r>
      <w:r w:rsidR="00753932">
        <w:t>the</w:t>
      </w:r>
      <w:r w:rsidR="00EF1385">
        <w:t xml:space="preserve"> </w:t>
      </w:r>
      <w:r w:rsidR="006039D9">
        <w:t>situation</w:t>
      </w:r>
      <w:r w:rsidR="00EF1385">
        <w:t xml:space="preserve"> </w:t>
      </w:r>
      <w:r w:rsidR="006039D9">
        <w:t>in</w:t>
      </w:r>
      <w:r w:rsidR="00EF1385">
        <w:t xml:space="preserve"> </w:t>
      </w:r>
      <w:r w:rsidR="006039D9">
        <w:t>particular</w:t>
      </w:r>
      <w:r w:rsidR="00EF1385">
        <w:t xml:space="preserve"> </w:t>
      </w:r>
      <w:r w:rsidR="006039D9">
        <w:t>countries</w:t>
      </w:r>
      <w:r w:rsidR="00EF1385">
        <w:t xml:space="preserve"> </w:t>
      </w:r>
      <w:r w:rsidR="006039D9">
        <w:t>or</w:t>
      </w:r>
      <w:r w:rsidR="00EF1385">
        <w:t xml:space="preserve"> </w:t>
      </w:r>
      <w:r w:rsidR="006039D9">
        <w:t>professions</w:t>
      </w:r>
      <w:r w:rsidR="00EF1385">
        <w:t xml:space="preserve"> </w:t>
      </w:r>
      <w:r w:rsidR="006039D9">
        <w:t>may</w:t>
      </w:r>
      <w:r w:rsidR="00EF1385">
        <w:t xml:space="preserve"> </w:t>
      </w:r>
      <w:r w:rsidR="006039D9">
        <w:t>not</w:t>
      </w:r>
      <w:r w:rsidR="00EF1385">
        <w:t xml:space="preserve"> </w:t>
      </w:r>
      <w:r w:rsidR="006039D9">
        <w:t>currently</w:t>
      </w:r>
      <w:r w:rsidR="00EF1385">
        <w:t xml:space="preserve"> </w:t>
      </w:r>
      <w:r w:rsidR="006039D9">
        <w:t>be</w:t>
      </w:r>
      <w:r w:rsidR="00EF1385">
        <w:t xml:space="preserve"> </w:t>
      </w:r>
      <w:r w:rsidR="006039D9">
        <w:t>the</w:t>
      </w:r>
      <w:r w:rsidR="00EF1385">
        <w:t xml:space="preserve"> </w:t>
      </w:r>
      <w:r w:rsidR="006039D9">
        <w:t>same</w:t>
      </w:r>
      <w:r w:rsidR="00EF1385">
        <w:t xml:space="preserve"> </w:t>
      </w:r>
      <w:r w:rsidR="006039D9">
        <w:t>as</w:t>
      </w:r>
      <w:r w:rsidR="00EF1385">
        <w:t xml:space="preserve"> </w:t>
      </w:r>
      <w:r w:rsidR="006039D9">
        <w:t>reported</w:t>
      </w:r>
      <w:r w:rsidR="00EF1385">
        <w:t xml:space="preserve"> </w:t>
      </w:r>
      <w:r w:rsidR="006039D9">
        <w:t>in</w:t>
      </w:r>
      <w:r w:rsidR="00EF1385">
        <w:t xml:space="preserve"> </w:t>
      </w:r>
      <w:r w:rsidR="006039D9">
        <w:t>older</w:t>
      </w:r>
      <w:r w:rsidR="00EF1385">
        <w:t xml:space="preserve"> </w:t>
      </w:r>
      <w:r w:rsidR="006039D9">
        <w:t>work.</w:t>
      </w:r>
      <w:r w:rsidR="00EF1385">
        <w:t xml:space="preserve"> </w:t>
      </w:r>
      <w:r w:rsidR="000569EA">
        <w:t>This</w:t>
      </w:r>
      <w:r w:rsidR="00EF1385">
        <w:t xml:space="preserve"> </w:t>
      </w:r>
      <w:r w:rsidR="00BE6963">
        <w:t>appears</w:t>
      </w:r>
      <w:r w:rsidR="00EF1385">
        <w:t xml:space="preserve"> </w:t>
      </w:r>
      <w:r w:rsidR="00BE6963">
        <w:t>to</w:t>
      </w:r>
      <w:r w:rsidR="00EF1385">
        <w:t xml:space="preserve"> </w:t>
      </w:r>
      <w:r w:rsidR="00BE6963">
        <w:t>have</w:t>
      </w:r>
      <w:r w:rsidR="00EF1385">
        <w:t xml:space="preserve"> </w:t>
      </w:r>
      <w:r w:rsidR="00BE6963">
        <w:t>happened</w:t>
      </w:r>
      <w:r w:rsidR="00EF1385">
        <w:t xml:space="preserve"> </w:t>
      </w:r>
      <w:r w:rsidR="00BE6963">
        <w:t>in</w:t>
      </w:r>
      <w:r w:rsidR="00EF1385">
        <w:t xml:space="preserve"> </w:t>
      </w:r>
      <w:r w:rsidR="00BE6963">
        <w:t>some</w:t>
      </w:r>
      <w:r w:rsidR="00EF1385">
        <w:t xml:space="preserve"> </w:t>
      </w:r>
      <w:r w:rsidR="00BE6963">
        <w:t>cases,</w:t>
      </w:r>
      <w:r w:rsidR="00EF1385">
        <w:t xml:space="preserve"> </w:t>
      </w:r>
      <w:r w:rsidR="00CF64D8">
        <w:t>although</w:t>
      </w:r>
      <w:r w:rsidR="00EF1385">
        <w:t xml:space="preserve"> </w:t>
      </w:r>
      <w:r w:rsidR="00BE6963">
        <w:t>overall</w:t>
      </w:r>
      <w:r w:rsidR="00EF1385">
        <w:t xml:space="preserve"> </w:t>
      </w:r>
      <w:r w:rsidR="00BE6963">
        <w:t>the</w:t>
      </w:r>
      <w:r w:rsidR="00EF1385">
        <w:t xml:space="preserve"> </w:t>
      </w:r>
      <w:r w:rsidR="00BE6963">
        <w:t>impression</w:t>
      </w:r>
      <w:r w:rsidR="00EF1385">
        <w:t xml:space="preserve"> </w:t>
      </w:r>
      <w:r w:rsidR="00F978B9">
        <w:t>is</w:t>
      </w:r>
      <w:r w:rsidR="00EF1385">
        <w:t xml:space="preserve"> </w:t>
      </w:r>
      <w:r w:rsidR="00F978B9">
        <w:t>that</w:t>
      </w:r>
      <w:r w:rsidR="00EF1385">
        <w:t xml:space="preserve"> </w:t>
      </w:r>
      <w:r w:rsidR="00F978B9">
        <w:t>there</w:t>
      </w:r>
      <w:r w:rsidR="00EF1385">
        <w:t xml:space="preserve"> </w:t>
      </w:r>
      <w:r w:rsidR="00F978B9">
        <w:t>are</w:t>
      </w:r>
      <w:r w:rsidR="00EF1385">
        <w:t xml:space="preserve"> </w:t>
      </w:r>
      <w:r w:rsidR="00CF64D8">
        <w:t>consistent</w:t>
      </w:r>
      <w:r w:rsidR="00EF1385">
        <w:t xml:space="preserve"> </w:t>
      </w:r>
      <w:r w:rsidR="00CF64D8">
        <w:t>themes</w:t>
      </w:r>
      <w:r w:rsidR="00EF1385">
        <w:t xml:space="preserve"> </w:t>
      </w:r>
      <w:r w:rsidR="00CF64D8">
        <w:t>running</w:t>
      </w:r>
      <w:r w:rsidR="00EF1385">
        <w:t xml:space="preserve"> </w:t>
      </w:r>
      <w:r w:rsidR="00CF64D8">
        <w:t>through</w:t>
      </w:r>
      <w:r w:rsidR="00EF1385">
        <w:t xml:space="preserve"> </w:t>
      </w:r>
      <w:r w:rsidR="00BE6963">
        <w:t>the</w:t>
      </w:r>
      <w:r w:rsidR="00EF1385">
        <w:t xml:space="preserve"> </w:t>
      </w:r>
      <w:r w:rsidR="00BE6963">
        <w:t>literature</w:t>
      </w:r>
      <w:r w:rsidR="00EF1385">
        <w:t xml:space="preserve"> </w:t>
      </w:r>
      <w:r w:rsidR="00CF64D8">
        <w:t>of</w:t>
      </w:r>
      <w:r w:rsidR="00EF1385">
        <w:t xml:space="preserve"> </w:t>
      </w:r>
      <w:r w:rsidR="00CF64D8">
        <w:t>recent</w:t>
      </w:r>
      <w:r w:rsidR="00EF1385">
        <w:t xml:space="preserve"> </w:t>
      </w:r>
      <w:r w:rsidR="00CF64D8">
        <w:t>years.</w:t>
      </w:r>
    </w:p>
    <w:p w14:paraId="4410D11E" w14:textId="77777777" w:rsidR="003F44C8" w:rsidRDefault="003F44C8" w:rsidP="003822CC"/>
    <w:p w14:paraId="63738BF4" w14:textId="642D4348" w:rsidR="00647CA9" w:rsidRDefault="00397A68" w:rsidP="00CC6C04">
      <w:pPr>
        <w:pStyle w:val="Heading3"/>
      </w:pPr>
      <w:bookmarkStart w:id="9" w:name="_Toc122535625"/>
      <w:r>
        <w:t>Identity</w:t>
      </w:r>
      <w:r w:rsidR="00621215">
        <w:t>:</w:t>
      </w:r>
      <w:r w:rsidR="00EF1385">
        <w:t xml:space="preserve"> </w:t>
      </w:r>
      <w:r w:rsidR="00621215">
        <w:t>refugee</w:t>
      </w:r>
      <w:r w:rsidR="00EF1385">
        <w:t xml:space="preserve"> </w:t>
      </w:r>
      <w:r w:rsidR="00621215">
        <w:t>or</w:t>
      </w:r>
      <w:r w:rsidR="00EF1385">
        <w:t xml:space="preserve"> </w:t>
      </w:r>
      <w:r w:rsidR="00647CA9">
        <w:t>professional</w:t>
      </w:r>
      <w:r w:rsidR="00621215">
        <w:t>?</w:t>
      </w:r>
      <w:bookmarkEnd w:id="9"/>
    </w:p>
    <w:p w14:paraId="5B56933B" w14:textId="7CDE4CE5" w:rsidR="00647ED1" w:rsidRPr="00647ED1" w:rsidRDefault="00712AC4" w:rsidP="00647ED1">
      <w:r>
        <w:t>There</w:t>
      </w:r>
      <w:r w:rsidR="00EF1385">
        <w:t xml:space="preserve"> </w:t>
      </w:r>
      <w:r>
        <w:t>are</w:t>
      </w:r>
      <w:r w:rsidR="00EF1385">
        <w:t xml:space="preserve"> </w:t>
      </w:r>
      <w:r>
        <w:t>many</w:t>
      </w:r>
      <w:r w:rsidR="00EF1385">
        <w:t xml:space="preserve"> </w:t>
      </w:r>
      <w:r>
        <w:t>programmes</w:t>
      </w:r>
      <w:r w:rsidR="00EF1385">
        <w:t xml:space="preserve"> </w:t>
      </w:r>
      <w:r>
        <w:t>to</w:t>
      </w:r>
      <w:r w:rsidR="00EF1385">
        <w:t xml:space="preserve"> </w:t>
      </w:r>
      <w:r>
        <w:t>support</w:t>
      </w:r>
      <w:r w:rsidR="00EF1385">
        <w:t xml:space="preserve"> </w:t>
      </w:r>
      <w:r w:rsidR="00AE14F6">
        <w:t>refugees,</w:t>
      </w:r>
      <w:r w:rsidR="00EF1385">
        <w:t xml:space="preserve"> </w:t>
      </w:r>
      <w:r>
        <w:t>but</w:t>
      </w:r>
      <w:r w:rsidR="00EF1385">
        <w:t xml:space="preserve"> </w:t>
      </w:r>
      <w:r>
        <w:t>th</w:t>
      </w:r>
      <w:r w:rsidR="00D479F7">
        <w:t>e</w:t>
      </w:r>
      <w:r w:rsidR="00EF1385">
        <w:t xml:space="preserve"> </w:t>
      </w:r>
      <w:r w:rsidR="00D479F7">
        <w:t>idea</w:t>
      </w:r>
      <w:r w:rsidR="00EF1385">
        <w:t xml:space="preserve"> </w:t>
      </w:r>
      <w:r w:rsidR="00D479F7">
        <w:t>of</w:t>
      </w:r>
      <w:r w:rsidR="00EF1385">
        <w:t xml:space="preserve"> </w:t>
      </w:r>
      <w:r w:rsidR="00D479F7">
        <w:t>a</w:t>
      </w:r>
      <w:r w:rsidR="00EF1385">
        <w:t xml:space="preserve"> </w:t>
      </w:r>
      <w:r w:rsidR="00A01382">
        <w:t>‘refugee’</w:t>
      </w:r>
      <w:r w:rsidR="00EF1385">
        <w:t xml:space="preserve"> </w:t>
      </w:r>
      <w:r w:rsidR="00A01382">
        <w:t>identity</w:t>
      </w:r>
      <w:r w:rsidR="00EF1385">
        <w:t xml:space="preserve"> </w:t>
      </w:r>
      <w:r w:rsidR="00A01382">
        <w:t>can</w:t>
      </w:r>
      <w:r w:rsidR="00EF1385">
        <w:t xml:space="preserve"> </w:t>
      </w:r>
      <w:r w:rsidR="00A01382">
        <w:t>itself</w:t>
      </w:r>
      <w:r w:rsidR="00EF1385">
        <w:t xml:space="preserve"> </w:t>
      </w:r>
      <w:r w:rsidR="00A01382">
        <w:t>be</w:t>
      </w:r>
      <w:r w:rsidR="00EF1385">
        <w:t xml:space="preserve"> </w:t>
      </w:r>
      <w:r w:rsidR="00A01382">
        <w:t>problematical.</w:t>
      </w:r>
      <w:r w:rsidR="00EF1385">
        <w:t xml:space="preserve"> </w:t>
      </w:r>
      <w:r w:rsidR="00AE14F6">
        <w:t>Tomlinson</w:t>
      </w:r>
      <w:r w:rsidR="00EF1385">
        <w:t xml:space="preserve"> </w:t>
      </w:r>
      <w:r w:rsidR="00AE14F6">
        <w:t>and</w:t>
      </w:r>
      <w:r w:rsidR="00EF1385">
        <w:t xml:space="preserve"> </w:t>
      </w:r>
      <w:r w:rsidR="00AE14F6">
        <w:t>Egan</w:t>
      </w:r>
      <w:r w:rsidR="00EF1385">
        <w:t xml:space="preserve"> </w:t>
      </w:r>
      <w:r w:rsidR="00DA1BE4">
        <w:fldChar w:fldCharType="begin"/>
      </w:r>
      <w:r w:rsidR="00AE14F6">
        <w:instrText xml:space="preserve"> ADDIN EN.CITE &lt;EndNote&gt;&lt;Cite ExcludeAuth="1"&gt;&lt;Author&gt;Tomlinson&lt;/Author&gt;&lt;Year&gt;2002&lt;/Year&gt;&lt;IDText&gt;From Marginalization to (Dis)Empowerment: Organizing Training and Employment Services for Refugees&lt;/IDText&gt;&lt;DisplayText&gt;(2002)&lt;/DisplayText&gt;&lt;record&gt;&lt;dates&gt;&lt;pub-dates&gt;&lt;date&gt;2002-08-01&lt;/date&gt;&lt;/pub-dates&gt;&lt;year&gt;2002&lt;/year&gt;&lt;/dates&gt;&lt;isbn&gt;0018-7267&lt;/isbn&gt;&lt;titles&gt;&lt;title&gt;From Marginalization to (Dis)Empowerment: Organizing Training and Employment Services for Refugees&lt;/title&gt;&lt;secondary-title&gt;Human Relations&lt;/secondary-title&gt;&lt;/titles&gt;&lt;pages&gt;1019-1043&lt;/pages&gt;&lt;number&gt;8&lt;/number&gt;&lt;access-date&gt;2021-04-16T12:57:55&lt;/access-date&gt;&lt;contributors&gt;&lt;authors&gt;&lt;author&gt;Tomlinson, Frances&lt;/author&gt;&lt;author&gt;Egan, Sue&lt;/author&gt;&lt;/authors&gt;&lt;/contributors&gt;&lt;added-date format="utc"&gt;1626167366&lt;/added-date&gt;&lt;ref-type name="Journal Article"&gt;17&lt;/ref-type&gt;&lt;rec-number&gt;1597&lt;/rec-number&gt;&lt;publisher&gt;SAGE Publications&lt;/publisher&gt;&lt;last-updated-date format="utc"&gt;1626167366&lt;/last-updated-date&gt;&lt;electronic-resource-num&gt;10.1177/0018726702055008182&lt;/electronic-resource-num&gt;&lt;volume&gt;55&lt;/volume&gt;&lt;/record&gt;&lt;/Cite&gt;&lt;/EndNote&gt;</w:instrText>
      </w:r>
      <w:r w:rsidR="00DA1BE4">
        <w:fldChar w:fldCharType="separate"/>
      </w:r>
      <w:r w:rsidR="00AE14F6">
        <w:rPr>
          <w:noProof/>
        </w:rPr>
        <w:t>(2002)</w:t>
      </w:r>
      <w:r w:rsidR="00DA1BE4">
        <w:fldChar w:fldCharType="end"/>
      </w:r>
      <w:r w:rsidR="00EF1385">
        <w:t xml:space="preserve"> </w:t>
      </w:r>
      <w:r w:rsidR="003B2C8D" w:rsidRPr="003B2C8D">
        <w:t>stud</w:t>
      </w:r>
      <w:r w:rsidR="00A051C1">
        <w:t>ied</w:t>
      </w:r>
      <w:r w:rsidR="00EF1385">
        <w:t xml:space="preserve"> </w:t>
      </w:r>
      <w:r w:rsidR="003B2C8D" w:rsidRPr="003B2C8D">
        <w:t>organizations</w:t>
      </w:r>
      <w:r w:rsidR="00EF1385">
        <w:t xml:space="preserve"> </w:t>
      </w:r>
      <w:r w:rsidR="003B2C8D" w:rsidRPr="003B2C8D">
        <w:t>providing</w:t>
      </w:r>
      <w:r w:rsidR="00EF1385">
        <w:t xml:space="preserve"> </w:t>
      </w:r>
      <w:r w:rsidR="003B2C8D" w:rsidRPr="003B2C8D">
        <w:t>employment-related</w:t>
      </w:r>
      <w:r w:rsidR="00EF1385">
        <w:t xml:space="preserve"> </w:t>
      </w:r>
      <w:r w:rsidR="003B2C8D" w:rsidRPr="003B2C8D">
        <w:t>services</w:t>
      </w:r>
      <w:r w:rsidR="00EF1385">
        <w:t xml:space="preserve"> </w:t>
      </w:r>
      <w:r w:rsidR="003B2C8D" w:rsidRPr="003B2C8D">
        <w:t>to</w:t>
      </w:r>
      <w:r w:rsidR="00EF1385">
        <w:t xml:space="preserve"> </w:t>
      </w:r>
      <w:r w:rsidR="003B2C8D" w:rsidRPr="003B2C8D">
        <w:t>refugees</w:t>
      </w:r>
      <w:r w:rsidR="00EF1385">
        <w:t xml:space="preserve"> </w:t>
      </w:r>
      <w:r w:rsidR="00510190">
        <w:t>in</w:t>
      </w:r>
      <w:r w:rsidR="00EF1385">
        <w:t xml:space="preserve"> </w:t>
      </w:r>
      <w:r w:rsidR="00510190">
        <w:t>the</w:t>
      </w:r>
      <w:r w:rsidR="00EF1385">
        <w:t xml:space="preserve"> </w:t>
      </w:r>
      <w:r w:rsidR="00510190">
        <w:t>UK</w:t>
      </w:r>
      <w:r w:rsidR="00A051C1">
        <w:t>,</w:t>
      </w:r>
      <w:r w:rsidR="00EF1385">
        <w:t xml:space="preserve"> </w:t>
      </w:r>
      <w:r w:rsidR="00A051C1">
        <w:t>where</w:t>
      </w:r>
      <w:r w:rsidR="00EF1385">
        <w:t xml:space="preserve"> </w:t>
      </w:r>
      <w:r w:rsidR="003C29A8">
        <w:t>the</w:t>
      </w:r>
      <w:r w:rsidR="00EF1385">
        <w:t xml:space="preserve"> </w:t>
      </w:r>
      <w:r w:rsidR="003C29A8">
        <w:t>emphasis</w:t>
      </w:r>
      <w:r w:rsidR="00EF1385">
        <w:t xml:space="preserve"> </w:t>
      </w:r>
      <w:r w:rsidR="003C29A8">
        <w:t>can</w:t>
      </w:r>
      <w:r w:rsidR="00EF1385">
        <w:t xml:space="preserve"> </w:t>
      </w:r>
      <w:r w:rsidR="003C29A8">
        <w:t>be</w:t>
      </w:r>
      <w:r w:rsidR="00EF1385">
        <w:t xml:space="preserve"> </w:t>
      </w:r>
      <w:r w:rsidR="003C29A8">
        <w:t>on</w:t>
      </w:r>
      <w:r w:rsidR="00EF1385">
        <w:t xml:space="preserve"> </w:t>
      </w:r>
      <w:r w:rsidR="003B2C8D" w:rsidRPr="003B2C8D">
        <w:t>‘empowerment’,</w:t>
      </w:r>
      <w:r w:rsidR="00EF1385">
        <w:t xml:space="preserve"> </w:t>
      </w:r>
      <w:r w:rsidR="00790A5E">
        <w:t>helping</w:t>
      </w:r>
      <w:r w:rsidR="00EF1385">
        <w:t xml:space="preserve"> </w:t>
      </w:r>
      <w:r w:rsidR="00790A5E">
        <w:t>refugees</w:t>
      </w:r>
      <w:r w:rsidR="00EF1385">
        <w:t xml:space="preserve"> </w:t>
      </w:r>
      <w:r w:rsidR="00790A5E">
        <w:t>to</w:t>
      </w:r>
      <w:r w:rsidR="00EF1385">
        <w:t xml:space="preserve"> </w:t>
      </w:r>
      <w:r w:rsidR="00790A5E">
        <w:t>become</w:t>
      </w:r>
      <w:r w:rsidR="00EF1385">
        <w:t xml:space="preserve"> </w:t>
      </w:r>
      <w:r w:rsidR="003B2C8D" w:rsidRPr="003B2C8D">
        <w:t>active</w:t>
      </w:r>
      <w:r w:rsidR="00EF1385">
        <w:t xml:space="preserve"> </w:t>
      </w:r>
      <w:r w:rsidR="003B2C8D" w:rsidRPr="003B2C8D">
        <w:t>subjects</w:t>
      </w:r>
      <w:r w:rsidR="00EF1385">
        <w:t xml:space="preserve"> </w:t>
      </w:r>
      <w:r w:rsidR="00526D08">
        <w:t>with</w:t>
      </w:r>
      <w:r w:rsidR="00EF1385">
        <w:t xml:space="preserve"> </w:t>
      </w:r>
      <w:r w:rsidR="003B2C8D" w:rsidRPr="003B2C8D">
        <w:t>the</w:t>
      </w:r>
      <w:r w:rsidR="00EF1385">
        <w:t xml:space="preserve"> </w:t>
      </w:r>
      <w:r w:rsidR="003B2C8D" w:rsidRPr="003B2C8D">
        <w:t>involvement</w:t>
      </w:r>
      <w:r w:rsidR="00EF1385">
        <w:t xml:space="preserve"> </w:t>
      </w:r>
      <w:r w:rsidR="003B2C8D" w:rsidRPr="003B2C8D">
        <w:t>of</w:t>
      </w:r>
      <w:r w:rsidR="00EF1385">
        <w:t xml:space="preserve"> </w:t>
      </w:r>
      <w:r w:rsidR="003B2C8D" w:rsidRPr="003B2C8D">
        <w:t>refugee</w:t>
      </w:r>
      <w:r w:rsidR="00EF1385">
        <w:t xml:space="preserve"> </w:t>
      </w:r>
      <w:r w:rsidR="003B2C8D" w:rsidRPr="003B2C8D">
        <w:t>community</w:t>
      </w:r>
      <w:r w:rsidR="00EF1385">
        <w:t xml:space="preserve"> </w:t>
      </w:r>
      <w:r w:rsidR="003B2C8D" w:rsidRPr="003B2C8D">
        <w:t>organizations.</w:t>
      </w:r>
      <w:r w:rsidR="00EF1385">
        <w:t xml:space="preserve"> </w:t>
      </w:r>
      <w:r w:rsidR="003B2C8D" w:rsidRPr="003B2C8D">
        <w:t>However</w:t>
      </w:r>
      <w:r w:rsidR="00EF1385">
        <w:t xml:space="preserve"> </w:t>
      </w:r>
      <w:r w:rsidR="00526D08">
        <w:t>in</w:t>
      </w:r>
      <w:r w:rsidR="00EF1385">
        <w:t xml:space="preserve"> </w:t>
      </w:r>
      <w:r w:rsidR="00526D08">
        <w:t>a</w:t>
      </w:r>
      <w:r w:rsidR="00EF1385">
        <w:t xml:space="preserve"> </w:t>
      </w:r>
      <w:r w:rsidR="00526D08">
        <w:t>hostile</w:t>
      </w:r>
      <w:r w:rsidR="00EF1385">
        <w:t xml:space="preserve"> </w:t>
      </w:r>
      <w:r w:rsidR="00526D08">
        <w:t>environment</w:t>
      </w:r>
      <w:r w:rsidR="003B2C8D" w:rsidRPr="003B2C8D">
        <w:t>,</w:t>
      </w:r>
      <w:r w:rsidR="00EF1385">
        <w:t xml:space="preserve"> </w:t>
      </w:r>
      <w:r w:rsidR="003B2C8D" w:rsidRPr="003B2C8D">
        <w:t>the</w:t>
      </w:r>
      <w:r w:rsidR="00EF1385">
        <w:t xml:space="preserve"> </w:t>
      </w:r>
      <w:r w:rsidR="003B2C8D" w:rsidRPr="003B2C8D">
        <w:t>association</w:t>
      </w:r>
      <w:r w:rsidR="00EF1385">
        <w:t xml:space="preserve"> </w:t>
      </w:r>
      <w:r w:rsidR="00747BE7">
        <w:t>with</w:t>
      </w:r>
      <w:r w:rsidR="00EF1385">
        <w:t xml:space="preserve"> </w:t>
      </w:r>
      <w:r w:rsidR="00747BE7">
        <w:t>a</w:t>
      </w:r>
      <w:r w:rsidR="00EF1385">
        <w:t xml:space="preserve"> </w:t>
      </w:r>
      <w:r w:rsidR="00983476">
        <w:t>refugee</w:t>
      </w:r>
      <w:r w:rsidR="00EF1385">
        <w:t xml:space="preserve"> </w:t>
      </w:r>
      <w:r w:rsidR="003B2C8D" w:rsidRPr="003B2C8D">
        <w:t>‘community’</w:t>
      </w:r>
      <w:r w:rsidR="00EF1385">
        <w:t xml:space="preserve"> </w:t>
      </w:r>
      <w:r w:rsidR="007B195B">
        <w:t>may</w:t>
      </w:r>
      <w:r w:rsidR="00EF1385">
        <w:t xml:space="preserve"> </w:t>
      </w:r>
      <w:r w:rsidR="007B195B">
        <w:t>itself</w:t>
      </w:r>
      <w:r w:rsidR="00EF1385">
        <w:t xml:space="preserve"> </w:t>
      </w:r>
      <w:r w:rsidR="007B195B">
        <w:t>reinforce</w:t>
      </w:r>
      <w:r w:rsidR="00EF1385">
        <w:t xml:space="preserve"> </w:t>
      </w:r>
      <w:r w:rsidR="007B195B">
        <w:t>outsider</w:t>
      </w:r>
      <w:r w:rsidR="00EF1385">
        <w:t xml:space="preserve"> </w:t>
      </w:r>
      <w:r w:rsidR="007B195B">
        <w:t>status</w:t>
      </w:r>
      <w:r w:rsidR="003B2C8D" w:rsidRPr="003B2C8D">
        <w:t>.</w:t>
      </w:r>
      <w:r w:rsidR="00EF1385">
        <w:t xml:space="preserve"> </w:t>
      </w:r>
      <w:r w:rsidR="00747BE7">
        <w:t>Similarly</w:t>
      </w:r>
      <w:r w:rsidR="00EF1385">
        <w:t xml:space="preserve"> </w:t>
      </w:r>
      <w:r w:rsidR="00747BE7">
        <w:t>in</w:t>
      </w:r>
      <w:r w:rsidR="00EF1385">
        <w:t xml:space="preserve"> </w:t>
      </w:r>
      <w:r w:rsidR="00747BE7">
        <w:t>Switzerland</w:t>
      </w:r>
      <w:r w:rsidR="00EF1385">
        <w:t xml:space="preserve"> </w:t>
      </w:r>
      <w:r w:rsidR="006231A6">
        <w:t>“</w:t>
      </w:r>
      <w:r w:rsidR="00647ED1" w:rsidRPr="00647ED1">
        <w:rPr>
          <w:i/>
          <w:iCs/>
        </w:rPr>
        <w:t>Refugees</w:t>
      </w:r>
      <w:r w:rsidR="00EF1385">
        <w:rPr>
          <w:i/>
          <w:iCs/>
        </w:rPr>
        <w:t xml:space="preserve"> </w:t>
      </w:r>
      <w:r w:rsidR="00647ED1" w:rsidRPr="00647ED1">
        <w:rPr>
          <w:i/>
          <w:iCs/>
        </w:rPr>
        <w:t>who</w:t>
      </w:r>
      <w:r w:rsidR="00EF1385">
        <w:rPr>
          <w:i/>
          <w:iCs/>
        </w:rPr>
        <w:t xml:space="preserve"> </w:t>
      </w:r>
      <w:r w:rsidR="00647ED1" w:rsidRPr="00647ED1">
        <w:rPr>
          <w:i/>
          <w:iCs/>
        </w:rPr>
        <w:t>have</w:t>
      </w:r>
      <w:r w:rsidR="00EF1385">
        <w:rPr>
          <w:i/>
          <w:iCs/>
        </w:rPr>
        <w:t xml:space="preserve"> </w:t>
      </w:r>
      <w:r w:rsidR="00647ED1" w:rsidRPr="00647ED1">
        <w:rPr>
          <w:i/>
          <w:iCs/>
        </w:rPr>
        <w:t>acquired</w:t>
      </w:r>
      <w:r w:rsidR="00EF1385">
        <w:rPr>
          <w:i/>
          <w:iCs/>
        </w:rPr>
        <w:t xml:space="preserve"> </w:t>
      </w:r>
      <w:r w:rsidR="00647ED1" w:rsidRPr="00647ED1">
        <w:rPr>
          <w:i/>
          <w:iCs/>
        </w:rPr>
        <w:t>high-level</w:t>
      </w:r>
      <w:r w:rsidR="00EF1385">
        <w:rPr>
          <w:i/>
          <w:iCs/>
        </w:rPr>
        <w:t xml:space="preserve"> </w:t>
      </w:r>
      <w:r w:rsidR="00647ED1" w:rsidRPr="00647ED1">
        <w:rPr>
          <w:i/>
          <w:iCs/>
        </w:rPr>
        <w:t>qualifications</w:t>
      </w:r>
      <w:r w:rsidR="00EF1385">
        <w:rPr>
          <w:i/>
          <w:iCs/>
        </w:rPr>
        <w:t xml:space="preserve"> </w:t>
      </w:r>
      <w:r w:rsidR="00647ED1" w:rsidRPr="00647ED1">
        <w:rPr>
          <w:i/>
          <w:iCs/>
        </w:rPr>
        <w:t>and/or</w:t>
      </w:r>
      <w:r w:rsidR="00EF1385">
        <w:rPr>
          <w:i/>
          <w:iCs/>
        </w:rPr>
        <w:t xml:space="preserve"> </w:t>
      </w:r>
      <w:r w:rsidR="00647ED1" w:rsidRPr="00647ED1">
        <w:rPr>
          <w:i/>
          <w:iCs/>
        </w:rPr>
        <w:t>who</w:t>
      </w:r>
      <w:r w:rsidR="00EF1385">
        <w:rPr>
          <w:i/>
          <w:iCs/>
        </w:rPr>
        <w:t xml:space="preserve"> </w:t>
      </w:r>
      <w:r w:rsidR="00647ED1" w:rsidRPr="00647ED1">
        <w:rPr>
          <w:i/>
          <w:iCs/>
        </w:rPr>
        <w:t>had</w:t>
      </w:r>
      <w:r w:rsidR="00EF1385">
        <w:rPr>
          <w:i/>
          <w:iCs/>
        </w:rPr>
        <w:t xml:space="preserve"> </w:t>
      </w:r>
      <w:r w:rsidR="00647ED1" w:rsidRPr="00647ED1">
        <w:rPr>
          <w:i/>
          <w:iCs/>
        </w:rPr>
        <w:t>a</w:t>
      </w:r>
      <w:r w:rsidR="00EF1385">
        <w:rPr>
          <w:i/>
          <w:iCs/>
        </w:rPr>
        <w:t xml:space="preserve"> </w:t>
      </w:r>
      <w:r w:rsidR="00647ED1" w:rsidRPr="00647ED1">
        <w:rPr>
          <w:i/>
          <w:iCs/>
        </w:rPr>
        <w:t>professional</w:t>
      </w:r>
      <w:r w:rsidR="00EF1385">
        <w:rPr>
          <w:i/>
          <w:iCs/>
        </w:rPr>
        <w:t xml:space="preserve"> </w:t>
      </w:r>
      <w:r w:rsidR="00647ED1" w:rsidRPr="00647ED1">
        <w:rPr>
          <w:i/>
          <w:iCs/>
        </w:rPr>
        <w:t>life</w:t>
      </w:r>
      <w:r w:rsidR="00EF1385">
        <w:rPr>
          <w:i/>
          <w:iCs/>
        </w:rPr>
        <w:t xml:space="preserve"> </w:t>
      </w:r>
      <w:r w:rsidR="00647ED1" w:rsidRPr="00647ED1">
        <w:rPr>
          <w:i/>
          <w:iCs/>
        </w:rPr>
        <w:t>before</w:t>
      </w:r>
      <w:r w:rsidR="00EF1385">
        <w:rPr>
          <w:i/>
          <w:iCs/>
        </w:rPr>
        <w:t xml:space="preserve"> </w:t>
      </w:r>
      <w:r w:rsidR="00647ED1" w:rsidRPr="00647ED1">
        <w:rPr>
          <w:i/>
          <w:iCs/>
        </w:rPr>
        <w:t>migration</w:t>
      </w:r>
      <w:r w:rsidR="00EF1385">
        <w:rPr>
          <w:i/>
          <w:iCs/>
        </w:rPr>
        <w:t xml:space="preserve"> </w:t>
      </w:r>
      <w:r w:rsidR="00647ED1" w:rsidRPr="00647ED1">
        <w:rPr>
          <w:i/>
          <w:iCs/>
        </w:rPr>
        <w:t>try</w:t>
      </w:r>
      <w:r w:rsidR="00EF1385">
        <w:rPr>
          <w:i/>
          <w:iCs/>
        </w:rPr>
        <w:t xml:space="preserve"> </w:t>
      </w:r>
      <w:r w:rsidR="00647ED1" w:rsidRPr="00647ED1">
        <w:rPr>
          <w:i/>
          <w:iCs/>
        </w:rPr>
        <w:t>(re)making</w:t>
      </w:r>
      <w:r w:rsidR="00EF1385">
        <w:rPr>
          <w:i/>
          <w:iCs/>
        </w:rPr>
        <w:t xml:space="preserve"> </w:t>
      </w:r>
      <w:r w:rsidR="00647ED1" w:rsidRPr="00647ED1">
        <w:rPr>
          <w:i/>
          <w:iCs/>
        </w:rPr>
        <w:t>their</w:t>
      </w:r>
      <w:r w:rsidR="00EF1385">
        <w:rPr>
          <w:i/>
          <w:iCs/>
        </w:rPr>
        <w:t xml:space="preserve"> </w:t>
      </w:r>
      <w:r w:rsidR="00647ED1" w:rsidRPr="00647ED1">
        <w:rPr>
          <w:i/>
          <w:iCs/>
        </w:rPr>
        <w:t>career</w:t>
      </w:r>
      <w:r w:rsidR="00EF1385">
        <w:rPr>
          <w:i/>
          <w:iCs/>
        </w:rPr>
        <w:t xml:space="preserve"> </w:t>
      </w:r>
      <w:r w:rsidR="00647ED1" w:rsidRPr="00647ED1">
        <w:rPr>
          <w:i/>
          <w:iCs/>
        </w:rPr>
        <w:t>trajectory</w:t>
      </w:r>
      <w:r w:rsidR="00EF1385">
        <w:rPr>
          <w:i/>
          <w:iCs/>
        </w:rPr>
        <w:t xml:space="preserve"> </w:t>
      </w:r>
      <w:r w:rsidR="00647ED1" w:rsidRPr="00647ED1">
        <w:rPr>
          <w:i/>
          <w:iCs/>
        </w:rPr>
        <w:t>on</w:t>
      </w:r>
      <w:r w:rsidR="00EF1385">
        <w:rPr>
          <w:i/>
          <w:iCs/>
        </w:rPr>
        <w:t xml:space="preserve"> </w:t>
      </w:r>
      <w:r w:rsidR="00647ED1" w:rsidRPr="00647ED1">
        <w:rPr>
          <w:i/>
          <w:iCs/>
        </w:rPr>
        <w:t>the</w:t>
      </w:r>
      <w:r w:rsidR="00EF1385">
        <w:rPr>
          <w:i/>
          <w:iCs/>
        </w:rPr>
        <w:t xml:space="preserve"> </w:t>
      </w:r>
      <w:r w:rsidR="00647ED1" w:rsidRPr="00647ED1">
        <w:rPr>
          <w:i/>
          <w:iCs/>
        </w:rPr>
        <w:t>move</w:t>
      </w:r>
      <w:r w:rsidR="00EF1385">
        <w:rPr>
          <w:i/>
          <w:iCs/>
        </w:rPr>
        <w:t xml:space="preserve"> </w:t>
      </w:r>
      <w:r w:rsidR="00647ED1" w:rsidRPr="00647ED1">
        <w:rPr>
          <w:i/>
          <w:iCs/>
        </w:rPr>
        <w:t>while</w:t>
      </w:r>
      <w:r w:rsidR="00EF1385">
        <w:rPr>
          <w:i/>
          <w:iCs/>
        </w:rPr>
        <w:t xml:space="preserve"> </w:t>
      </w:r>
      <w:r w:rsidR="00647ED1" w:rsidRPr="00647ED1">
        <w:rPr>
          <w:i/>
          <w:iCs/>
        </w:rPr>
        <w:t>being</w:t>
      </w:r>
      <w:r w:rsidR="00EF1385">
        <w:rPr>
          <w:i/>
          <w:iCs/>
        </w:rPr>
        <w:t xml:space="preserve"> </w:t>
      </w:r>
      <w:r w:rsidR="00647ED1" w:rsidRPr="00647ED1">
        <w:rPr>
          <w:i/>
          <w:iCs/>
        </w:rPr>
        <w:t>confronted</w:t>
      </w:r>
      <w:r w:rsidR="00EF1385">
        <w:rPr>
          <w:i/>
          <w:iCs/>
        </w:rPr>
        <w:t xml:space="preserve"> </w:t>
      </w:r>
      <w:r w:rsidR="00647ED1" w:rsidRPr="00647ED1">
        <w:rPr>
          <w:i/>
          <w:iCs/>
        </w:rPr>
        <w:t>with</w:t>
      </w:r>
      <w:r w:rsidR="00EF1385">
        <w:rPr>
          <w:i/>
          <w:iCs/>
        </w:rPr>
        <w:t xml:space="preserve"> </w:t>
      </w:r>
      <w:r w:rsidR="00647ED1" w:rsidRPr="00647ED1">
        <w:rPr>
          <w:i/>
          <w:iCs/>
        </w:rPr>
        <w:t>the</w:t>
      </w:r>
      <w:r w:rsidR="00EF1385">
        <w:rPr>
          <w:i/>
          <w:iCs/>
        </w:rPr>
        <w:t xml:space="preserve"> </w:t>
      </w:r>
      <w:r w:rsidR="00647ED1" w:rsidRPr="00647ED1">
        <w:rPr>
          <w:i/>
          <w:iCs/>
        </w:rPr>
        <w:t>structural</w:t>
      </w:r>
      <w:r w:rsidR="00EF1385">
        <w:rPr>
          <w:i/>
          <w:iCs/>
        </w:rPr>
        <w:t xml:space="preserve"> </w:t>
      </w:r>
      <w:r w:rsidR="00647ED1" w:rsidRPr="00647ED1">
        <w:rPr>
          <w:i/>
          <w:iCs/>
        </w:rPr>
        <w:t>limitations</w:t>
      </w:r>
      <w:r w:rsidR="00EF1385">
        <w:rPr>
          <w:i/>
          <w:iCs/>
        </w:rPr>
        <w:t xml:space="preserve"> </w:t>
      </w:r>
      <w:r w:rsidR="00647ED1" w:rsidRPr="00647ED1">
        <w:rPr>
          <w:i/>
          <w:iCs/>
        </w:rPr>
        <w:t>relating</w:t>
      </w:r>
      <w:r w:rsidR="00EF1385">
        <w:rPr>
          <w:i/>
          <w:iCs/>
        </w:rPr>
        <w:t xml:space="preserve"> </w:t>
      </w:r>
      <w:r w:rsidR="00647ED1" w:rsidRPr="00647ED1">
        <w:rPr>
          <w:i/>
          <w:iCs/>
        </w:rPr>
        <w:t>to</w:t>
      </w:r>
      <w:r w:rsidR="00EF1385">
        <w:rPr>
          <w:i/>
          <w:iCs/>
        </w:rPr>
        <w:t xml:space="preserve"> </w:t>
      </w:r>
      <w:r w:rsidR="00647ED1" w:rsidRPr="00647ED1">
        <w:rPr>
          <w:i/>
          <w:iCs/>
        </w:rPr>
        <w:t>the</w:t>
      </w:r>
      <w:r w:rsidR="00EF1385">
        <w:rPr>
          <w:i/>
          <w:iCs/>
        </w:rPr>
        <w:t xml:space="preserve"> </w:t>
      </w:r>
      <w:r w:rsidR="00647ED1" w:rsidRPr="00647ED1">
        <w:rPr>
          <w:i/>
          <w:iCs/>
        </w:rPr>
        <w:t>“refugee”</w:t>
      </w:r>
      <w:r w:rsidR="00EF1385">
        <w:rPr>
          <w:i/>
          <w:iCs/>
        </w:rPr>
        <w:t xml:space="preserve"> </w:t>
      </w:r>
      <w:r w:rsidR="00647ED1" w:rsidRPr="00647ED1">
        <w:rPr>
          <w:i/>
          <w:iCs/>
        </w:rPr>
        <w:t>category.</w:t>
      </w:r>
      <w:r w:rsidR="00EF1385">
        <w:rPr>
          <w:i/>
          <w:iCs/>
        </w:rPr>
        <w:t xml:space="preserve"> </w:t>
      </w:r>
      <w:r w:rsidR="00647ED1" w:rsidRPr="00647ED1">
        <w:rPr>
          <w:i/>
          <w:iCs/>
        </w:rPr>
        <w:t>Subsequent</w:t>
      </w:r>
      <w:r w:rsidR="00EF1385">
        <w:rPr>
          <w:i/>
          <w:iCs/>
        </w:rPr>
        <w:t xml:space="preserve"> </w:t>
      </w:r>
      <w:r w:rsidR="00647ED1" w:rsidRPr="00647ED1">
        <w:rPr>
          <w:i/>
          <w:iCs/>
        </w:rPr>
        <w:t>social</w:t>
      </w:r>
      <w:r w:rsidR="00EF1385">
        <w:rPr>
          <w:i/>
          <w:iCs/>
        </w:rPr>
        <w:t xml:space="preserve"> </w:t>
      </w:r>
      <w:r w:rsidR="00647ED1" w:rsidRPr="00647ED1">
        <w:rPr>
          <w:i/>
          <w:iCs/>
        </w:rPr>
        <w:t>categorization</w:t>
      </w:r>
      <w:r w:rsidR="00EF1385">
        <w:rPr>
          <w:i/>
          <w:iCs/>
        </w:rPr>
        <w:t xml:space="preserve"> </w:t>
      </w:r>
      <w:r w:rsidR="00647ED1" w:rsidRPr="00647ED1">
        <w:rPr>
          <w:i/>
          <w:iCs/>
        </w:rPr>
        <w:t>marking</w:t>
      </w:r>
      <w:r w:rsidR="00EF1385">
        <w:rPr>
          <w:i/>
          <w:iCs/>
        </w:rPr>
        <w:t xml:space="preserve"> </w:t>
      </w:r>
      <w:r w:rsidR="00647ED1" w:rsidRPr="00647ED1">
        <w:rPr>
          <w:i/>
          <w:iCs/>
        </w:rPr>
        <w:t>the</w:t>
      </w:r>
      <w:r w:rsidR="00EF1385">
        <w:rPr>
          <w:i/>
          <w:iCs/>
        </w:rPr>
        <w:t xml:space="preserve"> </w:t>
      </w:r>
      <w:r w:rsidR="00647ED1" w:rsidRPr="00647ED1">
        <w:rPr>
          <w:i/>
          <w:iCs/>
        </w:rPr>
        <w:t>“refugee”</w:t>
      </w:r>
      <w:r w:rsidR="00EF1385">
        <w:rPr>
          <w:i/>
          <w:iCs/>
        </w:rPr>
        <w:t xml:space="preserve"> </w:t>
      </w:r>
      <w:r w:rsidR="00647ED1" w:rsidRPr="00647ED1">
        <w:rPr>
          <w:i/>
          <w:iCs/>
        </w:rPr>
        <w:t>as</w:t>
      </w:r>
      <w:r w:rsidR="00EF1385">
        <w:rPr>
          <w:i/>
          <w:iCs/>
        </w:rPr>
        <w:t xml:space="preserve"> </w:t>
      </w:r>
      <w:r w:rsidR="00647ED1" w:rsidRPr="00647ED1">
        <w:rPr>
          <w:i/>
          <w:iCs/>
        </w:rPr>
        <w:t>“unskilled”,</w:t>
      </w:r>
      <w:r w:rsidR="00EF1385">
        <w:rPr>
          <w:i/>
          <w:iCs/>
        </w:rPr>
        <w:t xml:space="preserve"> </w:t>
      </w:r>
      <w:r w:rsidR="00647ED1" w:rsidRPr="00647ED1">
        <w:rPr>
          <w:i/>
          <w:iCs/>
        </w:rPr>
        <w:t>“vulnerable”</w:t>
      </w:r>
      <w:r w:rsidR="00EF1385">
        <w:rPr>
          <w:i/>
          <w:iCs/>
        </w:rPr>
        <w:t xml:space="preserve"> </w:t>
      </w:r>
      <w:r w:rsidR="00647ED1" w:rsidRPr="00647ED1">
        <w:rPr>
          <w:i/>
          <w:iCs/>
        </w:rPr>
        <w:t>or</w:t>
      </w:r>
      <w:r w:rsidR="00EF1385">
        <w:rPr>
          <w:i/>
          <w:iCs/>
        </w:rPr>
        <w:t xml:space="preserve"> </w:t>
      </w:r>
      <w:r w:rsidR="00647ED1" w:rsidRPr="00647ED1">
        <w:rPr>
          <w:i/>
          <w:iCs/>
        </w:rPr>
        <w:t>incomplete”</w:t>
      </w:r>
      <w:r w:rsidR="00EF1385">
        <w:rPr>
          <w:i/>
          <w:iCs/>
        </w:rPr>
        <w:t xml:space="preserve"> </w:t>
      </w:r>
      <w:r w:rsidR="000D62C4">
        <w:rPr>
          <w:i/>
          <w:iCs/>
        </w:rPr>
        <w:t>…</w:t>
      </w:r>
      <w:r w:rsidR="00647ED1" w:rsidRPr="00647ED1">
        <w:rPr>
          <w:i/>
          <w:iCs/>
        </w:rPr>
        <w:t>,</w:t>
      </w:r>
      <w:r w:rsidR="00EF1385">
        <w:rPr>
          <w:i/>
          <w:iCs/>
        </w:rPr>
        <w:t xml:space="preserve"> </w:t>
      </w:r>
      <w:r w:rsidR="00647ED1" w:rsidRPr="00647ED1">
        <w:rPr>
          <w:i/>
          <w:iCs/>
        </w:rPr>
        <w:t>as</w:t>
      </w:r>
      <w:r w:rsidR="00EF1385">
        <w:rPr>
          <w:i/>
          <w:iCs/>
        </w:rPr>
        <w:t xml:space="preserve"> </w:t>
      </w:r>
      <w:r w:rsidR="00647ED1" w:rsidRPr="00647ED1">
        <w:rPr>
          <w:i/>
          <w:iCs/>
        </w:rPr>
        <w:t>well</w:t>
      </w:r>
      <w:r w:rsidR="00EF1385">
        <w:rPr>
          <w:i/>
          <w:iCs/>
        </w:rPr>
        <w:t xml:space="preserve"> </w:t>
      </w:r>
      <w:r w:rsidR="00647ED1" w:rsidRPr="00647ED1">
        <w:rPr>
          <w:i/>
          <w:iCs/>
        </w:rPr>
        <w:t>as</w:t>
      </w:r>
      <w:r w:rsidR="00EF1385">
        <w:rPr>
          <w:i/>
          <w:iCs/>
        </w:rPr>
        <w:t xml:space="preserve"> </w:t>
      </w:r>
      <w:r w:rsidR="00647ED1" w:rsidRPr="00647ED1">
        <w:rPr>
          <w:i/>
          <w:iCs/>
        </w:rPr>
        <w:t>“a</w:t>
      </w:r>
      <w:r w:rsidR="00EF1385">
        <w:rPr>
          <w:i/>
          <w:iCs/>
        </w:rPr>
        <w:t xml:space="preserve"> </w:t>
      </w:r>
      <w:r w:rsidR="00647ED1" w:rsidRPr="00647ED1">
        <w:rPr>
          <w:i/>
          <w:iCs/>
        </w:rPr>
        <w:t>threat</w:t>
      </w:r>
      <w:r w:rsidR="00EF1385">
        <w:rPr>
          <w:i/>
          <w:iCs/>
        </w:rPr>
        <w:t xml:space="preserve"> </w:t>
      </w:r>
      <w:r w:rsidR="00647ED1" w:rsidRPr="00647ED1">
        <w:rPr>
          <w:i/>
          <w:iCs/>
        </w:rPr>
        <w:t>to</w:t>
      </w:r>
      <w:r w:rsidR="00EF1385">
        <w:rPr>
          <w:i/>
          <w:iCs/>
        </w:rPr>
        <w:t xml:space="preserve"> </w:t>
      </w:r>
      <w:r w:rsidR="00647ED1" w:rsidRPr="00647ED1">
        <w:rPr>
          <w:i/>
          <w:iCs/>
        </w:rPr>
        <w:t>the</w:t>
      </w:r>
      <w:r w:rsidR="00EF1385">
        <w:rPr>
          <w:i/>
          <w:iCs/>
        </w:rPr>
        <w:t xml:space="preserve"> </w:t>
      </w:r>
      <w:r w:rsidR="00647ED1" w:rsidRPr="00647ED1">
        <w:rPr>
          <w:i/>
          <w:iCs/>
        </w:rPr>
        <w:t>economic,</w:t>
      </w:r>
      <w:r w:rsidR="00EF1385">
        <w:rPr>
          <w:i/>
          <w:iCs/>
        </w:rPr>
        <w:t xml:space="preserve"> </w:t>
      </w:r>
      <w:r w:rsidR="00647ED1" w:rsidRPr="00647ED1">
        <w:rPr>
          <w:i/>
          <w:iCs/>
        </w:rPr>
        <w:t>social,</w:t>
      </w:r>
      <w:r w:rsidR="00EF1385">
        <w:rPr>
          <w:i/>
          <w:iCs/>
        </w:rPr>
        <w:t xml:space="preserve"> </w:t>
      </w:r>
      <w:r w:rsidR="00647ED1" w:rsidRPr="00647ED1">
        <w:rPr>
          <w:i/>
          <w:iCs/>
        </w:rPr>
        <w:t>and</w:t>
      </w:r>
      <w:r w:rsidR="00EF1385">
        <w:rPr>
          <w:i/>
          <w:iCs/>
        </w:rPr>
        <w:t xml:space="preserve"> </w:t>
      </w:r>
      <w:r w:rsidR="00647ED1" w:rsidRPr="00647ED1">
        <w:rPr>
          <w:i/>
          <w:iCs/>
        </w:rPr>
        <w:t>security</w:t>
      </w:r>
      <w:r w:rsidR="00EF1385">
        <w:rPr>
          <w:i/>
          <w:iCs/>
        </w:rPr>
        <w:t xml:space="preserve"> </w:t>
      </w:r>
      <w:r w:rsidR="00647ED1" w:rsidRPr="00647ED1">
        <w:rPr>
          <w:i/>
          <w:iCs/>
        </w:rPr>
        <w:t>welfare</w:t>
      </w:r>
      <w:r w:rsidR="00EF1385">
        <w:rPr>
          <w:i/>
          <w:iCs/>
        </w:rPr>
        <w:t xml:space="preserve"> </w:t>
      </w:r>
      <w:r w:rsidR="00647ED1" w:rsidRPr="00647ED1">
        <w:rPr>
          <w:i/>
          <w:iCs/>
        </w:rPr>
        <w:t>of</w:t>
      </w:r>
      <w:r w:rsidR="00EF1385">
        <w:rPr>
          <w:i/>
          <w:iCs/>
        </w:rPr>
        <w:t xml:space="preserve"> </w:t>
      </w:r>
      <w:r w:rsidR="00647ED1" w:rsidRPr="00647ED1">
        <w:rPr>
          <w:i/>
          <w:iCs/>
        </w:rPr>
        <w:t>the</w:t>
      </w:r>
      <w:r w:rsidR="00EF1385">
        <w:rPr>
          <w:i/>
          <w:iCs/>
        </w:rPr>
        <w:t xml:space="preserve"> </w:t>
      </w:r>
      <w:r w:rsidR="00647ED1" w:rsidRPr="00647ED1">
        <w:rPr>
          <w:i/>
          <w:iCs/>
        </w:rPr>
        <w:t>host</w:t>
      </w:r>
      <w:r w:rsidR="00EF1385">
        <w:rPr>
          <w:i/>
          <w:iCs/>
        </w:rPr>
        <w:t xml:space="preserve"> </w:t>
      </w:r>
      <w:r w:rsidR="00647ED1" w:rsidRPr="00647ED1">
        <w:rPr>
          <w:i/>
          <w:iCs/>
        </w:rPr>
        <w:t>countries”</w:t>
      </w:r>
      <w:r w:rsidR="00EF1385">
        <w:rPr>
          <w:i/>
          <w:iCs/>
        </w:rPr>
        <w:t xml:space="preserve"> </w:t>
      </w:r>
      <w:r w:rsidR="000D62C4">
        <w:rPr>
          <w:i/>
          <w:iCs/>
        </w:rPr>
        <w:t>…</w:t>
      </w:r>
      <w:r w:rsidR="00EF1385">
        <w:rPr>
          <w:i/>
          <w:iCs/>
        </w:rPr>
        <w:t xml:space="preserve"> </w:t>
      </w:r>
      <w:r w:rsidR="00647ED1" w:rsidRPr="00647ED1">
        <w:rPr>
          <w:i/>
          <w:iCs/>
        </w:rPr>
        <w:t>can</w:t>
      </w:r>
      <w:r w:rsidR="00EF1385">
        <w:rPr>
          <w:i/>
          <w:iCs/>
        </w:rPr>
        <w:t xml:space="preserve"> </w:t>
      </w:r>
      <w:r w:rsidR="00647ED1" w:rsidRPr="00647ED1">
        <w:rPr>
          <w:i/>
          <w:iCs/>
        </w:rPr>
        <w:t>create</w:t>
      </w:r>
      <w:r w:rsidR="00EF1385">
        <w:rPr>
          <w:i/>
          <w:iCs/>
        </w:rPr>
        <w:t xml:space="preserve"> </w:t>
      </w:r>
      <w:r w:rsidR="00647ED1" w:rsidRPr="00647ED1">
        <w:rPr>
          <w:i/>
          <w:iCs/>
        </w:rPr>
        <w:t>further</w:t>
      </w:r>
      <w:r w:rsidR="00EF1385">
        <w:rPr>
          <w:i/>
          <w:iCs/>
        </w:rPr>
        <w:t xml:space="preserve"> </w:t>
      </w:r>
      <w:r w:rsidR="00647ED1" w:rsidRPr="00647ED1">
        <w:rPr>
          <w:i/>
          <w:iCs/>
        </w:rPr>
        <w:t>constraints</w:t>
      </w:r>
      <w:r w:rsidR="00EF1385">
        <w:rPr>
          <w:i/>
          <w:iCs/>
        </w:rPr>
        <w:t xml:space="preserve"> </w:t>
      </w:r>
      <w:r w:rsidR="00647ED1" w:rsidRPr="00647ED1">
        <w:rPr>
          <w:i/>
          <w:iCs/>
        </w:rPr>
        <w:t>for</w:t>
      </w:r>
      <w:r w:rsidR="00EF1385">
        <w:rPr>
          <w:i/>
          <w:iCs/>
        </w:rPr>
        <w:t xml:space="preserve"> </w:t>
      </w:r>
      <w:r w:rsidR="00647ED1" w:rsidRPr="00647ED1">
        <w:rPr>
          <w:i/>
          <w:iCs/>
        </w:rPr>
        <w:t>these</w:t>
      </w:r>
      <w:r w:rsidR="00EF1385">
        <w:rPr>
          <w:i/>
          <w:iCs/>
        </w:rPr>
        <w:t xml:space="preserve"> </w:t>
      </w:r>
      <w:r w:rsidR="00647ED1" w:rsidRPr="00647ED1">
        <w:rPr>
          <w:i/>
          <w:iCs/>
        </w:rPr>
        <w:t>migrants</w:t>
      </w:r>
      <w:r w:rsidR="000C458C">
        <w:rPr>
          <w:i/>
          <w:iCs/>
        </w:rPr>
        <w:t>”</w:t>
      </w:r>
      <w:r w:rsidR="00EF1385">
        <w:rPr>
          <w:i/>
          <w:iCs/>
        </w:rPr>
        <w:t xml:space="preserve"> </w:t>
      </w:r>
      <w:r w:rsidR="00647ED1" w:rsidRPr="00647ED1">
        <w:fldChar w:fldCharType="begin"/>
      </w:r>
      <w:r w:rsidR="00DE380F">
        <w:instrText xml:space="preserve"> ADDIN EN.CITE &lt;EndNote&gt;&lt;Cite&gt;&lt;Author&gt;Cangià&lt;/Author&gt;&lt;Year&gt;2021&lt;/Year&gt;&lt;IDText&gt;(Im)mobilities, waiting and professional aspirations: The career lives of highly skilled Syrian refugees in Switzerland&lt;/IDText&gt;&lt;Pages&gt;59&lt;/Pages&gt;&lt;DisplayText&gt;(Cangià, Davoine, &amp;amp; Tashtish, 2021, p. 59)&lt;/DisplayText&gt;&lt;record&gt;&lt;isbn&gt;0016-7185&lt;/isbn&gt;&lt;titles&gt;&lt;title&gt;(Im)mobilities, waiting and professional aspirations: The career lives of highly skilled Syrian refugees in Switzerland&lt;/title&gt;&lt;secondary-title&gt;Geoforum&lt;/secondary-title&gt;&lt;/titles&gt;&lt;pages&gt;57-65&lt;/pages&gt;&lt;contributors&gt;&lt;authors&gt;&lt;author&gt;Cangià, Flavia&lt;/author&gt;&lt;author&gt;Davoine, Eric&lt;/author&gt;&lt;author&gt;Tashtish, Sima&lt;/author&gt;&lt;/authors&gt;&lt;/contributors&gt;&lt;section&gt;57&lt;/section&gt;&lt;added-date format="utc"&gt;1662030914&lt;/added-date&gt;&lt;ref-type name="Journal Article"&gt;17&lt;/ref-type&gt;&lt;dates&gt;&lt;year&gt;2021&lt;/year&gt;&lt;/dates&gt;&lt;rec-number&gt;1640&lt;/rec-number&gt;&lt;last-updated-date format="utc"&gt;1662030914&lt;/last-updated-date&gt;&lt;electronic-resource-num&gt;10.1016/j.geoforum.2021.06.015&lt;/electronic-resource-num&gt;&lt;volume&gt;125&lt;/volume&gt;&lt;remote-database-name&gt;WorldCat.org&lt;/remote-database-name&gt;&lt;/record&gt;&lt;/Cite&gt;&lt;/EndNote&gt;</w:instrText>
      </w:r>
      <w:r w:rsidR="00647ED1" w:rsidRPr="00647ED1">
        <w:fldChar w:fldCharType="separate"/>
      </w:r>
      <w:r w:rsidR="00DE380F">
        <w:rPr>
          <w:noProof/>
        </w:rPr>
        <w:t>(Cangià,</w:t>
      </w:r>
      <w:r w:rsidR="00EF1385">
        <w:rPr>
          <w:noProof/>
        </w:rPr>
        <w:t xml:space="preserve"> </w:t>
      </w:r>
      <w:r w:rsidR="00DE380F">
        <w:rPr>
          <w:noProof/>
        </w:rPr>
        <w:t>Davoine,</w:t>
      </w:r>
      <w:r w:rsidR="00EF1385">
        <w:rPr>
          <w:noProof/>
        </w:rPr>
        <w:t xml:space="preserve"> </w:t>
      </w:r>
      <w:r w:rsidR="00DE380F">
        <w:rPr>
          <w:noProof/>
        </w:rPr>
        <w:t>&amp;</w:t>
      </w:r>
      <w:r w:rsidR="00EF1385">
        <w:rPr>
          <w:noProof/>
        </w:rPr>
        <w:t xml:space="preserve"> </w:t>
      </w:r>
      <w:r w:rsidR="00DE380F">
        <w:rPr>
          <w:noProof/>
        </w:rPr>
        <w:t>Tashtish,</w:t>
      </w:r>
      <w:r w:rsidR="00EF1385">
        <w:rPr>
          <w:noProof/>
        </w:rPr>
        <w:t xml:space="preserve"> </w:t>
      </w:r>
      <w:r w:rsidR="00DE380F">
        <w:rPr>
          <w:noProof/>
        </w:rPr>
        <w:t>2021,</w:t>
      </w:r>
      <w:r w:rsidR="00EF1385">
        <w:rPr>
          <w:noProof/>
        </w:rPr>
        <w:t xml:space="preserve"> </w:t>
      </w:r>
      <w:r w:rsidR="00DE380F">
        <w:rPr>
          <w:noProof/>
        </w:rPr>
        <w:t>p.</w:t>
      </w:r>
      <w:r w:rsidR="00EF1385">
        <w:rPr>
          <w:noProof/>
        </w:rPr>
        <w:t xml:space="preserve"> </w:t>
      </w:r>
      <w:r w:rsidR="00DE380F">
        <w:rPr>
          <w:noProof/>
        </w:rPr>
        <w:t>59)</w:t>
      </w:r>
      <w:r w:rsidR="00647ED1" w:rsidRPr="00647ED1">
        <w:fldChar w:fldCharType="end"/>
      </w:r>
      <w:r w:rsidR="000C458C">
        <w:t>.</w:t>
      </w:r>
    </w:p>
    <w:p w14:paraId="012E158F" w14:textId="44FE9B29" w:rsidR="00A52562" w:rsidRDefault="00935D2B" w:rsidP="00A52562">
      <w:r>
        <w:t>For</w:t>
      </w:r>
      <w:r w:rsidR="00EF1385">
        <w:t xml:space="preserve"> </w:t>
      </w:r>
      <w:r>
        <w:t>professionals</w:t>
      </w:r>
      <w:r w:rsidR="00453D43">
        <w:t>,</w:t>
      </w:r>
      <w:r w:rsidR="00EF1385">
        <w:t xml:space="preserve"> </w:t>
      </w:r>
      <w:r w:rsidR="00453D43">
        <w:t>the</w:t>
      </w:r>
      <w:r w:rsidR="00EF1385">
        <w:t xml:space="preserve"> </w:t>
      </w:r>
      <w:r w:rsidR="00453D43">
        <w:t>profession</w:t>
      </w:r>
      <w:r w:rsidR="00EF1385">
        <w:t xml:space="preserve"> </w:t>
      </w:r>
      <w:r w:rsidR="00453D43">
        <w:t>is</w:t>
      </w:r>
      <w:r w:rsidR="00EF1385">
        <w:t xml:space="preserve"> </w:t>
      </w:r>
      <w:r w:rsidR="00453D43">
        <w:t>often</w:t>
      </w:r>
      <w:r w:rsidR="00EF1385">
        <w:t xml:space="preserve"> </w:t>
      </w:r>
      <w:r w:rsidR="00453D43">
        <w:t>a</w:t>
      </w:r>
      <w:r w:rsidR="00EF1385">
        <w:t xml:space="preserve"> </w:t>
      </w:r>
      <w:r w:rsidR="00453D43">
        <w:t>key</w:t>
      </w:r>
      <w:r w:rsidR="00EF1385">
        <w:t xml:space="preserve"> </w:t>
      </w:r>
      <w:r w:rsidR="00453D43">
        <w:t>part</w:t>
      </w:r>
      <w:r w:rsidR="00EF1385">
        <w:t xml:space="preserve"> </w:t>
      </w:r>
      <w:r w:rsidR="00453D43">
        <w:t>of</w:t>
      </w:r>
      <w:r w:rsidR="00EF1385">
        <w:t xml:space="preserve"> </w:t>
      </w:r>
      <w:r w:rsidR="00453D43">
        <w:t>their</w:t>
      </w:r>
      <w:r w:rsidR="00EF1385">
        <w:t xml:space="preserve"> </w:t>
      </w:r>
      <w:r w:rsidR="00453D43">
        <w:t>identity</w:t>
      </w:r>
      <w:r w:rsidR="00137F02">
        <w:t>.</w:t>
      </w:r>
      <w:r w:rsidR="00EF1385">
        <w:t xml:space="preserve"> </w:t>
      </w:r>
      <w:r w:rsidR="008B4335">
        <w:t>Becoming</w:t>
      </w:r>
      <w:r w:rsidR="00EF1385">
        <w:t xml:space="preserve"> </w:t>
      </w:r>
      <w:r w:rsidR="008B4335">
        <w:t>a</w:t>
      </w:r>
      <w:r w:rsidR="00EF1385">
        <w:t xml:space="preserve"> </w:t>
      </w:r>
      <w:r w:rsidR="008B4335">
        <w:t>professional</w:t>
      </w:r>
      <w:r w:rsidR="00EF1385">
        <w:t xml:space="preserve"> </w:t>
      </w:r>
      <w:r w:rsidR="001949ED">
        <w:t>in</w:t>
      </w:r>
      <w:r w:rsidR="00EF1385">
        <w:t xml:space="preserve"> </w:t>
      </w:r>
      <w:r w:rsidR="001949ED">
        <w:t>any</w:t>
      </w:r>
      <w:r w:rsidR="00EF1385">
        <w:t xml:space="preserve"> </w:t>
      </w:r>
      <w:r w:rsidR="001949ED">
        <w:t>country</w:t>
      </w:r>
      <w:r w:rsidR="00EF1385">
        <w:t xml:space="preserve"> </w:t>
      </w:r>
      <w:r w:rsidR="007843B0">
        <w:t>is</w:t>
      </w:r>
      <w:r w:rsidR="00EF1385">
        <w:t xml:space="preserve"> </w:t>
      </w:r>
      <w:r w:rsidR="007843B0">
        <w:t>usually</w:t>
      </w:r>
      <w:r w:rsidR="00EF1385">
        <w:t xml:space="preserve"> </w:t>
      </w:r>
      <w:r w:rsidR="007843B0">
        <w:t>a</w:t>
      </w:r>
      <w:r w:rsidR="00EF1385">
        <w:t xml:space="preserve"> </w:t>
      </w:r>
      <w:r w:rsidR="007843B0">
        <w:t>long,</w:t>
      </w:r>
      <w:r w:rsidR="00EF1385">
        <w:t xml:space="preserve"> </w:t>
      </w:r>
      <w:r w:rsidR="007843B0">
        <w:t>and</w:t>
      </w:r>
      <w:r w:rsidR="00EF1385">
        <w:t xml:space="preserve"> </w:t>
      </w:r>
      <w:r w:rsidR="007843B0">
        <w:t>frequently</w:t>
      </w:r>
      <w:r w:rsidR="00EF1385">
        <w:t xml:space="preserve"> </w:t>
      </w:r>
      <w:r w:rsidR="007843B0">
        <w:t>costly,</w:t>
      </w:r>
      <w:r w:rsidR="00EF1385">
        <w:t xml:space="preserve"> </w:t>
      </w:r>
      <w:r w:rsidR="007843B0">
        <w:t>process</w:t>
      </w:r>
      <w:r w:rsidR="007C7179">
        <w:t>,</w:t>
      </w:r>
      <w:r w:rsidR="00EF1385">
        <w:t xml:space="preserve"> </w:t>
      </w:r>
      <w:r w:rsidR="007C7179">
        <w:t>and</w:t>
      </w:r>
      <w:r w:rsidR="00EF1385">
        <w:t xml:space="preserve"> </w:t>
      </w:r>
      <w:r w:rsidR="007C7179">
        <w:t>one</w:t>
      </w:r>
      <w:r w:rsidR="00EF1385">
        <w:t xml:space="preserve"> </w:t>
      </w:r>
      <w:r w:rsidR="007C7179">
        <w:t>for</w:t>
      </w:r>
      <w:r w:rsidR="00EF1385">
        <w:t xml:space="preserve"> </w:t>
      </w:r>
      <w:r w:rsidR="007C7179">
        <w:t>which</w:t>
      </w:r>
      <w:r w:rsidR="00EF1385">
        <w:t xml:space="preserve"> </w:t>
      </w:r>
      <w:r w:rsidR="007C7179">
        <w:t>the</w:t>
      </w:r>
      <w:r w:rsidR="00EF1385">
        <w:t xml:space="preserve"> </w:t>
      </w:r>
      <w:r w:rsidR="007C7179">
        <w:t>individual</w:t>
      </w:r>
      <w:r w:rsidR="00EF1385">
        <w:t xml:space="preserve"> </w:t>
      </w:r>
      <w:r w:rsidR="007C7179">
        <w:t>and</w:t>
      </w:r>
      <w:r w:rsidR="00EF1385">
        <w:t xml:space="preserve"> </w:t>
      </w:r>
      <w:r w:rsidR="007C7179">
        <w:t>often</w:t>
      </w:r>
      <w:r w:rsidR="00EF1385">
        <w:t xml:space="preserve"> </w:t>
      </w:r>
      <w:r w:rsidR="007C7179">
        <w:t>families</w:t>
      </w:r>
      <w:r w:rsidR="00EF1385">
        <w:t xml:space="preserve"> </w:t>
      </w:r>
      <w:r w:rsidR="007C7179">
        <w:t>will</w:t>
      </w:r>
      <w:r w:rsidR="00EF1385">
        <w:t xml:space="preserve"> </w:t>
      </w:r>
      <w:r w:rsidR="007C7179">
        <w:t>have</w:t>
      </w:r>
      <w:r w:rsidR="00EF1385">
        <w:t xml:space="preserve"> </w:t>
      </w:r>
      <w:r w:rsidR="007C7179">
        <w:t>invested</w:t>
      </w:r>
      <w:r w:rsidR="00EF1385">
        <w:t xml:space="preserve"> </w:t>
      </w:r>
      <w:r w:rsidR="007C7179">
        <w:t>significant</w:t>
      </w:r>
      <w:r w:rsidR="00EF1385">
        <w:t xml:space="preserve"> </w:t>
      </w:r>
      <w:r w:rsidR="007C7179">
        <w:t>time</w:t>
      </w:r>
      <w:r w:rsidR="00EF1385">
        <w:t xml:space="preserve"> </w:t>
      </w:r>
      <w:r w:rsidR="007C7179">
        <w:t>and</w:t>
      </w:r>
      <w:r w:rsidR="00EF1385">
        <w:t xml:space="preserve"> </w:t>
      </w:r>
      <w:r w:rsidR="007C7179">
        <w:t>resources</w:t>
      </w:r>
      <w:r w:rsidR="00030703">
        <w:t>.</w:t>
      </w:r>
      <w:r w:rsidR="00EF1385">
        <w:t xml:space="preserve"> </w:t>
      </w:r>
      <w:r w:rsidR="0075728D">
        <w:t>Professions</w:t>
      </w:r>
      <w:r w:rsidR="00EF1385">
        <w:t xml:space="preserve"> </w:t>
      </w:r>
      <w:r w:rsidR="0075728D">
        <w:t>can</w:t>
      </w:r>
      <w:r w:rsidR="00EF1385">
        <w:t xml:space="preserve"> </w:t>
      </w:r>
      <w:r w:rsidR="0075728D">
        <w:t>be</w:t>
      </w:r>
      <w:r w:rsidR="00EF1385">
        <w:t xml:space="preserve"> </w:t>
      </w:r>
      <w:r w:rsidR="00C8748F" w:rsidRPr="002D43D1">
        <w:t>highly</w:t>
      </w:r>
      <w:r w:rsidR="00EF1385">
        <w:t xml:space="preserve"> </w:t>
      </w:r>
      <w:r w:rsidR="00C8748F" w:rsidRPr="002D43D1">
        <w:t>paid</w:t>
      </w:r>
      <w:r w:rsidR="00EF1385">
        <w:t xml:space="preserve"> </w:t>
      </w:r>
      <w:r w:rsidR="00C8748F" w:rsidRPr="002D43D1">
        <w:t>and</w:t>
      </w:r>
      <w:r w:rsidR="00EF1385">
        <w:t xml:space="preserve"> </w:t>
      </w:r>
      <w:r w:rsidR="00C8748F" w:rsidRPr="002D43D1">
        <w:t>high-status</w:t>
      </w:r>
      <w:r w:rsidR="00EF1385">
        <w:t xml:space="preserve"> </w:t>
      </w:r>
      <w:r w:rsidR="00C8748F" w:rsidRPr="002D43D1">
        <w:t>jobs</w:t>
      </w:r>
      <w:r w:rsidR="0075728D">
        <w:t>.</w:t>
      </w:r>
      <w:r w:rsidR="00EF1385">
        <w:t xml:space="preserve"> </w:t>
      </w:r>
      <w:r w:rsidR="00C86388">
        <w:t>When</w:t>
      </w:r>
      <w:r w:rsidR="00EF1385">
        <w:t xml:space="preserve"> </w:t>
      </w:r>
      <w:r w:rsidR="00C86388">
        <w:t>skilled</w:t>
      </w:r>
      <w:r w:rsidR="00EF1385">
        <w:t xml:space="preserve"> </w:t>
      </w:r>
      <w:r w:rsidR="00C86388">
        <w:t>migrants</w:t>
      </w:r>
      <w:r w:rsidR="00EF1385">
        <w:t xml:space="preserve"> </w:t>
      </w:r>
      <w:r w:rsidR="00C86388">
        <w:t>move</w:t>
      </w:r>
      <w:r w:rsidR="00EF1385">
        <w:t xml:space="preserve"> </w:t>
      </w:r>
      <w:r w:rsidR="00C86388">
        <w:t>from</w:t>
      </w:r>
      <w:r w:rsidR="00EF1385">
        <w:t xml:space="preserve"> </w:t>
      </w:r>
      <w:r w:rsidR="00C86388">
        <w:t>their</w:t>
      </w:r>
      <w:r w:rsidR="00EF1385">
        <w:t xml:space="preserve"> </w:t>
      </w:r>
      <w:r w:rsidR="00C86388">
        <w:t>family,</w:t>
      </w:r>
      <w:r w:rsidR="00EF1385">
        <w:t xml:space="preserve"> </w:t>
      </w:r>
      <w:proofErr w:type="gramStart"/>
      <w:r w:rsidR="00C86388">
        <w:t>community</w:t>
      </w:r>
      <w:proofErr w:type="gramEnd"/>
      <w:r w:rsidR="00EF1385">
        <w:t xml:space="preserve"> </w:t>
      </w:r>
      <w:r w:rsidR="00C86388">
        <w:t>and</w:t>
      </w:r>
      <w:r w:rsidR="00EF1385">
        <w:t xml:space="preserve"> </w:t>
      </w:r>
      <w:r w:rsidR="00C86388">
        <w:t>cultural</w:t>
      </w:r>
      <w:r w:rsidR="00EF1385">
        <w:t xml:space="preserve"> </w:t>
      </w:r>
      <w:r w:rsidR="00C86388">
        <w:t>roots</w:t>
      </w:r>
      <w:r w:rsidR="00EF1385">
        <w:t xml:space="preserve"> </w:t>
      </w:r>
      <w:r w:rsidR="00C86388" w:rsidRPr="007B2455">
        <w:t>the</w:t>
      </w:r>
      <w:r w:rsidR="00EF1385">
        <w:t xml:space="preserve"> </w:t>
      </w:r>
      <w:r w:rsidR="00C86388" w:rsidRPr="007B2455">
        <w:t>profession</w:t>
      </w:r>
      <w:r w:rsidR="00EF1385">
        <w:t xml:space="preserve"> </w:t>
      </w:r>
      <w:r w:rsidR="00C86388" w:rsidRPr="007B2455">
        <w:t>can</w:t>
      </w:r>
      <w:r w:rsidR="00EF1385">
        <w:t xml:space="preserve"> </w:t>
      </w:r>
      <w:r w:rsidR="00C86388" w:rsidRPr="007B2455">
        <w:t>be</w:t>
      </w:r>
      <w:r w:rsidR="00EF1385">
        <w:t xml:space="preserve"> </w:t>
      </w:r>
      <w:r w:rsidR="00C86388" w:rsidRPr="007B2455">
        <w:t>the</w:t>
      </w:r>
      <w:r w:rsidR="00EF1385">
        <w:t xml:space="preserve"> </w:t>
      </w:r>
      <w:r w:rsidR="00C86388" w:rsidRPr="007B2455">
        <w:t>main</w:t>
      </w:r>
      <w:r w:rsidR="00EF1385">
        <w:t xml:space="preserve"> </w:t>
      </w:r>
      <w:r w:rsidR="00C86388" w:rsidRPr="007B2455">
        <w:t>anchor</w:t>
      </w:r>
      <w:r w:rsidR="00EF1385">
        <w:t xml:space="preserve"> </w:t>
      </w:r>
      <w:r w:rsidR="00C86388" w:rsidRPr="007B2455">
        <w:t>of</w:t>
      </w:r>
      <w:r w:rsidR="00EF1385">
        <w:t xml:space="preserve"> </w:t>
      </w:r>
      <w:r w:rsidR="00C86388" w:rsidRPr="007B2455">
        <w:t>identity</w:t>
      </w:r>
      <w:r w:rsidR="00EF1385">
        <w:t xml:space="preserve"> </w:t>
      </w:r>
      <w:r w:rsidR="00C86388">
        <w:fldChar w:fldCharType="begin">
          <w:fldData xml:space="preserve">PEVuZE5vdGU+PENpdGU+PEF1dGhvcj5Db2xpYy1QZWlza2VyPC9BdXRob3I+PFllYXI+MjAwMzwv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</w:fldData>
        </w:fldChar>
      </w:r>
      <w:r w:rsidR="00C86388">
        <w:instrText xml:space="preserve"> ADDIN EN.CITE </w:instrText>
      </w:r>
      <w:r w:rsidR="00C86388">
        <w:fldChar w:fldCharType="begin">
          <w:fldData xml:space="preserve">PEVuZE5vdGU+PENpdGU+PEF1dGhvcj5Db2xpYy1QZWlza2VyPC9BdXRob3I+PFllYXI+MjAwMzwv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</w:fldData>
        </w:fldChar>
      </w:r>
      <w:r w:rsidR="00C86388">
        <w:instrText xml:space="preserve"> ADDIN EN.CITE.DATA </w:instrText>
      </w:r>
      <w:r w:rsidR="00C86388">
        <w:fldChar w:fldCharType="end"/>
      </w:r>
      <w:r w:rsidR="00C86388">
        <w:fldChar w:fldCharType="separate"/>
      </w:r>
      <w:r w:rsidR="00C86388">
        <w:rPr>
          <w:noProof/>
        </w:rPr>
        <w:t>(Colic-Peisker</w:t>
      </w:r>
      <w:r w:rsidR="00EF1385">
        <w:rPr>
          <w:noProof/>
        </w:rPr>
        <w:t xml:space="preserve"> </w:t>
      </w:r>
      <w:r w:rsidR="00C86388">
        <w:rPr>
          <w:noProof/>
        </w:rPr>
        <w:t>&amp;</w:t>
      </w:r>
      <w:r w:rsidR="00EF1385">
        <w:rPr>
          <w:noProof/>
        </w:rPr>
        <w:t xml:space="preserve"> </w:t>
      </w:r>
      <w:r w:rsidR="00C86388">
        <w:rPr>
          <w:noProof/>
        </w:rPr>
        <w:t>Tilbury,</w:t>
      </w:r>
      <w:r w:rsidR="00EF1385">
        <w:rPr>
          <w:noProof/>
        </w:rPr>
        <w:t xml:space="preserve"> </w:t>
      </w:r>
      <w:r w:rsidR="00C86388">
        <w:rPr>
          <w:noProof/>
        </w:rPr>
        <w:t>2003;</w:t>
      </w:r>
      <w:r w:rsidR="00EF1385">
        <w:rPr>
          <w:noProof/>
        </w:rPr>
        <w:t xml:space="preserve"> </w:t>
      </w:r>
      <w:r w:rsidR="00C86388">
        <w:rPr>
          <w:noProof/>
        </w:rPr>
        <w:t>Colic‐Peisker,</w:t>
      </w:r>
      <w:r w:rsidR="00EF1385">
        <w:rPr>
          <w:noProof/>
        </w:rPr>
        <w:t xml:space="preserve"> </w:t>
      </w:r>
      <w:r w:rsidR="00C86388">
        <w:rPr>
          <w:noProof/>
        </w:rPr>
        <w:t>2010)</w:t>
      </w:r>
      <w:r w:rsidR="00C86388">
        <w:fldChar w:fldCharType="end"/>
      </w:r>
      <w:r w:rsidR="003C3366">
        <w:t>.</w:t>
      </w:r>
      <w:r w:rsidR="00EF1385">
        <w:t xml:space="preserve"> </w:t>
      </w:r>
      <w:r w:rsidR="003C3366">
        <w:t>For</w:t>
      </w:r>
      <w:r w:rsidR="00EF1385">
        <w:t xml:space="preserve"> </w:t>
      </w:r>
      <w:r w:rsidR="003C3366">
        <w:t>refugees</w:t>
      </w:r>
      <w:r w:rsidR="00EF1385">
        <w:t xml:space="preserve"> </w:t>
      </w:r>
      <w:r w:rsidR="003C3366">
        <w:t>the</w:t>
      </w:r>
      <w:r w:rsidR="00EF1385">
        <w:t xml:space="preserve"> </w:t>
      </w:r>
      <w:r w:rsidR="003C3366">
        <w:t>frequently</w:t>
      </w:r>
      <w:r w:rsidR="00EF1385">
        <w:t xml:space="preserve"> </w:t>
      </w:r>
      <w:r w:rsidR="003C3366">
        <w:t>long</w:t>
      </w:r>
      <w:r w:rsidR="00EF1385">
        <w:t xml:space="preserve"> </w:t>
      </w:r>
      <w:r w:rsidR="003C3366">
        <w:t>process</w:t>
      </w:r>
      <w:r w:rsidR="00EF1385">
        <w:t xml:space="preserve"> </w:t>
      </w:r>
      <w:r w:rsidR="003C3366">
        <w:t>of</w:t>
      </w:r>
      <w:r w:rsidR="00EF1385">
        <w:t xml:space="preserve"> </w:t>
      </w:r>
      <w:r w:rsidR="003C3366">
        <w:t>asylum</w:t>
      </w:r>
      <w:r w:rsidR="00EF1385">
        <w:t xml:space="preserve"> </w:t>
      </w:r>
      <w:r w:rsidR="003C3366">
        <w:t>and</w:t>
      </w:r>
      <w:r w:rsidR="00EF1385">
        <w:t xml:space="preserve"> </w:t>
      </w:r>
      <w:r w:rsidR="003C3366">
        <w:t>then</w:t>
      </w:r>
      <w:r w:rsidR="00EF1385">
        <w:t xml:space="preserve"> </w:t>
      </w:r>
      <w:r w:rsidR="003C3366">
        <w:t>the</w:t>
      </w:r>
      <w:r w:rsidR="00EF1385">
        <w:t xml:space="preserve"> </w:t>
      </w:r>
      <w:r w:rsidR="003C3366">
        <w:t>barriers</w:t>
      </w:r>
      <w:r w:rsidR="00EF1385">
        <w:t xml:space="preserve"> </w:t>
      </w:r>
      <w:r w:rsidR="003C3366">
        <w:t>to</w:t>
      </w:r>
      <w:r w:rsidR="00EF1385">
        <w:t xml:space="preserve"> </w:t>
      </w:r>
      <w:r w:rsidR="003C3366">
        <w:t>entering</w:t>
      </w:r>
      <w:r w:rsidR="00EF1385">
        <w:t xml:space="preserve"> </w:t>
      </w:r>
      <w:r w:rsidR="003C3366">
        <w:t>the</w:t>
      </w:r>
      <w:r w:rsidR="00EF1385">
        <w:t xml:space="preserve"> </w:t>
      </w:r>
      <w:r w:rsidR="003C3366">
        <w:t>profession</w:t>
      </w:r>
      <w:r w:rsidR="00EF1385">
        <w:t xml:space="preserve"> </w:t>
      </w:r>
      <w:r w:rsidR="003C3366">
        <w:t>cause</w:t>
      </w:r>
      <w:r w:rsidR="00EF1385">
        <w:t xml:space="preserve"> </w:t>
      </w:r>
      <w:r w:rsidR="003C3366">
        <w:t>significant</w:t>
      </w:r>
      <w:r w:rsidR="00EF1385">
        <w:t xml:space="preserve"> </w:t>
      </w:r>
      <w:r w:rsidR="003C3366">
        <w:t>distress</w:t>
      </w:r>
      <w:r w:rsidR="00EF1385">
        <w:t xml:space="preserve"> </w:t>
      </w:r>
      <w:r w:rsidR="003C3366">
        <w:t>and</w:t>
      </w:r>
      <w:r w:rsidR="00EF1385">
        <w:t xml:space="preserve"> </w:t>
      </w:r>
      <w:r w:rsidR="003C3366">
        <w:t>disillusionment</w:t>
      </w:r>
      <w:r w:rsidR="00EF1385">
        <w:t xml:space="preserve"> </w:t>
      </w:r>
      <w:r w:rsidR="003C3366">
        <w:fldChar w:fldCharType="begin"/>
      </w:r>
      <w:r w:rsidR="003C3366">
        <w:instrText xml:space="preserve"> ADDIN EN.CITE &lt;EndNote&gt;&lt;Cite&gt;&lt;Author&gt;Willott&lt;/Author&gt;&lt;Year&gt;2013&lt;/Year&gt;&lt;IDText&gt;Attitudes to Employment of Professionally Qualified Refugees in the United Kingdom&lt;/IDText&gt;&lt;DisplayText&gt;(Willott &amp;amp; Stevenson, 2013)&lt;/DisplayText&gt;&lt;record&gt;&lt;dates&gt;&lt;pub-dates&gt;&lt;date&gt;10/01/&lt;/date&gt;&lt;/pub-dates&gt;&lt;year&gt;2013&lt;/year&gt;&lt;/dates&gt;&lt;keywords&gt;&lt;keyword&gt;Refugees -- Employment&lt;/keyword&gt;&lt;keyword&gt;Refugees -- Analysis&lt;/keyword&gt;&lt;/keywords&gt;&lt;urls&gt;&lt;related-urls&gt;&lt;url&gt;https://go.openathens.net/redirector/leedsmet.ac.uk?url=http%3a%2f%2fsearch.ebscohost.com%2flogin.aspx%3fdirect%3dtrue%26db%3dedsgao%26AN%3dedsgcl.350103087%26site%3deds-live%26scope%3dsite%26authtype%3Dathens&lt;/url&gt;&lt;/related-urls&gt;&lt;/urls&gt;&lt;isbn&gt;0020-7985&lt;/isbn&gt;&lt;titles&gt;&lt;title&gt;Attitudes to Employment of Professionally Qualified Refugees in the United Kingdom&lt;/title&gt;&lt;secondary-title&gt;International Migration&lt;/secondary-title&gt;&lt;/titles&gt;&lt;pages&gt;120-132&lt;/pages&gt;&lt;number&gt;5&lt;/number&gt;&lt;contributors&gt;&lt;authors&gt;&lt;author&gt;Willott, John&lt;/author&gt;&lt;author&gt;Stevenson, Jacqueline&lt;/author&gt;&lt;/authors&gt;&lt;/contributors&gt;&lt;added-date format="utc"&gt;1627286549&lt;/added-date&gt;&lt;ref-type name="Journal Article"&gt;17&lt;/ref-type&gt;&lt;remote-database-provider&gt;EBSCOhost&lt;/remote-database-provider&gt;&lt;rec-number&gt;1611&lt;/rec-number&gt;&lt;publisher&gt;Wiley Subscription Services, Inc.&lt;/publisher&gt;&lt;last-updated-date format="utc"&gt;1657786361&lt;/last-updated-date&gt;&lt;accession-num&gt;edsgcl.350103087&lt;/accession-num&gt;&lt;volume&gt;51&lt;/volume&gt;&lt;remote-database-name&gt;Gale Academic OneFile&lt;/remote-database-name&gt;&lt;num-vols&gt;5&lt;/num-vols&gt;&lt;/record&gt;&lt;/Cite&gt;&lt;/EndNote&gt;</w:instrText>
      </w:r>
      <w:r w:rsidR="003C3366">
        <w:fldChar w:fldCharType="separate"/>
      </w:r>
      <w:r w:rsidR="003C3366">
        <w:rPr>
          <w:noProof/>
        </w:rPr>
        <w:t>(Willott</w:t>
      </w:r>
      <w:r w:rsidR="00EF1385">
        <w:rPr>
          <w:noProof/>
        </w:rPr>
        <w:t xml:space="preserve"> </w:t>
      </w:r>
      <w:r w:rsidR="003C3366">
        <w:rPr>
          <w:noProof/>
        </w:rPr>
        <w:t>&amp;</w:t>
      </w:r>
      <w:r w:rsidR="00EF1385">
        <w:rPr>
          <w:noProof/>
        </w:rPr>
        <w:t xml:space="preserve"> </w:t>
      </w:r>
      <w:r w:rsidR="003C3366">
        <w:rPr>
          <w:noProof/>
        </w:rPr>
        <w:t>Stevenson,</w:t>
      </w:r>
      <w:r w:rsidR="00EF1385">
        <w:rPr>
          <w:noProof/>
        </w:rPr>
        <w:t xml:space="preserve"> </w:t>
      </w:r>
      <w:r w:rsidR="003C3366">
        <w:rPr>
          <w:noProof/>
        </w:rPr>
        <w:t>2013)</w:t>
      </w:r>
      <w:r w:rsidR="003C3366">
        <w:fldChar w:fldCharType="end"/>
      </w:r>
      <w:r w:rsidR="003C3366">
        <w:t>.</w:t>
      </w:r>
      <w:r w:rsidR="00EF1385">
        <w:t xml:space="preserve"> </w:t>
      </w:r>
      <w:r w:rsidR="00B20526">
        <w:t>The</w:t>
      </w:r>
      <w:r w:rsidR="00EF1385">
        <w:t xml:space="preserve"> </w:t>
      </w:r>
      <w:r w:rsidR="00C8748F" w:rsidRPr="002D43D1">
        <w:t>failure</w:t>
      </w:r>
      <w:r w:rsidR="00EF1385">
        <w:t xml:space="preserve"> </w:t>
      </w:r>
      <w:r w:rsidR="00C8748F" w:rsidRPr="002D43D1">
        <w:t>to</w:t>
      </w:r>
      <w:r w:rsidR="00EF1385">
        <w:t xml:space="preserve"> </w:t>
      </w:r>
      <w:r w:rsidR="00C8748F" w:rsidRPr="002D43D1">
        <w:t>secure</w:t>
      </w:r>
      <w:r w:rsidR="00EF1385">
        <w:t xml:space="preserve"> </w:t>
      </w:r>
      <w:r w:rsidR="00C8748F" w:rsidRPr="002D43D1">
        <w:t>employment</w:t>
      </w:r>
      <w:r w:rsidR="00EF1385">
        <w:t xml:space="preserve"> </w:t>
      </w:r>
      <w:r w:rsidR="00C8748F" w:rsidRPr="002D43D1">
        <w:t>commensurate</w:t>
      </w:r>
      <w:r w:rsidR="00EF1385">
        <w:t xml:space="preserve"> </w:t>
      </w:r>
      <w:r w:rsidR="00C8748F" w:rsidRPr="002D43D1">
        <w:t>with</w:t>
      </w:r>
      <w:r w:rsidR="00EF1385">
        <w:t xml:space="preserve"> </w:t>
      </w:r>
      <w:r w:rsidR="00C8748F" w:rsidRPr="002D43D1">
        <w:t>their</w:t>
      </w:r>
      <w:r w:rsidR="00EF1385">
        <w:t xml:space="preserve"> </w:t>
      </w:r>
      <w:r w:rsidR="00C8748F" w:rsidRPr="002D43D1">
        <w:t>skills</w:t>
      </w:r>
      <w:r w:rsidR="00EF1385">
        <w:t xml:space="preserve"> </w:t>
      </w:r>
      <w:r w:rsidR="00B20526">
        <w:t>and</w:t>
      </w:r>
      <w:r w:rsidR="00EF1385">
        <w:t xml:space="preserve"> </w:t>
      </w:r>
      <w:r w:rsidR="005D1BC1">
        <w:t>l</w:t>
      </w:r>
      <w:r w:rsidR="00B20526">
        <w:t>oss</w:t>
      </w:r>
      <w:r w:rsidR="00EF1385">
        <w:t xml:space="preserve"> </w:t>
      </w:r>
      <w:r w:rsidR="00B20526">
        <w:t>of</w:t>
      </w:r>
      <w:r w:rsidR="00EF1385">
        <w:t xml:space="preserve"> </w:t>
      </w:r>
      <w:r w:rsidR="00B20526">
        <w:t>professional</w:t>
      </w:r>
      <w:r w:rsidR="00EF1385">
        <w:t xml:space="preserve"> </w:t>
      </w:r>
      <w:r w:rsidR="00B20526">
        <w:t>status</w:t>
      </w:r>
      <w:r w:rsidR="00EF1385">
        <w:t xml:space="preserve"> </w:t>
      </w:r>
      <w:r w:rsidR="00C8748F" w:rsidRPr="002D43D1">
        <w:t>is</w:t>
      </w:r>
      <w:r w:rsidR="00EF1385">
        <w:t xml:space="preserve"> </w:t>
      </w:r>
      <w:r w:rsidR="00C8748F" w:rsidRPr="002D43D1">
        <w:t>associated</w:t>
      </w:r>
      <w:r w:rsidR="00EF1385">
        <w:t xml:space="preserve"> </w:t>
      </w:r>
      <w:r w:rsidR="00C8748F" w:rsidRPr="002D43D1">
        <w:t>with</w:t>
      </w:r>
      <w:r w:rsidR="00EF1385">
        <w:t xml:space="preserve"> </w:t>
      </w:r>
      <w:r w:rsidR="00C8748F" w:rsidRPr="002D43D1">
        <w:t>loss</w:t>
      </w:r>
      <w:r w:rsidR="00EF1385">
        <w:t xml:space="preserve"> </w:t>
      </w:r>
      <w:r w:rsidR="00C8748F" w:rsidRPr="002D43D1">
        <w:t>of</w:t>
      </w:r>
      <w:r w:rsidR="00EF1385">
        <w:t xml:space="preserve"> </w:t>
      </w:r>
      <w:r w:rsidR="00C8748F" w:rsidRPr="002D43D1">
        <w:t>self-esteem</w:t>
      </w:r>
      <w:r w:rsidR="00EF1385">
        <w:t xml:space="preserve"> </w:t>
      </w:r>
      <w:r w:rsidR="00C8748F" w:rsidRPr="002D43D1">
        <w:t>and</w:t>
      </w:r>
      <w:r w:rsidR="00EF1385">
        <w:t xml:space="preserve"> </w:t>
      </w:r>
      <w:r w:rsidR="00C8748F" w:rsidRPr="002D43D1">
        <w:t>downward</w:t>
      </w:r>
      <w:r w:rsidR="00EF1385">
        <w:t xml:space="preserve"> </w:t>
      </w:r>
      <w:r w:rsidR="00C8748F" w:rsidRPr="002D43D1">
        <w:t>professional</w:t>
      </w:r>
      <w:r w:rsidR="00EF1385">
        <w:t xml:space="preserve"> </w:t>
      </w:r>
      <w:r w:rsidR="00C8748F" w:rsidRPr="002D43D1">
        <w:t>mobility</w:t>
      </w:r>
      <w:r w:rsidR="00EF1385">
        <w:t xml:space="preserve"> </w:t>
      </w:r>
      <w:r w:rsidR="00C8748F">
        <w:fldChar w:fldCharType="begin"/>
      </w:r>
      <w:r w:rsidR="00C8748F">
        <w:instrText xml:space="preserve"> ADDIN EN.CITE &lt;EndNote&gt;&lt;Cite&gt;&lt;Author&gt;Mesthenos&lt;/Author&gt;&lt;Year&gt;2002&lt;/Year&gt;&lt;IDText&gt;Obstacles to refugee integration in the European Union member states&lt;/IDText&gt;&lt;DisplayText&gt;(Mesthenos &amp;amp; Ioannidi, 2002)&lt;/DisplayText&gt;&lt;record&gt;&lt;titles&gt;&lt;title&gt;Obstacles to refugee integration in the European Union member states&lt;/title&gt;&lt;secondary-title&gt;Journal of Refugee Studies&lt;/secondary-title&gt;&lt;/titles&gt;&lt;pages&gt;304-320&lt;/pages&gt;&lt;number&gt;3&lt;/number&gt;&lt;contributors&gt;&lt;authors&gt;&lt;author&gt;Mesthenos, E&lt;/author&gt;&lt;author&gt;Ioannidi, E&lt;/author&gt;&lt;/authors&gt;&lt;/contributors&gt;&lt;added-date format="utc"&gt;1425587185&lt;/added-date&gt;&lt;ref-type name="Journal Article"&gt;17&lt;/ref-type&gt;&lt;dates&gt;&lt;year&gt;2002&lt;/year&gt;&lt;/dates&gt;&lt;rec-number&gt;431&lt;/rec-number&gt;&lt;last-updated-date format="utc"&gt;1578658455&lt;/last-updated-date&gt;&lt;volume&gt;15&lt;/volume&gt;&lt;/record&gt;&lt;/Cite&gt;&lt;/EndNote&gt;</w:instrText>
      </w:r>
      <w:r w:rsidR="00C8748F">
        <w:fldChar w:fldCharType="separate"/>
      </w:r>
      <w:r w:rsidR="00C8748F">
        <w:rPr>
          <w:noProof/>
        </w:rPr>
        <w:t>(Mesthenos</w:t>
      </w:r>
      <w:r w:rsidR="00EF1385">
        <w:rPr>
          <w:noProof/>
        </w:rPr>
        <w:t xml:space="preserve"> </w:t>
      </w:r>
      <w:r w:rsidR="00C8748F">
        <w:rPr>
          <w:noProof/>
        </w:rPr>
        <w:t>&amp;</w:t>
      </w:r>
      <w:r w:rsidR="00EF1385">
        <w:rPr>
          <w:noProof/>
        </w:rPr>
        <w:t xml:space="preserve"> </w:t>
      </w:r>
      <w:r w:rsidR="00C8748F">
        <w:rPr>
          <w:noProof/>
        </w:rPr>
        <w:t>Ioannidi,</w:t>
      </w:r>
      <w:r w:rsidR="00EF1385">
        <w:rPr>
          <w:noProof/>
        </w:rPr>
        <w:t xml:space="preserve"> </w:t>
      </w:r>
      <w:r w:rsidR="00C8748F">
        <w:rPr>
          <w:noProof/>
        </w:rPr>
        <w:t>2002)</w:t>
      </w:r>
      <w:r w:rsidR="00C8748F">
        <w:fldChar w:fldCharType="end"/>
      </w:r>
      <w:r w:rsidR="005D1BC1">
        <w:t>,</w:t>
      </w:r>
      <w:r w:rsidR="00EF1385">
        <w:t xml:space="preserve"> </w:t>
      </w:r>
      <w:r w:rsidR="005D1BC1">
        <w:t>loss</w:t>
      </w:r>
      <w:r w:rsidR="00EF1385">
        <w:t xml:space="preserve"> </w:t>
      </w:r>
      <w:r w:rsidR="005D1BC1">
        <w:t>of</w:t>
      </w:r>
      <w:r w:rsidR="00EF1385">
        <w:t xml:space="preserve"> </w:t>
      </w:r>
      <w:r w:rsidR="00570239">
        <w:t>confidence</w:t>
      </w:r>
      <w:r w:rsidR="00EF1385">
        <w:t xml:space="preserve"> </w:t>
      </w:r>
      <w:r w:rsidR="00570239">
        <w:fldChar w:fldCharType="begin"/>
      </w:r>
      <w:r w:rsidR="00DE380F">
        <w:instrText xml:space="preserve"> ADDIN EN.CITE &lt;EndNote&gt;&lt;Cite&gt;&lt;Author&gt;Archer&lt;/Author&gt;&lt;Year&gt;2005&lt;/Year&gt;&lt;IDText&gt;Challenging barriers to employment for refugees and asylum seekers in London&lt;/IDText&gt;&lt;DisplayText&gt;(Archer, Hollingworth, Maylor, Sheibani, &amp;amp; Kowarzik, 2005)&lt;/DisplayText&gt;&lt;record&gt;&lt;titles&gt;&lt;title&gt;Challenging barriers to employment for refugees and asylum seekers in London&lt;/title&gt;&lt;secondary-title&gt;London Metropolitan University, London&lt;/secondary-title&gt;&lt;/titles&gt;&lt;contributors&gt;&lt;authors&gt;&lt;author&gt;Archer, Louise&lt;/author&gt;&lt;author&gt;Hollingworth, Sumi&lt;/author&gt;&lt;author&gt;Maylor, Uvanney&lt;/author&gt;&lt;author&gt;Sheibani, Azar&lt;/author&gt;&lt;author&gt;Kowarzik, Ute&lt;/author&gt;&lt;/authors&gt;&lt;/contributors&gt;&lt;added-date format="utc"&gt;1669719848&lt;/added-date&gt;&lt;ref-type name="Journal Article"&gt;17&lt;/ref-type&gt;&lt;dates&gt;&lt;year&gt;2005&lt;/year&gt;&lt;/dates&gt;&lt;rec-number&gt;1661&lt;/rec-number&gt;&lt;last-updated-date format="utc"&gt;1669719848&lt;/last-updated-date&gt;&lt;/record&gt;&lt;/Cite&gt;&lt;/EndNote&gt;</w:instrText>
      </w:r>
      <w:r w:rsidR="00570239">
        <w:fldChar w:fldCharType="separate"/>
      </w:r>
      <w:r w:rsidR="00DE380F">
        <w:rPr>
          <w:noProof/>
        </w:rPr>
        <w:t>(Archer,</w:t>
      </w:r>
      <w:r w:rsidR="00EF1385">
        <w:rPr>
          <w:noProof/>
        </w:rPr>
        <w:t xml:space="preserve"> </w:t>
      </w:r>
      <w:r w:rsidR="00DE380F">
        <w:rPr>
          <w:noProof/>
        </w:rPr>
        <w:t>Hollingworth,</w:t>
      </w:r>
      <w:r w:rsidR="00EF1385">
        <w:rPr>
          <w:noProof/>
        </w:rPr>
        <w:t xml:space="preserve"> </w:t>
      </w:r>
      <w:r w:rsidR="00DE380F">
        <w:rPr>
          <w:noProof/>
        </w:rPr>
        <w:t>Maylor,</w:t>
      </w:r>
      <w:r w:rsidR="00EF1385">
        <w:rPr>
          <w:noProof/>
        </w:rPr>
        <w:t xml:space="preserve"> </w:t>
      </w:r>
      <w:r w:rsidR="00DE380F">
        <w:rPr>
          <w:noProof/>
        </w:rPr>
        <w:t>Sheibani,</w:t>
      </w:r>
      <w:r w:rsidR="00EF1385">
        <w:rPr>
          <w:noProof/>
        </w:rPr>
        <w:t xml:space="preserve"> </w:t>
      </w:r>
      <w:r w:rsidR="00DE380F">
        <w:rPr>
          <w:noProof/>
        </w:rPr>
        <w:t>&amp;</w:t>
      </w:r>
      <w:r w:rsidR="00EF1385">
        <w:rPr>
          <w:noProof/>
        </w:rPr>
        <w:t xml:space="preserve"> </w:t>
      </w:r>
      <w:r w:rsidR="00DE380F">
        <w:rPr>
          <w:noProof/>
        </w:rPr>
        <w:t>Kowarzik,</w:t>
      </w:r>
      <w:r w:rsidR="00EF1385">
        <w:rPr>
          <w:noProof/>
        </w:rPr>
        <w:t xml:space="preserve"> </w:t>
      </w:r>
      <w:r w:rsidR="00DE380F">
        <w:rPr>
          <w:noProof/>
        </w:rPr>
        <w:t>2005)</w:t>
      </w:r>
      <w:r w:rsidR="00570239">
        <w:fldChar w:fldCharType="end"/>
      </w:r>
      <w:r w:rsidR="00EF1385">
        <w:t xml:space="preserve"> </w:t>
      </w:r>
      <w:r w:rsidR="005D1BC1">
        <w:t>and</w:t>
      </w:r>
      <w:r w:rsidR="00EF1385">
        <w:t xml:space="preserve"> </w:t>
      </w:r>
      <w:r w:rsidR="005D1BC1">
        <w:t>a</w:t>
      </w:r>
      <w:r w:rsidR="00EF1385">
        <w:t xml:space="preserve"> </w:t>
      </w:r>
      <w:r w:rsidR="005D1BC1">
        <w:t>perception</w:t>
      </w:r>
      <w:r w:rsidR="00EF1385">
        <w:t xml:space="preserve"> </w:t>
      </w:r>
      <w:r w:rsidR="005D1BC1">
        <w:t>of</w:t>
      </w:r>
      <w:r w:rsidR="00EF1385">
        <w:t xml:space="preserve"> </w:t>
      </w:r>
      <w:r w:rsidR="005D1BC1">
        <w:t>d</w:t>
      </w:r>
      <w:r w:rsidR="00781678" w:rsidRPr="0053197D">
        <w:t>iminished</w:t>
      </w:r>
      <w:r w:rsidR="00EF1385">
        <w:t xml:space="preserve"> </w:t>
      </w:r>
      <w:r w:rsidR="00781678" w:rsidRPr="0053197D">
        <w:t>social</w:t>
      </w:r>
      <w:r w:rsidR="00EF1385">
        <w:t xml:space="preserve"> </w:t>
      </w:r>
      <w:r w:rsidR="00781678" w:rsidRPr="0053197D">
        <w:t>status</w:t>
      </w:r>
      <w:r w:rsidR="00EF1385">
        <w:t xml:space="preserve"> </w:t>
      </w:r>
      <w:r w:rsidR="00781678" w:rsidRPr="0053197D">
        <w:t>in</w:t>
      </w:r>
      <w:r w:rsidR="00EF1385">
        <w:t xml:space="preserve"> </w:t>
      </w:r>
      <w:r w:rsidR="005D1BC1">
        <w:t>the</w:t>
      </w:r>
      <w:r w:rsidR="00EF1385">
        <w:t xml:space="preserve"> </w:t>
      </w:r>
      <w:r w:rsidR="00781678" w:rsidRPr="0053197D">
        <w:t>eyes</w:t>
      </w:r>
      <w:r w:rsidR="00EF1385">
        <w:t xml:space="preserve"> </w:t>
      </w:r>
      <w:r w:rsidR="00781678" w:rsidRPr="0053197D">
        <w:t>of</w:t>
      </w:r>
      <w:r w:rsidR="00EF1385">
        <w:t xml:space="preserve"> </w:t>
      </w:r>
      <w:r w:rsidR="005D1BC1">
        <w:t>their</w:t>
      </w:r>
      <w:r w:rsidR="00EF1385">
        <w:t xml:space="preserve"> </w:t>
      </w:r>
      <w:r w:rsidR="00781678" w:rsidRPr="0053197D">
        <w:t>community</w:t>
      </w:r>
      <w:r w:rsidR="00EF1385">
        <w:t xml:space="preserve"> </w:t>
      </w:r>
      <w:r w:rsidR="00781678" w:rsidRPr="0053197D">
        <w:t>and</w:t>
      </w:r>
      <w:r w:rsidR="00EF1385">
        <w:t xml:space="preserve"> </w:t>
      </w:r>
      <w:r w:rsidR="00781678" w:rsidRPr="0053197D">
        <w:t>family</w:t>
      </w:r>
      <w:r w:rsidR="00EF1385">
        <w:t xml:space="preserve"> </w:t>
      </w:r>
      <w:r w:rsidR="00781678">
        <w:fldChar w:fldCharType="begin"/>
      </w:r>
      <w:r w:rsidR="00781678">
        <w:instrText xml:space="preserve"> ADDIN EN.CITE &lt;EndNote&gt;&lt;Cite&gt;&lt;Author&gt;Bauder&lt;/Author&gt;&lt;Year&gt;2003&lt;/Year&gt;&lt;IDText&gt;&amp;quot;Brain Abuse&amp;quot;, or the Devaluation of Immigrant Labour in Canada&lt;/IDText&gt;&lt;DisplayText&gt;(Bauder, 2003)&lt;/DisplayText&gt;&lt;record&gt;&lt;isbn&gt;0066-4812&lt;/isbn&gt;&lt;titles&gt;&lt;title&gt;&amp;quot;Brain Abuse&amp;quot;, or the Devaluation of Immigrant Labour in Canada&lt;/title&gt;&lt;secondary-title&gt;Antipode&lt;/secondary-title&gt;&lt;/titles&gt;&lt;pages&gt;699-717&lt;/pages&gt;&lt;number&gt;4&lt;/number&gt;&lt;access-date&gt;2021-04-09T16:09:52&lt;/access-date&gt;&lt;contributors&gt;&lt;authors&gt;&lt;author&gt;Bauder, Harald&lt;/author&gt;&lt;/authors&gt;&lt;/contributors&gt;&lt;added-date format="utc"&gt;1626167364&lt;/added-date&gt;&lt;ref-type name="Journal Article"&gt;17&lt;/ref-type&gt;&lt;dates&gt;&lt;year&gt;2003&lt;/year&gt;&lt;/dates&gt;&lt;rec-number&gt;1568&lt;/rec-number&gt;&lt;publisher&gt;Wiley&lt;/publisher&gt;&lt;last-updated-date format="utc"&gt;1632752697&lt;/last-updated-date&gt;&lt;electronic-resource-num&gt;10.1046/j.1467-8330.2003.00346.x&lt;/electronic-resource-num&gt;&lt;volume&gt;35&lt;/volume&gt;&lt;/record&gt;&lt;/Cite&gt;&lt;/EndNote&gt;</w:instrText>
      </w:r>
      <w:r w:rsidR="00781678">
        <w:fldChar w:fldCharType="separate"/>
      </w:r>
      <w:r w:rsidR="00781678">
        <w:rPr>
          <w:noProof/>
        </w:rPr>
        <w:t>(Bauder,</w:t>
      </w:r>
      <w:r w:rsidR="00EF1385">
        <w:rPr>
          <w:noProof/>
        </w:rPr>
        <w:t xml:space="preserve"> </w:t>
      </w:r>
      <w:r w:rsidR="00781678">
        <w:rPr>
          <w:noProof/>
        </w:rPr>
        <w:t>2003)</w:t>
      </w:r>
      <w:r w:rsidR="00781678">
        <w:fldChar w:fldCharType="end"/>
      </w:r>
      <w:r w:rsidR="005D1BC1">
        <w:t>.</w:t>
      </w:r>
      <w:r w:rsidR="00EF1385">
        <w:t xml:space="preserve"> </w:t>
      </w:r>
      <w:r w:rsidR="00005A43">
        <w:t>However</w:t>
      </w:r>
      <w:r w:rsidR="00EF1385">
        <w:t xml:space="preserve"> </w:t>
      </w:r>
      <w:r w:rsidR="00F81A73">
        <w:t>professional</w:t>
      </w:r>
      <w:r w:rsidR="00EF1385">
        <w:t xml:space="preserve"> </w:t>
      </w:r>
      <w:r w:rsidR="00F81A73">
        <w:t>identities</w:t>
      </w:r>
      <w:r w:rsidR="00EF1385">
        <w:t xml:space="preserve"> </w:t>
      </w:r>
      <w:r w:rsidR="00F81A73">
        <w:t>are</w:t>
      </w:r>
      <w:r w:rsidR="00EF1385">
        <w:t xml:space="preserve"> </w:t>
      </w:r>
      <w:r w:rsidR="00005A43">
        <w:t>a</w:t>
      </w:r>
      <w:r w:rsidR="00EF1385">
        <w:t xml:space="preserve"> </w:t>
      </w:r>
      <w:r w:rsidR="00005A43">
        <w:t>function</w:t>
      </w:r>
      <w:r w:rsidR="00EF1385">
        <w:t xml:space="preserve"> </w:t>
      </w:r>
      <w:r w:rsidR="00005A43">
        <w:t>of</w:t>
      </w:r>
      <w:r w:rsidR="00EF1385">
        <w:t xml:space="preserve"> </w:t>
      </w:r>
      <w:r w:rsidR="00005A43">
        <w:t>the</w:t>
      </w:r>
      <w:r w:rsidR="00EF1385">
        <w:t xml:space="preserve"> </w:t>
      </w:r>
      <w:r w:rsidR="00005A43">
        <w:t>institutions</w:t>
      </w:r>
      <w:r w:rsidR="00EF1385">
        <w:t xml:space="preserve"> </w:t>
      </w:r>
      <w:r w:rsidR="00005A43">
        <w:t>and</w:t>
      </w:r>
      <w:r w:rsidR="00EF1385">
        <w:t xml:space="preserve"> </w:t>
      </w:r>
      <w:r w:rsidR="00005A43">
        <w:t>organisations</w:t>
      </w:r>
      <w:r w:rsidR="00EF1385">
        <w:t xml:space="preserve"> </w:t>
      </w:r>
      <w:r w:rsidR="0048460E">
        <w:t>of</w:t>
      </w:r>
      <w:r w:rsidR="00EF1385">
        <w:t xml:space="preserve"> </w:t>
      </w:r>
      <w:r w:rsidR="0048460E">
        <w:t>a</w:t>
      </w:r>
      <w:r w:rsidR="00EF1385">
        <w:t xml:space="preserve"> </w:t>
      </w:r>
      <w:r w:rsidR="0048460E">
        <w:t>country,</w:t>
      </w:r>
      <w:r w:rsidR="00EF1385">
        <w:t xml:space="preserve"> </w:t>
      </w:r>
      <w:r w:rsidR="0048460E">
        <w:t>and</w:t>
      </w:r>
      <w:r w:rsidR="00EF1385">
        <w:t xml:space="preserve"> </w:t>
      </w:r>
      <w:r w:rsidR="00417F35">
        <w:t>(re)constructing</w:t>
      </w:r>
      <w:r w:rsidR="00EF1385">
        <w:t xml:space="preserve"> </w:t>
      </w:r>
      <w:r w:rsidR="00417F35">
        <w:t>a</w:t>
      </w:r>
      <w:r w:rsidR="00EF1385">
        <w:t xml:space="preserve"> </w:t>
      </w:r>
      <w:r w:rsidR="00417F35">
        <w:t>new</w:t>
      </w:r>
      <w:r w:rsidR="00EF1385">
        <w:t xml:space="preserve"> </w:t>
      </w:r>
      <w:r w:rsidR="00417F35">
        <w:t>professional</w:t>
      </w:r>
      <w:r w:rsidR="00EF1385">
        <w:t xml:space="preserve"> </w:t>
      </w:r>
      <w:r w:rsidR="00417F35">
        <w:t>identity</w:t>
      </w:r>
      <w:r w:rsidR="00EF1385">
        <w:t xml:space="preserve"> </w:t>
      </w:r>
      <w:r w:rsidR="00417F35">
        <w:t>for</w:t>
      </w:r>
      <w:r w:rsidR="00EF1385">
        <w:t xml:space="preserve"> </w:t>
      </w:r>
      <w:r w:rsidR="00417F35">
        <w:t>migrants</w:t>
      </w:r>
      <w:r w:rsidR="00EF1385">
        <w:t xml:space="preserve"> </w:t>
      </w:r>
      <w:r w:rsidR="00C66EC3">
        <w:t>can</w:t>
      </w:r>
      <w:r w:rsidR="00EF1385">
        <w:t xml:space="preserve"> </w:t>
      </w:r>
      <w:r w:rsidR="00C66EC3">
        <w:t>present</w:t>
      </w:r>
      <w:r w:rsidR="00EF1385">
        <w:t xml:space="preserve"> </w:t>
      </w:r>
      <w:r w:rsidR="00C66EC3">
        <w:t>challenges.</w:t>
      </w:r>
      <w:r w:rsidR="00EF1385">
        <w:t xml:space="preserve"> </w:t>
      </w:r>
      <w:r w:rsidR="00C66EC3">
        <w:t>This</w:t>
      </w:r>
      <w:r w:rsidR="00EF1385">
        <w:t xml:space="preserve"> </w:t>
      </w:r>
      <w:r w:rsidR="00C66EC3">
        <w:t>may</w:t>
      </w:r>
      <w:r w:rsidR="00EF1385">
        <w:t xml:space="preserve"> </w:t>
      </w:r>
      <w:r w:rsidR="00C66EC3">
        <w:t>vary</w:t>
      </w:r>
      <w:r w:rsidR="00EF1385">
        <w:t xml:space="preserve"> </w:t>
      </w:r>
      <w:r w:rsidR="00C66EC3">
        <w:t>among</w:t>
      </w:r>
      <w:r w:rsidR="00EF1385">
        <w:t xml:space="preserve"> </w:t>
      </w:r>
      <w:r w:rsidR="00C66EC3">
        <w:t>professions</w:t>
      </w:r>
      <w:r w:rsidR="00975BAC">
        <w:t>,</w:t>
      </w:r>
      <w:r w:rsidR="00EF1385">
        <w:t xml:space="preserve"> </w:t>
      </w:r>
      <w:r w:rsidR="00975BAC">
        <w:t>so</w:t>
      </w:r>
      <w:r w:rsidR="00EF1385">
        <w:t xml:space="preserve"> </w:t>
      </w:r>
      <w:r w:rsidR="00975BAC">
        <w:t>for</w:t>
      </w:r>
      <w:r w:rsidR="00EF1385">
        <w:t xml:space="preserve"> </w:t>
      </w:r>
      <w:r w:rsidR="00975BAC">
        <w:t>example</w:t>
      </w:r>
      <w:r w:rsidR="00EF1385">
        <w:t xml:space="preserve"> </w:t>
      </w:r>
      <w:proofErr w:type="spellStart"/>
      <w:r w:rsidR="009E7CDB">
        <w:t>Zikic</w:t>
      </w:r>
      <w:proofErr w:type="spellEnd"/>
      <w:r w:rsidR="00EF1385">
        <w:t xml:space="preserve"> </w:t>
      </w:r>
      <w:r w:rsidR="009E7CDB">
        <w:t>and</w:t>
      </w:r>
      <w:r w:rsidR="00EF1385">
        <w:t xml:space="preserve"> </w:t>
      </w:r>
      <w:r w:rsidR="009E7CDB">
        <w:t>Richardson</w:t>
      </w:r>
      <w:r w:rsidR="00EF1385">
        <w:t xml:space="preserve"> </w:t>
      </w:r>
      <w:r w:rsidR="00975BAC">
        <w:fldChar w:fldCharType="begin"/>
      </w:r>
      <w:r w:rsidR="009E7CDB">
        <w:instrText xml:space="preserve"> ADDIN EN.CITE &lt;EndNote&gt;&lt;Cite ExcludeAuth="1"&gt;&lt;Author&gt;Zikic&lt;/Author&gt;&lt;Year&gt;2016&lt;/Year&gt;&lt;IDText&gt;What happens when you can’t be who you are: Professional identity at the institutional periphery&lt;/IDText&gt;&lt;DisplayText&gt;(2016)&lt;/DisplayText&gt;&lt;record&gt;&lt;keywords&gt;&lt;keyword&gt;external labour market,identity work,immigrant professionals,medical and IT profession,professional identity&lt;/keyword&gt;&lt;/keywords&gt;&lt;urls&gt;&lt;related-urls&gt;&lt;url&gt;https://journals.sagepub.com/doi/abs/10.1177/0018726715580865&lt;/url&gt;&lt;/related-urls&gt;&lt;/urls&gt;&lt;titles&gt;&lt;title&gt;What happens when you can’t be who you are: Professional identity at the institutional periphery&lt;/title&gt;&lt;secondary-title&gt;Human Relations&lt;/secondary-title&gt;&lt;/titles&gt;&lt;pages&gt;139-168&lt;/pages&gt;&lt;number&gt;1&lt;/number&gt;&lt;contributors&gt;&lt;authors&gt;&lt;author&gt;Zikic, Jelena&lt;/author&gt;&lt;author&gt;Richardson, Julia&lt;/author&gt;&lt;/authors&gt;&lt;/contributors&gt;&lt;added-date format="utc"&gt;1658217970&lt;/added-date&gt;&lt;ref-type name="Journal Article"&gt;17&lt;/ref-type&gt;&lt;dates&gt;&lt;year&gt;2016&lt;/year&gt;&lt;/dates&gt;&lt;rec-number&gt;1634&lt;/rec-number&gt;&lt;last-updated-date format="utc"&gt;1658218450&lt;/last-updated-date&gt;&lt;electronic-resource-num&gt;10.1177/0018726715580865&lt;/electronic-resource-num&gt;&lt;volume&gt;69&lt;/volume&gt;&lt;/record&gt;&lt;/Cite&gt;&lt;/EndNote&gt;</w:instrText>
      </w:r>
      <w:r w:rsidR="00975BAC">
        <w:fldChar w:fldCharType="separate"/>
      </w:r>
      <w:r w:rsidR="009E7CDB">
        <w:rPr>
          <w:noProof/>
        </w:rPr>
        <w:t>(2016)</w:t>
      </w:r>
      <w:r w:rsidR="00975BAC">
        <w:fldChar w:fldCharType="end"/>
      </w:r>
      <w:r w:rsidR="00EF1385">
        <w:t xml:space="preserve"> </w:t>
      </w:r>
      <w:r w:rsidR="009E7CDB">
        <w:t>observed</w:t>
      </w:r>
      <w:r w:rsidR="00EF1385">
        <w:t xml:space="preserve"> </w:t>
      </w:r>
      <w:r w:rsidR="006D5633">
        <w:t>how</w:t>
      </w:r>
      <w:r w:rsidR="00EF1385">
        <w:t xml:space="preserve"> </w:t>
      </w:r>
      <w:r w:rsidR="00A52562">
        <w:t>Identity</w:t>
      </w:r>
      <w:r w:rsidR="00EF1385">
        <w:t xml:space="preserve"> </w:t>
      </w:r>
      <w:r w:rsidR="006D5633">
        <w:t>and</w:t>
      </w:r>
      <w:r w:rsidR="00EF1385">
        <w:t xml:space="preserve"> </w:t>
      </w:r>
      <w:r w:rsidR="00A52562">
        <w:t>growth</w:t>
      </w:r>
      <w:r w:rsidR="00EF1385">
        <w:t xml:space="preserve"> </w:t>
      </w:r>
      <w:r w:rsidR="006D5633">
        <w:t>were</w:t>
      </w:r>
      <w:r w:rsidR="00EF1385">
        <w:t xml:space="preserve"> </w:t>
      </w:r>
      <w:r w:rsidR="006D5633">
        <w:t>important</w:t>
      </w:r>
      <w:r w:rsidR="00EF1385">
        <w:t xml:space="preserve"> </w:t>
      </w:r>
      <w:r w:rsidR="006D5633">
        <w:t>but</w:t>
      </w:r>
      <w:r w:rsidR="00EF1385">
        <w:t xml:space="preserve"> </w:t>
      </w:r>
      <w:r w:rsidR="006D5633">
        <w:t>varied</w:t>
      </w:r>
      <w:r w:rsidR="00EF1385">
        <w:t xml:space="preserve"> </w:t>
      </w:r>
      <w:r w:rsidR="006D5633">
        <w:t>among</w:t>
      </w:r>
      <w:r w:rsidR="00EF1385">
        <w:t xml:space="preserve"> </w:t>
      </w:r>
      <w:r w:rsidR="006D5633">
        <w:t>professions</w:t>
      </w:r>
      <w:r w:rsidR="00CE516C">
        <w:t>,</w:t>
      </w:r>
      <w:r w:rsidR="00EF1385">
        <w:t xml:space="preserve"> </w:t>
      </w:r>
      <w:r w:rsidR="00CE516C">
        <w:t>with</w:t>
      </w:r>
      <w:r w:rsidR="00EF1385">
        <w:t xml:space="preserve"> </w:t>
      </w:r>
      <w:r w:rsidR="00CE516C">
        <w:t>doctors</w:t>
      </w:r>
      <w:r w:rsidR="00EF1385">
        <w:t xml:space="preserve"> </w:t>
      </w:r>
      <w:r w:rsidR="00CE516C">
        <w:t>being</w:t>
      </w:r>
      <w:r w:rsidR="00EF1385">
        <w:t xml:space="preserve"> </w:t>
      </w:r>
      <w:r w:rsidR="00CE516C">
        <w:t>more</w:t>
      </w:r>
      <w:r w:rsidR="00EF1385">
        <w:t xml:space="preserve"> </w:t>
      </w:r>
      <w:r w:rsidR="00CE516C">
        <w:t>attached</w:t>
      </w:r>
      <w:r w:rsidR="00EF1385">
        <w:t xml:space="preserve"> </w:t>
      </w:r>
      <w:r w:rsidR="00CE516C">
        <w:t>to</w:t>
      </w:r>
      <w:r w:rsidR="00EF1385">
        <w:t xml:space="preserve"> </w:t>
      </w:r>
      <w:r w:rsidR="00CE516C">
        <w:t>their</w:t>
      </w:r>
      <w:r w:rsidR="00EF1385">
        <w:t xml:space="preserve"> </w:t>
      </w:r>
      <w:r w:rsidR="00CE516C">
        <w:t>identity</w:t>
      </w:r>
      <w:r w:rsidR="00EF1385">
        <w:t xml:space="preserve"> </w:t>
      </w:r>
      <w:r w:rsidR="00CE516C">
        <w:t>than</w:t>
      </w:r>
      <w:r w:rsidR="00EF1385">
        <w:t xml:space="preserve"> </w:t>
      </w:r>
      <w:r w:rsidR="00CE516C">
        <w:t>IT</w:t>
      </w:r>
      <w:r w:rsidR="00EF1385">
        <w:t xml:space="preserve"> </w:t>
      </w:r>
      <w:r w:rsidR="00CE516C">
        <w:t>professionals.</w:t>
      </w:r>
      <w:r w:rsidR="00EF1385">
        <w:t xml:space="preserve"> </w:t>
      </w:r>
      <w:r w:rsidR="00CE516C">
        <w:t>As</w:t>
      </w:r>
      <w:r w:rsidR="00EF1385">
        <w:t xml:space="preserve"> </w:t>
      </w:r>
      <w:r w:rsidR="00CE516C">
        <w:t>key</w:t>
      </w:r>
      <w:r w:rsidR="00EF1385">
        <w:t xml:space="preserve"> </w:t>
      </w:r>
      <w:r w:rsidR="00CE516C">
        <w:t>drivers</w:t>
      </w:r>
      <w:r w:rsidR="00EF1385">
        <w:t xml:space="preserve"> </w:t>
      </w:r>
      <w:r w:rsidR="00CE516C">
        <w:t>of</w:t>
      </w:r>
      <w:r w:rsidR="00EF1385">
        <w:t xml:space="preserve"> </w:t>
      </w:r>
      <w:r w:rsidR="00F46738">
        <w:t>the</w:t>
      </w:r>
      <w:r w:rsidR="00EF1385">
        <w:t xml:space="preserve"> </w:t>
      </w:r>
      <w:r w:rsidR="00F46738">
        <w:lastRenderedPageBreak/>
        <w:t>professional</w:t>
      </w:r>
      <w:r w:rsidR="00EF1385">
        <w:t xml:space="preserve"> </w:t>
      </w:r>
      <w:r w:rsidR="00F46738">
        <w:t>identity,</w:t>
      </w:r>
      <w:r w:rsidR="00EF1385">
        <w:t xml:space="preserve"> </w:t>
      </w:r>
      <w:r w:rsidR="00F46738">
        <w:t>this</w:t>
      </w:r>
      <w:r w:rsidR="00EF1385">
        <w:t xml:space="preserve"> </w:t>
      </w:r>
      <w:r w:rsidR="00F46738">
        <w:t>suggests</w:t>
      </w:r>
      <w:r w:rsidR="00EF1385">
        <w:t xml:space="preserve"> </w:t>
      </w:r>
      <w:r w:rsidR="00F46738">
        <w:t>a</w:t>
      </w:r>
      <w:r w:rsidR="00EF1385">
        <w:t xml:space="preserve"> </w:t>
      </w:r>
      <w:r w:rsidR="00F46738">
        <w:t>clear</w:t>
      </w:r>
      <w:r w:rsidR="00EF1385">
        <w:t xml:space="preserve"> </w:t>
      </w:r>
      <w:r w:rsidR="00F46738">
        <w:t>role</w:t>
      </w:r>
      <w:r w:rsidR="00EF1385">
        <w:t xml:space="preserve"> </w:t>
      </w:r>
      <w:r w:rsidR="00F46738">
        <w:t>for</w:t>
      </w:r>
      <w:r w:rsidR="00EF1385">
        <w:t xml:space="preserve"> </w:t>
      </w:r>
      <w:r w:rsidR="00F46738">
        <w:t>professional</w:t>
      </w:r>
      <w:r w:rsidR="00EF1385">
        <w:t xml:space="preserve"> </w:t>
      </w:r>
      <w:r w:rsidR="00F46738">
        <w:t>bodies</w:t>
      </w:r>
      <w:r w:rsidR="00EF1385">
        <w:t xml:space="preserve"> </w:t>
      </w:r>
      <w:r w:rsidR="00F46738">
        <w:t>in</w:t>
      </w:r>
      <w:r w:rsidR="00EF1385">
        <w:t xml:space="preserve"> </w:t>
      </w:r>
      <w:r w:rsidR="00003845">
        <w:t>supporting</w:t>
      </w:r>
      <w:r w:rsidR="00EF1385">
        <w:t xml:space="preserve"> </w:t>
      </w:r>
      <w:r w:rsidR="00003845">
        <w:t>and</w:t>
      </w:r>
      <w:r w:rsidR="00EF1385">
        <w:t xml:space="preserve"> </w:t>
      </w:r>
      <w:r w:rsidR="00003845">
        <w:t>enabling</w:t>
      </w:r>
      <w:r w:rsidR="00EF1385">
        <w:t xml:space="preserve"> </w:t>
      </w:r>
      <w:r w:rsidR="0076557C">
        <w:t>refugees</w:t>
      </w:r>
      <w:r w:rsidR="00EF1385">
        <w:t xml:space="preserve"> </w:t>
      </w:r>
      <w:r w:rsidR="00DA1F5F">
        <w:t>to</w:t>
      </w:r>
      <w:r w:rsidR="00EF1385">
        <w:t xml:space="preserve"> </w:t>
      </w:r>
      <w:r w:rsidR="00DA1F5F">
        <w:t>become</w:t>
      </w:r>
      <w:r w:rsidR="00EF1385">
        <w:t xml:space="preserve"> </w:t>
      </w:r>
      <w:r w:rsidR="00DA1F5F">
        <w:t>the</w:t>
      </w:r>
      <w:r w:rsidR="00EF1385">
        <w:t xml:space="preserve"> </w:t>
      </w:r>
      <w:r w:rsidR="00DA1F5F">
        <w:t>professional</w:t>
      </w:r>
      <w:r w:rsidR="00EF1385">
        <w:t xml:space="preserve"> </w:t>
      </w:r>
      <w:r w:rsidR="00DA1F5F">
        <w:t>in</w:t>
      </w:r>
      <w:r w:rsidR="00EF1385">
        <w:t xml:space="preserve"> </w:t>
      </w:r>
      <w:r w:rsidR="00DA1F5F">
        <w:t>their</w:t>
      </w:r>
      <w:r w:rsidR="00EF1385">
        <w:t xml:space="preserve"> </w:t>
      </w:r>
      <w:r w:rsidR="00DA1F5F">
        <w:t>new</w:t>
      </w:r>
      <w:r w:rsidR="00EF1385">
        <w:t xml:space="preserve"> </w:t>
      </w:r>
      <w:r w:rsidR="00DA1F5F">
        <w:t>country.</w:t>
      </w:r>
    </w:p>
    <w:p w14:paraId="3A124D70" w14:textId="77777777" w:rsidR="001524F0" w:rsidRDefault="001524F0" w:rsidP="00A52562"/>
    <w:p w14:paraId="74FB4058" w14:textId="1C56B789" w:rsidR="00891A5E" w:rsidRDefault="00406A26" w:rsidP="00CC6C04">
      <w:pPr>
        <w:pStyle w:val="Heading3"/>
      </w:pPr>
      <w:bookmarkStart w:id="10" w:name="_Toc122535626"/>
      <w:r>
        <w:t>Barriers</w:t>
      </w:r>
      <w:r w:rsidR="00EF1385">
        <w:t xml:space="preserve"> </w:t>
      </w:r>
      <w:r>
        <w:t>to</w:t>
      </w:r>
      <w:r w:rsidR="00EF1385">
        <w:t xml:space="preserve"> </w:t>
      </w:r>
      <w:r>
        <w:t>employment</w:t>
      </w:r>
      <w:bookmarkEnd w:id="10"/>
    </w:p>
    <w:p w14:paraId="5EE916E6" w14:textId="37B3FC70" w:rsidR="00294129" w:rsidRDefault="00294129" w:rsidP="0058716E">
      <w:r>
        <w:t>This</w:t>
      </w:r>
      <w:r w:rsidR="00EF1385">
        <w:t xml:space="preserve"> </w:t>
      </w:r>
      <w:r>
        <w:t>section</w:t>
      </w:r>
      <w:r w:rsidR="00EF1385">
        <w:t xml:space="preserve"> </w:t>
      </w:r>
      <w:r>
        <w:t>will</w:t>
      </w:r>
      <w:r w:rsidR="00EF1385">
        <w:t xml:space="preserve"> </w:t>
      </w:r>
      <w:r>
        <w:t>review</w:t>
      </w:r>
      <w:r w:rsidR="00EF1385">
        <w:t xml:space="preserve"> </w:t>
      </w:r>
      <w:r w:rsidR="005134D9">
        <w:t>the</w:t>
      </w:r>
      <w:r w:rsidR="00EF1385">
        <w:t xml:space="preserve"> </w:t>
      </w:r>
      <w:r w:rsidR="005134D9">
        <w:t>barriers</w:t>
      </w:r>
      <w:r w:rsidR="00EF1385">
        <w:t xml:space="preserve"> </w:t>
      </w:r>
      <w:r w:rsidR="005134D9">
        <w:t>faced</w:t>
      </w:r>
      <w:r w:rsidR="00EF1385">
        <w:t xml:space="preserve"> </w:t>
      </w:r>
      <w:r w:rsidR="005134D9">
        <w:t>by</w:t>
      </w:r>
      <w:r w:rsidR="00EF1385">
        <w:t xml:space="preserve"> </w:t>
      </w:r>
      <w:r w:rsidR="005134D9">
        <w:t>highly</w:t>
      </w:r>
      <w:r w:rsidR="00EF1385">
        <w:t xml:space="preserve"> </w:t>
      </w:r>
      <w:r w:rsidR="005134D9">
        <w:t>skilled</w:t>
      </w:r>
      <w:r w:rsidR="00EF1385">
        <w:t xml:space="preserve"> </w:t>
      </w:r>
      <w:r w:rsidR="008D31D0">
        <w:t>refugees</w:t>
      </w:r>
      <w:r w:rsidR="00EF1385">
        <w:t xml:space="preserve"> </w:t>
      </w:r>
      <w:r w:rsidR="008D31D0">
        <w:t>in</w:t>
      </w:r>
      <w:r w:rsidR="00EF1385">
        <w:t xml:space="preserve"> </w:t>
      </w:r>
      <w:r w:rsidR="008D31D0">
        <w:t>particular</w:t>
      </w:r>
      <w:r w:rsidR="004F1F2C">
        <w:t>,</w:t>
      </w:r>
      <w:r w:rsidR="00EF1385">
        <w:t xml:space="preserve"> </w:t>
      </w:r>
      <w:r w:rsidR="004F1F2C">
        <w:t>but</w:t>
      </w:r>
      <w:r w:rsidR="00EF1385">
        <w:t xml:space="preserve"> </w:t>
      </w:r>
      <w:r w:rsidR="004F1F2C">
        <w:t>will</w:t>
      </w:r>
      <w:r w:rsidR="00EF1385">
        <w:t xml:space="preserve"> </w:t>
      </w:r>
      <w:r w:rsidR="004F1F2C">
        <w:t>also</w:t>
      </w:r>
      <w:r w:rsidR="00EF1385">
        <w:t xml:space="preserve"> </w:t>
      </w:r>
      <w:r w:rsidR="004F1F2C">
        <w:t>include</w:t>
      </w:r>
      <w:r w:rsidR="00EF1385">
        <w:t xml:space="preserve"> </w:t>
      </w:r>
      <w:r w:rsidR="004F1F2C">
        <w:t>wider</w:t>
      </w:r>
      <w:r w:rsidR="00EF1385">
        <w:t xml:space="preserve"> </w:t>
      </w:r>
      <w:r w:rsidR="004F1F2C">
        <w:t>literature</w:t>
      </w:r>
      <w:r w:rsidR="00EF1385">
        <w:t xml:space="preserve"> </w:t>
      </w:r>
      <w:r w:rsidR="004F1F2C">
        <w:t>on</w:t>
      </w:r>
      <w:r w:rsidR="00EF1385">
        <w:t xml:space="preserve"> </w:t>
      </w:r>
      <w:r w:rsidR="004F1F2C">
        <w:t>highly</w:t>
      </w:r>
      <w:r w:rsidR="00EF1385">
        <w:t xml:space="preserve"> </w:t>
      </w:r>
      <w:r w:rsidR="004F1F2C">
        <w:t>skilled</w:t>
      </w:r>
      <w:r w:rsidR="00EF1385">
        <w:t xml:space="preserve"> </w:t>
      </w:r>
      <w:r w:rsidR="004F1F2C">
        <w:t>migrants</w:t>
      </w:r>
      <w:r w:rsidR="00EF1385">
        <w:t xml:space="preserve"> </w:t>
      </w:r>
      <w:r w:rsidR="004F1F2C">
        <w:t>where</w:t>
      </w:r>
      <w:r w:rsidR="00EF1385">
        <w:t xml:space="preserve"> </w:t>
      </w:r>
      <w:r w:rsidR="00301AD1">
        <w:t>a</w:t>
      </w:r>
      <w:r w:rsidR="00EF1385">
        <w:t xml:space="preserve"> </w:t>
      </w:r>
      <w:r w:rsidR="00301AD1">
        <w:t>role</w:t>
      </w:r>
      <w:r w:rsidR="00EF1385">
        <w:t xml:space="preserve"> </w:t>
      </w:r>
      <w:r w:rsidR="00301AD1">
        <w:t>for</w:t>
      </w:r>
      <w:r w:rsidR="00EF1385">
        <w:t xml:space="preserve"> </w:t>
      </w:r>
      <w:r w:rsidR="00301AD1">
        <w:t>a</w:t>
      </w:r>
      <w:r w:rsidR="00EF1385">
        <w:t xml:space="preserve"> </w:t>
      </w:r>
      <w:r w:rsidR="00301AD1">
        <w:t>professional</w:t>
      </w:r>
      <w:r w:rsidR="00EF1385">
        <w:t xml:space="preserve"> </w:t>
      </w:r>
      <w:r w:rsidR="00301AD1">
        <w:t>body</w:t>
      </w:r>
      <w:r w:rsidR="00EF1385">
        <w:t xml:space="preserve"> </w:t>
      </w:r>
      <w:r w:rsidR="00301AD1">
        <w:t>is</w:t>
      </w:r>
      <w:r w:rsidR="00EF1385">
        <w:t xml:space="preserve"> </w:t>
      </w:r>
      <w:r w:rsidR="00301AD1">
        <w:t>evident.</w:t>
      </w:r>
      <w:r w:rsidR="00EF1385">
        <w:t xml:space="preserve"> </w:t>
      </w:r>
      <w:r w:rsidR="00292AEB">
        <w:t>There</w:t>
      </w:r>
      <w:r w:rsidR="00EF1385">
        <w:t xml:space="preserve"> </w:t>
      </w:r>
      <w:r w:rsidR="00292AEB">
        <w:t>are</w:t>
      </w:r>
      <w:r w:rsidR="00EF1385">
        <w:t xml:space="preserve"> </w:t>
      </w:r>
      <w:r w:rsidR="00292AEB">
        <w:t>a</w:t>
      </w:r>
      <w:r w:rsidR="00EF1385">
        <w:t xml:space="preserve"> </w:t>
      </w:r>
      <w:r w:rsidR="00292AEB">
        <w:t>range</w:t>
      </w:r>
      <w:r w:rsidR="00EF1385">
        <w:t xml:space="preserve"> </w:t>
      </w:r>
      <w:r w:rsidR="00292AEB">
        <w:t>of</w:t>
      </w:r>
      <w:r w:rsidR="00EF1385">
        <w:t xml:space="preserve"> </w:t>
      </w:r>
      <w:r w:rsidR="00446786">
        <w:t>intertwined</w:t>
      </w:r>
      <w:r w:rsidR="00EF1385">
        <w:t xml:space="preserve"> </w:t>
      </w:r>
      <w:r w:rsidR="00292AEB">
        <w:t>issues,</w:t>
      </w:r>
      <w:r w:rsidR="00EF1385">
        <w:t xml:space="preserve"> </w:t>
      </w:r>
      <w:r w:rsidR="00292AEB">
        <w:t>but</w:t>
      </w:r>
      <w:r w:rsidR="00EF1385">
        <w:t xml:space="preserve"> </w:t>
      </w:r>
      <w:r w:rsidR="00292AEB">
        <w:t>some</w:t>
      </w:r>
      <w:r w:rsidR="00EF1385">
        <w:t xml:space="preserve"> </w:t>
      </w:r>
      <w:r w:rsidR="00292AEB">
        <w:t>particular</w:t>
      </w:r>
      <w:r w:rsidR="00EF1385">
        <w:t xml:space="preserve"> </w:t>
      </w:r>
      <w:r w:rsidR="00292AEB">
        <w:t>themes</w:t>
      </w:r>
      <w:r w:rsidR="00EF1385">
        <w:t xml:space="preserve"> </w:t>
      </w:r>
      <w:r w:rsidR="00292AEB">
        <w:t>emerge</w:t>
      </w:r>
      <w:r w:rsidR="00FD6DB9">
        <w:t>;</w:t>
      </w:r>
      <w:r w:rsidR="00EF1385">
        <w:t xml:space="preserve"> </w:t>
      </w:r>
      <w:r w:rsidR="00FD6DB9">
        <w:t>that</w:t>
      </w:r>
      <w:r w:rsidR="00EF1385">
        <w:t xml:space="preserve"> </w:t>
      </w:r>
      <w:r w:rsidR="00FD6DB9">
        <w:t>there</w:t>
      </w:r>
      <w:r w:rsidR="00EF1385">
        <w:t xml:space="preserve"> </w:t>
      </w:r>
      <w:r w:rsidR="00B55165">
        <w:t>are</w:t>
      </w:r>
      <w:r w:rsidR="00EF1385">
        <w:t xml:space="preserve"> </w:t>
      </w:r>
      <w:r w:rsidR="00B55165">
        <w:t>particular</w:t>
      </w:r>
      <w:r w:rsidR="00EF1385">
        <w:t xml:space="preserve"> </w:t>
      </w:r>
      <w:r w:rsidR="00B55165">
        <w:t>issues</w:t>
      </w:r>
      <w:r w:rsidR="00EF1385">
        <w:t xml:space="preserve"> </w:t>
      </w:r>
      <w:r w:rsidR="00B55165">
        <w:t>affecting</w:t>
      </w:r>
      <w:r w:rsidR="00EF1385">
        <w:t xml:space="preserve"> </w:t>
      </w:r>
      <w:r w:rsidR="00B55165">
        <w:t>women</w:t>
      </w:r>
      <w:r w:rsidR="00E56DA2">
        <w:t>,</w:t>
      </w:r>
      <w:r w:rsidR="00EF1385">
        <w:t xml:space="preserve"> </w:t>
      </w:r>
      <w:r w:rsidR="00FD6DB9">
        <w:t>the</w:t>
      </w:r>
      <w:r w:rsidR="00EF1385">
        <w:t xml:space="preserve"> </w:t>
      </w:r>
      <w:r w:rsidR="00FD6DB9">
        <w:t>importance</w:t>
      </w:r>
      <w:r w:rsidR="00EF1385">
        <w:t xml:space="preserve"> </w:t>
      </w:r>
      <w:r w:rsidR="00FD6DB9">
        <w:t>of</w:t>
      </w:r>
      <w:r w:rsidR="00EF1385">
        <w:t xml:space="preserve"> </w:t>
      </w:r>
      <w:r w:rsidR="00FD6DB9">
        <w:t>networks,</w:t>
      </w:r>
      <w:r w:rsidR="00EF1385">
        <w:t xml:space="preserve"> </w:t>
      </w:r>
      <w:r w:rsidR="00FD6DB9">
        <w:t>and</w:t>
      </w:r>
      <w:r w:rsidR="00EF1385">
        <w:t xml:space="preserve"> </w:t>
      </w:r>
      <w:r w:rsidR="00446786">
        <w:t>most</w:t>
      </w:r>
      <w:r w:rsidR="00EF1385">
        <w:t xml:space="preserve"> </w:t>
      </w:r>
      <w:r w:rsidR="00446786">
        <w:t>commonly,</w:t>
      </w:r>
      <w:r w:rsidR="00EF1385">
        <w:t xml:space="preserve"> </w:t>
      </w:r>
      <w:r w:rsidR="00855453">
        <w:t>the</w:t>
      </w:r>
      <w:r w:rsidR="00EF1385">
        <w:t xml:space="preserve"> </w:t>
      </w:r>
      <w:r w:rsidR="00855453">
        <w:t>recognition</w:t>
      </w:r>
      <w:r w:rsidR="00EF1385">
        <w:t xml:space="preserve"> </w:t>
      </w:r>
      <w:r w:rsidR="00855453">
        <w:t>of</w:t>
      </w:r>
      <w:r w:rsidR="00EF1385">
        <w:t xml:space="preserve"> </w:t>
      </w:r>
      <w:r w:rsidR="00855453">
        <w:t>qualifications</w:t>
      </w:r>
      <w:r w:rsidR="00EF1385">
        <w:t xml:space="preserve"> </w:t>
      </w:r>
      <w:r w:rsidR="00546583">
        <w:t>so</w:t>
      </w:r>
      <w:r w:rsidR="00EF1385">
        <w:t xml:space="preserve"> </w:t>
      </w:r>
      <w:r w:rsidR="00546583">
        <w:t>these</w:t>
      </w:r>
      <w:r w:rsidR="00EF1385">
        <w:t xml:space="preserve"> </w:t>
      </w:r>
      <w:r w:rsidR="00546583">
        <w:t>will</w:t>
      </w:r>
      <w:r w:rsidR="00EF1385">
        <w:t xml:space="preserve"> </w:t>
      </w:r>
      <w:r w:rsidR="00546583">
        <w:t>be</w:t>
      </w:r>
      <w:r w:rsidR="00EF1385">
        <w:t xml:space="preserve"> </w:t>
      </w:r>
      <w:r w:rsidR="00546583">
        <w:t>treated</w:t>
      </w:r>
      <w:r w:rsidR="00EF1385">
        <w:t xml:space="preserve"> </w:t>
      </w:r>
      <w:r w:rsidR="00546583">
        <w:t>separately.</w:t>
      </w:r>
    </w:p>
    <w:p w14:paraId="1D237FBE" w14:textId="4527B0C3" w:rsidR="0058716E" w:rsidRDefault="00177F2F" w:rsidP="0058716E">
      <w:r>
        <w:t>Refugees</w:t>
      </w:r>
      <w:r w:rsidR="00EF1385">
        <w:t xml:space="preserve"> </w:t>
      </w:r>
      <w:r w:rsidR="0043376C">
        <w:t>in</w:t>
      </w:r>
      <w:r w:rsidR="00EF1385">
        <w:t xml:space="preserve"> </w:t>
      </w:r>
      <w:r w:rsidR="0043376C">
        <w:t>general</w:t>
      </w:r>
      <w:r w:rsidR="00EF1385">
        <w:t xml:space="preserve"> </w:t>
      </w:r>
      <w:r>
        <w:t>face</w:t>
      </w:r>
      <w:r w:rsidR="00EF1385">
        <w:t xml:space="preserve"> </w:t>
      </w:r>
      <w:r>
        <w:t>many</w:t>
      </w:r>
      <w:r w:rsidR="00EF1385">
        <w:t xml:space="preserve"> </w:t>
      </w:r>
      <w:r w:rsidR="004B5E0C">
        <w:t>structural</w:t>
      </w:r>
      <w:r w:rsidR="00EF1385">
        <w:t xml:space="preserve"> </w:t>
      </w:r>
      <w:r>
        <w:t>barriers</w:t>
      </w:r>
      <w:r w:rsidR="00EF1385">
        <w:t xml:space="preserve"> </w:t>
      </w:r>
      <w:r>
        <w:t>when</w:t>
      </w:r>
      <w:r w:rsidR="00EF1385">
        <w:t xml:space="preserve"> </w:t>
      </w:r>
      <w:r>
        <w:t>entering</w:t>
      </w:r>
      <w:r w:rsidR="00EF1385">
        <w:t xml:space="preserve"> </w:t>
      </w:r>
      <w:r>
        <w:t>the</w:t>
      </w:r>
      <w:r w:rsidR="00EF1385">
        <w:t xml:space="preserve"> </w:t>
      </w:r>
      <w:r>
        <w:t>labour</w:t>
      </w:r>
      <w:r w:rsidR="00EF1385">
        <w:t xml:space="preserve"> </w:t>
      </w:r>
      <w:r>
        <w:t>market</w:t>
      </w:r>
      <w:r w:rsidR="00EF1385">
        <w:t xml:space="preserve"> </w:t>
      </w:r>
      <w:r w:rsidR="00EC502A">
        <w:fldChar w:fldCharType="begin"/>
      </w:r>
      <w:r w:rsidR="00EC502A">
        <w:instrText xml:space="preserve"> ADDIN EN.CITE &lt;EndNote&gt;&lt;Cite&gt;&lt;Author&gt;Bloch&lt;/Author&gt;&lt;Year&gt;2000&lt;/Year&gt;&lt;IDText&gt;Refugee settlement in Britain: the impact of policy on participation&lt;/IDText&gt;&lt;DisplayText&gt;(Bloch, 2000)&lt;/DisplayText&gt;&lt;record&gt;&lt;isbn&gt;1369-183X&lt;/isbn&gt;&lt;titles&gt;&lt;title&gt;Refugee settlement in Britain: the impact of policy on participation&lt;/title&gt;&lt;secondary-title&gt;Journal of Ethnic and Migration Studies&lt;/secondary-title&gt;&lt;/titles&gt;&lt;pages&gt;75-88&lt;/pages&gt;&lt;number&gt;1&lt;/number&gt;&lt;contributors&gt;&lt;authors&gt;&lt;author&gt;Bloch, Alice&lt;/author&gt;&lt;/authors&gt;&lt;/contributors&gt;&lt;section&gt;75&lt;/section&gt;&lt;added-date format="utc"&gt;1662029906&lt;/added-date&gt;&lt;ref-type name="Journal Article"&gt;17&lt;/ref-type&gt;&lt;dates&gt;&lt;year&gt;2000&lt;/year&gt;&lt;/dates&gt;&lt;rec-number&gt;1639&lt;/rec-number&gt;&lt;last-updated-date format="utc"&gt;1662029906&lt;/last-updated-date&gt;&lt;volume&gt;26&lt;/volume&gt;&lt;remote-database-name&gt;WorldCat.org&lt;/remote-database-name&gt;&lt;/record&gt;&lt;/Cite&gt;&lt;/EndNote&gt;</w:instrText>
      </w:r>
      <w:r w:rsidR="00EC502A">
        <w:fldChar w:fldCharType="separate"/>
      </w:r>
      <w:r w:rsidR="00EC502A">
        <w:rPr>
          <w:noProof/>
        </w:rPr>
        <w:t>(Bloch,</w:t>
      </w:r>
      <w:r w:rsidR="00EF1385">
        <w:rPr>
          <w:noProof/>
        </w:rPr>
        <w:t xml:space="preserve"> </w:t>
      </w:r>
      <w:r w:rsidR="00EC502A">
        <w:rPr>
          <w:noProof/>
        </w:rPr>
        <w:t>2000)</w:t>
      </w:r>
      <w:r w:rsidR="00EC502A">
        <w:fldChar w:fldCharType="end"/>
      </w:r>
      <w:r w:rsidR="00EC502A">
        <w:t>,</w:t>
      </w:r>
      <w:r w:rsidR="00EF1385">
        <w:t xml:space="preserve"> </w:t>
      </w:r>
      <w:r w:rsidR="00150199">
        <w:t>and</w:t>
      </w:r>
      <w:r w:rsidR="00EF1385">
        <w:t xml:space="preserve"> </w:t>
      </w:r>
      <w:r w:rsidR="00150199">
        <w:t>a</w:t>
      </w:r>
      <w:r w:rsidR="00EF1385">
        <w:t xml:space="preserve"> </w:t>
      </w:r>
      <w:r w:rsidR="00C50126">
        <w:t>number</w:t>
      </w:r>
      <w:r w:rsidR="00EF1385">
        <w:t xml:space="preserve"> </w:t>
      </w:r>
      <w:r w:rsidR="00C50126">
        <w:t>of</w:t>
      </w:r>
      <w:r w:rsidR="00EF1385">
        <w:t xml:space="preserve"> </w:t>
      </w:r>
      <w:r w:rsidR="00C50126">
        <w:t>authors</w:t>
      </w:r>
      <w:r w:rsidR="00EF1385">
        <w:t xml:space="preserve"> </w:t>
      </w:r>
      <w:r w:rsidR="00C50126">
        <w:t>have</w:t>
      </w:r>
      <w:r w:rsidR="00EF1385">
        <w:t xml:space="preserve"> </w:t>
      </w:r>
      <w:r w:rsidR="00C50126">
        <w:t>looked</w:t>
      </w:r>
      <w:r w:rsidR="00EF1385">
        <w:t xml:space="preserve"> </w:t>
      </w:r>
      <w:r w:rsidR="00C50126">
        <w:t>at</w:t>
      </w:r>
      <w:r w:rsidR="00EF1385">
        <w:t xml:space="preserve"> </w:t>
      </w:r>
      <w:r w:rsidR="00C50126">
        <w:t>the</w:t>
      </w:r>
      <w:r w:rsidR="00EF1385">
        <w:t xml:space="preserve"> </w:t>
      </w:r>
      <w:r w:rsidR="00C50126">
        <w:t>way</w:t>
      </w:r>
      <w:r w:rsidR="00EF1385">
        <w:t xml:space="preserve"> </w:t>
      </w:r>
      <w:r w:rsidR="00C50126">
        <w:t>refugees</w:t>
      </w:r>
      <w:r w:rsidR="00EF1385">
        <w:t xml:space="preserve"> </w:t>
      </w:r>
      <w:r w:rsidR="00C50126">
        <w:t>cope</w:t>
      </w:r>
      <w:r w:rsidR="00EF1385">
        <w:t xml:space="preserve"> </w:t>
      </w:r>
      <w:r w:rsidR="00C50126">
        <w:t>with</w:t>
      </w:r>
      <w:r w:rsidR="00EF1385">
        <w:t xml:space="preserve"> </w:t>
      </w:r>
      <w:r w:rsidR="00C50126">
        <w:t>under</w:t>
      </w:r>
      <w:r w:rsidR="00EF1385">
        <w:t xml:space="preserve"> </w:t>
      </w:r>
      <w:r w:rsidR="00C50126">
        <w:t>or</w:t>
      </w:r>
      <w:r w:rsidR="00EF1385">
        <w:t xml:space="preserve"> </w:t>
      </w:r>
      <w:r w:rsidR="00C50126">
        <w:t>unemployment,</w:t>
      </w:r>
      <w:r w:rsidR="00EF1385">
        <w:t xml:space="preserve"> </w:t>
      </w:r>
      <w:r w:rsidR="00E4677D">
        <w:t>have</w:t>
      </w:r>
      <w:r w:rsidR="00EF1385">
        <w:t xml:space="preserve"> </w:t>
      </w:r>
      <w:r w:rsidR="00E4677D">
        <w:t>characterised</w:t>
      </w:r>
      <w:r w:rsidR="00EF1385">
        <w:t xml:space="preserve"> </w:t>
      </w:r>
      <w:r w:rsidR="00C50126">
        <w:t>strategies</w:t>
      </w:r>
      <w:r w:rsidR="00EF1385">
        <w:t xml:space="preserve"> </w:t>
      </w:r>
      <w:r w:rsidR="00C50126">
        <w:t>they</w:t>
      </w:r>
      <w:r w:rsidR="00EF1385">
        <w:t xml:space="preserve"> </w:t>
      </w:r>
      <w:r w:rsidR="00C50126">
        <w:t>adopt</w:t>
      </w:r>
      <w:r w:rsidR="00EF1385">
        <w:t xml:space="preserve"> </w:t>
      </w:r>
      <w:r w:rsidR="00C50126">
        <w:t>to</w:t>
      </w:r>
      <w:r w:rsidR="00EF1385">
        <w:t xml:space="preserve"> </w:t>
      </w:r>
      <w:r w:rsidR="00C50126">
        <w:t>cope,</w:t>
      </w:r>
      <w:r w:rsidR="00EF1385">
        <w:t xml:space="preserve"> </w:t>
      </w:r>
      <w:r w:rsidR="00C50126">
        <w:t>and</w:t>
      </w:r>
      <w:r w:rsidR="00EF1385">
        <w:t xml:space="preserve"> </w:t>
      </w:r>
      <w:r w:rsidR="00C50126">
        <w:t>how</w:t>
      </w:r>
      <w:r w:rsidR="00EF1385">
        <w:t xml:space="preserve"> </w:t>
      </w:r>
      <w:r w:rsidR="00C50126">
        <w:t>this</w:t>
      </w:r>
      <w:r w:rsidR="00EF1385">
        <w:t xml:space="preserve"> </w:t>
      </w:r>
      <w:r w:rsidR="00C50126">
        <w:t>changes</w:t>
      </w:r>
      <w:r w:rsidR="00EF1385">
        <w:t xml:space="preserve"> </w:t>
      </w:r>
      <w:r w:rsidR="00C50126">
        <w:t>over</w:t>
      </w:r>
      <w:r w:rsidR="00EF1385">
        <w:t xml:space="preserve"> </w:t>
      </w:r>
      <w:r w:rsidR="00C50126">
        <w:t>time</w:t>
      </w:r>
      <w:r w:rsidR="00EF1385">
        <w:t xml:space="preserve"> </w:t>
      </w:r>
      <w:r w:rsidR="00C50126">
        <w:fldChar w:fldCharType="begin">
          <w:fldData xml:space="preserve">PEVuZE5vdGU+PENpdGU+PEF1dGhvcj5Db2xpYy1QZWlza2VyPC9BdXRob3I+PFllYXI+MjAwMzwv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</w:fldData>
        </w:fldChar>
      </w:r>
      <w:r w:rsidR="00DE380F">
        <w:instrText xml:space="preserve"> ADDIN EN.CITE </w:instrText>
      </w:r>
      <w:r w:rsidR="00DE380F">
        <w:fldChar w:fldCharType="begin">
          <w:fldData xml:space="preserve">PEVuZE5vdGU+PENpdGU+PEF1dGhvcj5Db2xpYy1QZWlza2VyPC9BdXRob3I+PFllYXI+MjAwMzwv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</w:fldData>
        </w:fldChar>
      </w:r>
      <w:r w:rsidR="00DE380F">
        <w:instrText xml:space="preserve"> ADDIN EN.CITE.DATA </w:instrText>
      </w:r>
      <w:r w:rsidR="00DE380F">
        <w:fldChar w:fldCharType="end"/>
      </w:r>
      <w:r w:rsidR="00C50126">
        <w:fldChar w:fldCharType="separate"/>
      </w:r>
      <w:r w:rsidR="00DE380F">
        <w:rPr>
          <w:noProof/>
        </w:rPr>
        <w:t>(Colic-Peisker</w:t>
      </w:r>
      <w:r w:rsidR="00EF1385">
        <w:rPr>
          <w:noProof/>
        </w:rPr>
        <w:t xml:space="preserve"> </w:t>
      </w:r>
      <w:r w:rsidR="00DE380F">
        <w:rPr>
          <w:noProof/>
        </w:rPr>
        <w:t>&amp;</w:t>
      </w:r>
      <w:r w:rsidR="00EF1385">
        <w:rPr>
          <w:noProof/>
        </w:rPr>
        <w:t xml:space="preserve"> </w:t>
      </w:r>
      <w:r w:rsidR="00DE380F">
        <w:rPr>
          <w:noProof/>
        </w:rPr>
        <w:t>Tilbury,</w:t>
      </w:r>
      <w:r w:rsidR="00EF1385">
        <w:rPr>
          <w:noProof/>
        </w:rPr>
        <w:t xml:space="preserve"> </w:t>
      </w:r>
      <w:r w:rsidR="00DE380F">
        <w:rPr>
          <w:noProof/>
        </w:rPr>
        <w:t>2003;</w:t>
      </w:r>
      <w:r w:rsidR="00EF1385">
        <w:rPr>
          <w:noProof/>
        </w:rPr>
        <w:t xml:space="preserve"> </w:t>
      </w:r>
      <w:r w:rsidR="00DE380F">
        <w:rPr>
          <w:noProof/>
        </w:rPr>
        <w:t>Piętka-Nykaza,</w:t>
      </w:r>
      <w:r w:rsidR="00EF1385">
        <w:rPr>
          <w:noProof/>
        </w:rPr>
        <w:t xml:space="preserve"> </w:t>
      </w:r>
      <w:r w:rsidR="00DE380F">
        <w:rPr>
          <w:noProof/>
        </w:rPr>
        <w:t>2015;</w:t>
      </w:r>
      <w:r w:rsidR="00EF1385">
        <w:rPr>
          <w:noProof/>
        </w:rPr>
        <w:t xml:space="preserve"> </w:t>
      </w:r>
      <w:r w:rsidR="00DE380F">
        <w:rPr>
          <w:noProof/>
        </w:rPr>
        <w:t>Willott</w:t>
      </w:r>
      <w:r w:rsidR="00EF1385">
        <w:rPr>
          <w:noProof/>
        </w:rPr>
        <w:t xml:space="preserve"> </w:t>
      </w:r>
      <w:r w:rsidR="00DE380F">
        <w:rPr>
          <w:noProof/>
        </w:rPr>
        <w:t>&amp;</w:t>
      </w:r>
      <w:r w:rsidR="00EF1385">
        <w:rPr>
          <w:noProof/>
        </w:rPr>
        <w:t xml:space="preserve"> </w:t>
      </w:r>
      <w:r w:rsidR="00DE380F">
        <w:rPr>
          <w:noProof/>
        </w:rPr>
        <w:t>Stevenson,</w:t>
      </w:r>
      <w:r w:rsidR="00EF1385">
        <w:rPr>
          <w:noProof/>
        </w:rPr>
        <w:t xml:space="preserve"> </w:t>
      </w:r>
      <w:r w:rsidR="00DE380F">
        <w:rPr>
          <w:noProof/>
        </w:rPr>
        <w:t>2013)</w:t>
      </w:r>
      <w:r w:rsidR="00C50126">
        <w:fldChar w:fldCharType="end"/>
      </w:r>
      <w:r w:rsidR="00056EBB">
        <w:t>.</w:t>
      </w:r>
      <w:r w:rsidR="00EF1385">
        <w:t xml:space="preserve"> </w:t>
      </w:r>
      <w:r w:rsidR="006B5B1A">
        <w:t>There</w:t>
      </w:r>
      <w:r w:rsidR="00EF1385">
        <w:t xml:space="preserve"> </w:t>
      </w:r>
      <w:r w:rsidR="006B5B1A">
        <w:t>have</w:t>
      </w:r>
      <w:r w:rsidR="00EF1385">
        <w:t xml:space="preserve"> </w:t>
      </w:r>
      <w:r w:rsidR="006B5B1A">
        <w:t>been</w:t>
      </w:r>
      <w:r w:rsidR="00EF1385">
        <w:t xml:space="preserve"> </w:t>
      </w:r>
      <w:r w:rsidR="006B5B1A">
        <w:t>a</w:t>
      </w:r>
      <w:r w:rsidR="00EF1385">
        <w:t xml:space="preserve"> </w:t>
      </w:r>
      <w:r w:rsidR="006C5213">
        <w:t>huge</w:t>
      </w:r>
      <w:r w:rsidR="00EF1385">
        <w:t xml:space="preserve"> </w:t>
      </w:r>
      <w:r w:rsidR="006C5213">
        <w:t>range</w:t>
      </w:r>
      <w:r w:rsidR="00EF1385">
        <w:t xml:space="preserve"> </w:t>
      </w:r>
      <w:r w:rsidR="006C5213">
        <w:t>of</w:t>
      </w:r>
      <w:r w:rsidR="00EF1385">
        <w:t xml:space="preserve"> </w:t>
      </w:r>
      <w:r w:rsidR="006C5213">
        <w:t>projects</w:t>
      </w:r>
      <w:r w:rsidR="00EF1385">
        <w:t xml:space="preserve"> </w:t>
      </w:r>
      <w:r w:rsidR="006C5213">
        <w:t>and</w:t>
      </w:r>
      <w:r w:rsidR="00EF1385">
        <w:t xml:space="preserve"> </w:t>
      </w:r>
      <w:r w:rsidR="006C5213">
        <w:t>initiatives</w:t>
      </w:r>
      <w:r w:rsidR="00EF1385">
        <w:t xml:space="preserve"> </w:t>
      </w:r>
      <w:r w:rsidR="00327298">
        <w:t>to</w:t>
      </w:r>
      <w:r w:rsidR="00EF1385">
        <w:t xml:space="preserve"> </w:t>
      </w:r>
      <w:r w:rsidR="006922F9">
        <w:t>improve</w:t>
      </w:r>
      <w:r w:rsidR="00EF1385">
        <w:t xml:space="preserve"> </w:t>
      </w:r>
      <w:r w:rsidR="006922F9">
        <w:t>integration.</w:t>
      </w:r>
      <w:r w:rsidR="00EF1385">
        <w:t xml:space="preserve"> </w:t>
      </w:r>
      <w:r w:rsidR="006922F9">
        <w:t>These</w:t>
      </w:r>
      <w:r w:rsidR="00EF1385">
        <w:t xml:space="preserve"> </w:t>
      </w:r>
      <w:r w:rsidR="0043376C">
        <w:t>programmes</w:t>
      </w:r>
      <w:r w:rsidR="00EF1385">
        <w:t xml:space="preserve"> </w:t>
      </w:r>
      <w:r w:rsidR="0043376C">
        <w:t>in</w:t>
      </w:r>
      <w:r w:rsidR="00EF1385">
        <w:t xml:space="preserve"> </w:t>
      </w:r>
      <w:r w:rsidR="0043376C">
        <w:t>high-income</w:t>
      </w:r>
      <w:r w:rsidR="00EF1385">
        <w:t xml:space="preserve"> </w:t>
      </w:r>
      <w:r w:rsidR="0043376C">
        <w:t>countries</w:t>
      </w:r>
      <w:r w:rsidR="00EF1385">
        <w:t xml:space="preserve"> </w:t>
      </w:r>
      <w:r w:rsidR="006922F9">
        <w:t>have</w:t>
      </w:r>
      <w:r w:rsidR="00EF1385">
        <w:t xml:space="preserve"> </w:t>
      </w:r>
      <w:r w:rsidR="006922F9">
        <w:t>recently</w:t>
      </w:r>
      <w:r w:rsidR="00EF1385">
        <w:t xml:space="preserve"> </w:t>
      </w:r>
      <w:r w:rsidR="006922F9">
        <w:t>been</w:t>
      </w:r>
      <w:r w:rsidR="00EF1385">
        <w:t xml:space="preserve"> </w:t>
      </w:r>
      <w:r w:rsidR="0043376C">
        <w:t>reviewed</w:t>
      </w:r>
      <w:r w:rsidR="00EF1385">
        <w:t xml:space="preserve"> </w:t>
      </w:r>
      <w:r w:rsidR="0043376C">
        <w:t>and</w:t>
      </w:r>
      <w:r w:rsidR="00EF1385">
        <w:t xml:space="preserve"> </w:t>
      </w:r>
      <w:r w:rsidR="0043376C">
        <w:t>evaluated</w:t>
      </w:r>
      <w:r w:rsidR="00EF1385">
        <w:t xml:space="preserve"> </w:t>
      </w:r>
      <w:r w:rsidR="00BA5622">
        <w:fldChar w:fldCharType="begin"/>
      </w:r>
      <w:r w:rsidR="00BA5622">
        <w:instrText xml:space="preserve"> ADDIN EN.CITE &lt;EndNote&gt;&lt;Cite&gt;&lt;Author&gt;Ruiz&lt;/Author&gt;&lt;Year&gt;2021&lt;/Year&gt;&lt;IDText&gt;What Works for Improving Refugee Outcomes in High-Income Countries? Policy Insights for the UK&lt;/IDText&gt;&lt;DisplayText&gt;(Ruiz &amp;amp; Vargas-Silva, 2021)&lt;/DisplayText&gt;&lt;record&gt;&lt;urls&gt;&lt;related-urls&gt;&lt;url&gt;https://www.compas.ox.ac.uk/2021/what-works-for-improving-refugee-outcomes-in-high-income-countries-policy-insights-for-the-uk/&lt;/url&gt;&lt;/related-urls&gt;&lt;/urls&gt;&lt;titles&gt;&lt;title&gt;What Works for Improving Refugee Outcomes in High-Income Countries? Policy Insights for the UK&lt;/title&gt;&lt;/titles&gt;&lt;contributors&gt;&lt;authors&gt;&lt;author&gt;Ruiz, Isabel&lt;/author&gt;&lt;author&gt;Vargas-Silva, Carlos&lt;/author&gt;&lt;/authors&gt;&lt;/contributors&gt;&lt;added-date format="utc"&gt;1658223412&lt;/added-date&gt;&lt;pub-location&gt;Oxford&lt;/pub-location&gt;&lt;ref-type name="Report"&gt;27&lt;/ref-type&gt;&lt;dates&gt;&lt;year&gt;2021&lt;/year&gt;&lt;/dates&gt;&lt;rec-number&gt;1637&lt;/rec-number&gt;&lt;publisher&gt;Compas&lt;/publisher&gt;&lt;last-updated-date format="utc"&gt;1658223545&lt;/last-updated-date&gt;&lt;/record&gt;&lt;/Cite&gt;&lt;/EndNote&gt;</w:instrText>
      </w:r>
      <w:r w:rsidR="00BA5622">
        <w:fldChar w:fldCharType="separate"/>
      </w:r>
      <w:r w:rsidR="00BA5622">
        <w:rPr>
          <w:noProof/>
        </w:rPr>
        <w:t>(Ruiz</w:t>
      </w:r>
      <w:r w:rsidR="00EF1385">
        <w:rPr>
          <w:noProof/>
        </w:rPr>
        <w:t xml:space="preserve"> </w:t>
      </w:r>
      <w:r w:rsidR="00BA5622">
        <w:rPr>
          <w:noProof/>
        </w:rPr>
        <w:t>&amp;</w:t>
      </w:r>
      <w:r w:rsidR="00EF1385">
        <w:rPr>
          <w:noProof/>
        </w:rPr>
        <w:t xml:space="preserve"> </w:t>
      </w:r>
      <w:r w:rsidR="00BA5622">
        <w:rPr>
          <w:noProof/>
        </w:rPr>
        <w:t>Vargas-Silva,</w:t>
      </w:r>
      <w:r w:rsidR="00EF1385">
        <w:rPr>
          <w:noProof/>
        </w:rPr>
        <w:t xml:space="preserve"> </w:t>
      </w:r>
      <w:r w:rsidR="00BA5622">
        <w:rPr>
          <w:noProof/>
        </w:rPr>
        <w:t>2021)</w:t>
      </w:r>
      <w:r w:rsidR="00BA5622">
        <w:fldChar w:fldCharType="end"/>
      </w:r>
      <w:r w:rsidR="00406D27">
        <w:t>.</w:t>
      </w:r>
      <w:r w:rsidR="00EF1385">
        <w:t xml:space="preserve"> </w:t>
      </w:r>
      <w:r w:rsidR="00406D27">
        <w:t>The</w:t>
      </w:r>
      <w:r w:rsidR="00EF1385">
        <w:t xml:space="preserve"> </w:t>
      </w:r>
      <w:r w:rsidR="00406D27">
        <w:t>authors</w:t>
      </w:r>
      <w:r w:rsidR="00EF1385">
        <w:t xml:space="preserve"> </w:t>
      </w:r>
      <w:r w:rsidR="00406D27">
        <w:t>adopt</w:t>
      </w:r>
      <w:r w:rsidR="00EF1385">
        <w:t xml:space="preserve"> </w:t>
      </w:r>
      <w:r w:rsidR="00406D27">
        <w:t>a</w:t>
      </w:r>
      <w:r w:rsidR="00EF1385">
        <w:t xml:space="preserve"> </w:t>
      </w:r>
      <w:r w:rsidR="00406D27">
        <w:t>rigorous</w:t>
      </w:r>
      <w:r w:rsidR="00EF1385">
        <w:t xml:space="preserve"> </w:t>
      </w:r>
      <w:r w:rsidR="00406D27">
        <w:t>approach</w:t>
      </w:r>
      <w:r w:rsidR="00AC510D">
        <w:t>,</w:t>
      </w:r>
      <w:r w:rsidR="00EF1385">
        <w:t xml:space="preserve"> </w:t>
      </w:r>
      <w:r w:rsidR="00AC510D">
        <w:t>including</w:t>
      </w:r>
      <w:r w:rsidR="00EF1385">
        <w:t xml:space="preserve"> </w:t>
      </w:r>
      <w:r w:rsidR="00AC510D">
        <w:t>only</w:t>
      </w:r>
      <w:r w:rsidR="00EF1385">
        <w:t xml:space="preserve"> </w:t>
      </w:r>
      <w:r w:rsidR="00192852">
        <w:t>those</w:t>
      </w:r>
      <w:r w:rsidR="00EF1385">
        <w:t xml:space="preserve"> </w:t>
      </w:r>
      <w:r w:rsidR="00192852">
        <w:t>which,</w:t>
      </w:r>
      <w:r w:rsidR="00EF1385">
        <w:t xml:space="preserve"> </w:t>
      </w:r>
      <w:r w:rsidR="00192852">
        <w:t>in</w:t>
      </w:r>
      <w:r w:rsidR="00EF1385">
        <w:t xml:space="preserve"> </w:t>
      </w:r>
      <w:r w:rsidR="00192852">
        <w:t>their</w:t>
      </w:r>
      <w:r w:rsidR="00EF1385">
        <w:t xml:space="preserve"> </w:t>
      </w:r>
      <w:r w:rsidR="00192852">
        <w:t>eyes,</w:t>
      </w:r>
      <w:r w:rsidR="00EF1385">
        <w:t xml:space="preserve"> </w:t>
      </w:r>
      <w:r w:rsidR="00192852">
        <w:t>meet</w:t>
      </w:r>
      <w:r w:rsidR="00EF1385">
        <w:t xml:space="preserve"> </w:t>
      </w:r>
      <w:r w:rsidR="00EF035A">
        <w:t>clear</w:t>
      </w:r>
      <w:r w:rsidR="00EF1385">
        <w:t xml:space="preserve"> </w:t>
      </w:r>
      <w:r w:rsidR="00EF035A">
        <w:t>evaluation</w:t>
      </w:r>
      <w:r w:rsidR="00EF1385">
        <w:t xml:space="preserve"> </w:t>
      </w:r>
      <w:r w:rsidR="00EF035A">
        <w:t>criteria</w:t>
      </w:r>
      <w:r w:rsidR="00EF1385">
        <w:t xml:space="preserve"> </w:t>
      </w:r>
      <w:r w:rsidR="00EF035A">
        <w:t>and</w:t>
      </w:r>
      <w:r w:rsidR="00EF1385">
        <w:t xml:space="preserve"> </w:t>
      </w:r>
      <w:r w:rsidR="00EC4508">
        <w:t>use</w:t>
      </w:r>
      <w:r w:rsidR="00EF1385">
        <w:t xml:space="preserve"> </w:t>
      </w:r>
      <w:r w:rsidR="00EF035A">
        <w:t>quantitative</w:t>
      </w:r>
      <w:r w:rsidR="00EF1385">
        <w:t xml:space="preserve"> </w:t>
      </w:r>
      <w:r w:rsidR="00EC4508">
        <w:t>analyses</w:t>
      </w:r>
      <w:r w:rsidR="00EF1385">
        <w:t xml:space="preserve"> </w:t>
      </w:r>
      <w:r w:rsidR="00B933A9">
        <w:t>to</w:t>
      </w:r>
      <w:r w:rsidR="00EF1385">
        <w:t xml:space="preserve"> </w:t>
      </w:r>
      <w:r w:rsidR="00B933A9">
        <w:t>clearly</w:t>
      </w:r>
      <w:r w:rsidR="00EF1385">
        <w:t xml:space="preserve"> </w:t>
      </w:r>
      <w:r w:rsidR="00B933A9">
        <w:t>demonstrate</w:t>
      </w:r>
      <w:r w:rsidR="00EF1385">
        <w:t xml:space="preserve"> </w:t>
      </w:r>
      <w:r w:rsidR="00B933A9">
        <w:t>“what</w:t>
      </w:r>
      <w:r w:rsidR="00EF1385">
        <w:t xml:space="preserve"> </w:t>
      </w:r>
      <w:r w:rsidR="00B933A9">
        <w:t>works</w:t>
      </w:r>
      <w:r w:rsidR="005057CF">
        <w:t>”</w:t>
      </w:r>
      <w:r w:rsidR="00EC4508">
        <w:t>.</w:t>
      </w:r>
      <w:r w:rsidR="00EF1385">
        <w:t xml:space="preserve"> </w:t>
      </w:r>
      <w:r w:rsidR="00993332">
        <w:t>As</w:t>
      </w:r>
      <w:r w:rsidR="00EF1385">
        <w:t xml:space="preserve"> </w:t>
      </w:r>
      <w:r w:rsidR="00993332">
        <w:t>well</w:t>
      </w:r>
      <w:r w:rsidR="00EF1385">
        <w:t xml:space="preserve"> </w:t>
      </w:r>
      <w:r w:rsidR="00993332">
        <w:t>as</w:t>
      </w:r>
      <w:r w:rsidR="00EF1385">
        <w:t xml:space="preserve"> </w:t>
      </w:r>
      <w:r w:rsidR="00993332">
        <w:t>noting</w:t>
      </w:r>
      <w:r w:rsidR="00EF1385">
        <w:t xml:space="preserve"> </w:t>
      </w:r>
      <w:r w:rsidR="00993332">
        <w:t>the</w:t>
      </w:r>
      <w:r w:rsidR="00EF1385">
        <w:t xml:space="preserve"> </w:t>
      </w:r>
      <w:r w:rsidR="00993332">
        <w:t>need</w:t>
      </w:r>
      <w:r w:rsidR="00EF1385">
        <w:t xml:space="preserve"> </w:t>
      </w:r>
      <w:r w:rsidR="00993332">
        <w:t>for</w:t>
      </w:r>
      <w:r w:rsidR="00EF1385">
        <w:t xml:space="preserve"> </w:t>
      </w:r>
      <w:r w:rsidR="00993332">
        <w:t>more</w:t>
      </w:r>
      <w:r w:rsidR="00EF1385">
        <w:t xml:space="preserve"> </w:t>
      </w:r>
      <w:r w:rsidR="00993332">
        <w:t>formal</w:t>
      </w:r>
      <w:r w:rsidR="00EF1385">
        <w:t xml:space="preserve"> </w:t>
      </w:r>
      <w:r w:rsidR="00993332">
        <w:t>evaluations</w:t>
      </w:r>
      <w:r w:rsidR="00EF1385">
        <w:t xml:space="preserve"> </w:t>
      </w:r>
      <w:r w:rsidR="007F6B76">
        <w:t>of</w:t>
      </w:r>
      <w:r w:rsidR="00EF1385">
        <w:t xml:space="preserve"> </w:t>
      </w:r>
      <w:r w:rsidR="007F6B76">
        <w:t>programmes,</w:t>
      </w:r>
      <w:r w:rsidR="00EF1385">
        <w:t xml:space="preserve"> </w:t>
      </w:r>
      <w:r w:rsidR="00D37887">
        <w:t>key</w:t>
      </w:r>
      <w:r w:rsidR="00EF1385">
        <w:t xml:space="preserve"> </w:t>
      </w:r>
      <w:r w:rsidR="00B55EB8">
        <w:t>insights</w:t>
      </w:r>
      <w:r w:rsidR="00EF1385">
        <w:t xml:space="preserve"> </w:t>
      </w:r>
      <w:r w:rsidR="00B55EB8">
        <w:t>included</w:t>
      </w:r>
      <w:r w:rsidR="00EF1385">
        <w:t xml:space="preserve"> </w:t>
      </w:r>
      <w:r w:rsidR="007A5EA0">
        <w:t>improved</w:t>
      </w:r>
      <w:r w:rsidR="00EF1385">
        <w:t xml:space="preserve"> </w:t>
      </w:r>
      <w:r w:rsidR="007A5EA0">
        <w:t>outcomes</w:t>
      </w:r>
      <w:r w:rsidR="00EF1385">
        <w:t xml:space="preserve"> </w:t>
      </w:r>
      <w:r w:rsidR="007A5EA0">
        <w:t>where</w:t>
      </w:r>
      <w:r w:rsidR="00EF1385">
        <w:t xml:space="preserve"> </w:t>
      </w:r>
      <w:r w:rsidR="007A5EA0">
        <w:t>there</w:t>
      </w:r>
      <w:r w:rsidR="00EF1385">
        <w:t xml:space="preserve"> </w:t>
      </w:r>
      <w:r w:rsidR="007A5EA0">
        <w:t>was</w:t>
      </w:r>
      <w:r w:rsidR="00B55EB8">
        <w:t>:</w:t>
      </w:r>
      <w:r w:rsidR="00EF1385">
        <w:t xml:space="preserve"> </w:t>
      </w:r>
      <w:r w:rsidR="00993332" w:rsidRPr="00993332">
        <w:t>Reduc</w:t>
      </w:r>
      <w:r w:rsidR="007A5EA0">
        <w:t>ed</w:t>
      </w:r>
      <w:r w:rsidR="00EF1385">
        <w:t xml:space="preserve"> </w:t>
      </w:r>
      <w:r w:rsidR="00993332" w:rsidRPr="00993332">
        <w:t>waiting</w:t>
      </w:r>
      <w:r w:rsidR="00EF1385">
        <w:t xml:space="preserve"> </w:t>
      </w:r>
      <w:r w:rsidR="00993332" w:rsidRPr="00993332">
        <w:t>times</w:t>
      </w:r>
      <w:r w:rsidR="00EF1385">
        <w:t xml:space="preserve"> </w:t>
      </w:r>
      <w:r w:rsidR="00993332" w:rsidRPr="00993332">
        <w:t>for</w:t>
      </w:r>
      <w:r w:rsidR="00EF1385">
        <w:t xml:space="preserve"> </w:t>
      </w:r>
      <w:r w:rsidR="00993332" w:rsidRPr="00993332">
        <w:t>a</w:t>
      </w:r>
      <w:r w:rsidR="00EF1385">
        <w:t xml:space="preserve"> </w:t>
      </w:r>
      <w:r w:rsidR="00993332" w:rsidRPr="00993332">
        <w:t>decision</w:t>
      </w:r>
      <w:r w:rsidR="0061439E">
        <w:t>;</w:t>
      </w:r>
      <w:r w:rsidR="00EF1385">
        <w:t xml:space="preserve"> </w:t>
      </w:r>
      <w:r w:rsidR="0061439E">
        <w:t>s</w:t>
      </w:r>
      <w:r w:rsidR="00993332" w:rsidRPr="00993332">
        <w:t>trategic</w:t>
      </w:r>
      <w:r w:rsidR="00EF1385">
        <w:t xml:space="preserve"> </w:t>
      </w:r>
      <w:r w:rsidR="00993332" w:rsidRPr="00993332">
        <w:t>dispersal</w:t>
      </w:r>
      <w:r w:rsidR="00EF1385">
        <w:t xml:space="preserve"> </w:t>
      </w:r>
      <w:r w:rsidR="00993332" w:rsidRPr="00993332">
        <w:t>and</w:t>
      </w:r>
      <w:r w:rsidR="00EF1385">
        <w:t xml:space="preserve"> </w:t>
      </w:r>
      <w:r w:rsidR="00993332" w:rsidRPr="00993332">
        <w:t>placement</w:t>
      </w:r>
      <w:r w:rsidR="00EF1385">
        <w:t xml:space="preserve"> </w:t>
      </w:r>
      <w:r w:rsidR="00993332" w:rsidRPr="00993332">
        <w:t>of</w:t>
      </w:r>
      <w:r w:rsidR="00EF1385">
        <w:t xml:space="preserve"> </w:t>
      </w:r>
      <w:r w:rsidR="00993332" w:rsidRPr="00993332">
        <w:t>refugees</w:t>
      </w:r>
      <w:r w:rsidR="00EF1385">
        <w:t xml:space="preserve"> </w:t>
      </w:r>
      <w:r w:rsidR="00993332" w:rsidRPr="00993332">
        <w:t>to</w:t>
      </w:r>
      <w:r w:rsidR="00EF1385">
        <w:t xml:space="preserve"> </w:t>
      </w:r>
      <w:r w:rsidR="00D3716A">
        <w:t>appropriate</w:t>
      </w:r>
      <w:r w:rsidR="00EF1385">
        <w:t xml:space="preserve"> </w:t>
      </w:r>
      <w:r w:rsidR="00993332" w:rsidRPr="00993332">
        <w:t>areas</w:t>
      </w:r>
      <w:r w:rsidR="00D3716A">
        <w:t>;</w:t>
      </w:r>
      <w:r w:rsidR="00EF1385">
        <w:t xml:space="preserve"> </w:t>
      </w:r>
      <w:r w:rsidR="002175A0">
        <w:t>b</w:t>
      </w:r>
      <w:r w:rsidR="00993332" w:rsidRPr="00993332">
        <w:t>espoke</w:t>
      </w:r>
      <w:r w:rsidR="00EF1385">
        <w:t xml:space="preserve"> </w:t>
      </w:r>
      <w:r w:rsidR="00993332" w:rsidRPr="00993332">
        <w:t>job</w:t>
      </w:r>
      <w:r w:rsidR="00EF1385">
        <w:t xml:space="preserve"> </w:t>
      </w:r>
      <w:r w:rsidR="00993332" w:rsidRPr="00993332">
        <w:t>search</w:t>
      </w:r>
      <w:r w:rsidR="00EF1385">
        <w:t xml:space="preserve"> </w:t>
      </w:r>
      <w:r w:rsidR="00993332" w:rsidRPr="00993332">
        <w:t>assistance</w:t>
      </w:r>
      <w:r w:rsidR="00064F32">
        <w:t>;</w:t>
      </w:r>
      <w:r w:rsidR="00EF1385">
        <w:t xml:space="preserve"> </w:t>
      </w:r>
      <w:r w:rsidR="00064F32">
        <w:t>and</w:t>
      </w:r>
      <w:r w:rsidR="00EF1385">
        <w:t xml:space="preserve"> </w:t>
      </w:r>
      <w:r w:rsidR="00064F32">
        <w:t>l</w:t>
      </w:r>
      <w:r w:rsidR="00993332" w:rsidRPr="00993332">
        <w:t>anguage</w:t>
      </w:r>
      <w:r w:rsidR="00EF1385">
        <w:t xml:space="preserve"> </w:t>
      </w:r>
      <w:r w:rsidR="00993332" w:rsidRPr="00993332">
        <w:t>training</w:t>
      </w:r>
      <w:r w:rsidR="00B019CF">
        <w:t>.</w:t>
      </w:r>
      <w:r w:rsidR="00EF1385">
        <w:t xml:space="preserve"> </w:t>
      </w:r>
      <w:r w:rsidR="009C012B">
        <w:t>This</w:t>
      </w:r>
      <w:r w:rsidR="00EF1385">
        <w:t xml:space="preserve"> </w:t>
      </w:r>
      <w:r w:rsidR="009C012B">
        <w:t>study</w:t>
      </w:r>
      <w:r w:rsidR="00B7547A">
        <w:t>,</w:t>
      </w:r>
      <w:r w:rsidR="00EF1385">
        <w:t xml:space="preserve"> </w:t>
      </w:r>
      <w:r w:rsidR="00B7547A">
        <w:t>and</w:t>
      </w:r>
      <w:r w:rsidR="00EF1385">
        <w:t xml:space="preserve"> </w:t>
      </w:r>
      <w:r w:rsidR="00B7547A">
        <w:t>the</w:t>
      </w:r>
      <w:r w:rsidR="00EF1385">
        <w:t xml:space="preserve"> </w:t>
      </w:r>
      <w:r w:rsidR="00B7547A">
        <w:t>projects</w:t>
      </w:r>
      <w:r w:rsidR="00EF1385">
        <w:t xml:space="preserve"> </w:t>
      </w:r>
      <w:r w:rsidR="00B7547A">
        <w:t>included,</w:t>
      </w:r>
      <w:r w:rsidR="00EF1385">
        <w:t xml:space="preserve"> </w:t>
      </w:r>
      <w:r w:rsidR="009C012B">
        <w:t>did</w:t>
      </w:r>
      <w:r w:rsidR="00EF1385">
        <w:t xml:space="preserve"> </w:t>
      </w:r>
      <w:r w:rsidR="009C012B">
        <w:t>not</w:t>
      </w:r>
      <w:r w:rsidR="00EF1385">
        <w:t xml:space="preserve"> </w:t>
      </w:r>
      <w:r w:rsidR="009C012B">
        <w:t>distinguish</w:t>
      </w:r>
      <w:r w:rsidR="00EF1385">
        <w:t xml:space="preserve"> </w:t>
      </w:r>
      <w:r w:rsidR="009C012B">
        <w:t>highly</w:t>
      </w:r>
      <w:r w:rsidR="00EF1385">
        <w:t xml:space="preserve"> </w:t>
      </w:r>
      <w:r w:rsidR="009C012B">
        <w:t>skilled</w:t>
      </w:r>
      <w:r w:rsidR="00EF1385">
        <w:t xml:space="preserve"> </w:t>
      </w:r>
      <w:r w:rsidR="009C012B">
        <w:t>and</w:t>
      </w:r>
      <w:r w:rsidR="00EF1385">
        <w:t xml:space="preserve"> </w:t>
      </w:r>
      <w:r w:rsidR="009C012B">
        <w:t>professional</w:t>
      </w:r>
      <w:r w:rsidR="00EF1385">
        <w:t xml:space="preserve"> </w:t>
      </w:r>
      <w:r w:rsidR="009C012B">
        <w:t>refugees</w:t>
      </w:r>
      <w:r w:rsidR="00EF1385">
        <w:t xml:space="preserve"> </w:t>
      </w:r>
      <w:r w:rsidR="00451257">
        <w:t>who</w:t>
      </w:r>
      <w:r w:rsidR="00EF1385">
        <w:t xml:space="preserve"> </w:t>
      </w:r>
      <w:r w:rsidR="00451257">
        <w:t>as</w:t>
      </w:r>
      <w:r w:rsidR="00EF1385">
        <w:t xml:space="preserve"> </w:t>
      </w:r>
      <w:r w:rsidR="00451257">
        <w:t>noted</w:t>
      </w:r>
      <w:r w:rsidR="00EF1385">
        <w:t xml:space="preserve"> </w:t>
      </w:r>
      <w:r w:rsidR="00451257">
        <w:t>earlier</w:t>
      </w:r>
      <w:r w:rsidR="00EF1385">
        <w:t xml:space="preserve"> </w:t>
      </w:r>
      <w:r w:rsidR="00451257">
        <w:t>have</w:t>
      </w:r>
      <w:r w:rsidR="00EF1385">
        <w:t xml:space="preserve"> </w:t>
      </w:r>
      <w:r w:rsidR="00451257">
        <w:t>particular</w:t>
      </w:r>
      <w:r w:rsidR="00EF1385">
        <w:t xml:space="preserve"> </w:t>
      </w:r>
      <w:r w:rsidR="003469BF">
        <w:t>needs</w:t>
      </w:r>
      <w:r w:rsidR="00EF1385">
        <w:t xml:space="preserve"> </w:t>
      </w:r>
      <w:r w:rsidR="003469BF">
        <w:t>and</w:t>
      </w:r>
      <w:r w:rsidR="00EF1385">
        <w:t xml:space="preserve"> </w:t>
      </w:r>
      <w:r w:rsidR="003469BF">
        <w:t>barriers,</w:t>
      </w:r>
      <w:r w:rsidR="00EF1385">
        <w:t xml:space="preserve"> </w:t>
      </w:r>
      <w:r w:rsidR="003469BF">
        <w:t>although</w:t>
      </w:r>
      <w:r w:rsidR="00EF1385">
        <w:t xml:space="preserve"> </w:t>
      </w:r>
      <w:r w:rsidR="00D3722F">
        <w:t>as</w:t>
      </w:r>
      <w:r w:rsidR="00EF1385">
        <w:t xml:space="preserve"> </w:t>
      </w:r>
      <w:r w:rsidR="00075524">
        <w:t>“bespoke</w:t>
      </w:r>
      <w:r w:rsidR="00EF1385">
        <w:t xml:space="preserve"> </w:t>
      </w:r>
      <w:r w:rsidR="00075524">
        <w:t>job</w:t>
      </w:r>
      <w:r w:rsidR="00EF1385">
        <w:t xml:space="preserve"> </w:t>
      </w:r>
      <w:r w:rsidR="00075524">
        <w:t>search</w:t>
      </w:r>
      <w:r w:rsidR="00EF1385">
        <w:t xml:space="preserve"> </w:t>
      </w:r>
      <w:r w:rsidR="00075524">
        <w:t>assistance”</w:t>
      </w:r>
      <w:r w:rsidR="00EF1385">
        <w:t xml:space="preserve"> </w:t>
      </w:r>
      <w:r w:rsidR="004B7646">
        <w:t>demonstrably</w:t>
      </w:r>
      <w:r w:rsidR="00EF1385">
        <w:t xml:space="preserve"> </w:t>
      </w:r>
      <w:r w:rsidR="004B7646">
        <w:t>works</w:t>
      </w:r>
      <w:r w:rsidR="00EF1385">
        <w:t xml:space="preserve"> </w:t>
      </w:r>
      <w:r w:rsidR="004B7646">
        <w:t>in</w:t>
      </w:r>
      <w:r w:rsidR="00EF1385">
        <w:t xml:space="preserve"> </w:t>
      </w:r>
      <w:r w:rsidR="004B7646">
        <w:t>general,</w:t>
      </w:r>
      <w:r w:rsidR="00EF1385">
        <w:t xml:space="preserve"> </w:t>
      </w:r>
      <w:r w:rsidR="004B7646">
        <w:t>it</w:t>
      </w:r>
      <w:r w:rsidR="00EF1385">
        <w:t xml:space="preserve"> </w:t>
      </w:r>
      <w:r w:rsidR="004B7646">
        <w:t>is</w:t>
      </w:r>
      <w:r w:rsidR="00EF1385">
        <w:t xml:space="preserve"> </w:t>
      </w:r>
      <w:r w:rsidR="004B7646">
        <w:t>not</w:t>
      </w:r>
      <w:r w:rsidR="00EF1385">
        <w:t xml:space="preserve"> </w:t>
      </w:r>
      <w:r w:rsidR="00304F7E">
        <w:t>stretching</w:t>
      </w:r>
      <w:r w:rsidR="00EF1385">
        <w:t xml:space="preserve"> </w:t>
      </w:r>
      <w:r w:rsidR="00304F7E">
        <w:t>credulity</w:t>
      </w:r>
      <w:r w:rsidR="00EF1385">
        <w:t xml:space="preserve"> </w:t>
      </w:r>
      <w:r w:rsidR="004A706B">
        <w:t>to</w:t>
      </w:r>
      <w:r w:rsidR="00EF1385">
        <w:t xml:space="preserve"> </w:t>
      </w:r>
      <w:r w:rsidR="004A706B">
        <w:t>imagine</w:t>
      </w:r>
      <w:r w:rsidR="00EF1385">
        <w:t xml:space="preserve"> </w:t>
      </w:r>
      <w:r w:rsidR="004A706B">
        <w:t>it</w:t>
      </w:r>
      <w:r w:rsidR="00EF1385">
        <w:t xml:space="preserve"> </w:t>
      </w:r>
      <w:r w:rsidR="004A706B">
        <w:t>working</w:t>
      </w:r>
      <w:r w:rsidR="00EF1385">
        <w:t xml:space="preserve"> </w:t>
      </w:r>
      <w:r w:rsidR="004A706B">
        <w:t>for</w:t>
      </w:r>
      <w:r w:rsidR="00EF1385">
        <w:t xml:space="preserve"> </w:t>
      </w:r>
      <w:r w:rsidR="004A706B">
        <w:t>professionals.</w:t>
      </w:r>
      <w:r w:rsidR="00EF1385">
        <w:t xml:space="preserve"> </w:t>
      </w:r>
      <w:r w:rsidR="000B70F6">
        <w:t>These</w:t>
      </w:r>
      <w:r w:rsidR="00EF1385">
        <w:t xml:space="preserve"> </w:t>
      </w:r>
      <w:r w:rsidR="000B70F6">
        <w:t>ideas</w:t>
      </w:r>
      <w:r w:rsidR="00EF1385">
        <w:t xml:space="preserve"> </w:t>
      </w:r>
      <w:r w:rsidR="000B70F6">
        <w:t>were</w:t>
      </w:r>
      <w:r w:rsidR="00EF1385">
        <w:t xml:space="preserve"> </w:t>
      </w:r>
      <w:r w:rsidR="000B70F6">
        <w:t>picked</w:t>
      </w:r>
      <w:r w:rsidR="00EF1385">
        <w:t xml:space="preserve"> </w:t>
      </w:r>
      <w:r w:rsidR="000B70F6">
        <w:t>up</w:t>
      </w:r>
      <w:r w:rsidR="00EF1385">
        <w:t xml:space="preserve"> </w:t>
      </w:r>
      <w:r w:rsidR="000B70F6">
        <w:t>in</w:t>
      </w:r>
      <w:r w:rsidR="00EF1385">
        <w:t xml:space="preserve"> </w:t>
      </w:r>
      <w:r w:rsidR="000B70F6">
        <w:t>the</w:t>
      </w:r>
      <w:r w:rsidR="00EF1385">
        <w:t xml:space="preserve"> </w:t>
      </w:r>
      <w:r w:rsidR="000B70F6">
        <w:t>UNHCR</w:t>
      </w:r>
      <w:r w:rsidR="00EF1385">
        <w:t xml:space="preserve"> </w:t>
      </w:r>
      <w:r w:rsidR="00C42188">
        <w:t>assessment</w:t>
      </w:r>
      <w:r w:rsidR="00EF1385">
        <w:t xml:space="preserve"> </w:t>
      </w:r>
      <w:r w:rsidR="00C42188">
        <w:t>of</w:t>
      </w:r>
      <w:r w:rsidR="00EF1385">
        <w:t xml:space="preserve"> </w:t>
      </w:r>
      <w:r w:rsidR="00C42188">
        <w:t>resettled</w:t>
      </w:r>
      <w:r w:rsidR="00EF1385">
        <w:t xml:space="preserve"> </w:t>
      </w:r>
      <w:r w:rsidR="00C42188">
        <w:t>refugees</w:t>
      </w:r>
      <w:r w:rsidR="00EF1385">
        <w:t xml:space="preserve"> </w:t>
      </w:r>
      <w:r w:rsidR="00C42188">
        <w:t>and</w:t>
      </w:r>
      <w:r w:rsidR="00EF1385">
        <w:t xml:space="preserve"> </w:t>
      </w:r>
      <w:r w:rsidR="00C42188">
        <w:t>employment</w:t>
      </w:r>
      <w:r w:rsidR="00EF1385">
        <w:t xml:space="preserve"> </w:t>
      </w:r>
      <w:r w:rsidR="00C42188">
        <w:t>in</w:t>
      </w:r>
      <w:r w:rsidR="00EF1385">
        <w:t xml:space="preserve"> </w:t>
      </w:r>
      <w:r w:rsidR="00C42188">
        <w:t>the</w:t>
      </w:r>
      <w:r w:rsidR="00EF1385">
        <w:t xml:space="preserve"> </w:t>
      </w:r>
      <w:r w:rsidR="00C42188">
        <w:t>UK,</w:t>
      </w:r>
      <w:r w:rsidR="00EF1385">
        <w:t xml:space="preserve"> </w:t>
      </w:r>
      <w:r w:rsidR="00C42188">
        <w:t>where</w:t>
      </w:r>
      <w:r w:rsidR="00EF1385">
        <w:t xml:space="preserve"> </w:t>
      </w:r>
      <w:r w:rsidR="00C42188">
        <w:t>it</w:t>
      </w:r>
      <w:r w:rsidR="00EF1385">
        <w:t xml:space="preserve"> </w:t>
      </w:r>
      <w:r w:rsidR="00C42188">
        <w:t>was</w:t>
      </w:r>
      <w:r w:rsidR="00EF1385">
        <w:t xml:space="preserve"> </w:t>
      </w:r>
      <w:r w:rsidR="00C42188">
        <w:t>observed</w:t>
      </w:r>
      <w:r w:rsidR="00EF1385">
        <w:t xml:space="preserve"> </w:t>
      </w:r>
      <w:r w:rsidR="00C42188">
        <w:t>that</w:t>
      </w:r>
      <w:r w:rsidR="00EF1385">
        <w:t xml:space="preserve"> </w:t>
      </w:r>
      <w:r w:rsidR="0058716E">
        <w:t>none</w:t>
      </w:r>
      <w:r w:rsidR="00EF1385">
        <w:t xml:space="preserve"> </w:t>
      </w:r>
      <w:r w:rsidR="0058716E">
        <w:t>of</w:t>
      </w:r>
      <w:r w:rsidR="00EF1385">
        <w:t xml:space="preserve"> </w:t>
      </w:r>
      <w:r w:rsidR="0058716E">
        <w:t>the</w:t>
      </w:r>
      <w:r w:rsidR="00EF1385">
        <w:t xml:space="preserve"> </w:t>
      </w:r>
      <w:r w:rsidR="0058716E">
        <w:t>participants</w:t>
      </w:r>
      <w:r w:rsidR="00EF1385">
        <w:t xml:space="preserve"> </w:t>
      </w:r>
      <w:r w:rsidR="0058716E">
        <w:t>they</w:t>
      </w:r>
      <w:r w:rsidR="00EF1385">
        <w:t xml:space="preserve"> </w:t>
      </w:r>
      <w:r w:rsidR="0058716E">
        <w:t>interviewed</w:t>
      </w:r>
      <w:r w:rsidR="00EF1385">
        <w:t xml:space="preserve"> </w:t>
      </w:r>
      <w:r w:rsidR="00791246" w:rsidRPr="00791246">
        <w:t>were</w:t>
      </w:r>
      <w:r w:rsidR="00EF1385">
        <w:t xml:space="preserve"> </w:t>
      </w:r>
      <w:r w:rsidR="00791246" w:rsidRPr="00791246">
        <w:t>working</w:t>
      </w:r>
      <w:r w:rsidR="00EF1385">
        <w:t xml:space="preserve"> </w:t>
      </w:r>
      <w:r w:rsidR="00791246" w:rsidRPr="00791246">
        <w:t>in</w:t>
      </w:r>
      <w:r w:rsidR="00EF1385">
        <w:t xml:space="preserve"> </w:t>
      </w:r>
      <w:r w:rsidR="00791246" w:rsidRPr="00791246">
        <w:t>their</w:t>
      </w:r>
      <w:r w:rsidR="00EF1385">
        <w:t xml:space="preserve"> </w:t>
      </w:r>
      <w:r w:rsidR="00791246" w:rsidRPr="00791246">
        <w:t>previous</w:t>
      </w:r>
      <w:r w:rsidR="00EF1385">
        <w:t xml:space="preserve"> </w:t>
      </w:r>
      <w:r w:rsidR="00791246" w:rsidRPr="00791246">
        <w:t>field</w:t>
      </w:r>
      <w:r w:rsidR="0058716E">
        <w:t>,</w:t>
      </w:r>
      <w:r w:rsidR="00EF1385">
        <w:t xml:space="preserve"> </w:t>
      </w:r>
      <w:r w:rsidR="0058716E">
        <w:t>many</w:t>
      </w:r>
      <w:r w:rsidR="00EF1385">
        <w:t xml:space="preserve"> </w:t>
      </w:r>
      <w:r w:rsidR="00AC0D32">
        <w:t>were</w:t>
      </w:r>
      <w:r w:rsidR="00EF1385">
        <w:t xml:space="preserve"> </w:t>
      </w:r>
      <w:r w:rsidR="00AC0D32" w:rsidRPr="00AC0D32">
        <w:rPr>
          <w:i/>
          <w:iCs/>
        </w:rPr>
        <w:t>“</w:t>
      </w:r>
      <w:r w:rsidR="00791246" w:rsidRPr="00AC0D32">
        <w:rPr>
          <w:i/>
          <w:iCs/>
        </w:rPr>
        <w:t>waiting</w:t>
      </w:r>
      <w:r w:rsidR="00EF1385">
        <w:rPr>
          <w:i/>
          <w:iCs/>
        </w:rPr>
        <w:t xml:space="preserve"> </w:t>
      </w:r>
      <w:r w:rsidR="00791246" w:rsidRPr="00AC0D32">
        <w:rPr>
          <w:i/>
          <w:iCs/>
        </w:rPr>
        <w:t>many</w:t>
      </w:r>
      <w:r w:rsidR="00EF1385">
        <w:rPr>
          <w:i/>
          <w:iCs/>
        </w:rPr>
        <w:t xml:space="preserve"> </w:t>
      </w:r>
      <w:r w:rsidR="00791246" w:rsidRPr="00AC0D32">
        <w:rPr>
          <w:i/>
          <w:iCs/>
        </w:rPr>
        <w:t>months</w:t>
      </w:r>
      <w:r w:rsidR="00EF1385">
        <w:rPr>
          <w:i/>
          <w:iCs/>
        </w:rPr>
        <w:t xml:space="preserve"> </w:t>
      </w:r>
      <w:r w:rsidR="00791246" w:rsidRPr="00AC0D32">
        <w:rPr>
          <w:i/>
          <w:iCs/>
        </w:rPr>
        <w:t>or</w:t>
      </w:r>
      <w:r w:rsidR="00EF1385">
        <w:rPr>
          <w:i/>
          <w:iCs/>
        </w:rPr>
        <w:t xml:space="preserve"> </w:t>
      </w:r>
      <w:r w:rsidR="00791246" w:rsidRPr="00AC0D32">
        <w:rPr>
          <w:i/>
          <w:iCs/>
        </w:rPr>
        <w:t>even</w:t>
      </w:r>
      <w:r w:rsidR="00EF1385">
        <w:rPr>
          <w:i/>
          <w:iCs/>
        </w:rPr>
        <w:t xml:space="preserve"> </w:t>
      </w:r>
      <w:r w:rsidR="00791246" w:rsidRPr="00AC0D32">
        <w:rPr>
          <w:i/>
          <w:iCs/>
        </w:rPr>
        <w:t>years</w:t>
      </w:r>
      <w:r w:rsidR="00EF1385">
        <w:rPr>
          <w:i/>
          <w:iCs/>
        </w:rPr>
        <w:t xml:space="preserve"> </w:t>
      </w:r>
      <w:r w:rsidR="00791246" w:rsidRPr="00AC0D32">
        <w:rPr>
          <w:i/>
          <w:iCs/>
        </w:rPr>
        <w:t>to</w:t>
      </w:r>
      <w:r w:rsidR="00EF1385">
        <w:rPr>
          <w:i/>
          <w:iCs/>
        </w:rPr>
        <w:t xml:space="preserve"> </w:t>
      </w:r>
      <w:r w:rsidR="00791246" w:rsidRPr="00AC0D32">
        <w:rPr>
          <w:i/>
          <w:iCs/>
        </w:rPr>
        <w:t>understand</w:t>
      </w:r>
      <w:r w:rsidR="00EF1385">
        <w:rPr>
          <w:i/>
          <w:iCs/>
        </w:rPr>
        <w:t xml:space="preserve"> </w:t>
      </w:r>
      <w:r w:rsidR="00791246" w:rsidRPr="00AC0D32">
        <w:rPr>
          <w:i/>
          <w:iCs/>
        </w:rPr>
        <w:t>realistic</w:t>
      </w:r>
      <w:r w:rsidR="00EF1385">
        <w:rPr>
          <w:i/>
          <w:iCs/>
        </w:rPr>
        <w:t xml:space="preserve"> </w:t>
      </w:r>
      <w:r w:rsidR="00791246" w:rsidRPr="00AC0D32">
        <w:rPr>
          <w:i/>
          <w:iCs/>
        </w:rPr>
        <w:t>career</w:t>
      </w:r>
      <w:r w:rsidR="00EF1385">
        <w:rPr>
          <w:i/>
          <w:iCs/>
        </w:rPr>
        <w:t xml:space="preserve"> </w:t>
      </w:r>
      <w:r w:rsidR="00791246" w:rsidRPr="00AC0D32">
        <w:rPr>
          <w:i/>
          <w:iCs/>
        </w:rPr>
        <w:t>options,</w:t>
      </w:r>
      <w:r w:rsidR="00EF1385">
        <w:rPr>
          <w:i/>
          <w:iCs/>
        </w:rPr>
        <w:t xml:space="preserve"> </w:t>
      </w:r>
      <w:r w:rsidR="00791246" w:rsidRPr="00AC0D32">
        <w:rPr>
          <w:i/>
          <w:iCs/>
        </w:rPr>
        <w:t>including</w:t>
      </w:r>
      <w:r w:rsidR="00EF1385">
        <w:rPr>
          <w:i/>
          <w:iCs/>
        </w:rPr>
        <w:t xml:space="preserve"> </w:t>
      </w:r>
      <w:r w:rsidR="00791246" w:rsidRPr="00AC0D32">
        <w:rPr>
          <w:i/>
          <w:iCs/>
        </w:rPr>
        <w:t>whether</w:t>
      </w:r>
      <w:r w:rsidR="00EF1385">
        <w:rPr>
          <w:i/>
          <w:iCs/>
        </w:rPr>
        <w:t xml:space="preserve"> </w:t>
      </w:r>
      <w:r w:rsidR="00791246" w:rsidRPr="00AC0D32">
        <w:rPr>
          <w:i/>
          <w:iCs/>
        </w:rPr>
        <w:t>they</w:t>
      </w:r>
      <w:r w:rsidR="00EF1385">
        <w:rPr>
          <w:i/>
          <w:iCs/>
        </w:rPr>
        <w:t xml:space="preserve"> </w:t>
      </w:r>
      <w:r w:rsidR="00791246" w:rsidRPr="00AC0D32">
        <w:rPr>
          <w:i/>
          <w:iCs/>
        </w:rPr>
        <w:t>can</w:t>
      </w:r>
      <w:r w:rsidR="00EF1385">
        <w:rPr>
          <w:i/>
          <w:iCs/>
        </w:rPr>
        <w:t xml:space="preserve"> </w:t>
      </w:r>
      <w:r w:rsidR="00791246" w:rsidRPr="00AC0D32">
        <w:rPr>
          <w:i/>
          <w:iCs/>
        </w:rPr>
        <w:t>utilize</w:t>
      </w:r>
      <w:r w:rsidR="00EF1385">
        <w:rPr>
          <w:i/>
          <w:iCs/>
        </w:rPr>
        <w:t xml:space="preserve"> </w:t>
      </w:r>
      <w:r w:rsidR="00791246" w:rsidRPr="00AC0D32">
        <w:rPr>
          <w:i/>
          <w:iCs/>
        </w:rPr>
        <w:t>their</w:t>
      </w:r>
      <w:r w:rsidR="00EF1385">
        <w:rPr>
          <w:i/>
          <w:iCs/>
        </w:rPr>
        <w:t xml:space="preserve"> </w:t>
      </w:r>
      <w:r w:rsidR="00791246" w:rsidRPr="00AC0D32">
        <w:rPr>
          <w:i/>
          <w:iCs/>
        </w:rPr>
        <w:t>previous</w:t>
      </w:r>
      <w:r w:rsidR="00EF1385">
        <w:rPr>
          <w:i/>
          <w:iCs/>
        </w:rPr>
        <w:t xml:space="preserve"> </w:t>
      </w:r>
      <w:r w:rsidR="00791246" w:rsidRPr="00AC0D32">
        <w:rPr>
          <w:i/>
          <w:iCs/>
        </w:rPr>
        <w:t>degrees,</w:t>
      </w:r>
      <w:r w:rsidR="00EF1385">
        <w:rPr>
          <w:i/>
          <w:iCs/>
        </w:rPr>
        <w:t xml:space="preserve"> </w:t>
      </w:r>
      <w:r w:rsidR="00791246" w:rsidRPr="00AC0D32">
        <w:rPr>
          <w:i/>
          <w:iCs/>
        </w:rPr>
        <w:t>qualifications</w:t>
      </w:r>
      <w:r w:rsidR="00EF1385">
        <w:rPr>
          <w:i/>
          <w:iCs/>
        </w:rPr>
        <w:t xml:space="preserve"> </w:t>
      </w:r>
      <w:r w:rsidR="00791246" w:rsidRPr="00AC0D32">
        <w:rPr>
          <w:i/>
          <w:iCs/>
        </w:rPr>
        <w:t>and</w:t>
      </w:r>
      <w:r w:rsidR="00EF1385">
        <w:rPr>
          <w:i/>
          <w:iCs/>
        </w:rPr>
        <w:t xml:space="preserve"> </w:t>
      </w:r>
      <w:r w:rsidR="00791246" w:rsidRPr="00AC0D32">
        <w:rPr>
          <w:i/>
          <w:iCs/>
        </w:rPr>
        <w:t>experience.</w:t>
      </w:r>
      <w:r w:rsidR="00EF1385">
        <w:rPr>
          <w:i/>
          <w:iCs/>
        </w:rPr>
        <w:t xml:space="preserve"> </w:t>
      </w:r>
      <w:r w:rsidR="00791246" w:rsidRPr="00AC0D32">
        <w:rPr>
          <w:i/>
          <w:iCs/>
        </w:rPr>
        <w:t>Few</w:t>
      </w:r>
      <w:r w:rsidR="00EF1385">
        <w:rPr>
          <w:i/>
          <w:iCs/>
        </w:rPr>
        <w:t xml:space="preserve"> </w:t>
      </w:r>
      <w:r w:rsidR="00791246" w:rsidRPr="00AC0D32">
        <w:rPr>
          <w:i/>
          <w:iCs/>
        </w:rPr>
        <w:t>participants</w:t>
      </w:r>
      <w:r w:rsidR="00EF1385">
        <w:rPr>
          <w:i/>
          <w:iCs/>
        </w:rPr>
        <w:t xml:space="preserve"> </w:t>
      </w:r>
      <w:r w:rsidR="00791246" w:rsidRPr="00AC0D32">
        <w:rPr>
          <w:i/>
          <w:iCs/>
        </w:rPr>
        <w:t>had</w:t>
      </w:r>
      <w:r w:rsidR="00EF1385">
        <w:rPr>
          <w:i/>
          <w:iCs/>
        </w:rPr>
        <w:t xml:space="preserve"> </w:t>
      </w:r>
      <w:r w:rsidR="00791246" w:rsidRPr="00AC0D32">
        <w:rPr>
          <w:i/>
          <w:iCs/>
        </w:rPr>
        <w:t>received</w:t>
      </w:r>
      <w:r w:rsidR="00EF1385">
        <w:rPr>
          <w:i/>
          <w:iCs/>
        </w:rPr>
        <w:t xml:space="preserve"> </w:t>
      </w:r>
      <w:r w:rsidR="00791246" w:rsidRPr="00AC0D32">
        <w:rPr>
          <w:i/>
          <w:iCs/>
        </w:rPr>
        <w:t>specialized</w:t>
      </w:r>
      <w:r w:rsidR="00EF1385">
        <w:rPr>
          <w:i/>
          <w:iCs/>
        </w:rPr>
        <w:t xml:space="preserve"> </w:t>
      </w:r>
      <w:r w:rsidR="00791246" w:rsidRPr="00AC0D32">
        <w:rPr>
          <w:i/>
          <w:iCs/>
        </w:rPr>
        <w:t>in-person</w:t>
      </w:r>
      <w:r w:rsidR="00EF1385">
        <w:rPr>
          <w:i/>
          <w:iCs/>
        </w:rPr>
        <w:t xml:space="preserve"> </w:t>
      </w:r>
      <w:r w:rsidR="00791246" w:rsidRPr="00AC0D32">
        <w:rPr>
          <w:i/>
          <w:iCs/>
        </w:rPr>
        <w:t>advice</w:t>
      </w:r>
      <w:r w:rsidR="00EF1385">
        <w:rPr>
          <w:i/>
          <w:iCs/>
        </w:rPr>
        <w:t xml:space="preserve"> </w:t>
      </w:r>
      <w:r w:rsidR="00791246" w:rsidRPr="00AC0D32">
        <w:rPr>
          <w:i/>
          <w:iCs/>
        </w:rPr>
        <w:t>about</w:t>
      </w:r>
      <w:r w:rsidR="00EF1385">
        <w:rPr>
          <w:i/>
          <w:iCs/>
        </w:rPr>
        <w:t xml:space="preserve"> </w:t>
      </w:r>
      <w:r w:rsidR="00791246" w:rsidRPr="00AC0D32">
        <w:rPr>
          <w:i/>
          <w:iCs/>
        </w:rPr>
        <w:t>whether</w:t>
      </w:r>
      <w:r w:rsidR="00EF1385">
        <w:rPr>
          <w:i/>
          <w:iCs/>
        </w:rPr>
        <w:t xml:space="preserve"> </w:t>
      </w:r>
      <w:r w:rsidR="00791246" w:rsidRPr="00AC0D32">
        <w:rPr>
          <w:i/>
          <w:iCs/>
        </w:rPr>
        <w:t>or</w:t>
      </w:r>
      <w:r w:rsidR="00EF1385">
        <w:rPr>
          <w:i/>
          <w:iCs/>
        </w:rPr>
        <w:t xml:space="preserve"> </w:t>
      </w:r>
      <w:r w:rsidR="00791246" w:rsidRPr="00AC0D32">
        <w:rPr>
          <w:i/>
          <w:iCs/>
        </w:rPr>
        <w:t>how</w:t>
      </w:r>
      <w:r w:rsidR="00EF1385">
        <w:rPr>
          <w:i/>
          <w:iCs/>
        </w:rPr>
        <w:t xml:space="preserve"> </w:t>
      </w:r>
      <w:r w:rsidR="00791246" w:rsidRPr="00AC0D32">
        <w:rPr>
          <w:i/>
          <w:iCs/>
        </w:rPr>
        <w:t>they</w:t>
      </w:r>
      <w:r w:rsidR="00EF1385">
        <w:rPr>
          <w:i/>
          <w:iCs/>
        </w:rPr>
        <w:t xml:space="preserve"> </w:t>
      </w:r>
      <w:r w:rsidR="00791246" w:rsidRPr="00AC0D32">
        <w:rPr>
          <w:i/>
          <w:iCs/>
        </w:rPr>
        <w:t>could</w:t>
      </w:r>
      <w:r w:rsidR="00EF1385">
        <w:rPr>
          <w:i/>
          <w:iCs/>
        </w:rPr>
        <w:t xml:space="preserve"> </w:t>
      </w:r>
      <w:r w:rsidR="00791246" w:rsidRPr="00AC0D32">
        <w:rPr>
          <w:i/>
          <w:iCs/>
        </w:rPr>
        <w:t>use</w:t>
      </w:r>
      <w:r w:rsidR="00EF1385">
        <w:rPr>
          <w:i/>
          <w:iCs/>
        </w:rPr>
        <w:t xml:space="preserve"> </w:t>
      </w:r>
      <w:r w:rsidR="00791246" w:rsidRPr="00AC0D32">
        <w:rPr>
          <w:i/>
          <w:iCs/>
        </w:rPr>
        <w:t>their</w:t>
      </w:r>
      <w:r w:rsidR="00EF1385">
        <w:rPr>
          <w:i/>
          <w:iCs/>
        </w:rPr>
        <w:t xml:space="preserve"> </w:t>
      </w:r>
      <w:r w:rsidR="00791246" w:rsidRPr="00AC0D32">
        <w:rPr>
          <w:i/>
          <w:iCs/>
        </w:rPr>
        <w:t>previous</w:t>
      </w:r>
      <w:r w:rsidR="00EF1385">
        <w:rPr>
          <w:i/>
          <w:iCs/>
        </w:rPr>
        <w:t xml:space="preserve"> </w:t>
      </w:r>
      <w:r w:rsidR="00791246" w:rsidRPr="00AC0D32">
        <w:rPr>
          <w:i/>
          <w:iCs/>
        </w:rPr>
        <w:t>degrees</w:t>
      </w:r>
      <w:r w:rsidR="00EF1385">
        <w:rPr>
          <w:i/>
          <w:iCs/>
        </w:rPr>
        <w:t xml:space="preserve"> </w:t>
      </w:r>
      <w:r w:rsidR="00791246" w:rsidRPr="00AC0D32">
        <w:rPr>
          <w:i/>
          <w:iCs/>
        </w:rPr>
        <w:t>or</w:t>
      </w:r>
      <w:r w:rsidR="00EF1385">
        <w:rPr>
          <w:i/>
          <w:iCs/>
        </w:rPr>
        <w:t xml:space="preserve"> </w:t>
      </w:r>
      <w:r w:rsidR="00791246" w:rsidRPr="00AC0D32">
        <w:rPr>
          <w:i/>
          <w:iCs/>
        </w:rPr>
        <w:t>qualifications.</w:t>
      </w:r>
      <w:r w:rsidR="00EF1385">
        <w:rPr>
          <w:i/>
          <w:iCs/>
        </w:rPr>
        <w:t xml:space="preserve"> </w:t>
      </w:r>
      <w:r w:rsidR="00791246" w:rsidRPr="00AC0D32">
        <w:rPr>
          <w:i/>
          <w:iCs/>
        </w:rPr>
        <w:t>It</w:t>
      </w:r>
      <w:r w:rsidR="00EF1385">
        <w:rPr>
          <w:i/>
          <w:iCs/>
        </w:rPr>
        <w:t xml:space="preserve"> </w:t>
      </w:r>
      <w:r w:rsidR="00791246" w:rsidRPr="00AC0D32">
        <w:rPr>
          <w:i/>
          <w:iCs/>
        </w:rPr>
        <w:t>was</w:t>
      </w:r>
      <w:r w:rsidR="00EF1385">
        <w:rPr>
          <w:i/>
          <w:iCs/>
        </w:rPr>
        <w:t xml:space="preserve"> </w:t>
      </w:r>
      <w:r w:rsidR="00791246" w:rsidRPr="00AC0D32">
        <w:rPr>
          <w:i/>
          <w:iCs/>
        </w:rPr>
        <w:t>important</w:t>
      </w:r>
      <w:r w:rsidR="00EF1385">
        <w:rPr>
          <w:i/>
          <w:iCs/>
        </w:rPr>
        <w:t xml:space="preserve"> </w:t>
      </w:r>
      <w:r w:rsidR="00791246" w:rsidRPr="00AC0D32">
        <w:rPr>
          <w:i/>
          <w:iCs/>
        </w:rPr>
        <w:t>to</w:t>
      </w:r>
      <w:r w:rsidR="00EF1385">
        <w:rPr>
          <w:i/>
          <w:iCs/>
        </w:rPr>
        <w:t xml:space="preserve"> </w:t>
      </w:r>
      <w:r w:rsidR="00791246" w:rsidRPr="00AC0D32">
        <w:rPr>
          <w:i/>
          <w:iCs/>
        </w:rPr>
        <w:t>many</w:t>
      </w:r>
      <w:r w:rsidR="00EF1385">
        <w:rPr>
          <w:i/>
          <w:iCs/>
        </w:rPr>
        <w:t xml:space="preserve"> </w:t>
      </w:r>
      <w:r w:rsidR="00791246" w:rsidRPr="00AC0D32">
        <w:rPr>
          <w:i/>
          <w:iCs/>
        </w:rPr>
        <w:t>participants</w:t>
      </w:r>
      <w:r w:rsidR="00EF1385">
        <w:rPr>
          <w:i/>
          <w:iCs/>
        </w:rPr>
        <w:t xml:space="preserve"> </w:t>
      </w:r>
      <w:r w:rsidR="00791246" w:rsidRPr="00AC0D32">
        <w:rPr>
          <w:i/>
          <w:iCs/>
        </w:rPr>
        <w:t>to</w:t>
      </w:r>
      <w:r w:rsidR="00EF1385">
        <w:rPr>
          <w:i/>
          <w:iCs/>
        </w:rPr>
        <w:t xml:space="preserve"> </w:t>
      </w:r>
      <w:r w:rsidR="00791246" w:rsidRPr="00AC0D32">
        <w:rPr>
          <w:i/>
          <w:iCs/>
        </w:rPr>
        <w:t>receive</w:t>
      </w:r>
      <w:r w:rsidR="00EF1385">
        <w:rPr>
          <w:i/>
          <w:iCs/>
        </w:rPr>
        <w:t xml:space="preserve"> </w:t>
      </w:r>
      <w:r w:rsidR="00791246" w:rsidRPr="00AC0D32">
        <w:rPr>
          <w:i/>
          <w:iCs/>
        </w:rPr>
        <w:t>in</w:t>
      </w:r>
      <w:r w:rsidR="00EF1385">
        <w:rPr>
          <w:i/>
          <w:iCs/>
        </w:rPr>
        <w:t xml:space="preserve"> </w:t>
      </w:r>
      <w:r w:rsidR="00791246" w:rsidRPr="00AC0D32">
        <w:rPr>
          <w:i/>
          <w:iCs/>
        </w:rPr>
        <w:t>person</w:t>
      </w:r>
      <w:r w:rsidR="00EF1385">
        <w:rPr>
          <w:i/>
          <w:iCs/>
        </w:rPr>
        <w:t xml:space="preserve"> </w:t>
      </w:r>
      <w:r w:rsidR="00791246" w:rsidRPr="00AC0D32">
        <w:rPr>
          <w:i/>
          <w:iCs/>
        </w:rPr>
        <w:t>advice</w:t>
      </w:r>
      <w:r w:rsidR="00EF1385">
        <w:rPr>
          <w:i/>
          <w:iCs/>
        </w:rPr>
        <w:t xml:space="preserve"> </w:t>
      </w:r>
      <w:r w:rsidR="00791246" w:rsidRPr="00AC0D32">
        <w:rPr>
          <w:i/>
          <w:iCs/>
        </w:rPr>
        <w:t>from</w:t>
      </w:r>
      <w:r w:rsidR="00EF1385">
        <w:rPr>
          <w:i/>
          <w:iCs/>
        </w:rPr>
        <w:t xml:space="preserve"> </w:t>
      </w:r>
      <w:r w:rsidR="00791246" w:rsidRPr="00AC0D32">
        <w:rPr>
          <w:i/>
          <w:iCs/>
        </w:rPr>
        <w:t>someone</w:t>
      </w:r>
      <w:r w:rsidR="00EF1385">
        <w:rPr>
          <w:i/>
          <w:iCs/>
        </w:rPr>
        <w:t xml:space="preserve"> </w:t>
      </w:r>
      <w:r w:rsidR="00791246" w:rsidRPr="00AC0D32">
        <w:rPr>
          <w:i/>
          <w:iCs/>
        </w:rPr>
        <w:t>they</w:t>
      </w:r>
      <w:r w:rsidR="00EF1385">
        <w:rPr>
          <w:i/>
          <w:iCs/>
        </w:rPr>
        <w:t xml:space="preserve"> </w:t>
      </w:r>
      <w:r w:rsidR="00791246" w:rsidRPr="00AC0D32">
        <w:rPr>
          <w:i/>
          <w:iCs/>
        </w:rPr>
        <w:t>trusted</w:t>
      </w:r>
      <w:r w:rsidR="00EF1385">
        <w:rPr>
          <w:i/>
          <w:iCs/>
        </w:rPr>
        <w:t xml:space="preserve"> </w:t>
      </w:r>
      <w:r w:rsidR="00791246" w:rsidRPr="00AC0D32">
        <w:rPr>
          <w:i/>
          <w:iCs/>
        </w:rPr>
        <w:t>especially</w:t>
      </w:r>
      <w:r w:rsidR="00EF1385">
        <w:rPr>
          <w:i/>
          <w:iCs/>
        </w:rPr>
        <w:t xml:space="preserve"> </w:t>
      </w:r>
      <w:r w:rsidR="00791246" w:rsidRPr="00AC0D32">
        <w:rPr>
          <w:i/>
          <w:iCs/>
        </w:rPr>
        <w:t>when</w:t>
      </w:r>
      <w:r w:rsidR="00EF1385">
        <w:rPr>
          <w:i/>
          <w:iCs/>
        </w:rPr>
        <w:t xml:space="preserve"> </w:t>
      </w:r>
      <w:r w:rsidR="00791246" w:rsidRPr="00AC0D32">
        <w:rPr>
          <w:i/>
          <w:iCs/>
        </w:rPr>
        <w:t>making</w:t>
      </w:r>
      <w:r w:rsidR="00EF1385">
        <w:rPr>
          <w:i/>
          <w:iCs/>
        </w:rPr>
        <w:t xml:space="preserve"> </w:t>
      </w:r>
      <w:r w:rsidR="00791246" w:rsidRPr="00AC0D32">
        <w:rPr>
          <w:i/>
          <w:iCs/>
        </w:rPr>
        <w:t>fraught</w:t>
      </w:r>
      <w:r w:rsidR="00EF1385">
        <w:rPr>
          <w:i/>
          <w:iCs/>
        </w:rPr>
        <w:t xml:space="preserve"> </w:t>
      </w:r>
      <w:r w:rsidR="00791246" w:rsidRPr="00AC0D32">
        <w:rPr>
          <w:i/>
          <w:iCs/>
        </w:rPr>
        <w:t>decisions</w:t>
      </w:r>
      <w:r w:rsidR="00EF1385">
        <w:rPr>
          <w:i/>
          <w:iCs/>
        </w:rPr>
        <w:t xml:space="preserve"> </w:t>
      </w:r>
      <w:r w:rsidR="00791246" w:rsidRPr="00AC0D32">
        <w:rPr>
          <w:i/>
          <w:iCs/>
        </w:rPr>
        <w:t>about</w:t>
      </w:r>
      <w:r w:rsidR="00EF1385">
        <w:rPr>
          <w:i/>
          <w:iCs/>
        </w:rPr>
        <w:t xml:space="preserve"> </w:t>
      </w:r>
      <w:r w:rsidR="00791246" w:rsidRPr="00AC0D32">
        <w:rPr>
          <w:i/>
          <w:iCs/>
        </w:rPr>
        <w:t>whether</w:t>
      </w:r>
      <w:r w:rsidR="00EF1385">
        <w:rPr>
          <w:i/>
          <w:iCs/>
        </w:rPr>
        <w:t xml:space="preserve"> </w:t>
      </w:r>
      <w:r w:rsidR="00791246" w:rsidRPr="00AC0D32">
        <w:rPr>
          <w:i/>
          <w:iCs/>
        </w:rPr>
        <w:t>to</w:t>
      </w:r>
      <w:r w:rsidR="00EF1385">
        <w:rPr>
          <w:i/>
          <w:iCs/>
        </w:rPr>
        <w:t xml:space="preserve"> </w:t>
      </w:r>
      <w:r w:rsidR="00791246" w:rsidRPr="00AC0D32">
        <w:rPr>
          <w:i/>
          <w:iCs/>
        </w:rPr>
        <w:t>try</w:t>
      </w:r>
      <w:r w:rsidR="00EF1385">
        <w:rPr>
          <w:i/>
          <w:iCs/>
        </w:rPr>
        <w:t xml:space="preserve"> </w:t>
      </w:r>
      <w:r w:rsidR="00791246" w:rsidRPr="00AC0D32">
        <w:rPr>
          <w:i/>
          <w:iCs/>
        </w:rPr>
        <w:t>and</w:t>
      </w:r>
      <w:r w:rsidR="00EF1385">
        <w:rPr>
          <w:i/>
          <w:iCs/>
        </w:rPr>
        <w:t xml:space="preserve"> </w:t>
      </w:r>
      <w:r w:rsidR="00791246" w:rsidRPr="00AC0D32">
        <w:rPr>
          <w:i/>
          <w:iCs/>
        </w:rPr>
        <w:t>regain</w:t>
      </w:r>
      <w:r w:rsidR="00EF1385">
        <w:rPr>
          <w:i/>
          <w:iCs/>
        </w:rPr>
        <w:t xml:space="preserve"> </w:t>
      </w:r>
      <w:r w:rsidR="00791246" w:rsidRPr="00AC0D32">
        <w:rPr>
          <w:i/>
          <w:iCs/>
        </w:rPr>
        <w:t>their</w:t>
      </w:r>
      <w:r w:rsidR="00EF1385">
        <w:rPr>
          <w:i/>
          <w:iCs/>
        </w:rPr>
        <w:t xml:space="preserve"> </w:t>
      </w:r>
      <w:r w:rsidR="00791246" w:rsidRPr="00AC0D32">
        <w:rPr>
          <w:i/>
          <w:iCs/>
        </w:rPr>
        <w:t>previous</w:t>
      </w:r>
      <w:r w:rsidR="00EF1385">
        <w:rPr>
          <w:i/>
          <w:iCs/>
        </w:rPr>
        <w:t xml:space="preserve"> </w:t>
      </w:r>
      <w:r w:rsidR="00791246" w:rsidRPr="00AC0D32">
        <w:rPr>
          <w:i/>
          <w:iCs/>
        </w:rPr>
        <w:t>profession</w:t>
      </w:r>
      <w:r w:rsidR="00EF1385">
        <w:rPr>
          <w:i/>
          <w:iCs/>
        </w:rPr>
        <w:t xml:space="preserve"> </w:t>
      </w:r>
      <w:r w:rsidR="00791246" w:rsidRPr="00AC0D32">
        <w:rPr>
          <w:i/>
          <w:iCs/>
        </w:rPr>
        <w:t>or</w:t>
      </w:r>
      <w:r w:rsidR="00EF1385">
        <w:rPr>
          <w:i/>
          <w:iCs/>
        </w:rPr>
        <w:t xml:space="preserve"> </w:t>
      </w:r>
      <w:r w:rsidR="00791246" w:rsidRPr="00AC0D32">
        <w:rPr>
          <w:i/>
          <w:iCs/>
        </w:rPr>
        <w:t>change</w:t>
      </w:r>
      <w:r w:rsidR="00EF1385">
        <w:rPr>
          <w:i/>
          <w:iCs/>
        </w:rPr>
        <w:t xml:space="preserve"> </w:t>
      </w:r>
      <w:r w:rsidR="00791246" w:rsidRPr="00AC0D32">
        <w:rPr>
          <w:i/>
          <w:iCs/>
        </w:rPr>
        <w:t>careers</w:t>
      </w:r>
      <w:r w:rsidR="00AC0D32" w:rsidRPr="00AC0D32">
        <w:rPr>
          <w:i/>
          <w:iCs/>
        </w:rPr>
        <w:t>”</w:t>
      </w:r>
      <w:r w:rsidR="00EF1385">
        <w:t xml:space="preserve"> </w:t>
      </w:r>
      <w:r w:rsidR="0058716E">
        <w:fldChar w:fldCharType="begin"/>
      </w:r>
      <w:r w:rsidR="00DE380F">
        <w:instrText xml:space="preserve"> ADDIN EN.CITE &lt;EndNote&gt;&lt;Cite&gt;&lt;Author&gt;UNHCR&lt;/Author&gt;&lt;Year&gt;2021&lt;/Year&gt;&lt;IDText&gt;Snapshot assessment on employment of resettled refugees in the UK&lt;/IDText&gt;&lt;Pages&gt;28-29&lt;/Pages&gt;&lt;DisplayText&gt;(UNHCR, 2021, pp. 28-29)&lt;/DisplayText&gt;&lt;record&gt;&lt;urls&gt;&lt;related-urls&gt;&lt;url&gt;https://www.unhcr.org/uk/publications/legal/6112a6204/snapshot-assessment-on-employment-of-resettled-refugees-in-the-uk.html&lt;/url&gt;&lt;/related-urls&gt;&lt;/urls&gt;&lt;titles&gt;&lt;title&gt;Snapshot assessment on employment of resettled refugees in the UK&lt;/title&gt;&lt;/titles&gt;&lt;contributors&gt;&lt;authors&gt;&lt;author&gt;UNHCR&lt;/author&gt;&lt;/authors&gt;&lt;/contributors&gt;&lt;added-date format="utc"&gt;1669984592&lt;/added-date&gt;&lt;ref-type name="Online Multimedia"&gt;48&lt;/ref-type&gt;&lt;dates&gt;&lt;year&gt;2021&lt;/year&gt;&lt;/dates&gt;&lt;rec-number&gt;1676&lt;/rec-number&gt;&lt;last-updated-date format="utc"&gt;1669984704&lt;/last-updated-date&gt;&lt;/record&gt;&lt;/Cite&gt;&lt;/EndNote&gt;</w:instrText>
      </w:r>
      <w:r w:rsidR="0058716E">
        <w:fldChar w:fldCharType="separate"/>
      </w:r>
      <w:r w:rsidR="00DE380F">
        <w:rPr>
          <w:noProof/>
        </w:rPr>
        <w:t>(UNHCR,</w:t>
      </w:r>
      <w:r w:rsidR="00EF1385">
        <w:rPr>
          <w:noProof/>
        </w:rPr>
        <w:t xml:space="preserve"> </w:t>
      </w:r>
      <w:r w:rsidR="00DE380F">
        <w:rPr>
          <w:noProof/>
        </w:rPr>
        <w:t>2021,</w:t>
      </w:r>
      <w:r w:rsidR="00EF1385">
        <w:rPr>
          <w:noProof/>
        </w:rPr>
        <w:t xml:space="preserve"> </w:t>
      </w:r>
      <w:r w:rsidR="00DE380F">
        <w:rPr>
          <w:noProof/>
        </w:rPr>
        <w:t>pp.</w:t>
      </w:r>
      <w:r w:rsidR="00EF1385">
        <w:rPr>
          <w:noProof/>
        </w:rPr>
        <w:t xml:space="preserve"> </w:t>
      </w:r>
      <w:r w:rsidR="00DE380F">
        <w:rPr>
          <w:noProof/>
        </w:rPr>
        <w:t>28-29)</w:t>
      </w:r>
      <w:r w:rsidR="0058716E">
        <w:fldChar w:fldCharType="end"/>
      </w:r>
      <w:r w:rsidR="00AC0D32">
        <w:t>.</w:t>
      </w:r>
    </w:p>
    <w:p w14:paraId="3049210F" w14:textId="0883695E" w:rsidR="00760D70" w:rsidRDefault="00A4139E" w:rsidP="00B31BBD">
      <w:r>
        <w:t>Early</w:t>
      </w:r>
      <w:r w:rsidR="00EF1385">
        <w:t xml:space="preserve"> </w:t>
      </w:r>
      <w:r>
        <w:t>work</w:t>
      </w:r>
      <w:r w:rsidR="00EF1385">
        <w:t xml:space="preserve"> </w:t>
      </w:r>
      <w:r>
        <w:t>in</w:t>
      </w:r>
      <w:r w:rsidR="00EF1385">
        <w:t xml:space="preserve"> </w:t>
      </w:r>
      <w:r>
        <w:t>Australia</w:t>
      </w:r>
      <w:r w:rsidR="00EF1385">
        <w:t xml:space="preserve"> </w:t>
      </w:r>
      <w:r>
        <w:t>on</w:t>
      </w:r>
      <w:r w:rsidR="00EF1385">
        <w:t xml:space="preserve"> </w:t>
      </w:r>
      <w:r>
        <w:t>the</w:t>
      </w:r>
      <w:r w:rsidR="00EF1385">
        <w:t xml:space="preserve"> </w:t>
      </w:r>
      <w:r>
        <w:t>medical</w:t>
      </w:r>
      <w:r w:rsidR="00EF1385">
        <w:t xml:space="preserve"> </w:t>
      </w:r>
      <w:r>
        <w:t>and</w:t>
      </w:r>
      <w:r w:rsidR="00EF1385">
        <w:t xml:space="preserve"> </w:t>
      </w:r>
      <w:r>
        <w:t>engineering</w:t>
      </w:r>
      <w:r w:rsidR="00EF1385">
        <w:t xml:space="preserve"> </w:t>
      </w:r>
      <w:r>
        <w:t>professions</w:t>
      </w:r>
      <w:r w:rsidR="00EF1385">
        <w:t xml:space="preserve"> </w:t>
      </w:r>
      <w:r w:rsidR="00CA12B5">
        <w:fldChar w:fldCharType="begin"/>
      </w:r>
      <w:r w:rsidR="00CA12B5">
        <w:instrText xml:space="preserve"> ADDIN EN.CITE &lt;EndNote&gt;&lt;Cite&gt;&lt;Author&gt;Hawthorne&lt;/Author&gt;&lt;Year&gt;1997&lt;/Year&gt;&lt;IDText&gt;The Question of Discrimination: Skilled Migrants’ Access to Australian Employment&lt;/IDText&gt;&lt;DisplayText&gt;(Hawthorne, 1997)&lt;/DisplayText&gt;&lt;record&gt;&lt;dates&gt;&lt;pub-dates&gt;&lt;date&gt;1997-09-01&lt;/date&gt;&lt;/pub-dates&gt;&lt;year&gt;1997&lt;/year&gt;&lt;/dates&gt;&lt;isbn&gt;0020-7985&lt;/isbn&gt;&lt;titles&gt;&lt;title&gt;The Question of Discrimination: Skilled Migrants’ Access to Australian Employment&lt;/title&gt;&lt;secondary-title&gt;International Migration&lt;/secondary-title&gt;&lt;/titles&gt;&lt;pages&gt;395-420&lt;/pages&gt;&lt;number&gt;3&lt;/number&gt;&lt;access-date&gt;2021-04-09T16:19:07&lt;/access-date&gt;&lt;contributors&gt;&lt;authors&gt;&lt;author&gt;Hawthorne, Lesleyanne&lt;/author&gt;&lt;/authors&gt;&lt;/contributors&gt;&lt;added-date format="utc"&gt;1617985152&lt;/added-date&gt;&lt;ref-type name="Journal Article"&gt;17&lt;/ref-type&gt;&lt;rec-number&gt;22&lt;/rec-number&gt;&lt;publisher&gt;Wiley&lt;/publisher&gt;&lt;last-updated-date format="utc"&gt;1617985153&lt;/last-updated-date&gt;&lt;electronic-resource-num&gt;10.1111/1468-2435.00019&lt;/electronic-resource-num&gt;&lt;volume&gt;35&lt;/volume&gt;&lt;/record&gt;&lt;/Cite&gt;&lt;/EndNote&gt;</w:instrText>
      </w:r>
      <w:r w:rsidR="00CA12B5">
        <w:fldChar w:fldCharType="separate"/>
      </w:r>
      <w:r w:rsidR="00CA12B5">
        <w:rPr>
          <w:noProof/>
        </w:rPr>
        <w:t>(Hawthorne,</w:t>
      </w:r>
      <w:r w:rsidR="00EF1385">
        <w:rPr>
          <w:noProof/>
        </w:rPr>
        <w:t xml:space="preserve"> </w:t>
      </w:r>
      <w:r w:rsidR="00CA12B5">
        <w:rPr>
          <w:noProof/>
        </w:rPr>
        <w:t>1997)</w:t>
      </w:r>
      <w:r w:rsidR="00CA12B5">
        <w:fldChar w:fldCharType="end"/>
      </w:r>
      <w:r w:rsidR="00EF1385">
        <w:t xml:space="preserve"> </w:t>
      </w:r>
      <w:r>
        <w:t>highlighted</w:t>
      </w:r>
      <w:r w:rsidR="00EF1385">
        <w:t xml:space="preserve"> </w:t>
      </w:r>
      <w:r w:rsidR="000D2F4B">
        <w:t>two</w:t>
      </w:r>
      <w:r w:rsidR="00EF1385">
        <w:t xml:space="preserve"> </w:t>
      </w:r>
      <w:r w:rsidR="000D2F4B">
        <w:t>types</w:t>
      </w:r>
      <w:r w:rsidR="00EF1385">
        <w:t xml:space="preserve"> </w:t>
      </w:r>
      <w:r w:rsidR="00CA12B5">
        <w:t>of</w:t>
      </w:r>
      <w:r w:rsidR="00EF1385">
        <w:t xml:space="preserve"> </w:t>
      </w:r>
      <w:r w:rsidR="000D2F4B">
        <w:t>discrimination</w:t>
      </w:r>
      <w:r w:rsidR="00E376D6">
        <w:t>.</w:t>
      </w:r>
      <w:r w:rsidR="00EF1385">
        <w:t xml:space="preserve"> </w:t>
      </w:r>
      <w:r w:rsidR="00E376D6">
        <w:t>For</w:t>
      </w:r>
      <w:r w:rsidR="00EF1385">
        <w:t xml:space="preserve"> </w:t>
      </w:r>
      <w:r w:rsidR="00E376D6">
        <w:t>engineers</w:t>
      </w:r>
      <w:r w:rsidR="00EF1385">
        <w:t xml:space="preserve"> </w:t>
      </w:r>
      <w:r w:rsidR="008C60A4">
        <w:t>there</w:t>
      </w:r>
      <w:r w:rsidR="00EF1385">
        <w:t xml:space="preserve"> </w:t>
      </w:r>
      <w:r w:rsidR="008C60A4">
        <w:t>were</w:t>
      </w:r>
      <w:r w:rsidR="00EF1385">
        <w:t xml:space="preserve"> </w:t>
      </w:r>
      <w:r w:rsidR="008C60A4">
        <w:t>examples</w:t>
      </w:r>
      <w:r w:rsidR="00EF1385">
        <w:t xml:space="preserve"> </w:t>
      </w:r>
      <w:r w:rsidR="008C60A4">
        <w:t>of</w:t>
      </w:r>
      <w:r w:rsidR="00EF1385">
        <w:t xml:space="preserve"> </w:t>
      </w:r>
      <w:r w:rsidR="008C60A4">
        <w:t>overtly</w:t>
      </w:r>
      <w:r w:rsidR="00EF1385">
        <w:t xml:space="preserve"> </w:t>
      </w:r>
      <w:r w:rsidR="008C60A4">
        <w:t>racist</w:t>
      </w:r>
      <w:r w:rsidR="00EF1385">
        <w:t xml:space="preserve"> </w:t>
      </w:r>
      <w:r w:rsidR="008C60A4">
        <w:t>employer</w:t>
      </w:r>
      <w:r w:rsidR="00EF1385">
        <w:t xml:space="preserve"> </w:t>
      </w:r>
      <w:r w:rsidR="008C60A4">
        <w:t>attitudes</w:t>
      </w:r>
      <w:r w:rsidR="00EF1385">
        <w:t xml:space="preserve"> </w:t>
      </w:r>
      <w:r w:rsidR="007F561F">
        <w:t>and</w:t>
      </w:r>
      <w:r w:rsidR="00EF1385">
        <w:t xml:space="preserve"> </w:t>
      </w:r>
      <w:r w:rsidR="007F561F">
        <w:t>“</w:t>
      </w:r>
      <w:r w:rsidR="007F561F" w:rsidRPr="00CF3E43">
        <w:rPr>
          <w:i/>
          <w:iCs/>
        </w:rPr>
        <w:t>it</w:t>
      </w:r>
      <w:r w:rsidR="00EF1385">
        <w:rPr>
          <w:i/>
          <w:iCs/>
        </w:rPr>
        <w:t xml:space="preserve"> </w:t>
      </w:r>
      <w:r w:rsidR="007F561F" w:rsidRPr="00CF3E43">
        <w:rPr>
          <w:i/>
          <w:iCs/>
        </w:rPr>
        <w:t>was</w:t>
      </w:r>
      <w:r w:rsidR="00EF1385">
        <w:rPr>
          <w:i/>
          <w:iCs/>
        </w:rPr>
        <w:t xml:space="preserve"> </w:t>
      </w:r>
      <w:r w:rsidR="007F561F" w:rsidRPr="00CF3E43">
        <w:rPr>
          <w:i/>
          <w:iCs/>
        </w:rPr>
        <w:t>rare</w:t>
      </w:r>
      <w:r w:rsidR="00EF1385">
        <w:rPr>
          <w:i/>
          <w:iCs/>
        </w:rPr>
        <w:t xml:space="preserve"> </w:t>
      </w:r>
      <w:r w:rsidR="007F561F" w:rsidRPr="00CF3E43">
        <w:rPr>
          <w:i/>
          <w:iCs/>
        </w:rPr>
        <w:t>for</w:t>
      </w:r>
      <w:r w:rsidR="00EF1385">
        <w:rPr>
          <w:i/>
          <w:iCs/>
        </w:rPr>
        <w:t xml:space="preserve"> </w:t>
      </w:r>
      <w:r w:rsidR="007F561F" w:rsidRPr="00CF3E43">
        <w:rPr>
          <w:i/>
          <w:iCs/>
        </w:rPr>
        <w:t>NESB</w:t>
      </w:r>
      <w:r w:rsidR="00EF1385">
        <w:rPr>
          <w:i/>
          <w:iCs/>
        </w:rPr>
        <w:t xml:space="preserve"> </w:t>
      </w:r>
      <w:r w:rsidR="007F561F" w:rsidRPr="00CF3E43">
        <w:rPr>
          <w:i/>
          <w:iCs/>
        </w:rPr>
        <w:t>engineers</w:t>
      </w:r>
      <w:r w:rsidR="00EF1385">
        <w:rPr>
          <w:i/>
          <w:iCs/>
        </w:rPr>
        <w:t xml:space="preserve"> </w:t>
      </w:r>
      <w:r w:rsidR="007F561F" w:rsidRPr="00CF3E43">
        <w:rPr>
          <w:i/>
          <w:iCs/>
        </w:rPr>
        <w:t>to</w:t>
      </w:r>
      <w:r w:rsidR="00EF1385">
        <w:rPr>
          <w:i/>
          <w:iCs/>
        </w:rPr>
        <w:t xml:space="preserve"> </w:t>
      </w:r>
      <w:r w:rsidR="007F561F" w:rsidRPr="00CF3E43">
        <w:rPr>
          <w:i/>
          <w:iCs/>
        </w:rPr>
        <w:t>report</w:t>
      </w:r>
      <w:r w:rsidR="00EF1385">
        <w:rPr>
          <w:i/>
          <w:iCs/>
        </w:rPr>
        <w:t xml:space="preserve"> </w:t>
      </w:r>
      <w:r w:rsidR="007F561F" w:rsidRPr="00CF3E43">
        <w:rPr>
          <w:i/>
          <w:iCs/>
        </w:rPr>
        <w:t>being</w:t>
      </w:r>
      <w:r w:rsidR="00EF1385">
        <w:rPr>
          <w:i/>
          <w:iCs/>
        </w:rPr>
        <w:t xml:space="preserve"> </w:t>
      </w:r>
      <w:r w:rsidR="007F561F" w:rsidRPr="00CF3E43">
        <w:rPr>
          <w:i/>
          <w:iCs/>
        </w:rPr>
        <w:t>valued</w:t>
      </w:r>
      <w:r w:rsidR="00EF1385">
        <w:rPr>
          <w:i/>
          <w:iCs/>
        </w:rPr>
        <w:t xml:space="preserve"> </w:t>
      </w:r>
      <w:r w:rsidR="007F561F" w:rsidRPr="00CF3E43">
        <w:rPr>
          <w:i/>
          <w:iCs/>
        </w:rPr>
        <w:t>for</w:t>
      </w:r>
      <w:r w:rsidR="00EF1385">
        <w:rPr>
          <w:i/>
          <w:iCs/>
        </w:rPr>
        <w:t xml:space="preserve"> </w:t>
      </w:r>
      <w:r w:rsidR="007F561F" w:rsidRPr="00CF3E43">
        <w:rPr>
          <w:i/>
          <w:iCs/>
        </w:rPr>
        <w:t>bilingual/bicultural</w:t>
      </w:r>
      <w:r w:rsidR="00EF1385">
        <w:rPr>
          <w:i/>
          <w:iCs/>
        </w:rPr>
        <w:t xml:space="preserve"> </w:t>
      </w:r>
      <w:r w:rsidR="007F561F" w:rsidRPr="00CF3E43">
        <w:rPr>
          <w:i/>
          <w:iCs/>
        </w:rPr>
        <w:t>skills,</w:t>
      </w:r>
      <w:r w:rsidR="00EF1385">
        <w:rPr>
          <w:i/>
          <w:iCs/>
        </w:rPr>
        <w:t xml:space="preserve"> </w:t>
      </w:r>
      <w:r w:rsidR="007F561F" w:rsidRPr="00CF3E43">
        <w:rPr>
          <w:i/>
          <w:iCs/>
        </w:rPr>
        <w:t>or</w:t>
      </w:r>
      <w:r w:rsidR="00EF1385">
        <w:rPr>
          <w:i/>
          <w:iCs/>
        </w:rPr>
        <w:t xml:space="preserve"> </w:t>
      </w:r>
      <w:r w:rsidR="007F561F" w:rsidRPr="00CF3E43">
        <w:rPr>
          <w:i/>
          <w:iCs/>
        </w:rPr>
        <w:t>for</w:t>
      </w:r>
      <w:r w:rsidR="00EF1385">
        <w:rPr>
          <w:i/>
          <w:iCs/>
        </w:rPr>
        <w:t xml:space="preserve"> </w:t>
      </w:r>
      <w:r w:rsidR="007F561F" w:rsidRPr="00CF3E43">
        <w:rPr>
          <w:i/>
          <w:iCs/>
        </w:rPr>
        <w:t>international</w:t>
      </w:r>
      <w:r w:rsidR="00EF1385">
        <w:rPr>
          <w:i/>
          <w:iCs/>
        </w:rPr>
        <w:t xml:space="preserve"> </w:t>
      </w:r>
      <w:r w:rsidR="007F561F" w:rsidRPr="00CF3E43">
        <w:rPr>
          <w:i/>
          <w:iCs/>
        </w:rPr>
        <w:t>experience</w:t>
      </w:r>
      <w:r w:rsidR="00EF1385">
        <w:rPr>
          <w:i/>
          <w:iCs/>
        </w:rPr>
        <w:t xml:space="preserve"> </w:t>
      </w:r>
      <w:r w:rsidR="007F561F" w:rsidRPr="00CF3E43">
        <w:rPr>
          <w:i/>
          <w:iCs/>
        </w:rPr>
        <w:t>–</w:t>
      </w:r>
      <w:r w:rsidR="00EF1385">
        <w:rPr>
          <w:i/>
          <w:iCs/>
        </w:rPr>
        <w:t xml:space="preserve"> </w:t>
      </w:r>
      <w:r w:rsidR="007F561F" w:rsidRPr="00CF3E43">
        <w:rPr>
          <w:i/>
          <w:iCs/>
        </w:rPr>
        <w:t>despite</w:t>
      </w:r>
      <w:r w:rsidR="00EF1385">
        <w:rPr>
          <w:i/>
          <w:iCs/>
        </w:rPr>
        <w:t xml:space="preserve"> </w:t>
      </w:r>
      <w:r w:rsidR="007F561F" w:rsidRPr="00CF3E43">
        <w:rPr>
          <w:i/>
          <w:iCs/>
        </w:rPr>
        <w:t>the</w:t>
      </w:r>
      <w:r w:rsidR="00EF1385">
        <w:rPr>
          <w:i/>
          <w:iCs/>
        </w:rPr>
        <w:t xml:space="preserve"> </w:t>
      </w:r>
      <w:r w:rsidR="007F561F" w:rsidRPr="00CF3E43">
        <w:rPr>
          <w:i/>
          <w:iCs/>
        </w:rPr>
        <w:t>increasing</w:t>
      </w:r>
      <w:r w:rsidR="00EF1385">
        <w:rPr>
          <w:i/>
          <w:iCs/>
        </w:rPr>
        <w:t xml:space="preserve"> </w:t>
      </w:r>
      <w:r w:rsidR="007F561F" w:rsidRPr="00CF3E43">
        <w:rPr>
          <w:i/>
          <w:iCs/>
        </w:rPr>
        <w:t>number</w:t>
      </w:r>
      <w:r w:rsidR="00EF1385">
        <w:rPr>
          <w:i/>
          <w:iCs/>
        </w:rPr>
        <w:t xml:space="preserve"> </w:t>
      </w:r>
      <w:r w:rsidR="007F561F" w:rsidRPr="00CF3E43">
        <w:rPr>
          <w:i/>
          <w:iCs/>
        </w:rPr>
        <w:t>of</w:t>
      </w:r>
      <w:r w:rsidR="00EF1385">
        <w:rPr>
          <w:i/>
          <w:iCs/>
        </w:rPr>
        <w:t xml:space="preserve"> </w:t>
      </w:r>
      <w:r w:rsidR="007F561F" w:rsidRPr="00CF3E43">
        <w:rPr>
          <w:i/>
          <w:iCs/>
        </w:rPr>
        <w:t>Australian</w:t>
      </w:r>
      <w:r w:rsidR="00EF1385">
        <w:rPr>
          <w:i/>
          <w:iCs/>
        </w:rPr>
        <w:t xml:space="preserve"> </w:t>
      </w:r>
      <w:r w:rsidR="007F561F" w:rsidRPr="00CF3E43">
        <w:rPr>
          <w:i/>
          <w:iCs/>
        </w:rPr>
        <w:t>engineering</w:t>
      </w:r>
      <w:r w:rsidR="00EF1385">
        <w:rPr>
          <w:i/>
          <w:iCs/>
        </w:rPr>
        <w:t xml:space="preserve"> </w:t>
      </w:r>
      <w:r w:rsidR="007F561F" w:rsidRPr="00CF3E43">
        <w:rPr>
          <w:i/>
          <w:iCs/>
        </w:rPr>
        <w:t>firms</w:t>
      </w:r>
      <w:r w:rsidR="00EF1385">
        <w:rPr>
          <w:i/>
          <w:iCs/>
        </w:rPr>
        <w:t xml:space="preserve"> </w:t>
      </w:r>
      <w:r w:rsidR="007F561F" w:rsidRPr="00CF3E43">
        <w:rPr>
          <w:i/>
          <w:iCs/>
        </w:rPr>
        <w:t>targeting</w:t>
      </w:r>
      <w:r w:rsidR="00EF1385">
        <w:rPr>
          <w:i/>
          <w:iCs/>
        </w:rPr>
        <w:t xml:space="preserve"> </w:t>
      </w:r>
      <w:r w:rsidR="007F561F" w:rsidRPr="00CF3E43">
        <w:rPr>
          <w:i/>
          <w:iCs/>
        </w:rPr>
        <w:t>offshore</w:t>
      </w:r>
      <w:r w:rsidR="00EF1385">
        <w:rPr>
          <w:i/>
          <w:iCs/>
        </w:rPr>
        <w:t xml:space="preserve"> </w:t>
      </w:r>
      <w:r w:rsidR="007F561F" w:rsidRPr="00CF3E43">
        <w:rPr>
          <w:i/>
          <w:iCs/>
        </w:rPr>
        <w:t>contracts</w:t>
      </w:r>
      <w:r w:rsidR="009D3471">
        <w:rPr>
          <w:i/>
          <w:iCs/>
        </w:rPr>
        <w:t>”</w:t>
      </w:r>
      <w:r w:rsidR="00EF1385">
        <w:t xml:space="preserve"> </w:t>
      </w:r>
      <w:r w:rsidR="009D3471">
        <w:t>(p</w:t>
      </w:r>
      <w:r w:rsidR="007F561F">
        <w:t>.408</w:t>
      </w:r>
      <w:r w:rsidR="009D3471">
        <w:t>).</w:t>
      </w:r>
      <w:r w:rsidR="00EF1385">
        <w:t xml:space="preserve"> </w:t>
      </w:r>
      <w:r w:rsidR="00DB7E5E">
        <w:t>The</w:t>
      </w:r>
      <w:r w:rsidR="00EF1385">
        <w:t xml:space="preserve"> </w:t>
      </w:r>
      <w:r w:rsidR="00DB7E5E">
        <w:t>other</w:t>
      </w:r>
      <w:r w:rsidR="00EF1385">
        <w:t xml:space="preserve"> </w:t>
      </w:r>
      <w:r w:rsidR="00DB7E5E">
        <w:t>was</w:t>
      </w:r>
      <w:r w:rsidR="00EF1385">
        <w:t xml:space="preserve"> </w:t>
      </w:r>
      <w:r w:rsidR="00CA12B5">
        <w:t>hostility</w:t>
      </w:r>
      <w:r w:rsidR="00EF1385">
        <w:t xml:space="preserve"> </w:t>
      </w:r>
      <w:r w:rsidR="00C912EC">
        <w:t>from</w:t>
      </w:r>
      <w:r w:rsidR="00EF1385">
        <w:t xml:space="preserve"> </w:t>
      </w:r>
      <w:r w:rsidR="00C912EC">
        <w:t>the</w:t>
      </w:r>
      <w:r w:rsidR="00EF1385">
        <w:t xml:space="preserve"> </w:t>
      </w:r>
      <w:r w:rsidR="00C912EC">
        <w:t>professional</w:t>
      </w:r>
      <w:r w:rsidR="00EF1385">
        <w:t xml:space="preserve"> </w:t>
      </w:r>
      <w:r w:rsidR="00C912EC">
        <w:t>body</w:t>
      </w:r>
      <w:r w:rsidR="008A5BFC">
        <w:t>,</w:t>
      </w:r>
      <w:r w:rsidR="00EF1385">
        <w:t xml:space="preserve"> </w:t>
      </w:r>
      <w:r w:rsidR="008A5BFC">
        <w:t>where</w:t>
      </w:r>
      <w:r w:rsidR="00EF1385">
        <w:t xml:space="preserve"> </w:t>
      </w:r>
      <w:r w:rsidR="008A5BFC">
        <w:t>i</w:t>
      </w:r>
      <w:r w:rsidR="000D2F4B">
        <w:t>n</w:t>
      </w:r>
      <w:r w:rsidR="00EF1385">
        <w:t xml:space="preserve"> </w:t>
      </w:r>
      <w:r w:rsidR="000D2F4B">
        <w:t>the</w:t>
      </w:r>
      <w:r w:rsidR="00EF1385">
        <w:t xml:space="preserve"> </w:t>
      </w:r>
      <w:r w:rsidR="000D2F4B">
        <w:t>1990s</w:t>
      </w:r>
      <w:r w:rsidR="00EF1385">
        <w:t xml:space="preserve"> </w:t>
      </w:r>
      <w:r w:rsidR="000D2F4B">
        <w:t>the</w:t>
      </w:r>
      <w:r w:rsidR="00EF1385">
        <w:t xml:space="preserve"> </w:t>
      </w:r>
      <w:r w:rsidR="000D2F4B" w:rsidRPr="00721911">
        <w:t>Australian</w:t>
      </w:r>
      <w:r w:rsidR="00EF1385">
        <w:t xml:space="preserve"> </w:t>
      </w:r>
      <w:r w:rsidR="000D2F4B" w:rsidRPr="00721911">
        <w:t>Medical</w:t>
      </w:r>
      <w:r w:rsidR="00EF1385">
        <w:t xml:space="preserve"> </w:t>
      </w:r>
      <w:r w:rsidR="000D2F4B" w:rsidRPr="00721911">
        <w:t>Council</w:t>
      </w:r>
      <w:r w:rsidR="00EF1385">
        <w:t xml:space="preserve"> </w:t>
      </w:r>
      <w:r w:rsidR="000D2F4B" w:rsidRPr="00721911">
        <w:t>justified</w:t>
      </w:r>
      <w:r w:rsidR="00EF1385">
        <w:t xml:space="preserve"> </w:t>
      </w:r>
      <w:r w:rsidR="000D2F4B" w:rsidRPr="00721911">
        <w:t>its</w:t>
      </w:r>
      <w:r w:rsidR="00EF1385">
        <w:t xml:space="preserve"> </w:t>
      </w:r>
      <w:r w:rsidR="000D2F4B" w:rsidRPr="00721911">
        <w:t>imposition</w:t>
      </w:r>
      <w:r w:rsidR="00EF1385">
        <w:t xml:space="preserve"> </w:t>
      </w:r>
      <w:r w:rsidR="000D2F4B" w:rsidRPr="00721911">
        <w:t>of</w:t>
      </w:r>
      <w:r w:rsidR="00EF1385">
        <w:t xml:space="preserve"> </w:t>
      </w:r>
      <w:r w:rsidR="000D2F4B" w:rsidRPr="00721911">
        <w:t>a</w:t>
      </w:r>
      <w:r w:rsidR="00EF1385">
        <w:t xml:space="preserve"> </w:t>
      </w:r>
      <w:r w:rsidR="000D2F4B" w:rsidRPr="00721911">
        <w:t>quota</w:t>
      </w:r>
      <w:r w:rsidR="00EF1385">
        <w:t xml:space="preserve"> </w:t>
      </w:r>
      <w:r w:rsidR="000D2F4B">
        <w:t>because</w:t>
      </w:r>
      <w:r w:rsidR="00EF1385">
        <w:t xml:space="preserve"> </w:t>
      </w:r>
      <w:r w:rsidR="000D2F4B">
        <w:t>overseas</w:t>
      </w:r>
      <w:r w:rsidR="00EF1385">
        <w:t xml:space="preserve"> </w:t>
      </w:r>
      <w:r w:rsidR="000D2F4B">
        <w:t>trained</w:t>
      </w:r>
      <w:r w:rsidR="00EF1385">
        <w:t xml:space="preserve"> </w:t>
      </w:r>
      <w:r w:rsidR="000D2F4B">
        <w:t>doctors</w:t>
      </w:r>
      <w:r w:rsidR="00EF1385">
        <w:t xml:space="preserve"> </w:t>
      </w:r>
      <w:r w:rsidR="000D2F4B">
        <w:t>were</w:t>
      </w:r>
      <w:r w:rsidR="00EF1385">
        <w:t xml:space="preserve"> </w:t>
      </w:r>
      <w:r w:rsidR="000D2F4B">
        <w:t>denying</w:t>
      </w:r>
      <w:r w:rsidR="00EF1385">
        <w:t xml:space="preserve"> </w:t>
      </w:r>
      <w:r w:rsidR="000D2F4B">
        <w:t>Australians</w:t>
      </w:r>
      <w:r w:rsidR="00EF1385">
        <w:t xml:space="preserve"> </w:t>
      </w:r>
      <w:r w:rsidR="000D2F4B">
        <w:t>the</w:t>
      </w:r>
      <w:r w:rsidR="00EF1385">
        <w:t xml:space="preserve"> </w:t>
      </w:r>
      <w:r w:rsidR="000D2F4B">
        <w:t>opportunity</w:t>
      </w:r>
      <w:r w:rsidR="00EF1385">
        <w:t xml:space="preserve"> </w:t>
      </w:r>
      <w:r w:rsidR="000D2F4B">
        <w:t>to</w:t>
      </w:r>
      <w:r w:rsidR="00EF1385">
        <w:t xml:space="preserve"> </w:t>
      </w:r>
      <w:r w:rsidR="000D2F4B">
        <w:t>become</w:t>
      </w:r>
      <w:r w:rsidR="00EF1385">
        <w:t xml:space="preserve"> </w:t>
      </w:r>
      <w:r w:rsidR="000D2F4B">
        <w:t>medical</w:t>
      </w:r>
      <w:r w:rsidR="00EF1385">
        <w:t xml:space="preserve"> </w:t>
      </w:r>
      <w:r w:rsidR="000D2F4B">
        <w:t>practitioners</w:t>
      </w:r>
      <w:r w:rsidR="00DB7E5E">
        <w:t>.</w:t>
      </w:r>
      <w:r w:rsidR="00EF1385">
        <w:t xml:space="preserve"> </w:t>
      </w:r>
      <w:r w:rsidR="00BA0D3F">
        <w:t>P</w:t>
      </w:r>
      <w:r w:rsidR="000D2F4B">
        <w:t>rotectionism</w:t>
      </w:r>
      <w:r w:rsidR="00EF1385">
        <w:t xml:space="preserve"> </w:t>
      </w:r>
      <w:r w:rsidR="00CC172E">
        <w:t>and</w:t>
      </w:r>
      <w:r w:rsidR="00EF1385">
        <w:t xml:space="preserve"> </w:t>
      </w:r>
      <w:r w:rsidR="00CC172E">
        <w:t>active</w:t>
      </w:r>
      <w:r w:rsidR="00EF1385">
        <w:t xml:space="preserve"> </w:t>
      </w:r>
      <w:r w:rsidR="00CC172E">
        <w:t>exclusion</w:t>
      </w:r>
      <w:r w:rsidR="00EF1385">
        <w:t xml:space="preserve"> </w:t>
      </w:r>
      <w:r w:rsidR="00BA0D3F">
        <w:t>were</w:t>
      </w:r>
      <w:r w:rsidR="00EF1385">
        <w:t xml:space="preserve"> </w:t>
      </w:r>
      <w:r w:rsidR="00CC172E">
        <w:t>also</w:t>
      </w:r>
      <w:r w:rsidR="00EF1385">
        <w:t xml:space="preserve"> </w:t>
      </w:r>
      <w:r w:rsidR="00CC172E">
        <w:t>reported</w:t>
      </w:r>
      <w:r w:rsidR="00EF1385">
        <w:t xml:space="preserve"> </w:t>
      </w:r>
      <w:r w:rsidR="00CC172E">
        <w:t>in</w:t>
      </w:r>
      <w:r w:rsidR="00EF1385">
        <w:t xml:space="preserve"> </w:t>
      </w:r>
      <w:r w:rsidR="00CC172E">
        <w:t>Canada</w:t>
      </w:r>
      <w:r w:rsidR="00EF1385">
        <w:t xml:space="preserve"> </w:t>
      </w:r>
      <w:r w:rsidR="00146725">
        <w:t>by</w:t>
      </w:r>
      <w:r w:rsidR="00EF1385">
        <w:t xml:space="preserve"> </w:t>
      </w:r>
      <w:proofErr w:type="spellStart"/>
      <w:r w:rsidR="00146725">
        <w:t>Bauder</w:t>
      </w:r>
      <w:proofErr w:type="spellEnd"/>
      <w:r w:rsidR="00EF1385">
        <w:t xml:space="preserve"> </w:t>
      </w:r>
      <w:r w:rsidR="00146725">
        <w:t>who</w:t>
      </w:r>
      <w:r w:rsidR="00EF1385">
        <w:t xml:space="preserve"> </w:t>
      </w:r>
      <w:r w:rsidR="007D63A7" w:rsidRPr="00E376D6">
        <w:t>interview</w:t>
      </w:r>
      <w:r w:rsidR="00DA0C3E">
        <w:t>ed</w:t>
      </w:r>
      <w:r w:rsidR="00EF1385">
        <w:t xml:space="preserve"> </w:t>
      </w:r>
      <w:r w:rsidR="007D63A7" w:rsidRPr="00E376D6">
        <w:t>NGOs,</w:t>
      </w:r>
      <w:r w:rsidR="00EF1385">
        <w:t xml:space="preserve"> </w:t>
      </w:r>
      <w:r w:rsidR="007D63A7" w:rsidRPr="00E376D6">
        <w:t>immigrant-service</w:t>
      </w:r>
      <w:r w:rsidR="00EF1385">
        <w:t xml:space="preserve"> </w:t>
      </w:r>
      <w:r w:rsidR="007D63A7" w:rsidRPr="00E376D6">
        <w:t>agencies</w:t>
      </w:r>
      <w:r w:rsidR="00EF1385">
        <w:t xml:space="preserve"> </w:t>
      </w:r>
      <w:r w:rsidR="007D63A7" w:rsidRPr="00E376D6">
        <w:t>and</w:t>
      </w:r>
      <w:r w:rsidR="00EF1385">
        <w:t xml:space="preserve"> </w:t>
      </w:r>
      <w:r w:rsidR="007D63A7" w:rsidRPr="00E376D6">
        <w:t>employers</w:t>
      </w:r>
      <w:r w:rsidR="00EF1385">
        <w:t xml:space="preserve"> </w:t>
      </w:r>
      <w:r w:rsidR="007D63A7" w:rsidRPr="00E376D6">
        <w:t>in</w:t>
      </w:r>
      <w:r w:rsidR="00EF1385">
        <w:t xml:space="preserve"> </w:t>
      </w:r>
      <w:r w:rsidR="007D63A7" w:rsidRPr="00E376D6">
        <w:t>Greater</w:t>
      </w:r>
      <w:r w:rsidR="00EF1385">
        <w:t xml:space="preserve"> </w:t>
      </w:r>
      <w:r w:rsidR="007D63A7" w:rsidRPr="00E376D6">
        <w:t>Vancouver</w:t>
      </w:r>
      <w:r w:rsidR="00EF1385">
        <w:t xml:space="preserve"> </w:t>
      </w:r>
      <w:r w:rsidR="00D06AA3">
        <w:t>and</w:t>
      </w:r>
      <w:r w:rsidR="00EF1385">
        <w:t xml:space="preserve"> </w:t>
      </w:r>
      <w:r w:rsidR="00D06AA3">
        <w:t>suggested</w:t>
      </w:r>
      <w:r w:rsidR="00EF1385">
        <w:t xml:space="preserve"> </w:t>
      </w:r>
      <w:r w:rsidR="00D06AA3">
        <w:t>“</w:t>
      </w:r>
      <w:r w:rsidR="00E376D6" w:rsidRPr="00E376D6">
        <w:rPr>
          <w:i/>
          <w:iCs/>
        </w:rPr>
        <w:t>that</w:t>
      </w:r>
      <w:r w:rsidR="00EF1385">
        <w:rPr>
          <w:i/>
          <w:iCs/>
        </w:rPr>
        <w:t xml:space="preserve"> </w:t>
      </w:r>
      <w:r w:rsidR="00E376D6" w:rsidRPr="00E376D6">
        <w:rPr>
          <w:i/>
          <w:iCs/>
        </w:rPr>
        <w:t>professional</w:t>
      </w:r>
      <w:r w:rsidR="00EF1385">
        <w:rPr>
          <w:i/>
          <w:iCs/>
        </w:rPr>
        <w:t xml:space="preserve"> </w:t>
      </w:r>
      <w:r w:rsidR="00E376D6" w:rsidRPr="00E376D6">
        <w:rPr>
          <w:i/>
          <w:iCs/>
        </w:rPr>
        <w:t>associations</w:t>
      </w:r>
      <w:r w:rsidR="00EF1385">
        <w:rPr>
          <w:i/>
          <w:iCs/>
        </w:rPr>
        <w:t xml:space="preserve"> </w:t>
      </w:r>
      <w:r w:rsidR="00E376D6" w:rsidRPr="00E376D6">
        <w:rPr>
          <w:i/>
          <w:iCs/>
        </w:rPr>
        <w:t>and</w:t>
      </w:r>
      <w:r w:rsidR="00EF1385">
        <w:rPr>
          <w:i/>
          <w:iCs/>
        </w:rPr>
        <w:t xml:space="preserve"> </w:t>
      </w:r>
      <w:r w:rsidR="00E376D6" w:rsidRPr="00E376D6">
        <w:rPr>
          <w:i/>
          <w:iCs/>
        </w:rPr>
        <w:t>the</w:t>
      </w:r>
      <w:r w:rsidR="00EF1385">
        <w:rPr>
          <w:i/>
          <w:iCs/>
        </w:rPr>
        <w:t xml:space="preserve"> </w:t>
      </w:r>
      <w:r w:rsidR="00E376D6" w:rsidRPr="00E376D6">
        <w:rPr>
          <w:i/>
          <w:iCs/>
        </w:rPr>
        <w:t>state</w:t>
      </w:r>
      <w:r w:rsidR="00EF1385">
        <w:rPr>
          <w:i/>
          <w:iCs/>
        </w:rPr>
        <w:t xml:space="preserve"> </w:t>
      </w:r>
      <w:r w:rsidR="00E376D6" w:rsidRPr="00E376D6">
        <w:rPr>
          <w:i/>
          <w:iCs/>
        </w:rPr>
        <w:t>actively</w:t>
      </w:r>
      <w:r w:rsidR="00EF1385">
        <w:rPr>
          <w:i/>
          <w:iCs/>
        </w:rPr>
        <w:t xml:space="preserve"> </w:t>
      </w:r>
      <w:r w:rsidR="00E376D6" w:rsidRPr="00E376D6">
        <w:rPr>
          <w:i/>
          <w:iCs/>
        </w:rPr>
        <w:t>exclude</w:t>
      </w:r>
      <w:r w:rsidR="00EF1385">
        <w:rPr>
          <w:i/>
          <w:iCs/>
        </w:rPr>
        <w:t xml:space="preserve"> </w:t>
      </w:r>
      <w:r w:rsidR="00E376D6" w:rsidRPr="00E376D6">
        <w:rPr>
          <w:i/>
          <w:iCs/>
        </w:rPr>
        <w:t>immigrant</w:t>
      </w:r>
      <w:r w:rsidR="00EF1385">
        <w:rPr>
          <w:i/>
          <w:iCs/>
        </w:rPr>
        <w:t xml:space="preserve"> </w:t>
      </w:r>
      <w:r w:rsidR="00E376D6" w:rsidRPr="00E376D6">
        <w:rPr>
          <w:i/>
          <w:iCs/>
        </w:rPr>
        <w:t>labour</w:t>
      </w:r>
      <w:r w:rsidR="00EF1385">
        <w:rPr>
          <w:i/>
          <w:iCs/>
        </w:rPr>
        <w:t xml:space="preserve"> </w:t>
      </w:r>
      <w:r w:rsidR="00E376D6" w:rsidRPr="00E376D6">
        <w:rPr>
          <w:i/>
          <w:iCs/>
        </w:rPr>
        <w:t>from</w:t>
      </w:r>
      <w:r w:rsidR="00EF1385">
        <w:rPr>
          <w:i/>
          <w:iCs/>
        </w:rPr>
        <w:t xml:space="preserve"> </w:t>
      </w:r>
      <w:r w:rsidR="00E376D6" w:rsidRPr="00E376D6">
        <w:rPr>
          <w:i/>
          <w:iCs/>
        </w:rPr>
        <w:t>the</w:t>
      </w:r>
      <w:r w:rsidR="00EF1385">
        <w:rPr>
          <w:i/>
          <w:iCs/>
        </w:rPr>
        <w:t xml:space="preserve"> </w:t>
      </w:r>
      <w:r w:rsidR="00E376D6" w:rsidRPr="00E376D6">
        <w:rPr>
          <w:i/>
          <w:iCs/>
        </w:rPr>
        <w:t>most</w:t>
      </w:r>
      <w:r w:rsidR="00EF1385">
        <w:rPr>
          <w:i/>
          <w:iCs/>
        </w:rPr>
        <w:t xml:space="preserve"> </w:t>
      </w:r>
      <w:r w:rsidR="00E376D6" w:rsidRPr="00E376D6">
        <w:rPr>
          <w:i/>
          <w:iCs/>
        </w:rPr>
        <w:t>highly</w:t>
      </w:r>
      <w:r w:rsidR="00EF1385">
        <w:rPr>
          <w:i/>
          <w:iCs/>
        </w:rPr>
        <w:t xml:space="preserve"> </w:t>
      </w:r>
      <w:r w:rsidR="00E376D6" w:rsidRPr="00E376D6">
        <w:rPr>
          <w:i/>
          <w:iCs/>
        </w:rPr>
        <w:t>desired</w:t>
      </w:r>
      <w:r w:rsidR="00EF1385">
        <w:rPr>
          <w:i/>
          <w:iCs/>
        </w:rPr>
        <w:t xml:space="preserve"> </w:t>
      </w:r>
      <w:r w:rsidR="00E376D6" w:rsidRPr="00E376D6">
        <w:rPr>
          <w:i/>
          <w:iCs/>
        </w:rPr>
        <w:t>occupations</w:t>
      </w:r>
      <w:r w:rsidR="00EF1385">
        <w:rPr>
          <w:i/>
          <w:iCs/>
        </w:rPr>
        <w:t xml:space="preserve"> </w:t>
      </w:r>
      <w:r w:rsidR="00E376D6" w:rsidRPr="00E376D6">
        <w:rPr>
          <w:i/>
          <w:iCs/>
        </w:rPr>
        <w:t>in</w:t>
      </w:r>
      <w:r w:rsidR="00EF1385">
        <w:rPr>
          <w:i/>
          <w:iCs/>
        </w:rPr>
        <w:t xml:space="preserve"> </w:t>
      </w:r>
      <w:r w:rsidR="00E376D6" w:rsidRPr="00E376D6">
        <w:rPr>
          <w:i/>
          <w:iCs/>
        </w:rPr>
        <w:t>order</w:t>
      </w:r>
      <w:r w:rsidR="00EF1385">
        <w:rPr>
          <w:i/>
          <w:iCs/>
        </w:rPr>
        <w:t xml:space="preserve"> </w:t>
      </w:r>
      <w:r w:rsidR="00E376D6" w:rsidRPr="00E376D6">
        <w:rPr>
          <w:i/>
          <w:iCs/>
        </w:rPr>
        <w:t>to</w:t>
      </w:r>
      <w:r w:rsidR="00EF1385">
        <w:rPr>
          <w:i/>
          <w:iCs/>
        </w:rPr>
        <w:t xml:space="preserve"> </w:t>
      </w:r>
      <w:r w:rsidR="00E376D6" w:rsidRPr="00E376D6">
        <w:rPr>
          <w:i/>
          <w:iCs/>
        </w:rPr>
        <w:t>reserve</w:t>
      </w:r>
      <w:r w:rsidR="00EF1385">
        <w:rPr>
          <w:i/>
          <w:iCs/>
        </w:rPr>
        <w:t xml:space="preserve"> </w:t>
      </w:r>
      <w:r w:rsidR="00E376D6" w:rsidRPr="00E376D6">
        <w:rPr>
          <w:i/>
          <w:iCs/>
        </w:rPr>
        <w:t>these</w:t>
      </w:r>
      <w:r w:rsidR="00EF1385">
        <w:rPr>
          <w:i/>
          <w:iCs/>
        </w:rPr>
        <w:t xml:space="preserve"> </w:t>
      </w:r>
      <w:r w:rsidR="00E376D6" w:rsidRPr="00E376D6">
        <w:rPr>
          <w:i/>
          <w:iCs/>
        </w:rPr>
        <w:t>occupations</w:t>
      </w:r>
      <w:r w:rsidR="00EF1385">
        <w:rPr>
          <w:i/>
          <w:iCs/>
        </w:rPr>
        <w:t xml:space="preserve"> </w:t>
      </w:r>
      <w:r w:rsidR="00E376D6" w:rsidRPr="00E376D6">
        <w:rPr>
          <w:i/>
          <w:iCs/>
        </w:rPr>
        <w:t>for</w:t>
      </w:r>
      <w:r w:rsidR="00EF1385">
        <w:rPr>
          <w:i/>
          <w:iCs/>
        </w:rPr>
        <w:t xml:space="preserve"> </w:t>
      </w:r>
      <w:r w:rsidR="00E376D6" w:rsidRPr="00E376D6">
        <w:rPr>
          <w:i/>
          <w:iCs/>
        </w:rPr>
        <w:t>Canadian-born</w:t>
      </w:r>
      <w:r w:rsidR="00EF1385">
        <w:rPr>
          <w:i/>
          <w:iCs/>
        </w:rPr>
        <w:t xml:space="preserve"> </w:t>
      </w:r>
      <w:r w:rsidR="00E376D6" w:rsidRPr="00E376D6">
        <w:rPr>
          <w:i/>
          <w:iCs/>
        </w:rPr>
        <w:t>and</w:t>
      </w:r>
      <w:r w:rsidR="00EF1385">
        <w:rPr>
          <w:i/>
          <w:iCs/>
        </w:rPr>
        <w:t xml:space="preserve"> </w:t>
      </w:r>
      <w:r w:rsidR="00E376D6" w:rsidRPr="00E376D6">
        <w:rPr>
          <w:i/>
          <w:iCs/>
        </w:rPr>
        <w:t>Canadian-educated</w:t>
      </w:r>
      <w:r w:rsidR="00EF1385">
        <w:rPr>
          <w:i/>
          <w:iCs/>
        </w:rPr>
        <w:t xml:space="preserve"> </w:t>
      </w:r>
      <w:r w:rsidR="00E376D6" w:rsidRPr="00E376D6">
        <w:rPr>
          <w:i/>
          <w:iCs/>
        </w:rPr>
        <w:t>workers</w:t>
      </w:r>
      <w:r w:rsidR="00D06AA3">
        <w:rPr>
          <w:i/>
          <w:iCs/>
        </w:rPr>
        <w:t>”</w:t>
      </w:r>
      <w:r w:rsidR="00EF1385">
        <w:t xml:space="preserve"> </w:t>
      </w:r>
      <w:r w:rsidR="00B86225">
        <w:fldChar w:fldCharType="begin"/>
      </w:r>
      <w:r w:rsidR="00B86225">
        <w:instrText xml:space="preserve"> ADDIN EN.CITE &lt;EndNote&gt;&lt;Cite&gt;&lt;Author&gt;Bauder&lt;/Author&gt;&lt;Year&gt;2003&lt;/Year&gt;&lt;IDText&gt;&amp;quot;Brain Abuse&amp;quot;, or the Devaluation of Immigrant Labour in Canada&lt;/IDText&gt;&lt;Pages&gt;699&lt;/Pages&gt;&lt;DisplayText&gt;(Bauder, 2003, p. 699)&lt;/DisplayText&gt;&lt;record&gt;&lt;isbn&gt;0066-4812&lt;/isbn&gt;&lt;titles&gt;&lt;title&gt;&amp;quot;Brain Abuse&amp;quot;, or the Devaluation of Immigrant Labour in Canada&lt;/title&gt;&lt;secondary-title&gt;Antipode&lt;/secondary-title&gt;&lt;/titles&gt;&lt;pages&gt;699-717&lt;/pages&gt;&lt;number&gt;4&lt;/number&gt;&lt;access-date&gt;2021-04-09T16:09:52&lt;/access-date&gt;&lt;contributors&gt;&lt;authors&gt;&lt;author&gt;Bauder, Harald&lt;/author&gt;&lt;/authors&gt;&lt;/contributors&gt;&lt;added-date format="utc"&gt;1626167364&lt;/added-date&gt;&lt;ref-type name="Journal Article"&gt;17&lt;/ref-type&gt;&lt;dates&gt;&lt;year&gt;2003&lt;/year&gt;&lt;/dates&gt;&lt;rec-number&gt;1568&lt;/rec-number&gt;&lt;publisher&gt;Wiley&lt;/publisher&gt;&lt;last-updated-date format="utc"&gt;1632752697&lt;/last-updated-date&gt;&lt;electronic-resource-num&gt;10.1046/j.1467-8330.2003.00346.x&lt;/electronic-resource-num&gt;&lt;volume&gt;35&lt;/volume&gt;&lt;/record&gt;&lt;/Cite&gt;&lt;/EndNote&gt;</w:instrText>
      </w:r>
      <w:r w:rsidR="00B86225">
        <w:fldChar w:fldCharType="separate"/>
      </w:r>
      <w:r w:rsidR="00B86225">
        <w:rPr>
          <w:noProof/>
        </w:rPr>
        <w:t>(Bauder,</w:t>
      </w:r>
      <w:r w:rsidR="00EF1385">
        <w:rPr>
          <w:noProof/>
        </w:rPr>
        <w:t xml:space="preserve"> </w:t>
      </w:r>
      <w:r w:rsidR="00B86225">
        <w:rPr>
          <w:noProof/>
        </w:rPr>
        <w:t>2003,</w:t>
      </w:r>
      <w:r w:rsidR="00EF1385">
        <w:rPr>
          <w:noProof/>
        </w:rPr>
        <w:t xml:space="preserve"> </w:t>
      </w:r>
      <w:r w:rsidR="00B86225">
        <w:rPr>
          <w:noProof/>
        </w:rPr>
        <w:t>p.</w:t>
      </w:r>
      <w:r w:rsidR="00EF1385">
        <w:rPr>
          <w:noProof/>
        </w:rPr>
        <w:t xml:space="preserve"> </w:t>
      </w:r>
      <w:r w:rsidR="00B86225">
        <w:rPr>
          <w:noProof/>
        </w:rPr>
        <w:t>699)</w:t>
      </w:r>
      <w:r w:rsidR="00B86225">
        <w:fldChar w:fldCharType="end"/>
      </w:r>
      <w:r w:rsidR="00E376D6" w:rsidRPr="00E376D6">
        <w:t>.</w:t>
      </w:r>
      <w:r w:rsidR="00EF1385">
        <w:t xml:space="preserve"> </w:t>
      </w:r>
      <w:r w:rsidR="00BC3552">
        <w:t>Interviewing</w:t>
      </w:r>
      <w:r w:rsidR="00EF1385">
        <w:t xml:space="preserve"> </w:t>
      </w:r>
      <w:r w:rsidR="00BC3552">
        <w:t>migrant</w:t>
      </w:r>
      <w:r w:rsidR="00EF1385">
        <w:t xml:space="preserve"> </w:t>
      </w:r>
      <w:r w:rsidR="00BC3552">
        <w:t>social</w:t>
      </w:r>
      <w:r w:rsidR="00EF1385">
        <w:t xml:space="preserve"> </w:t>
      </w:r>
      <w:r w:rsidR="00BC3552">
        <w:t>workers</w:t>
      </w:r>
      <w:r w:rsidR="00EF1385">
        <w:t xml:space="preserve"> </w:t>
      </w:r>
      <w:r w:rsidR="00BC3552">
        <w:t>in</w:t>
      </w:r>
      <w:r w:rsidR="00EF1385">
        <w:t xml:space="preserve"> </w:t>
      </w:r>
      <w:r w:rsidR="00BC3552">
        <w:t>Canada,</w:t>
      </w:r>
      <w:r w:rsidR="00EF1385">
        <w:t xml:space="preserve"> </w:t>
      </w:r>
      <w:r w:rsidR="00C80B29">
        <w:t>there</w:t>
      </w:r>
      <w:r w:rsidR="00EF1385">
        <w:t xml:space="preserve"> </w:t>
      </w:r>
      <w:r w:rsidR="00C80B29">
        <w:t>was</w:t>
      </w:r>
      <w:r w:rsidR="00EF1385">
        <w:t xml:space="preserve"> </w:t>
      </w:r>
      <w:r w:rsidR="00704BBD">
        <w:rPr>
          <w:i/>
          <w:iCs/>
        </w:rPr>
        <w:t>”a</w:t>
      </w:r>
      <w:r w:rsidR="00EF1385">
        <w:rPr>
          <w:i/>
          <w:iCs/>
        </w:rPr>
        <w:t xml:space="preserve"> </w:t>
      </w:r>
      <w:r w:rsidR="00C80B29" w:rsidRPr="0029026C">
        <w:rPr>
          <w:i/>
          <w:iCs/>
        </w:rPr>
        <w:t>perception</w:t>
      </w:r>
      <w:r w:rsidR="00EF1385">
        <w:rPr>
          <w:i/>
          <w:iCs/>
        </w:rPr>
        <w:t xml:space="preserve"> </w:t>
      </w:r>
      <w:r w:rsidR="00C80B29" w:rsidRPr="0029026C">
        <w:rPr>
          <w:i/>
          <w:iCs/>
        </w:rPr>
        <w:t>that</w:t>
      </w:r>
      <w:r w:rsidR="00EF1385">
        <w:rPr>
          <w:i/>
          <w:iCs/>
        </w:rPr>
        <w:t xml:space="preserve"> </w:t>
      </w:r>
      <w:r w:rsidR="00C80B29" w:rsidRPr="0029026C">
        <w:rPr>
          <w:i/>
          <w:iCs/>
        </w:rPr>
        <w:t>employers</w:t>
      </w:r>
      <w:r w:rsidR="00EF1385">
        <w:rPr>
          <w:i/>
          <w:iCs/>
        </w:rPr>
        <w:t xml:space="preserve"> </w:t>
      </w:r>
      <w:r w:rsidR="00C80B29" w:rsidRPr="0029026C">
        <w:rPr>
          <w:i/>
          <w:iCs/>
        </w:rPr>
        <w:t>do</w:t>
      </w:r>
      <w:r w:rsidR="00EF1385">
        <w:rPr>
          <w:i/>
          <w:iCs/>
        </w:rPr>
        <w:t xml:space="preserve"> </w:t>
      </w:r>
      <w:r w:rsidR="00C80B29" w:rsidRPr="0029026C">
        <w:rPr>
          <w:i/>
          <w:iCs/>
        </w:rPr>
        <w:t>not</w:t>
      </w:r>
      <w:r w:rsidR="00EF1385">
        <w:rPr>
          <w:i/>
          <w:iCs/>
        </w:rPr>
        <w:t xml:space="preserve"> </w:t>
      </w:r>
      <w:r w:rsidR="00C80B29" w:rsidRPr="0029026C">
        <w:rPr>
          <w:i/>
          <w:iCs/>
        </w:rPr>
        <w:t>invite</w:t>
      </w:r>
      <w:r w:rsidR="00EF1385">
        <w:rPr>
          <w:i/>
          <w:iCs/>
        </w:rPr>
        <w:t xml:space="preserve"> </w:t>
      </w:r>
      <w:r w:rsidR="00C80B29" w:rsidRPr="0029026C">
        <w:rPr>
          <w:i/>
          <w:iCs/>
        </w:rPr>
        <w:t>them</w:t>
      </w:r>
      <w:r w:rsidR="00EF1385">
        <w:rPr>
          <w:i/>
          <w:iCs/>
        </w:rPr>
        <w:t xml:space="preserve"> </w:t>
      </w:r>
      <w:r w:rsidR="00C80B29" w:rsidRPr="0029026C">
        <w:rPr>
          <w:i/>
          <w:iCs/>
        </w:rPr>
        <w:t>for</w:t>
      </w:r>
      <w:r w:rsidR="00EF1385">
        <w:rPr>
          <w:i/>
          <w:iCs/>
        </w:rPr>
        <w:t xml:space="preserve"> </w:t>
      </w:r>
      <w:r w:rsidR="00C80B29" w:rsidRPr="0029026C">
        <w:rPr>
          <w:i/>
          <w:iCs/>
        </w:rPr>
        <w:t>job</w:t>
      </w:r>
      <w:r w:rsidR="00EF1385">
        <w:rPr>
          <w:i/>
          <w:iCs/>
        </w:rPr>
        <w:t xml:space="preserve"> </w:t>
      </w:r>
      <w:r w:rsidR="00C80B29" w:rsidRPr="0029026C">
        <w:rPr>
          <w:i/>
          <w:iCs/>
        </w:rPr>
        <w:t>interviews</w:t>
      </w:r>
      <w:r w:rsidR="00EF1385">
        <w:rPr>
          <w:i/>
          <w:iCs/>
        </w:rPr>
        <w:t xml:space="preserve"> </w:t>
      </w:r>
      <w:r w:rsidR="00C80B29" w:rsidRPr="0029026C">
        <w:rPr>
          <w:i/>
          <w:iCs/>
        </w:rPr>
        <w:t>due</w:t>
      </w:r>
      <w:r w:rsidR="00EF1385">
        <w:rPr>
          <w:i/>
          <w:iCs/>
        </w:rPr>
        <w:t xml:space="preserve"> </w:t>
      </w:r>
      <w:r w:rsidR="00C80B29" w:rsidRPr="0029026C">
        <w:rPr>
          <w:i/>
          <w:iCs/>
        </w:rPr>
        <w:t>to</w:t>
      </w:r>
      <w:r w:rsidR="00EF1385">
        <w:rPr>
          <w:i/>
          <w:iCs/>
        </w:rPr>
        <w:t xml:space="preserve"> </w:t>
      </w:r>
      <w:r w:rsidR="00C80B29" w:rsidRPr="0029026C">
        <w:rPr>
          <w:i/>
          <w:iCs/>
        </w:rPr>
        <w:t>issues</w:t>
      </w:r>
      <w:r w:rsidR="00EF1385">
        <w:rPr>
          <w:i/>
          <w:iCs/>
        </w:rPr>
        <w:t xml:space="preserve"> </w:t>
      </w:r>
      <w:r w:rsidR="00C80B29" w:rsidRPr="0029026C">
        <w:rPr>
          <w:i/>
          <w:iCs/>
        </w:rPr>
        <w:t>of</w:t>
      </w:r>
      <w:r w:rsidR="00EF1385">
        <w:rPr>
          <w:i/>
          <w:iCs/>
        </w:rPr>
        <w:t xml:space="preserve"> </w:t>
      </w:r>
      <w:r w:rsidR="00C80B29" w:rsidRPr="0029026C">
        <w:rPr>
          <w:i/>
          <w:iCs/>
        </w:rPr>
        <w:t>stereotyping,</w:t>
      </w:r>
      <w:r w:rsidR="00EF1385">
        <w:rPr>
          <w:i/>
          <w:iCs/>
        </w:rPr>
        <w:t xml:space="preserve"> </w:t>
      </w:r>
      <w:r w:rsidR="00C80B29" w:rsidRPr="0029026C">
        <w:rPr>
          <w:i/>
          <w:iCs/>
        </w:rPr>
        <w:t>prejudice,</w:t>
      </w:r>
      <w:r w:rsidR="00EF1385">
        <w:rPr>
          <w:i/>
          <w:iCs/>
        </w:rPr>
        <w:t xml:space="preserve"> </w:t>
      </w:r>
      <w:r w:rsidR="00C80B29" w:rsidRPr="0029026C">
        <w:rPr>
          <w:i/>
          <w:iCs/>
        </w:rPr>
        <w:t>and</w:t>
      </w:r>
      <w:r w:rsidR="00EF1385">
        <w:rPr>
          <w:i/>
          <w:iCs/>
        </w:rPr>
        <w:t xml:space="preserve"> </w:t>
      </w:r>
      <w:r w:rsidR="00C80B29" w:rsidRPr="0029026C">
        <w:rPr>
          <w:i/>
          <w:iCs/>
        </w:rPr>
        <w:t>discrimination</w:t>
      </w:r>
      <w:r w:rsidR="00704BBD">
        <w:rPr>
          <w:i/>
          <w:iCs/>
        </w:rPr>
        <w:t>”</w:t>
      </w:r>
      <w:r w:rsidR="00EF1385">
        <w:t xml:space="preserve"> </w:t>
      </w:r>
      <w:r w:rsidR="00177F2F">
        <w:fldChar w:fldCharType="begin"/>
      </w:r>
      <w:r w:rsidR="00DE380F">
        <w:instrText xml:space="preserve"> ADDIN EN.CITE &lt;EndNote&gt;&lt;Cite&gt;&lt;Author&gt;Fulton&lt;/Author&gt;&lt;Year&gt;2016&lt;/Year&gt;&lt;IDText&gt;Migrant social workers, foreign credential recognition and securing employment in Canada: A qualitative analysis of pre-employment experiences&lt;/IDText&gt;&lt;Pages&gt;77&lt;/Pages&gt;&lt;DisplayText&gt;(Fulton, Pullen-Sansfaçon, Brown, Éthier, &amp;amp; Graham, 2016, p. 77)&lt;/DisplayText&gt;&lt;record&gt;&lt;isbn&gt;2369-5757&lt;/isbn&gt;&lt;titles&gt;&lt;title&gt;Migrant social workers, foreign credential recognition and securing employment in Canada: A qualitative analysis of pre-employment experiences&lt;/title&gt;&lt;secondary-title&gt;Canadian Social Work Review/Revue Canadienne de Service Social&lt;/secondary-title&gt;&lt;/titles&gt;&lt;pages&gt;65-86&lt;/pages&gt;&lt;number&gt;1&lt;/number&gt;&lt;contributors&gt;&lt;authors&gt;&lt;author&gt;Fulton, Amy&lt;/author&gt;&lt;author&gt;Pullen-Sansfaçon, Annie&lt;/author&gt;&lt;author&gt;Brown, Marion&lt;/author&gt;&lt;author&gt;Éthier, Stephanie&lt;/author&gt;&lt;author&gt;Graham, John&lt;/author&gt;&lt;/authors&gt;&lt;/contributors&gt;&lt;added-date format="utc"&gt;1626167364&lt;/added-date&gt;&lt;ref-type name="Journal Article"&gt;17&lt;/ref-type&gt;&lt;dates&gt;&lt;year&gt;2016&lt;/year&gt;&lt;/dates&gt;&lt;rec-number&gt;1571&lt;/rec-number&gt;&lt;last-updated-date format="utc"&gt;1626167364&lt;/last-updated-date&gt;&lt;volume&gt;33&lt;/volume&gt;&lt;/record&gt;&lt;/Cite&gt;&lt;/EndNote&gt;</w:instrText>
      </w:r>
      <w:r w:rsidR="00177F2F">
        <w:fldChar w:fldCharType="separate"/>
      </w:r>
      <w:r w:rsidR="00DE380F">
        <w:rPr>
          <w:noProof/>
        </w:rPr>
        <w:t>(Fulton,</w:t>
      </w:r>
      <w:r w:rsidR="00EF1385">
        <w:rPr>
          <w:noProof/>
        </w:rPr>
        <w:t xml:space="preserve"> </w:t>
      </w:r>
      <w:r w:rsidR="00DE380F">
        <w:rPr>
          <w:noProof/>
        </w:rPr>
        <w:t>Pullen-Sansfaçon,</w:t>
      </w:r>
      <w:r w:rsidR="00EF1385">
        <w:rPr>
          <w:noProof/>
        </w:rPr>
        <w:t xml:space="preserve"> </w:t>
      </w:r>
      <w:r w:rsidR="00DE380F">
        <w:rPr>
          <w:noProof/>
        </w:rPr>
        <w:t>Brown,</w:t>
      </w:r>
      <w:r w:rsidR="00EF1385">
        <w:rPr>
          <w:noProof/>
        </w:rPr>
        <w:t xml:space="preserve"> </w:t>
      </w:r>
      <w:r w:rsidR="00DE380F">
        <w:rPr>
          <w:noProof/>
        </w:rPr>
        <w:t>Éthier,</w:t>
      </w:r>
      <w:r w:rsidR="00EF1385">
        <w:rPr>
          <w:noProof/>
        </w:rPr>
        <w:t xml:space="preserve"> </w:t>
      </w:r>
      <w:r w:rsidR="00DE380F">
        <w:rPr>
          <w:noProof/>
        </w:rPr>
        <w:t>&amp;</w:t>
      </w:r>
      <w:r w:rsidR="00EF1385">
        <w:rPr>
          <w:noProof/>
        </w:rPr>
        <w:t xml:space="preserve"> </w:t>
      </w:r>
      <w:r w:rsidR="00DE380F">
        <w:rPr>
          <w:noProof/>
        </w:rPr>
        <w:t>Graham,</w:t>
      </w:r>
      <w:r w:rsidR="00EF1385">
        <w:rPr>
          <w:noProof/>
        </w:rPr>
        <w:t xml:space="preserve"> </w:t>
      </w:r>
      <w:r w:rsidR="00DE380F">
        <w:rPr>
          <w:noProof/>
        </w:rPr>
        <w:t>2016,</w:t>
      </w:r>
      <w:r w:rsidR="00EF1385">
        <w:rPr>
          <w:noProof/>
        </w:rPr>
        <w:t xml:space="preserve"> </w:t>
      </w:r>
      <w:r w:rsidR="00DE380F">
        <w:rPr>
          <w:noProof/>
        </w:rPr>
        <w:t>p.</w:t>
      </w:r>
      <w:r w:rsidR="00EF1385">
        <w:rPr>
          <w:noProof/>
        </w:rPr>
        <w:t xml:space="preserve"> </w:t>
      </w:r>
      <w:r w:rsidR="00DE380F">
        <w:rPr>
          <w:noProof/>
        </w:rPr>
        <w:t>77)</w:t>
      </w:r>
      <w:r w:rsidR="00177F2F">
        <w:fldChar w:fldCharType="end"/>
      </w:r>
      <w:r w:rsidR="00BE48A4">
        <w:t>,</w:t>
      </w:r>
      <w:r w:rsidR="00EF1385">
        <w:t xml:space="preserve"> </w:t>
      </w:r>
      <w:r w:rsidR="00BE48A4">
        <w:t>with</w:t>
      </w:r>
      <w:r w:rsidR="00EF1385">
        <w:t xml:space="preserve"> </w:t>
      </w:r>
      <w:r w:rsidR="00BE48A4">
        <w:t>one</w:t>
      </w:r>
      <w:r w:rsidR="00EF1385">
        <w:t xml:space="preserve"> </w:t>
      </w:r>
      <w:r w:rsidR="00BE48A4">
        <w:t>respondent</w:t>
      </w:r>
      <w:r w:rsidR="00EF1385">
        <w:t xml:space="preserve"> </w:t>
      </w:r>
      <w:r w:rsidR="00BE48A4">
        <w:t>saying</w:t>
      </w:r>
      <w:r w:rsidR="00EF1385">
        <w:t xml:space="preserve"> </w:t>
      </w:r>
      <w:r w:rsidR="00BE48A4">
        <w:rPr>
          <w:i/>
          <w:iCs/>
        </w:rPr>
        <w:t>”</w:t>
      </w:r>
      <w:r w:rsidR="00B21BB8">
        <w:rPr>
          <w:i/>
          <w:iCs/>
        </w:rPr>
        <w:t>T</w:t>
      </w:r>
      <w:r w:rsidR="00177F2F" w:rsidRPr="00C616BE">
        <w:rPr>
          <w:i/>
          <w:iCs/>
        </w:rPr>
        <w:t>he</w:t>
      </w:r>
      <w:r w:rsidR="00EF1385">
        <w:rPr>
          <w:i/>
          <w:iCs/>
        </w:rPr>
        <w:t xml:space="preserve"> </w:t>
      </w:r>
      <w:r w:rsidR="00177F2F" w:rsidRPr="00C616BE">
        <w:rPr>
          <w:i/>
          <w:iCs/>
        </w:rPr>
        <w:t>man</w:t>
      </w:r>
      <w:r w:rsidR="00EF1385">
        <w:rPr>
          <w:i/>
          <w:iCs/>
        </w:rPr>
        <w:t xml:space="preserve"> </w:t>
      </w:r>
      <w:r w:rsidR="00177F2F" w:rsidRPr="00C616BE">
        <w:rPr>
          <w:i/>
          <w:iCs/>
        </w:rPr>
        <w:t>[who</w:t>
      </w:r>
      <w:r w:rsidR="00EF1385">
        <w:rPr>
          <w:i/>
          <w:iCs/>
        </w:rPr>
        <w:t xml:space="preserve"> </w:t>
      </w:r>
      <w:r w:rsidR="00177F2F" w:rsidRPr="00C616BE">
        <w:rPr>
          <w:i/>
          <w:iCs/>
        </w:rPr>
        <w:t>interviewed</w:t>
      </w:r>
      <w:r w:rsidR="00EF1385">
        <w:rPr>
          <w:i/>
          <w:iCs/>
        </w:rPr>
        <w:t xml:space="preserve"> </w:t>
      </w:r>
      <w:r w:rsidR="00177F2F" w:rsidRPr="00C616BE">
        <w:rPr>
          <w:i/>
          <w:iCs/>
        </w:rPr>
        <w:t>me]</w:t>
      </w:r>
      <w:r w:rsidR="00EF1385">
        <w:rPr>
          <w:i/>
          <w:iCs/>
        </w:rPr>
        <w:t xml:space="preserve"> </w:t>
      </w:r>
      <w:r w:rsidR="00177F2F" w:rsidRPr="00C616BE">
        <w:rPr>
          <w:i/>
          <w:iCs/>
        </w:rPr>
        <w:t>said</w:t>
      </w:r>
      <w:r w:rsidR="00EF1385">
        <w:rPr>
          <w:i/>
          <w:iCs/>
        </w:rPr>
        <w:t xml:space="preserve"> </w:t>
      </w:r>
      <w:r w:rsidR="00177F2F" w:rsidRPr="00C616BE">
        <w:rPr>
          <w:i/>
          <w:iCs/>
        </w:rPr>
        <w:t>that</w:t>
      </w:r>
      <w:r w:rsidR="00EF1385">
        <w:rPr>
          <w:i/>
          <w:iCs/>
        </w:rPr>
        <w:t xml:space="preserve"> </w:t>
      </w:r>
      <w:r w:rsidR="00177F2F" w:rsidRPr="00C616BE">
        <w:rPr>
          <w:i/>
          <w:iCs/>
        </w:rPr>
        <w:t>[my</w:t>
      </w:r>
      <w:r w:rsidR="00EF1385">
        <w:rPr>
          <w:i/>
          <w:iCs/>
        </w:rPr>
        <w:t xml:space="preserve"> </w:t>
      </w:r>
      <w:r w:rsidR="00177F2F" w:rsidRPr="00C616BE">
        <w:rPr>
          <w:i/>
          <w:iCs/>
        </w:rPr>
        <w:t>resume]</w:t>
      </w:r>
      <w:r w:rsidR="00EF1385">
        <w:rPr>
          <w:i/>
          <w:iCs/>
        </w:rPr>
        <w:t xml:space="preserve"> </w:t>
      </w:r>
      <w:r w:rsidR="00177F2F" w:rsidRPr="00C616BE">
        <w:rPr>
          <w:i/>
          <w:iCs/>
        </w:rPr>
        <w:t>is</w:t>
      </w:r>
      <w:r w:rsidR="00EF1385">
        <w:rPr>
          <w:i/>
          <w:iCs/>
        </w:rPr>
        <w:t xml:space="preserve"> </w:t>
      </w:r>
      <w:r w:rsidR="00177F2F" w:rsidRPr="00C616BE">
        <w:rPr>
          <w:i/>
          <w:iCs/>
        </w:rPr>
        <w:t>excellent</w:t>
      </w:r>
      <w:r w:rsidR="00EF1385">
        <w:rPr>
          <w:i/>
          <w:iCs/>
        </w:rPr>
        <w:t xml:space="preserve"> </w:t>
      </w:r>
      <w:r w:rsidR="00177F2F" w:rsidRPr="00C616BE">
        <w:rPr>
          <w:i/>
          <w:iCs/>
        </w:rPr>
        <w:t>and</w:t>
      </w:r>
      <w:r w:rsidR="00EF1385">
        <w:rPr>
          <w:i/>
          <w:iCs/>
        </w:rPr>
        <w:t xml:space="preserve"> </w:t>
      </w:r>
      <w:r w:rsidR="00177F2F" w:rsidRPr="00C616BE">
        <w:rPr>
          <w:i/>
          <w:iCs/>
        </w:rPr>
        <w:t>the</w:t>
      </w:r>
      <w:r w:rsidR="00EF1385">
        <w:rPr>
          <w:i/>
          <w:iCs/>
        </w:rPr>
        <w:t xml:space="preserve"> </w:t>
      </w:r>
      <w:r w:rsidR="00177F2F" w:rsidRPr="00C616BE">
        <w:rPr>
          <w:i/>
          <w:iCs/>
        </w:rPr>
        <w:t>only</w:t>
      </w:r>
      <w:r w:rsidR="00EF1385">
        <w:rPr>
          <w:i/>
          <w:iCs/>
        </w:rPr>
        <w:t xml:space="preserve"> </w:t>
      </w:r>
      <w:r w:rsidR="00177F2F" w:rsidRPr="00C616BE">
        <w:rPr>
          <w:i/>
          <w:iCs/>
        </w:rPr>
        <w:t>thing</w:t>
      </w:r>
      <w:r w:rsidR="00EF1385">
        <w:rPr>
          <w:i/>
          <w:iCs/>
        </w:rPr>
        <w:t xml:space="preserve"> </w:t>
      </w:r>
      <w:r w:rsidR="00177F2F" w:rsidRPr="00C616BE">
        <w:rPr>
          <w:i/>
          <w:iCs/>
        </w:rPr>
        <w:t>I</w:t>
      </w:r>
      <w:r w:rsidR="00EF1385">
        <w:rPr>
          <w:i/>
          <w:iCs/>
        </w:rPr>
        <w:t xml:space="preserve"> </w:t>
      </w:r>
      <w:r w:rsidR="00177F2F" w:rsidRPr="00C616BE">
        <w:rPr>
          <w:i/>
          <w:iCs/>
        </w:rPr>
        <w:t>needed</w:t>
      </w:r>
      <w:r w:rsidR="00EF1385">
        <w:rPr>
          <w:i/>
          <w:iCs/>
        </w:rPr>
        <w:t xml:space="preserve"> </w:t>
      </w:r>
      <w:r w:rsidR="00177F2F" w:rsidRPr="00C616BE">
        <w:rPr>
          <w:i/>
          <w:iCs/>
        </w:rPr>
        <w:t>was</w:t>
      </w:r>
      <w:r w:rsidR="00EF1385">
        <w:rPr>
          <w:i/>
          <w:iCs/>
        </w:rPr>
        <w:t xml:space="preserve"> </w:t>
      </w:r>
      <w:r w:rsidR="00177F2F" w:rsidRPr="00C616BE">
        <w:rPr>
          <w:i/>
          <w:iCs/>
        </w:rPr>
        <w:t>to</w:t>
      </w:r>
      <w:r w:rsidR="00EF1385">
        <w:rPr>
          <w:i/>
          <w:iCs/>
        </w:rPr>
        <w:t xml:space="preserve"> </w:t>
      </w:r>
      <w:r w:rsidR="00177F2F" w:rsidRPr="00C616BE">
        <w:rPr>
          <w:i/>
          <w:iCs/>
        </w:rPr>
        <w:t>understand</w:t>
      </w:r>
      <w:r w:rsidR="00EF1385">
        <w:rPr>
          <w:i/>
          <w:iCs/>
        </w:rPr>
        <w:t xml:space="preserve"> </w:t>
      </w:r>
      <w:r w:rsidR="00177F2F" w:rsidRPr="00C616BE">
        <w:rPr>
          <w:i/>
          <w:iCs/>
        </w:rPr>
        <w:t>a</w:t>
      </w:r>
      <w:r w:rsidR="00EF1385">
        <w:rPr>
          <w:i/>
          <w:iCs/>
        </w:rPr>
        <w:t xml:space="preserve"> </w:t>
      </w:r>
      <w:r w:rsidR="00177F2F" w:rsidRPr="00C616BE">
        <w:rPr>
          <w:i/>
          <w:iCs/>
        </w:rPr>
        <w:t>little</w:t>
      </w:r>
      <w:r w:rsidR="00EF1385">
        <w:rPr>
          <w:i/>
          <w:iCs/>
        </w:rPr>
        <w:t xml:space="preserve"> </w:t>
      </w:r>
      <w:r w:rsidR="00177F2F" w:rsidRPr="00C616BE">
        <w:rPr>
          <w:i/>
          <w:iCs/>
        </w:rPr>
        <w:t>bit</w:t>
      </w:r>
      <w:r w:rsidR="00EF1385">
        <w:rPr>
          <w:i/>
          <w:iCs/>
        </w:rPr>
        <w:t xml:space="preserve"> </w:t>
      </w:r>
      <w:r w:rsidR="00177F2F" w:rsidRPr="00C616BE">
        <w:rPr>
          <w:i/>
          <w:iCs/>
        </w:rPr>
        <w:t>more</w:t>
      </w:r>
      <w:r w:rsidR="00EF1385">
        <w:rPr>
          <w:i/>
          <w:iCs/>
        </w:rPr>
        <w:t xml:space="preserve"> </w:t>
      </w:r>
      <w:r w:rsidR="00177F2F" w:rsidRPr="00C616BE">
        <w:rPr>
          <w:i/>
          <w:iCs/>
        </w:rPr>
        <w:t>about</w:t>
      </w:r>
      <w:r w:rsidR="00EF1385">
        <w:rPr>
          <w:i/>
          <w:iCs/>
        </w:rPr>
        <w:t xml:space="preserve"> </w:t>
      </w:r>
      <w:r w:rsidR="00177F2F" w:rsidRPr="00C616BE">
        <w:rPr>
          <w:i/>
          <w:iCs/>
        </w:rPr>
        <w:t>how</w:t>
      </w:r>
      <w:r w:rsidR="00EF1385">
        <w:rPr>
          <w:i/>
          <w:iCs/>
        </w:rPr>
        <w:t xml:space="preserve"> </w:t>
      </w:r>
      <w:r w:rsidR="00177F2F" w:rsidRPr="00C616BE">
        <w:rPr>
          <w:i/>
          <w:iCs/>
        </w:rPr>
        <w:t>the</w:t>
      </w:r>
      <w:r w:rsidR="00EF1385">
        <w:rPr>
          <w:i/>
          <w:iCs/>
        </w:rPr>
        <w:t xml:space="preserve"> </w:t>
      </w:r>
      <w:r w:rsidR="00177F2F" w:rsidRPr="00C616BE">
        <w:rPr>
          <w:i/>
          <w:iCs/>
        </w:rPr>
        <w:t>system</w:t>
      </w:r>
      <w:r w:rsidR="00EF1385">
        <w:rPr>
          <w:i/>
          <w:iCs/>
        </w:rPr>
        <w:t xml:space="preserve"> </w:t>
      </w:r>
      <w:r w:rsidR="00177F2F" w:rsidRPr="00C616BE">
        <w:rPr>
          <w:i/>
          <w:iCs/>
        </w:rPr>
        <w:t>works…</w:t>
      </w:r>
      <w:r w:rsidR="00B21BB8">
        <w:rPr>
          <w:i/>
          <w:iCs/>
        </w:rPr>
        <w:t>”</w:t>
      </w:r>
      <w:r w:rsidR="00C42FE1">
        <w:t>.</w:t>
      </w:r>
      <w:r w:rsidR="00EF1385">
        <w:t xml:space="preserve"> </w:t>
      </w:r>
      <w:r w:rsidR="002E0642">
        <w:t>Knowledge</w:t>
      </w:r>
      <w:r w:rsidR="00EF1385">
        <w:t xml:space="preserve"> </w:t>
      </w:r>
      <w:r w:rsidR="002E0642">
        <w:t>of</w:t>
      </w:r>
      <w:r w:rsidR="00EF1385">
        <w:t xml:space="preserve"> </w:t>
      </w:r>
      <w:r w:rsidR="002E0642">
        <w:t>institutional</w:t>
      </w:r>
      <w:r w:rsidR="00EF1385">
        <w:t xml:space="preserve"> </w:t>
      </w:r>
      <w:r w:rsidR="002E0642">
        <w:t>norms,</w:t>
      </w:r>
      <w:r w:rsidR="00EF1385">
        <w:t xml:space="preserve"> </w:t>
      </w:r>
      <w:r w:rsidR="002E0642" w:rsidRPr="00986FFF">
        <w:t>work</w:t>
      </w:r>
      <w:r w:rsidR="00EF1385">
        <w:t xml:space="preserve"> </w:t>
      </w:r>
      <w:r w:rsidR="002E0642" w:rsidRPr="00986FFF">
        <w:t>requirements</w:t>
      </w:r>
      <w:r w:rsidR="00EF1385">
        <w:t xml:space="preserve"> </w:t>
      </w:r>
      <w:r w:rsidR="002E0642" w:rsidRPr="00986FFF">
        <w:t>and</w:t>
      </w:r>
      <w:r w:rsidR="00EF1385">
        <w:t xml:space="preserve"> </w:t>
      </w:r>
      <w:r w:rsidR="00733577">
        <w:t>workplace</w:t>
      </w:r>
      <w:r w:rsidR="00EF1385">
        <w:t xml:space="preserve"> </w:t>
      </w:r>
      <w:r w:rsidR="00733577">
        <w:t>culture</w:t>
      </w:r>
      <w:r w:rsidR="00EF1385">
        <w:t xml:space="preserve"> </w:t>
      </w:r>
      <w:r w:rsidR="00733577">
        <w:fldChar w:fldCharType="begin"/>
      </w:r>
      <w:r w:rsidR="00DE380F">
        <w:instrText xml:space="preserve"> ADDIN EN.CITE &lt;EndNote&gt;&lt;Cite&gt;&lt;Author&gt;van Riemsdijk&lt;/Author&gt;&lt;Year&gt;2021&lt;/Year&gt;&lt;IDText&gt;Introduction “Labour market integration of highly skilled refugees in Sweden, Germany and the Netherlands”&lt;/IDText&gt;&lt;DisplayText&gt;(van Riemsdijk &amp;amp; Axelsson, 2021)&lt;/DisplayText&gt;&lt;record&gt;&lt;dates&gt;&lt;pub-dates&gt;&lt;date&gt;2021/08/01&lt;/date&gt;&lt;/pub-dates&gt;&lt;year&gt;2021&lt;/year&gt;&lt;/dates&gt;&lt;urls&gt;&lt;related-urls&gt;&lt;url&gt;https://doi.org/10.1111/imig.12883&lt;/url&gt;&lt;/related-urls&gt;&lt;/urls&gt;&lt;isbn&gt;0020-7985&lt;/isbn&gt;&lt;work-type&gt;https://doi.org/10.1111/imig.12883&lt;/work-type&gt;&lt;titles&gt;&lt;title&gt;Introduction “Labour market integration of highly skilled refugees in Sweden, Germany and the Netherlands”&lt;/title&gt;&lt;secondary-title&gt;International Migration&lt;/secondary-title&gt;&lt;/titles&gt;&lt;pages&gt;3-12&lt;/pages&gt;&lt;number&gt;4&lt;/number&gt;&lt;access-date&gt;2022/11/25&lt;/access-date&gt;&lt;contributors&gt;&lt;authors&gt;&lt;author&gt;van Riemsdijk, Micheline&lt;/author&gt;&lt;author&gt;Axelsson, Linn&lt;/author&gt;&lt;/authors&gt;&lt;/contributors&gt;&lt;added-date format="utc"&gt;1669375293&lt;/added-date&gt;&lt;ref-type name="Journal Article"&gt;17&lt;/ref-type&gt;&lt;rec-number&gt;1658&lt;/rec-number&gt;&lt;publisher&gt;John Wiley &amp;amp; Sons, Ltd&lt;/publisher&gt;&lt;last-updated-date format="utc"&gt;1669375293&lt;/last-updated-date&gt;&lt;electronic-resource-num&gt;https://doi.org/10.1111/imig.12883&lt;/electronic-resource-num&gt;&lt;volume&gt;59&lt;/volume&gt;&lt;/record&gt;&lt;/Cite&gt;&lt;/EndNote&gt;</w:instrText>
      </w:r>
      <w:r w:rsidR="00733577">
        <w:fldChar w:fldCharType="separate"/>
      </w:r>
      <w:r w:rsidR="00DE380F">
        <w:rPr>
          <w:noProof/>
        </w:rPr>
        <w:t>(van</w:t>
      </w:r>
      <w:r w:rsidR="00EF1385">
        <w:rPr>
          <w:noProof/>
        </w:rPr>
        <w:t xml:space="preserve"> </w:t>
      </w:r>
      <w:r w:rsidR="00DE380F">
        <w:rPr>
          <w:noProof/>
        </w:rPr>
        <w:t>Riemsdijk</w:t>
      </w:r>
      <w:r w:rsidR="00EF1385">
        <w:rPr>
          <w:noProof/>
        </w:rPr>
        <w:t xml:space="preserve"> </w:t>
      </w:r>
      <w:r w:rsidR="00DE380F">
        <w:rPr>
          <w:noProof/>
        </w:rPr>
        <w:t>&amp;</w:t>
      </w:r>
      <w:r w:rsidR="00EF1385">
        <w:rPr>
          <w:noProof/>
        </w:rPr>
        <w:t xml:space="preserve"> </w:t>
      </w:r>
      <w:r w:rsidR="00DE380F">
        <w:rPr>
          <w:noProof/>
        </w:rPr>
        <w:t>Axelsson,</w:t>
      </w:r>
      <w:r w:rsidR="00EF1385">
        <w:rPr>
          <w:noProof/>
        </w:rPr>
        <w:t xml:space="preserve"> </w:t>
      </w:r>
      <w:r w:rsidR="00DE380F">
        <w:rPr>
          <w:noProof/>
        </w:rPr>
        <w:t>2021)</w:t>
      </w:r>
      <w:r w:rsidR="00733577">
        <w:fldChar w:fldCharType="end"/>
      </w:r>
      <w:r w:rsidR="00733577">
        <w:t>,</w:t>
      </w:r>
      <w:r w:rsidR="00EF1385">
        <w:t xml:space="preserve"> </w:t>
      </w:r>
      <w:r w:rsidR="002E0642">
        <w:t>the</w:t>
      </w:r>
      <w:r w:rsidR="00EF1385">
        <w:t xml:space="preserve"> </w:t>
      </w:r>
      <w:r w:rsidR="002E0642">
        <w:t>importance</w:t>
      </w:r>
      <w:r w:rsidR="00EF1385">
        <w:t xml:space="preserve"> </w:t>
      </w:r>
      <w:r w:rsidR="002E0642">
        <w:t>of</w:t>
      </w:r>
      <w:r w:rsidR="00EF1385">
        <w:t xml:space="preserve"> </w:t>
      </w:r>
      <w:r w:rsidR="002E0642">
        <w:t>high</w:t>
      </w:r>
      <w:r w:rsidR="00EF1385">
        <w:t xml:space="preserve"> </w:t>
      </w:r>
      <w:r w:rsidR="002E0642">
        <w:t>quality</w:t>
      </w:r>
      <w:r w:rsidR="00EF1385">
        <w:t xml:space="preserve"> </w:t>
      </w:r>
      <w:r w:rsidR="002E0642" w:rsidRPr="00986FFF">
        <w:t>job-search</w:t>
      </w:r>
      <w:r w:rsidR="00EF1385">
        <w:t xml:space="preserve"> </w:t>
      </w:r>
      <w:r w:rsidR="002E0642" w:rsidRPr="00986FFF">
        <w:t>and</w:t>
      </w:r>
      <w:r w:rsidR="00EF1385">
        <w:t xml:space="preserve"> </w:t>
      </w:r>
      <w:r w:rsidR="002E0642" w:rsidRPr="00986FFF">
        <w:t>re-employment</w:t>
      </w:r>
      <w:r w:rsidR="00EF1385">
        <w:t xml:space="preserve"> </w:t>
      </w:r>
      <w:r w:rsidR="002E0642" w:rsidRPr="00986FFF">
        <w:t>processes</w:t>
      </w:r>
      <w:r w:rsidR="00EF1385">
        <w:t xml:space="preserve"> </w:t>
      </w:r>
      <w:r w:rsidR="002E0642">
        <w:t>are</w:t>
      </w:r>
      <w:r w:rsidR="00EF1385">
        <w:t xml:space="preserve"> </w:t>
      </w:r>
      <w:r w:rsidR="002E0642">
        <w:t>important</w:t>
      </w:r>
      <w:r w:rsidR="00EF1385">
        <w:t xml:space="preserve"> </w:t>
      </w:r>
      <w:r w:rsidR="002E0642">
        <w:t>if</w:t>
      </w:r>
      <w:r w:rsidR="00EF1385">
        <w:t xml:space="preserve"> </w:t>
      </w:r>
      <w:r w:rsidR="002E0642">
        <w:t>refugees</w:t>
      </w:r>
      <w:r w:rsidR="00EF1385">
        <w:t xml:space="preserve"> </w:t>
      </w:r>
      <w:r w:rsidR="002E0642">
        <w:t>are</w:t>
      </w:r>
      <w:r w:rsidR="00EF1385">
        <w:t xml:space="preserve"> </w:t>
      </w:r>
      <w:r w:rsidR="002E0642">
        <w:t>not</w:t>
      </w:r>
      <w:r w:rsidR="00EF1385">
        <w:t xml:space="preserve"> </w:t>
      </w:r>
      <w:r w:rsidR="002E0642">
        <w:t>to</w:t>
      </w:r>
      <w:r w:rsidR="00EF1385">
        <w:t xml:space="preserve"> </w:t>
      </w:r>
      <w:r w:rsidR="002E0642">
        <w:t>miss</w:t>
      </w:r>
      <w:r w:rsidR="00EF1385">
        <w:t xml:space="preserve"> </w:t>
      </w:r>
      <w:r w:rsidR="002E0642">
        <w:t>opportunities</w:t>
      </w:r>
      <w:r w:rsidR="00EF1385">
        <w:t xml:space="preserve"> </w:t>
      </w:r>
      <w:r w:rsidR="002E0642">
        <w:t>or</w:t>
      </w:r>
      <w:r w:rsidR="00EF1385">
        <w:t xml:space="preserve"> </w:t>
      </w:r>
      <w:r w:rsidR="002E0642">
        <w:t>waste</w:t>
      </w:r>
      <w:r w:rsidR="00EF1385">
        <w:t xml:space="preserve"> </w:t>
      </w:r>
      <w:r w:rsidR="002E0642">
        <w:t>time</w:t>
      </w:r>
      <w:r w:rsidR="00EF1385">
        <w:t xml:space="preserve"> </w:t>
      </w:r>
      <w:r w:rsidR="002E0642">
        <w:t>in</w:t>
      </w:r>
      <w:r w:rsidR="00EF1385">
        <w:t xml:space="preserve"> </w:t>
      </w:r>
      <w:r w:rsidR="002E0642">
        <w:t>rebuilding</w:t>
      </w:r>
      <w:r w:rsidR="00EF1385">
        <w:t xml:space="preserve"> </w:t>
      </w:r>
      <w:r w:rsidR="002E0642">
        <w:t>their</w:t>
      </w:r>
      <w:r w:rsidR="00EF1385">
        <w:t xml:space="preserve"> </w:t>
      </w:r>
      <w:r w:rsidR="002E0642">
        <w:t>careers</w:t>
      </w:r>
      <w:r w:rsidR="008110EB">
        <w:t>,</w:t>
      </w:r>
      <w:r w:rsidR="00EF1385">
        <w:t xml:space="preserve"> </w:t>
      </w:r>
      <w:r w:rsidR="008110EB">
        <w:lastRenderedPageBreak/>
        <w:t>which</w:t>
      </w:r>
      <w:r w:rsidR="00EF1385">
        <w:t xml:space="preserve"> </w:t>
      </w:r>
      <w:r w:rsidR="008110EB">
        <w:t>can</w:t>
      </w:r>
      <w:r w:rsidR="00EF1385">
        <w:t xml:space="preserve"> </w:t>
      </w:r>
      <w:r w:rsidR="008110EB">
        <w:t>often</w:t>
      </w:r>
      <w:r w:rsidR="00EF1385">
        <w:t xml:space="preserve"> </w:t>
      </w:r>
      <w:r w:rsidR="008110EB">
        <w:t>render</w:t>
      </w:r>
      <w:r w:rsidR="00EF1385">
        <w:t xml:space="preserve"> </w:t>
      </w:r>
      <w:r w:rsidR="008110EB">
        <w:t>their</w:t>
      </w:r>
      <w:r w:rsidR="00EF1385">
        <w:t xml:space="preserve"> </w:t>
      </w:r>
      <w:r w:rsidR="008110EB">
        <w:t>skills</w:t>
      </w:r>
      <w:r w:rsidR="00EF1385">
        <w:t xml:space="preserve"> </w:t>
      </w:r>
      <w:r w:rsidR="008110EB">
        <w:t>obsolete</w:t>
      </w:r>
      <w:r w:rsidR="00EF1385">
        <w:t xml:space="preserve"> </w:t>
      </w:r>
      <w:r w:rsidR="002E0642">
        <w:fldChar w:fldCharType="begin"/>
      </w:r>
      <w:r w:rsidR="00DE380F">
        <w:instrText xml:space="preserve"> ADDIN EN.CITE &lt;EndNote&gt;&lt;Cite&gt;&lt;Author&gt;Wehrle&lt;/Author&gt;&lt;Year&gt;2019&lt;/Year&gt;&lt;IDText&gt;Putting career construction into context: Career adaptability among refugees&lt;/IDText&gt;&lt;DisplayText&gt;(Wehrle, Kira, &amp;amp; Klehe, 2019)&lt;/DisplayText&gt;&lt;record&gt;&lt;dates&gt;&lt;pub-dates&gt;&lt;date&gt;2019/04/01/&lt;/date&gt;&lt;/pub-dates&gt;&lt;year&gt;2019&lt;/year&gt;&lt;/dates&gt;&lt;keywords&gt;&lt;keyword&gt;Careers&lt;/keyword&gt;&lt;keyword&gt;Career adaptability&lt;/keyword&gt;&lt;keyword&gt;Career construction&lt;/keyword&gt;&lt;keyword&gt;Coping&lt;/keyword&gt;&lt;keyword&gt;Refugees&lt;/keyword&gt;&lt;/keywords&gt;&lt;urls&gt;&lt;related-urls&gt;&lt;url&gt;https://www.sciencedirect.com/science/article/pii/S0001879118300915&lt;/url&gt;&lt;/related-urls&gt;&lt;/urls&gt;&lt;isbn&gt;0001-8791&lt;/isbn&gt;&lt;titles&gt;&lt;title&gt;Putting career construction into context: Career adaptability among refugees&lt;/title&gt;&lt;secondary-title&gt;Journal of Vocational Behavior&lt;/secondary-title&gt;&lt;/titles&gt;&lt;pages&gt;107-124&lt;/pages&gt;&lt;contributors&gt;&lt;authors&gt;&lt;author&gt;Wehrle, Katja&lt;/author&gt;&lt;author&gt;Kira, Mari&lt;/author&gt;&lt;author&gt;Klehe, Ute-Christine&lt;/author&gt;&lt;/authors&gt;&lt;/contributors&gt;&lt;added-date format="utc"&gt;1658218872&lt;/added-date&gt;&lt;ref-type name="Journal Article"&gt;17&lt;/ref-type&gt;&lt;rec-number&gt;1635&lt;/rec-number&gt;&lt;last-updated-date format="utc"&gt;1658218888&lt;/last-updated-date&gt;&lt;electronic-resource-num&gt;https://doi.org/10.1016/j.jvb.2018.08.007&lt;/electronic-resource-num&gt;&lt;volume&gt;111&lt;/volume&gt;&lt;/record&gt;&lt;/Cite&gt;&lt;/EndNote&gt;</w:instrText>
      </w:r>
      <w:r w:rsidR="002E0642">
        <w:fldChar w:fldCharType="separate"/>
      </w:r>
      <w:r w:rsidR="00DE380F">
        <w:rPr>
          <w:noProof/>
        </w:rPr>
        <w:t>(Wehrle,</w:t>
      </w:r>
      <w:r w:rsidR="00EF1385">
        <w:rPr>
          <w:noProof/>
        </w:rPr>
        <w:t xml:space="preserve"> </w:t>
      </w:r>
      <w:r w:rsidR="00DE380F">
        <w:rPr>
          <w:noProof/>
        </w:rPr>
        <w:t>Kira,</w:t>
      </w:r>
      <w:r w:rsidR="00EF1385">
        <w:rPr>
          <w:noProof/>
        </w:rPr>
        <w:t xml:space="preserve"> </w:t>
      </w:r>
      <w:r w:rsidR="00DE380F">
        <w:rPr>
          <w:noProof/>
        </w:rPr>
        <w:t>&amp;</w:t>
      </w:r>
      <w:r w:rsidR="00EF1385">
        <w:rPr>
          <w:noProof/>
        </w:rPr>
        <w:t xml:space="preserve"> </w:t>
      </w:r>
      <w:r w:rsidR="00DE380F">
        <w:rPr>
          <w:noProof/>
        </w:rPr>
        <w:t>Klehe,</w:t>
      </w:r>
      <w:r w:rsidR="00EF1385">
        <w:rPr>
          <w:noProof/>
        </w:rPr>
        <w:t xml:space="preserve"> </w:t>
      </w:r>
      <w:r w:rsidR="00DE380F">
        <w:rPr>
          <w:noProof/>
        </w:rPr>
        <w:t>2019)</w:t>
      </w:r>
      <w:r w:rsidR="002E0642">
        <w:fldChar w:fldCharType="end"/>
      </w:r>
      <w:r w:rsidR="008110EB">
        <w:t>.</w:t>
      </w:r>
      <w:r w:rsidR="00EF1385">
        <w:t xml:space="preserve"> </w:t>
      </w:r>
      <w:r w:rsidR="00C176B9">
        <w:t>Working</w:t>
      </w:r>
      <w:r w:rsidR="00EF1385">
        <w:t xml:space="preserve"> </w:t>
      </w:r>
      <w:r w:rsidR="00C176B9">
        <w:t>with</w:t>
      </w:r>
      <w:r w:rsidR="00EF1385">
        <w:t xml:space="preserve"> </w:t>
      </w:r>
      <w:r w:rsidR="00C176B9">
        <w:t>Syrian</w:t>
      </w:r>
      <w:r w:rsidR="00EF1385">
        <w:t xml:space="preserve"> </w:t>
      </w:r>
      <w:r w:rsidR="00C176B9">
        <w:t>refugees</w:t>
      </w:r>
      <w:r w:rsidR="00EF1385">
        <w:t xml:space="preserve"> </w:t>
      </w:r>
      <w:r w:rsidR="00C176B9">
        <w:t>in</w:t>
      </w:r>
      <w:r w:rsidR="00EF1385">
        <w:t xml:space="preserve"> </w:t>
      </w:r>
      <w:r w:rsidR="00C176B9">
        <w:t>Switzerland,</w:t>
      </w:r>
      <w:r w:rsidR="00EF1385">
        <w:t xml:space="preserve"> </w:t>
      </w:r>
      <w:r w:rsidR="00503D6A">
        <w:t>“</w:t>
      </w:r>
      <w:r w:rsidR="00503D6A" w:rsidRPr="00703084">
        <w:rPr>
          <w:i/>
          <w:iCs/>
        </w:rPr>
        <w:t>Better</w:t>
      </w:r>
      <w:r w:rsidR="00EF1385">
        <w:rPr>
          <w:i/>
          <w:iCs/>
        </w:rPr>
        <w:t xml:space="preserve"> </w:t>
      </w:r>
      <w:r w:rsidR="00503D6A" w:rsidRPr="00703084">
        <w:rPr>
          <w:i/>
          <w:iCs/>
        </w:rPr>
        <w:t>access</w:t>
      </w:r>
      <w:r w:rsidR="00EF1385">
        <w:rPr>
          <w:i/>
          <w:iCs/>
        </w:rPr>
        <w:t xml:space="preserve"> </w:t>
      </w:r>
      <w:r w:rsidR="00503D6A" w:rsidRPr="00703084">
        <w:rPr>
          <w:i/>
          <w:iCs/>
        </w:rPr>
        <w:t>to</w:t>
      </w:r>
      <w:r w:rsidR="00EF1385">
        <w:rPr>
          <w:i/>
          <w:iCs/>
        </w:rPr>
        <w:t xml:space="preserve"> </w:t>
      </w:r>
      <w:r w:rsidR="00503D6A" w:rsidRPr="00703084">
        <w:rPr>
          <w:i/>
          <w:iCs/>
        </w:rPr>
        <w:t>information</w:t>
      </w:r>
      <w:r w:rsidR="00EF1385">
        <w:rPr>
          <w:i/>
          <w:iCs/>
        </w:rPr>
        <w:t xml:space="preserve"> </w:t>
      </w:r>
      <w:r w:rsidR="00503D6A" w:rsidRPr="00703084">
        <w:rPr>
          <w:i/>
          <w:iCs/>
        </w:rPr>
        <w:t>concerning</w:t>
      </w:r>
      <w:r w:rsidR="00EF1385">
        <w:rPr>
          <w:i/>
          <w:iCs/>
        </w:rPr>
        <w:t xml:space="preserve"> </w:t>
      </w:r>
      <w:r w:rsidR="00503D6A" w:rsidRPr="00703084">
        <w:rPr>
          <w:i/>
          <w:iCs/>
        </w:rPr>
        <w:t>possible</w:t>
      </w:r>
      <w:r w:rsidR="00EF1385">
        <w:rPr>
          <w:i/>
          <w:iCs/>
        </w:rPr>
        <w:t xml:space="preserve"> </w:t>
      </w:r>
      <w:r w:rsidR="00503D6A" w:rsidRPr="00703084">
        <w:rPr>
          <w:i/>
          <w:iCs/>
        </w:rPr>
        <w:t>pathways</w:t>
      </w:r>
      <w:r w:rsidR="00EF1385">
        <w:rPr>
          <w:i/>
          <w:iCs/>
        </w:rPr>
        <w:t xml:space="preserve"> </w:t>
      </w:r>
      <w:r w:rsidR="00503D6A" w:rsidRPr="00703084">
        <w:rPr>
          <w:i/>
          <w:iCs/>
        </w:rPr>
        <w:t>and</w:t>
      </w:r>
      <w:r w:rsidR="00EF1385">
        <w:rPr>
          <w:i/>
          <w:iCs/>
        </w:rPr>
        <w:t xml:space="preserve"> </w:t>
      </w:r>
      <w:r w:rsidR="00503D6A" w:rsidRPr="00703084">
        <w:rPr>
          <w:i/>
          <w:iCs/>
        </w:rPr>
        <w:t>opportunities</w:t>
      </w:r>
      <w:r w:rsidR="00EF1385">
        <w:rPr>
          <w:i/>
          <w:iCs/>
        </w:rPr>
        <w:t xml:space="preserve"> </w:t>
      </w:r>
      <w:r w:rsidR="00503D6A" w:rsidRPr="00703084">
        <w:rPr>
          <w:i/>
          <w:iCs/>
        </w:rPr>
        <w:t>would</w:t>
      </w:r>
      <w:r w:rsidR="00EF1385">
        <w:rPr>
          <w:i/>
          <w:iCs/>
        </w:rPr>
        <w:t xml:space="preserve"> </w:t>
      </w:r>
      <w:r w:rsidR="00503D6A" w:rsidRPr="00703084">
        <w:rPr>
          <w:i/>
          <w:iCs/>
        </w:rPr>
        <w:t>be</w:t>
      </w:r>
      <w:r w:rsidR="00EF1385">
        <w:rPr>
          <w:i/>
          <w:iCs/>
        </w:rPr>
        <w:t xml:space="preserve"> </w:t>
      </w:r>
      <w:r w:rsidR="00503D6A" w:rsidRPr="00703084">
        <w:rPr>
          <w:i/>
          <w:iCs/>
        </w:rPr>
        <w:t>a</w:t>
      </w:r>
      <w:r w:rsidR="00EF1385">
        <w:rPr>
          <w:i/>
          <w:iCs/>
        </w:rPr>
        <w:t xml:space="preserve"> </w:t>
      </w:r>
      <w:r w:rsidR="00503D6A" w:rsidRPr="00703084">
        <w:rPr>
          <w:i/>
          <w:iCs/>
        </w:rPr>
        <w:t>good</w:t>
      </w:r>
      <w:r w:rsidR="00EF1385">
        <w:rPr>
          <w:i/>
          <w:iCs/>
        </w:rPr>
        <w:t xml:space="preserve"> </w:t>
      </w:r>
      <w:r w:rsidR="00503D6A" w:rsidRPr="00703084">
        <w:rPr>
          <w:i/>
          <w:iCs/>
        </w:rPr>
        <w:t>way</w:t>
      </w:r>
      <w:r w:rsidR="00EF1385">
        <w:rPr>
          <w:i/>
          <w:iCs/>
        </w:rPr>
        <w:t xml:space="preserve"> </w:t>
      </w:r>
      <w:r w:rsidR="00503D6A" w:rsidRPr="00703084">
        <w:rPr>
          <w:i/>
          <w:iCs/>
        </w:rPr>
        <w:t>to</w:t>
      </w:r>
      <w:r w:rsidR="00EF1385">
        <w:rPr>
          <w:i/>
          <w:iCs/>
        </w:rPr>
        <w:t xml:space="preserve"> </w:t>
      </w:r>
      <w:r w:rsidR="00503D6A" w:rsidRPr="00703084">
        <w:rPr>
          <w:i/>
          <w:iCs/>
        </w:rPr>
        <w:t>support</w:t>
      </w:r>
      <w:r w:rsidR="00EF1385">
        <w:rPr>
          <w:i/>
          <w:iCs/>
        </w:rPr>
        <w:t xml:space="preserve"> </w:t>
      </w:r>
      <w:r w:rsidR="00503D6A" w:rsidRPr="00703084">
        <w:rPr>
          <w:i/>
          <w:iCs/>
        </w:rPr>
        <w:t>refugees</w:t>
      </w:r>
      <w:r w:rsidR="00EF1385">
        <w:rPr>
          <w:i/>
          <w:iCs/>
        </w:rPr>
        <w:t xml:space="preserve"> </w:t>
      </w:r>
      <w:r w:rsidR="00503D6A" w:rsidRPr="00703084">
        <w:rPr>
          <w:i/>
          <w:iCs/>
        </w:rPr>
        <w:t>who</w:t>
      </w:r>
      <w:r w:rsidR="00EF1385">
        <w:rPr>
          <w:i/>
          <w:iCs/>
        </w:rPr>
        <w:t xml:space="preserve"> </w:t>
      </w:r>
      <w:r w:rsidR="00503D6A" w:rsidRPr="00703084">
        <w:rPr>
          <w:i/>
          <w:iCs/>
        </w:rPr>
        <w:t>want</w:t>
      </w:r>
      <w:r w:rsidR="00EF1385">
        <w:rPr>
          <w:i/>
          <w:iCs/>
        </w:rPr>
        <w:t xml:space="preserve"> </w:t>
      </w:r>
      <w:r w:rsidR="00503D6A" w:rsidRPr="00703084">
        <w:rPr>
          <w:i/>
          <w:iCs/>
        </w:rPr>
        <w:t>to</w:t>
      </w:r>
      <w:r w:rsidR="00EF1385">
        <w:rPr>
          <w:i/>
          <w:iCs/>
        </w:rPr>
        <w:t xml:space="preserve"> </w:t>
      </w:r>
      <w:r w:rsidR="00503D6A" w:rsidRPr="00703084">
        <w:rPr>
          <w:i/>
          <w:iCs/>
        </w:rPr>
        <w:t>continue</w:t>
      </w:r>
      <w:r w:rsidR="00EF1385">
        <w:rPr>
          <w:i/>
          <w:iCs/>
        </w:rPr>
        <w:t xml:space="preserve"> </w:t>
      </w:r>
      <w:r w:rsidR="00503D6A" w:rsidRPr="00703084">
        <w:rPr>
          <w:i/>
          <w:iCs/>
        </w:rPr>
        <w:t>their</w:t>
      </w:r>
      <w:r w:rsidR="00EF1385">
        <w:rPr>
          <w:i/>
          <w:iCs/>
        </w:rPr>
        <w:t xml:space="preserve"> </w:t>
      </w:r>
      <w:r w:rsidR="00503D6A" w:rsidRPr="00703084">
        <w:rPr>
          <w:i/>
          <w:iCs/>
        </w:rPr>
        <w:t>career</w:t>
      </w:r>
      <w:r w:rsidR="00EF1385">
        <w:rPr>
          <w:i/>
          <w:iCs/>
        </w:rPr>
        <w:t xml:space="preserve"> </w:t>
      </w:r>
      <w:r w:rsidR="00503D6A" w:rsidRPr="00703084">
        <w:rPr>
          <w:i/>
          <w:iCs/>
        </w:rPr>
        <w:t>trajectories,</w:t>
      </w:r>
      <w:r w:rsidR="00EF1385">
        <w:rPr>
          <w:i/>
          <w:iCs/>
        </w:rPr>
        <w:t xml:space="preserve"> </w:t>
      </w:r>
      <w:r w:rsidR="00503D6A" w:rsidRPr="00703084">
        <w:rPr>
          <w:i/>
          <w:iCs/>
        </w:rPr>
        <w:t>study</w:t>
      </w:r>
      <w:r w:rsidR="00EF1385">
        <w:rPr>
          <w:i/>
          <w:iCs/>
        </w:rPr>
        <w:t xml:space="preserve"> </w:t>
      </w:r>
      <w:r w:rsidR="00503D6A" w:rsidRPr="00703084">
        <w:rPr>
          <w:i/>
          <w:iCs/>
        </w:rPr>
        <w:t>or</w:t>
      </w:r>
      <w:r w:rsidR="00EF1385">
        <w:rPr>
          <w:i/>
          <w:iCs/>
        </w:rPr>
        <w:t xml:space="preserve"> </w:t>
      </w:r>
      <w:r w:rsidR="00503D6A" w:rsidRPr="00703084">
        <w:rPr>
          <w:i/>
          <w:iCs/>
        </w:rPr>
        <w:t>change</w:t>
      </w:r>
      <w:r w:rsidR="00EF1385">
        <w:rPr>
          <w:i/>
          <w:iCs/>
        </w:rPr>
        <w:t xml:space="preserve"> </w:t>
      </w:r>
      <w:r w:rsidR="00503D6A" w:rsidRPr="00703084">
        <w:rPr>
          <w:i/>
          <w:iCs/>
        </w:rPr>
        <w:t>profession</w:t>
      </w:r>
      <w:r w:rsidR="00503D6A">
        <w:rPr>
          <w:i/>
          <w:iCs/>
        </w:rPr>
        <w:t>”</w:t>
      </w:r>
      <w:r w:rsidR="00EF1385">
        <w:t xml:space="preserve"> </w:t>
      </w:r>
      <w:r w:rsidR="00503D6A" w:rsidRPr="00703084">
        <w:fldChar w:fldCharType="begin"/>
      </w:r>
      <w:r w:rsidR="00DE380F">
        <w:instrText xml:space="preserve"> ADDIN EN.CITE &lt;EndNote&gt;&lt;Cite&gt;&lt;Author&gt;Cangià&lt;/Author&gt;&lt;Year&gt;2021&lt;/Year&gt;&lt;IDText&gt;(Im)mobilities, waiting and professional aspirations: The career lives of highly skilled Syrian refugees in Switzerland&lt;/IDText&gt;&lt;Pages&gt;64&lt;/Pages&gt;&lt;DisplayText&gt;(Cangià et al., 2021, p. 64)&lt;/DisplayText&gt;&lt;record&gt;&lt;isbn&gt;0016-7185&lt;/isbn&gt;&lt;titles&gt;&lt;title&gt;(Im)mobilities, waiting and professional aspirations: The career lives of highly skilled Syrian refugees in Switzerland&lt;/title&gt;&lt;secondary-title&gt;Geoforum&lt;/secondary-title&gt;&lt;/titles&gt;&lt;pages&gt;57-65&lt;/pages&gt;&lt;contributors&gt;&lt;authors&gt;&lt;author&gt;Cangià, Flavia&lt;/author&gt;&lt;author&gt;Davoine, Eric&lt;/author&gt;&lt;author&gt;Tashtish, Sima&lt;/author&gt;&lt;/authors&gt;&lt;/contributors&gt;&lt;section&gt;57&lt;/section&gt;&lt;added-date format="utc"&gt;1662030914&lt;/added-date&gt;&lt;ref-type name="Journal Article"&gt;17&lt;/ref-type&gt;&lt;dates&gt;&lt;year&gt;2021&lt;/year&gt;&lt;/dates&gt;&lt;rec-number&gt;1640&lt;/rec-number&gt;&lt;last-updated-date format="utc"&gt;1662030914&lt;/last-updated-date&gt;&lt;electronic-resource-num&gt;10.1016/j.geoforum.2021.06.015&lt;/electronic-resource-num&gt;&lt;volume&gt;125&lt;/volume&gt;&lt;remote-database-name&gt;WorldCat.org&lt;/remote-database-name&gt;&lt;/record&gt;&lt;/Cite&gt;&lt;/EndNote&gt;</w:instrText>
      </w:r>
      <w:r w:rsidR="00503D6A" w:rsidRPr="00703084">
        <w:fldChar w:fldCharType="separate"/>
      </w:r>
      <w:r w:rsidR="00DE380F">
        <w:rPr>
          <w:noProof/>
        </w:rPr>
        <w:t>(Cangià</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21,</w:t>
      </w:r>
      <w:r w:rsidR="00EF1385">
        <w:rPr>
          <w:noProof/>
        </w:rPr>
        <w:t xml:space="preserve"> </w:t>
      </w:r>
      <w:r w:rsidR="00DE380F">
        <w:rPr>
          <w:noProof/>
        </w:rPr>
        <w:t>p.</w:t>
      </w:r>
      <w:r w:rsidR="00EF1385">
        <w:rPr>
          <w:noProof/>
        </w:rPr>
        <w:t xml:space="preserve"> </w:t>
      </w:r>
      <w:r w:rsidR="00DE380F">
        <w:rPr>
          <w:noProof/>
        </w:rPr>
        <w:t>64)</w:t>
      </w:r>
      <w:r w:rsidR="00503D6A" w:rsidRPr="00703084">
        <w:fldChar w:fldCharType="end"/>
      </w:r>
      <w:r w:rsidR="0069326D">
        <w:t>.</w:t>
      </w:r>
      <w:r w:rsidR="00EF1385">
        <w:t xml:space="preserve"> </w:t>
      </w:r>
      <w:r w:rsidR="00C42FE1">
        <w:t>Understanding</w:t>
      </w:r>
      <w:r w:rsidR="00EF1385">
        <w:t xml:space="preserve"> </w:t>
      </w:r>
      <w:r w:rsidR="00C42FE1">
        <w:t>“how</w:t>
      </w:r>
      <w:r w:rsidR="00EF1385">
        <w:t xml:space="preserve"> </w:t>
      </w:r>
      <w:r w:rsidR="00C42FE1">
        <w:t>the</w:t>
      </w:r>
      <w:r w:rsidR="00EF1385">
        <w:t xml:space="preserve"> </w:t>
      </w:r>
      <w:r w:rsidR="00C42FE1">
        <w:t>system</w:t>
      </w:r>
      <w:r w:rsidR="00EF1385">
        <w:t xml:space="preserve"> </w:t>
      </w:r>
      <w:r w:rsidR="00C42FE1">
        <w:t>works”</w:t>
      </w:r>
      <w:r w:rsidR="00EF1385">
        <w:t xml:space="preserve"> </w:t>
      </w:r>
      <w:r w:rsidR="00F254E4">
        <w:t>and</w:t>
      </w:r>
      <w:r w:rsidR="00EF1385">
        <w:t xml:space="preserve"> </w:t>
      </w:r>
      <w:r w:rsidR="00BE107F">
        <w:t>other</w:t>
      </w:r>
      <w:r w:rsidR="00EF1385">
        <w:t xml:space="preserve"> </w:t>
      </w:r>
      <w:r w:rsidR="006B710E">
        <w:t>sector-specific</w:t>
      </w:r>
      <w:r w:rsidR="00EF1385">
        <w:t xml:space="preserve"> </w:t>
      </w:r>
      <w:r w:rsidR="008E4090">
        <w:t>employment</w:t>
      </w:r>
      <w:r w:rsidR="00EF1385">
        <w:t xml:space="preserve"> </w:t>
      </w:r>
      <w:r w:rsidR="008E4090">
        <w:t>support</w:t>
      </w:r>
      <w:r w:rsidR="00EF1385">
        <w:t xml:space="preserve"> </w:t>
      </w:r>
      <w:r w:rsidR="00C00421">
        <w:t>suggests</w:t>
      </w:r>
      <w:r w:rsidR="00EF1385">
        <w:t xml:space="preserve"> </w:t>
      </w:r>
      <w:r w:rsidR="00C00421">
        <w:t>a</w:t>
      </w:r>
      <w:r w:rsidR="00EF1385">
        <w:t xml:space="preserve"> </w:t>
      </w:r>
      <w:r w:rsidR="00C00421">
        <w:t>clear</w:t>
      </w:r>
      <w:r w:rsidR="00EF1385">
        <w:t xml:space="preserve"> </w:t>
      </w:r>
      <w:r w:rsidR="00C00421">
        <w:t>role</w:t>
      </w:r>
      <w:r w:rsidR="00EF1385">
        <w:t xml:space="preserve"> </w:t>
      </w:r>
      <w:r w:rsidR="00C00421">
        <w:t>for</w:t>
      </w:r>
      <w:r w:rsidR="00EF1385">
        <w:t xml:space="preserve"> </w:t>
      </w:r>
      <w:r w:rsidR="00C00421">
        <w:t>professional</w:t>
      </w:r>
      <w:r w:rsidR="00EF1385">
        <w:t xml:space="preserve"> </w:t>
      </w:r>
      <w:r w:rsidR="00760D70">
        <w:t>bodies,</w:t>
      </w:r>
      <w:r w:rsidR="00EF1385">
        <w:t xml:space="preserve"> </w:t>
      </w:r>
      <w:r w:rsidR="00AF4F15">
        <w:t>but</w:t>
      </w:r>
      <w:r w:rsidR="00EF1385">
        <w:t xml:space="preserve"> </w:t>
      </w:r>
      <w:r w:rsidR="00AF4F15">
        <w:t>they</w:t>
      </w:r>
      <w:r w:rsidR="00EF1385">
        <w:t xml:space="preserve"> </w:t>
      </w:r>
      <w:r w:rsidR="009B2698">
        <w:t>are</w:t>
      </w:r>
      <w:r w:rsidR="00EF1385">
        <w:t xml:space="preserve"> </w:t>
      </w:r>
      <w:r w:rsidR="009B2698">
        <w:t>frequently</w:t>
      </w:r>
      <w:r w:rsidR="00EF1385">
        <w:t xml:space="preserve"> </w:t>
      </w:r>
      <w:r w:rsidR="009B2698">
        <w:t>excluded</w:t>
      </w:r>
      <w:r w:rsidR="00EF1385">
        <w:t xml:space="preserve"> </w:t>
      </w:r>
      <w:r w:rsidR="009B2698">
        <w:t>from</w:t>
      </w:r>
      <w:r w:rsidR="00EF1385">
        <w:t xml:space="preserve"> </w:t>
      </w:r>
      <w:r w:rsidR="009B2698">
        <w:t>the</w:t>
      </w:r>
      <w:r w:rsidR="00EF1385">
        <w:t xml:space="preserve"> </w:t>
      </w:r>
      <w:r w:rsidR="00760D70">
        <w:t>analysis.</w:t>
      </w:r>
    </w:p>
    <w:p w14:paraId="7CEFA6F8" w14:textId="15E92C7E" w:rsidR="00B31BBD" w:rsidRPr="00B31BBD" w:rsidRDefault="00762E1A" w:rsidP="00B31BBD">
      <w:r>
        <w:t>Barriers</w:t>
      </w:r>
      <w:r w:rsidR="00EF1385">
        <w:t xml:space="preserve"> </w:t>
      </w:r>
      <w:r>
        <w:t>are</w:t>
      </w:r>
      <w:r w:rsidR="00EF1385">
        <w:t xml:space="preserve"> </w:t>
      </w:r>
      <w:r>
        <w:t>clearly</w:t>
      </w:r>
      <w:r w:rsidR="00EF1385">
        <w:t xml:space="preserve"> </w:t>
      </w:r>
      <w:r>
        <w:t>recognised</w:t>
      </w:r>
      <w:r w:rsidR="00EF1385">
        <w:t xml:space="preserve"> </w:t>
      </w:r>
      <w:r w:rsidR="00F15FA7">
        <w:t>in</w:t>
      </w:r>
      <w:r w:rsidR="00EF1385">
        <w:t xml:space="preserve"> </w:t>
      </w:r>
      <w:r w:rsidR="00F15FA7">
        <w:t>some</w:t>
      </w:r>
      <w:r w:rsidR="00EF1385">
        <w:t xml:space="preserve"> </w:t>
      </w:r>
      <w:r w:rsidR="00150F95">
        <w:t>literature</w:t>
      </w:r>
      <w:r w:rsidR="00EF1385">
        <w:t xml:space="preserve"> </w:t>
      </w:r>
      <w:r w:rsidR="007F538A">
        <w:t>from</w:t>
      </w:r>
      <w:r w:rsidR="00EF1385">
        <w:t xml:space="preserve"> </w:t>
      </w:r>
      <w:r w:rsidR="009753E7">
        <w:t>particular</w:t>
      </w:r>
      <w:r w:rsidR="00EF1385">
        <w:t xml:space="preserve"> </w:t>
      </w:r>
      <w:r w:rsidR="009753E7">
        <w:t>disciplines</w:t>
      </w:r>
      <w:r w:rsidR="00EF1385">
        <w:t xml:space="preserve"> </w:t>
      </w:r>
      <w:r w:rsidR="007F538A">
        <w:t>or</w:t>
      </w:r>
      <w:r w:rsidR="00EF1385">
        <w:t xml:space="preserve"> </w:t>
      </w:r>
      <w:r w:rsidR="009753E7">
        <w:t>functions</w:t>
      </w:r>
      <w:r w:rsidR="00326D19">
        <w:t>,</w:t>
      </w:r>
      <w:r w:rsidR="00EF1385">
        <w:t xml:space="preserve"> </w:t>
      </w:r>
      <w:r w:rsidR="00326D19">
        <w:t>with</w:t>
      </w:r>
      <w:r w:rsidR="00EF1385">
        <w:t xml:space="preserve"> </w:t>
      </w:r>
      <w:r w:rsidR="00326D19">
        <w:t>an</w:t>
      </w:r>
      <w:r w:rsidR="00EF1385">
        <w:t xml:space="preserve"> </w:t>
      </w:r>
      <w:r w:rsidR="00B032D5">
        <w:t>inevitable</w:t>
      </w:r>
      <w:r w:rsidR="00EF1385">
        <w:t xml:space="preserve"> </w:t>
      </w:r>
      <w:r w:rsidR="00B032D5">
        <w:t>focus</w:t>
      </w:r>
      <w:r w:rsidR="00EF1385">
        <w:t xml:space="preserve"> </w:t>
      </w:r>
      <w:r w:rsidR="00B032D5">
        <w:t>on</w:t>
      </w:r>
      <w:r w:rsidR="00EF1385">
        <w:t xml:space="preserve"> </w:t>
      </w:r>
      <w:r w:rsidR="007C334D">
        <w:t>their</w:t>
      </w:r>
      <w:r w:rsidR="00EF1385">
        <w:t xml:space="preserve"> </w:t>
      </w:r>
      <w:r w:rsidR="007C334D">
        <w:t>specific</w:t>
      </w:r>
      <w:r w:rsidR="00EF1385">
        <w:t xml:space="preserve"> </w:t>
      </w:r>
      <w:r w:rsidR="007C334D">
        <w:t>role</w:t>
      </w:r>
      <w:r w:rsidR="00EF1385">
        <w:t xml:space="preserve"> </w:t>
      </w:r>
      <w:r w:rsidR="00F15FA7">
        <w:t>in</w:t>
      </w:r>
      <w:r w:rsidR="00EF1385">
        <w:t xml:space="preserve"> </w:t>
      </w:r>
      <w:r w:rsidR="00F15FA7">
        <w:t>addressing</w:t>
      </w:r>
      <w:r w:rsidR="00EF1385">
        <w:t xml:space="preserve"> </w:t>
      </w:r>
      <w:r w:rsidR="00F15FA7">
        <w:t>them</w:t>
      </w:r>
      <w:r w:rsidR="009753E7">
        <w:t>.</w:t>
      </w:r>
      <w:r w:rsidR="00EF1385">
        <w:t xml:space="preserve"> </w:t>
      </w:r>
      <w:r w:rsidR="001B6655">
        <w:t>In</w:t>
      </w:r>
      <w:r w:rsidR="00EF1385">
        <w:t xml:space="preserve"> </w:t>
      </w:r>
      <w:r w:rsidR="001B6655">
        <w:t>career</w:t>
      </w:r>
      <w:r w:rsidR="00EF1385">
        <w:t xml:space="preserve"> </w:t>
      </w:r>
      <w:r w:rsidR="001B6655">
        <w:t>counselling,</w:t>
      </w:r>
      <w:r w:rsidR="00EF1385">
        <w:t xml:space="preserve"> </w:t>
      </w:r>
      <w:proofErr w:type="spellStart"/>
      <w:r w:rsidR="001B6655">
        <w:t>Zacher</w:t>
      </w:r>
      <w:proofErr w:type="spellEnd"/>
      <w:r w:rsidR="00EF1385">
        <w:t xml:space="preserve"> </w:t>
      </w:r>
      <w:r w:rsidR="000918C8">
        <w:t>reviews</w:t>
      </w:r>
      <w:r w:rsidR="00EF1385">
        <w:t xml:space="preserve"> </w:t>
      </w:r>
      <w:r w:rsidR="008041E4">
        <w:t>how</w:t>
      </w:r>
      <w:r w:rsidR="00EF1385">
        <w:t xml:space="preserve"> </w:t>
      </w:r>
      <w:r w:rsidR="008041E4">
        <w:t>careers</w:t>
      </w:r>
      <w:r w:rsidR="00EF1385">
        <w:t xml:space="preserve"> </w:t>
      </w:r>
      <w:r w:rsidR="008041E4">
        <w:t>advisors</w:t>
      </w:r>
      <w:r w:rsidR="00EF1385">
        <w:t xml:space="preserve"> </w:t>
      </w:r>
      <w:r w:rsidR="008041E4">
        <w:t>could</w:t>
      </w:r>
      <w:r w:rsidR="00EF1385">
        <w:t xml:space="preserve"> </w:t>
      </w:r>
      <w:r w:rsidR="008041E4">
        <w:t>better</w:t>
      </w:r>
      <w:r w:rsidR="00EF1385">
        <w:t xml:space="preserve"> </w:t>
      </w:r>
      <w:r w:rsidR="008041E4">
        <w:t>support</w:t>
      </w:r>
      <w:r w:rsidR="00EF1385">
        <w:t xml:space="preserve"> </w:t>
      </w:r>
      <w:r w:rsidR="008041E4">
        <w:t>refugees</w:t>
      </w:r>
      <w:r w:rsidR="00EF1385">
        <w:t xml:space="preserve"> </w:t>
      </w:r>
      <w:r w:rsidR="008041E4">
        <w:t>into</w:t>
      </w:r>
      <w:r w:rsidR="00EF1385">
        <w:t xml:space="preserve"> </w:t>
      </w:r>
      <w:r w:rsidR="008041E4">
        <w:t>employment,</w:t>
      </w:r>
      <w:r w:rsidR="00EF1385">
        <w:t xml:space="preserve"> </w:t>
      </w:r>
      <w:r w:rsidR="000918C8">
        <w:t>and</w:t>
      </w:r>
      <w:r w:rsidR="00EF1385">
        <w:t xml:space="preserve"> </w:t>
      </w:r>
      <w:r w:rsidR="008041E4" w:rsidRPr="006E19A0">
        <w:t>contribute</w:t>
      </w:r>
      <w:r w:rsidR="00EF1385">
        <w:t xml:space="preserve"> </w:t>
      </w:r>
      <w:r w:rsidR="008041E4" w:rsidRPr="006E19A0">
        <w:t>to</w:t>
      </w:r>
      <w:r w:rsidR="00EF1385">
        <w:t xml:space="preserve"> </w:t>
      </w:r>
      <w:r w:rsidR="000918C8">
        <w:t>their</w:t>
      </w:r>
      <w:r w:rsidR="00EF1385">
        <w:t xml:space="preserve"> </w:t>
      </w:r>
      <w:r w:rsidR="008041E4" w:rsidRPr="006E19A0">
        <w:t>career</w:t>
      </w:r>
      <w:r w:rsidR="00EF1385">
        <w:t xml:space="preserve"> </w:t>
      </w:r>
      <w:r w:rsidR="008041E4" w:rsidRPr="006E19A0">
        <w:t>development</w:t>
      </w:r>
      <w:r w:rsidR="00EF1385">
        <w:t xml:space="preserve"> </w:t>
      </w:r>
      <w:r w:rsidR="008041E4" w:rsidRPr="006E19A0">
        <w:t>by</w:t>
      </w:r>
      <w:r w:rsidR="00EF1385">
        <w:t xml:space="preserve"> </w:t>
      </w:r>
      <w:r w:rsidR="008041E4" w:rsidRPr="006E19A0">
        <w:t>helping</w:t>
      </w:r>
      <w:r w:rsidR="00EF1385">
        <w:t xml:space="preserve"> </w:t>
      </w:r>
      <w:r w:rsidR="008041E4" w:rsidRPr="006E19A0">
        <w:t>them</w:t>
      </w:r>
      <w:r w:rsidR="00EF1385">
        <w:t xml:space="preserve"> </w:t>
      </w:r>
      <w:r w:rsidR="008041E4" w:rsidRPr="006E19A0">
        <w:t>integrate</w:t>
      </w:r>
      <w:r w:rsidR="00EF1385">
        <w:t xml:space="preserve"> </w:t>
      </w:r>
      <w:r w:rsidR="008041E4" w:rsidRPr="006E19A0">
        <w:t>their</w:t>
      </w:r>
      <w:r w:rsidR="00EF1385">
        <w:t xml:space="preserve"> </w:t>
      </w:r>
      <w:r w:rsidR="008041E4" w:rsidRPr="006E19A0">
        <w:t>past</w:t>
      </w:r>
      <w:r w:rsidR="00EF1385">
        <w:t xml:space="preserve"> </w:t>
      </w:r>
      <w:r w:rsidR="008041E4" w:rsidRPr="006E19A0">
        <w:t>professional</w:t>
      </w:r>
      <w:r w:rsidR="00EF1385">
        <w:t xml:space="preserve"> </w:t>
      </w:r>
      <w:r w:rsidR="008041E4" w:rsidRPr="006E19A0">
        <w:t>experiences</w:t>
      </w:r>
      <w:r w:rsidR="00EF1385">
        <w:t xml:space="preserve"> </w:t>
      </w:r>
      <w:r w:rsidR="008041E4" w:rsidRPr="006E19A0">
        <w:t>and</w:t>
      </w:r>
      <w:r w:rsidR="00EF1385">
        <w:t xml:space="preserve"> </w:t>
      </w:r>
      <w:r w:rsidR="008041E4" w:rsidRPr="006E19A0">
        <w:t>future</w:t>
      </w:r>
      <w:r w:rsidR="00EF1385">
        <w:t xml:space="preserve"> </w:t>
      </w:r>
      <w:r w:rsidR="008041E4" w:rsidRPr="006E19A0">
        <w:t>vocational</w:t>
      </w:r>
      <w:r w:rsidR="00EF1385">
        <w:t xml:space="preserve"> </w:t>
      </w:r>
      <w:r w:rsidR="008041E4" w:rsidRPr="006E19A0">
        <w:t>aspirations</w:t>
      </w:r>
      <w:r w:rsidR="00EF1385">
        <w:t xml:space="preserve"> </w:t>
      </w:r>
      <w:r w:rsidR="008041E4" w:rsidRPr="006E19A0">
        <w:t>with</w:t>
      </w:r>
      <w:r w:rsidR="00EF1385">
        <w:t xml:space="preserve"> </w:t>
      </w:r>
      <w:r w:rsidR="008041E4" w:rsidRPr="006E19A0">
        <w:t>current</w:t>
      </w:r>
      <w:r w:rsidR="00EF1385">
        <w:t xml:space="preserve"> </w:t>
      </w:r>
      <w:r w:rsidR="008041E4" w:rsidRPr="006E19A0">
        <w:t>task</w:t>
      </w:r>
      <w:r w:rsidR="00EF1385">
        <w:t xml:space="preserve"> </w:t>
      </w:r>
      <w:r w:rsidR="008041E4" w:rsidRPr="006E19A0">
        <w:t>and</w:t>
      </w:r>
      <w:r w:rsidR="00EF1385">
        <w:t xml:space="preserve"> </w:t>
      </w:r>
      <w:r w:rsidR="008041E4" w:rsidRPr="006E19A0">
        <w:t>challenges</w:t>
      </w:r>
      <w:r w:rsidR="00EF1385">
        <w:t xml:space="preserve"> </w:t>
      </w:r>
      <w:r w:rsidR="008041E4" w:rsidRPr="006E19A0">
        <w:t>in</w:t>
      </w:r>
      <w:r w:rsidR="00EF1385">
        <w:t xml:space="preserve"> </w:t>
      </w:r>
      <w:r w:rsidR="008041E4" w:rsidRPr="006E19A0">
        <w:t>the</w:t>
      </w:r>
      <w:r w:rsidR="00EF1385">
        <w:t xml:space="preserve"> </w:t>
      </w:r>
      <w:r w:rsidR="008041E4" w:rsidRPr="006E19A0">
        <w:t>host</w:t>
      </w:r>
      <w:r w:rsidR="00EF1385">
        <w:t xml:space="preserve"> </w:t>
      </w:r>
      <w:r w:rsidR="008041E4" w:rsidRPr="006E19A0">
        <w:t>countries</w:t>
      </w:r>
      <w:r w:rsidR="00EF1385">
        <w:t xml:space="preserve"> </w:t>
      </w:r>
      <w:r w:rsidR="008041E4">
        <w:fldChar w:fldCharType="begin"/>
      </w:r>
      <w:r w:rsidR="000918C8">
        <w:instrText xml:space="preserve"> ADDIN EN.CITE &lt;EndNote&gt;&lt;Cite&gt;&lt;Author&gt;Zacher&lt;/Author&gt;&lt;Year&gt;2019&lt;/Year&gt;&lt;IDText&gt;Career Development of Refugees&lt;/IDText&gt;&lt;Pages&gt;32&lt;/Pages&gt;&lt;DisplayText&gt;(Zacher, 2019, p. 32)&lt;/DisplayText&gt;&lt;record&gt;&lt;titles&gt;&lt;title&gt;Career Development of Refugees&lt;/title&gt;&lt;secondary-title&gt;International Handbook of Career Guidance&lt;/secondary-title&gt;&lt;/titles&gt;&lt;pages&gt;359-384&lt;/pages&gt;&lt;contributors&gt;&lt;authors&gt;&lt;author&gt;Zacher,  Hannes&lt;/author&gt;&lt;/authors&gt;&lt;/contributors&gt;&lt;added-date format="utc"&gt;1658215847&lt;/added-date&gt;&lt;ref-type name="Book Section"&gt;5&lt;/ref-type&gt;&lt;dates&gt;&lt;year&gt;2019&lt;/year&gt;&lt;/dates&gt;&lt;rec-number&gt;1632&lt;/rec-number&gt;&lt;publisher&gt;Springer Cham&lt;/publisher&gt;&lt;last-updated-date format="utc"&gt;1658217069&lt;/last-updated-date&gt;&lt;contributors&gt;&lt;secondary-authors&gt;&lt;author&gt;Athanasou,  James A.&lt;/author&gt;&lt;author&gt;Perera,  Harsha N.&lt;/author&gt;&lt;/secondary-authors&gt;&lt;/contributors&gt;&lt;/record&gt;&lt;/Cite&gt;&lt;/EndNote&gt;</w:instrText>
      </w:r>
      <w:r w:rsidR="008041E4">
        <w:fldChar w:fldCharType="separate"/>
      </w:r>
      <w:r w:rsidR="000918C8">
        <w:rPr>
          <w:noProof/>
        </w:rPr>
        <w:t>(Zacher,</w:t>
      </w:r>
      <w:r w:rsidR="00EF1385">
        <w:rPr>
          <w:noProof/>
        </w:rPr>
        <w:t xml:space="preserve"> </w:t>
      </w:r>
      <w:r w:rsidR="000918C8">
        <w:rPr>
          <w:noProof/>
        </w:rPr>
        <w:t>2019,</w:t>
      </w:r>
      <w:r w:rsidR="00EF1385">
        <w:rPr>
          <w:noProof/>
        </w:rPr>
        <w:t xml:space="preserve"> </w:t>
      </w:r>
      <w:r w:rsidR="000918C8">
        <w:rPr>
          <w:noProof/>
        </w:rPr>
        <w:t>p.</w:t>
      </w:r>
      <w:r w:rsidR="00EF1385">
        <w:rPr>
          <w:noProof/>
        </w:rPr>
        <w:t xml:space="preserve"> </w:t>
      </w:r>
      <w:r w:rsidR="000918C8">
        <w:rPr>
          <w:noProof/>
        </w:rPr>
        <w:t>32)</w:t>
      </w:r>
      <w:r w:rsidR="008041E4">
        <w:fldChar w:fldCharType="end"/>
      </w:r>
      <w:r w:rsidR="00AE6358">
        <w:t>.</w:t>
      </w:r>
      <w:r w:rsidR="00EF1385">
        <w:t xml:space="preserve"> </w:t>
      </w:r>
      <w:r w:rsidR="00AE6358">
        <w:t>Similarly</w:t>
      </w:r>
      <w:r w:rsidR="00EF1385">
        <w:t xml:space="preserve"> </w:t>
      </w:r>
      <w:r w:rsidR="00F66723">
        <w:t>in</w:t>
      </w:r>
      <w:r w:rsidR="00EF1385">
        <w:t xml:space="preserve"> </w:t>
      </w:r>
      <w:r w:rsidR="00F66723">
        <w:t>Canada</w:t>
      </w:r>
      <w:r w:rsidR="00EF1385">
        <w:t xml:space="preserve"> </w:t>
      </w:r>
      <w:r w:rsidR="00F66723">
        <w:t>counsellors</w:t>
      </w:r>
      <w:r w:rsidR="00EF1385">
        <w:t xml:space="preserve"> </w:t>
      </w:r>
      <w:r w:rsidR="00F66723">
        <w:t>are</w:t>
      </w:r>
      <w:r w:rsidR="00EF1385">
        <w:t xml:space="preserve"> </w:t>
      </w:r>
      <w:r w:rsidR="00F66723">
        <w:t>urged</w:t>
      </w:r>
      <w:r w:rsidR="00EF1385">
        <w:t xml:space="preserve"> </w:t>
      </w:r>
      <w:r w:rsidR="00F66723">
        <w:t>to</w:t>
      </w:r>
      <w:r w:rsidR="00EF1385">
        <w:t xml:space="preserve"> </w:t>
      </w:r>
      <w:r w:rsidR="00A46622">
        <w:t>recognise</w:t>
      </w:r>
      <w:r w:rsidR="00EF1385">
        <w:t xml:space="preserve"> </w:t>
      </w:r>
      <w:r w:rsidR="00A46622">
        <w:t>that</w:t>
      </w:r>
      <w:r w:rsidR="00EF1385">
        <w:t xml:space="preserve"> </w:t>
      </w:r>
      <w:r w:rsidR="008041E4">
        <w:t>“new</w:t>
      </w:r>
      <w:r w:rsidR="00EF1385">
        <w:t xml:space="preserve"> </w:t>
      </w:r>
      <w:r w:rsidR="008041E4">
        <w:t>and</w:t>
      </w:r>
      <w:r w:rsidR="00EF1385">
        <w:t xml:space="preserve"> </w:t>
      </w:r>
      <w:r w:rsidR="008041E4">
        <w:t>professional”</w:t>
      </w:r>
      <w:r w:rsidR="00EF1385">
        <w:t xml:space="preserve"> </w:t>
      </w:r>
      <w:r w:rsidR="008041E4">
        <w:t>immigrants</w:t>
      </w:r>
      <w:r w:rsidR="00EF1385">
        <w:t xml:space="preserve"> </w:t>
      </w:r>
      <w:r w:rsidR="008041E4">
        <w:t>experience</w:t>
      </w:r>
      <w:r w:rsidR="00EF1385">
        <w:t xml:space="preserve"> </w:t>
      </w:r>
      <w:r w:rsidR="008041E4">
        <w:t>cross-cultural</w:t>
      </w:r>
      <w:r w:rsidR="00EF1385">
        <w:t xml:space="preserve"> </w:t>
      </w:r>
      <w:r w:rsidR="008041E4">
        <w:t>barriers</w:t>
      </w:r>
      <w:r w:rsidR="00A46622">
        <w:t>,</w:t>
      </w:r>
      <w:r w:rsidR="00EF1385">
        <w:t xml:space="preserve"> </w:t>
      </w:r>
      <w:r w:rsidR="00A46622">
        <w:t>and</w:t>
      </w:r>
      <w:r w:rsidR="00EF1385">
        <w:t xml:space="preserve"> </w:t>
      </w:r>
      <w:r w:rsidR="00A46622">
        <w:t>need</w:t>
      </w:r>
      <w:r w:rsidR="00EF1385">
        <w:t xml:space="preserve"> </w:t>
      </w:r>
      <w:r w:rsidR="00A46622">
        <w:t>to</w:t>
      </w:r>
      <w:r w:rsidR="00EF1385">
        <w:t xml:space="preserve"> </w:t>
      </w:r>
      <w:r w:rsidR="00A46622">
        <w:t>develop</w:t>
      </w:r>
      <w:r w:rsidR="00EF1385">
        <w:t xml:space="preserve"> </w:t>
      </w:r>
      <w:r w:rsidR="00A46622">
        <w:t>s</w:t>
      </w:r>
      <w:r w:rsidR="008041E4">
        <w:t>elf-efficacy</w:t>
      </w:r>
      <w:r w:rsidR="00EF1385">
        <w:t xml:space="preserve"> </w:t>
      </w:r>
      <w:r w:rsidR="00A46622">
        <w:t>to</w:t>
      </w:r>
      <w:r w:rsidR="00EF1385">
        <w:t xml:space="preserve"> </w:t>
      </w:r>
      <w:r w:rsidR="00A46622">
        <w:t>cope</w:t>
      </w:r>
      <w:r w:rsidR="00EF1385">
        <w:t xml:space="preserve"> </w:t>
      </w:r>
      <w:r w:rsidR="008041E4">
        <w:t>with</w:t>
      </w:r>
      <w:r w:rsidR="00EF1385">
        <w:t xml:space="preserve"> </w:t>
      </w:r>
      <w:r w:rsidR="008041E4">
        <w:t>discrimination</w:t>
      </w:r>
      <w:r w:rsidR="00E12C8E">
        <w:t>,</w:t>
      </w:r>
      <w:r w:rsidR="00EF1385">
        <w:t xml:space="preserve"> </w:t>
      </w:r>
      <w:r w:rsidR="00E12C8E">
        <w:t>and</w:t>
      </w:r>
      <w:r w:rsidR="00EF1385">
        <w:t xml:space="preserve"> </w:t>
      </w:r>
      <w:r w:rsidR="00E12C8E">
        <w:t>they</w:t>
      </w:r>
      <w:r w:rsidR="00EF1385">
        <w:t xml:space="preserve"> </w:t>
      </w:r>
      <w:r w:rsidR="00E12C8E">
        <w:t>need</w:t>
      </w:r>
      <w:r w:rsidR="00EF1385">
        <w:t xml:space="preserve"> </w:t>
      </w:r>
      <w:r w:rsidR="00E12C8E">
        <w:t>i</w:t>
      </w:r>
      <w:r w:rsidR="008041E4" w:rsidRPr="00985095">
        <w:t>nformation</w:t>
      </w:r>
      <w:r w:rsidR="00EF1385">
        <w:t xml:space="preserve"> </w:t>
      </w:r>
      <w:r w:rsidR="008041E4" w:rsidRPr="00985095">
        <w:t>on</w:t>
      </w:r>
      <w:r w:rsidR="00EF1385">
        <w:t xml:space="preserve"> </w:t>
      </w:r>
      <w:r w:rsidR="008041E4" w:rsidRPr="00985095">
        <w:t>interview</w:t>
      </w:r>
      <w:r w:rsidR="00EF1385">
        <w:t xml:space="preserve"> </w:t>
      </w:r>
      <w:r w:rsidR="008041E4" w:rsidRPr="00985095">
        <w:t>techniques,</w:t>
      </w:r>
      <w:r w:rsidR="00EF1385">
        <w:t xml:space="preserve"> </w:t>
      </w:r>
      <w:r w:rsidR="008041E4" w:rsidRPr="00985095">
        <w:t>dress</w:t>
      </w:r>
      <w:r w:rsidR="00EF1385">
        <w:t xml:space="preserve"> </w:t>
      </w:r>
      <w:r w:rsidR="008041E4" w:rsidRPr="00985095">
        <w:t>code</w:t>
      </w:r>
      <w:r w:rsidR="00EF1385">
        <w:t xml:space="preserve"> </w:t>
      </w:r>
      <w:r w:rsidR="008041E4" w:rsidRPr="00985095">
        <w:t>and</w:t>
      </w:r>
      <w:r w:rsidR="00EF1385">
        <w:t xml:space="preserve"> </w:t>
      </w:r>
      <w:r w:rsidR="00E12C8E">
        <w:t>so</w:t>
      </w:r>
      <w:r w:rsidR="00EF1385">
        <w:t xml:space="preserve"> </w:t>
      </w:r>
      <w:r w:rsidR="00E12C8E">
        <w:t>on</w:t>
      </w:r>
      <w:r w:rsidR="00EF1385">
        <w:t xml:space="preserve"> </w:t>
      </w:r>
      <w:r w:rsidR="008041E4">
        <w:fldChar w:fldCharType="begin"/>
      </w:r>
      <w:r w:rsidR="00B2580B">
        <w:instrText xml:space="preserve"> ADDIN EN.CITE &lt;EndNote&gt;&lt;Cite&gt;&lt;Author&gt;Kennedy&lt;/Author&gt;&lt;Year&gt;2012&lt;/Year&gt;&lt;IDText&gt;Career counselling new and professional immigrants: theories into practice&lt;/IDText&gt;&lt;DisplayText&gt;(Kennedy &amp;amp; Chen, 2012)&lt;/DisplayText&gt;&lt;record&gt;&lt;keywords&gt;&lt;keyword&gt;Career development&lt;/keyword&gt;&lt;keyword&gt;Immigrants&lt;/keyword&gt;&lt;/keywords&gt;&lt;urls&gt;&lt;related-urls&gt;&lt;url&gt;https://link.gale.com/apps/doc/A297915741/AONE?u=lmu_web&amp;amp;sid=AONE&amp;amp;xid=d403f440&lt;/url&gt;&lt;/related-urls&gt;&lt;/urls&gt;&lt;isbn&gt;10384162&lt;/isbn&gt;&lt;work-type&gt;Article&lt;/work-type&gt;&lt;titles&gt;&lt;title&gt;Career counselling new and professional immigrants: theories into practice&lt;/title&gt;&lt;secondary-title&gt;Australian Journal of Career Development&lt;/secondary-title&gt;&lt;/titles&gt;&lt;pages&gt;36-45&lt;/pages&gt;&lt;access-date&gt;2021/5/14/&lt;/access-date&gt;&lt;contributors&gt;&lt;authors&gt;&lt;author&gt;Kennedy, Tara&lt;/author&gt;&lt;author&gt;Chen, Charles P.&lt;/author&gt;&lt;/authors&gt;&lt;/contributors&gt;&lt;section&gt;36&lt;/section&gt;&lt;language&gt;English&lt;/language&gt;&lt;added-date format="utc"&gt;1620993962&lt;/added-date&gt;&lt;ref-type name="Journal Article"&gt;17&lt;/ref-type&gt;&lt;dates&gt;&lt;year&gt;2012&lt;/year&gt;&lt;/dates&gt;&lt;remote-database-provider&gt;Gale&lt;/remote-database-provider&gt;&lt;rec-number&gt;1562&lt;/rec-number&gt;&lt;last-updated-date format="utc"&gt;1671029501&lt;/last-updated-date&gt;&lt;volume&gt;21&lt;/volume&gt;&lt;remote-database-name&gt;Gale Academic OneFile&lt;/remote-database-name&gt;&lt;/record&gt;&lt;/Cite&gt;&lt;/EndNote&gt;</w:instrText>
      </w:r>
      <w:r w:rsidR="008041E4">
        <w:fldChar w:fldCharType="separate"/>
      </w:r>
      <w:r w:rsidR="008041E4">
        <w:rPr>
          <w:noProof/>
        </w:rPr>
        <w:t>(Kennedy</w:t>
      </w:r>
      <w:r w:rsidR="00EF1385">
        <w:rPr>
          <w:noProof/>
        </w:rPr>
        <w:t xml:space="preserve"> </w:t>
      </w:r>
      <w:r w:rsidR="008041E4">
        <w:rPr>
          <w:noProof/>
        </w:rPr>
        <w:t>&amp;</w:t>
      </w:r>
      <w:r w:rsidR="00EF1385">
        <w:rPr>
          <w:noProof/>
        </w:rPr>
        <w:t xml:space="preserve"> </w:t>
      </w:r>
      <w:r w:rsidR="008041E4">
        <w:rPr>
          <w:noProof/>
        </w:rPr>
        <w:t>Chen,</w:t>
      </w:r>
      <w:r w:rsidR="00EF1385">
        <w:rPr>
          <w:noProof/>
        </w:rPr>
        <w:t xml:space="preserve"> </w:t>
      </w:r>
      <w:r w:rsidR="008041E4">
        <w:rPr>
          <w:noProof/>
        </w:rPr>
        <w:t>2012)</w:t>
      </w:r>
      <w:r w:rsidR="008041E4">
        <w:fldChar w:fldCharType="end"/>
      </w:r>
      <w:r w:rsidR="00E12C8E">
        <w:t>.</w:t>
      </w:r>
      <w:r w:rsidR="00EF1385">
        <w:t xml:space="preserve"> </w:t>
      </w:r>
      <w:r w:rsidR="00C965FF">
        <w:t>Improving</w:t>
      </w:r>
      <w:r w:rsidR="00EF1385">
        <w:t xml:space="preserve"> </w:t>
      </w:r>
      <w:r w:rsidR="00592B50" w:rsidRPr="00592B50">
        <w:t>career</w:t>
      </w:r>
      <w:r w:rsidR="00EF1385">
        <w:t xml:space="preserve"> </w:t>
      </w:r>
      <w:r w:rsidR="00C965FF" w:rsidRPr="00592B50">
        <w:t>counselling</w:t>
      </w:r>
      <w:r w:rsidR="00EF1385">
        <w:t xml:space="preserve"> </w:t>
      </w:r>
      <w:r w:rsidR="00592B50" w:rsidRPr="00592B50">
        <w:t>practices</w:t>
      </w:r>
      <w:r w:rsidR="00EF1385">
        <w:t xml:space="preserve"> </w:t>
      </w:r>
      <w:r w:rsidR="00C965FF">
        <w:t>was</w:t>
      </w:r>
      <w:r w:rsidR="00EF1385">
        <w:t xml:space="preserve"> </w:t>
      </w:r>
      <w:r w:rsidR="00C965FF">
        <w:t>also</w:t>
      </w:r>
      <w:r w:rsidR="00EF1385">
        <w:t xml:space="preserve"> </w:t>
      </w:r>
      <w:r w:rsidR="00C965FF">
        <w:t>a</w:t>
      </w:r>
      <w:r w:rsidR="00EF1385">
        <w:t xml:space="preserve"> </w:t>
      </w:r>
      <w:r w:rsidR="00C965FF">
        <w:t>recommendation</w:t>
      </w:r>
      <w:r w:rsidR="00EF1385">
        <w:t xml:space="preserve"> </w:t>
      </w:r>
      <w:r w:rsidR="00C965FF">
        <w:t>in</w:t>
      </w:r>
      <w:r w:rsidR="00EF1385">
        <w:t xml:space="preserve"> </w:t>
      </w:r>
      <w:r w:rsidR="00C965FF">
        <w:t>the</w:t>
      </w:r>
      <w:r w:rsidR="00EF1385">
        <w:t xml:space="preserve"> </w:t>
      </w:r>
      <w:r w:rsidR="00C965FF">
        <w:t>German</w:t>
      </w:r>
      <w:r w:rsidR="00EF1385">
        <w:t xml:space="preserve"> </w:t>
      </w:r>
      <w:r w:rsidR="00C965FF">
        <w:t>context</w:t>
      </w:r>
      <w:r w:rsidR="00EF1385">
        <w:t xml:space="preserve"> </w:t>
      </w:r>
      <w:r w:rsidR="00592B50" w:rsidRPr="00592B50">
        <w:fldChar w:fldCharType="begin"/>
      </w:r>
      <w:r w:rsidR="00DE380F">
        <w:instrText xml:space="preserve"> ADDIN EN.CITE &lt;EndNote&gt;&lt;Cite&gt;&lt;Author&gt;Wehrle&lt;/Author&gt;&lt;Year&gt;2019&lt;/Year&gt;&lt;IDText&gt;Putting career construction into context: Career adaptability among refugees&lt;/IDText&gt;&lt;DisplayText&gt;(Wehrle et al., 2019)&lt;/DisplayText&gt;&lt;record&gt;&lt;dates&gt;&lt;pub-dates&gt;&lt;date&gt;2019/04/01/&lt;/date&gt;&lt;/pub-dates&gt;&lt;year&gt;2019&lt;/year&gt;&lt;/dates&gt;&lt;keywords&gt;&lt;keyword&gt;Careers&lt;/keyword&gt;&lt;keyword&gt;Career adaptability&lt;/keyword&gt;&lt;keyword&gt;Career construction&lt;/keyword&gt;&lt;keyword&gt;Coping&lt;/keyword&gt;&lt;keyword&gt;Refugees&lt;/keyword&gt;&lt;/keywords&gt;&lt;urls&gt;&lt;related-urls&gt;&lt;url&gt;https://www.sciencedirect.com/science/article/pii/S0001879118300915&lt;/url&gt;&lt;/related-urls&gt;&lt;/urls&gt;&lt;isbn&gt;0001-8791&lt;/isbn&gt;&lt;titles&gt;&lt;title&gt;Putting career construction into context: Career adaptability among refugees&lt;/title&gt;&lt;secondary-title&gt;Journal of Vocational Behavior&lt;/secondary-title&gt;&lt;/titles&gt;&lt;pages&gt;107-124&lt;/pages&gt;&lt;contributors&gt;&lt;authors&gt;&lt;author&gt;Wehrle, Katja&lt;/author&gt;&lt;author&gt;Kira, Mari&lt;/author&gt;&lt;author&gt;Klehe, Ute-Christine&lt;/author&gt;&lt;/authors&gt;&lt;/contributors&gt;&lt;added-date format="utc"&gt;1658218872&lt;/added-date&gt;&lt;ref-type name="Journal Article"&gt;17&lt;/ref-type&gt;&lt;rec-number&gt;1635&lt;/rec-number&gt;&lt;last-updated-date format="utc"&gt;1658218888&lt;/last-updated-date&gt;&lt;electronic-resource-num&gt;https://doi.org/10.1016/j.jvb.2018.08.007&lt;/electronic-resource-num&gt;&lt;volume&gt;111&lt;/volume&gt;&lt;/record&gt;&lt;/Cite&gt;&lt;/EndNote&gt;</w:instrText>
      </w:r>
      <w:r w:rsidR="00592B50" w:rsidRPr="00592B50">
        <w:fldChar w:fldCharType="separate"/>
      </w:r>
      <w:r w:rsidR="00DE380F">
        <w:rPr>
          <w:noProof/>
        </w:rPr>
        <w:t>(Wehrle</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19)</w:t>
      </w:r>
      <w:r w:rsidR="00592B50" w:rsidRPr="00592B50">
        <w:fldChar w:fldCharType="end"/>
      </w:r>
      <w:r w:rsidR="004E3187">
        <w:t>,</w:t>
      </w:r>
      <w:r w:rsidR="00EF1385">
        <w:t xml:space="preserve"> </w:t>
      </w:r>
      <w:r w:rsidR="004E3187">
        <w:t>although</w:t>
      </w:r>
      <w:r w:rsidR="00EF1385">
        <w:t xml:space="preserve"> </w:t>
      </w:r>
      <w:r w:rsidR="004E3187">
        <w:t>there</w:t>
      </w:r>
      <w:r w:rsidR="00EF1385">
        <w:t xml:space="preserve"> </w:t>
      </w:r>
      <w:r w:rsidR="004E3187">
        <w:t>was</w:t>
      </w:r>
      <w:r w:rsidR="00EF1385">
        <w:t xml:space="preserve"> </w:t>
      </w:r>
      <w:r w:rsidR="004E3187">
        <w:t>no</w:t>
      </w:r>
      <w:r w:rsidR="00EF1385">
        <w:t xml:space="preserve"> </w:t>
      </w:r>
      <w:r w:rsidR="00AF5F0C">
        <w:t>recognition</w:t>
      </w:r>
      <w:r w:rsidR="00EF1385">
        <w:t xml:space="preserve"> </w:t>
      </w:r>
      <w:r w:rsidR="00AF5F0C">
        <w:t>of</w:t>
      </w:r>
      <w:r w:rsidR="00EF1385">
        <w:t xml:space="preserve"> </w:t>
      </w:r>
      <w:r w:rsidR="00AF5F0C">
        <w:t>a</w:t>
      </w:r>
      <w:r w:rsidR="00EF1385">
        <w:t xml:space="preserve"> </w:t>
      </w:r>
      <w:r w:rsidR="00AF5F0C">
        <w:t>role</w:t>
      </w:r>
      <w:r w:rsidR="00EF1385">
        <w:t xml:space="preserve"> </w:t>
      </w:r>
      <w:r w:rsidR="00AF5F0C">
        <w:t>for</w:t>
      </w:r>
      <w:r w:rsidR="00EF1385">
        <w:t xml:space="preserve"> </w:t>
      </w:r>
      <w:r w:rsidR="00AF5F0C">
        <w:t>professional</w:t>
      </w:r>
      <w:r w:rsidR="00EF1385">
        <w:t xml:space="preserve"> </w:t>
      </w:r>
      <w:r w:rsidR="00AF5F0C">
        <w:t>bodies.</w:t>
      </w:r>
      <w:r w:rsidR="00EF1385">
        <w:t xml:space="preserve"> </w:t>
      </w:r>
      <w:r w:rsidR="00B31BBD" w:rsidRPr="00B31BBD">
        <w:t>In</w:t>
      </w:r>
      <w:r w:rsidR="00EF1385">
        <w:t xml:space="preserve"> </w:t>
      </w:r>
      <w:r w:rsidR="00B31BBD" w:rsidRPr="00B31BBD">
        <w:t>a</w:t>
      </w:r>
      <w:r w:rsidR="00EF1385">
        <w:t xml:space="preserve"> </w:t>
      </w:r>
      <w:r w:rsidR="00B31BBD" w:rsidRPr="00B31BBD">
        <w:t>global</w:t>
      </w:r>
      <w:r w:rsidR="00EF1385">
        <w:t xml:space="preserve"> </w:t>
      </w:r>
      <w:r w:rsidR="00B31BBD" w:rsidRPr="00B31BBD">
        <w:t>review</w:t>
      </w:r>
      <w:r w:rsidR="00EF1385">
        <w:t xml:space="preserve"> </w:t>
      </w:r>
      <w:r w:rsidR="00B31BBD" w:rsidRPr="00B31BBD">
        <w:t>of</w:t>
      </w:r>
      <w:r w:rsidR="00EF1385">
        <w:t xml:space="preserve"> </w:t>
      </w:r>
      <w:r w:rsidR="00B31BBD" w:rsidRPr="00B31BBD">
        <w:t>skilled</w:t>
      </w:r>
      <w:r w:rsidR="00EF1385">
        <w:t xml:space="preserve"> </w:t>
      </w:r>
      <w:r w:rsidR="00B31BBD" w:rsidRPr="00B31BBD">
        <w:t>migrants’</w:t>
      </w:r>
      <w:r w:rsidR="00EF1385">
        <w:t xml:space="preserve"> </w:t>
      </w:r>
      <w:r w:rsidR="00B31BBD" w:rsidRPr="00B31BBD">
        <w:t>employment,</w:t>
      </w:r>
      <w:r w:rsidR="00EF1385">
        <w:t xml:space="preserve"> </w:t>
      </w:r>
      <w:r w:rsidR="00B31BBD" w:rsidRPr="00B31BBD">
        <w:t>language</w:t>
      </w:r>
      <w:r w:rsidR="00EF1385">
        <w:t xml:space="preserve"> </w:t>
      </w:r>
      <w:r w:rsidR="00B31BBD" w:rsidRPr="00B31BBD">
        <w:t>competency</w:t>
      </w:r>
      <w:r w:rsidR="00EF1385">
        <w:t xml:space="preserve"> </w:t>
      </w:r>
      <w:r w:rsidR="00B31BBD" w:rsidRPr="00B31BBD">
        <w:t>and</w:t>
      </w:r>
      <w:r w:rsidR="00EF1385">
        <w:t xml:space="preserve"> </w:t>
      </w:r>
      <w:r w:rsidR="00B31BBD" w:rsidRPr="00B31BBD">
        <w:t>qualification</w:t>
      </w:r>
      <w:r w:rsidR="00EF1385">
        <w:t xml:space="preserve"> </w:t>
      </w:r>
      <w:r w:rsidR="00B31BBD" w:rsidRPr="00B31BBD">
        <w:t>recognition</w:t>
      </w:r>
      <w:r w:rsidR="00EF1385">
        <w:t xml:space="preserve"> </w:t>
      </w:r>
      <w:r w:rsidR="00B31BBD" w:rsidRPr="00B31BBD">
        <w:t>were</w:t>
      </w:r>
      <w:r w:rsidR="00EF1385">
        <w:t xml:space="preserve"> </w:t>
      </w:r>
      <w:r w:rsidR="00B31BBD" w:rsidRPr="00B31BBD">
        <w:t>important,</w:t>
      </w:r>
      <w:r w:rsidR="00EF1385">
        <w:t xml:space="preserve"> </w:t>
      </w:r>
      <w:r w:rsidR="00B31BBD" w:rsidRPr="00B31BBD">
        <w:t>those</w:t>
      </w:r>
      <w:r w:rsidR="00EF1385">
        <w:t xml:space="preserve"> </w:t>
      </w:r>
      <w:r w:rsidR="00B31BBD" w:rsidRPr="00B31BBD">
        <w:t>with</w:t>
      </w:r>
      <w:r w:rsidR="00EF1385">
        <w:t xml:space="preserve"> </w:t>
      </w:r>
      <w:r w:rsidR="00B31BBD" w:rsidRPr="00B31BBD">
        <w:t>networks</w:t>
      </w:r>
      <w:r w:rsidR="00EF1385">
        <w:t xml:space="preserve"> </w:t>
      </w:r>
      <w:r w:rsidR="00B31BBD" w:rsidRPr="00B31BBD">
        <w:t>including</w:t>
      </w:r>
      <w:r w:rsidR="00EF1385">
        <w:t xml:space="preserve"> </w:t>
      </w:r>
      <w:r w:rsidR="00B31BBD" w:rsidRPr="00B31BBD">
        <w:t>professionals</w:t>
      </w:r>
      <w:r w:rsidR="00EF1385">
        <w:t xml:space="preserve"> </w:t>
      </w:r>
      <w:r w:rsidR="00B31BBD" w:rsidRPr="00B31BBD">
        <w:t>(not</w:t>
      </w:r>
      <w:r w:rsidR="00EF1385">
        <w:t xml:space="preserve"> </w:t>
      </w:r>
      <w:r w:rsidR="00B31BBD" w:rsidRPr="00B31BBD">
        <w:t>just</w:t>
      </w:r>
      <w:r w:rsidR="00EF1385">
        <w:t xml:space="preserve"> </w:t>
      </w:r>
      <w:r w:rsidR="00B31BBD" w:rsidRPr="00B31BBD">
        <w:t>families,</w:t>
      </w:r>
      <w:r w:rsidR="00EF1385">
        <w:t xml:space="preserve"> </w:t>
      </w:r>
      <w:r w:rsidR="00B31BBD" w:rsidRPr="00B31BBD">
        <w:t>fellow-migrant</w:t>
      </w:r>
      <w:r w:rsidR="00EF1385">
        <w:t xml:space="preserve"> </w:t>
      </w:r>
      <w:r w:rsidR="00B31BBD" w:rsidRPr="00B31BBD">
        <w:t>and</w:t>
      </w:r>
      <w:r w:rsidR="00EF1385">
        <w:t xml:space="preserve"> </w:t>
      </w:r>
      <w:r w:rsidR="00B31BBD" w:rsidRPr="00B31BBD">
        <w:t>co-ethnics)</w:t>
      </w:r>
      <w:r w:rsidR="00EF1385">
        <w:t xml:space="preserve"> </w:t>
      </w:r>
      <w:r w:rsidR="00B31BBD" w:rsidRPr="00B31BBD">
        <w:t>were</w:t>
      </w:r>
      <w:r w:rsidR="00EF1385">
        <w:t xml:space="preserve"> </w:t>
      </w:r>
      <w:r w:rsidR="00B31BBD" w:rsidRPr="00B31BBD">
        <w:t>more</w:t>
      </w:r>
      <w:r w:rsidR="00EF1385">
        <w:t xml:space="preserve"> </w:t>
      </w:r>
      <w:r w:rsidR="00B31BBD" w:rsidRPr="00B31BBD">
        <w:t>likely</w:t>
      </w:r>
      <w:r w:rsidR="00EF1385">
        <w:t xml:space="preserve"> </w:t>
      </w:r>
      <w:r w:rsidR="00B31BBD" w:rsidRPr="00B31BBD">
        <w:t>to</w:t>
      </w:r>
      <w:r w:rsidR="00EF1385">
        <w:t xml:space="preserve"> </w:t>
      </w:r>
      <w:r w:rsidR="00B31BBD" w:rsidRPr="00B31BBD">
        <w:t>achieve</w:t>
      </w:r>
      <w:r w:rsidR="00EF1385">
        <w:t xml:space="preserve"> </w:t>
      </w:r>
      <w:r w:rsidR="00B31BBD" w:rsidRPr="00B31BBD">
        <w:t>qualification-matched</w:t>
      </w:r>
      <w:r w:rsidR="00EF1385">
        <w:t xml:space="preserve"> </w:t>
      </w:r>
      <w:r w:rsidR="00B31BBD" w:rsidRPr="00B31BBD">
        <w:t>employment,</w:t>
      </w:r>
      <w:r w:rsidR="00EF1385">
        <w:t xml:space="preserve"> </w:t>
      </w:r>
      <w:r w:rsidR="00B31BBD" w:rsidRPr="00B31BBD">
        <w:t>and</w:t>
      </w:r>
      <w:r w:rsidR="00EF1385">
        <w:t xml:space="preserve"> </w:t>
      </w:r>
      <w:r w:rsidR="00B31BBD" w:rsidRPr="00B31BBD">
        <w:t>heavily-regulated</w:t>
      </w:r>
      <w:r w:rsidR="00EF1385">
        <w:t xml:space="preserve"> </w:t>
      </w:r>
      <w:r w:rsidR="00B31BBD" w:rsidRPr="00B31BBD">
        <w:t>professions</w:t>
      </w:r>
      <w:r w:rsidR="00EF1385">
        <w:t xml:space="preserve"> </w:t>
      </w:r>
      <w:r w:rsidR="00B31BBD" w:rsidRPr="00B31BBD">
        <w:t>with</w:t>
      </w:r>
      <w:r w:rsidR="00EF1385">
        <w:t xml:space="preserve"> </w:t>
      </w:r>
      <w:r w:rsidR="00B31BBD" w:rsidRPr="00B31BBD">
        <w:t>rigid</w:t>
      </w:r>
      <w:r w:rsidR="00EF1385">
        <w:t xml:space="preserve"> </w:t>
      </w:r>
      <w:r w:rsidR="00B31BBD" w:rsidRPr="00B31BBD">
        <w:t>licensing</w:t>
      </w:r>
      <w:r w:rsidR="00EF1385">
        <w:t xml:space="preserve"> </w:t>
      </w:r>
      <w:r w:rsidR="00B31BBD" w:rsidRPr="00B31BBD">
        <w:t>procedures</w:t>
      </w:r>
      <w:r w:rsidR="00EF1385">
        <w:t xml:space="preserve"> </w:t>
      </w:r>
      <w:r w:rsidR="00B31BBD" w:rsidRPr="00B31BBD">
        <w:t>produced</w:t>
      </w:r>
      <w:r w:rsidR="00EF1385">
        <w:t xml:space="preserve"> </w:t>
      </w:r>
      <w:r w:rsidR="00B31BBD" w:rsidRPr="00B31BBD">
        <w:t>more</w:t>
      </w:r>
      <w:r w:rsidR="00EF1385">
        <w:t xml:space="preserve"> </w:t>
      </w:r>
      <w:r w:rsidR="00B31BBD" w:rsidRPr="00B31BBD">
        <w:t>occupational</w:t>
      </w:r>
      <w:r w:rsidR="00EF1385">
        <w:t xml:space="preserve"> </w:t>
      </w:r>
      <w:r w:rsidR="00B31BBD" w:rsidRPr="00B31BBD">
        <w:t>downgrading</w:t>
      </w:r>
      <w:r w:rsidR="00EF1385">
        <w:t xml:space="preserve"> </w:t>
      </w:r>
      <w:r w:rsidR="00B31BBD" w:rsidRPr="00B31BBD">
        <w:t>than</w:t>
      </w:r>
      <w:r w:rsidR="00EF1385">
        <w:t xml:space="preserve"> </w:t>
      </w:r>
      <w:r w:rsidR="00B31BBD" w:rsidRPr="00B31BBD">
        <w:t>those</w:t>
      </w:r>
      <w:r w:rsidR="00EF1385">
        <w:t xml:space="preserve"> </w:t>
      </w:r>
      <w:r w:rsidR="00B31BBD" w:rsidRPr="00B31BBD">
        <w:t>with</w:t>
      </w:r>
      <w:r w:rsidR="00EF1385">
        <w:t xml:space="preserve"> </w:t>
      </w:r>
      <w:r w:rsidR="00B31BBD" w:rsidRPr="00B31BBD">
        <w:t>more</w:t>
      </w:r>
      <w:r w:rsidR="00EF1385">
        <w:t xml:space="preserve"> </w:t>
      </w:r>
      <w:r w:rsidR="00B31BBD" w:rsidRPr="00B31BBD">
        <w:t>flexible</w:t>
      </w:r>
      <w:r w:rsidR="00EF1385">
        <w:t xml:space="preserve"> </w:t>
      </w:r>
      <w:r w:rsidR="00B31BBD" w:rsidRPr="00B31BBD">
        <w:t>systems</w:t>
      </w:r>
      <w:r w:rsidR="00EF1385">
        <w:t xml:space="preserve"> </w:t>
      </w:r>
      <w:r w:rsidR="00B31BBD" w:rsidRPr="00B31BBD">
        <w:fldChar w:fldCharType="begin"/>
      </w:r>
      <w:r w:rsidR="00DE380F">
        <w:instrText xml:space="preserve"> ADDIN EN.CITE &lt;EndNote&gt;&lt;Cite&gt;&lt;Author&gt;Shirmohammadi&lt;/Author&gt;&lt;Year&gt;2019&lt;/Year&gt;&lt;IDText&gt;Understanding skilled migrants’ employment in the host country: A multidisciplinary review and a conceptual model&lt;/IDText&gt;&lt;DisplayText&gt;(Shirmohammadi, Beigi, &amp;amp; Stewart, 2019)&lt;/DisplayText&gt;&lt;record&gt;&lt;isbn&gt;0958-5192&lt;/isbn&gt;&lt;titles&gt;&lt;title&gt;Understanding skilled migrants’ employment in the host country: A multidisciplinary review and a conceptual model&lt;/title&gt;&lt;secondary-title&gt;The International Journal of Human Resource Management&lt;/secondary-title&gt;&lt;/titles&gt;&lt;pages&gt;96-121&lt;/pages&gt;&lt;number&gt;1&lt;/number&gt;&lt;contributors&gt;&lt;authors&gt;&lt;author&gt;Shirmohammadi, Melika&lt;/author&gt;&lt;author&gt;Beigi, Mina&lt;/author&gt;&lt;author&gt;Stewart, Jim&lt;/author&gt;&lt;/authors&gt;&lt;/contributors&gt;&lt;added-date format="utc"&gt;1626167365&lt;/added-date&gt;&lt;ref-type name="Journal Article"&gt;17&lt;/ref-type&gt;&lt;dates&gt;&lt;year&gt;2019&lt;/year&gt;&lt;/dates&gt;&lt;rec-number&gt;1593&lt;/rec-number&gt;&lt;last-updated-date format="utc"&gt;1626167365&lt;/last-updated-date&gt;&lt;volume&gt;30&lt;/volume&gt;&lt;/record&gt;&lt;/Cite&gt;&lt;/EndNote&gt;</w:instrText>
      </w:r>
      <w:r w:rsidR="00B31BBD" w:rsidRPr="00B31BBD">
        <w:fldChar w:fldCharType="separate"/>
      </w:r>
      <w:r w:rsidR="00DE380F">
        <w:rPr>
          <w:noProof/>
        </w:rPr>
        <w:t>(Shirmohammadi,</w:t>
      </w:r>
      <w:r w:rsidR="00EF1385">
        <w:rPr>
          <w:noProof/>
        </w:rPr>
        <w:t xml:space="preserve"> </w:t>
      </w:r>
      <w:r w:rsidR="00DE380F">
        <w:rPr>
          <w:noProof/>
        </w:rPr>
        <w:t>Beigi,</w:t>
      </w:r>
      <w:r w:rsidR="00EF1385">
        <w:rPr>
          <w:noProof/>
        </w:rPr>
        <w:t xml:space="preserve"> </w:t>
      </w:r>
      <w:r w:rsidR="00DE380F">
        <w:rPr>
          <w:noProof/>
        </w:rPr>
        <w:t>&amp;</w:t>
      </w:r>
      <w:r w:rsidR="00EF1385">
        <w:rPr>
          <w:noProof/>
        </w:rPr>
        <w:t xml:space="preserve"> </w:t>
      </w:r>
      <w:r w:rsidR="00DE380F">
        <w:rPr>
          <w:noProof/>
        </w:rPr>
        <w:t>Stewart,</w:t>
      </w:r>
      <w:r w:rsidR="00EF1385">
        <w:rPr>
          <w:noProof/>
        </w:rPr>
        <w:t xml:space="preserve"> </w:t>
      </w:r>
      <w:r w:rsidR="00DE380F">
        <w:rPr>
          <w:noProof/>
        </w:rPr>
        <w:t>2019)</w:t>
      </w:r>
      <w:r w:rsidR="00B31BBD" w:rsidRPr="00B31BBD">
        <w:fldChar w:fldCharType="end"/>
      </w:r>
      <w:r w:rsidR="00B31BBD" w:rsidRPr="00B31BBD">
        <w:t>.</w:t>
      </w:r>
      <w:r w:rsidR="00EF1385">
        <w:t xml:space="preserve"> </w:t>
      </w:r>
      <w:r w:rsidR="00BC5BAC">
        <w:t>The</w:t>
      </w:r>
      <w:r w:rsidR="00EF1385">
        <w:t xml:space="preserve"> </w:t>
      </w:r>
      <w:r w:rsidR="00BC5BAC">
        <w:t>authors</w:t>
      </w:r>
      <w:r w:rsidR="00EF1385">
        <w:t xml:space="preserve"> </w:t>
      </w:r>
      <w:r w:rsidR="00D55A02">
        <w:t>r</w:t>
      </w:r>
      <w:r w:rsidR="00B31BBD" w:rsidRPr="00B31BBD">
        <w:t>esponses</w:t>
      </w:r>
      <w:r w:rsidR="00EF1385">
        <w:t xml:space="preserve"> </w:t>
      </w:r>
      <w:r w:rsidR="00D55A02">
        <w:t>then</w:t>
      </w:r>
      <w:r w:rsidR="00EF1385">
        <w:t xml:space="preserve"> </w:t>
      </w:r>
      <w:r w:rsidR="00F22179">
        <w:t>described</w:t>
      </w:r>
      <w:r w:rsidR="00EF1385">
        <w:t xml:space="preserve"> </w:t>
      </w:r>
      <w:r w:rsidR="00B31BBD" w:rsidRPr="00B31BBD">
        <w:t>how</w:t>
      </w:r>
      <w:r w:rsidR="00EF1385">
        <w:t xml:space="preserve"> </w:t>
      </w:r>
      <w:r w:rsidR="00B31BBD" w:rsidRPr="00B31BBD">
        <w:t>human</w:t>
      </w:r>
      <w:r w:rsidR="00EF1385">
        <w:t xml:space="preserve"> </w:t>
      </w:r>
      <w:r w:rsidR="00B31BBD" w:rsidRPr="00B31BBD">
        <w:t>resource</w:t>
      </w:r>
      <w:r w:rsidR="00EF1385">
        <w:t xml:space="preserve"> </w:t>
      </w:r>
      <w:r w:rsidR="00B31BBD" w:rsidRPr="00B31BBD">
        <w:t>professionals</w:t>
      </w:r>
      <w:r w:rsidR="00EF1385">
        <w:t xml:space="preserve"> </w:t>
      </w:r>
      <w:r w:rsidR="00B31BBD" w:rsidRPr="00B31BBD">
        <w:t>(in</w:t>
      </w:r>
      <w:r w:rsidR="00EF1385">
        <w:t xml:space="preserve"> </w:t>
      </w:r>
      <w:r w:rsidR="00B31BBD" w:rsidRPr="00B31BBD">
        <w:t>companies)</w:t>
      </w:r>
      <w:r w:rsidR="00EF1385">
        <w:t xml:space="preserve"> </w:t>
      </w:r>
      <w:r w:rsidR="00B31BBD" w:rsidRPr="00B31BBD">
        <w:t>needed</w:t>
      </w:r>
      <w:r w:rsidR="00EF1385">
        <w:t xml:space="preserve"> </w:t>
      </w:r>
      <w:r w:rsidR="00B31BBD" w:rsidRPr="00B31BBD">
        <w:t>to</w:t>
      </w:r>
      <w:r w:rsidR="00EF1385">
        <w:t xml:space="preserve"> </w:t>
      </w:r>
      <w:r w:rsidR="00B31BBD" w:rsidRPr="00B31BBD">
        <w:t>redirect</w:t>
      </w:r>
      <w:r w:rsidR="00EF1385">
        <w:t xml:space="preserve"> </w:t>
      </w:r>
      <w:r w:rsidR="00B31BBD" w:rsidRPr="00B31BBD">
        <w:t>their</w:t>
      </w:r>
      <w:r w:rsidR="00EF1385">
        <w:t xml:space="preserve"> </w:t>
      </w:r>
      <w:r w:rsidR="00B31BBD" w:rsidRPr="00B31BBD">
        <w:t>efforts</w:t>
      </w:r>
      <w:r w:rsidR="00EF1385">
        <w:t xml:space="preserve"> </w:t>
      </w:r>
      <w:r w:rsidR="00B31BBD" w:rsidRPr="00B31BBD">
        <w:t>in</w:t>
      </w:r>
      <w:r w:rsidR="00EF1385">
        <w:t xml:space="preserve"> </w:t>
      </w:r>
      <w:r w:rsidR="00B31BBD" w:rsidRPr="00B31BBD">
        <w:t>the</w:t>
      </w:r>
      <w:r w:rsidR="00EF1385">
        <w:t xml:space="preserve"> </w:t>
      </w:r>
      <w:r w:rsidR="00B31BBD" w:rsidRPr="00B31BBD">
        <w:t>light</w:t>
      </w:r>
      <w:r w:rsidR="00EF1385">
        <w:t xml:space="preserve"> </w:t>
      </w:r>
      <w:r w:rsidR="00B31BBD" w:rsidRPr="00B31BBD">
        <w:t>of</w:t>
      </w:r>
      <w:r w:rsidR="00EF1385">
        <w:t xml:space="preserve"> </w:t>
      </w:r>
      <w:r w:rsidR="00B31BBD" w:rsidRPr="00B31BBD">
        <w:t>this</w:t>
      </w:r>
      <w:r w:rsidR="00EF1385">
        <w:t xml:space="preserve"> </w:t>
      </w:r>
      <w:r w:rsidR="00B31BBD" w:rsidRPr="00B31BBD">
        <w:t>information,</w:t>
      </w:r>
      <w:r w:rsidR="00EF1385">
        <w:t xml:space="preserve"> </w:t>
      </w:r>
      <w:r w:rsidR="00B31BBD" w:rsidRPr="00B31BBD">
        <w:t>a</w:t>
      </w:r>
      <w:r w:rsidR="00EF1385">
        <w:t xml:space="preserve"> </w:t>
      </w:r>
      <w:r w:rsidR="00B31BBD" w:rsidRPr="00B31BBD">
        <w:t>reflection</w:t>
      </w:r>
      <w:r w:rsidR="00EF1385">
        <w:t xml:space="preserve"> </w:t>
      </w:r>
      <w:r w:rsidR="00B31BBD" w:rsidRPr="00B31BBD">
        <w:t>of</w:t>
      </w:r>
      <w:r w:rsidR="00EF1385">
        <w:t xml:space="preserve"> </w:t>
      </w:r>
      <w:r w:rsidR="00B31BBD" w:rsidRPr="00B31BBD">
        <w:t>the</w:t>
      </w:r>
      <w:r w:rsidR="00F22179">
        <w:t>ir</w:t>
      </w:r>
      <w:r w:rsidR="00EF1385">
        <w:t xml:space="preserve"> </w:t>
      </w:r>
      <w:r w:rsidR="00B31BBD" w:rsidRPr="00B31BBD">
        <w:t>disciplinary</w:t>
      </w:r>
      <w:r w:rsidR="00EF1385">
        <w:t xml:space="preserve"> </w:t>
      </w:r>
      <w:r w:rsidR="00F22179">
        <w:t>focus</w:t>
      </w:r>
      <w:r w:rsidR="00EF1385">
        <w:t xml:space="preserve"> </w:t>
      </w:r>
      <w:r w:rsidR="00F22179">
        <w:t>and</w:t>
      </w:r>
      <w:r w:rsidR="00EF1385">
        <w:t xml:space="preserve"> </w:t>
      </w:r>
      <w:r w:rsidR="00F22179">
        <w:t>with</w:t>
      </w:r>
      <w:r w:rsidR="00EF1385">
        <w:t xml:space="preserve"> </w:t>
      </w:r>
      <w:r w:rsidR="00F22179">
        <w:t>no</w:t>
      </w:r>
      <w:r w:rsidR="00EF1385">
        <w:t xml:space="preserve"> </w:t>
      </w:r>
      <w:r w:rsidR="00F22179">
        <w:t>wider</w:t>
      </w:r>
      <w:r w:rsidR="00EF1385">
        <w:t xml:space="preserve"> </w:t>
      </w:r>
      <w:r w:rsidR="00B31BBD" w:rsidRPr="00B31BBD">
        <w:t>consideration</w:t>
      </w:r>
      <w:r w:rsidR="00EF1385">
        <w:t xml:space="preserve"> </w:t>
      </w:r>
      <w:r w:rsidR="00B31BBD" w:rsidRPr="00B31BBD">
        <w:t>of</w:t>
      </w:r>
      <w:r w:rsidR="00EF1385">
        <w:t xml:space="preserve"> </w:t>
      </w:r>
      <w:r w:rsidR="00B31BBD" w:rsidRPr="00B31BBD">
        <w:t>how</w:t>
      </w:r>
      <w:r w:rsidR="00EF1385">
        <w:t xml:space="preserve"> </w:t>
      </w:r>
      <w:r w:rsidR="00B31BBD" w:rsidRPr="00B31BBD">
        <w:t>professional</w:t>
      </w:r>
      <w:r w:rsidR="00EF1385">
        <w:t xml:space="preserve"> </w:t>
      </w:r>
      <w:r w:rsidR="00B31BBD" w:rsidRPr="00B31BBD">
        <w:t>bodies</w:t>
      </w:r>
      <w:r w:rsidR="00EF1385">
        <w:t xml:space="preserve"> </w:t>
      </w:r>
      <w:r w:rsidR="00377841">
        <w:t>could</w:t>
      </w:r>
      <w:r w:rsidR="00EF1385">
        <w:t xml:space="preserve"> </w:t>
      </w:r>
      <w:r w:rsidR="00377841">
        <w:t>play</w:t>
      </w:r>
      <w:r w:rsidR="00EF1385">
        <w:t xml:space="preserve"> </w:t>
      </w:r>
      <w:r w:rsidR="00685720">
        <w:t>a</w:t>
      </w:r>
      <w:r w:rsidR="00EF1385">
        <w:t xml:space="preserve"> </w:t>
      </w:r>
      <w:r w:rsidR="00685720">
        <w:t>complementary</w:t>
      </w:r>
      <w:r w:rsidR="00EF1385">
        <w:t xml:space="preserve"> </w:t>
      </w:r>
      <w:r w:rsidR="00B31BBD" w:rsidRPr="00B31BBD">
        <w:t>role.</w:t>
      </w:r>
    </w:p>
    <w:p w14:paraId="4ADFFA7A" w14:textId="3B578046" w:rsidR="001C42A7" w:rsidRPr="001C42A7" w:rsidRDefault="006D3509" w:rsidP="001C42A7">
      <w:r>
        <w:t>Those</w:t>
      </w:r>
      <w:r w:rsidR="00EF1385">
        <w:t xml:space="preserve"> </w:t>
      </w:r>
      <w:r>
        <w:t>recognising</w:t>
      </w:r>
      <w:r w:rsidR="00EF1385">
        <w:t xml:space="preserve"> </w:t>
      </w:r>
      <w:r>
        <w:t>the</w:t>
      </w:r>
      <w:r w:rsidR="00EF1385">
        <w:t xml:space="preserve"> </w:t>
      </w:r>
      <w:r>
        <w:t>barriers</w:t>
      </w:r>
      <w:r w:rsidR="00EF1385">
        <w:t xml:space="preserve"> </w:t>
      </w:r>
      <w:r w:rsidR="008F73C7">
        <w:t>to</w:t>
      </w:r>
      <w:r w:rsidR="00EF1385">
        <w:t xml:space="preserve"> </w:t>
      </w:r>
      <w:r w:rsidR="008F73C7">
        <w:t>integration</w:t>
      </w:r>
      <w:r w:rsidR="00EF1385">
        <w:t xml:space="preserve"> </w:t>
      </w:r>
      <w:r>
        <w:t>faced</w:t>
      </w:r>
      <w:r w:rsidR="00EF1385">
        <w:t xml:space="preserve"> </w:t>
      </w:r>
      <w:r>
        <w:t>by</w:t>
      </w:r>
      <w:r w:rsidR="00EF1385">
        <w:t xml:space="preserve"> </w:t>
      </w:r>
      <w:r>
        <w:t>skilled</w:t>
      </w:r>
      <w:r w:rsidR="00EF1385">
        <w:t xml:space="preserve"> </w:t>
      </w:r>
      <w:r>
        <w:t>migrants</w:t>
      </w:r>
      <w:r w:rsidR="00EF1385">
        <w:t xml:space="preserve"> </w:t>
      </w:r>
      <w:r w:rsidR="001C4D02">
        <w:t>can</w:t>
      </w:r>
      <w:r w:rsidR="00EF1385">
        <w:t xml:space="preserve"> </w:t>
      </w:r>
      <w:r w:rsidR="00C5403B">
        <w:t>note</w:t>
      </w:r>
      <w:r w:rsidR="00EF1385">
        <w:t xml:space="preserve"> </w:t>
      </w:r>
      <w:r w:rsidR="00C5403B">
        <w:t>or</w:t>
      </w:r>
      <w:r w:rsidR="00EF1385">
        <w:t xml:space="preserve"> </w:t>
      </w:r>
      <w:r w:rsidR="001C4D02">
        <w:t>advocate</w:t>
      </w:r>
      <w:r w:rsidR="00EF1385">
        <w:t xml:space="preserve"> </w:t>
      </w:r>
      <w:r w:rsidR="001C4D02">
        <w:t>a</w:t>
      </w:r>
      <w:r w:rsidR="00EF1385">
        <w:t xml:space="preserve"> </w:t>
      </w:r>
      <w:r w:rsidR="001C4D02">
        <w:t>wide</w:t>
      </w:r>
      <w:r w:rsidR="00EF1385">
        <w:t xml:space="preserve"> </w:t>
      </w:r>
      <w:r w:rsidR="001C4D02">
        <w:t>range</w:t>
      </w:r>
      <w:r w:rsidR="00EF1385">
        <w:t xml:space="preserve"> </w:t>
      </w:r>
      <w:r w:rsidR="001C4D02">
        <w:t>of</w:t>
      </w:r>
      <w:r w:rsidR="00EF1385">
        <w:t xml:space="preserve"> </w:t>
      </w:r>
      <w:r w:rsidR="001C4D02">
        <w:t>agencies</w:t>
      </w:r>
      <w:r w:rsidR="00EF1385">
        <w:t xml:space="preserve"> </w:t>
      </w:r>
      <w:r w:rsidR="009D2C5B">
        <w:t>to</w:t>
      </w:r>
      <w:r w:rsidR="00EF1385">
        <w:t xml:space="preserve"> </w:t>
      </w:r>
      <w:r w:rsidR="009D2C5B">
        <w:t>provide</w:t>
      </w:r>
      <w:r w:rsidR="00EF1385">
        <w:t xml:space="preserve"> </w:t>
      </w:r>
      <w:r w:rsidR="009D2C5B">
        <w:t>solutions,</w:t>
      </w:r>
      <w:r w:rsidR="00EF1385">
        <w:t xml:space="preserve"> </w:t>
      </w:r>
      <w:r w:rsidR="009D2C5B">
        <w:t>although</w:t>
      </w:r>
      <w:r w:rsidR="00EF1385">
        <w:t xml:space="preserve"> </w:t>
      </w:r>
      <w:r w:rsidR="00877D68">
        <w:t>again</w:t>
      </w:r>
      <w:r w:rsidR="00EF1385">
        <w:t xml:space="preserve"> </w:t>
      </w:r>
      <w:r w:rsidR="00877D68">
        <w:t>they</w:t>
      </w:r>
      <w:r w:rsidR="00EF1385">
        <w:t xml:space="preserve"> </w:t>
      </w:r>
      <w:r w:rsidR="00877D68">
        <w:t>do</w:t>
      </w:r>
      <w:r w:rsidR="00EF1385">
        <w:t xml:space="preserve"> </w:t>
      </w:r>
      <w:r w:rsidR="00877D68">
        <w:t>not</w:t>
      </w:r>
      <w:r w:rsidR="00EF1385">
        <w:t xml:space="preserve"> </w:t>
      </w:r>
      <w:r w:rsidR="00877D68">
        <w:t>always</w:t>
      </w:r>
      <w:r w:rsidR="00EF1385">
        <w:t xml:space="preserve"> </w:t>
      </w:r>
      <w:r w:rsidR="00877D68">
        <w:t>explicitly</w:t>
      </w:r>
      <w:r w:rsidR="00EF1385">
        <w:t xml:space="preserve"> </w:t>
      </w:r>
      <w:r w:rsidR="00877D68">
        <w:t>include</w:t>
      </w:r>
      <w:r w:rsidR="00EF1385">
        <w:t xml:space="preserve"> </w:t>
      </w:r>
      <w:r w:rsidR="00877D68">
        <w:t>professional</w:t>
      </w:r>
      <w:r w:rsidR="00EF1385">
        <w:t xml:space="preserve"> </w:t>
      </w:r>
      <w:r w:rsidR="00877D68">
        <w:t>bodies.</w:t>
      </w:r>
      <w:r w:rsidR="00EF1385">
        <w:t xml:space="preserve"> </w:t>
      </w:r>
      <w:r w:rsidR="00E33CB3">
        <w:t>In</w:t>
      </w:r>
      <w:r w:rsidR="00EF1385">
        <w:t xml:space="preserve"> </w:t>
      </w:r>
      <w:r w:rsidRPr="001C42A7">
        <w:t>the</w:t>
      </w:r>
      <w:r w:rsidR="00EF1385">
        <w:t xml:space="preserve"> </w:t>
      </w:r>
      <w:r w:rsidRPr="001C42A7">
        <w:t>petroleum</w:t>
      </w:r>
      <w:r w:rsidR="00EF1385">
        <w:t xml:space="preserve"> </w:t>
      </w:r>
      <w:r w:rsidRPr="001C42A7">
        <w:t>industry</w:t>
      </w:r>
      <w:r w:rsidR="00EF1385">
        <w:t xml:space="preserve"> </w:t>
      </w:r>
      <w:r w:rsidRPr="001C42A7">
        <w:t>in</w:t>
      </w:r>
      <w:r w:rsidR="00EF1385">
        <w:t xml:space="preserve"> </w:t>
      </w:r>
      <w:r w:rsidRPr="001C42A7">
        <w:t>Norway</w:t>
      </w:r>
      <w:r w:rsidR="00E33CB3">
        <w:t>,</w:t>
      </w:r>
      <w:r w:rsidR="00EF1385">
        <w:t xml:space="preserve"> </w:t>
      </w:r>
      <w:r w:rsidR="00E33CB3">
        <w:t>there</w:t>
      </w:r>
      <w:r w:rsidR="00EF1385">
        <w:t xml:space="preserve"> </w:t>
      </w:r>
      <w:r w:rsidR="00E33CB3">
        <w:t>is</w:t>
      </w:r>
      <w:r w:rsidR="00EF1385">
        <w:t xml:space="preserve"> </w:t>
      </w:r>
      <w:r w:rsidR="00E33CB3">
        <w:t>no</w:t>
      </w:r>
      <w:r w:rsidR="00EF1385">
        <w:t xml:space="preserve"> </w:t>
      </w:r>
      <w:r w:rsidR="00E33CB3">
        <w:t>central</w:t>
      </w:r>
      <w:r w:rsidR="00EF1385">
        <w:t xml:space="preserve"> </w:t>
      </w:r>
      <w:r w:rsidRPr="001C42A7">
        <w:t>government</w:t>
      </w:r>
      <w:r w:rsidR="00EF1385">
        <w:t xml:space="preserve"> </w:t>
      </w:r>
      <w:r w:rsidR="00E33CB3">
        <w:t>programme,</w:t>
      </w:r>
      <w:r w:rsidR="00EF1385">
        <w:t xml:space="preserve"> </w:t>
      </w:r>
      <w:r w:rsidR="00E33CB3">
        <w:t>so</w:t>
      </w:r>
      <w:r w:rsidR="00EF1385">
        <w:t xml:space="preserve"> </w:t>
      </w:r>
      <w:r w:rsidR="009C00FB">
        <w:t>‘</w:t>
      </w:r>
      <w:r w:rsidRPr="001C42A7">
        <w:t>employers,</w:t>
      </w:r>
      <w:r w:rsidR="00EF1385">
        <w:t xml:space="preserve"> </w:t>
      </w:r>
      <w:r w:rsidRPr="001C42A7">
        <w:t>municipal</w:t>
      </w:r>
      <w:r w:rsidR="00EF1385">
        <w:t xml:space="preserve"> </w:t>
      </w:r>
      <w:r w:rsidRPr="001C42A7">
        <w:t>governments,</w:t>
      </w:r>
      <w:r w:rsidR="00EF1385">
        <w:t xml:space="preserve"> </w:t>
      </w:r>
      <w:r w:rsidRPr="001C42A7">
        <w:t>immigrant</w:t>
      </w:r>
      <w:r w:rsidR="00EF1385">
        <w:t xml:space="preserve"> </w:t>
      </w:r>
      <w:r w:rsidRPr="001C42A7">
        <w:t>organizations,</w:t>
      </w:r>
      <w:r w:rsidR="00EF1385">
        <w:t xml:space="preserve"> </w:t>
      </w:r>
      <w:r w:rsidRPr="001C42A7">
        <w:t>and</w:t>
      </w:r>
      <w:r w:rsidR="00EF1385">
        <w:t xml:space="preserve"> </w:t>
      </w:r>
      <w:r w:rsidRPr="001C42A7">
        <w:t>labour</w:t>
      </w:r>
      <w:r w:rsidR="00EF1385">
        <w:t xml:space="preserve"> </w:t>
      </w:r>
      <w:r w:rsidRPr="001C42A7">
        <w:t>unions</w:t>
      </w:r>
      <w:r w:rsidR="009C00FB">
        <w:t>’</w:t>
      </w:r>
      <w:r w:rsidR="00EF1385">
        <w:t xml:space="preserve"> </w:t>
      </w:r>
      <w:r w:rsidR="00CE1892">
        <w:t>all</w:t>
      </w:r>
      <w:r w:rsidR="00EF1385">
        <w:t xml:space="preserve"> </w:t>
      </w:r>
      <w:r w:rsidR="00CE1892">
        <w:t>play</w:t>
      </w:r>
      <w:r w:rsidR="00EF1385">
        <w:t xml:space="preserve"> </w:t>
      </w:r>
      <w:r w:rsidR="00CE1892">
        <w:t>a</w:t>
      </w:r>
      <w:r w:rsidR="00EF1385">
        <w:t xml:space="preserve"> </w:t>
      </w:r>
      <w:r w:rsidR="00CE1892">
        <w:t>part</w:t>
      </w:r>
      <w:r w:rsidR="00EF1385">
        <w:t xml:space="preserve"> </w:t>
      </w:r>
      <w:r w:rsidR="008F73C7" w:rsidRPr="001C42A7">
        <w:fldChar w:fldCharType="begin"/>
      </w:r>
      <w:r w:rsidR="00DE380F">
        <w:instrText xml:space="preserve"> ADDIN EN.CITE &lt;EndNote&gt;&lt;Cite&gt;&lt;Author&gt;van Riemsdijk&lt;/Author&gt;&lt;Year&gt;2016&lt;/Year&gt;&lt;IDText&gt;Socio-Cultural Incorporation of Skilled Migrants at Work: Employer and Migrant Perspectives&lt;/IDText&gt;&lt;DisplayText&gt;(van Riemsdijk, Basford, &amp;amp; Burnham, 2016)&lt;/DisplayText&gt;&lt;record&gt;&lt;dates&gt;&lt;pub-dates&gt;&lt;date&gt;2016/06/01&lt;/date&gt;&lt;/pub-dates&gt;&lt;year&gt;2016&lt;/year&gt;&lt;/dates&gt;&lt;urls&gt;&lt;related-urls&gt;&lt;url&gt;https://doi.org/10.1111/imig.12221&lt;/url&gt;&lt;/related-urls&gt;&lt;/urls&gt;&lt;isbn&gt;0020-7985&lt;/isbn&gt;&lt;work-type&gt;https://doi.org/10.1111/imig.12221&lt;/work-type&gt;&lt;titles&gt;&lt;title&gt;Socio-Cultural Incorporation of Skilled Migrants at Work: Employer and Migrant Perspectives&lt;/title&gt;&lt;secondary-title&gt;International Migration&lt;/secondary-title&gt;&lt;/titles&gt;&lt;pages&gt;20-34&lt;/pages&gt;&lt;number&gt;3&lt;/number&gt;&lt;access-date&gt;2022/11/24&lt;/access-date&gt;&lt;contributors&gt;&lt;authors&gt;&lt;author&gt;van Riemsdijk, Micheline&lt;/author&gt;&lt;author&gt;Basford, Scott&lt;/author&gt;&lt;author&gt;Burnham, Alana&lt;/author&gt;&lt;/authors&gt;&lt;/contributors&gt;&lt;added-date format="utc"&gt;1669310314&lt;/added-date&gt;&lt;ref-type name="Journal Article"&gt;17&lt;/ref-type&gt;&lt;rec-number&gt;1657&lt;/rec-number&gt;&lt;publisher&gt;John Wiley &amp;amp; Sons, Ltd&lt;/publisher&gt;&lt;last-updated-date format="utc"&gt;1669310314&lt;/last-updated-date&gt;&lt;electronic-resource-num&gt;https://doi.org/10.1111/imig.12221&lt;/electronic-resource-num&gt;&lt;volume&gt;54&lt;/volume&gt;&lt;/record&gt;&lt;/Cite&gt;&lt;/EndNote&gt;</w:instrText>
      </w:r>
      <w:r w:rsidR="008F73C7" w:rsidRPr="001C42A7">
        <w:fldChar w:fldCharType="separate"/>
      </w:r>
      <w:r w:rsidR="00DE380F">
        <w:rPr>
          <w:noProof/>
        </w:rPr>
        <w:t>(van</w:t>
      </w:r>
      <w:r w:rsidR="00EF1385">
        <w:rPr>
          <w:noProof/>
        </w:rPr>
        <w:t xml:space="preserve"> </w:t>
      </w:r>
      <w:r w:rsidR="00DE380F">
        <w:rPr>
          <w:noProof/>
        </w:rPr>
        <w:t>Riemsdijk,</w:t>
      </w:r>
      <w:r w:rsidR="00EF1385">
        <w:rPr>
          <w:noProof/>
        </w:rPr>
        <w:t xml:space="preserve"> </w:t>
      </w:r>
      <w:r w:rsidR="00DE380F">
        <w:rPr>
          <w:noProof/>
        </w:rPr>
        <w:t>Basford,</w:t>
      </w:r>
      <w:r w:rsidR="00EF1385">
        <w:rPr>
          <w:noProof/>
        </w:rPr>
        <w:t xml:space="preserve"> </w:t>
      </w:r>
      <w:r w:rsidR="00DE380F">
        <w:rPr>
          <w:noProof/>
        </w:rPr>
        <w:t>&amp;</w:t>
      </w:r>
      <w:r w:rsidR="00EF1385">
        <w:rPr>
          <w:noProof/>
        </w:rPr>
        <w:t xml:space="preserve"> </w:t>
      </w:r>
      <w:r w:rsidR="00DE380F">
        <w:rPr>
          <w:noProof/>
        </w:rPr>
        <w:t>Burnham,</w:t>
      </w:r>
      <w:r w:rsidR="00EF1385">
        <w:rPr>
          <w:noProof/>
        </w:rPr>
        <w:t xml:space="preserve"> </w:t>
      </w:r>
      <w:r w:rsidR="00DE380F">
        <w:rPr>
          <w:noProof/>
        </w:rPr>
        <w:t>2016)</w:t>
      </w:r>
      <w:r w:rsidR="008F73C7" w:rsidRPr="001C42A7">
        <w:fldChar w:fldCharType="end"/>
      </w:r>
      <w:r w:rsidR="00CE1892">
        <w:t>.</w:t>
      </w:r>
      <w:r w:rsidR="00EF1385">
        <w:t xml:space="preserve"> </w:t>
      </w:r>
      <w:r w:rsidR="00CE1892">
        <w:t>I</w:t>
      </w:r>
      <w:r w:rsidR="001C42A7" w:rsidRPr="001C42A7">
        <w:t>n</w:t>
      </w:r>
      <w:r w:rsidR="00EF1385">
        <w:t xml:space="preserve"> </w:t>
      </w:r>
      <w:r w:rsidR="001C42A7" w:rsidRPr="001C42A7">
        <w:t>Canada,</w:t>
      </w:r>
      <w:r w:rsidR="00EF1385">
        <w:t xml:space="preserve"> </w:t>
      </w:r>
      <w:proofErr w:type="spellStart"/>
      <w:r w:rsidR="001C42A7" w:rsidRPr="001C42A7">
        <w:t>Ogbuagu</w:t>
      </w:r>
      <w:proofErr w:type="spellEnd"/>
      <w:r w:rsidR="00EF1385">
        <w:t xml:space="preserve"> </w:t>
      </w:r>
      <w:r w:rsidR="001C42A7" w:rsidRPr="001C42A7">
        <w:fldChar w:fldCharType="begin"/>
      </w:r>
      <w:r w:rsidR="001C42A7" w:rsidRPr="001C42A7">
        <w:instrText xml:space="preserve"> ADDIN EN.CITE &lt;EndNote&gt;&lt;Cite ExcludeAuth="1"&gt;&lt;Author&gt;Ogbuagu&lt;/Author&gt;&lt;Year&gt;2012&lt;/Year&gt;&lt;IDText&gt;Nice CV! You will hear from us: Canadian labor market and the phenomenology of the marginalized ethnic professional migrant&lt;/IDText&gt;&lt;DisplayText&gt;(2012)&lt;/DisplayText&gt;&lt;record&gt;&lt;isbn&gt;1549-3652&lt;/isbn&gt;&lt;titles&gt;&lt;title&gt;Nice CV! You will hear from us: Canadian labor market and the phenomenology of the marginalized ethnic professional migrant&lt;/title&gt;&lt;secondary-title&gt;Journal of Social Sciences&lt;/secondary-title&gt;&lt;/titles&gt;&lt;pages&gt;1-12&lt;/pages&gt;&lt;number&gt;1&lt;/number&gt;&lt;contributors&gt;&lt;authors&gt;&lt;author&gt;Ogbuagu, Buster C&lt;/author&gt;&lt;/authors&gt;&lt;/contributors&gt;&lt;added-date format="utc"&gt;1626167365&lt;/added-date&gt;&lt;ref-type name="Journal Article"&gt;17&lt;/ref-type&gt;&lt;dates&gt;&lt;year&gt;2012&lt;/year&gt;&lt;/dates&gt;&lt;rec-number&gt;1587&lt;/rec-number&gt;&lt;last-updated-date format="utc"&gt;1669999285&lt;/last-updated-date&gt;&lt;volume&gt;8&lt;/volume&gt;&lt;/record&gt;&lt;/Cite&gt;&lt;/EndNote&gt;</w:instrText>
      </w:r>
      <w:r w:rsidR="001C42A7" w:rsidRPr="001C42A7">
        <w:fldChar w:fldCharType="separate"/>
      </w:r>
      <w:r w:rsidR="001C42A7" w:rsidRPr="001C42A7">
        <w:t>(2012)</w:t>
      </w:r>
      <w:r w:rsidR="001C42A7" w:rsidRPr="001C42A7">
        <w:fldChar w:fldCharType="end"/>
      </w:r>
      <w:r w:rsidR="00EF1385">
        <w:t xml:space="preserve"> </w:t>
      </w:r>
      <w:r w:rsidR="001C42A7" w:rsidRPr="001C42A7">
        <w:t>calls</w:t>
      </w:r>
      <w:r w:rsidR="00EF1385">
        <w:t xml:space="preserve"> </w:t>
      </w:r>
      <w:r w:rsidR="001C42A7" w:rsidRPr="001C42A7">
        <w:t>for</w:t>
      </w:r>
      <w:r w:rsidR="00EF1385">
        <w:t xml:space="preserve"> </w:t>
      </w:r>
      <w:r w:rsidR="001C42A7" w:rsidRPr="001C42A7">
        <w:t>policy</w:t>
      </w:r>
      <w:r w:rsidR="00EF1385">
        <w:t xml:space="preserve"> </w:t>
      </w:r>
      <w:r w:rsidR="001C42A7" w:rsidRPr="001C42A7">
        <w:t>to</w:t>
      </w:r>
      <w:r w:rsidR="00EF1385">
        <w:t xml:space="preserve"> </w:t>
      </w:r>
      <w:r w:rsidR="001C42A7" w:rsidRPr="001C42A7">
        <w:t>include</w:t>
      </w:r>
      <w:r w:rsidR="00EF1385">
        <w:t xml:space="preserve"> </w:t>
      </w:r>
      <w:r w:rsidR="001C42A7" w:rsidRPr="001C42A7">
        <w:rPr>
          <w:i/>
          <w:iCs/>
        </w:rPr>
        <w:t>“Bridge,</w:t>
      </w:r>
      <w:r w:rsidR="00EF1385">
        <w:rPr>
          <w:i/>
          <w:iCs/>
        </w:rPr>
        <w:t xml:space="preserve"> </w:t>
      </w:r>
      <w:r w:rsidR="001C42A7" w:rsidRPr="001C42A7">
        <w:rPr>
          <w:i/>
          <w:iCs/>
        </w:rPr>
        <w:t>Internships,</w:t>
      </w:r>
      <w:r w:rsidR="00EF1385">
        <w:rPr>
          <w:i/>
          <w:iCs/>
        </w:rPr>
        <w:t xml:space="preserve"> </w:t>
      </w:r>
      <w:r w:rsidR="001C42A7" w:rsidRPr="001C42A7">
        <w:rPr>
          <w:i/>
          <w:iCs/>
        </w:rPr>
        <w:t>Mentoring</w:t>
      </w:r>
      <w:r w:rsidR="00EF1385">
        <w:rPr>
          <w:i/>
          <w:iCs/>
        </w:rPr>
        <w:t xml:space="preserve"> </w:t>
      </w:r>
      <w:r w:rsidR="001C42A7" w:rsidRPr="001C42A7">
        <w:rPr>
          <w:i/>
          <w:iCs/>
        </w:rPr>
        <w:t>and</w:t>
      </w:r>
      <w:r w:rsidR="00EF1385">
        <w:rPr>
          <w:i/>
          <w:iCs/>
        </w:rPr>
        <w:t xml:space="preserve"> </w:t>
      </w:r>
      <w:r w:rsidR="001C42A7" w:rsidRPr="001C42A7">
        <w:rPr>
          <w:i/>
          <w:iCs/>
        </w:rPr>
        <w:t>National</w:t>
      </w:r>
      <w:r w:rsidR="00EF1385">
        <w:rPr>
          <w:i/>
          <w:iCs/>
        </w:rPr>
        <w:t xml:space="preserve"> </w:t>
      </w:r>
      <w:r w:rsidR="001C42A7" w:rsidRPr="001C42A7">
        <w:rPr>
          <w:i/>
          <w:iCs/>
        </w:rPr>
        <w:t>standards</w:t>
      </w:r>
      <w:r w:rsidR="00EF1385">
        <w:rPr>
          <w:i/>
          <w:iCs/>
        </w:rPr>
        <w:t xml:space="preserve"> </w:t>
      </w:r>
      <w:r w:rsidR="001C42A7" w:rsidRPr="001C42A7">
        <w:rPr>
          <w:i/>
          <w:iCs/>
        </w:rPr>
        <w:t>initiatives”</w:t>
      </w:r>
      <w:r w:rsidR="00EF1385">
        <w:t xml:space="preserve"> </w:t>
      </w:r>
      <w:r w:rsidR="001C42A7" w:rsidRPr="001C42A7">
        <w:t>(p.8),</w:t>
      </w:r>
      <w:r w:rsidR="00EF1385">
        <w:t xml:space="preserve"> </w:t>
      </w:r>
      <w:r w:rsidR="001C42A7" w:rsidRPr="001C42A7">
        <w:t>but</w:t>
      </w:r>
      <w:r w:rsidR="00EF1385">
        <w:t xml:space="preserve"> </w:t>
      </w:r>
      <w:r w:rsidR="001C42A7" w:rsidRPr="001C42A7">
        <w:t>then</w:t>
      </w:r>
      <w:r w:rsidR="00EF1385">
        <w:t xml:space="preserve"> </w:t>
      </w:r>
      <w:r w:rsidR="001C42A7" w:rsidRPr="001C42A7">
        <w:t>says</w:t>
      </w:r>
      <w:r w:rsidR="00EF1385">
        <w:t xml:space="preserve"> </w:t>
      </w:r>
      <w:r w:rsidR="001C42A7" w:rsidRPr="001C42A7">
        <w:t>these</w:t>
      </w:r>
      <w:r w:rsidR="00EF1385">
        <w:t xml:space="preserve"> </w:t>
      </w:r>
      <w:r w:rsidR="001C42A7" w:rsidRPr="001C42A7">
        <w:rPr>
          <w:i/>
          <w:iCs/>
        </w:rPr>
        <w:t>“have</w:t>
      </w:r>
      <w:r w:rsidR="00EF1385">
        <w:rPr>
          <w:i/>
          <w:iCs/>
        </w:rPr>
        <w:t xml:space="preserve"> </w:t>
      </w:r>
      <w:r w:rsidR="001C42A7" w:rsidRPr="001C42A7">
        <w:rPr>
          <w:i/>
          <w:iCs/>
        </w:rPr>
        <w:t>to</w:t>
      </w:r>
      <w:r w:rsidR="00EF1385">
        <w:rPr>
          <w:i/>
          <w:iCs/>
        </w:rPr>
        <w:t xml:space="preserve"> </w:t>
      </w:r>
      <w:r w:rsidR="001C42A7" w:rsidRPr="001C42A7">
        <w:rPr>
          <w:i/>
          <w:iCs/>
        </w:rPr>
        <w:t>be</w:t>
      </w:r>
      <w:r w:rsidR="00EF1385">
        <w:rPr>
          <w:i/>
          <w:iCs/>
        </w:rPr>
        <w:t xml:space="preserve"> </w:t>
      </w:r>
      <w:r w:rsidR="001C42A7" w:rsidRPr="001C42A7">
        <w:rPr>
          <w:i/>
          <w:iCs/>
        </w:rPr>
        <w:t>standardized,</w:t>
      </w:r>
      <w:r w:rsidR="00EF1385">
        <w:rPr>
          <w:i/>
          <w:iCs/>
        </w:rPr>
        <w:t xml:space="preserve"> </w:t>
      </w:r>
      <w:r w:rsidR="001C42A7" w:rsidRPr="001C42A7">
        <w:rPr>
          <w:i/>
          <w:iCs/>
        </w:rPr>
        <w:t>uniformized,</w:t>
      </w:r>
      <w:r w:rsidR="00EF1385">
        <w:rPr>
          <w:i/>
          <w:iCs/>
        </w:rPr>
        <w:t xml:space="preserve"> </w:t>
      </w:r>
      <w:r w:rsidR="001C42A7" w:rsidRPr="001C42A7">
        <w:rPr>
          <w:i/>
          <w:iCs/>
        </w:rPr>
        <w:t>legislated</w:t>
      </w:r>
      <w:r w:rsidR="00EF1385">
        <w:rPr>
          <w:i/>
          <w:iCs/>
        </w:rPr>
        <w:t xml:space="preserve"> </w:t>
      </w:r>
      <w:r w:rsidR="001C42A7" w:rsidRPr="001C42A7">
        <w:rPr>
          <w:i/>
          <w:iCs/>
        </w:rPr>
        <w:t>and</w:t>
      </w:r>
      <w:r w:rsidR="00EF1385">
        <w:rPr>
          <w:i/>
          <w:iCs/>
        </w:rPr>
        <w:t xml:space="preserve"> </w:t>
      </w:r>
      <w:r w:rsidR="001C42A7" w:rsidRPr="001C42A7">
        <w:rPr>
          <w:i/>
          <w:iCs/>
        </w:rPr>
        <w:t>mandated</w:t>
      </w:r>
      <w:r w:rsidR="00EF1385">
        <w:rPr>
          <w:i/>
          <w:iCs/>
        </w:rPr>
        <w:t xml:space="preserve"> </w:t>
      </w:r>
      <w:r w:rsidR="001C42A7" w:rsidRPr="001C42A7">
        <w:rPr>
          <w:i/>
          <w:iCs/>
        </w:rPr>
        <w:t>by</w:t>
      </w:r>
      <w:r w:rsidR="00EF1385">
        <w:rPr>
          <w:i/>
          <w:iCs/>
        </w:rPr>
        <w:t xml:space="preserve"> </w:t>
      </w:r>
      <w:r w:rsidR="001C42A7" w:rsidRPr="001C42A7">
        <w:rPr>
          <w:i/>
          <w:iCs/>
        </w:rPr>
        <w:t>the</w:t>
      </w:r>
      <w:r w:rsidR="00EF1385">
        <w:rPr>
          <w:i/>
          <w:iCs/>
        </w:rPr>
        <w:t xml:space="preserve"> </w:t>
      </w:r>
      <w:r w:rsidR="001C42A7" w:rsidRPr="001C42A7">
        <w:rPr>
          <w:i/>
          <w:iCs/>
        </w:rPr>
        <w:t>governments</w:t>
      </w:r>
      <w:r w:rsidR="00EF1385">
        <w:rPr>
          <w:i/>
          <w:iCs/>
        </w:rPr>
        <w:t xml:space="preserve"> </w:t>
      </w:r>
      <w:r w:rsidR="001C42A7" w:rsidRPr="001C42A7">
        <w:rPr>
          <w:i/>
          <w:iCs/>
        </w:rPr>
        <w:t>at</w:t>
      </w:r>
      <w:r w:rsidR="00EF1385">
        <w:rPr>
          <w:i/>
          <w:iCs/>
        </w:rPr>
        <w:t xml:space="preserve"> </w:t>
      </w:r>
      <w:r w:rsidR="001C42A7" w:rsidRPr="001C42A7">
        <w:rPr>
          <w:i/>
          <w:iCs/>
        </w:rPr>
        <w:t>the</w:t>
      </w:r>
      <w:r w:rsidR="00EF1385">
        <w:rPr>
          <w:i/>
          <w:iCs/>
        </w:rPr>
        <w:t xml:space="preserve"> </w:t>
      </w:r>
      <w:r w:rsidR="001C42A7" w:rsidRPr="001C42A7">
        <w:rPr>
          <w:i/>
          <w:iCs/>
        </w:rPr>
        <w:t>federal,</w:t>
      </w:r>
      <w:r w:rsidR="00EF1385">
        <w:rPr>
          <w:i/>
          <w:iCs/>
        </w:rPr>
        <w:t xml:space="preserve"> </w:t>
      </w:r>
      <w:r w:rsidR="001C42A7" w:rsidRPr="001C42A7">
        <w:rPr>
          <w:i/>
          <w:iCs/>
        </w:rPr>
        <w:t>provincial</w:t>
      </w:r>
      <w:r w:rsidR="00EF1385">
        <w:rPr>
          <w:i/>
          <w:iCs/>
        </w:rPr>
        <w:t xml:space="preserve"> </w:t>
      </w:r>
      <w:r w:rsidR="001C42A7" w:rsidRPr="001C42A7">
        <w:rPr>
          <w:i/>
          <w:iCs/>
        </w:rPr>
        <w:t>and</w:t>
      </w:r>
      <w:r w:rsidR="00EF1385">
        <w:rPr>
          <w:i/>
          <w:iCs/>
        </w:rPr>
        <w:t xml:space="preserve"> </w:t>
      </w:r>
      <w:r w:rsidR="001C42A7" w:rsidRPr="001C42A7">
        <w:rPr>
          <w:i/>
          <w:iCs/>
        </w:rPr>
        <w:t>Territorial</w:t>
      </w:r>
      <w:r w:rsidR="00EF1385">
        <w:rPr>
          <w:i/>
          <w:iCs/>
        </w:rPr>
        <w:t xml:space="preserve"> </w:t>
      </w:r>
      <w:r w:rsidR="001C42A7" w:rsidRPr="001C42A7">
        <w:rPr>
          <w:i/>
          <w:iCs/>
        </w:rPr>
        <w:t>levels.”</w:t>
      </w:r>
      <w:r w:rsidR="00EF1385">
        <w:t xml:space="preserve"> </w:t>
      </w:r>
      <w:r w:rsidR="001C42A7" w:rsidRPr="001C42A7">
        <w:t>(p.9).</w:t>
      </w:r>
      <w:r w:rsidR="00EF1385">
        <w:t xml:space="preserve"> </w:t>
      </w:r>
      <w:r w:rsidR="001C42A7" w:rsidRPr="001C42A7">
        <w:t>So</w:t>
      </w:r>
      <w:r w:rsidR="00EF1385">
        <w:t xml:space="preserve"> </w:t>
      </w:r>
      <w:r w:rsidR="001C42A7" w:rsidRPr="001C42A7">
        <w:t>the</w:t>
      </w:r>
      <w:r w:rsidR="00EF1385">
        <w:t xml:space="preserve"> </w:t>
      </w:r>
      <w:r w:rsidR="001C42A7" w:rsidRPr="001C42A7">
        <w:t>emphasis</w:t>
      </w:r>
      <w:r w:rsidR="00EF1385">
        <w:t xml:space="preserve"> </w:t>
      </w:r>
      <w:r w:rsidR="001C42A7" w:rsidRPr="001C42A7">
        <w:t>is</w:t>
      </w:r>
      <w:r w:rsidR="00EF1385">
        <w:t xml:space="preserve"> </w:t>
      </w:r>
      <w:r w:rsidR="001C42A7" w:rsidRPr="001C42A7">
        <w:t>on</w:t>
      </w:r>
      <w:r w:rsidR="00EF1385">
        <w:t xml:space="preserve"> </w:t>
      </w:r>
      <w:r w:rsidR="001C42A7" w:rsidRPr="001C42A7">
        <w:t>government</w:t>
      </w:r>
      <w:r w:rsidR="00EF1385">
        <w:t xml:space="preserve"> </w:t>
      </w:r>
      <w:r w:rsidR="001C42A7" w:rsidRPr="001C42A7">
        <w:t>to</w:t>
      </w:r>
      <w:r w:rsidR="00EF1385">
        <w:t xml:space="preserve"> </w:t>
      </w:r>
      <w:r w:rsidR="001C42A7" w:rsidRPr="001C42A7">
        <w:t>mandate</w:t>
      </w:r>
      <w:r w:rsidR="00EF1385">
        <w:t xml:space="preserve"> </w:t>
      </w:r>
      <w:r w:rsidR="001C42A7" w:rsidRPr="001C42A7">
        <w:t>change,</w:t>
      </w:r>
      <w:r w:rsidR="00EF1385">
        <w:t xml:space="preserve"> </w:t>
      </w:r>
      <w:r w:rsidR="001C42A7" w:rsidRPr="001C42A7">
        <w:t>although</w:t>
      </w:r>
      <w:r w:rsidR="00EF1385">
        <w:t xml:space="preserve"> </w:t>
      </w:r>
      <w:r w:rsidR="001C42A7" w:rsidRPr="001C42A7">
        <w:t>he</w:t>
      </w:r>
      <w:r w:rsidR="00EF1385">
        <w:t xml:space="preserve"> </w:t>
      </w:r>
      <w:r w:rsidR="001C42A7" w:rsidRPr="001C42A7">
        <w:t>does</w:t>
      </w:r>
      <w:r w:rsidR="00EF1385">
        <w:t xml:space="preserve"> </w:t>
      </w:r>
      <w:r w:rsidR="001C42A7" w:rsidRPr="001C42A7">
        <w:t>go</w:t>
      </w:r>
      <w:r w:rsidR="00EF1385">
        <w:t xml:space="preserve"> </w:t>
      </w:r>
      <w:r w:rsidR="001C42A7" w:rsidRPr="001C42A7">
        <w:t>on</w:t>
      </w:r>
      <w:r w:rsidR="00EF1385">
        <w:t xml:space="preserve"> </w:t>
      </w:r>
      <w:r w:rsidR="001C42A7" w:rsidRPr="001C42A7">
        <w:t>to</w:t>
      </w:r>
      <w:r w:rsidR="00EF1385">
        <w:t xml:space="preserve"> </w:t>
      </w:r>
      <w:r w:rsidR="001C42A7" w:rsidRPr="001C42A7">
        <w:t>argue</w:t>
      </w:r>
      <w:r w:rsidR="00EF1385">
        <w:t xml:space="preserve"> </w:t>
      </w:r>
      <w:r w:rsidR="001C42A7" w:rsidRPr="001C42A7">
        <w:t>that</w:t>
      </w:r>
      <w:r w:rsidR="00EF1385">
        <w:t xml:space="preserve"> </w:t>
      </w:r>
      <w:r w:rsidR="001C42A7" w:rsidRPr="001C42A7">
        <w:t>multilateral</w:t>
      </w:r>
      <w:r w:rsidR="00EF1385">
        <w:t xml:space="preserve"> </w:t>
      </w:r>
      <w:r w:rsidR="001C42A7" w:rsidRPr="001C42A7">
        <w:t>initiatives</w:t>
      </w:r>
      <w:r w:rsidR="00EF1385">
        <w:t xml:space="preserve"> </w:t>
      </w:r>
      <w:r w:rsidR="001C42A7" w:rsidRPr="001C42A7">
        <w:t>are</w:t>
      </w:r>
      <w:r w:rsidR="00EF1385">
        <w:t xml:space="preserve"> </w:t>
      </w:r>
      <w:r w:rsidR="001C42A7" w:rsidRPr="001C42A7">
        <w:t>required,</w:t>
      </w:r>
      <w:r w:rsidR="00EF1385">
        <w:t xml:space="preserve"> </w:t>
      </w:r>
      <w:r w:rsidR="001C42A7" w:rsidRPr="001C42A7">
        <w:t>designed</w:t>
      </w:r>
      <w:r w:rsidR="00EF1385">
        <w:t xml:space="preserve"> </w:t>
      </w:r>
      <w:r w:rsidR="001C42A7" w:rsidRPr="001C42A7">
        <w:t>by</w:t>
      </w:r>
      <w:r w:rsidR="00EF1385">
        <w:t xml:space="preserve"> </w:t>
      </w:r>
      <w:r w:rsidR="001C42A7" w:rsidRPr="001C42A7">
        <w:t>governments,</w:t>
      </w:r>
      <w:r w:rsidR="00EF1385">
        <w:t xml:space="preserve"> </w:t>
      </w:r>
      <w:r w:rsidR="001C42A7" w:rsidRPr="001C42A7">
        <w:t>immigrant</w:t>
      </w:r>
      <w:r w:rsidR="00EF1385">
        <w:t xml:space="preserve"> </w:t>
      </w:r>
      <w:r w:rsidR="001C42A7" w:rsidRPr="001C42A7">
        <w:t>services</w:t>
      </w:r>
      <w:r w:rsidR="00EF1385">
        <w:t xml:space="preserve"> </w:t>
      </w:r>
      <w:r w:rsidR="001C42A7" w:rsidRPr="001C42A7">
        <w:t>providers</w:t>
      </w:r>
      <w:r w:rsidR="00EF1385">
        <w:t xml:space="preserve"> </w:t>
      </w:r>
      <w:r w:rsidR="001C42A7" w:rsidRPr="001C42A7">
        <w:t>and</w:t>
      </w:r>
      <w:r w:rsidR="00EF1385">
        <w:t xml:space="preserve"> </w:t>
      </w:r>
      <w:r w:rsidR="001C42A7" w:rsidRPr="001C42A7">
        <w:t>professional</w:t>
      </w:r>
      <w:r w:rsidR="00EF1385">
        <w:t xml:space="preserve"> </w:t>
      </w:r>
      <w:r w:rsidR="001C42A7" w:rsidRPr="001C42A7">
        <w:t>regulators.</w:t>
      </w:r>
    </w:p>
    <w:p w14:paraId="4F663013" w14:textId="17FD6E7B" w:rsidR="00DB6F16" w:rsidRDefault="00DB6F16" w:rsidP="003822CC"/>
    <w:p w14:paraId="7084324F" w14:textId="45DF21C6" w:rsidR="00C427DA" w:rsidRPr="00C427DA" w:rsidRDefault="00C427DA" w:rsidP="00041214">
      <w:pPr>
        <w:pStyle w:val="Heading4"/>
      </w:pPr>
      <w:bookmarkStart w:id="11" w:name="_Toc122535627"/>
      <w:r w:rsidRPr="00C427DA">
        <w:t>Gender</w:t>
      </w:r>
      <w:bookmarkEnd w:id="11"/>
    </w:p>
    <w:p w14:paraId="5CF725FB" w14:textId="7A6F9064" w:rsidR="00C427DA" w:rsidRDefault="00897E0D" w:rsidP="003822CC">
      <w:r>
        <w:t>While</w:t>
      </w:r>
      <w:r w:rsidR="00EF1385">
        <w:t xml:space="preserve"> </w:t>
      </w:r>
      <w:r>
        <w:t>all</w:t>
      </w:r>
      <w:r w:rsidR="00EF1385">
        <w:t xml:space="preserve"> </w:t>
      </w:r>
      <w:r>
        <w:t>migrants</w:t>
      </w:r>
      <w:r w:rsidR="00EF1385">
        <w:t xml:space="preserve"> </w:t>
      </w:r>
      <w:r>
        <w:t>may</w:t>
      </w:r>
      <w:r w:rsidR="00EF1385">
        <w:t xml:space="preserve"> </w:t>
      </w:r>
      <w:r>
        <w:t>suffer</w:t>
      </w:r>
      <w:r w:rsidR="00EF1385">
        <w:t xml:space="preserve"> </w:t>
      </w:r>
      <w:r>
        <w:t>to</w:t>
      </w:r>
      <w:r w:rsidR="00EF1385">
        <w:t xml:space="preserve"> </w:t>
      </w:r>
      <w:r>
        <w:t>a</w:t>
      </w:r>
      <w:r w:rsidR="00EF1385">
        <w:t xml:space="preserve"> </w:t>
      </w:r>
      <w:r>
        <w:t>lesser</w:t>
      </w:r>
      <w:r w:rsidR="00EF1385">
        <w:t xml:space="preserve"> </w:t>
      </w:r>
      <w:r>
        <w:t>or</w:t>
      </w:r>
      <w:r w:rsidR="00EF1385">
        <w:t xml:space="preserve"> </w:t>
      </w:r>
      <w:r>
        <w:t>greater</w:t>
      </w:r>
      <w:r w:rsidR="00EF1385">
        <w:t xml:space="preserve"> </w:t>
      </w:r>
      <w:r>
        <w:t>extent</w:t>
      </w:r>
      <w:r w:rsidR="00EF1385">
        <w:t xml:space="preserve"> </w:t>
      </w:r>
      <w:r>
        <w:t>an</w:t>
      </w:r>
      <w:r w:rsidR="00EF1385">
        <w:t xml:space="preserve"> </w:t>
      </w:r>
      <w:r>
        <w:t>ethnic</w:t>
      </w:r>
      <w:r w:rsidR="00EF1385">
        <w:t xml:space="preserve"> </w:t>
      </w:r>
      <w:r>
        <w:t>penalty</w:t>
      </w:r>
      <w:r w:rsidR="00EF1385">
        <w:t xml:space="preserve"> </w:t>
      </w:r>
      <w:r>
        <w:t>due</w:t>
      </w:r>
      <w:r w:rsidR="00EF1385">
        <w:t xml:space="preserve"> </w:t>
      </w:r>
      <w:r>
        <w:t>to</w:t>
      </w:r>
      <w:r w:rsidR="00EF1385">
        <w:t xml:space="preserve"> </w:t>
      </w:r>
      <w:r>
        <w:t>discrimination</w:t>
      </w:r>
      <w:r w:rsidR="00EF1385">
        <w:t xml:space="preserve"> </w:t>
      </w:r>
      <w:r>
        <w:t>or</w:t>
      </w:r>
      <w:r w:rsidR="00EF1385">
        <w:t xml:space="preserve"> </w:t>
      </w:r>
      <w:r>
        <w:t>inter-cultural</w:t>
      </w:r>
      <w:r w:rsidR="00EF1385">
        <w:t xml:space="preserve"> </w:t>
      </w:r>
      <w:r>
        <w:t>or</w:t>
      </w:r>
      <w:r w:rsidR="00EF1385">
        <w:t xml:space="preserve"> </w:t>
      </w:r>
      <w:r>
        <w:t>linguistic</w:t>
      </w:r>
      <w:r w:rsidR="00EF1385">
        <w:t xml:space="preserve"> </w:t>
      </w:r>
      <w:r>
        <w:t>barriers,</w:t>
      </w:r>
      <w:r w:rsidR="00EF1385">
        <w:t xml:space="preserve"> </w:t>
      </w:r>
      <w:r>
        <w:t>it</w:t>
      </w:r>
      <w:r w:rsidR="00EF1385">
        <w:t xml:space="preserve"> </w:t>
      </w:r>
      <w:r>
        <w:t>is</w:t>
      </w:r>
      <w:r w:rsidR="00EF1385">
        <w:t xml:space="preserve"> </w:t>
      </w:r>
      <w:r>
        <w:t>important</w:t>
      </w:r>
      <w:r w:rsidR="00EF1385">
        <w:t xml:space="preserve"> </w:t>
      </w:r>
      <w:r>
        <w:t>to</w:t>
      </w:r>
      <w:r w:rsidR="00EF1385">
        <w:t xml:space="preserve"> </w:t>
      </w:r>
      <w:r>
        <w:t>recognise</w:t>
      </w:r>
      <w:r w:rsidR="00EF1385">
        <w:t xml:space="preserve"> </w:t>
      </w:r>
      <w:r>
        <w:t>that</w:t>
      </w:r>
      <w:r w:rsidR="00EF1385">
        <w:t xml:space="preserve"> </w:t>
      </w:r>
      <w:r>
        <w:t>the</w:t>
      </w:r>
      <w:r w:rsidR="00EF1385">
        <w:t xml:space="preserve"> </w:t>
      </w:r>
      <w:r w:rsidR="00114DCE">
        <w:t>migration</w:t>
      </w:r>
      <w:r w:rsidR="00EF1385">
        <w:t xml:space="preserve"> </w:t>
      </w:r>
      <w:r>
        <w:t>experience</w:t>
      </w:r>
      <w:r w:rsidR="00EF1385">
        <w:t xml:space="preserve"> </w:t>
      </w:r>
      <w:r>
        <w:t>may</w:t>
      </w:r>
      <w:r w:rsidR="00EF1385">
        <w:t xml:space="preserve"> </w:t>
      </w:r>
      <w:r>
        <w:t>also</w:t>
      </w:r>
      <w:r w:rsidR="00EF1385">
        <w:t xml:space="preserve"> </w:t>
      </w:r>
      <w:r>
        <w:t>be</w:t>
      </w:r>
      <w:r w:rsidR="00EF1385">
        <w:t xml:space="preserve"> </w:t>
      </w:r>
      <w:r>
        <w:t>gendered</w:t>
      </w:r>
      <w:r w:rsidR="00DC35FE">
        <w:t>,</w:t>
      </w:r>
      <w:r w:rsidR="00EF1385">
        <w:t xml:space="preserve"> </w:t>
      </w:r>
      <w:r w:rsidR="00DC35FE">
        <w:t>and</w:t>
      </w:r>
      <w:r w:rsidR="00EF1385">
        <w:t xml:space="preserve"> </w:t>
      </w:r>
      <w:r w:rsidR="00DC35FE">
        <w:t>a</w:t>
      </w:r>
      <w:r w:rsidR="00EF1385">
        <w:t xml:space="preserve"> </w:t>
      </w:r>
      <w:r w:rsidR="00DC35FE">
        <w:t>growing</w:t>
      </w:r>
      <w:r w:rsidR="00EF1385">
        <w:t xml:space="preserve"> </w:t>
      </w:r>
      <w:r w:rsidR="0066797F">
        <w:t>number</w:t>
      </w:r>
      <w:r w:rsidR="00EF1385">
        <w:t xml:space="preserve"> </w:t>
      </w:r>
      <w:r w:rsidR="0066797F">
        <w:t>of</w:t>
      </w:r>
      <w:r w:rsidR="00EF1385">
        <w:t xml:space="preserve"> </w:t>
      </w:r>
      <w:r w:rsidR="0066797F">
        <w:t>scholars</w:t>
      </w:r>
      <w:r w:rsidR="00EF1385">
        <w:t xml:space="preserve"> </w:t>
      </w:r>
      <w:r w:rsidR="00D459A0">
        <w:t>argue</w:t>
      </w:r>
      <w:r w:rsidR="00EF1385">
        <w:t xml:space="preserve"> </w:t>
      </w:r>
      <w:r w:rsidR="00D459A0">
        <w:t>that</w:t>
      </w:r>
      <w:r w:rsidR="00EF1385">
        <w:t xml:space="preserve"> </w:t>
      </w:r>
      <w:r w:rsidR="004B515B">
        <w:t>a</w:t>
      </w:r>
      <w:r w:rsidR="00EF1385">
        <w:t xml:space="preserve"> </w:t>
      </w:r>
      <w:r w:rsidR="00D459A0">
        <w:t>gender</w:t>
      </w:r>
      <w:r w:rsidR="004B515B">
        <w:t>ed</w:t>
      </w:r>
      <w:r w:rsidR="00EF1385">
        <w:t xml:space="preserve"> </w:t>
      </w:r>
      <w:r w:rsidR="004B515B">
        <w:t>analysis</w:t>
      </w:r>
      <w:r w:rsidR="00EF1385">
        <w:t xml:space="preserve"> </w:t>
      </w:r>
      <w:r w:rsidR="004B515B">
        <w:t>is</w:t>
      </w:r>
      <w:r w:rsidR="00EF1385">
        <w:t xml:space="preserve"> </w:t>
      </w:r>
      <w:r w:rsidR="00D459A0">
        <w:t>essential</w:t>
      </w:r>
      <w:r w:rsidR="00EF1385">
        <w:t xml:space="preserve"> </w:t>
      </w:r>
      <w:r w:rsidR="00B51DDD">
        <w:fldChar w:fldCharType="begin"/>
      </w:r>
      <w:r w:rsidR="00E0063C">
        <w:instrText xml:space="preserve"> ADDIN EN.CITE &lt;EndNote&gt;&lt;Cite&gt;&lt;Author&gt;Donato&lt;/Author&gt;&lt;Year&gt;2006&lt;/Year&gt;&lt;IDText&gt;A glass half full? Gender in migration studies&lt;/IDText&gt;&lt;Prefix&gt;e.g. see &lt;/Prefix&gt;&lt;DisplayText&gt;(e.g. see Donato, Gabaccia, Holdaway, Manalansan IV, &amp;amp; Pessar, 2006; Meares, 2010)&lt;/DisplayText&gt;&lt;record&gt;&lt;isbn&gt;0197-9183&lt;/isbn&gt;&lt;titles&gt;&lt;title&gt;A glass half full? Gender in migration studies&lt;/title&gt;&lt;secondary-title&gt;International migration review&lt;/secondary-title&gt;&lt;/titles&gt;&lt;pages&gt;3-26&lt;/pages&gt;&lt;number&gt;1&lt;/number&gt;&lt;contributors&gt;&lt;authors&gt;&lt;author&gt;Donato, Katharine M&lt;/author&gt;&lt;author&gt;Gabaccia, Donna&lt;/author&gt;&lt;author&gt;Holdaway, Jennifer&lt;/author&gt;&lt;author&gt;Manalansan IV, Martin&lt;/author&gt;&lt;author&gt;Pessar, Patricia R&lt;/author&gt;&lt;/authors&gt;&lt;/contributors&gt;&lt;added-date format="utc"&gt;1669810501&lt;/added-date&gt;&lt;ref-type name="Journal Article"&gt;17&lt;/ref-type&gt;&lt;dates&gt;&lt;year&gt;2006&lt;/year&gt;&lt;/dates&gt;&lt;rec-number&gt;1664&lt;/rec-number&gt;&lt;last-updated-date format="utc"&gt;1669810501&lt;/last-updated-date&gt;&lt;volume&gt;40&lt;/volume&gt;&lt;/record&gt;&lt;/Cite&gt;&lt;Cite&gt;&lt;Author&gt;Meares&lt;/Author&gt;&lt;Year&gt;2010&lt;/Year&gt;&lt;IDText&gt;A fine balance: Women, work and skilled migration&lt;/IDText&gt;&lt;record&gt;&lt;isbn&gt;0277-5395&lt;/isbn&gt;&lt;titles&gt;&lt;title&gt;A fine balance: Women, work and skilled migration&lt;/title&gt;&lt;secondary-title&gt;Women&amp;apos;s Studies International Forum&lt;/secondary-title&gt;&lt;/titles&gt;&lt;pages&gt;473-481&lt;/pages&gt;&lt;number&gt;5&lt;/number&gt;&lt;contributors&gt;&lt;authors&gt;&lt;author&gt;Meares, Carina&lt;/author&gt;&lt;/authors&gt;&lt;/contributors&gt;&lt;added-date format="utc"&gt;1669818710&lt;/added-date&gt;&lt;ref-type name="Journal Article"&gt;17&lt;/ref-type&gt;&lt;dates&gt;&lt;year&gt;2010&lt;/year&gt;&lt;/dates&gt;&lt;rec-number&gt;1665&lt;/rec-number&gt;&lt;publisher&gt;Elsevier&lt;/publisher&gt;&lt;last-updated-date format="utc"&gt;1669818813&lt;/last-updated-date&gt;&lt;volume&gt;33&lt;/volume&gt;&lt;/record&gt;&lt;/Cite&gt;&lt;/EndNote&gt;</w:instrText>
      </w:r>
      <w:r w:rsidR="00B51DDD">
        <w:fldChar w:fldCharType="separate"/>
      </w:r>
      <w:r w:rsidR="00DE380F">
        <w:rPr>
          <w:noProof/>
        </w:rPr>
        <w:t>(e.g.</w:t>
      </w:r>
      <w:r w:rsidR="00EF1385">
        <w:rPr>
          <w:noProof/>
        </w:rPr>
        <w:t xml:space="preserve"> </w:t>
      </w:r>
      <w:r w:rsidR="00DE380F">
        <w:rPr>
          <w:noProof/>
        </w:rPr>
        <w:t>see</w:t>
      </w:r>
      <w:r w:rsidR="00EF1385">
        <w:rPr>
          <w:noProof/>
        </w:rPr>
        <w:t xml:space="preserve"> </w:t>
      </w:r>
      <w:r w:rsidR="00DE380F">
        <w:rPr>
          <w:noProof/>
        </w:rPr>
        <w:t>Donato,</w:t>
      </w:r>
      <w:r w:rsidR="00EF1385">
        <w:rPr>
          <w:noProof/>
        </w:rPr>
        <w:t xml:space="preserve"> </w:t>
      </w:r>
      <w:r w:rsidR="00DE380F">
        <w:rPr>
          <w:noProof/>
        </w:rPr>
        <w:t>Gabaccia,</w:t>
      </w:r>
      <w:r w:rsidR="00EF1385">
        <w:rPr>
          <w:noProof/>
        </w:rPr>
        <w:t xml:space="preserve"> </w:t>
      </w:r>
      <w:r w:rsidR="00DE380F">
        <w:rPr>
          <w:noProof/>
        </w:rPr>
        <w:t>Holdaway,</w:t>
      </w:r>
      <w:r w:rsidR="00EF1385">
        <w:rPr>
          <w:noProof/>
        </w:rPr>
        <w:t xml:space="preserve"> </w:t>
      </w:r>
      <w:r w:rsidR="00DE380F">
        <w:rPr>
          <w:noProof/>
        </w:rPr>
        <w:t>Manalansan</w:t>
      </w:r>
      <w:r w:rsidR="00EF1385">
        <w:rPr>
          <w:noProof/>
        </w:rPr>
        <w:t xml:space="preserve"> </w:t>
      </w:r>
      <w:r w:rsidR="00DE380F">
        <w:rPr>
          <w:noProof/>
        </w:rPr>
        <w:t>IV,</w:t>
      </w:r>
      <w:r w:rsidR="00EF1385">
        <w:rPr>
          <w:noProof/>
        </w:rPr>
        <w:t xml:space="preserve"> </w:t>
      </w:r>
      <w:r w:rsidR="00DE380F">
        <w:rPr>
          <w:noProof/>
        </w:rPr>
        <w:t>&amp;</w:t>
      </w:r>
      <w:r w:rsidR="00EF1385">
        <w:rPr>
          <w:noProof/>
        </w:rPr>
        <w:t xml:space="preserve"> </w:t>
      </w:r>
      <w:r w:rsidR="00DE380F">
        <w:rPr>
          <w:noProof/>
        </w:rPr>
        <w:t>Pessar,</w:t>
      </w:r>
      <w:r w:rsidR="00EF1385">
        <w:rPr>
          <w:noProof/>
        </w:rPr>
        <w:t xml:space="preserve"> </w:t>
      </w:r>
      <w:r w:rsidR="00DE380F">
        <w:rPr>
          <w:noProof/>
        </w:rPr>
        <w:t>2006;</w:t>
      </w:r>
      <w:r w:rsidR="00EF1385">
        <w:rPr>
          <w:noProof/>
        </w:rPr>
        <w:t xml:space="preserve"> </w:t>
      </w:r>
      <w:r w:rsidR="00DE380F">
        <w:rPr>
          <w:noProof/>
        </w:rPr>
        <w:t>Meares,</w:t>
      </w:r>
      <w:r w:rsidR="00EF1385">
        <w:rPr>
          <w:noProof/>
        </w:rPr>
        <w:t xml:space="preserve"> </w:t>
      </w:r>
      <w:r w:rsidR="00DE380F">
        <w:rPr>
          <w:noProof/>
        </w:rPr>
        <w:t>2010)</w:t>
      </w:r>
      <w:r w:rsidR="00B51DDD">
        <w:fldChar w:fldCharType="end"/>
      </w:r>
      <w:r w:rsidR="009B22EC">
        <w:t>.</w:t>
      </w:r>
      <w:r w:rsidR="00EF1385">
        <w:t xml:space="preserve"> </w:t>
      </w:r>
      <w:r w:rsidR="00096D94">
        <w:t>In</w:t>
      </w:r>
      <w:r w:rsidR="00EF1385">
        <w:t xml:space="preserve"> </w:t>
      </w:r>
      <w:r w:rsidR="00096D94">
        <w:t>her</w:t>
      </w:r>
      <w:r w:rsidR="00EF1385">
        <w:t xml:space="preserve"> </w:t>
      </w:r>
      <w:r w:rsidR="00096D94">
        <w:t>review,</w:t>
      </w:r>
      <w:r w:rsidR="00EF1385">
        <w:t xml:space="preserve"> </w:t>
      </w:r>
      <w:r w:rsidR="00096D94">
        <w:t>Webb</w:t>
      </w:r>
      <w:r w:rsidR="00EF1385">
        <w:t xml:space="preserve"> </w:t>
      </w:r>
      <w:r w:rsidR="008A7564">
        <w:fldChar w:fldCharType="begin"/>
      </w:r>
      <w:r w:rsidR="00EF3230">
        <w:instrText xml:space="preserve"> ADDIN EN.CITE &lt;EndNote&gt;&lt;Cite ExcludeAuth="1"&gt;&lt;Author&gt;Webb&lt;/Author&gt;&lt;Year&gt;2015&lt;/Year&gt;&lt;IDText&gt;The feminisation of migration and the migrants VET policy neglects: the case of skilled women secondary migrants in Australia&lt;/IDText&gt;&lt;DisplayText&gt;(2015b)&lt;/DisplayText&gt;&lt;record&gt;&lt;isbn&gt;1363-6820&lt;/isbn&gt;&lt;titles&gt;&lt;title&gt;The feminisation of migration and the migrants VET policy neglects: the case of skilled women secondary migrants in Australia&lt;/title&gt;&lt;secondary-title&gt;Journal of Vocational Education &amp;amp; Training&lt;/secondary-title&gt;&lt;/titles&gt;&lt;pages&gt;26-46&lt;/pages&gt;&lt;number&gt;1&lt;/number&gt;&lt;contributors&gt;&lt;authors&gt;&lt;author&gt;Webb, Sue&lt;/author&gt;&lt;/authors&gt;&lt;/contributors&gt;&lt;section&gt;26&lt;/section&gt;&lt;added-date format="utc"&gt;1657798894&lt;/added-date&gt;&lt;ref-type name="Journal Article"&gt;17&lt;/ref-type&gt;&lt;dates&gt;&lt;year&gt;2015&lt;/year&gt;&lt;/dates&gt;&lt;rec-number&gt;1630&lt;/rec-number&gt;&lt;last-updated-date format="utc"&gt;1657798967&lt;/last-updated-date&gt;&lt;electronic-resource-num&gt;10.1080/13636820.2014.922117&lt;/electronic-resource-num&gt;&lt;volume&gt;67&lt;/volume&gt;&lt;remote-database-name&gt;WorldCat.org&lt;/remote-database-name&gt;&lt;/record&gt;&lt;/Cite&gt;&lt;/EndNote&gt;</w:instrText>
      </w:r>
      <w:r w:rsidR="008A7564">
        <w:fldChar w:fldCharType="separate"/>
      </w:r>
      <w:r w:rsidR="00EF3230">
        <w:rPr>
          <w:noProof/>
        </w:rPr>
        <w:t>(2015b)</w:t>
      </w:r>
      <w:r w:rsidR="008A7564">
        <w:fldChar w:fldCharType="end"/>
      </w:r>
      <w:r w:rsidR="00EF1385">
        <w:t xml:space="preserve"> </w:t>
      </w:r>
      <w:r w:rsidR="005A5000">
        <w:t>noted</w:t>
      </w:r>
      <w:r w:rsidR="00EF1385">
        <w:t xml:space="preserve"> </w:t>
      </w:r>
      <w:r w:rsidR="005A5000">
        <w:t>that</w:t>
      </w:r>
      <w:r w:rsidR="00EF1385">
        <w:t xml:space="preserve"> </w:t>
      </w:r>
      <w:r w:rsidR="005A5000">
        <w:t>the</w:t>
      </w:r>
      <w:r w:rsidR="00EF1385">
        <w:t xml:space="preserve"> </w:t>
      </w:r>
      <w:r w:rsidR="005A5000">
        <w:t>limited</w:t>
      </w:r>
      <w:r w:rsidR="00EF1385">
        <w:t xml:space="preserve"> </w:t>
      </w:r>
      <w:r w:rsidR="005A5000">
        <w:t>number</w:t>
      </w:r>
      <w:r w:rsidR="00EF1385">
        <w:t xml:space="preserve"> </w:t>
      </w:r>
      <w:r w:rsidR="005A5000">
        <w:t>of</w:t>
      </w:r>
      <w:r w:rsidR="00EF1385">
        <w:t xml:space="preserve"> </w:t>
      </w:r>
      <w:r w:rsidR="005A5000">
        <w:t>studies</w:t>
      </w:r>
      <w:r w:rsidR="00EF1385">
        <w:t xml:space="preserve"> </w:t>
      </w:r>
      <w:r w:rsidR="005A5000">
        <w:t>focusing</w:t>
      </w:r>
      <w:r w:rsidR="00EF1385">
        <w:t xml:space="preserve"> </w:t>
      </w:r>
      <w:r w:rsidR="005A5000">
        <w:t>on</w:t>
      </w:r>
      <w:r w:rsidR="00EF1385">
        <w:t xml:space="preserve"> </w:t>
      </w:r>
      <w:r w:rsidR="005A5000">
        <w:t>skilled</w:t>
      </w:r>
      <w:r w:rsidR="00EF1385">
        <w:t xml:space="preserve"> </w:t>
      </w:r>
      <w:r w:rsidR="005A5000">
        <w:t>migrant</w:t>
      </w:r>
      <w:r w:rsidR="00EF1385">
        <w:t xml:space="preserve"> </w:t>
      </w:r>
      <w:r w:rsidR="005A5000">
        <w:t>women</w:t>
      </w:r>
      <w:r w:rsidR="00EF1385">
        <w:t xml:space="preserve"> </w:t>
      </w:r>
      <w:r w:rsidR="005751FB" w:rsidRPr="005751FB">
        <w:t>tended</w:t>
      </w:r>
      <w:r w:rsidR="00EF1385">
        <w:t xml:space="preserve"> </w:t>
      </w:r>
      <w:r w:rsidR="005751FB" w:rsidRPr="005751FB">
        <w:t>to</w:t>
      </w:r>
      <w:r w:rsidR="00EF1385">
        <w:t xml:space="preserve"> </w:t>
      </w:r>
      <w:r w:rsidR="001C30C9">
        <w:t>report</w:t>
      </w:r>
      <w:r w:rsidR="00EF1385">
        <w:t xml:space="preserve"> </w:t>
      </w:r>
      <w:r w:rsidR="005751FB" w:rsidRPr="005751FB">
        <w:t>negative</w:t>
      </w:r>
      <w:r w:rsidR="00EF1385">
        <w:t xml:space="preserve"> </w:t>
      </w:r>
      <w:r w:rsidR="001C30C9">
        <w:t>consequences</w:t>
      </w:r>
      <w:r w:rsidR="00EF1385">
        <w:t xml:space="preserve"> </w:t>
      </w:r>
      <w:r w:rsidR="001C30C9">
        <w:t>of</w:t>
      </w:r>
      <w:r w:rsidR="00EF1385">
        <w:t xml:space="preserve"> </w:t>
      </w:r>
      <w:r w:rsidR="005751FB" w:rsidRPr="005751FB">
        <w:t>migration</w:t>
      </w:r>
      <w:r w:rsidR="001C30C9">
        <w:t>,</w:t>
      </w:r>
      <w:r w:rsidR="00EF1385">
        <w:t xml:space="preserve"> </w:t>
      </w:r>
      <w:r w:rsidR="001C30C9">
        <w:t>with</w:t>
      </w:r>
      <w:r w:rsidR="00EF1385">
        <w:t xml:space="preserve"> </w:t>
      </w:r>
      <w:r w:rsidR="001C30C9">
        <w:t>d</w:t>
      </w:r>
      <w:r w:rsidR="005751FB" w:rsidRPr="005751FB">
        <w:t>ownward</w:t>
      </w:r>
      <w:r w:rsidR="00EF1385">
        <w:t xml:space="preserve"> </w:t>
      </w:r>
      <w:r w:rsidR="005751FB" w:rsidRPr="005751FB">
        <w:t>occupational</w:t>
      </w:r>
      <w:r w:rsidR="00EF1385">
        <w:t xml:space="preserve"> </w:t>
      </w:r>
      <w:r w:rsidR="005751FB" w:rsidRPr="005751FB">
        <w:t>mobility</w:t>
      </w:r>
      <w:r w:rsidR="00EF1385">
        <w:t xml:space="preserve"> </w:t>
      </w:r>
      <w:r w:rsidR="00B66BD7">
        <w:t>and</w:t>
      </w:r>
      <w:r w:rsidR="00EF1385">
        <w:t xml:space="preserve"> </w:t>
      </w:r>
      <w:r w:rsidR="00B66BD7">
        <w:t>a</w:t>
      </w:r>
      <w:r w:rsidR="00EF1385">
        <w:t xml:space="preserve"> </w:t>
      </w:r>
      <w:r w:rsidR="00B66BD7">
        <w:t>reversion</w:t>
      </w:r>
      <w:r w:rsidR="00EF1385">
        <w:t xml:space="preserve"> </w:t>
      </w:r>
      <w:r w:rsidR="00B66BD7">
        <w:t>to</w:t>
      </w:r>
      <w:r w:rsidR="00EF1385">
        <w:t xml:space="preserve"> </w:t>
      </w:r>
      <w:r w:rsidR="00B66BD7">
        <w:t>traditional</w:t>
      </w:r>
      <w:r w:rsidR="00EF1385">
        <w:t xml:space="preserve"> </w:t>
      </w:r>
      <w:r w:rsidR="00B66BD7">
        <w:t>roles</w:t>
      </w:r>
      <w:r w:rsidR="00EF1385">
        <w:t xml:space="preserve"> </w:t>
      </w:r>
      <w:r w:rsidR="00B66BD7">
        <w:t>of</w:t>
      </w:r>
      <w:r w:rsidR="00EF1385">
        <w:t xml:space="preserve"> </w:t>
      </w:r>
      <w:r w:rsidR="00B66BD7">
        <w:t>family</w:t>
      </w:r>
      <w:r w:rsidR="00EF1385">
        <w:t xml:space="preserve"> </w:t>
      </w:r>
      <w:r w:rsidR="00B66BD7">
        <w:t>and</w:t>
      </w:r>
      <w:r w:rsidR="00EF1385">
        <w:t xml:space="preserve"> </w:t>
      </w:r>
      <w:r w:rsidR="00EF416E">
        <w:t>childcare.</w:t>
      </w:r>
      <w:r w:rsidR="00EF1385">
        <w:t xml:space="preserve"> </w:t>
      </w:r>
      <w:r w:rsidR="002C3B41">
        <w:t>This</w:t>
      </w:r>
      <w:r w:rsidR="00EF1385">
        <w:t xml:space="preserve"> </w:t>
      </w:r>
      <w:r w:rsidR="002C3B41">
        <w:t>is</w:t>
      </w:r>
      <w:r w:rsidR="00EF1385">
        <w:t xml:space="preserve"> </w:t>
      </w:r>
      <w:r w:rsidR="002C3B41">
        <w:t>not</w:t>
      </w:r>
      <w:r w:rsidR="00EF1385">
        <w:t xml:space="preserve"> </w:t>
      </w:r>
      <w:r w:rsidR="002C3B41">
        <w:t>to</w:t>
      </w:r>
      <w:r w:rsidR="00EF1385">
        <w:t xml:space="preserve"> </w:t>
      </w:r>
      <w:r w:rsidR="00FE592F">
        <w:t>suggest</w:t>
      </w:r>
      <w:r w:rsidR="00EF1385">
        <w:t xml:space="preserve"> </w:t>
      </w:r>
      <w:r w:rsidR="00264E8F">
        <w:t>they</w:t>
      </w:r>
      <w:r w:rsidR="00EF1385">
        <w:t xml:space="preserve"> </w:t>
      </w:r>
      <w:r w:rsidR="00264E8F">
        <w:t>are</w:t>
      </w:r>
      <w:r w:rsidR="00EF1385">
        <w:t xml:space="preserve"> </w:t>
      </w:r>
      <w:r w:rsidR="00264E8F">
        <w:t>always</w:t>
      </w:r>
      <w:r w:rsidR="00EF1385">
        <w:t xml:space="preserve"> </w:t>
      </w:r>
      <w:r w:rsidR="00264E8F">
        <w:t>victims</w:t>
      </w:r>
      <w:r w:rsidR="00D97EB5">
        <w:t>,</w:t>
      </w:r>
      <w:r w:rsidR="00EF1385">
        <w:t xml:space="preserve"> </w:t>
      </w:r>
      <w:r w:rsidR="00264E8F">
        <w:t>as</w:t>
      </w:r>
      <w:r w:rsidR="00EF1385">
        <w:t xml:space="preserve"> </w:t>
      </w:r>
      <w:r w:rsidR="00264E8F">
        <w:t>some</w:t>
      </w:r>
      <w:r w:rsidR="00EF1385">
        <w:t xml:space="preserve"> </w:t>
      </w:r>
      <w:r w:rsidR="00EA3A98">
        <w:t>narratives</w:t>
      </w:r>
      <w:r w:rsidR="00EF1385">
        <w:t xml:space="preserve"> </w:t>
      </w:r>
      <w:r w:rsidR="00EA3A98">
        <w:t>of</w:t>
      </w:r>
      <w:r w:rsidR="00EF1385">
        <w:t xml:space="preserve"> </w:t>
      </w:r>
      <w:r w:rsidR="007F03CA">
        <w:t>migrant</w:t>
      </w:r>
      <w:r w:rsidR="00EF1385">
        <w:t xml:space="preserve"> </w:t>
      </w:r>
      <w:r w:rsidR="007F03CA">
        <w:t>Indian</w:t>
      </w:r>
      <w:r w:rsidR="00EF1385">
        <w:t xml:space="preserve"> </w:t>
      </w:r>
      <w:r w:rsidR="007F03CA">
        <w:t>women</w:t>
      </w:r>
      <w:r w:rsidR="00EF1385">
        <w:t xml:space="preserve"> </w:t>
      </w:r>
      <w:r w:rsidR="007F03CA">
        <w:t>in</w:t>
      </w:r>
      <w:r w:rsidR="00EF1385">
        <w:t xml:space="preserve"> </w:t>
      </w:r>
      <w:r w:rsidR="007F03CA">
        <w:t>New</w:t>
      </w:r>
      <w:r w:rsidR="00EF1385">
        <w:t xml:space="preserve"> </w:t>
      </w:r>
      <w:r w:rsidR="007F03CA">
        <w:t>Zealand</w:t>
      </w:r>
      <w:r w:rsidR="00EF1385">
        <w:t xml:space="preserve"> </w:t>
      </w:r>
      <w:r w:rsidR="00264E8F">
        <w:t>show</w:t>
      </w:r>
      <w:r w:rsidR="00EF1385">
        <w:t xml:space="preserve"> </w:t>
      </w:r>
      <w:r w:rsidR="00264E8F">
        <w:t>they</w:t>
      </w:r>
      <w:r w:rsidR="00EF1385">
        <w:t xml:space="preserve"> </w:t>
      </w:r>
      <w:r w:rsidR="00DA392A">
        <w:t>have</w:t>
      </w:r>
      <w:r w:rsidR="00EF1385">
        <w:t xml:space="preserve"> </w:t>
      </w:r>
      <w:r w:rsidR="00DA392A">
        <w:t>agency</w:t>
      </w:r>
      <w:r w:rsidR="006F55BB">
        <w:t>,</w:t>
      </w:r>
      <w:r w:rsidR="00EF1385">
        <w:t xml:space="preserve"> </w:t>
      </w:r>
      <w:r w:rsidR="006F55BB">
        <w:t>negotiate</w:t>
      </w:r>
      <w:r w:rsidR="00EF1385">
        <w:t xml:space="preserve"> </w:t>
      </w:r>
      <w:r w:rsidR="006F55BB">
        <w:t>their</w:t>
      </w:r>
      <w:r w:rsidR="00EF1385">
        <w:t xml:space="preserve"> </w:t>
      </w:r>
      <w:r w:rsidR="002C3B41">
        <w:t>new</w:t>
      </w:r>
      <w:r w:rsidR="00EF1385">
        <w:t xml:space="preserve"> </w:t>
      </w:r>
      <w:r w:rsidR="002C3B41">
        <w:t>workplace</w:t>
      </w:r>
      <w:r w:rsidR="00EF1385">
        <w:t xml:space="preserve"> </w:t>
      </w:r>
      <w:r w:rsidR="002C3B41">
        <w:t>and</w:t>
      </w:r>
      <w:r w:rsidR="00EF1385">
        <w:t xml:space="preserve"> </w:t>
      </w:r>
      <w:r w:rsidR="002C3B41">
        <w:t>culture,</w:t>
      </w:r>
      <w:r w:rsidR="00EF1385">
        <w:t xml:space="preserve"> </w:t>
      </w:r>
      <w:r w:rsidR="00DA392A">
        <w:t>and</w:t>
      </w:r>
      <w:r w:rsidR="00EF1385">
        <w:t xml:space="preserve"> </w:t>
      </w:r>
      <w:r w:rsidR="00DA392A">
        <w:t>challenge</w:t>
      </w:r>
      <w:r w:rsidR="00EF1385">
        <w:t xml:space="preserve"> </w:t>
      </w:r>
      <w:r w:rsidR="00984135">
        <w:t>stereotypes</w:t>
      </w:r>
      <w:r w:rsidR="00EF1385">
        <w:t xml:space="preserve"> </w:t>
      </w:r>
      <w:r w:rsidR="007F03CA">
        <w:fldChar w:fldCharType="begin"/>
      </w:r>
      <w:r w:rsidR="007F03CA">
        <w:instrText xml:space="preserve"> ADDIN EN.CITE &lt;EndNote&gt;&lt;Cite&gt;&lt;Author&gt;Pio&lt;/Author&gt;&lt;Year&gt;2014&lt;/Year&gt;&lt;IDText&gt;Professional Migrant Women Decentring Otherness: A Transnational Perspective&lt;/IDText&gt;&lt;DisplayText&gt;(Pio &amp;amp; Essers, 2014)&lt;/DisplayText&gt;&lt;record&gt;&lt;dates&gt;&lt;pub-dates&gt;&lt;date&gt;2014-04-01&lt;/date&gt;&lt;/pub-dates&gt;&lt;year&gt;2014&lt;/year&gt;&lt;/dates&gt;&lt;urls&gt;&lt;related-urls&gt;&lt;url&gt;https://onlinelibrary.wiley.com/doi/pdf/10.1111/1467-8551.12003&lt;/url&gt;&lt;/related-urls&gt;&lt;/urls&gt;&lt;isbn&gt;1045-3172&lt;/isbn&gt;&lt;titles&gt;&lt;title&gt;Professional Migrant Women Decentring Otherness: A Transnational Perspective&lt;/title&gt;&lt;secondary-title&gt;British Journal of Management&lt;/secondary-title&gt;&lt;/titles&gt;&lt;pages&gt;252-265&lt;/pages&gt;&lt;number&gt;2&lt;/number&gt;&lt;access-date&gt;2021-04-14T15:24:03&lt;/access-date&gt;&lt;contributors&gt;&lt;authors&gt;&lt;author&gt;Pio, Edwina&lt;/author&gt;&lt;author&gt;Essers, Caroline&lt;/author&gt;&lt;/authors&gt;&lt;/contributors&gt;&lt;added-date format="utc"&gt;1626167365&lt;/added-date&gt;&lt;ref-type name="Journal Article"&gt;17&lt;/ref-type&gt;&lt;rec-number&gt;1590&lt;/rec-number&gt;&lt;publisher&gt;Wiley&lt;/publisher&gt;&lt;last-updated-date format="utc"&gt;1626167365&lt;/last-updated-date&gt;&lt;electronic-resource-num&gt;10.1111/1467-8551.12003&lt;/electronic-resource-num&gt;&lt;volume&gt;25&lt;/volume&gt;&lt;/record&gt;&lt;/Cite&gt;&lt;/EndNote&gt;</w:instrText>
      </w:r>
      <w:r w:rsidR="007F03CA">
        <w:fldChar w:fldCharType="separate"/>
      </w:r>
      <w:r w:rsidR="007F03CA">
        <w:rPr>
          <w:noProof/>
        </w:rPr>
        <w:t>(Pio</w:t>
      </w:r>
      <w:r w:rsidR="00EF1385">
        <w:rPr>
          <w:noProof/>
        </w:rPr>
        <w:t xml:space="preserve"> </w:t>
      </w:r>
      <w:r w:rsidR="007F03CA">
        <w:rPr>
          <w:noProof/>
        </w:rPr>
        <w:t>&amp;</w:t>
      </w:r>
      <w:r w:rsidR="00EF1385">
        <w:rPr>
          <w:noProof/>
        </w:rPr>
        <w:t xml:space="preserve"> </w:t>
      </w:r>
      <w:r w:rsidR="007F03CA">
        <w:rPr>
          <w:noProof/>
        </w:rPr>
        <w:t>Essers,</w:t>
      </w:r>
      <w:r w:rsidR="00EF1385">
        <w:rPr>
          <w:noProof/>
        </w:rPr>
        <w:t xml:space="preserve"> </w:t>
      </w:r>
      <w:r w:rsidR="007F03CA">
        <w:rPr>
          <w:noProof/>
        </w:rPr>
        <w:t>2014)</w:t>
      </w:r>
      <w:r w:rsidR="007F03CA">
        <w:fldChar w:fldCharType="end"/>
      </w:r>
      <w:r w:rsidR="00111851">
        <w:t>.</w:t>
      </w:r>
      <w:r w:rsidR="00EF1385">
        <w:t xml:space="preserve"> </w:t>
      </w:r>
      <w:r w:rsidR="00091D4B">
        <w:t>So</w:t>
      </w:r>
      <w:r w:rsidR="009526CD">
        <w:t>me</w:t>
      </w:r>
      <w:r w:rsidR="00EF1385">
        <w:t xml:space="preserve"> </w:t>
      </w:r>
      <w:r w:rsidR="009526CD">
        <w:t>work</w:t>
      </w:r>
      <w:r w:rsidR="00EF1385">
        <w:t xml:space="preserve"> </w:t>
      </w:r>
      <w:r w:rsidR="009526CD">
        <w:t>does</w:t>
      </w:r>
      <w:r w:rsidR="00EF1385">
        <w:t xml:space="preserve"> </w:t>
      </w:r>
      <w:r w:rsidR="009526CD">
        <w:t>f</w:t>
      </w:r>
      <w:r w:rsidR="00111851">
        <w:t>ocus</w:t>
      </w:r>
      <w:r w:rsidR="00EF1385">
        <w:t xml:space="preserve"> </w:t>
      </w:r>
      <w:r w:rsidR="00111851">
        <w:t>on</w:t>
      </w:r>
      <w:r w:rsidR="00EF1385">
        <w:t xml:space="preserve"> </w:t>
      </w:r>
      <w:r w:rsidR="009526CD">
        <w:t>the</w:t>
      </w:r>
      <w:r w:rsidR="00EF1385">
        <w:t xml:space="preserve"> </w:t>
      </w:r>
      <w:r w:rsidR="009526CD">
        <w:t>role</w:t>
      </w:r>
      <w:r w:rsidR="00EF1385">
        <w:t xml:space="preserve"> </w:t>
      </w:r>
      <w:r w:rsidR="009526CD">
        <w:t>of</w:t>
      </w:r>
      <w:r w:rsidR="00EF1385">
        <w:t xml:space="preserve"> </w:t>
      </w:r>
      <w:r w:rsidR="009526CD">
        <w:t>professional</w:t>
      </w:r>
      <w:r w:rsidR="00EF1385">
        <w:t xml:space="preserve"> </w:t>
      </w:r>
      <w:r w:rsidR="008C35C5">
        <w:t>orientation</w:t>
      </w:r>
      <w:r w:rsidR="00EF1385">
        <w:t xml:space="preserve"> </w:t>
      </w:r>
      <w:r w:rsidR="009526CD">
        <w:t>programmes</w:t>
      </w:r>
      <w:r w:rsidR="008C35C5">
        <w:t>,</w:t>
      </w:r>
      <w:r w:rsidR="00EF1385">
        <w:t xml:space="preserve"> </w:t>
      </w:r>
      <w:r w:rsidR="008C35C5">
        <w:t>or</w:t>
      </w:r>
      <w:r w:rsidR="00EF1385">
        <w:t xml:space="preserve"> </w:t>
      </w:r>
      <w:r w:rsidR="008C35C5">
        <w:t>at</w:t>
      </w:r>
      <w:r w:rsidR="00EF1385">
        <w:t xml:space="preserve"> </w:t>
      </w:r>
      <w:r w:rsidR="008C35C5">
        <w:t>least</w:t>
      </w:r>
      <w:r w:rsidR="00EF1385">
        <w:t xml:space="preserve"> </w:t>
      </w:r>
      <w:r w:rsidR="006F61D0">
        <w:t>their</w:t>
      </w:r>
      <w:r w:rsidR="00EF1385">
        <w:t xml:space="preserve"> </w:t>
      </w:r>
      <w:r w:rsidR="006F61D0">
        <w:t>findings</w:t>
      </w:r>
      <w:r w:rsidR="00EF1385">
        <w:t xml:space="preserve"> </w:t>
      </w:r>
      <w:r w:rsidR="008C35C5">
        <w:t>suggest</w:t>
      </w:r>
      <w:r w:rsidR="00EF1385">
        <w:t xml:space="preserve"> </w:t>
      </w:r>
      <w:r w:rsidR="006F61D0">
        <w:t>a</w:t>
      </w:r>
      <w:r w:rsidR="00EF1385">
        <w:t xml:space="preserve"> </w:t>
      </w:r>
      <w:r w:rsidR="00406EAE">
        <w:t>role</w:t>
      </w:r>
      <w:r w:rsidR="00EF1385">
        <w:t xml:space="preserve"> </w:t>
      </w:r>
      <w:r w:rsidR="00406EAE">
        <w:t>for</w:t>
      </w:r>
      <w:r w:rsidR="00EF1385">
        <w:t xml:space="preserve"> </w:t>
      </w:r>
      <w:r w:rsidR="00406EAE">
        <w:t>professional</w:t>
      </w:r>
      <w:r w:rsidR="00EF1385">
        <w:t xml:space="preserve"> </w:t>
      </w:r>
      <w:r w:rsidR="00406EAE">
        <w:t>bodies</w:t>
      </w:r>
      <w:r w:rsidR="006F61D0">
        <w:t>,</w:t>
      </w:r>
      <w:r w:rsidR="00EF1385">
        <w:t xml:space="preserve"> </w:t>
      </w:r>
      <w:r w:rsidR="006F61D0">
        <w:t>even</w:t>
      </w:r>
      <w:r w:rsidR="00EF1385">
        <w:t xml:space="preserve"> </w:t>
      </w:r>
      <w:r w:rsidR="006F61D0">
        <w:t>if</w:t>
      </w:r>
      <w:r w:rsidR="00EF1385">
        <w:t xml:space="preserve"> </w:t>
      </w:r>
      <w:r w:rsidR="006F61D0">
        <w:t>these</w:t>
      </w:r>
      <w:r w:rsidR="00EF1385">
        <w:t xml:space="preserve"> </w:t>
      </w:r>
      <w:r w:rsidR="006F61D0">
        <w:t>were</w:t>
      </w:r>
      <w:r w:rsidR="00EF1385">
        <w:t xml:space="preserve"> </w:t>
      </w:r>
      <w:r w:rsidR="006F61D0">
        <w:t>not</w:t>
      </w:r>
      <w:r w:rsidR="00EF1385">
        <w:t xml:space="preserve"> </w:t>
      </w:r>
      <w:r w:rsidR="006F61D0">
        <w:t>explicit</w:t>
      </w:r>
      <w:r w:rsidR="00EF1385">
        <w:t xml:space="preserve"> </w:t>
      </w:r>
      <w:r w:rsidR="006F61D0">
        <w:t>in</w:t>
      </w:r>
      <w:r w:rsidR="00EF1385">
        <w:t xml:space="preserve"> </w:t>
      </w:r>
      <w:r w:rsidR="006F61D0">
        <w:t>the</w:t>
      </w:r>
      <w:r w:rsidR="00EF1385">
        <w:t xml:space="preserve"> </w:t>
      </w:r>
      <w:r w:rsidR="00B7604F">
        <w:t>papers.</w:t>
      </w:r>
      <w:r w:rsidR="00EF1385">
        <w:t xml:space="preserve"> </w:t>
      </w:r>
      <w:r w:rsidR="004D6387">
        <w:t>An</w:t>
      </w:r>
      <w:r w:rsidR="00EF1385">
        <w:t xml:space="preserve"> </w:t>
      </w:r>
      <w:r w:rsidR="004D6387">
        <w:t>evaluation</w:t>
      </w:r>
      <w:r w:rsidR="00EF1385">
        <w:t xml:space="preserve"> </w:t>
      </w:r>
      <w:r w:rsidR="004D6387">
        <w:t>of</w:t>
      </w:r>
      <w:r w:rsidR="00EF1385">
        <w:t xml:space="preserve"> </w:t>
      </w:r>
      <w:r w:rsidR="004D6387">
        <w:t>a</w:t>
      </w:r>
      <w:r w:rsidR="00EF1385">
        <w:t xml:space="preserve"> </w:t>
      </w:r>
      <w:r w:rsidR="004D6387" w:rsidRPr="00AF02AF">
        <w:t>four-week</w:t>
      </w:r>
      <w:r w:rsidR="00EF1385">
        <w:t xml:space="preserve"> </w:t>
      </w:r>
      <w:r w:rsidR="004D6387" w:rsidRPr="00AF02AF">
        <w:t>intensive</w:t>
      </w:r>
      <w:r w:rsidR="00EF1385">
        <w:t xml:space="preserve"> </w:t>
      </w:r>
      <w:r w:rsidR="004D6387" w:rsidRPr="00AF02AF">
        <w:t>professional</w:t>
      </w:r>
      <w:r w:rsidR="00EF1385">
        <w:t xml:space="preserve"> </w:t>
      </w:r>
      <w:r w:rsidR="004D6387" w:rsidRPr="00AF02AF">
        <w:t>transition</w:t>
      </w:r>
      <w:r w:rsidR="00EF1385">
        <w:t xml:space="preserve"> </w:t>
      </w:r>
      <w:r w:rsidR="004D6387" w:rsidRPr="00AF02AF">
        <w:t>program</w:t>
      </w:r>
      <w:r w:rsidR="00EF1385">
        <w:t xml:space="preserve"> </w:t>
      </w:r>
      <w:r w:rsidR="004D6387" w:rsidRPr="00AF02AF">
        <w:t>for</w:t>
      </w:r>
      <w:r w:rsidR="00EF1385">
        <w:t xml:space="preserve"> </w:t>
      </w:r>
      <w:r w:rsidR="004D6387" w:rsidRPr="00AF02AF">
        <w:t>skilled</w:t>
      </w:r>
      <w:r w:rsidR="00EF1385">
        <w:t xml:space="preserve"> </w:t>
      </w:r>
      <w:r w:rsidR="004D6387" w:rsidRPr="00AF02AF">
        <w:t>migrants</w:t>
      </w:r>
      <w:r w:rsidR="00EF1385">
        <w:t xml:space="preserve"> </w:t>
      </w:r>
      <w:r w:rsidR="004D6387">
        <w:t>in</w:t>
      </w:r>
      <w:r w:rsidR="00EF1385">
        <w:t xml:space="preserve"> </w:t>
      </w:r>
      <w:r w:rsidR="004D6387">
        <w:t>Australia</w:t>
      </w:r>
      <w:r w:rsidR="00EF1385">
        <w:t xml:space="preserve"> </w:t>
      </w:r>
      <w:r w:rsidR="004D6387">
        <w:t>showed</w:t>
      </w:r>
      <w:r w:rsidR="00EF1385">
        <w:t xml:space="preserve"> </w:t>
      </w:r>
      <w:r w:rsidR="004D6387" w:rsidRPr="00CA5C9F">
        <w:t>evidence</w:t>
      </w:r>
      <w:r w:rsidR="00EF1385">
        <w:t xml:space="preserve"> </w:t>
      </w:r>
      <w:r w:rsidR="004D6387" w:rsidRPr="00CA5C9F">
        <w:t>of</w:t>
      </w:r>
      <w:r w:rsidR="00EF1385">
        <w:t xml:space="preserve"> </w:t>
      </w:r>
      <w:r w:rsidR="004D6387" w:rsidRPr="00CA5C9F">
        <w:t>downward</w:t>
      </w:r>
      <w:r w:rsidR="00EF1385">
        <w:t xml:space="preserve"> </w:t>
      </w:r>
      <w:r w:rsidR="004D6387" w:rsidRPr="00CA5C9F">
        <w:t>occupational</w:t>
      </w:r>
      <w:r w:rsidR="00EF1385">
        <w:t xml:space="preserve"> </w:t>
      </w:r>
      <w:r w:rsidR="004D6387" w:rsidRPr="00CA5C9F">
        <w:t>mobility</w:t>
      </w:r>
      <w:r w:rsidR="00EF1385">
        <w:t xml:space="preserve"> </w:t>
      </w:r>
      <w:r w:rsidR="004D6387" w:rsidRPr="00CA5C9F">
        <w:t>among</w:t>
      </w:r>
      <w:r w:rsidR="00EF1385">
        <w:t xml:space="preserve"> </w:t>
      </w:r>
      <w:r w:rsidR="004D6387" w:rsidRPr="00CA5C9F">
        <w:t>the</w:t>
      </w:r>
      <w:r w:rsidR="00EF1385">
        <w:t xml:space="preserve"> </w:t>
      </w:r>
      <w:r w:rsidR="004D6387" w:rsidRPr="00CA5C9F">
        <w:t>participants,</w:t>
      </w:r>
      <w:r w:rsidR="00EF1385">
        <w:t xml:space="preserve"> </w:t>
      </w:r>
      <w:r w:rsidR="00FC7E57">
        <w:t>with</w:t>
      </w:r>
      <w:r w:rsidR="00EF1385">
        <w:t xml:space="preserve"> </w:t>
      </w:r>
      <w:r w:rsidR="004D6387" w:rsidRPr="00CA5C9F">
        <w:t>women</w:t>
      </w:r>
      <w:r w:rsidR="00EF1385">
        <w:t xml:space="preserve"> </w:t>
      </w:r>
      <w:r w:rsidR="004D6387" w:rsidRPr="00CA5C9F">
        <w:t>more</w:t>
      </w:r>
      <w:r w:rsidR="00EF1385">
        <w:t xml:space="preserve"> </w:t>
      </w:r>
      <w:r w:rsidR="004D6387" w:rsidRPr="00CA5C9F">
        <w:t>likely</w:t>
      </w:r>
      <w:r w:rsidR="00EF1385">
        <w:t xml:space="preserve"> </w:t>
      </w:r>
      <w:r w:rsidR="004D6387" w:rsidRPr="00CA5C9F">
        <w:t>to</w:t>
      </w:r>
      <w:r w:rsidR="00EF1385">
        <w:t xml:space="preserve"> </w:t>
      </w:r>
      <w:r w:rsidR="004D6387" w:rsidRPr="00CA5C9F">
        <w:t>be</w:t>
      </w:r>
      <w:r w:rsidR="00EF1385">
        <w:t xml:space="preserve"> </w:t>
      </w:r>
      <w:r w:rsidR="004D6387" w:rsidRPr="00CA5C9F">
        <w:t>employed</w:t>
      </w:r>
      <w:r w:rsidR="00EF1385">
        <w:t xml:space="preserve"> </w:t>
      </w:r>
      <w:r w:rsidR="004D6387" w:rsidRPr="00CA5C9F">
        <w:t>in</w:t>
      </w:r>
      <w:r w:rsidR="00EF1385">
        <w:t xml:space="preserve"> </w:t>
      </w:r>
      <w:r w:rsidR="004D6387" w:rsidRPr="00CA5C9F">
        <w:t>non-professional</w:t>
      </w:r>
      <w:r w:rsidR="00EF1385">
        <w:t xml:space="preserve"> </w:t>
      </w:r>
      <w:r w:rsidR="00FC7E57">
        <w:t>roles</w:t>
      </w:r>
      <w:r w:rsidR="004D6387" w:rsidRPr="00CA5C9F">
        <w:t>,</w:t>
      </w:r>
      <w:r w:rsidR="00EF1385">
        <w:t xml:space="preserve"> </w:t>
      </w:r>
      <w:r w:rsidR="00F21783">
        <w:t>including</w:t>
      </w:r>
      <w:r w:rsidR="00EF1385">
        <w:t xml:space="preserve"> </w:t>
      </w:r>
      <w:r w:rsidR="004D6387" w:rsidRPr="00CA5C9F">
        <w:t>administration,</w:t>
      </w:r>
      <w:r w:rsidR="00EF1385">
        <w:t xml:space="preserve"> </w:t>
      </w:r>
      <w:r w:rsidR="004D6387" w:rsidRPr="00CA5C9F">
        <w:t>customer</w:t>
      </w:r>
      <w:r w:rsidR="00EF1385">
        <w:t xml:space="preserve"> </w:t>
      </w:r>
      <w:r w:rsidR="004D6387" w:rsidRPr="00CA5C9F">
        <w:t>service,</w:t>
      </w:r>
      <w:r w:rsidR="00EF1385">
        <w:t xml:space="preserve"> </w:t>
      </w:r>
      <w:r w:rsidR="004D6387" w:rsidRPr="00CA5C9F">
        <w:t>retail</w:t>
      </w:r>
      <w:r w:rsidR="00EF1385">
        <w:t xml:space="preserve"> </w:t>
      </w:r>
      <w:r w:rsidR="00F21783">
        <w:t>and</w:t>
      </w:r>
      <w:r w:rsidR="00EF1385">
        <w:t xml:space="preserve"> </w:t>
      </w:r>
      <w:r w:rsidR="004D6387" w:rsidRPr="00CA5C9F">
        <w:t>hospitality</w:t>
      </w:r>
      <w:r w:rsidR="00EF1385">
        <w:t xml:space="preserve"> </w:t>
      </w:r>
      <w:r w:rsidR="00CA5C9F">
        <w:fldChar w:fldCharType="begin"/>
      </w:r>
      <w:r w:rsidR="00DE380F">
        <w:instrText xml:space="preserve"> ADDIN EN.CITE &lt;EndNote&gt;&lt;Cite&gt;&lt;Author&gt;O&amp;apos;Dwyer&lt;/Author&gt;&lt;Year&gt;2016&lt;/Year&gt;&lt;IDText&gt;Facilitating the professional transition of migrants in Australia: does gender matter?&lt;/IDText&gt;&lt;DisplayText&gt;(O&amp;apos;Dwyer &amp;amp; Colic-Peisker, 2016)&lt;/DisplayText&gt;&lt;record&gt;&lt;keywords&gt;&lt;keyword&gt;IMMIGRANTS&lt;/keyword&gt;&lt;keyword&gt;IMMIGRATION law -- Australia&lt;/keyword&gt;&lt;keyword&gt;GENDER differences (Sociology)&lt;/keyword&gt;&lt;keyword&gt;FOREIGN workers&lt;/keyword&gt;&lt;keyword&gt;LABOR market&lt;/keyword&gt;&lt;keyword&gt;EMPLOYMENT&lt;/keyword&gt;&lt;keyword&gt;AUSTRALIA&lt;/keyword&gt;&lt;keyword&gt;gender&lt;/keyword&gt;&lt;keyword&gt;non English speaking backgrounds&lt;/keyword&gt;&lt;keyword&gt;professional transition assistance&lt;/keyword&gt;&lt;keyword&gt;skilled migrants&lt;/keyword&gt;&lt;/keywords&gt;&lt;urls&gt;&lt;related-urls&gt;&lt;url&gt;https://go.openathens.net/redirector/leedsmet.ac.uk?url=http%3a%2f%2fsearch.ebscohost.com%2flogin.aspx%3fdirect%3dtrue%26db%3da9h%26AN%3d119836594%26site%3deds-live%26scope%3dsite%26authtype%3Dathens&lt;/url&gt;&lt;/related-urls&gt;&lt;/urls&gt;&lt;isbn&gt;01576321&lt;/isbn&gt;&lt;work-type&gt;Article&lt;/work-type&gt;&lt;titles&gt;&lt;title&gt;Facilitating the professional transition of migrants in Australia: does gender matter?&lt;/title&gt;&lt;secondary-title&gt;Australian Journal of Social Issues (John Wiley &amp;amp; Sons, Inc. )&lt;/secondary-title&gt;&lt;/titles&gt;&lt;pages&gt;47-66&lt;/pages&gt;&lt;number&gt;1&lt;/number&gt;&lt;contributors&gt;&lt;authors&gt;&lt;author&gt;O&amp;apos;Dwyer, Monica&lt;/author&gt;&lt;author&gt;Colic-Peisker, Val&lt;/author&gt;&lt;/authors&gt;&lt;/contributors&gt;&lt;added-date format="utc"&gt;1626167365&lt;/added-date&gt;&lt;ref-type name="Journal Article"&gt;17&lt;/ref-type&gt;&lt;dates&gt;&lt;year&gt;2016&lt;/year&gt;&lt;/dates&gt;&lt;remote-database-provider&gt;EBSCOhost&lt;/remote-database-provider&gt;&lt;rec-number&gt;1586&lt;/rec-number&gt;&lt;publisher&gt;John Wiley &amp;amp; Sons, Inc.&lt;/publisher&gt;&lt;last-updated-date format="utc"&gt;1626167365&lt;/last-updated-date&gt;&lt;accession-num&gt;119836594&lt;/accession-num&gt;&lt;electronic-resource-num&gt;10.1002/j.1839-4655.2016.tb00364.x&lt;/electronic-resource-num&gt;&lt;volume&gt;51&lt;/volume&gt;&lt;remote-database-name&gt;Academic Search Complete&lt;/remote-database-name&gt;&lt;/record&gt;&lt;/Cite&gt;&lt;/EndNote&gt;</w:instrText>
      </w:r>
      <w:r w:rsidR="00CA5C9F">
        <w:fldChar w:fldCharType="separate"/>
      </w:r>
      <w:r w:rsidR="00DE380F">
        <w:rPr>
          <w:noProof/>
        </w:rPr>
        <w:t>(O'Dwyer</w:t>
      </w:r>
      <w:r w:rsidR="00EF1385">
        <w:rPr>
          <w:noProof/>
        </w:rPr>
        <w:t xml:space="preserve"> </w:t>
      </w:r>
      <w:r w:rsidR="00DE380F">
        <w:rPr>
          <w:noProof/>
        </w:rPr>
        <w:t>&amp;</w:t>
      </w:r>
      <w:r w:rsidR="00EF1385">
        <w:rPr>
          <w:noProof/>
        </w:rPr>
        <w:t xml:space="preserve"> </w:t>
      </w:r>
      <w:r w:rsidR="00DE380F">
        <w:rPr>
          <w:noProof/>
        </w:rPr>
        <w:t>Colic-Peisker,</w:t>
      </w:r>
      <w:r w:rsidR="00EF1385">
        <w:rPr>
          <w:noProof/>
        </w:rPr>
        <w:t xml:space="preserve"> </w:t>
      </w:r>
      <w:r w:rsidR="00DE380F">
        <w:rPr>
          <w:noProof/>
        </w:rPr>
        <w:t>2016)</w:t>
      </w:r>
      <w:r w:rsidR="00CA5C9F">
        <w:fldChar w:fldCharType="end"/>
      </w:r>
      <w:r w:rsidR="00FC7E57">
        <w:t>.</w:t>
      </w:r>
      <w:r w:rsidR="00EF1385">
        <w:t xml:space="preserve"> </w:t>
      </w:r>
      <w:r w:rsidR="00F01D8B">
        <w:lastRenderedPageBreak/>
        <w:t>Some</w:t>
      </w:r>
      <w:r w:rsidR="00EF1385">
        <w:t xml:space="preserve"> </w:t>
      </w:r>
      <w:r w:rsidR="00F01D8B">
        <w:t>of</w:t>
      </w:r>
      <w:r w:rsidR="00EF1385">
        <w:t xml:space="preserve"> </w:t>
      </w:r>
      <w:r w:rsidR="00F01D8B">
        <w:t>the</w:t>
      </w:r>
      <w:r w:rsidR="00EF1385">
        <w:t xml:space="preserve"> </w:t>
      </w:r>
      <w:r w:rsidR="00F01D8B">
        <w:t>barriers</w:t>
      </w:r>
      <w:r w:rsidR="00EF1385">
        <w:t xml:space="preserve"> </w:t>
      </w:r>
      <w:r w:rsidR="00F01D8B">
        <w:t>may</w:t>
      </w:r>
      <w:r w:rsidR="00EF1385">
        <w:t xml:space="preserve"> </w:t>
      </w:r>
      <w:r w:rsidR="00F01D8B">
        <w:t>not</w:t>
      </w:r>
      <w:r w:rsidR="00EF1385">
        <w:t xml:space="preserve"> </w:t>
      </w:r>
      <w:r w:rsidR="00F01D8B">
        <w:t>be</w:t>
      </w:r>
      <w:r w:rsidR="00EF1385">
        <w:t xml:space="preserve"> </w:t>
      </w:r>
      <w:r w:rsidR="00F01D8B">
        <w:t>employers</w:t>
      </w:r>
      <w:r w:rsidR="00EF1385">
        <w:t xml:space="preserve"> </w:t>
      </w:r>
      <w:r w:rsidR="00F01D8B">
        <w:t>themselves,</w:t>
      </w:r>
      <w:r w:rsidR="00EF1385">
        <w:t xml:space="preserve"> </w:t>
      </w:r>
      <w:r w:rsidR="00F01D8B">
        <w:t>but</w:t>
      </w:r>
      <w:r w:rsidR="00EF1385">
        <w:t xml:space="preserve"> </w:t>
      </w:r>
      <w:r w:rsidR="00F01D8B">
        <w:t>those</w:t>
      </w:r>
      <w:r w:rsidR="00EF1385">
        <w:t xml:space="preserve"> </w:t>
      </w:r>
      <w:r w:rsidR="00F01D8B">
        <w:t>working</w:t>
      </w:r>
      <w:r w:rsidR="00EF1385">
        <w:t xml:space="preserve"> </w:t>
      </w:r>
      <w:r w:rsidR="00082031">
        <w:t>as</w:t>
      </w:r>
      <w:r w:rsidR="00EF1385">
        <w:t xml:space="preserve"> </w:t>
      </w:r>
      <w:r w:rsidR="00082031">
        <w:t>l</w:t>
      </w:r>
      <w:r w:rsidR="00082031" w:rsidRPr="00082031">
        <w:t>abour</w:t>
      </w:r>
      <w:r w:rsidR="00EF1385">
        <w:t xml:space="preserve"> </w:t>
      </w:r>
      <w:r w:rsidR="00082031" w:rsidRPr="00082031">
        <w:t>market</w:t>
      </w:r>
      <w:r w:rsidR="00EF1385">
        <w:t xml:space="preserve"> </w:t>
      </w:r>
      <w:r w:rsidR="00082031" w:rsidRPr="00082031">
        <w:t>intermediaries</w:t>
      </w:r>
      <w:r w:rsidR="00474F47">
        <w:t>,</w:t>
      </w:r>
      <w:r w:rsidR="00EF1385">
        <w:t xml:space="preserve"> </w:t>
      </w:r>
      <w:r w:rsidR="00082031">
        <w:t>such</w:t>
      </w:r>
      <w:r w:rsidR="00EF1385">
        <w:t xml:space="preserve"> </w:t>
      </w:r>
      <w:r w:rsidR="00082031">
        <w:t>as</w:t>
      </w:r>
      <w:r w:rsidR="00EF1385">
        <w:t xml:space="preserve"> </w:t>
      </w:r>
      <w:r w:rsidR="00082031">
        <w:t>recruitment</w:t>
      </w:r>
      <w:r w:rsidR="00EF1385">
        <w:t xml:space="preserve"> </w:t>
      </w:r>
      <w:r w:rsidR="00082031">
        <w:t>firms</w:t>
      </w:r>
      <w:r w:rsidR="00EF1385">
        <w:t xml:space="preserve"> </w:t>
      </w:r>
      <w:r w:rsidR="00474F47">
        <w:t>and</w:t>
      </w:r>
      <w:r w:rsidR="00EF1385">
        <w:t xml:space="preserve"> </w:t>
      </w:r>
      <w:r w:rsidR="00082031">
        <w:t>employment</w:t>
      </w:r>
      <w:r w:rsidR="00EF1385">
        <w:t xml:space="preserve"> </w:t>
      </w:r>
      <w:r w:rsidR="00082031">
        <w:t>agencies</w:t>
      </w:r>
      <w:r w:rsidR="00474F47">
        <w:t>.</w:t>
      </w:r>
      <w:r w:rsidR="00EF1385">
        <w:t xml:space="preserve"> </w:t>
      </w:r>
      <w:r w:rsidR="0009667C">
        <w:t>Specifically</w:t>
      </w:r>
      <w:r w:rsidR="00EF1385">
        <w:t xml:space="preserve"> </w:t>
      </w:r>
      <w:r w:rsidR="0009667C">
        <w:t>working</w:t>
      </w:r>
      <w:r w:rsidR="00EF1385">
        <w:t xml:space="preserve"> </w:t>
      </w:r>
      <w:r w:rsidR="0009667C">
        <w:t>on</w:t>
      </w:r>
      <w:r w:rsidR="00EF1385">
        <w:t xml:space="preserve"> </w:t>
      </w:r>
      <w:r w:rsidR="004A6A37">
        <w:t>highly</w:t>
      </w:r>
      <w:r w:rsidR="00EF1385">
        <w:t xml:space="preserve"> </w:t>
      </w:r>
      <w:r w:rsidR="004A6A37">
        <w:t>skilled</w:t>
      </w:r>
      <w:r w:rsidR="00EF1385">
        <w:t xml:space="preserve"> </w:t>
      </w:r>
      <w:r w:rsidR="004A6A37">
        <w:t>migrant</w:t>
      </w:r>
      <w:r w:rsidR="00EF1385">
        <w:t xml:space="preserve"> </w:t>
      </w:r>
      <w:r w:rsidR="0009667C">
        <w:t>women</w:t>
      </w:r>
      <w:r w:rsidR="00EF1385">
        <w:t xml:space="preserve"> </w:t>
      </w:r>
      <w:r w:rsidR="0009667C">
        <w:t>in</w:t>
      </w:r>
      <w:r w:rsidR="00EF1385">
        <w:t xml:space="preserve"> </w:t>
      </w:r>
      <w:r w:rsidR="0009667C" w:rsidRPr="0009667C">
        <w:t>Science,</w:t>
      </w:r>
      <w:r w:rsidR="00EF1385">
        <w:t xml:space="preserve"> </w:t>
      </w:r>
      <w:r w:rsidR="0009667C" w:rsidRPr="0009667C">
        <w:t>Technology,</w:t>
      </w:r>
      <w:r w:rsidR="00EF1385">
        <w:t xml:space="preserve"> </w:t>
      </w:r>
      <w:r w:rsidR="0009667C" w:rsidRPr="0009667C">
        <w:t>Engineering,</w:t>
      </w:r>
      <w:r w:rsidR="00EF1385">
        <w:t xml:space="preserve"> </w:t>
      </w:r>
      <w:r w:rsidR="0009667C" w:rsidRPr="0009667C">
        <w:t>and</w:t>
      </w:r>
      <w:r w:rsidR="00EF1385">
        <w:t xml:space="preserve"> </w:t>
      </w:r>
      <w:r w:rsidR="0009667C" w:rsidRPr="0009667C">
        <w:t>Mathematics</w:t>
      </w:r>
      <w:r w:rsidR="00EF1385">
        <w:t xml:space="preserve"> </w:t>
      </w:r>
      <w:r w:rsidR="0009667C" w:rsidRPr="0009667C">
        <w:t>(STEM)</w:t>
      </w:r>
      <w:r w:rsidR="00EF1385">
        <w:t xml:space="preserve"> </w:t>
      </w:r>
      <w:r w:rsidR="0009667C" w:rsidRPr="0009667C">
        <w:t>fields</w:t>
      </w:r>
      <w:r w:rsidR="00EF1385">
        <w:t xml:space="preserve"> </w:t>
      </w:r>
      <w:r w:rsidR="0009667C">
        <w:t>in</w:t>
      </w:r>
      <w:r w:rsidR="00EF1385">
        <w:t xml:space="preserve"> </w:t>
      </w:r>
      <w:r w:rsidR="0009667C">
        <w:t>Europe</w:t>
      </w:r>
      <w:r w:rsidR="00EF1385">
        <w:t xml:space="preserve"> </w:t>
      </w:r>
      <w:r w:rsidR="004A6A37" w:rsidRPr="004A6A37">
        <w:t>(Greece,</w:t>
      </w:r>
      <w:r w:rsidR="00EF1385">
        <w:t xml:space="preserve"> </w:t>
      </w:r>
      <w:r w:rsidR="004A6A37" w:rsidRPr="004A6A37">
        <w:t>Hungary,</w:t>
      </w:r>
      <w:r w:rsidR="00EF1385">
        <w:t xml:space="preserve"> </w:t>
      </w:r>
      <w:r w:rsidR="004A6A37" w:rsidRPr="004A6A37">
        <w:t>Italy,</w:t>
      </w:r>
      <w:r w:rsidR="00EF1385">
        <w:t xml:space="preserve"> </w:t>
      </w:r>
      <w:r w:rsidR="004A6A37" w:rsidRPr="004A6A37">
        <w:t>Sweden,</w:t>
      </w:r>
      <w:r w:rsidR="00EF1385">
        <w:t xml:space="preserve"> </w:t>
      </w:r>
      <w:r w:rsidR="004A6A37">
        <w:t>and</w:t>
      </w:r>
      <w:r w:rsidR="00EF1385">
        <w:t xml:space="preserve"> </w:t>
      </w:r>
      <w:r w:rsidR="004A6A37">
        <w:t>UK</w:t>
      </w:r>
      <w:r w:rsidR="004A6A37" w:rsidRPr="004A6A37">
        <w:t>)</w:t>
      </w:r>
      <w:r w:rsidR="00DD599D">
        <w:t>,</w:t>
      </w:r>
      <w:r w:rsidR="00EF1385">
        <w:t xml:space="preserve"> </w:t>
      </w:r>
      <w:r w:rsidR="00DD599D">
        <w:t>authors</w:t>
      </w:r>
      <w:r w:rsidR="00EF1385">
        <w:t xml:space="preserve"> </w:t>
      </w:r>
      <w:r w:rsidR="00DD599D">
        <w:t>noted</w:t>
      </w:r>
      <w:r w:rsidR="00EF1385">
        <w:t xml:space="preserve"> </w:t>
      </w:r>
      <w:r w:rsidR="00DD599D">
        <w:t>that</w:t>
      </w:r>
      <w:r w:rsidR="00EF1385">
        <w:t xml:space="preserve"> </w:t>
      </w:r>
      <w:r w:rsidR="00DD599D">
        <w:t>th</w:t>
      </w:r>
      <w:r w:rsidR="009F2BA1">
        <w:t>e</w:t>
      </w:r>
      <w:r w:rsidR="00EF1385">
        <w:t xml:space="preserve"> </w:t>
      </w:r>
      <w:r w:rsidR="009F2BA1">
        <w:t>employability</w:t>
      </w:r>
      <w:r w:rsidR="00EF1385">
        <w:t xml:space="preserve"> </w:t>
      </w:r>
      <w:r w:rsidR="009F2BA1">
        <w:t>of</w:t>
      </w:r>
      <w:r w:rsidR="00EF1385">
        <w:t xml:space="preserve"> </w:t>
      </w:r>
      <w:r w:rsidR="009F2BA1">
        <w:t>these</w:t>
      </w:r>
      <w:r w:rsidR="00EF1385">
        <w:t xml:space="preserve"> </w:t>
      </w:r>
      <w:r w:rsidR="009F2BA1">
        <w:t>women</w:t>
      </w:r>
      <w:r w:rsidR="00EF1385">
        <w:t xml:space="preserve"> </w:t>
      </w:r>
      <w:r w:rsidR="009F2BA1">
        <w:t>was</w:t>
      </w:r>
      <w:r w:rsidR="00EF1385">
        <w:t xml:space="preserve"> </w:t>
      </w:r>
      <w:r w:rsidR="009F2BA1">
        <w:t>perceived</w:t>
      </w:r>
      <w:r w:rsidR="00EF1385">
        <w:t xml:space="preserve"> </w:t>
      </w:r>
      <w:r w:rsidR="009F2BA1">
        <w:t>to</w:t>
      </w:r>
      <w:r w:rsidR="00EF1385">
        <w:t xml:space="preserve"> </w:t>
      </w:r>
      <w:r w:rsidR="009F2BA1">
        <w:t>be</w:t>
      </w:r>
      <w:r w:rsidR="00EF1385">
        <w:t xml:space="preserve"> </w:t>
      </w:r>
      <w:r w:rsidR="009F2BA1">
        <w:t>low</w:t>
      </w:r>
      <w:r w:rsidR="00EF1385">
        <w:t xml:space="preserve"> </w:t>
      </w:r>
      <w:r w:rsidR="00610B70">
        <w:t>by</w:t>
      </w:r>
      <w:r w:rsidR="00EF1385">
        <w:t xml:space="preserve"> </w:t>
      </w:r>
      <w:r w:rsidR="00610B70">
        <w:t>those</w:t>
      </w:r>
      <w:r w:rsidR="00EF1385">
        <w:t xml:space="preserve"> </w:t>
      </w:r>
      <w:r w:rsidR="00610B70">
        <w:t>intermediaries</w:t>
      </w:r>
      <w:r w:rsidR="00EF1385">
        <w:t xml:space="preserve"> </w:t>
      </w:r>
      <w:r w:rsidR="00DB4162">
        <w:t>and</w:t>
      </w:r>
      <w:r w:rsidR="00EF1385">
        <w:t xml:space="preserve"> </w:t>
      </w:r>
      <w:r w:rsidR="00F5189A">
        <w:t>so</w:t>
      </w:r>
      <w:r w:rsidR="00EF1385">
        <w:t xml:space="preserve"> </w:t>
      </w:r>
      <w:r w:rsidR="00DB4162">
        <w:t>there</w:t>
      </w:r>
      <w:r w:rsidR="00EF1385">
        <w:t xml:space="preserve"> </w:t>
      </w:r>
      <w:r w:rsidR="00DB4162">
        <w:t>was</w:t>
      </w:r>
      <w:r w:rsidR="00EF1385">
        <w:t xml:space="preserve"> </w:t>
      </w:r>
      <w:r w:rsidR="00DB4162">
        <w:t>a</w:t>
      </w:r>
      <w:r w:rsidR="00EF1385">
        <w:t xml:space="preserve"> </w:t>
      </w:r>
      <w:r w:rsidR="00DB4162">
        <w:t>clear</w:t>
      </w:r>
      <w:r w:rsidR="00EF1385">
        <w:t xml:space="preserve"> </w:t>
      </w:r>
      <w:r w:rsidR="00DB4162">
        <w:t>need</w:t>
      </w:r>
      <w:r w:rsidR="00EF1385">
        <w:t xml:space="preserve"> </w:t>
      </w:r>
      <w:r w:rsidR="00DB4162">
        <w:t>for</w:t>
      </w:r>
      <w:r w:rsidR="00EF1385">
        <w:t xml:space="preserve"> </w:t>
      </w:r>
      <w:r w:rsidR="00DB4162">
        <w:t>training</w:t>
      </w:r>
      <w:r w:rsidR="00EF1385">
        <w:t xml:space="preserve"> </w:t>
      </w:r>
      <w:r w:rsidR="00B27F6D">
        <w:t>for</w:t>
      </w:r>
      <w:r w:rsidR="00EF1385">
        <w:t xml:space="preserve"> </w:t>
      </w:r>
      <w:r w:rsidR="00B27F6D">
        <w:t>them</w:t>
      </w:r>
      <w:r w:rsidR="00EF1385">
        <w:t xml:space="preserve"> </w:t>
      </w:r>
      <w:r w:rsidR="007723DA">
        <w:fldChar w:fldCharType="begin">
          <w:fldData xml:space="preserve">PEVuZE5vdGU+PENpdGU+PEF1dGhvcj5SaWNjaTwvQXV0aG9yPjxZZWFyPjIwMjE8L1llYXI+PElE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</w:fldData>
        </w:fldChar>
      </w:r>
      <w:r w:rsidR="00A73D3A">
        <w:instrText xml:space="preserve"> ADDIN EN.CITE </w:instrText>
      </w:r>
      <w:r w:rsidR="00A73D3A">
        <w:fldChar w:fldCharType="begin">
          <w:fldData xml:space="preserve">PEVuZE5vdGU+PENpdGU+PEF1dGhvcj5SaWNjaTwvQXV0aG9yPjxZZWFyPjIwMjE8L1llYXI+PElE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</w:fldData>
        </w:fldChar>
      </w:r>
      <w:r w:rsidR="00A73D3A">
        <w:instrText xml:space="preserve"> ADDIN EN.CITE.DATA </w:instrText>
      </w:r>
      <w:r w:rsidR="00A73D3A">
        <w:fldChar w:fldCharType="end"/>
      </w:r>
      <w:r w:rsidR="007723DA">
        <w:fldChar w:fldCharType="separate"/>
      </w:r>
      <w:r w:rsidR="00DE380F">
        <w:rPr>
          <w:noProof/>
        </w:rPr>
        <w:t>(Ricci,</w:t>
      </w:r>
      <w:r w:rsidR="00EF1385">
        <w:rPr>
          <w:noProof/>
        </w:rPr>
        <w:t xml:space="preserve"> </w:t>
      </w:r>
      <w:r w:rsidR="00DE380F">
        <w:rPr>
          <w:noProof/>
        </w:rPr>
        <w:t>Crivellaro,</w:t>
      </w:r>
      <w:r w:rsidR="00EF1385">
        <w:rPr>
          <w:noProof/>
        </w:rPr>
        <w:t xml:space="preserve"> </w:t>
      </w:r>
      <w:r w:rsidR="00DE380F">
        <w:rPr>
          <w:noProof/>
        </w:rPr>
        <w:t>&amp;</w:t>
      </w:r>
      <w:r w:rsidR="00EF1385">
        <w:rPr>
          <w:noProof/>
        </w:rPr>
        <w:t xml:space="preserve"> </w:t>
      </w:r>
      <w:r w:rsidR="00DE380F">
        <w:rPr>
          <w:noProof/>
        </w:rPr>
        <w:t>Bolzani,</w:t>
      </w:r>
      <w:r w:rsidR="00EF1385">
        <w:rPr>
          <w:noProof/>
        </w:rPr>
        <w:t xml:space="preserve"> </w:t>
      </w:r>
      <w:r w:rsidR="00DE380F">
        <w:rPr>
          <w:noProof/>
        </w:rPr>
        <w:t>2021)</w:t>
      </w:r>
      <w:r w:rsidR="007723DA">
        <w:fldChar w:fldCharType="end"/>
      </w:r>
      <w:r w:rsidR="009F4F8E">
        <w:t>.</w:t>
      </w:r>
    </w:p>
    <w:p w14:paraId="01EB4850" w14:textId="5DBB100E" w:rsidR="006F11A3" w:rsidRDefault="006F11A3" w:rsidP="003822CC"/>
    <w:p w14:paraId="63F7209E" w14:textId="77777777" w:rsidR="006F11A3" w:rsidRPr="006F11A3" w:rsidRDefault="006F11A3" w:rsidP="006F11A3">
      <w:pPr>
        <w:pStyle w:val="Heading4"/>
      </w:pPr>
      <w:bookmarkStart w:id="12" w:name="_Toc122535628"/>
      <w:r w:rsidRPr="006F11A3">
        <w:t>Networks</w:t>
      </w:r>
      <w:bookmarkEnd w:id="12"/>
    </w:p>
    <w:p w14:paraId="1AAB30FB" w14:textId="79CE533C" w:rsidR="006F11A3" w:rsidRPr="006F11A3" w:rsidRDefault="006F11A3" w:rsidP="006F11A3">
      <w:r w:rsidRPr="006F11A3">
        <w:t>Webb</w:t>
      </w:r>
      <w:r w:rsidR="00EF1385">
        <w:t xml:space="preserve"> </w:t>
      </w:r>
      <w:r w:rsidRPr="006F11A3">
        <w:fldChar w:fldCharType="begin"/>
      </w:r>
      <w:r w:rsidRPr="006F11A3">
        <w:instrText xml:space="preserve"> ADDIN EN.CITE &lt;EndNote&gt;&lt;Cite ExcludeAuth="1"&gt;&lt;Author&gt;Webb&lt;/Author&gt;&lt;Year&gt;2015&lt;/Year&gt;&lt;IDText&gt;&amp;apos;It&amp;apos;s who you know not what&amp;apos; : migrants&amp;apos; encounters with regimes of skills as misrecognition&lt;/IDText&gt;&lt;DisplayText&gt;(2015a)&lt;/DisplayText&gt;&lt;record&gt;&lt;isbn&gt;0158-037X&lt;/isbn&gt;&lt;titles&gt;&lt;title&gt;&amp;apos;It&amp;apos;s who you know not what&amp;apos; : migrants&amp;apos; encounters with regimes of skills as misrecognition&lt;/title&gt;&lt;secondary-title&gt;Studies in Continuing Education&lt;/secondary-title&gt;&lt;/titles&gt;&lt;pages&gt;267-285&lt;/pages&gt;&lt;number&gt;3&lt;/number&gt;&lt;contributors&gt;&lt;authors&gt;&lt;author&gt;Webb, Sue&lt;/author&gt;&lt;/authors&gt;&lt;/contributors&gt;&lt;section&gt;267&lt;/section&gt;&lt;added-date format="utc"&gt;1657798894&lt;/added-date&gt;&lt;ref-type name="Journal Article"&gt;17&lt;/ref-type&gt;&lt;dates&gt;&lt;year&gt;2015&lt;/year&gt;&lt;/dates&gt;&lt;rec-number&gt;1629&lt;/rec-number&gt;&lt;last-updated-date format="utc"&gt;1657798967&lt;/last-updated-date&gt;&lt;volume&gt;37&lt;/volume&gt;&lt;remote-database-name&gt;WorldCat.org&lt;/remote-database-name&gt;&lt;/record&gt;&lt;/Cite&gt;&lt;/EndNote&gt;</w:instrText>
      </w:r>
      <w:r w:rsidRPr="006F11A3">
        <w:fldChar w:fldCharType="separate"/>
      </w:r>
      <w:r w:rsidRPr="006F11A3">
        <w:t>(2015a)</w:t>
      </w:r>
      <w:r w:rsidRPr="006F11A3">
        <w:fldChar w:fldCharType="end"/>
      </w:r>
      <w:r w:rsidR="00EF1385">
        <w:t xml:space="preserve"> </w:t>
      </w:r>
      <w:r w:rsidRPr="006F11A3">
        <w:t>interviewing</w:t>
      </w:r>
      <w:r w:rsidR="00EF1385">
        <w:t xml:space="preserve"> </w:t>
      </w:r>
      <w:r w:rsidRPr="006F11A3">
        <w:t>skilled</w:t>
      </w:r>
      <w:r w:rsidR="00EF1385">
        <w:t xml:space="preserve"> </w:t>
      </w:r>
      <w:r w:rsidRPr="006F11A3">
        <w:t>migrants</w:t>
      </w:r>
      <w:r w:rsidR="00EF1385">
        <w:t xml:space="preserve"> </w:t>
      </w:r>
      <w:r w:rsidRPr="006F11A3">
        <w:t>in</w:t>
      </w:r>
      <w:r w:rsidR="00EF1385">
        <w:t xml:space="preserve"> </w:t>
      </w:r>
      <w:r w:rsidRPr="006F11A3">
        <w:t>Australia</w:t>
      </w:r>
      <w:r w:rsidR="00EF1385">
        <w:t xml:space="preserve"> </w:t>
      </w:r>
      <w:r w:rsidRPr="006F11A3">
        <w:t>found</w:t>
      </w:r>
      <w:r w:rsidR="00EF1385">
        <w:t xml:space="preserve"> </w:t>
      </w:r>
      <w:r w:rsidRPr="006F11A3">
        <w:t>that</w:t>
      </w:r>
      <w:r w:rsidR="00EF1385">
        <w:t xml:space="preserve"> </w:t>
      </w:r>
      <w:r w:rsidRPr="006F11A3">
        <w:t>‘It’s</w:t>
      </w:r>
      <w:r w:rsidR="00EF1385">
        <w:t xml:space="preserve"> </w:t>
      </w:r>
      <w:r w:rsidRPr="006F11A3">
        <w:t>who</w:t>
      </w:r>
      <w:r w:rsidR="00EF1385">
        <w:t xml:space="preserve"> </w:t>
      </w:r>
      <w:r w:rsidRPr="006F11A3">
        <w:t>you</w:t>
      </w:r>
      <w:r w:rsidR="00EF1385">
        <w:t xml:space="preserve"> </w:t>
      </w:r>
      <w:r w:rsidRPr="006F11A3">
        <w:t>know,</w:t>
      </w:r>
      <w:r w:rsidR="00EF1385">
        <w:t xml:space="preserve"> </w:t>
      </w:r>
      <w:r w:rsidRPr="006F11A3">
        <w:t>not</w:t>
      </w:r>
      <w:r w:rsidR="00EF1385">
        <w:t xml:space="preserve"> </w:t>
      </w:r>
      <w:r w:rsidRPr="006F11A3">
        <w:t>what</w:t>
      </w:r>
      <w:r w:rsidR="00EF1385">
        <w:t xml:space="preserve"> </w:t>
      </w:r>
      <w:r w:rsidRPr="006F11A3">
        <w:t>you</w:t>
      </w:r>
      <w:r w:rsidR="00EF1385">
        <w:t xml:space="preserve"> </w:t>
      </w:r>
      <w:r w:rsidRPr="006F11A3">
        <w:t>know’,</w:t>
      </w:r>
      <w:r w:rsidR="00EF1385">
        <w:t xml:space="preserve"> </w:t>
      </w:r>
      <w:r w:rsidRPr="006F11A3">
        <w:t>as</w:t>
      </w:r>
      <w:r w:rsidR="00EF1385">
        <w:t xml:space="preserve"> </w:t>
      </w:r>
      <w:r w:rsidRPr="006F11A3">
        <w:t>personal</w:t>
      </w:r>
      <w:r w:rsidR="00EF1385">
        <w:t xml:space="preserve"> </w:t>
      </w:r>
      <w:r w:rsidRPr="006F11A3">
        <w:t>contacts</w:t>
      </w:r>
      <w:r w:rsidR="00EF1385">
        <w:t xml:space="preserve"> </w:t>
      </w:r>
      <w:r w:rsidRPr="006F11A3">
        <w:t>and</w:t>
      </w:r>
      <w:r w:rsidR="00EF1385">
        <w:t xml:space="preserve"> </w:t>
      </w:r>
      <w:r w:rsidRPr="006F11A3">
        <w:t>networks</w:t>
      </w:r>
      <w:r w:rsidR="00EF1385">
        <w:t xml:space="preserve"> </w:t>
      </w:r>
      <w:r w:rsidRPr="006F11A3">
        <w:t>enabled</w:t>
      </w:r>
      <w:r w:rsidR="00EF1385">
        <w:t xml:space="preserve"> </w:t>
      </w:r>
      <w:r w:rsidRPr="006F11A3">
        <w:t>skilled</w:t>
      </w:r>
      <w:r w:rsidR="00EF1385">
        <w:t xml:space="preserve"> </w:t>
      </w:r>
      <w:r w:rsidRPr="006F11A3">
        <w:t>migrants</w:t>
      </w:r>
      <w:r w:rsidR="00EF1385">
        <w:t xml:space="preserve"> </w:t>
      </w:r>
      <w:r w:rsidRPr="006F11A3">
        <w:t>and</w:t>
      </w:r>
      <w:r w:rsidR="00EF1385">
        <w:t xml:space="preserve"> </w:t>
      </w:r>
      <w:r w:rsidRPr="006F11A3">
        <w:t>their</w:t>
      </w:r>
      <w:r w:rsidR="00EF1385">
        <w:t xml:space="preserve"> </w:t>
      </w:r>
      <w:r w:rsidRPr="006F11A3">
        <w:t>spouses</w:t>
      </w:r>
      <w:r w:rsidR="00EF1385">
        <w:t xml:space="preserve"> </w:t>
      </w:r>
      <w:r w:rsidRPr="006F11A3">
        <w:t>to</w:t>
      </w:r>
      <w:r w:rsidR="00EF1385">
        <w:t xml:space="preserve"> </w:t>
      </w:r>
      <w:r w:rsidRPr="006F11A3">
        <w:t>secure</w:t>
      </w:r>
      <w:r w:rsidR="00EF1385">
        <w:t xml:space="preserve"> </w:t>
      </w:r>
      <w:r w:rsidRPr="006F11A3">
        <w:t>appropriate</w:t>
      </w:r>
      <w:r w:rsidR="00EF1385">
        <w:t xml:space="preserve"> </w:t>
      </w:r>
      <w:r w:rsidRPr="006F11A3">
        <w:t>level</w:t>
      </w:r>
      <w:r w:rsidR="00EF1385">
        <w:t xml:space="preserve"> </w:t>
      </w:r>
      <w:r w:rsidRPr="006F11A3">
        <w:t>employment.</w:t>
      </w:r>
      <w:r w:rsidR="00EF1385">
        <w:t xml:space="preserve"> </w:t>
      </w:r>
      <w:r w:rsidRPr="006F11A3">
        <w:t>She</w:t>
      </w:r>
      <w:r w:rsidR="00EF1385">
        <w:t xml:space="preserve"> </w:t>
      </w:r>
      <w:r w:rsidRPr="006F11A3">
        <w:t>concluded</w:t>
      </w:r>
      <w:r w:rsidR="00EF1385">
        <w:t xml:space="preserve"> </w:t>
      </w:r>
      <w:r w:rsidRPr="006F11A3">
        <w:t>that</w:t>
      </w:r>
      <w:r w:rsidR="00EF1385">
        <w:t xml:space="preserve"> </w:t>
      </w:r>
      <w:r w:rsidRPr="006F11A3">
        <w:t>a</w:t>
      </w:r>
      <w:r w:rsidR="00EF1385">
        <w:t xml:space="preserve"> </w:t>
      </w:r>
      <w:r w:rsidRPr="006F11A3">
        <w:t>‘regime</w:t>
      </w:r>
      <w:r w:rsidR="00EF1385">
        <w:t xml:space="preserve"> </w:t>
      </w:r>
      <w:r w:rsidRPr="006F11A3">
        <w:t>of</w:t>
      </w:r>
      <w:r w:rsidR="00EF1385">
        <w:t xml:space="preserve"> </w:t>
      </w:r>
      <w:r w:rsidRPr="006F11A3">
        <w:t>skills’</w:t>
      </w:r>
      <w:r w:rsidR="00EF1385">
        <w:t xml:space="preserve"> </w:t>
      </w:r>
      <w:r w:rsidRPr="006F11A3">
        <w:t>was</w:t>
      </w:r>
      <w:r w:rsidR="00EF1385">
        <w:t xml:space="preserve"> </w:t>
      </w:r>
      <w:r w:rsidRPr="006F11A3">
        <w:t>used</w:t>
      </w:r>
      <w:r w:rsidR="00EF1385">
        <w:t xml:space="preserve"> </w:t>
      </w:r>
      <w:r w:rsidRPr="006F11A3">
        <w:t>by</w:t>
      </w:r>
      <w:r w:rsidR="00EF1385">
        <w:t xml:space="preserve"> </w:t>
      </w:r>
      <w:r w:rsidRPr="006F11A3">
        <w:t>employers,</w:t>
      </w:r>
      <w:r w:rsidR="00EF1385">
        <w:t xml:space="preserve"> </w:t>
      </w:r>
      <w:r w:rsidRPr="006F11A3">
        <w:t>agencies</w:t>
      </w:r>
      <w:r w:rsidR="00EF1385">
        <w:t xml:space="preserve"> </w:t>
      </w:r>
      <w:r w:rsidRPr="006F11A3">
        <w:t>and</w:t>
      </w:r>
      <w:r w:rsidR="00EF1385">
        <w:t xml:space="preserve"> </w:t>
      </w:r>
      <w:r w:rsidRPr="006F11A3">
        <w:t>educational</w:t>
      </w:r>
      <w:r w:rsidR="00EF1385">
        <w:t xml:space="preserve"> </w:t>
      </w:r>
      <w:r w:rsidRPr="006F11A3">
        <w:t>institutions</w:t>
      </w:r>
      <w:r w:rsidR="00EF1385">
        <w:t xml:space="preserve"> </w:t>
      </w:r>
      <w:r w:rsidRPr="006F11A3">
        <w:t>and</w:t>
      </w:r>
      <w:r w:rsidR="00EF1385">
        <w:t xml:space="preserve"> </w:t>
      </w:r>
      <w:r w:rsidRPr="006F11A3">
        <w:t>the</w:t>
      </w:r>
      <w:r w:rsidR="00EF1385">
        <w:t xml:space="preserve"> </w:t>
      </w:r>
      <w:r w:rsidRPr="006F11A3">
        <w:t>‘right’</w:t>
      </w:r>
      <w:r w:rsidR="00EF1385">
        <w:t xml:space="preserve"> </w:t>
      </w:r>
      <w:r w:rsidRPr="006F11A3">
        <w:rPr>
          <w:i/>
          <w:iCs/>
        </w:rPr>
        <w:t>social</w:t>
      </w:r>
      <w:r w:rsidR="00EF1385">
        <w:t xml:space="preserve"> </w:t>
      </w:r>
      <w:r w:rsidRPr="006F11A3">
        <w:t>[my</w:t>
      </w:r>
      <w:r w:rsidR="00EF1385">
        <w:t xml:space="preserve"> </w:t>
      </w:r>
      <w:r w:rsidRPr="006F11A3">
        <w:t>emphasis]</w:t>
      </w:r>
      <w:r w:rsidR="00EF1385">
        <w:t xml:space="preserve"> </w:t>
      </w:r>
      <w:r w:rsidRPr="006F11A3">
        <w:t>networks</w:t>
      </w:r>
      <w:r w:rsidR="00EF1385">
        <w:t xml:space="preserve"> </w:t>
      </w:r>
      <w:r w:rsidRPr="006F11A3">
        <w:t>were</w:t>
      </w:r>
      <w:r w:rsidR="00EF1385">
        <w:t xml:space="preserve"> </w:t>
      </w:r>
      <w:r w:rsidRPr="006F11A3">
        <w:t>needed.</w:t>
      </w:r>
      <w:r w:rsidR="00EF1385">
        <w:t xml:space="preserve"> </w:t>
      </w:r>
      <w:r w:rsidRPr="006F11A3">
        <w:t>Similarly,</w:t>
      </w:r>
      <w:r w:rsidR="00EF1385">
        <w:t xml:space="preserve"> </w:t>
      </w:r>
      <w:r w:rsidRPr="006F11A3">
        <w:t>in</w:t>
      </w:r>
      <w:r w:rsidR="00EF1385">
        <w:t xml:space="preserve"> </w:t>
      </w:r>
      <w:r w:rsidRPr="006F11A3">
        <w:t>reporting</w:t>
      </w:r>
      <w:r w:rsidR="00EF1385">
        <w:t xml:space="preserve"> </w:t>
      </w:r>
      <w:r w:rsidRPr="006F11A3">
        <w:t>‘success</w:t>
      </w:r>
      <w:r w:rsidR="00EF1385">
        <w:t xml:space="preserve"> </w:t>
      </w:r>
      <w:r w:rsidRPr="006F11A3">
        <w:t>stories’</w:t>
      </w:r>
      <w:r w:rsidR="00EF1385">
        <w:t xml:space="preserve"> </w:t>
      </w:r>
      <w:r w:rsidRPr="006F11A3">
        <w:t>of</w:t>
      </w:r>
      <w:r w:rsidR="00EF1385">
        <w:t xml:space="preserve"> </w:t>
      </w:r>
      <w:r w:rsidRPr="006F11A3">
        <w:t>highly</w:t>
      </w:r>
      <w:r w:rsidR="00EF1385">
        <w:t xml:space="preserve"> </w:t>
      </w:r>
      <w:r w:rsidRPr="006F11A3">
        <w:t>skilled</w:t>
      </w:r>
      <w:r w:rsidR="00EF1385">
        <w:t xml:space="preserve"> </w:t>
      </w:r>
      <w:r w:rsidRPr="006F11A3">
        <w:t>refugees</w:t>
      </w:r>
      <w:r w:rsidR="00EF1385">
        <w:t xml:space="preserve"> </w:t>
      </w:r>
      <w:r w:rsidRPr="006F11A3">
        <w:t>in</w:t>
      </w:r>
      <w:r w:rsidR="00EF1385">
        <w:t xml:space="preserve"> </w:t>
      </w:r>
      <w:r w:rsidRPr="006F11A3">
        <w:t>the</w:t>
      </w:r>
      <w:r w:rsidR="00EF1385">
        <w:t xml:space="preserve"> </w:t>
      </w:r>
      <w:r w:rsidRPr="006F11A3">
        <w:t>UK,</w:t>
      </w:r>
      <w:r w:rsidR="00EF1385">
        <w:t xml:space="preserve"> </w:t>
      </w:r>
      <w:r w:rsidRPr="006F11A3">
        <w:t>respondents</w:t>
      </w:r>
      <w:r w:rsidR="00EF1385">
        <w:t xml:space="preserve"> </w:t>
      </w:r>
      <w:r w:rsidRPr="006F11A3">
        <w:t>reported</w:t>
      </w:r>
      <w:r w:rsidR="00EF1385">
        <w:t xml:space="preserve"> </w:t>
      </w:r>
      <w:r w:rsidRPr="006F11A3">
        <w:t>the</w:t>
      </w:r>
      <w:r w:rsidR="00EF1385">
        <w:t xml:space="preserve"> </w:t>
      </w:r>
      <w:r w:rsidRPr="006F11A3">
        <w:t>importance</w:t>
      </w:r>
      <w:r w:rsidR="00EF1385">
        <w:t xml:space="preserve"> </w:t>
      </w:r>
      <w:r w:rsidRPr="006F11A3">
        <w:t>of</w:t>
      </w:r>
      <w:r w:rsidR="00EF1385">
        <w:t xml:space="preserve"> </w:t>
      </w:r>
      <w:r w:rsidRPr="006F11A3">
        <w:t>personal</w:t>
      </w:r>
      <w:r w:rsidR="00EF1385">
        <w:t xml:space="preserve"> </w:t>
      </w:r>
      <w:r w:rsidRPr="006F11A3">
        <w:t>motivation</w:t>
      </w:r>
      <w:r w:rsidR="00EF1385">
        <w:t xml:space="preserve"> </w:t>
      </w:r>
      <w:r w:rsidRPr="006F11A3">
        <w:t>and</w:t>
      </w:r>
      <w:r w:rsidR="00EF1385">
        <w:t xml:space="preserve"> </w:t>
      </w:r>
      <w:r w:rsidRPr="006F11A3">
        <w:t>resilience,</w:t>
      </w:r>
      <w:r w:rsidR="00EF1385">
        <w:t xml:space="preserve"> </w:t>
      </w:r>
      <w:r w:rsidRPr="006F11A3">
        <w:t>but</w:t>
      </w:r>
      <w:r w:rsidR="00EF1385">
        <w:t xml:space="preserve"> </w:t>
      </w:r>
      <w:r w:rsidRPr="006F11A3">
        <w:t>also</w:t>
      </w:r>
      <w:r w:rsidR="00EF1385">
        <w:t xml:space="preserve"> </w:t>
      </w:r>
      <w:r w:rsidRPr="006F11A3">
        <w:t>of</w:t>
      </w:r>
      <w:r w:rsidR="00EF1385">
        <w:t xml:space="preserve"> </w:t>
      </w:r>
      <w:r w:rsidRPr="006F11A3">
        <w:t>building</w:t>
      </w:r>
      <w:r w:rsidR="00EF1385">
        <w:t xml:space="preserve"> </w:t>
      </w:r>
      <w:r w:rsidRPr="006F11A3">
        <w:t>new</w:t>
      </w:r>
      <w:r w:rsidR="00EF1385">
        <w:t xml:space="preserve"> </w:t>
      </w:r>
      <w:r w:rsidRPr="006F11A3">
        <w:t>social</w:t>
      </w:r>
      <w:r w:rsidR="00EF1385">
        <w:t xml:space="preserve"> </w:t>
      </w:r>
      <w:r w:rsidRPr="006F11A3">
        <w:t>networks</w:t>
      </w:r>
      <w:r w:rsidR="00EF1385">
        <w:t xml:space="preserve"> </w:t>
      </w:r>
      <w:r w:rsidRPr="006F11A3">
        <w:t>to</w:t>
      </w:r>
      <w:r w:rsidR="00EF1385">
        <w:t xml:space="preserve"> </w:t>
      </w:r>
      <w:r w:rsidRPr="006F11A3">
        <w:t>support</w:t>
      </w:r>
      <w:r w:rsidR="00EF1385">
        <w:t xml:space="preserve"> </w:t>
      </w:r>
      <w:r w:rsidRPr="006F11A3">
        <w:t>integration</w:t>
      </w:r>
      <w:r w:rsidR="00EF1385">
        <w:t xml:space="preserve"> </w:t>
      </w:r>
      <w:r w:rsidRPr="006F11A3">
        <w:t>into</w:t>
      </w:r>
      <w:r w:rsidR="00EF1385">
        <w:t xml:space="preserve"> </w:t>
      </w:r>
      <w:r w:rsidRPr="006F11A3">
        <w:t>the</w:t>
      </w:r>
      <w:r w:rsidR="00EF1385">
        <w:t xml:space="preserve"> </w:t>
      </w:r>
      <w:r w:rsidRPr="006F11A3">
        <w:t>profession</w:t>
      </w:r>
      <w:r w:rsidR="00EF1385">
        <w:t xml:space="preserve"> </w:t>
      </w:r>
      <w:r w:rsidRPr="006F11A3">
        <w:fldChar w:fldCharType="begin"/>
      </w:r>
      <w:r w:rsidRPr="006F11A3">
        <w:instrText xml:space="preserve"> ADDIN EN.CITE &lt;EndNote&gt;&lt;Cite&gt;&lt;Author&gt;Ganassin&lt;/Author&gt;&lt;Year&gt;2020&lt;/Year&gt;&lt;IDText&gt;From surviving to thriving: ‘success stories’ of highly skilled refugees in the UK&lt;/IDText&gt;&lt;DisplayText&gt;(Ganassin &amp;amp; Young, 2020)&lt;/DisplayText&gt;&lt;record&gt;&lt;isbn&gt;1470-8477&lt;/isbn&gt;&lt;titles&gt;&lt;title&gt;From surviving to thriving: ‘success stories’ of highly skilled refugees in the UK&lt;/title&gt;&lt;secondary-title&gt;Language and Intercultural Communication&lt;/secondary-title&gt;&lt;/titles&gt;&lt;pages&gt;125-140&lt;/pages&gt;&lt;number&gt;2&lt;/number&gt;&lt;contributors&gt;&lt;authors&gt;&lt;author&gt;Ganassin, Sara&lt;/author&gt;&lt;author&gt;Young, Tony Johnstone&lt;/author&gt;&lt;/authors&gt;&lt;/contributors&gt;&lt;section&gt;125&lt;/section&gt;&lt;added-date format="utc"&gt;1657798097&lt;/added-date&gt;&lt;ref-type name="Journal Article"&gt;17&lt;/ref-type&gt;&lt;dates&gt;&lt;year&gt;2020&lt;/year&gt;&lt;/dates&gt;&lt;rec-number&gt;1618&lt;/rec-number&gt;&lt;last-updated-date format="utc"&gt;1657798128&lt;/last-updated-date&gt;&lt;electronic-resource-num&gt;10.1080/14708477.2020.1731520&lt;/electronic-resource-num&gt;&lt;volume&gt;20&lt;/volume&gt;&lt;remote-database-name&gt;WorldCat.org&lt;/remote-database-name&gt;&lt;/record&gt;&lt;/Cite&gt;&lt;/EndNote&gt;</w:instrText>
      </w:r>
      <w:r w:rsidRPr="006F11A3">
        <w:fldChar w:fldCharType="separate"/>
      </w:r>
      <w:r w:rsidRPr="006F11A3">
        <w:t>(Ganassin</w:t>
      </w:r>
      <w:r w:rsidR="00EF1385">
        <w:t xml:space="preserve"> </w:t>
      </w:r>
      <w:r w:rsidRPr="006F11A3">
        <w:t>&amp;</w:t>
      </w:r>
      <w:r w:rsidR="00EF1385">
        <w:t xml:space="preserve"> </w:t>
      </w:r>
      <w:r w:rsidRPr="006F11A3">
        <w:t>Young,</w:t>
      </w:r>
      <w:r w:rsidR="00EF1385">
        <w:t xml:space="preserve"> </w:t>
      </w:r>
      <w:r w:rsidRPr="006F11A3">
        <w:t>2020)</w:t>
      </w:r>
      <w:r w:rsidRPr="006F11A3">
        <w:fldChar w:fldCharType="end"/>
      </w:r>
      <w:r w:rsidRPr="006F11A3">
        <w:t>.</w:t>
      </w:r>
      <w:r w:rsidR="00EF1385">
        <w:t xml:space="preserve"> </w:t>
      </w:r>
      <w:r w:rsidRPr="006F11A3">
        <w:t>While</w:t>
      </w:r>
      <w:r w:rsidR="00EF1385">
        <w:t xml:space="preserve"> </w:t>
      </w:r>
      <w:r w:rsidRPr="006F11A3">
        <w:t>social</w:t>
      </w:r>
      <w:r w:rsidR="00EF1385">
        <w:t xml:space="preserve"> </w:t>
      </w:r>
      <w:r w:rsidRPr="006F11A3">
        <w:t>networks</w:t>
      </w:r>
      <w:r w:rsidR="00EF1385">
        <w:t xml:space="preserve"> </w:t>
      </w:r>
      <w:r w:rsidRPr="006F11A3">
        <w:t>are</w:t>
      </w:r>
      <w:r w:rsidR="00EF1385">
        <w:t xml:space="preserve"> </w:t>
      </w:r>
      <w:r w:rsidRPr="006F11A3">
        <w:t>indeed</w:t>
      </w:r>
      <w:r w:rsidR="00EF1385">
        <w:t xml:space="preserve"> </w:t>
      </w:r>
      <w:r w:rsidRPr="006F11A3">
        <w:t>important</w:t>
      </w:r>
      <w:r w:rsidR="00EF1385">
        <w:t xml:space="preserve"> </w:t>
      </w:r>
      <w:r w:rsidRPr="006F11A3">
        <w:t>for</w:t>
      </w:r>
      <w:r w:rsidR="00EF1385">
        <w:t xml:space="preserve"> </w:t>
      </w:r>
      <w:r w:rsidRPr="006F11A3">
        <w:t>a</w:t>
      </w:r>
      <w:r w:rsidR="00EF1385">
        <w:t xml:space="preserve"> </w:t>
      </w:r>
      <w:r w:rsidRPr="006F11A3">
        <w:t>variety</w:t>
      </w:r>
      <w:r w:rsidR="00EF1385">
        <w:t xml:space="preserve"> </w:t>
      </w:r>
      <w:r w:rsidRPr="006F11A3">
        <w:t>of</w:t>
      </w:r>
      <w:r w:rsidR="00EF1385">
        <w:t xml:space="preserve"> </w:t>
      </w:r>
      <w:r w:rsidRPr="006F11A3">
        <w:t>reasons,</w:t>
      </w:r>
      <w:r w:rsidR="00EF1385">
        <w:t xml:space="preserve"> </w:t>
      </w:r>
      <w:r w:rsidRPr="006F11A3">
        <w:t>both</w:t>
      </w:r>
      <w:r w:rsidR="00EF1385">
        <w:t xml:space="preserve"> </w:t>
      </w:r>
      <w:r w:rsidRPr="006F11A3">
        <w:t>personal</w:t>
      </w:r>
      <w:r w:rsidR="00EF1385">
        <w:t xml:space="preserve"> </w:t>
      </w:r>
      <w:r w:rsidRPr="006F11A3">
        <w:t>and</w:t>
      </w:r>
      <w:r w:rsidR="00EF1385">
        <w:t xml:space="preserve"> </w:t>
      </w:r>
      <w:r w:rsidRPr="006F11A3">
        <w:t>professional,</w:t>
      </w:r>
      <w:r w:rsidR="00EF1385">
        <w:t xml:space="preserve"> </w:t>
      </w:r>
      <w:r w:rsidRPr="006F11A3">
        <w:t>I</w:t>
      </w:r>
      <w:r w:rsidR="00EF1385">
        <w:t xml:space="preserve"> </w:t>
      </w:r>
      <w:r w:rsidRPr="006F11A3">
        <w:t>would</w:t>
      </w:r>
      <w:r w:rsidR="00EF1385">
        <w:t xml:space="preserve"> </w:t>
      </w:r>
      <w:r w:rsidRPr="006F11A3">
        <w:t>argue</w:t>
      </w:r>
      <w:r w:rsidR="00EF1385">
        <w:t xml:space="preserve"> </w:t>
      </w:r>
      <w:r w:rsidRPr="006F11A3">
        <w:t>that</w:t>
      </w:r>
      <w:r w:rsidR="00EF1385">
        <w:t xml:space="preserve"> </w:t>
      </w:r>
      <w:r w:rsidRPr="006F11A3">
        <w:t>professional</w:t>
      </w:r>
      <w:r w:rsidR="00EF1385">
        <w:t xml:space="preserve"> </w:t>
      </w:r>
      <w:r w:rsidRPr="006F11A3">
        <w:t>networks</w:t>
      </w:r>
      <w:r w:rsidR="00EF1385">
        <w:t xml:space="preserve"> </w:t>
      </w:r>
      <w:r w:rsidRPr="006F11A3">
        <w:t>also</w:t>
      </w:r>
      <w:r w:rsidR="00EF1385">
        <w:t xml:space="preserve"> </w:t>
      </w:r>
      <w:r w:rsidRPr="006F11A3">
        <w:t>need</w:t>
      </w:r>
      <w:r w:rsidR="00EF1385">
        <w:t xml:space="preserve"> </w:t>
      </w:r>
      <w:r w:rsidRPr="006F11A3">
        <w:t>to</w:t>
      </w:r>
      <w:r w:rsidR="00EF1385">
        <w:t xml:space="preserve"> </w:t>
      </w:r>
      <w:r w:rsidRPr="006F11A3">
        <w:t>be</w:t>
      </w:r>
      <w:r w:rsidR="00EF1385">
        <w:t xml:space="preserve"> </w:t>
      </w:r>
      <w:r w:rsidRPr="006F11A3">
        <w:t>developed,</w:t>
      </w:r>
      <w:r w:rsidR="00EF1385">
        <w:t xml:space="preserve"> </w:t>
      </w:r>
      <w:r w:rsidRPr="006F11A3">
        <w:t>particularly</w:t>
      </w:r>
      <w:r w:rsidR="00EF1385">
        <w:t xml:space="preserve"> </w:t>
      </w:r>
      <w:r w:rsidRPr="006F11A3">
        <w:t>in</w:t>
      </w:r>
      <w:r w:rsidR="00EF1385">
        <w:t xml:space="preserve"> </w:t>
      </w:r>
      <w:r w:rsidRPr="006F11A3">
        <w:t>areas</w:t>
      </w:r>
      <w:r w:rsidR="00EF1385">
        <w:t xml:space="preserve"> </w:t>
      </w:r>
      <w:r w:rsidRPr="006F11A3">
        <w:t>of</w:t>
      </w:r>
      <w:r w:rsidR="00EF1385">
        <w:t xml:space="preserve"> </w:t>
      </w:r>
      <w:r w:rsidRPr="006F11A3">
        <w:t>specialised</w:t>
      </w:r>
      <w:r w:rsidR="00EF1385">
        <w:t xml:space="preserve"> </w:t>
      </w:r>
      <w:r w:rsidRPr="006F11A3">
        <w:t>employment</w:t>
      </w:r>
      <w:r w:rsidR="00EF1385">
        <w:t xml:space="preserve"> </w:t>
      </w:r>
      <w:r w:rsidRPr="006F11A3">
        <w:t>where</w:t>
      </w:r>
      <w:r w:rsidR="00EF1385">
        <w:t xml:space="preserve"> </w:t>
      </w:r>
      <w:r w:rsidRPr="006F11A3">
        <w:t>practices</w:t>
      </w:r>
      <w:r w:rsidR="00EF1385">
        <w:t xml:space="preserve"> </w:t>
      </w:r>
      <w:r w:rsidRPr="006F11A3">
        <w:t>and</w:t>
      </w:r>
      <w:r w:rsidR="00EF1385">
        <w:t xml:space="preserve"> </w:t>
      </w:r>
      <w:r w:rsidRPr="006F11A3">
        <w:t>culture</w:t>
      </w:r>
      <w:r w:rsidR="00EF1385">
        <w:t xml:space="preserve"> </w:t>
      </w:r>
      <w:r w:rsidRPr="006F11A3">
        <w:t>are</w:t>
      </w:r>
      <w:r w:rsidR="00EF1385">
        <w:t xml:space="preserve"> </w:t>
      </w:r>
      <w:r w:rsidR="00D33169" w:rsidRPr="006F11A3">
        <w:t>key,</w:t>
      </w:r>
      <w:r w:rsidR="00EF1385">
        <w:t xml:space="preserve"> </w:t>
      </w:r>
      <w:r w:rsidRPr="006F11A3">
        <w:t>and</w:t>
      </w:r>
      <w:r w:rsidR="00EF1385">
        <w:t xml:space="preserve"> </w:t>
      </w:r>
      <w:r w:rsidRPr="006F11A3">
        <w:t>a</w:t>
      </w:r>
      <w:r w:rsidR="00EF1385">
        <w:t xml:space="preserve"> </w:t>
      </w:r>
      <w:r w:rsidRPr="006F11A3">
        <w:t>professional</w:t>
      </w:r>
      <w:r w:rsidR="00EF1385">
        <w:t xml:space="preserve"> </w:t>
      </w:r>
      <w:r w:rsidRPr="006F11A3">
        <w:t>body</w:t>
      </w:r>
      <w:r w:rsidR="00EF1385">
        <w:t xml:space="preserve"> </w:t>
      </w:r>
      <w:r w:rsidRPr="006F11A3">
        <w:t>(and</w:t>
      </w:r>
      <w:r w:rsidR="00EF1385">
        <w:t xml:space="preserve"> </w:t>
      </w:r>
      <w:r w:rsidRPr="006F11A3">
        <w:t>its</w:t>
      </w:r>
      <w:r w:rsidR="00EF1385">
        <w:t xml:space="preserve"> </w:t>
      </w:r>
      <w:r w:rsidRPr="006F11A3">
        <w:t>members)</w:t>
      </w:r>
      <w:r w:rsidR="00EF1385">
        <w:t xml:space="preserve"> </w:t>
      </w:r>
      <w:r w:rsidRPr="006F11A3">
        <w:t>will</w:t>
      </w:r>
      <w:r w:rsidR="00EF1385">
        <w:t xml:space="preserve"> </w:t>
      </w:r>
      <w:r w:rsidRPr="006F11A3">
        <w:t>be</w:t>
      </w:r>
      <w:r w:rsidR="00EF1385">
        <w:t xml:space="preserve"> </w:t>
      </w:r>
      <w:r w:rsidRPr="006F11A3">
        <w:t>able</w:t>
      </w:r>
      <w:r w:rsidR="00EF1385">
        <w:t xml:space="preserve"> </w:t>
      </w:r>
      <w:r w:rsidRPr="006F11A3">
        <w:t>to</w:t>
      </w:r>
      <w:r w:rsidR="00EF1385">
        <w:t xml:space="preserve"> </w:t>
      </w:r>
      <w:r w:rsidRPr="006F11A3">
        <w:t>provide</w:t>
      </w:r>
      <w:r w:rsidR="00EF1385">
        <w:t xml:space="preserve"> </w:t>
      </w:r>
      <w:r w:rsidRPr="006F11A3">
        <w:t>expert</w:t>
      </w:r>
      <w:r w:rsidR="00EF1385">
        <w:t xml:space="preserve"> </w:t>
      </w:r>
      <w:r w:rsidRPr="006F11A3">
        <w:t>and</w:t>
      </w:r>
      <w:r w:rsidR="00EF1385">
        <w:t xml:space="preserve"> </w:t>
      </w:r>
      <w:r w:rsidRPr="006F11A3">
        <w:t>tailored</w:t>
      </w:r>
      <w:r w:rsidR="00EF1385">
        <w:t xml:space="preserve"> </w:t>
      </w:r>
      <w:r w:rsidRPr="006F11A3">
        <w:t>support.</w:t>
      </w:r>
    </w:p>
    <w:p w14:paraId="3482D005" w14:textId="113E0C33" w:rsidR="006F11A3" w:rsidRPr="006F11A3" w:rsidRDefault="006F11A3" w:rsidP="006F11A3">
      <w:r w:rsidRPr="006F11A3">
        <w:t>Authors</w:t>
      </w:r>
      <w:r w:rsidR="00EF1385">
        <w:t xml:space="preserve"> </w:t>
      </w:r>
      <w:r w:rsidRPr="006F11A3">
        <w:t>do</w:t>
      </w:r>
      <w:r w:rsidR="00EF1385">
        <w:t xml:space="preserve"> </w:t>
      </w:r>
      <w:r w:rsidRPr="006F11A3">
        <w:t>acknowledge</w:t>
      </w:r>
      <w:r w:rsidR="00EF1385">
        <w:t xml:space="preserve"> </w:t>
      </w:r>
      <w:r w:rsidRPr="006F11A3">
        <w:t>the</w:t>
      </w:r>
      <w:r w:rsidR="00EF1385">
        <w:t xml:space="preserve"> </w:t>
      </w:r>
      <w:r w:rsidRPr="006F11A3">
        <w:t>importance</w:t>
      </w:r>
      <w:r w:rsidR="00EF1385">
        <w:t xml:space="preserve"> </w:t>
      </w:r>
      <w:r w:rsidRPr="006F11A3">
        <w:t>of</w:t>
      </w:r>
      <w:r w:rsidR="00EF1385">
        <w:t xml:space="preserve"> </w:t>
      </w:r>
      <w:r w:rsidRPr="006F11A3">
        <w:t>(re)building</w:t>
      </w:r>
      <w:r w:rsidR="00EF1385">
        <w:t xml:space="preserve"> </w:t>
      </w:r>
      <w:r w:rsidRPr="006F11A3">
        <w:t>personal</w:t>
      </w:r>
      <w:r w:rsidR="00EF1385">
        <w:t xml:space="preserve"> </w:t>
      </w:r>
      <w:r w:rsidRPr="006F11A3">
        <w:t>and</w:t>
      </w:r>
      <w:r w:rsidR="00EF1385">
        <w:t xml:space="preserve"> </w:t>
      </w:r>
      <w:r w:rsidRPr="006F11A3">
        <w:t>professional</w:t>
      </w:r>
      <w:r w:rsidR="00EF1385">
        <w:t xml:space="preserve"> </w:t>
      </w:r>
      <w:r w:rsidRPr="006F11A3">
        <w:t>networks</w:t>
      </w:r>
      <w:r w:rsidR="00EF1385">
        <w:t xml:space="preserve"> </w:t>
      </w:r>
      <w:r w:rsidRPr="006F11A3">
        <w:fldChar w:fldCharType="begin"/>
      </w:r>
      <w:r w:rsidR="001E6380">
        <w:instrText xml:space="preserve"> ADDIN EN.CITE &lt;EndNote&gt;&lt;Cite&gt;&lt;Author&gt;Johnstone Young&lt;/Author&gt;&lt;Year&gt;2022&lt;/Year&gt;&lt;IDText&gt;Intercultural Challenges for the Reintegration of Displaced Professionals A Response to the Language Learning Needs of Refugees in Europe&lt;/IDText&gt;&lt;DisplayText&gt;(Johnstone Young, Ganassin, Schneider, Schartner, &amp;amp; Walsh, 2022)&lt;/DisplayText&gt;&lt;record&gt;&lt;urls&gt;&lt;related-urls&gt;&lt;url&gt;http://public.eblib.com/choice/PublicFullRecord.aspx?p=6841559&lt;/url&gt;&lt;/related-urls&gt;&lt;/urls&gt;&lt;isbn&gt;9781000536096 1000536092&lt;/isbn&gt;&lt;titles&gt;&lt;title&gt;Intercultural Challenges for the Reintegration of Displaced Professionals A Response to the Language Learning Needs of Refugees in Europe&lt;/title&gt;&lt;tertiary-title&gt;Routledge Studies in Language and Intercultural Communication Ser.&lt;/tertiary-title&gt;&lt;/titles&gt;&lt;contributors&gt;&lt;authors&gt;&lt;author&gt;Johnstone Young, Tony&lt;/author&gt;&lt;author&gt;Ganassin, Sara&lt;/author&gt;&lt;author&gt;Schneider, Stefanie&lt;/author&gt;&lt;author&gt;Schartner, Alina&lt;/author&gt;&lt;author&gt;Walsh, Steve&lt;/author&gt;&lt;/authors&gt;&lt;/contributors&gt;&lt;language&gt;English&lt;/language&gt;&lt;added-date format="utc"&gt;1662376021&lt;/added-date&gt;&lt;pub-location&gt;Oxford&lt;/pub-location&gt;&lt;ref-type name="Book"&gt;6&lt;/ref-type&gt;&lt;dates&gt;&lt;year&gt;2022&lt;/year&gt;&lt;/dates&gt;&lt;rec-number&gt;1648&lt;/rec-number&gt;&lt;publisher&gt;Routledge&lt;/publisher&gt;&lt;last-updated-date format="utc"&gt;1671030871&lt;/last-updated-date&gt;&lt;remote-database-name&gt;WorldCat.org&lt;/remote-database-name&gt;&lt;num-vols&gt;1 online resource (213 p.).&lt;/num-vols&gt;&lt;/record&gt;&lt;/Cite&gt;&lt;/EndNote&gt;</w:instrText>
      </w:r>
      <w:r w:rsidRPr="006F11A3">
        <w:fldChar w:fldCharType="separate"/>
      </w:r>
      <w:r w:rsidR="00DE380F">
        <w:rPr>
          <w:noProof/>
        </w:rPr>
        <w:t>(Johnstone</w:t>
      </w:r>
      <w:r w:rsidR="00EF1385">
        <w:rPr>
          <w:noProof/>
        </w:rPr>
        <w:t xml:space="preserve"> </w:t>
      </w:r>
      <w:r w:rsidR="00DE380F">
        <w:rPr>
          <w:noProof/>
        </w:rPr>
        <w:t>Young,</w:t>
      </w:r>
      <w:r w:rsidR="00EF1385">
        <w:rPr>
          <w:noProof/>
        </w:rPr>
        <w:t xml:space="preserve"> </w:t>
      </w:r>
      <w:r w:rsidR="00DE380F">
        <w:rPr>
          <w:noProof/>
        </w:rPr>
        <w:t>Ganassin,</w:t>
      </w:r>
      <w:r w:rsidR="00EF1385">
        <w:rPr>
          <w:noProof/>
        </w:rPr>
        <w:t xml:space="preserve"> </w:t>
      </w:r>
      <w:r w:rsidR="00DE380F">
        <w:rPr>
          <w:noProof/>
        </w:rPr>
        <w:t>Schneider,</w:t>
      </w:r>
      <w:r w:rsidR="00EF1385">
        <w:rPr>
          <w:noProof/>
        </w:rPr>
        <w:t xml:space="preserve"> </w:t>
      </w:r>
      <w:r w:rsidR="00DE380F">
        <w:rPr>
          <w:noProof/>
        </w:rPr>
        <w:t>Schartner,</w:t>
      </w:r>
      <w:r w:rsidR="00EF1385">
        <w:rPr>
          <w:noProof/>
        </w:rPr>
        <w:t xml:space="preserve"> </w:t>
      </w:r>
      <w:r w:rsidR="00DE380F">
        <w:rPr>
          <w:noProof/>
        </w:rPr>
        <w:t>&amp;</w:t>
      </w:r>
      <w:r w:rsidR="00EF1385">
        <w:rPr>
          <w:noProof/>
        </w:rPr>
        <w:t xml:space="preserve"> </w:t>
      </w:r>
      <w:r w:rsidR="00DE380F">
        <w:rPr>
          <w:noProof/>
        </w:rPr>
        <w:t>Walsh,</w:t>
      </w:r>
      <w:r w:rsidR="00EF1385">
        <w:rPr>
          <w:noProof/>
        </w:rPr>
        <w:t xml:space="preserve"> </w:t>
      </w:r>
      <w:r w:rsidR="00DE380F">
        <w:rPr>
          <w:noProof/>
        </w:rPr>
        <w:t>2022)</w:t>
      </w:r>
      <w:r w:rsidRPr="006F11A3">
        <w:fldChar w:fldCharType="end"/>
      </w:r>
      <w:r w:rsidRPr="006F11A3">
        <w:t>,</w:t>
      </w:r>
      <w:r w:rsidR="00EF1385">
        <w:t xml:space="preserve"> </w:t>
      </w:r>
      <w:r w:rsidRPr="006F11A3">
        <w:t>and</w:t>
      </w:r>
      <w:r w:rsidR="00EF1385">
        <w:t xml:space="preserve"> </w:t>
      </w:r>
      <w:r w:rsidRPr="006F11A3">
        <w:t>interviewing</w:t>
      </w:r>
      <w:r w:rsidR="00EF1385">
        <w:t xml:space="preserve"> </w:t>
      </w:r>
      <w:r w:rsidRPr="006F11A3">
        <w:t>people</w:t>
      </w:r>
      <w:r w:rsidR="00EF1385">
        <w:t xml:space="preserve"> </w:t>
      </w:r>
      <w:r w:rsidRPr="006F11A3">
        <w:t>working</w:t>
      </w:r>
      <w:r w:rsidR="00EF1385">
        <w:t xml:space="preserve"> </w:t>
      </w:r>
      <w:r w:rsidRPr="006F11A3">
        <w:t>for</w:t>
      </w:r>
      <w:r w:rsidR="00EF1385">
        <w:t xml:space="preserve"> </w:t>
      </w:r>
      <w:r w:rsidRPr="006F11A3">
        <w:t>organisations</w:t>
      </w:r>
      <w:r w:rsidR="00EF1385">
        <w:t xml:space="preserve"> </w:t>
      </w:r>
      <w:r w:rsidRPr="006F11A3">
        <w:t>supporting</w:t>
      </w:r>
      <w:r w:rsidR="00EF1385">
        <w:t xml:space="preserve"> </w:t>
      </w:r>
      <w:r w:rsidRPr="006F11A3">
        <w:t>refugees</w:t>
      </w:r>
      <w:r w:rsidR="00EF1385">
        <w:t xml:space="preserve"> </w:t>
      </w:r>
      <w:r w:rsidRPr="006F11A3">
        <w:t>into</w:t>
      </w:r>
      <w:r w:rsidR="00EF1385">
        <w:t xml:space="preserve"> </w:t>
      </w:r>
      <w:r w:rsidRPr="006F11A3">
        <w:t>employment,</w:t>
      </w:r>
      <w:r w:rsidR="00EF1385">
        <w:t xml:space="preserve"> </w:t>
      </w:r>
      <w:r w:rsidRPr="006F11A3">
        <w:t>it</w:t>
      </w:r>
      <w:r w:rsidR="00EF1385">
        <w:t xml:space="preserve"> </w:t>
      </w:r>
      <w:r w:rsidRPr="006F11A3">
        <w:t>is</w:t>
      </w:r>
      <w:r w:rsidR="00EF1385">
        <w:t xml:space="preserve"> </w:t>
      </w:r>
      <w:r w:rsidRPr="006F11A3">
        <w:t>understood</w:t>
      </w:r>
      <w:r w:rsidR="00EF1385">
        <w:t xml:space="preserve"> </w:t>
      </w:r>
      <w:r w:rsidRPr="006F11A3">
        <w:t>that</w:t>
      </w:r>
      <w:r w:rsidR="00EF1385">
        <w:t xml:space="preserve"> </w:t>
      </w:r>
      <w:r w:rsidRPr="006F11A3">
        <w:rPr>
          <w:i/>
          <w:iCs/>
        </w:rPr>
        <w:t>“Lack</w:t>
      </w:r>
      <w:r w:rsidR="00EF1385">
        <w:rPr>
          <w:i/>
          <w:iCs/>
        </w:rPr>
        <w:t xml:space="preserve"> </w:t>
      </w:r>
      <w:r w:rsidRPr="006F11A3">
        <w:rPr>
          <w:i/>
          <w:iCs/>
        </w:rPr>
        <w:t>of</w:t>
      </w:r>
      <w:r w:rsidR="00EF1385">
        <w:rPr>
          <w:i/>
          <w:iCs/>
        </w:rPr>
        <w:t xml:space="preserve"> </w:t>
      </w:r>
      <w:r w:rsidRPr="006F11A3">
        <w:rPr>
          <w:i/>
          <w:iCs/>
        </w:rPr>
        <w:t>UK</w:t>
      </w:r>
      <w:r w:rsidR="00EF1385">
        <w:rPr>
          <w:i/>
          <w:iCs/>
        </w:rPr>
        <w:t xml:space="preserve"> </w:t>
      </w:r>
      <w:r w:rsidRPr="006F11A3">
        <w:rPr>
          <w:i/>
          <w:iCs/>
        </w:rPr>
        <w:t>work</w:t>
      </w:r>
      <w:r w:rsidR="00EF1385">
        <w:rPr>
          <w:i/>
          <w:iCs/>
        </w:rPr>
        <w:t xml:space="preserve"> </w:t>
      </w:r>
      <w:r w:rsidRPr="006F11A3">
        <w:rPr>
          <w:i/>
          <w:iCs/>
        </w:rPr>
        <w:t>experience,</w:t>
      </w:r>
      <w:r w:rsidR="00EF1385">
        <w:rPr>
          <w:i/>
          <w:iCs/>
        </w:rPr>
        <w:t xml:space="preserve"> </w:t>
      </w:r>
      <w:r w:rsidRPr="006F11A3">
        <w:rPr>
          <w:i/>
          <w:iCs/>
        </w:rPr>
        <w:t>and,</w:t>
      </w:r>
      <w:r w:rsidR="00EF1385">
        <w:rPr>
          <w:i/>
          <w:iCs/>
        </w:rPr>
        <w:t xml:space="preserve"> </w:t>
      </w:r>
      <w:r w:rsidRPr="006F11A3">
        <w:rPr>
          <w:i/>
          <w:iCs/>
        </w:rPr>
        <w:t>specifically,</w:t>
      </w:r>
      <w:r w:rsidR="00EF1385">
        <w:rPr>
          <w:i/>
          <w:iCs/>
        </w:rPr>
        <w:t xml:space="preserve"> </w:t>
      </w:r>
      <w:r w:rsidRPr="006F11A3">
        <w:rPr>
          <w:i/>
          <w:iCs/>
        </w:rPr>
        <w:t>paid</w:t>
      </w:r>
      <w:r w:rsidR="00EF1385">
        <w:rPr>
          <w:i/>
          <w:iCs/>
        </w:rPr>
        <w:t xml:space="preserve"> </w:t>
      </w:r>
      <w:r w:rsidRPr="006F11A3">
        <w:rPr>
          <w:i/>
          <w:iCs/>
        </w:rPr>
        <w:t>work</w:t>
      </w:r>
      <w:r w:rsidR="00EF1385">
        <w:rPr>
          <w:i/>
          <w:iCs/>
        </w:rPr>
        <w:t xml:space="preserve"> </w:t>
      </w:r>
      <w:r w:rsidRPr="006F11A3">
        <w:rPr>
          <w:i/>
          <w:iCs/>
        </w:rPr>
        <w:t>experience</w:t>
      </w:r>
      <w:r w:rsidR="00EF1385">
        <w:rPr>
          <w:i/>
          <w:iCs/>
        </w:rPr>
        <w:t xml:space="preserve"> </w:t>
      </w:r>
      <w:r w:rsidRPr="006F11A3">
        <w:rPr>
          <w:i/>
          <w:iCs/>
        </w:rPr>
        <w:t>were</w:t>
      </w:r>
      <w:r w:rsidR="00EF1385">
        <w:rPr>
          <w:i/>
          <w:iCs/>
        </w:rPr>
        <w:t xml:space="preserve"> </w:t>
      </w:r>
      <w:r w:rsidRPr="006F11A3">
        <w:rPr>
          <w:i/>
          <w:iCs/>
        </w:rPr>
        <w:t>also</w:t>
      </w:r>
      <w:r w:rsidR="00EF1385">
        <w:rPr>
          <w:i/>
          <w:iCs/>
        </w:rPr>
        <w:t xml:space="preserve"> </w:t>
      </w:r>
      <w:r w:rsidRPr="006F11A3">
        <w:rPr>
          <w:i/>
          <w:iCs/>
        </w:rPr>
        <w:t>seen</w:t>
      </w:r>
      <w:r w:rsidR="00EF1385">
        <w:rPr>
          <w:i/>
          <w:iCs/>
        </w:rPr>
        <w:t xml:space="preserve"> </w:t>
      </w:r>
      <w:r w:rsidRPr="006F11A3">
        <w:rPr>
          <w:i/>
          <w:iCs/>
        </w:rPr>
        <w:t>as</w:t>
      </w:r>
      <w:r w:rsidR="00EF1385">
        <w:rPr>
          <w:i/>
          <w:iCs/>
        </w:rPr>
        <w:t xml:space="preserve"> </w:t>
      </w:r>
      <w:r w:rsidRPr="006F11A3">
        <w:rPr>
          <w:i/>
          <w:iCs/>
        </w:rPr>
        <w:t>barriers,</w:t>
      </w:r>
      <w:r w:rsidR="00EF1385">
        <w:rPr>
          <w:i/>
          <w:iCs/>
        </w:rPr>
        <w:t xml:space="preserve"> </w:t>
      </w:r>
      <w:r w:rsidRPr="006F11A3">
        <w:rPr>
          <w:i/>
          <w:iCs/>
        </w:rPr>
        <w:t>as</w:t>
      </w:r>
      <w:r w:rsidR="00EF1385">
        <w:rPr>
          <w:i/>
          <w:iCs/>
        </w:rPr>
        <w:t xml:space="preserve"> </w:t>
      </w:r>
      <w:r w:rsidRPr="006F11A3">
        <w:rPr>
          <w:i/>
          <w:iCs/>
        </w:rPr>
        <w:t>were</w:t>
      </w:r>
      <w:r w:rsidR="00EF1385">
        <w:rPr>
          <w:i/>
          <w:iCs/>
        </w:rPr>
        <w:t xml:space="preserve"> </w:t>
      </w:r>
      <w:r w:rsidRPr="006F11A3">
        <w:rPr>
          <w:i/>
          <w:iCs/>
        </w:rPr>
        <w:t>a</w:t>
      </w:r>
      <w:r w:rsidR="00EF1385">
        <w:rPr>
          <w:i/>
          <w:iCs/>
        </w:rPr>
        <w:t xml:space="preserve"> </w:t>
      </w:r>
      <w:r w:rsidRPr="006F11A3">
        <w:rPr>
          <w:i/>
          <w:iCs/>
        </w:rPr>
        <w:t>lack</w:t>
      </w:r>
      <w:r w:rsidR="00EF1385">
        <w:rPr>
          <w:i/>
          <w:iCs/>
        </w:rPr>
        <w:t xml:space="preserve"> </w:t>
      </w:r>
      <w:r w:rsidRPr="006F11A3">
        <w:rPr>
          <w:i/>
          <w:iCs/>
        </w:rPr>
        <w:t>of</w:t>
      </w:r>
      <w:r w:rsidR="00EF1385">
        <w:rPr>
          <w:i/>
          <w:iCs/>
        </w:rPr>
        <w:t xml:space="preserve"> </w:t>
      </w:r>
      <w:r w:rsidRPr="006F11A3">
        <w:rPr>
          <w:i/>
          <w:iCs/>
        </w:rPr>
        <w:t>networks,</w:t>
      </w:r>
      <w:r w:rsidR="00EF1385">
        <w:rPr>
          <w:i/>
          <w:iCs/>
        </w:rPr>
        <w:t xml:space="preserve"> </w:t>
      </w:r>
      <w:r w:rsidRPr="006F11A3">
        <w:rPr>
          <w:i/>
          <w:iCs/>
        </w:rPr>
        <w:t>specifically,</w:t>
      </w:r>
      <w:r w:rsidR="00EF1385">
        <w:rPr>
          <w:i/>
          <w:iCs/>
        </w:rPr>
        <w:t xml:space="preserve"> </w:t>
      </w:r>
      <w:r w:rsidRPr="006F11A3">
        <w:rPr>
          <w:i/>
          <w:iCs/>
        </w:rPr>
        <w:t>professional</w:t>
      </w:r>
      <w:r w:rsidR="00EF1385">
        <w:rPr>
          <w:i/>
          <w:iCs/>
        </w:rPr>
        <w:t xml:space="preserve"> </w:t>
      </w:r>
      <w:r w:rsidRPr="006F11A3">
        <w:rPr>
          <w:i/>
          <w:iCs/>
        </w:rPr>
        <w:t>networks”</w:t>
      </w:r>
      <w:r w:rsidR="00EF1385">
        <w:t xml:space="preserve"> </w:t>
      </w:r>
      <w:r w:rsidRPr="006F11A3">
        <w:fldChar w:fldCharType="begin"/>
      </w:r>
      <w:r w:rsidRPr="006F11A3">
        <w:instrText xml:space="preserve"> ADDIN EN.CITE &lt;EndNote&gt;&lt;Cite&gt;&lt;Author&gt;Tweed&lt;/Author&gt;&lt;Year&gt;2018&lt;/Year&gt;&lt;IDText&gt;Refugee employment support in the UK&lt;/IDText&gt;&lt;Pages&gt;20&lt;/Pages&gt;&lt;DisplayText&gt;(Tweed &amp;amp; Stacey, 2018, p. 20)&lt;/DisplayText&gt;&lt;record&gt;&lt;titles&gt;&lt;title&gt;Refugee employment support in the UK&lt;/title&gt;&lt;/titles&gt;&lt;contributors&gt;&lt;authors&gt;&lt;author&gt;Tweed, Abigail&lt;/author&gt;&lt;author&gt;Stacey, Sian&lt;/author&gt;&lt;/authors&gt;&lt;/contributors&gt;&lt;added-date format="utc"&gt;1670234415&lt;/added-date&gt;&lt;pub-location&gt;London&lt;/pub-location&gt;&lt;ref-type name="Book"&gt;6&lt;/ref-type&gt;&lt;dates&gt;&lt;year&gt;2018&lt;/year&gt;&lt;/dates&gt;&lt;rec-number&gt;1680&lt;/rec-number&gt;&lt;publisher&gt;Refugee Employment Network&lt;/publisher&gt;&lt;last-updated-date format="utc"&gt;1670235157&lt;/last-updated-date&gt;&lt;/record&gt;&lt;/Cite&gt;&lt;/EndNote&gt;</w:instrText>
      </w:r>
      <w:r w:rsidRPr="006F11A3">
        <w:fldChar w:fldCharType="separate"/>
      </w:r>
      <w:r w:rsidRPr="006F11A3">
        <w:t>(Tweed</w:t>
      </w:r>
      <w:r w:rsidR="00EF1385">
        <w:t xml:space="preserve"> </w:t>
      </w:r>
      <w:r w:rsidRPr="006F11A3">
        <w:t>&amp;</w:t>
      </w:r>
      <w:r w:rsidR="00EF1385">
        <w:t xml:space="preserve"> </w:t>
      </w:r>
      <w:r w:rsidRPr="006F11A3">
        <w:t>Stacey,</w:t>
      </w:r>
      <w:r w:rsidR="00EF1385">
        <w:t xml:space="preserve"> </w:t>
      </w:r>
      <w:r w:rsidRPr="006F11A3">
        <w:t>2018,</w:t>
      </w:r>
      <w:r w:rsidR="00EF1385">
        <w:t xml:space="preserve"> </w:t>
      </w:r>
      <w:r w:rsidRPr="006F11A3">
        <w:t>p.</w:t>
      </w:r>
      <w:r w:rsidR="00EF1385">
        <w:t xml:space="preserve"> </w:t>
      </w:r>
      <w:r w:rsidRPr="006F11A3">
        <w:t>20)</w:t>
      </w:r>
      <w:r w:rsidRPr="006F11A3">
        <w:fldChar w:fldCharType="end"/>
      </w:r>
      <w:r w:rsidRPr="006F11A3">
        <w:t>.</w:t>
      </w:r>
      <w:r w:rsidR="00EF1385">
        <w:t xml:space="preserve"> </w:t>
      </w:r>
      <w:r w:rsidRPr="006F11A3">
        <w:t>The</w:t>
      </w:r>
      <w:r w:rsidR="00EF1385">
        <w:t xml:space="preserve"> </w:t>
      </w:r>
      <w:r w:rsidRPr="006F11A3">
        <w:t>latter</w:t>
      </w:r>
      <w:r w:rsidR="00EF1385">
        <w:t xml:space="preserve"> </w:t>
      </w:r>
      <w:r w:rsidRPr="006F11A3">
        <w:t>work</w:t>
      </w:r>
      <w:r w:rsidR="00EF1385">
        <w:t xml:space="preserve"> </w:t>
      </w:r>
      <w:r w:rsidRPr="006F11A3">
        <w:t>called</w:t>
      </w:r>
      <w:r w:rsidR="00EF1385">
        <w:t xml:space="preserve"> </w:t>
      </w:r>
      <w:r w:rsidRPr="006F11A3">
        <w:t>for</w:t>
      </w:r>
      <w:r w:rsidR="00EF1385">
        <w:t xml:space="preserve"> </w:t>
      </w:r>
      <w:r w:rsidRPr="006F11A3">
        <w:t>the</w:t>
      </w:r>
      <w:r w:rsidR="00EF1385">
        <w:t xml:space="preserve"> </w:t>
      </w:r>
      <w:r w:rsidRPr="006F11A3">
        <w:t>increased</w:t>
      </w:r>
      <w:r w:rsidR="00EF1385">
        <w:t xml:space="preserve"> </w:t>
      </w:r>
      <w:r w:rsidRPr="006F11A3">
        <w:t>professionalisation</w:t>
      </w:r>
      <w:r w:rsidR="00EF1385">
        <w:t xml:space="preserve"> </w:t>
      </w:r>
      <w:r w:rsidRPr="006F11A3">
        <w:t>of</w:t>
      </w:r>
      <w:r w:rsidR="00EF1385">
        <w:t xml:space="preserve"> </w:t>
      </w:r>
      <w:r w:rsidRPr="006F11A3">
        <w:t>the</w:t>
      </w:r>
      <w:r w:rsidR="00EF1385">
        <w:t xml:space="preserve"> </w:t>
      </w:r>
      <w:r w:rsidRPr="006F11A3">
        <w:t>sector</w:t>
      </w:r>
      <w:r w:rsidR="00EF1385">
        <w:t xml:space="preserve"> </w:t>
      </w:r>
      <w:r w:rsidRPr="006F11A3">
        <w:t>(i.e.</w:t>
      </w:r>
      <w:r w:rsidR="00EF1385">
        <w:t xml:space="preserve"> </w:t>
      </w:r>
      <w:r w:rsidRPr="006F11A3">
        <w:t>those</w:t>
      </w:r>
      <w:r w:rsidR="00EF1385">
        <w:t xml:space="preserve"> </w:t>
      </w:r>
      <w:r w:rsidRPr="006F11A3">
        <w:t>providing</w:t>
      </w:r>
      <w:r w:rsidR="00EF1385">
        <w:t xml:space="preserve"> </w:t>
      </w:r>
      <w:r w:rsidRPr="006F11A3">
        <w:t>employment</w:t>
      </w:r>
      <w:r w:rsidR="00EF1385">
        <w:t xml:space="preserve"> </w:t>
      </w:r>
      <w:r w:rsidRPr="006F11A3">
        <w:t>support</w:t>
      </w:r>
      <w:r w:rsidR="00EF1385">
        <w:t xml:space="preserve"> </w:t>
      </w:r>
      <w:r w:rsidRPr="006F11A3">
        <w:t>to</w:t>
      </w:r>
      <w:r w:rsidR="00EF1385">
        <w:t xml:space="preserve"> </w:t>
      </w:r>
      <w:r w:rsidRPr="006F11A3">
        <w:t>refugees)</w:t>
      </w:r>
      <w:r w:rsidR="00EF1385">
        <w:t xml:space="preserve"> </w:t>
      </w:r>
      <w:r w:rsidRPr="006F11A3">
        <w:t>to</w:t>
      </w:r>
      <w:r w:rsidR="00EF1385">
        <w:t xml:space="preserve"> </w:t>
      </w:r>
      <w:r w:rsidRPr="006F11A3">
        <w:t>improve</w:t>
      </w:r>
      <w:r w:rsidR="00EF1385">
        <w:t xml:space="preserve"> </w:t>
      </w:r>
      <w:r w:rsidRPr="006F11A3">
        <w:t>advice</w:t>
      </w:r>
      <w:r w:rsidR="00EF1385">
        <w:t xml:space="preserve"> </w:t>
      </w:r>
      <w:r w:rsidRPr="006F11A3">
        <w:t>and</w:t>
      </w:r>
      <w:r w:rsidR="00EF1385">
        <w:t xml:space="preserve"> </w:t>
      </w:r>
      <w:r w:rsidRPr="006F11A3">
        <w:t>guidance,</w:t>
      </w:r>
      <w:r w:rsidR="00EF1385">
        <w:t xml:space="preserve"> </w:t>
      </w:r>
      <w:r w:rsidRPr="006F11A3">
        <w:t>but</w:t>
      </w:r>
      <w:r w:rsidR="00EF1385">
        <w:t xml:space="preserve"> </w:t>
      </w:r>
      <w:r w:rsidRPr="006F11A3">
        <w:t>did</w:t>
      </w:r>
      <w:r w:rsidR="00EF1385">
        <w:t xml:space="preserve"> </w:t>
      </w:r>
      <w:r w:rsidRPr="006F11A3">
        <w:t>not</w:t>
      </w:r>
      <w:r w:rsidR="00EF1385">
        <w:t xml:space="preserve"> </w:t>
      </w:r>
      <w:r w:rsidRPr="006F11A3">
        <w:t>then</w:t>
      </w:r>
      <w:r w:rsidR="00EF1385">
        <w:t xml:space="preserve"> </w:t>
      </w:r>
      <w:r w:rsidRPr="006F11A3">
        <w:t>advocate</w:t>
      </w:r>
      <w:r w:rsidR="00EF1385">
        <w:t xml:space="preserve"> </w:t>
      </w:r>
      <w:r w:rsidRPr="006F11A3">
        <w:t>stronger</w:t>
      </w:r>
      <w:r w:rsidR="00EF1385">
        <w:t xml:space="preserve"> </w:t>
      </w:r>
      <w:r w:rsidRPr="006F11A3">
        <w:t>engagement</w:t>
      </w:r>
      <w:r w:rsidR="00EF1385">
        <w:t xml:space="preserve"> </w:t>
      </w:r>
      <w:r w:rsidRPr="006F11A3">
        <w:t>with</w:t>
      </w:r>
      <w:r w:rsidR="00EF1385">
        <w:t xml:space="preserve"> </w:t>
      </w:r>
      <w:r w:rsidRPr="006F11A3">
        <w:t>professional</w:t>
      </w:r>
      <w:r w:rsidR="00EF1385">
        <w:t xml:space="preserve"> </w:t>
      </w:r>
      <w:r w:rsidRPr="006F11A3">
        <w:t>bodies</w:t>
      </w:r>
      <w:r w:rsidR="00EF1385">
        <w:t xml:space="preserve"> </w:t>
      </w:r>
      <w:r w:rsidRPr="006F11A3">
        <w:t>who</w:t>
      </w:r>
      <w:r w:rsidR="00EF1385">
        <w:t xml:space="preserve"> </w:t>
      </w:r>
      <w:r w:rsidRPr="006F11A3">
        <w:t>can</w:t>
      </w:r>
      <w:r w:rsidR="00EF1385">
        <w:t xml:space="preserve"> </w:t>
      </w:r>
      <w:r w:rsidRPr="006F11A3">
        <w:t>assist</w:t>
      </w:r>
      <w:r w:rsidR="00EF1385">
        <w:t xml:space="preserve"> </w:t>
      </w:r>
      <w:r w:rsidRPr="006F11A3">
        <w:t>with</w:t>
      </w:r>
      <w:r w:rsidR="00EF1385">
        <w:t xml:space="preserve"> </w:t>
      </w:r>
      <w:r w:rsidRPr="006F11A3">
        <w:t>specialised</w:t>
      </w:r>
      <w:r w:rsidR="00EF1385">
        <w:t xml:space="preserve"> </w:t>
      </w:r>
      <w:r w:rsidRPr="006F11A3">
        <w:t>knowledge,</w:t>
      </w:r>
      <w:r w:rsidR="00EF1385">
        <w:t xml:space="preserve"> </w:t>
      </w:r>
      <w:r w:rsidRPr="006F11A3">
        <w:t>work</w:t>
      </w:r>
      <w:r w:rsidR="00EF1385">
        <w:t xml:space="preserve"> </w:t>
      </w:r>
      <w:r w:rsidRPr="006F11A3">
        <w:t>experience</w:t>
      </w:r>
      <w:r w:rsidR="00EF1385">
        <w:t xml:space="preserve"> </w:t>
      </w:r>
      <w:r w:rsidRPr="006F11A3">
        <w:t>and</w:t>
      </w:r>
      <w:r w:rsidR="00EF1385">
        <w:t xml:space="preserve"> </w:t>
      </w:r>
      <w:r w:rsidRPr="006F11A3">
        <w:t>networking</w:t>
      </w:r>
      <w:r w:rsidR="00EF1385">
        <w:t xml:space="preserve"> </w:t>
      </w:r>
      <w:r w:rsidRPr="006F11A3">
        <w:t>as</w:t>
      </w:r>
      <w:r w:rsidR="00EF1385">
        <w:t xml:space="preserve"> </w:t>
      </w:r>
      <w:r w:rsidRPr="006F11A3">
        <w:t>well</w:t>
      </w:r>
      <w:r w:rsidR="00EF1385">
        <w:t xml:space="preserve"> </w:t>
      </w:r>
      <w:r w:rsidRPr="006F11A3">
        <w:t>as</w:t>
      </w:r>
      <w:r w:rsidR="00EF1385">
        <w:t xml:space="preserve"> </w:t>
      </w:r>
      <w:r w:rsidRPr="006F11A3">
        <w:t>other</w:t>
      </w:r>
      <w:r w:rsidR="00EF1385">
        <w:t xml:space="preserve"> </w:t>
      </w:r>
      <w:r w:rsidRPr="006F11A3">
        <w:t>benefits</w:t>
      </w:r>
      <w:r w:rsidR="00EF1385">
        <w:t xml:space="preserve"> </w:t>
      </w:r>
      <w:r w:rsidRPr="006F11A3">
        <w:t>such</w:t>
      </w:r>
      <w:r w:rsidR="00EF1385">
        <w:t xml:space="preserve"> </w:t>
      </w:r>
      <w:r w:rsidRPr="006F11A3">
        <w:t>as</w:t>
      </w:r>
      <w:r w:rsidR="00EF1385">
        <w:t xml:space="preserve"> </w:t>
      </w:r>
      <w:r w:rsidRPr="006F11A3">
        <w:t>coaching</w:t>
      </w:r>
      <w:r w:rsidR="00EF1385">
        <w:t xml:space="preserve"> </w:t>
      </w:r>
      <w:r w:rsidRPr="006F11A3">
        <w:t>and</w:t>
      </w:r>
      <w:r w:rsidR="00EF1385">
        <w:t xml:space="preserve"> </w:t>
      </w:r>
      <w:r w:rsidRPr="006F11A3">
        <w:t>mentoring.</w:t>
      </w:r>
    </w:p>
    <w:p w14:paraId="6C63C77E" w14:textId="77777777" w:rsidR="006F11A3" w:rsidRDefault="006F11A3" w:rsidP="003822CC"/>
    <w:p w14:paraId="3DAEEE5C" w14:textId="194CA20B" w:rsidR="00C304B6" w:rsidRPr="00DB6F16" w:rsidRDefault="00C304B6" w:rsidP="00041214">
      <w:pPr>
        <w:pStyle w:val="Heading4"/>
      </w:pPr>
      <w:bookmarkStart w:id="13" w:name="_Toc122535629"/>
      <w:r w:rsidRPr="00DB6F16">
        <w:t>Qualifications</w:t>
      </w:r>
      <w:bookmarkEnd w:id="13"/>
    </w:p>
    <w:p w14:paraId="7750D61A" w14:textId="0DD85ED6" w:rsidR="00F02F30" w:rsidRPr="00F02F30" w:rsidRDefault="00803F95" w:rsidP="00F02F30">
      <w:r>
        <w:t>Explicit</w:t>
      </w:r>
      <w:r w:rsidR="00EF1385">
        <w:t xml:space="preserve"> </w:t>
      </w:r>
      <w:r w:rsidR="00477AB9">
        <w:t>i</w:t>
      </w:r>
      <w:r w:rsidR="00182076">
        <w:t>nclusion</w:t>
      </w:r>
      <w:r w:rsidR="00EF1385">
        <w:t xml:space="preserve"> </w:t>
      </w:r>
      <w:r w:rsidR="00182076">
        <w:t>in</w:t>
      </w:r>
      <w:r w:rsidR="00EF1385">
        <w:t xml:space="preserve"> </w:t>
      </w:r>
      <w:r w:rsidR="00182076">
        <w:t>the</w:t>
      </w:r>
      <w:r w:rsidR="00EF1385">
        <w:t xml:space="preserve"> </w:t>
      </w:r>
      <w:r w:rsidR="00182076">
        <w:t>literature</w:t>
      </w:r>
      <w:r w:rsidR="00EF1385">
        <w:t xml:space="preserve"> </w:t>
      </w:r>
      <w:r w:rsidR="00477AB9">
        <w:t>of</w:t>
      </w:r>
      <w:r w:rsidR="00EF1385">
        <w:t xml:space="preserve"> </w:t>
      </w:r>
      <w:r w:rsidR="00477AB9">
        <w:t>the</w:t>
      </w:r>
      <w:r w:rsidR="00EF1385">
        <w:t xml:space="preserve"> </w:t>
      </w:r>
      <w:r w:rsidR="00477AB9">
        <w:t>role</w:t>
      </w:r>
      <w:r w:rsidR="00EF1385">
        <w:t xml:space="preserve"> </w:t>
      </w:r>
      <w:r w:rsidR="00DE3791">
        <w:t>of</w:t>
      </w:r>
      <w:r w:rsidR="00EF1385">
        <w:t xml:space="preserve"> </w:t>
      </w:r>
      <w:r w:rsidR="00DE3791">
        <w:t>professional</w:t>
      </w:r>
      <w:r w:rsidR="00EF1385">
        <w:t xml:space="preserve"> </w:t>
      </w:r>
      <w:r w:rsidR="00DE3791">
        <w:t>bodies</w:t>
      </w:r>
      <w:r w:rsidR="00EF1385">
        <w:t xml:space="preserve"> </w:t>
      </w:r>
      <w:r w:rsidR="00477AB9">
        <w:t>is</w:t>
      </w:r>
      <w:r w:rsidR="00EF1385">
        <w:t xml:space="preserve"> </w:t>
      </w:r>
      <w:r w:rsidR="00477AB9">
        <w:t>most</w:t>
      </w:r>
      <w:r w:rsidR="00EF1385">
        <w:t xml:space="preserve"> </w:t>
      </w:r>
      <w:r w:rsidR="00477AB9">
        <w:t>evident</w:t>
      </w:r>
      <w:r w:rsidR="00EF1385">
        <w:t xml:space="preserve"> </w:t>
      </w:r>
      <w:r w:rsidR="00477AB9">
        <w:t>when</w:t>
      </w:r>
      <w:r w:rsidR="00EF1385">
        <w:t xml:space="preserve"> </w:t>
      </w:r>
      <w:r w:rsidR="00477AB9">
        <w:t>they</w:t>
      </w:r>
      <w:r w:rsidR="00EF1385">
        <w:t xml:space="preserve"> </w:t>
      </w:r>
      <w:r w:rsidR="00477AB9">
        <w:t>have</w:t>
      </w:r>
      <w:r w:rsidR="00EF1385">
        <w:t xml:space="preserve"> </w:t>
      </w:r>
      <w:r w:rsidR="00477AB9">
        <w:t>a</w:t>
      </w:r>
      <w:r w:rsidR="00EF1385">
        <w:t xml:space="preserve"> </w:t>
      </w:r>
      <w:r w:rsidR="00477AB9">
        <w:t>regulatory</w:t>
      </w:r>
      <w:r w:rsidR="00EF1385">
        <w:t xml:space="preserve"> </w:t>
      </w:r>
      <w:r w:rsidR="00477AB9">
        <w:t>role,</w:t>
      </w:r>
      <w:r w:rsidR="00EF1385">
        <w:t xml:space="preserve"> </w:t>
      </w:r>
      <w:r w:rsidR="00477AB9">
        <w:t>particularly</w:t>
      </w:r>
      <w:r w:rsidR="00EF1385">
        <w:t xml:space="preserve"> </w:t>
      </w:r>
      <w:r w:rsidR="00477AB9">
        <w:t>in</w:t>
      </w:r>
      <w:r w:rsidR="00EF1385">
        <w:t xml:space="preserve"> </w:t>
      </w:r>
      <w:r w:rsidR="00477AB9">
        <w:t>recognising</w:t>
      </w:r>
      <w:r w:rsidR="00EF1385">
        <w:t xml:space="preserve"> </w:t>
      </w:r>
      <w:r w:rsidR="00477AB9">
        <w:t>and</w:t>
      </w:r>
      <w:r w:rsidR="00EF1385">
        <w:t xml:space="preserve"> </w:t>
      </w:r>
      <w:r w:rsidR="00477AB9">
        <w:t>accrediting</w:t>
      </w:r>
      <w:r w:rsidR="00EF1385">
        <w:t xml:space="preserve"> </w:t>
      </w:r>
      <w:r w:rsidR="00477AB9">
        <w:t>overseas</w:t>
      </w:r>
      <w:r w:rsidR="00EF1385">
        <w:t xml:space="preserve"> </w:t>
      </w:r>
      <w:r w:rsidR="00477AB9">
        <w:t>qualifications</w:t>
      </w:r>
      <w:r w:rsidR="00EF1385">
        <w:t xml:space="preserve"> </w:t>
      </w:r>
      <w:r w:rsidR="00BF6E82">
        <w:t>as</w:t>
      </w:r>
      <w:r w:rsidR="00EF1385">
        <w:t xml:space="preserve"> </w:t>
      </w:r>
      <w:r w:rsidR="00BF6E82">
        <w:t>a</w:t>
      </w:r>
      <w:r w:rsidR="00EF1385">
        <w:t xml:space="preserve"> </w:t>
      </w:r>
      <w:r w:rsidR="00BF6E82">
        <w:t>requirement</w:t>
      </w:r>
      <w:r w:rsidR="00EF1385">
        <w:t xml:space="preserve"> </w:t>
      </w:r>
      <w:r w:rsidR="00BF6E82">
        <w:t>to</w:t>
      </w:r>
      <w:r w:rsidR="00EF1385">
        <w:t xml:space="preserve"> </w:t>
      </w:r>
      <w:r w:rsidR="00BF6E82">
        <w:t>practice.</w:t>
      </w:r>
      <w:r w:rsidR="00EF1385">
        <w:t xml:space="preserve"> </w:t>
      </w:r>
      <w:r w:rsidR="00621319">
        <w:t>Sommer</w:t>
      </w:r>
      <w:r w:rsidR="00EF1385">
        <w:t xml:space="preserve"> </w:t>
      </w:r>
      <w:r w:rsidR="00621319" w:rsidRPr="00FA38AF">
        <w:fldChar w:fldCharType="begin"/>
      </w:r>
      <w:r w:rsidR="008C7CDD">
        <w:instrText xml:space="preserve"> ADDIN EN.CITE &lt;EndNote&gt;&lt;Cite ExcludeAuth="1"&gt;&lt;Author&gt;Sommer&lt;/Author&gt;&lt;Year&gt;2021&lt;/Year&gt;&lt;IDText&gt;Recognition of foreign qualifications in Germany: Selectivity and power in re‐making professionals&lt;/IDText&gt;&lt;DisplayText&gt;(2021)&lt;/DisplayText&gt;&lt;record&gt;&lt;dates&gt;&lt;pub-dates&gt;&lt;date&gt;2021-02-24&lt;/date&gt;&lt;/pub-dates&gt;&lt;year&gt;2021&lt;/year&gt;&lt;/dates&gt;&lt;isbn&gt;0020-7985&lt;/isbn&gt;&lt;titles&gt;&lt;title&gt;Recognition of foreign qualifications in Germany: Selectivity and power in re‐making professionals&lt;/title&gt;&lt;secondary-title&gt;International Migration&lt;/secondary-title&gt;&lt;/titles&gt;&lt;pages&gt;26-41&lt;/pages&gt;&lt;access-date&gt;2021-03-19T10:54:58&lt;/access-date&gt;&lt;contributors&gt;&lt;authors&gt;&lt;author&gt;Sommer, Ilka&lt;/author&gt;&lt;/authors&gt;&lt;/contributors&gt;&lt;added-date format="utc"&gt;1626167366&lt;/added-date&gt;&lt;ref-type name="Journal Article"&gt;17&lt;/ref-type&gt;&lt;rec-number&gt;1595&lt;/rec-number&gt;&lt;publisher&gt;Wiley&lt;/publisher&gt;&lt;last-updated-date format="utc"&gt;1670941029&lt;/last-updated-date&gt;&lt;electronic-resource-num&gt;10.1111/imig.12831&lt;/electronic-resource-num&gt;&lt;volume&gt;59&lt;/volume&gt;&lt;/record&gt;&lt;/Cite&gt;&lt;/EndNote&gt;</w:instrText>
      </w:r>
      <w:r w:rsidR="00621319" w:rsidRPr="00FA38AF">
        <w:fldChar w:fldCharType="separate"/>
      </w:r>
      <w:r w:rsidR="00621319">
        <w:rPr>
          <w:noProof/>
        </w:rPr>
        <w:t>(2021)</w:t>
      </w:r>
      <w:r w:rsidR="00621319" w:rsidRPr="00FA38AF">
        <w:fldChar w:fldCharType="end"/>
      </w:r>
      <w:r w:rsidR="00EF1385">
        <w:t xml:space="preserve"> </w:t>
      </w:r>
      <w:r w:rsidR="00621319">
        <w:t>argues</w:t>
      </w:r>
      <w:r w:rsidR="00EF1385">
        <w:t xml:space="preserve"> </w:t>
      </w:r>
      <w:r w:rsidR="00621319">
        <w:t>that</w:t>
      </w:r>
      <w:r w:rsidR="00EF1385">
        <w:t xml:space="preserve"> </w:t>
      </w:r>
      <w:r w:rsidR="00621319">
        <w:t>n</w:t>
      </w:r>
      <w:r w:rsidR="00621319" w:rsidRPr="00FA38AF">
        <w:t>ot</w:t>
      </w:r>
      <w:r w:rsidR="00EF1385">
        <w:t xml:space="preserve"> </w:t>
      </w:r>
      <w:r w:rsidR="00621319" w:rsidRPr="00FA38AF">
        <w:t>recognizing</w:t>
      </w:r>
      <w:r w:rsidR="00EF1385">
        <w:t xml:space="preserve"> </w:t>
      </w:r>
      <w:r w:rsidR="00621319" w:rsidRPr="00FA38AF">
        <w:t>foreign</w:t>
      </w:r>
      <w:r w:rsidR="00EF1385">
        <w:t xml:space="preserve"> </w:t>
      </w:r>
      <w:r w:rsidR="00621319" w:rsidRPr="00FA38AF">
        <w:t>qualifications</w:t>
      </w:r>
      <w:r w:rsidR="00EF1385">
        <w:t xml:space="preserve"> </w:t>
      </w:r>
      <w:r w:rsidR="00621319">
        <w:t>is</w:t>
      </w:r>
      <w:r w:rsidR="00EF1385">
        <w:t xml:space="preserve"> </w:t>
      </w:r>
      <w:r w:rsidR="00621319" w:rsidRPr="00FA38AF">
        <w:t>a</w:t>
      </w:r>
      <w:r w:rsidR="00EF1385">
        <w:t xml:space="preserve"> </w:t>
      </w:r>
      <w:r w:rsidR="00621319" w:rsidRPr="00FA38AF">
        <w:t>political</w:t>
      </w:r>
      <w:r w:rsidR="00EF1385">
        <w:t xml:space="preserve"> </w:t>
      </w:r>
      <w:r w:rsidR="00621319" w:rsidRPr="00FA38AF">
        <w:t>decision</w:t>
      </w:r>
      <w:r w:rsidR="0062062B">
        <w:t>.</w:t>
      </w:r>
      <w:r w:rsidR="00EF1385">
        <w:t xml:space="preserve"> </w:t>
      </w:r>
      <w:r w:rsidR="007E343E">
        <w:t>The</w:t>
      </w:r>
      <w:r w:rsidR="00EF1385">
        <w:t xml:space="preserve"> </w:t>
      </w:r>
      <w:r w:rsidR="007E343E">
        <w:t>systems</w:t>
      </w:r>
      <w:r w:rsidR="00EF1385">
        <w:t xml:space="preserve"> </w:t>
      </w:r>
      <w:r w:rsidR="007E343E">
        <w:t>in</w:t>
      </w:r>
      <w:r w:rsidR="00EF1385">
        <w:t xml:space="preserve"> </w:t>
      </w:r>
      <w:r w:rsidR="00621319" w:rsidRPr="00FA38AF">
        <w:t>Germany</w:t>
      </w:r>
      <w:r w:rsidR="00EF1385">
        <w:t xml:space="preserve"> </w:t>
      </w:r>
      <w:r w:rsidR="007E343E">
        <w:t>are</w:t>
      </w:r>
      <w:r w:rsidR="00EF1385">
        <w:t xml:space="preserve"> </w:t>
      </w:r>
      <w:r w:rsidR="008759D9">
        <w:t>driven</w:t>
      </w:r>
      <w:r w:rsidR="00EF1385">
        <w:t xml:space="preserve"> </w:t>
      </w:r>
      <w:r w:rsidR="008759D9">
        <w:t>by</w:t>
      </w:r>
      <w:r w:rsidR="00EF1385">
        <w:t xml:space="preserve"> </w:t>
      </w:r>
      <w:r w:rsidR="00621319" w:rsidRPr="00FA38AF">
        <w:t>liberal</w:t>
      </w:r>
      <w:r w:rsidR="00EF1385">
        <w:t xml:space="preserve"> </w:t>
      </w:r>
      <w:r w:rsidR="00621319" w:rsidRPr="00FA38AF">
        <w:t>forces</w:t>
      </w:r>
      <w:r w:rsidR="00EF1385">
        <w:t xml:space="preserve"> </w:t>
      </w:r>
      <w:r w:rsidR="008759D9">
        <w:t>requiring</w:t>
      </w:r>
      <w:r w:rsidR="00EF1385">
        <w:t xml:space="preserve"> </w:t>
      </w:r>
      <w:r w:rsidR="008759D9">
        <w:t>simple</w:t>
      </w:r>
      <w:r w:rsidR="00EF1385">
        <w:t xml:space="preserve"> </w:t>
      </w:r>
      <w:r w:rsidR="008759D9">
        <w:t>and</w:t>
      </w:r>
      <w:r w:rsidR="00EF1385">
        <w:t xml:space="preserve"> </w:t>
      </w:r>
      <w:r w:rsidR="008759D9">
        <w:t>speedy</w:t>
      </w:r>
      <w:r w:rsidR="00EF1385">
        <w:t xml:space="preserve"> </w:t>
      </w:r>
      <w:r w:rsidR="008759D9">
        <w:t>processes</w:t>
      </w:r>
      <w:r w:rsidR="001A7CE6">
        <w:t>,</w:t>
      </w:r>
      <w:r w:rsidR="00EF1385">
        <w:t xml:space="preserve"> </w:t>
      </w:r>
      <w:r w:rsidR="00AF0E60">
        <w:t>particularly</w:t>
      </w:r>
      <w:r w:rsidR="00EF1385">
        <w:t xml:space="preserve"> </w:t>
      </w:r>
      <w:r w:rsidR="00AF0E60">
        <w:t>in</w:t>
      </w:r>
      <w:r w:rsidR="00EF1385">
        <w:t xml:space="preserve"> </w:t>
      </w:r>
      <w:r w:rsidR="00AF0E60">
        <w:t>areas</w:t>
      </w:r>
      <w:r w:rsidR="00EF1385">
        <w:t xml:space="preserve"> </w:t>
      </w:r>
      <w:r w:rsidR="00AF0E60">
        <w:t>of</w:t>
      </w:r>
      <w:r w:rsidR="00EF1385">
        <w:t xml:space="preserve"> </w:t>
      </w:r>
      <w:r w:rsidR="00AF0E60">
        <w:t>labour</w:t>
      </w:r>
      <w:r w:rsidR="00EF1385">
        <w:t xml:space="preserve"> </w:t>
      </w:r>
      <w:r w:rsidR="00AF0E60">
        <w:t>shortage</w:t>
      </w:r>
      <w:r w:rsidR="005B7355">
        <w:t>s</w:t>
      </w:r>
      <w:r w:rsidR="00AF0E60">
        <w:t>,</w:t>
      </w:r>
      <w:r w:rsidR="00EF1385">
        <w:t xml:space="preserve"> </w:t>
      </w:r>
      <w:r w:rsidR="00AF0E60">
        <w:t>and</w:t>
      </w:r>
      <w:r w:rsidR="00EF1385">
        <w:t xml:space="preserve"> </w:t>
      </w:r>
      <w:r w:rsidR="001A7CE6">
        <w:t>the</w:t>
      </w:r>
      <w:r w:rsidR="00EF1385">
        <w:t xml:space="preserve"> </w:t>
      </w:r>
      <w:r w:rsidR="001A7CE6">
        <w:t>portability</w:t>
      </w:r>
      <w:r w:rsidR="00EF1385">
        <w:t xml:space="preserve"> </w:t>
      </w:r>
      <w:r w:rsidR="00AF0E60">
        <w:t>of</w:t>
      </w:r>
      <w:r w:rsidR="00EF1385">
        <w:t xml:space="preserve"> </w:t>
      </w:r>
      <w:r w:rsidR="00AF0E60">
        <w:t>qualifications</w:t>
      </w:r>
      <w:r w:rsidR="00EF1385">
        <w:t xml:space="preserve"> </w:t>
      </w:r>
      <w:r w:rsidR="00AF0E60">
        <w:t>across</w:t>
      </w:r>
      <w:r w:rsidR="00EF1385">
        <w:t xml:space="preserve"> </w:t>
      </w:r>
      <w:r w:rsidR="00AF0E60">
        <w:t>the</w:t>
      </w:r>
      <w:r w:rsidR="00EF1385">
        <w:t xml:space="preserve"> </w:t>
      </w:r>
      <w:r w:rsidR="00AF0E60">
        <w:t>EU</w:t>
      </w:r>
      <w:r w:rsidR="005B7355">
        <w:t>.</w:t>
      </w:r>
      <w:r w:rsidR="00EF1385">
        <w:t xml:space="preserve"> </w:t>
      </w:r>
      <w:r w:rsidR="005B7355">
        <w:t>This</w:t>
      </w:r>
      <w:r w:rsidR="00EF1385">
        <w:t xml:space="preserve"> </w:t>
      </w:r>
      <w:r w:rsidR="005B7355">
        <w:t>arbitrary</w:t>
      </w:r>
      <w:r w:rsidR="00EF1385">
        <w:t xml:space="preserve"> </w:t>
      </w:r>
      <w:r w:rsidR="005B7355">
        <w:t>and</w:t>
      </w:r>
      <w:r w:rsidR="00EF1385">
        <w:t xml:space="preserve"> </w:t>
      </w:r>
      <w:r w:rsidR="005B7355">
        <w:t>othering</w:t>
      </w:r>
      <w:r w:rsidR="00EF1385">
        <w:t xml:space="preserve"> </w:t>
      </w:r>
      <w:r w:rsidR="00805CC8">
        <w:t>of</w:t>
      </w:r>
      <w:r w:rsidR="00EF1385">
        <w:t xml:space="preserve"> </w:t>
      </w:r>
      <w:r w:rsidR="00805CC8">
        <w:t>the</w:t>
      </w:r>
      <w:r w:rsidR="00EF1385">
        <w:t xml:space="preserve"> </w:t>
      </w:r>
      <w:r w:rsidR="00805CC8">
        <w:t>skills</w:t>
      </w:r>
      <w:r w:rsidR="00EF1385">
        <w:t xml:space="preserve"> </w:t>
      </w:r>
      <w:r w:rsidR="00805CC8">
        <w:t>of</w:t>
      </w:r>
      <w:r w:rsidR="00EF1385">
        <w:t xml:space="preserve"> </w:t>
      </w:r>
      <w:r w:rsidR="00805CC8">
        <w:t>refugees</w:t>
      </w:r>
      <w:r w:rsidR="00EF1385">
        <w:t xml:space="preserve"> </w:t>
      </w:r>
      <w:r w:rsidR="00805CC8">
        <w:t>from</w:t>
      </w:r>
      <w:r w:rsidR="00EF1385">
        <w:t xml:space="preserve"> </w:t>
      </w:r>
      <w:r w:rsidR="00805CC8">
        <w:t>some</w:t>
      </w:r>
      <w:r w:rsidR="00EF1385">
        <w:t xml:space="preserve"> </w:t>
      </w:r>
      <w:r w:rsidR="00805CC8">
        <w:t>countries</w:t>
      </w:r>
      <w:r w:rsidR="00EF1385">
        <w:t xml:space="preserve"> </w:t>
      </w:r>
      <w:r w:rsidR="00805CC8">
        <w:t>and</w:t>
      </w:r>
      <w:r w:rsidR="00EF1385">
        <w:t xml:space="preserve"> </w:t>
      </w:r>
      <w:r w:rsidR="00805CC8">
        <w:t>professions</w:t>
      </w:r>
      <w:r w:rsidR="00EF1385">
        <w:t xml:space="preserve"> </w:t>
      </w:r>
      <w:r w:rsidR="00414A2C">
        <w:t>is</w:t>
      </w:r>
      <w:r w:rsidR="00EF1385">
        <w:t xml:space="preserve"> </w:t>
      </w:r>
      <w:r w:rsidR="00414A2C">
        <w:t>deeply</w:t>
      </w:r>
      <w:r w:rsidR="00EF1385">
        <w:t xml:space="preserve"> </w:t>
      </w:r>
      <w:r w:rsidR="00414A2C">
        <w:t>problematic.</w:t>
      </w:r>
      <w:r w:rsidR="00EF1385">
        <w:t xml:space="preserve"> </w:t>
      </w:r>
      <w:r w:rsidR="00414A2C">
        <w:t>Similarly</w:t>
      </w:r>
      <w:r w:rsidR="00EF1385">
        <w:t xml:space="preserve"> </w:t>
      </w:r>
      <w:r w:rsidR="000013AB">
        <w:t>for</w:t>
      </w:r>
      <w:r w:rsidR="00EF1385">
        <w:t xml:space="preserve"> </w:t>
      </w:r>
      <w:r w:rsidR="000013AB">
        <w:t>Guo</w:t>
      </w:r>
      <w:r w:rsidR="00EF1385">
        <w:t xml:space="preserve"> </w:t>
      </w:r>
      <w:r w:rsidR="000013AB" w:rsidRPr="00007779">
        <w:fldChar w:fldCharType="begin"/>
      </w:r>
      <w:r w:rsidR="00AE0326">
        <w:instrText xml:space="preserve"> ADDIN EN.CITE &lt;EndNote&gt;&lt;Cite ExcludeAuth="1"&gt;&lt;Author&gt;Guo&lt;/Author&gt;&lt;Year&gt;2009&lt;/Year&gt;&lt;IDText&gt;Difference, deficiency, and devaulation: Tracing the roots of non-recognition of foreign credentials for immigrant professionals in Canada&lt;/IDText&gt;&lt;DisplayText&gt;(2009)&lt;/DisplayText&gt;&lt;record&gt;&lt;isbn&gt;1925-993X&lt;/isbn&gt;&lt;titles&gt;&lt;title&gt;Difference, deficiency, and devaulation: Tracing the roots of non-recognition of foreign credentials for immigrant professionals in Canada&lt;/title&gt;&lt;secondary-title&gt;Canadian Journal for the Study of Adult Education&lt;/secondary-title&gt;&lt;/titles&gt;&lt;pages&gt;37-52&lt;/pages&gt;&lt;contributors&gt;&lt;authors&gt;&lt;author&gt;Guo, Shibao&lt;/author&gt;&lt;/authors&gt;&lt;/contributors&gt;&lt;added-date format="utc"&gt;1626167364&lt;/added-date&gt;&lt;ref-type name="Journal Article"&gt;17&lt;/ref-type&gt;&lt;dates&gt;&lt;year&gt;2009&lt;/year&gt;&lt;/dates&gt;&lt;rec-number&gt;1573&lt;/rec-number&gt;&lt;last-updated-date format="utc"&gt;1671031392&lt;/last-updated-date&gt;&lt;volume&gt;22&lt;/volume&gt;&lt;/record&gt;&lt;/Cite&gt;&lt;/EndNote&gt;</w:instrText>
      </w:r>
      <w:r w:rsidR="000013AB" w:rsidRPr="00007779">
        <w:fldChar w:fldCharType="separate"/>
      </w:r>
      <w:r w:rsidR="000013AB">
        <w:rPr>
          <w:noProof/>
        </w:rPr>
        <w:t>(2009)</w:t>
      </w:r>
      <w:r w:rsidR="000013AB" w:rsidRPr="00007779">
        <w:fldChar w:fldCharType="end"/>
      </w:r>
      <w:r w:rsidR="00EF1385">
        <w:t xml:space="preserve"> </w:t>
      </w:r>
      <w:r w:rsidR="000013AB">
        <w:t>in</w:t>
      </w:r>
      <w:r w:rsidR="00EF1385">
        <w:t xml:space="preserve"> </w:t>
      </w:r>
      <w:r w:rsidR="00414A2C">
        <w:t>Canada</w:t>
      </w:r>
      <w:r w:rsidR="000013AB">
        <w:t>,</w:t>
      </w:r>
      <w:r w:rsidR="00EF1385">
        <w:t xml:space="preserve"> </w:t>
      </w:r>
      <w:r w:rsidR="000013AB">
        <w:t>the</w:t>
      </w:r>
      <w:r w:rsidR="00EF1385">
        <w:t xml:space="preserve"> </w:t>
      </w:r>
      <w:r w:rsidR="00414A2C" w:rsidRPr="00007779">
        <w:t>devaluation</w:t>
      </w:r>
      <w:r w:rsidR="00EF1385">
        <w:t xml:space="preserve"> </w:t>
      </w:r>
      <w:r w:rsidR="00414A2C" w:rsidRPr="00007779">
        <w:t>and</w:t>
      </w:r>
      <w:r w:rsidR="00EF1385">
        <w:t xml:space="preserve"> </w:t>
      </w:r>
      <w:r w:rsidR="00414A2C" w:rsidRPr="00007779">
        <w:t>denigration</w:t>
      </w:r>
      <w:r w:rsidR="00EF1385">
        <w:t xml:space="preserve"> </w:t>
      </w:r>
      <w:r w:rsidR="00414A2C" w:rsidRPr="00007779">
        <w:t>of</w:t>
      </w:r>
      <w:r w:rsidR="00EF1385">
        <w:t xml:space="preserve"> </w:t>
      </w:r>
      <w:r w:rsidR="00414A2C" w:rsidRPr="00007779">
        <w:t>previous</w:t>
      </w:r>
      <w:r w:rsidR="00EF1385">
        <w:t xml:space="preserve"> </w:t>
      </w:r>
      <w:r w:rsidR="00414A2C" w:rsidRPr="00007779">
        <w:t>qualifications</w:t>
      </w:r>
      <w:r w:rsidR="00EF1385">
        <w:t xml:space="preserve"> </w:t>
      </w:r>
      <w:r w:rsidR="00414A2C" w:rsidRPr="00007779">
        <w:t>and</w:t>
      </w:r>
      <w:r w:rsidR="00EF1385">
        <w:t xml:space="preserve"> </w:t>
      </w:r>
      <w:r w:rsidR="00414A2C" w:rsidRPr="00007779">
        <w:t>experience</w:t>
      </w:r>
      <w:r w:rsidR="00EF1385">
        <w:t xml:space="preserve"> </w:t>
      </w:r>
      <w:r w:rsidR="000013AB">
        <w:t>through</w:t>
      </w:r>
      <w:r w:rsidR="00EF1385">
        <w:t xml:space="preserve"> </w:t>
      </w:r>
      <w:r w:rsidR="00414A2C" w:rsidRPr="00007779">
        <w:t>lack</w:t>
      </w:r>
      <w:r w:rsidR="00EF1385">
        <w:t xml:space="preserve"> </w:t>
      </w:r>
      <w:r w:rsidR="00414A2C" w:rsidRPr="00007779">
        <w:t>of</w:t>
      </w:r>
      <w:r w:rsidR="00EF1385">
        <w:t xml:space="preserve"> </w:t>
      </w:r>
      <w:r w:rsidR="00414A2C" w:rsidRPr="00007779">
        <w:t>recognition</w:t>
      </w:r>
      <w:r w:rsidR="00EF1385">
        <w:t xml:space="preserve"> </w:t>
      </w:r>
      <w:r w:rsidR="00414A2C" w:rsidRPr="00007779">
        <w:t>of</w:t>
      </w:r>
      <w:r w:rsidR="00EF1385">
        <w:t xml:space="preserve"> </w:t>
      </w:r>
      <w:r w:rsidR="00414A2C" w:rsidRPr="00007779">
        <w:t>credentials</w:t>
      </w:r>
      <w:r w:rsidR="00EF1385">
        <w:t xml:space="preserve"> </w:t>
      </w:r>
      <w:r w:rsidR="00414A2C" w:rsidRPr="00007779">
        <w:t>is</w:t>
      </w:r>
      <w:r w:rsidR="00EF1385">
        <w:t xml:space="preserve"> </w:t>
      </w:r>
      <w:r w:rsidR="00414A2C" w:rsidRPr="00007779">
        <w:t>a</w:t>
      </w:r>
      <w:r w:rsidR="00EF1385">
        <w:t xml:space="preserve"> </w:t>
      </w:r>
      <w:r w:rsidR="00414A2C" w:rsidRPr="00007779">
        <w:t>political</w:t>
      </w:r>
      <w:r w:rsidR="00EF1385">
        <w:t xml:space="preserve"> </w:t>
      </w:r>
      <w:r w:rsidR="00414A2C" w:rsidRPr="00007779">
        <w:t>choice</w:t>
      </w:r>
      <w:r w:rsidR="00EF1385">
        <w:t xml:space="preserve"> </w:t>
      </w:r>
      <w:r w:rsidR="00414A2C" w:rsidRPr="00007779">
        <w:t>underpinned</w:t>
      </w:r>
      <w:r w:rsidR="00EF1385">
        <w:t xml:space="preserve"> </w:t>
      </w:r>
      <w:r w:rsidR="00414A2C" w:rsidRPr="00007779">
        <w:t>by</w:t>
      </w:r>
      <w:r w:rsidR="00EF1385">
        <w:t xml:space="preserve"> </w:t>
      </w:r>
      <w:r w:rsidR="00414A2C" w:rsidRPr="00007779">
        <w:t>the</w:t>
      </w:r>
      <w:r w:rsidR="00EF1385">
        <w:t xml:space="preserve"> </w:t>
      </w:r>
      <w:r w:rsidR="00414A2C" w:rsidRPr="00007779">
        <w:t>notion</w:t>
      </w:r>
      <w:r w:rsidR="00EF1385">
        <w:t xml:space="preserve"> </w:t>
      </w:r>
      <w:r w:rsidR="00414A2C" w:rsidRPr="00007779">
        <w:t>of</w:t>
      </w:r>
      <w:r w:rsidR="00EF1385">
        <w:t xml:space="preserve"> </w:t>
      </w:r>
      <w:r w:rsidR="00414A2C" w:rsidRPr="00007779">
        <w:t>deficiency</w:t>
      </w:r>
      <w:r w:rsidR="00EF1385">
        <w:t xml:space="preserve"> </w:t>
      </w:r>
      <w:r w:rsidR="00414A2C" w:rsidRPr="00007779">
        <w:t>and</w:t>
      </w:r>
      <w:r w:rsidR="00EF1385">
        <w:t xml:space="preserve"> </w:t>
      </w:r>
      <w:r w:rsidR="00414A2C" w:rsidRPr="00007779">
        <w:t>inferiority</w:t>
      </w:r>
      <w:r w:rsidR="00EF1385">
        <w:t xml:space="preserve"> </w:t>
      </w:r>
      <w:r w:rsidR="00414A2C" w:rsidRPr="00007779">
        <w:t>of</w:t>
      </w:r>
      <w:r w:rsidR="00EF1385">
        <w:t xml:space="preserve"> </w:t>
      </w:r>
      <w:r w:rsidR="00414A2C" w:rsidRPr="00007779">
        <w:t>qualifications</w:t>
      </w:r>
      <w:r w:rsidR="00EF1385">
        <w:t xml:space="preserve"> </w:t>
      </w:r>
      <w:r w:rsidR="00414A2C" w:rsidRPr="00007779">
        <w:t>from</w:t>
      </w:r>
      <w:r w:rsidR="00EF1385">
        <w:t xml:space="preserve"> </w:t>
      </w:r>
      <w:r w:rsidR="00414A2C" w:rsidRPr="00007779">
        <w:t>Third</w:t>
      </w:r>
      <w:r w:rsidR="00EF1385">
        <w:t xml:space="preserve"> </w:t>
      </w:r>
      <w:r w:rsidR="00414A2C" w:rsidRPr="00007779">
        <w:t>World</w:t>
      </w:r>
      <w:r w:rsidR="00EF1385">
        <w:t xml:space="preserve"> </w:t>
      </w:r>
      <w:r w:rsidR="00414A2C" w:rsidRPr="00007779">
        <w:t>countries</w:t>
      </w:r>
      <w:r w:rsidR="000013AB">
        <w:t>.</w:t>
      </w:r>
      <w:r w:rsidR="00EF1385">
        <w:t xml:space="preserve"> </w:t>
      </w:r>
      <w:r w:rsidR="000A2290">
        <w:t>Even</w:t>
      </w:r>
      <w:r w:rsidR="00EF1385">
        <w:t xml:space="preserve"> </w:t>
      </w:r>
      <w:r w:rsidR="000A2290">
        <w:t>if</w:t>
      </w:r>
      <w:r w:rsidR="00EF1385">
        <w:t xml:space="preserve"> </w:t>
      </w:r>
      <w:r w:rsidR="000A2290">
        <w:t>not</w:t>
      </w:r>
      <w:r w:rsidR="00EF1385">
        <w:t xml:space="preserve"> </w:t>
      </w:r>
      <w:r w:rsidR="000A2290">
        <w:t>designed</w:t>
      </w:r>
      <w:r w:rsidR="00EF1385">
        <w:t xml:space="preserve"> </w:t>
      </w:r>
      <w:r w:rsidR="000A2290">
        <w:t>to</w:t>
      </w:r>
      <w:r w:rsidR="00EF1385">
        <w:t xml:space="preserve"> </w:t>
      </w:r>
      <w:r w:rsidR="00F936EC">
        <w:t>be</w:t>
      </w:r>
      <w:r w:rsidR="00EF1385">
        <w:t xml:space="preserve"> </w:t>
      </w:r>
      <w:r w:rsidR="00F936EC">
        <w:t>exclusionary,</w:t>
      </w:r>
      <w:r w:rsidR="00EF1385">
        <w:t xml:space="preserve"> </w:t>
      </w:r>
      <w:r w:rsidR="00F936EC">
        <w:t>assessment</w:t>
      </w:r>
      <w:r w:rsidR="00EF1385">
        <w:t xml:space="preserve"> </w:t>
      </w:r>
      <w:r w:rsidR="00DC74A8" w:rsidRPr="006A1151">
        <w:t>process</w:t>
      </w:r>
      <w:r w:rsidR="00F936EC">
        <w:t>es</w:t>
      </w:r>
      <w:r w:rsidR="00EF1385">
        <w:t xml:space="preserve"> </w:t>
      </w:r>
      <w:r w:rsidR="00B719FA">
        <w:t>for</w:t>
      </w:r>
      <w:r w:rsidR="00EF1385">
        <w:t xml:space="preserve"> </w:t>
      </w:r>
      <w:r w:rsidR="00B719FA">
        <w:t>Australian</w:t>
      </w:r>
      <w:r w:rsidR="00EF1385">
        <w:t xml:space="preserve"> </w:t>
      </w:r>
      <w:r w:rsidR="00B719FA">
        <w:t>social</w:t>
      </w:r>
      <w:r w:rsidR="00EF1385">
        <w:t xml:space="preserve"> </w:t>
      </w:r>
      <w:r w:rsidR="00B719FA">
        <w:t>workers</w:t>
      </w:r>
      <w:r w:rsidR="00EF1385">
        <w:t xml:space="preserve"> </w:t>
      </w:r>
      <w:r w:rsidR="00B719FA">
        <w:t>are</w:t>
      </w:r>
      <w:r w:rsidR="00EF1385">
        <w:t xml:space="preserve"> </w:t>
      </w:r>
      <w:r w:rsidR="00F936EC">
        <w:t>based</w:t>
      </w:r>
      <w:r w:rsidR="00EF1385">
        <w:t xml:space="preserve"> </w:t>
      </w:r>
      <w:r w:rsidR="00DC74A8" w:rsidRPr="006A1151">
        <w:t>on</w:t>
      </w:r>
      <w:r w:rsidR="00EF1385">
        <w:t xml:space="preserve"> </w:t>
      </w:r>
      <w:r w:rsidR="00DC74A8" w:rsidRPr="006A1151">
        <w:t>an</w:t>
      </w:r>
      <w:r w:rsidR="00EF1385">
        <w:t xml:space="preserve"> </w:t>
      </w:r>
      <w:r w:rsidR="00DC74A8" w:rsidRPr="006A1151">
        <w:t>understanding</w:t>
      </w:r>
      <w:r w:rsidR="00EF1385">
        <w:t xml:space="preserve"> </w:t>
      </w:r>
      <w:r w:rsidR="00DC74A8" w:rsidRPr="006A1151">
        <w:t>of</w:t>
      </w:r>
      <w:r w:rsidR="00EF1385">
        <w:t xml:space="preserve"> </w:t>
      </w:r>
      <w:r w:rsidR="00DC74A8" w:rsidRPr="006A1151">
        <w:t>social</w:t>
      </w:r>
      <w:r w:rsidR="00EF1385">
        <w:t xml:space="preserve"> </w:t>
      </w:r>
      <w:r w:rsidR="00DC74A8" w:rsidRPr="006A1151">
        <w:t>work</w:t>
      </w:r>
      <w:r w:rsidR="00EF1385">
        <w:t xml:space="preserve"> </w:t>
      </w:r>
      <w:r w:rsidR="00DC74A8" w:rsidRPr="006A1151">
        <w:t>that</w:t>
      </w:r>
      <w:r w:rsidR="00EF1385">
        <w:t xml:space="preserve"> </w:t>
      </w:r>
      <w:r w:rsidR="00DC74A8" w:rsidRPr="006A1151">
        <w:t>risk</w:t>
      </w:r>
      <w:r w:rsidR="00425147">
        <w:t>s</w:t>
      </w:r>
      <w:r w:rsidR="00EF1385">
        <w:t xml:space="preserve"> </w:t>
      </w:r>
      <w:r w:rsidR="00DC74A8" w:rsidRPr="006A1151">
        <w:t>excluding</w:t>
      </w:r>
      <w:r w:rsidR="00EF1385">
        <w:t xml:space="preserve"> </w:t>
      </w:r>
      <w:r w:rsidR="00DC74A8" w:rsidRPr="006A1151">
        <w:t>migrant</w:t>
      </w:r>
      <w:r w:rsidR="00EF1385">
        <w:t xml:space="preserve"> </w:t>
      </w:r>
      <w:r w:rsidR="00DC74A8" w:rsidRPr="006A1151">
        <w:t>social</w:t>
      </w:r>
      <w:r w:rsidR="00EF1385">
        <w:t xml:space="preserve">  </w:t>
      </w:r>
      <w:r w:rsidR="00DC74A8" w:rsidRPr="006A1151">
        <w:t>workers</w:t>
      </w:r>
      <w:r w:rsidR="00EF1385">
        <w:t xml:space="preserve"> </w:t>
      </w:r>
      <w:r w:rsidR="00DC74A8" w:rsidRPr="006A1151">
        <w:t>who</w:t>
      </w:r>
      <w:r w:rsidR="00EF1385">
        <w:t xml:space="preserve"> </w:t>
      </w:r>
      <w:r w:rsidR="00A81174">
        <w:t>have</w:t>
      </w:r>
      <w:r w:rsidR="00EF1385">
        <w:t xml:space="preserve"> </w:t>
      </w:r>
      <w:r w:rsidR="00A81174">
        <w:t>different</w:t>
      </w:r>
      <w:r w:rsidR="00EF1385">
        <w:t xml:space="preserve"> </w:t>
      </w:r>
      <w:r w:rsidR="00DC74A8" w:rsidRPr="006A1151">
        <w:t>model</w:t>
      </w:r>
      <w:r w:rsidR="00A81174">
        <w:t>s</w:t>
      </w:r>
      <w:r w:rsidR="00EF1385">
        <w:t xml:space="preserve"> </w:t>
      </w:r>
      <w:r w:rsidR="00DC74A8" w:rsidRPr="006A1151">
        <w:t>of</w:t>
      </w:r>
      <w:r w:rsidR="00EF1385">
        <w:t xml:space="preserve"> </w:t>
      </w:r>
      <w:r w:rsidR="00DC74A8" w:rsidRPr="006A1151">
        <w:t>practice</w:t>
      </w:r>
      <w:r w:rsidR="00EF1385">
        <w:t xml:space="preserve"> </w:t>
      </w:r>
      <w:r w:rsidR="00425147">
        <w:t>than</w:t>
      </w:r>
      <w:r w:rsidR="00EF1385">
        <w:t xml:space="preserve"> </w:t>
      </w:r>
      <w:r w:rsidR="00425147">
        <w:t>those</w:t>
      </w:r>
      <w:r w:rsidR="00EF1385">
        <w:t xml:space="preserve"> </w:t>
      </w:r>
      <w:r w:rsidR="00425147">
        <w:t>on</w:t>
      </w:r>
      <w:r w:rsidR="00EF1385">
        <w:t xml:space="preserve"> </w:t>
      </w:r>
      <w:r w:rsidR="00425147">
        <w:t>which</w:t>
      </w:r>
      <w:r w:rsidR="00EF1385">
        <w:t xml:space="preserve"> </w:t>
      </w:r>
      <w:r w:rsidR="00DC74A8" w:rsidRPr="006A1151">
        <w:t>the</w:t>
      </w:r>
      <w:r w:rsidR="00EF1385">
        <w:t xml:space="preserve"> </w:t>
      </w:r>
      <w:r w:rsidR="00DC74A8" w:rsidRPr="006A1151">
        <w:t>assessment</w:t>
      </w:r>
      <w:r w:rsidR="00EF1385">
        <w:t xml:space="preserve"> </w:t>
      </w:r>
      <w:r w:rsidR="00DC74A8" w:rsidRPr="006A1151">
        <w:t>process</w:t>
      </w:r>
      <w:r w:rsidR="00EF1385">
        <w:t xml:space="preserve"> </w:t>
      </w:r>
      <w:r w:rsidR="00DC74A8" w:rsidRPr="006A1151">
        <w:t>is</w:t>
      </w:r>
      <w:r w:rsidR="00EF1385">
        <w:t xml:space="preserve"> </w:t>
      </w:r>
      <w:r w:rsidR="00DC74A8" w:rsidRPr="006A1151">
        <w:t>based</w:t>
      </w:r>
      <w:r w:rsidR="00EF1385">
        <w:t xml:space="preserve"> </w:t>
      </w:r>
      <w:r w:rsidR="00905BB7">
        <w:fldChar w:fldCharType="begin"/>
      </w:r>
      <w:r w:rsidR="00905BB7">
        <w:instrText xml:space="preserve"> ADDIN EN.CITE &lt;EndNote&gt;&lt;Cite&gt;&lt;Author&gt;Papadopoulos&lt;/Author&gt;&lt;Year&gt;2016&lt;/Year&gt;&lt;IDText&gt;Migrating Qualifications: The Ethics of Recognition&lt;/IDText&gt;&lt;DisplayText&gt;(Papadopoulos, 2016)&lt;/DisplayText&gt;&lt;record&gt;&lt;urls&gt;&lt;related-urls&gt;&lt;url&gt;https://doi.org/10.1093/bjsw/bcw038&lt;/url&gt;&lt;/related-urls&gt;&lt;/urls&gt;&lt;isbn&gt;0045-3102&lt;/isbn&gt;&lt;titles&gt;&lt;title&gt;Migrating Qualifications: The Ethics of Recognition&lt;/title&gt;&lt;secondary-title&gt;The British Journal of Social Work&lt;/secondary-title&gt;&lt;/titles&gt;&lt;pages&gt;219-237&lt;/pages&gt;&lt;number&gt;1&lt;/number&gt;&lt;access-date&gt;5/14/2021&lt;/access-date&gt;&lt;contributors&gt;&lt;authors&gt;&lt;author&gt;Papadopoulos, Angelika&lt;/author&gt;&lt;/authors&gt;&lt;/contributors&gt;&lt;added-date format="utc"&gt;1620994434&lt;/added-date&gt;&lt;ref-type name="Journal Article"&gt;17&lt;/ref-type&gt;&lt;dates&gt;&lt;year&gt;2016&lt;/year&gt;&lt;/dates&gt;&lt;rec-number&gt;1564&lt;/rec-number&gt;&lt;last-updated-date format="utc"&gt;1626263125&lt;/last-updated-date&gt;&lt;electronic-resource-num&gt;10.1093/bjsw/bcw038&lt;/electronic-resource-num&gt;&lt;volume&gt;47&lt;/volume&gt;&lt;/record&gt;&lt;/Cite&gt;&lt;/EndNote&gt;</w:instrText>
      </w:r>
      <w:r w:rsidR="00905BB7">
        <w:fldChar w:fldCharType="separate"/>
      </w:r>
      <w:r w:rsidR="00905BB7">
        <w:rPr>
          <w:noProof/>
        </w:rPr>
        <w:t>(Papadopoulos,</w:t>
      </w:r>
      <w:r w:rsidR="00EF1385">
        <w:rPr>
          <w:noProof/>
        </w:rPr>
        <w:t xml:space="preserve"> </w:t>
      </w:r>
      <w:r w:rsidR="00905BB7">
        <w:rPr>
          <w:noProof/>
        </w:rPr>
        <w:t>2016)</w:t>
      </w:r>
      <w:r w:rsidR="00905BB7">
        <w:fldChar w:fldCharType="end"/>
      </w:r>
      <w:r w:rsidR="00425147">
        <w:t>.</w:t>
      </w:r>
      <w:r w:rsidR="00EF1385">
        <w:t xml:space="preserve"> </w:t>
      </w:r>
      <w:r w:rsidR="00BE3BE4">
        <w:t>Similar</w:t>
      </w:r>
      <w:r w:rsidR="00EF1385">
        <w:t xml:space="preserve"> </w:t>
      </w:r>
      <w:r w:rsidR="007F73E0">
        <w:t>research</w:t>
      </w:r>
      <w:r w:rsidR="00EF1385">
        <w:t xml:space="preserve"> </w:t>
      </w:r>
      <w:r w:rsidR="007F73E0">
        <w:t>in</w:t>
      </w:r>
      <w:r w:rsidR="00EF1385">
        <w:t xml:space="preserve"> </w:t>
      </w:r>
      <w:r w:rsidR="007F73E0">
        <w:t>Canada</w:t>
      </w:r>
      <w:r w:rsidR="00EF1385">
        <w:t xml:space="preserve"> </w:t>
      </w:r>
      <w:r w:rsidR="007F73E0">
        <w:t>has</w:t>
      </w:r>
      <w:r w:rsidR="00EF1385">
        <w:t xml:space="preserve"> </w:t>
      </w:r>
      <w:r w:rsidR="007F73E0">
        <w:t>shown</w:t>
      </w:r>
      <w:r w:rsidR="00EF1385">
        <w:t xml:space="preserve"> </w:t>
      </w:r>
      <w:r w:rsidR="002D4102">
        <w:t>that</w:t>
      </w:r>
      <w:r w:rsidR="00EF1385">
        <w:t xml:space="preserve"> </w:t>
      </w:r>
      <w:r w:rsidR="006C3783">
        <w:t>engineering</w:t>
      </w:r>
      <w:r w:rsidR="00EF1385">
        <w:t xml:space="preserve"> </w:t>
      </w:r>
      <w:r w:rsidR="00F02F30" w:rsidRPr="00F02F30">
        <w:t>regulatory</w:t>
      </w:r>
      <w:r w:rsidR="00EF1385">
        <w:t xml:space="preserve"> </w:t>
      </w:r>
      <w:r w:rsidR="00F02F30" w:rsidRPr="00F02F30">
        <w:t>bodies</w:t>
      </w:r>
      <w:r w:rsidR="00EF1385">
        <w:t xml:space="preserve"> </w:t>
      </w:r>
      <w:r w:rsidR="00F02F30" w:rsidRPr="00F02F30">
        <w:t>attempt</w:t>
      </w:r>
      <w:r w:rsidR="00EF1385">
        <w:t xml:space="preserve"> </w:t>
      </w:r>
      <w:r w:rsidR="00F02F30" w:rsidRPr="00F02F30">
        <w:t>to</w:t>
      </w:r>
      <w:r w:rsidR="00EF1385">
        <w:t xml:space="preserve"> </w:t>
      </w:r>
      <w:r w:rsidR="00F02F30" w:rsidRPr="00F02F30">
        <w:t>reproduce</w:t>
      </w:r>
      <w:r w:rsidR="00EF1385">
        <w:t xml:space="preserve"> </w:t>
      </w:r>
      <w:r w:rsidR="00F02F30" w:rsidRPr="00F02F30">
        <w:t>the</w:t>
      </w:r>
      <w:r w:rsidR="00EF1385">
        <w:t xml:space="preserve"> </w:t>
      </w:r>
      <w:r w:rsidR="00F02F30" w:rsidRPr="00F02F30">
        <w:t>social</w:t>
      </w:r>
      <w:r w:rsidR="00EF1385">
        <w:t xml:space="preserve"> </w:t>
      </w:r>
      <w:r w:rsidR="00F02F30" w:rsidRPr="00F02F30">
        <w:t>and</w:t>
      </w:r>
      <w:r w:rsidR="00EF1385">
        <w:t xml:space="preserve"> </w:t>
      </w:r>
      <w:r w:rsidR="00F02F30" w:rsidRPr="00F02F30">
        <w:t>cultural</w:t>
      </w:r>
      <w:r w:rsidR="00EF1385">
        <w:t xml:space="preserve"> </w:t>
      </w:r>
      <w:r w:rsidR="00F02F30" w:rsidRPr="00F02F30">
        <w:t>integrity</w:t>
      </w:r>
      <w:r w:rsidR="00EF1385">
        <w:t xml:space="preserve"> </w:t>
      </w:r>
      <w:r w:rsidR="00F02F30" w:rsidRPr="00F02F30">
        <w:t>of</w:t>
      </w:r>
      <w:r w:rsidR="00EF1385">
        <w:t xml:space="preserve"> </w:t>
      </w:r>
      <w:r w:rsidR="00F02F30" w:rsidRPr="00F02F30">
        <w:t>the</w:t>
      </w:r>
      <w:r w:rsidR="00EF1385">
        <w:t xml:space="preserve"> </w:t>
      </w:r>
      <w:r w:rsidR="00F02F30" w:rsidRPr="00F02F30">
        <w:t>professional</w:t>
      </w:r>
      <w:r w:rsidR="00EF1385">
        <w:t xml:space="preserve"> </w:t>
      </w:r>
      <w:r w:rsidR="00F02F30" w:rsidRPr="00F02F30">
        <w:t>by</w:t>
      </w:r>
      <w:r w:rsidR="00EF1385">
        <w:t xml:space="preserve"> </w:t>
      </w:r>
      <w:r w:rsidR="00F02F30" w:rsidRPr="00F02F30">
        <w:t>requiring</w:t>
      </w:r>
      <w:r w:rsidR="00EF1385">
        <w:t xml:space="preserve"> </w:t>
      </w:r>
      <w:r w:rsidR="00F02F30" w:rsidRPr="00F02F30">
        <w:t>applicants</w:t>
      </w:r>
      <w:r w:rsidR="00EF1385">
        <w:t xml:space="preserve"> </w:t>
      </w:r>
      <w:r w:rsidR="00F02F30" w:rsidRPr="00F02F30">
        <w:t>to</w:t>
      </w:r>
      <w:r w:rsidR="00EF1385">
        <w:t xml:space="preserve"> </w:t>
      </w:r>
      <w:r w:rsidR="00F02F30" w:rsidRPr="00F02F30">
        <w:t>internalize</w:t>
      </w:r>
      <w:r w:rsidR="00EF1385">
        <w:t xml:space="preserve"> </w:t>
      </w:r>
      <w:r w:rsidR="00F02F30" w:rsidRPr="00F02F30">
        <w:t>cultural</w:t>
      </w:r>
      <w:r w:rsidR="00EF1385">
        <w:t xml:space="preserve"> </w:t>
      </w:r>
      <w:r w:rsidR="00F02F30" w:rsidRPr="00F02F30">
        <w:t>norms</w:t>
      </w:r>
      <w:r w:rsidR="00EF1385">
        <w:t xml:space="preserve"> </w:t>
      </w:r>
      <w:r w:rsidR="00F02F30" w:rsidRPr="00F02F30">
        <w:t>specific</w:t>
      </w:r>
      <w:r w:rsidR="00EF1385">
        <w:t xml:space="preserve"> </w:t>
      </w:r>
      <w:r w:rsidR="00F02F30" w:rsidRPr="00F02F30">
        <w:t>to</w:t>
      </w:r>
      <w:r w:rsidR="00EF1385">
        <w:t xml:space="preserve"> </w:t>
      </w:r>
      <w:r w:rsidR="00F02F30" w:rsidRPr="00F02F30">
        <w:t>the</w:t>
      </w:r>
      <w:r w:rsidR="00EF1385">
        <w:t xml:space="preserve"> </w:t>
      </w:r>
      <w:r w:rsidR="00F02F30" w:rsidRPr="00F02F30">
        <w:t>profession</w:t>
      </w:r>
      <w:r w:rsidR="00EF1385">
        <w:t xml:space="preserve"> </w:t>
      </w:r>
      <w:r w:rsidR="00F02F30" w:rsidRPr="00F02F30">
        <w:t>as</w:t>
      </w:r>
      <w:r w:rsidR="00EF1385">
        <w:t xml:space="preserve"> </w:t>
      </w:r>
      <w:r w:rsidR="00F02F30" w:rsidRPr="00F02F30">
        <w:t>it</w:t>
      </w:r>
      <w:r w:rsidR="00EF1385">
        <w:t xml:space="preserve"> </w:t>
      </w:r>
      <w:r w:rsidR="00F02F30" w:rsidRPr="00F02F30">
        <w:t>is</w:t>
      </w:r>
      <w:r w:rsidR="00EF1385">
        <w:t xml:space="preserve"> </w:t>
      </w:r>
      <w:r w:rsidR="00F02F30" w:rsidRPr="00F02F30">
        <w:t>practiced</w:t>
      </w:r>
      <w:r w:rsidR="00EF1385">
        <w:t xml:space="preserve"> </w:t>
      </w:r>
      <w:r w:rsidR="00F02F30" w:rsidRPr="00F02F30">
        <w:t>in</w:t>
      </w:r>
      <w:r w:rsidR="00EF1385">
        <w:t xml:space="preserve"> </w:t>
      </w:r>
      <w:r w:rsidR="00F02F30" w:rsidRPr="00F02F30">
        <w:t>Canada.</w:t>
      </w:r>
      <w:r w:rsidR="00EF1385">
        <w:t xml:space="preserve"> </w:t>
      </w:r>
      <w:r w:rsidR="002D4102">
        <w:t>In</w:t>
      </w:r>
      <w:r w:rsidR="00EF1385">
        <w:t xml:space="preserve"> </w:t>
      </w:r>
      <w:r w:rsidR="002D4102">
        <w:t>this</w:t>
      </w:r>
      <w:r w:rsidR="00EF1385">
        <w:t xml:space="preserve"> </w:t>
      </w:r>
      <w:r w:rsidR="002D4102">
        <w:t>way</w:t>
      </w:r>
      <w:r w:rsidR="00EF1385">
        <w:t xml:space="preserve"> </w:t>
      </w:r>
      <w:r w:rsidR="002D4102">
        <w:t>l</w:t>
      </w:r>
      <w:r w:rsidR="00F02F30" w:rsidRPr="00F02F30">
        <w:t>icensing</w:t>
      </w:r>
      <w:r w:rsidR="00EF1385">
        <w:t xml:space="preserve"> </w:t>
      </w:r>
      <w:r w:rsidR="00F02F30" w:rsidRPr="00F02F30">
        <w:t>procedures</w:t>
      </w:r>
      <w:r w:rsidR="00EF1385">
        <w:t xml:space="preserve"> </w:t>
      </w:r>
      <w:r w:rsidR="006C3783">
        <w:t>contribute</w:t>
      </w:r>
      <w:r w:rsidR="00EF1385">
        <w:t xml:space="preserve"> </w:t>
      </w:r>
      <w:r w:rsidR="006C3783">
        <w:t>to</w:t>
      </w:r>
      <w:r w:rsidR="00EF1385">
        <w:t xml:space="preserve"> </w:t>
      </w:r>
      <w:r w:rsidR="00F02F30" w:rsidRPr="00F02F30">
        <w:t>the</w:t>
      </w:r>
      <w:r w:rsidR="00EF1385">
        <w:t xml:space="preserve"> </w:t>
      </w:r>
      <w:r w:rsidR="00F02F30" w:rsidRPr="00F02F30">
        <w:t>cultural</w:t>
      </w:r>
      <w:r w:rsidR="00EF1385">
        <w:t xml:space="preserve"> </w:t>
      </w:r>
      <w:r w:rsidR="00F02F30" w:rsidRPr="00F02F30">
        <w:t>exclusion</w:t>
      </w:r>
      <w:r w:rsidR="00EF1385">
        <w:t xml:space="preserve"> </w:t>
      </w:r>
      <w:r w:rsidR="00F02F30" w:rsidRPr="00F02F30">
        <w:t>of</w:t>
      </w:r>
      <w:r w:rsidR="00EF1385">
        <w:t xml:space="preserve"> </w:t>
      </w:r>
      <w:r w:rsidR="00F02F30" w:rsidRPr="00F02F30">
        <w:t>immigrant</w:t>
      </w:r>
      <w:r w:rsidR="00EF1385">
        <w:t xml:space="preserve"> </w:t>
      </w:r>
      <w:r w:rsidR="00F02F30" w:rsidRPr="00F02F30">
        <w:t>practitioners</w:t>
      </w:r>
      <w:r w:rsidR="00EF1385">
        <w:t xml:space="preserve"> </w:t>
      </w:r>
      <w:r w:rsidR="007F73E0" w:rsidRPr="00F02F30">
        <w:fldChar w:fldCharType="begin"/>
      </w:r>
      <w:r w:rsidR="007F73E0" w:rsidRPr="00F02F30">
        <w:instrText xml:space="preserve"> ADDIN EN.CITE &lt;EndNote&gt;&lt;Cite&gt;&lt;Author&gt;Girard&lt;/Author&gt;&lt;Year&gt;2007&lt;/Year&gt;&lt;IDText&gt;Assimilation and exclusion of foreign trained engineers in Canada: Inside a professional regulatory organization&lt;/IDText&gt;&lt;DisplayText&gt;(Girard &amp;amp; Bauder, 2007)&lt;/DisplayText&gt;&lt;record&gt;&lt;isbn&gt;0066-4812&lt;/isbn&gt;&lt;titles&gt;&lt;title&gt;Assimilation and exclusion of foreign trained engineers in Canada: Inside a professional regulatory organization&lt;/title&gt;&lt;secondary-title&gt;Antipode&lt;/secondary-title&gt;&lt;/titles&gt;&lt;pages&gt;35-53&lt;/pages&gt;&lt;number&gt;1&lt;/number&gt;&lt;contributors&gt;&lt;authors&gt;&lt;author&gt;Girard, Erik R&lt;/author&gt;&lt;author&gt;Bauder, Harald&lt;/author&gt;&lt;/authors&gt;&lt;/contributors&gt;&lt;added-date format="utc"&gt;1670257013&lt;/added-date&gt;&lt;ref-type name="Journal Article"&gt;17&lt;/ref-type&gt;&lt;dates&gt;&lt;year&gt;2007&lt;/year&gt;&lt;/dates&gt;&lt;rec-number&gt;1682&lt;/rec-number&gt;&lt;last-updated-date format="utc"&gt;1670257013&lt;/last-updated-date&gt;&lt;volume&gt;39&lt;/volume&gt;&lt;/record&gt;&lt;/Cite&gt;&lt;/EndNote&gt;</w:instrText>
      </w:r>
      <w:r w:rsidR="007F73E0" w:rsidRPr="00F02F30">
        <w:fldChar w:fldCharType="separate"/>
      </w:r>
      <w:r w:rsidR="007F73E0" w:rsidRPr="00F02F30">
        <w:t>(Girard</w:t>
      </w:r>
      <w:r w:rsidR="00EF1385">
        <w:t xml:space="preserve"> </w:t>
      </w:r>
      <w:r w:rsidR="007F73E0" w:rsidRPr="00F02F30">
        <w:t>&amp;</w:t>
      </w:r>
      <w:r w:rsidR="00EF1385">
        <w:t xml:space="preserve"> </w:t>
      </w:r>
      <w:r w:rsidR="007F73E0" w:rsidRPr="00F02F30">
        <w:t>Bauder,</w:t>
      </w:r>
      <w:r w:rsidR="00EF1385">
        <w:t xml:space="preserve"> </w:t>
      </w:r>
      <w:r w:rsidR="007F73E0" w:rsidRPr="00F02F30">
        <w:t>2007)</w:t>
      </w:r>
      <w:r w:rsidR="007F73E0" w:rsidRPr="00F02F30">
        <w:fldChar w:fldCharType="end"/>
      </w:r>
      <w:r w:rsidR="006C3783">
        <w:t>.</w:t>
      </w:r>
    </w:p>
    <w:p w14:paraId="5CDA8CD1" w14:textId="6962909C" w:rsidR="00265C79" w:rsidRDefault="00321B4B" w:rsidP="00422E8C">
      <w:r>
        <w:t>The</w:t>
      </w:r>
      <w:r w:rsidR="00EF1385">
        <w:t xml:space="preserve"> </w:t>
      </w:r>
      <w:r>
        <w:t>frustrat</w:t>
      </w:r>
      <w:r w:rsidR="00CD32AE">
        <w:t>ion</w:t>
      </w:r>
      <w:r w:rsidR="00EF1385">
        <w:t xml:space="preserve"> </w:t>
      </w:r>
      <w:r w:rsidR="00CD32AE">
        <w:t>of</w:t>
      </w:r>
      <w:r w:rsidR="00EF1385">
        <w:t xml:space="preserve"> </w:t>
      </w:r>
      <w:r w:rsidR="00CD32AE">
        <w:t>those</w:t>
      </w:r>
      <w:r w:rsidR="00EF1385">
        <w:t xml:space="preserve"> </w:t>
      </w:r>
      <w:r w:rsidR="00CD32AE">
        <w:t>who</w:t>
      </w:r>
      <w:r w:rsidR="00EF1385">
        <w:t xml:space="preserve"> </w:t>
      </w:r>
      <w:r w:rsidR="00CD32AE">
        <w:t>are</w:t>
      </w:r>
      <w:r w:rsidR="00EF1385">
        <w:t xml:space="preserve"> </w:t>
      </w:r>
      <w:r w:rsidR="00CD32AE">
        <w:t>qualified</w:t>
      </w:r>
      <w:r w:rsidR="00EF1385">
        <w:t xml:space="preserve"> </w:t>
      </w:r>
      <w:r w:rsidR="001A187F">
        <w:t>b</w:t>
      </w:r>
      <w:r w:rsidR="00CD32AE">
        <w:t>ut</w:t>
      </w:r>
      <w:r w:rsidR="00EF1385">
        <w:t xml:space="preserve"> </w:t>
      </w:r>
      <w:r w:rsidR="00CD32AE">
        <w:t>are</w:t>
      </w:r>
      <w:r w:rsidR="00EF1385">
        <w:t xml:space="preserve"> </w:t>
      </w:r>
      <w:r w:rsidR="00CD32AE">
        <w:t>unable</w:t>
      </w:r>
      <w:r w:rsidR="00EF1385">
        <w:t xml:space="preserve"> </w:t>
      </w:r>
      <w:r w:rsidR="00CD32AE">
        <w:t>to</w:t>
      </w:r>
      <w:r w:rsidR="00EF1385">
        <w:t xml:space="preserve"> </w:t>
      </w:r>
      <w:r w:rsidR="00CD32AE">
        <w:t>practice</w:t>
      </w:r>
      <w:r w:rsidR="00EF1385">
        <w:t xml:space="preserve"> </w:t>
      </w:r>
      <w:r w:rsidR="00CD32AE">
        <w:t>is</w:t>
      </w:r>
      <w:r w:rsidR="00EF1385">
        <w:t xml:space="preserve"> </w:t>
      </w:r>
      <w:r w:rsidR="0040151F">
        <w:t>understandable,</w:t>
      </w:r>
      <w:r w:rsidR="00EF1385">
        <w:t xml:space="preserve"> </w:t>
      </w:r>
      <w:r w:rsidR="0040151F">
        <w:t>with</w:t>
      </w:r>
      <w:r w:rsidR="00EF1385">
        <w:t xml:space="preserve"> </w:t>
      </w:r>
      <w:r w:rsidR="0040151F">
        <w:t>one</w:t>
      </w:r>
      <w:r w:rsidR="00EF1385">
        <w:t xml:space="preserve"> </w:t>
      </w:r>
      <w:r w:rsidR="0040151F">
        <w:t>of</w:t>
      </w:r>
      <w:r w:rsidR="00EF1385">
        <w:t xml:space="preserve"> </w:t>
      </w:r>
      <w:r w:rsidR="0040151F">
        <w:t>Alice</w:t>
      </w:r>
      <w:r w:rsidR="00EF1385">
        <w:t xml:space="preserve"> </w:t>
      </w:r>
      <w:r w:rsidR="0040151F">
        <w:t>Bloch’s</w:t>
      </w:r>
      <w:r w:rsidR="00EF1385">
        <w:t xml:space="preserve"> </w:t>
      </w:r>
      <w:r w:rsidR="0040151F">
        <w:t>respondents</w:t>
      </w:r>
      <w:r w:rsidR="00EF1385">
        <w:t xml:space="preserve"> </w:t>
      </w:r>
      <w:r w:rsidR="00422E8C">
        <w:t>saying</w:t>
      </w:r>
      <w:r w:rsidR="00EF1385">
        <w:t xml:space="preserve"> </w:t>
      </w:r>
      <w:r w:rsidR="00422E8C">
        <w:t>that</w:t>
      </w:r>
      <w:r w:rsidR="00EF1385">
        <w:t xml:space="preserve"> </w:t>
      </w:r>
      <w:r w:rsidR="00422E8C">
        <w:t>“</w:t>
      </w:r>
      <w:r w:rsidR="004B5E0C" w:rsidRPr="004B5E0C">
        <w:rPr>
          <w:i/>
          <w:iCs/>
        </w:rPr>
        <w:t>Most</w:t>
      </w:r>
      <w:r w:rsidR="00EF1385">
        <w:rPr>
          <w:i/>
          <w:iCs/>
        </w:rPr>
        <w:t xml:space="preserve"> </w:t>
      </w:r>
      <w:r w:rsidR="004B5E0C" w:rsidRPr="004B5E0C">
        <w:rPr>
          <w:i/>
          <w:iCs/>
        </w:rPr>
        <w:t>professional</w:t>
      </w:r>
      <w:r w:rsidR="00EF1385">
        <w:rPr>
          <w:i/>
          <w:iCs/>
        </w:rPr>
        <w:t xml:space="preserve"> </w:t>
      </w:r>
      <w:r w:rsidR="004B5E0C" w:rsidRPr="004B5E0C">
        <w:rPr>
          <w:i/>
          <w:iCs/>
        </w:rPr>
        <w:t>people</w:t>
      </w:r>
      <w:r w:rsidR="00EF1385">
        <w:rPr>
          <w:i/>
          <w:iCs/>
        </w:rPr>
        <w:t xml:space="preserve"> </w:t>
      </w:r>
      <w:r w:rsidR="004B5E0C" w:rsidRPr="004B5E0C">
        <w:rPr>
          <w:i/>
          <w:iCs/>
        </w:rPr>
        <w:t>like</w:t>
      </w:r>
      <w:r w:rsidR="00EF1385">
        <w:rPr>
          <w:i/>
          <w:iCs/>
        </w:rPr>
        <w:t xml:space="preserve"> </w:t>
      </w:r>
      <w:r w:rsidR="004B5E0C" w:rsidRPr="004B5E0C">
        <w:rPr>
          <w:i/>
          <w:iCs/>
        </w:rPr>
        <w:t>doctors,</w:t>
      </w:r>
      <w:r w:rsidR="00EF1385">
        <w:rPr>
          <w:i/>
          <w:iCs/>
        </w:rPr>
        <w:t xml:space="preserve"> </w:t>
      </w:r>
      <w:r w:rsidR="004B5E0C" w:rsidRPr="004B5E0C">
        <w:rPr>
          <w:i/>
          <w:iCs/>
        </w:rPr>
        <w:t>teachers</w:t>
      </w:r>
      <w:r w:rsidR="00EF1385">
        <w:rPr>
          <w:i/>
          <w:iCs/>
        </w:rPr>
        <w:t xml:space="preserve"> </w:t>
      </w:r>
      <w:r w:rsidR="004B5E0C" w:rsidRPr="004B5E0C">
        <w:rPr>
          <w:i/>
          <w:iCs/>
        </w:rPr>
        <w:t>and</w:t>
      </w:r>
      <w:r w:rsidR="00EF1385">
        <w:rPr>
          <w:i/>
          <w:iCs/>
        </w:rPr>
        <w:t xml:space="preserve"> </w:t>
      </w:r>
      <w:r w:rsidR="004B5E0C" w:rsidRPr="004B5E0C">
        <w:rPr>
          <w:i/>
          <w:iCs/>
        </w:rPr>
        <w:t>lawyers</w:t>
      </w:r>
      <w:r w:rsidR="00EF1385">
        <w:rPr>
          <w:i/>
          <w:iCs/>
        </w:rPr>
        <w:t xml:space="preserve"> </w:t>
      </w:r>
      <w:r w:rsidR="004B5E0C" w:rsidRPr="004B5E0C">
        <w:rPr>
          <w:i/>
          <w:iCs/>
        </w:rPr>
        <w:t>are</w:t>
      </w:r>
      <w:r w:rsidR="00EF1385">
        <w:rPr>
          <w:i/>
          <w:iCs/>
        </w:rPr>
        <w:t xml:space="preserve"> </w:t>
      </w:r>
      <w:r w:rsidR="004B5E0C" w:rsidRPr="004B5E0C">
        <w:rPr>
          <w:i/>
          <w:iCs/>
        </w:rPr>
        <w:t>not</w:t>
      </w:r>
      <w:r w:rsidR="00EF1385">
        <w:rPr>
          <w:i/>
          <w:iCs/>
        </w:rPr>
        <w:t xml:space="preserve"> </w:t>
      </w:r>
      <w:r w:rsidR="004B5E0C" w:rsidRPr="004B5E0C">
        <w:rPr>
          <w:i/>
          <w:iCs/>
        </w:rPr>
        <w:t>in</w:t>
      </w:r>
      <w:r w:rsidR="00EF1385">
        <w:rPr>
          <w:i/>
          <w:iCs/>
        </w:rPr>
        <w:t xml:space="preserve"> </w:t>
      </w:r>
      <w:r w:rsidR="004B5E0C" w:rsidRPr="004B5E0C">
        <w:rPr>
          <w:i/>
          <w:iCs/>
        </w:rPr>
        <w:t>a</w:t>
      </w:r>
      <w:r w:rsidR="00EF1385">
        <w:rPr>
          <w:i/>
          <w:iCs/>
        </w:rPr>
        <w:t xml:space="preserve"> </w:t>
      </w:r>
      <w:r w:rsidR="004B5E0C" w:rsidRPr="004B5E0C">
        <w:rPr>
          <w:i/>
          <w:iCs/>
        </w:rPr>
        <w:t>position</w:t>
      </w:r>
      <w:r w:rsidR="00EF1385">
        <w:rPr>
          <w:i/>
          <w:iCs/>
        </w:rPr>
        <w:t xml:space="preserve"> </w:t>
      </w:r>
      <w:r w:rsidR="004B5E0C" w:rsidRPr="004B5E0C">
        <w:rPr>
          <w:i/>
          <w:iCs/>
        </w:rPr>
        <w:t>to</w:t>
      </w:r>
      <w:r w:rsidR="00EF1385">
        <w:rPr>
          <w:i/>
          <w:iCs/>
        </w:rPr>
        <w:t xml:space="preserve"> </w:t>
      </w:r>
      <w:r w:rsidR="004B5E0C" w:rsidRPr="004B5E0C">
        <w:rPr>
          <w:i/>
          <w:iCs/>
        </w:rPr>
        <w:t>get</w:t>
      </w:r>
      <w:r w:rsidR="00EF1385">
        <w:rPr>
          <w:i/>
          <w:iCs/>
        </w:rPr>
        <w:t xml:space="preserve"> </w:t>
      </w:r>
      <w:r w:rsidR="004B5E0C" w:rsidRPr="004B5E0C">
        <w:rPr>
          <w:i/>
          <w:iCs/>
        </w:rPr>
        <w:t>into</w:t>
      </w:r>
      <w:r w:rsidR="00EF1385">
        <w:rPr>
          <w:i/>
          <w:iCs/>
        </w:rPr>
        <w:t xml:space="preserve"> </w:t>
      </w:r>
      <w:r w:rsidR="004B5E0C" w:rsidRPr="004B5E0C">
        <w:rPr>
          <w:i/>
          <w:iCs/>
        </w:rPr>
        <w:t>their</w:t>
      </w:r>
      <w:r w:rsidR="00EF1385">
        <w:rPr>
          <w:i/>
          <w:iCs/>
        </w:rPr>
        <w:t xml:space="preserve"> </w:t>
      </w:r>
      <w:r w:rsidR="004B5E0C" w:rsidRPr="004B5E0C">
        <w:rPr>
          <w:i/>
          <w:iCs/>
        </w:rPr>
        <w:t>profession</w:t>
      </w:r>
      <w:r w:rsidR="00EF1385">
        <w:rPr>
          <w:i/>
          <w:iCs/>
        </w:rPr>
        <w:t xml:space="preserve"> </w:t>
      </w:r>
      <w:r w:rsidR="004B5E0C" w:rsidRPr="004B5E0C">
        <w:rPr>
          <w:i/>
          <w:iCs/>
        </w:rPr>
        <w:t>straight</w:t>
      </w:r>
      <w:r w:rsidR="00EF1385">
        <w:rPr>
          <w:i/>
          <w:iCs/>
        </w:rPr>
        <w:t xml:space="preserve"> </w:t>
      </w:r>
      <w:r w:rsidR="004B5E0C" w:rsidRPr="004B5E0C">
        <w:rPr>
          <w:i/>
          <w:iCs/>
        </w:rPr>
        <w:t>away.</w:t>
      </w:r>
      <w:r w:rsidR="00EF1385">
        <w:rPr>
          <w:i/>
          <w:iCs/>
        </w:rPr>
        <w:t xml:space="preserve"> </w:t>
      </w:r>
      <w:r w:rsidR="004B5E0C" w:rsidRPr="004B5E0C">
        <w:rPr>
          <w:i/>
          <w:iCs/>
        </w:rPr>
        <w:t>They</w:t>
      </w:r>
      <w:r w:rsidR="00EF1385">
        <w:rPr>
          <w:i/>
          <w:iCs/>
        </w:rPr>
        <w:t xml:space="preserve"> </w:t>
      </w:r>
      <w:r w:rsidR="004B5E0C" w:rsidRPr="004B5E0C">
        <w:rPr>
          <w:i/>
          <w:iCs/>
        </w:rPr>
        <w:t>have</w:t>
      </w:r>
      <w:r w:rsidR="00EF1385">
        <w:rPr>
          <w:i/>
          <w:iCs/>
        </w:rPr>
        <w:t xml:space="preserve"> </w:t>
      </w:r>
      <w:r w:rsidR="004B5E0C" w:rsidRPr="004B5E0C">
        <w:rPr>
          <w:i/>
          <w:iCs/>
        </w:rPr>
        <w:t>to</w:t>
      </w:r>
      <w:r w:rsidR="00EF1385">
        <w:rPr>
          <w:i/>
          <w:iCs/>
        </w:rPr>
        <w:t xml:space="preserve"> </w:t>
      </w:r>
      <w:r w:rsidR="004B5E0C" w:rsidRPr="004B5E0C">
        <w:rPr>
          <w:i/>
          <w:iCs/>
        </w:rPr>
        <w:t>waste</w:t>
      </w:r>
      <w:r w:rsidR="00EF1385">
        <w:rPr>
          <w:i/>
          <w:iCs/>
        </w:rPr>
        <w:t xml:space="preserve"> </w:t>
      </w:r>
      <w:r w:rsidR="004B5E0C" w:rsidRPr="004B5E0C">
        <w:rPr>
          <w:i/>
          <w:iCs/>
        </w:rPr>
        <w:t>time</w:t>
      </w:r>
      <w:r w:rsidR="00EF1385">
        <w:rPr>
          <w:i/>
          <w:iCs/>
        </w:rPr>
        <w:t xml:space="preserve"> </w:t>
      </w:r>
      <w:r w:rsidR="004B5E0C" w:rsidRPr="004B5E0C">
        <w:rPr>
          <w:i/>
          <w:iCs/>
        </w:rPr>
        <w:t>getting</w:t>
      </w:r>
      <w:r w:rsidR="00EF1385">
        <w:rPr>
          <w:i/>
          <w:iCs/>
        </w:rPr>
        <w:t xml:space="preserve"> </w:t>
      </w:r>
      <w:r w:rsidR="004B5E0C" w:rsidRPr="004B5E0C">
        <w:rPr>
          <w:i/>
          <w:iCs/>
        </w:rPr>
        <w:t>British</w:t>
      </w:r>
      <w:r w:rsidR="00EF1385">
        <w:rPr>
          <w:i/>
          <w:iCs/>
        </w:rPr>
        <w:t xml:space="preserve"> </w:t>
      </w:r>
      <w:r w:rsidR="004B5E0C" w:rsidRPr="004B5E0C">
        <w:rPr>
          <w:i/>
          <w:iCs/>
        </w:rPr>
        <w:t>qualifications</w:t>
      </w:r>
      <w:r w:rsidR="00422E8C">
        <w:rPr>
          <w:i/>
          <w:iCs/>
        </w:rPr>
        <w:t>”</w:t>
      </w:r>
      <w:r w:rsidR="00EF1385">
        <w:rPr>
          <w:i/>
          <w:iCs/>
        </w:rPr>
        <w:t xml:space="preserve"> </w:t>
      </w:r>
      <w:r w:rsidR="00422E8C" w:rsidRPr="004B5E0C">
        <w:lastRenderedPageBreak/>
        <w:fldChar w:fldCharType="begin"/>
      </w:r>
      <w:r w:rsidR="00422E8C">
        <w:instrText xml:space="preserve"> ADDIN EN.CITE &lt;EndNote&gt;&lt;Cite&gt;&lt;Author&gt;Bloch&lt;/Author&gt;&lt;Year&gt;2000&lt;/Year&gt;&lt;IDText&gt;Refugee settlement in Britain: the impact of policy on participation&lt;/IDText&gt;&lt;Pages&gt;81&lt;/Pages&gt;&lt;DisplayText&gt;(Bloch, 2000, p. 81)&lt;/DisplayText&gt;&lt;record&gt;&lt;isbn&gt;1369-183X&lt;/isbn&gt;&lt;titles&gt;&lt;title&gt;Refugee settlement in Britain: the impact of policy on participation&lt;/title&gt;&lt;secondary-title&gt;Journal of Ethnic and Migration Studies&lt;/secondary-title&gt;&lt;/titles&gt;&lt;pages&gt;75-88&lt;/pages&gt;&lt;number&gt;1&lt;/number&gt;&lt;contributors&gt;&lt;authors&gt;&lt;author&gt;Bloch, Alice&lt;/author&gt;&lt;/authors&gt;&lt;/contributors&gt;&lt;section&gt;75&lt;/section&gt;&lt;added-date format="utc"&gt;1662029906&lt;/added-date&gt;&lt;ref-type name="Journal Article"&gt;17&lt;/ref-type&gt;&lt;dates&gt;&lt;year&gt;2000&lt;/year&gt;&lt;/dates&gt;&lt;rec-number&gt;1639&lt;/rec-number&gt;&lt;last-updated-date format="utc"&gt;1662029906&lt;/last-updated-date&gt;&lt;volume&gt;26&lt;/volume&gt;&lt;remote-database-name&gt;WorldCat.org&lt;/remote-database-name&gt;&lt;/record&gt;&lt;/Cite&gt;&lt;/EndNote&gt;</w:instrText>
      </w:r>
      <w:r w:rsidR="00422E8C" w:rsidRPr="004B5E0C">
        <w:fldChar w:fldCharType="separate"/>
      </w:r>
      <w:r w:rsidR="00422E8C">
        <w:rPr>
          <w:noProof/>
        </w:rPr>
        <w:t>(Bloch,</w:t>
      </w:r>
      <w:r w:rsidR="00EF1385">
        <w:rPr>
          <w:noProof/>
        </w:rPr>
        <w:t xml:space="preserve"> </w:t>
      </w:r>
      <w:r w:rsidR="00422E8C">
        <w:rPr>
          <w:noProof/>
        </w:rPr>
        <w:t>2000,</w:t>
      </w:r>
      <w:r w:rsidR="00EF1385">
        <w:rPr>
          <w:noProof/>
        </w:rPr>
        <w:t xml:space="preserve"> </w:t>
      </w:r>
      <w:r w:rsidR="00422E8C">
        <w:rPr>
          <w:noProof/>
        </w:rPr>
        <w:t>p.</w:t>
      </w:r>
      <w:r w:rsidR="00EF1385">
        <w:rPr>
          <w:noProof/>
        </w:rPr>
        <w:t xml:space="preserve"> </w:t>
      </w:r>
      <w:r w:rsidR="00422E8C">
        <w:rPr>
          <w:noProof/>
        </w:rPr>
        <w:t>81)</w:t>
      </w:r>
      <w:r w:rsidR="00422E8C" w:rsidRPr="004B5E0C">
        <w:fldChar w:fldCharType="end"/>
      </w:r>
      <w:r w:rsidR="00422E8C">
        <w:t>.</w:t>
      </w:r>
      <w:r w:rsidR="00EF1385">
        <w:t xml:space="preserve"> </w:t>
      </w:r>
      <w:r w:rsidR="007205F8">
        <w:t>The</w:t>
      </w:r>
      <w:r w:rsidR="00EF1385">
        <w:t xml:space="preserve"> </w:t>
      </w:r>
      <w:r w:rsidR="007205F8">
        <w:t>sentiment</w:t>
      </w:r>
      <w:r w:rsidR="00EF1385">
        <w:t xml:space="preserve"> </w:t>
      </w:r>
      <w:r w:rsidR="007205F8">
        <w:t>is</w:t>
      </w:r>
      <w:r w:rsidR="00EF1385">
        <w:t xml:space="preserve"> </w:t>
      </w:r>
      <w:r w:rsidR="007205F8">
        <w:t>repeated</w:t>
      </w:r>
      <w:r w:rsidR="00EF1385">
        <w:t xml:space="preserve"> </w:t>
      </w:r>
      <w:r w:rsidR="003B0BF1">
        <w:t>elsewhere</w:t>
      </w:r>
      <w:r w:rsidR="00EF1385">
        <w:t xml:space="preserve"> </w:t>
      </w:r>
      <w:r w:rsidR="003E6AF5" w:rsidRPr="003E6AF5">
        <w:fldChar w:fldCharType="begin"/>
      </w:r>
      <w:r w:rsidR="00B133DF">
        <w:instrText xml:space="preserve"> ADDIN EN.CITE &lt;EndNote&gt;&lt;Cite&gt;&lt;Author&gt;All Party Parliamentary Group on Refugees&lt;/Author&gt;&lt;Year&gt;2017&lt;/Year&gt;&lt;IDText&gt;Refugees Welcome? The experience of new refugees in the UK&lt;/IDText&gt;&lt;DisplayText&gt;(All Party Parliamentary Group on Refugees, 2017)&lt;/DisplayText&gt;&lt;record&gt;&lt;urls&gt;&lt;related-urls&gt;&lt;url&gt;https://appgrefugees.wordpress.com/publications/&lt;/url&gt;&lt;/related-urls&gt;&lt;/urls&gt;&lt;titles&gt;&lt;title&gt;Refugees Welcome? The experience of new refugees in the UK&lt;/title&gt;&lt;/titles&gt;&lt;pages&gt;https://appgrefugees.wordpress.com/publications/&lt;/pages&gt;&lt;contributors&gt;&lt;authors&gt;&lt;author&gt;All Party Parliamentary Group on Refugees,&lt;/author&gt;&lt;/authors&gt;&lt;/contributors&gt;&lt;added-date format="utc"&gt;1669983148&lt;/added-date&gt;&lt;ref-type name="Web Page"&gt;12&lt;/ref-type&gt;&lt;dates&gt;&lt;year&gt;2017&lt;/year&gt;&lt;/dates&gt;&lt;rec-number&gt;1675&lt;/rec-number&gt;&lt;last-updated-date format="utc"&gt;1671033409&lt;/last-updated-date&gt;&lt;/record&gt;&lt;/Cite&gt;&lt;/EndNote&gt;</w:instrText>
      </w:r>
      <w:r w:rsidR="003E6AF5" w:rsidRPr="003E6AF5">
        <w:fldChar w:fldCharType="separate"/>
      </w:r>
      <w:r w:rsidR="00B133DF">
        <w:rPr>
          <w:noProof/>
        </w:rPr>
        <w:t>(All</w:t>
      </w:r>
      <w:r w:rsidR="00EF1385">
        <w:rPr>
          <w:noProof/>
        </w:rPr>
        <w:t xml:space="preserve"> </w:t>
      </w:r>
      <w:r w:rsidR="00B133DF">
        <w:rPr>
          <w:noProof/>
        </w:rPr>
        <w:t>Party</w:t>
      </w:r>
      <w:r w:rsidR="00EF1385">
        <w:rPr>
          <w:noProof/>
        </w:rPr>
        <w:t xml:space="preserve"> </w:t>
      </w:r>
      <w:r w:rsidR="00B133DF">
        <w:rPr>
          <w:noProof/>
        </w:rPr>
        <w:t>Parliamentary</w:t>
      </w:r>
      <w:r w:rsidR="00EF1385">
        <w:rPr>
          <w:noProof/>
        </w:rPr>
        <w:t xml:space="preserve"> </w:t>
      </w:r>
      <w:r w:rsidR="00B133DF">
        <w:rPr>
          <w:noProof/>
        </w:rPr>
        <w:t>Group</w:t>
      </w:r>
      <w:r w:rsidR="00EF1385">
        <w:rPr>
          <w:noProof/>
        </w:rPr>
        <w:t xml:space="preserve"> </w:t>
      </w:r>
      <w:r w:rsidR="00B133DF">
        <w:rPr>
          <w:noProof/>
        </w:rPr>
        <w:t>on</w:t>
      </w:r>
      <w:r w:rsidR="00EF1385">
        <w:rPr>
          <w:noProof/>
        </w:rPr>
        <w:t xml:space="preserve"> </w:t>
      </w:r>
      <w:r w:rsidR="00B133DF">
        <w:rPr>
          <w:noProof/>
        </w:rPr>
        <w:t>Refugees,</w:t>
      </w:r>
      <w:r w:rsidR="00EF1385">
        <w:rPr>
          <w:noProof/>
        </w:rPr>
        <w:t xml:space="preserve"> </w:t>
      </w:r>
      <w:r w:rsidR="00B133DF">
        <w:rPr>
          <w:noProof/>
        </w:rPr>
        <w:t>2017)</w:t>
      </w:r>
      <w:r w:rsidR="003E6AF5" w:rsidRPr="003E6AF5">
        <w:fldChar w:fldCharType="end"/>
      </w:r>
      <w:r w:rsidR="003B0BF1">
        <w:t>.</w:t>
      </w:r>
      <w:r w:rsidR="00EF1385">
        <w:t xml:space="preserve"> </w:t>
      </w:r>
      <w:r w:rsidR="002C62BD">
        <w:t>The</w:t>
      </w:r>
      <w:r w:rsidR="00EF1385">
        <w:t xml:space="preserve"> </w:t>
      </w:r>
      <w:r w:rsidR="002C62BD">
        <w:t>notion</w:t>
      </w:r>
      <w:r w:rsidR="00EF1385">
        <w:t xml:space="preserve"> </w:t>
      </w:r>
      <w:r w:rsidR="002C62BD">
        <w:t>of</w:t>
      </w:r>
      <w:r w:rsidR="00EF1385">
        <w:t xml:space="preserve"> </w:t>
      </w:r>
      <w:r w:rsidR="002C62BD">
        <w:t>it</w:t>
      </w:r>
      <w:r w:rsidR="00EF1385">
        <w:t xml:space="preserve"> </w:t>
      </w:r>
      <w:r w:rsidR="002C62BD">
        <w:t>necessarily</w:t>
      </w:r>
      <w:r w:rsidR="00EF1385">
        <w:t xml:space="preserve"> </w:t>
      </w:r>
      <w:r w:rsidR="002C62BD">
        <w:t>being</w:t>
      </w:r>
      <w:r w:rsidR="00EF1385">
        <w:t xml:space="preserve"> </w:t>
      </w:r>
      <w:r w:rsidR="002C62BD">
        <w:t>a</w:t>
      </w:r>
      <w:r w:rsidR="00EF1385">
        <w:t xml:space="preserve"> </w:t>
      </w:r>
      <w:r w:rsidR="00416C7A">
        <w:t>‘</w:t>
      </w:r>
      <w:r w:rsidR="002C62BD">
        <w:t>waste</w:t>
      </w:r>
      <w:r w:rsidR="00EF1385">
        <w:t xml:space="preserve"> </w:t>
      </w:r>
      <w:r w:rsidR="002C62BD">
        <w:t>of</w:t>
      </w:r>
      <w:r w:rsidR="00EF1385">
        <w:t xml:space="preserve"> </w:t>
      </w:r>
      <w:r w:rsidR="002C62BD">
        <w:t>time</w:t>
      </w:r>
      <w:r w:rsidR="00416C7A">
        <w:t>’</w:t>
      </w:r>
      <w:r w:rsidR="00EF1385">
        <w:t xml:space="preserve"> </w:t>
      </w:r>
      <w:r w:rsidR="002C62BD">
        <w:t>though</w:t>
      </w:r>
      <w:r w:rsidR="00EF1385">
        <w:t xml:space="preserve"> </w:t>
      </w:r>
      <w:r w:rsidR="002C62BD">
        <w:t>is</w:t>
      </w:r>
      <w:r w:rsidR="00EF1385">
        <w:t xml:space="preserve"> </w:t>
      </w:r>
      <w:r w:rsidR="00152065">
        <w:t>perhaps</w:t>
      </w:r>
      <w:r w:rsidR="00EF1385">
        <w:t xml:space="preserve"> </w:t>
      </w:r>
      <w:r w:rsidR="00152065">
        <w:t>unrealistic</w:t>
      </w:r>
      <w:r w:rsidR="00EF1385">
        <w:t xml:space="preserve"> </w:t>
      </w:r>
      <w:r w:rsidR="00152065">
        <w:t>in</w:t>
      </w:r>
      <w:r w:rsidR="00EF1385">
        <w:t xml:space="preserve"> </w:t>
      </w:r>
      <w:r w:rsidR="00152065">
        <w:t>most</w:t>
      </w:r>
      <w:r w:rsidR="00EF1385">
        <w:t xml:space="preserve"> </w:t>
      </w:r>
      <w:r w:rsidR="00152065">
        <w:t>cases</w:t>
      </w:r>
      <w:r w:rsidR="00EF1385">
        <w:t xml:space="preserve"> </w:t>
      </w:r>
      <w:r w:rsidR="00152065">
        <w:t>as</w:t>
      </w:r>
      <w:r w:rsidR="00EF1385">
        <w:t xml:space="preserve"> </w:t>
      </w:r>
      <w:r w:rsidR="00152065">
        <w:t>there</w:t>
      </w:r>
      <w:r w:rsidR="00EF1385">
        <w:t xml:space="preserve"> </w:t>
      </w:r>
      <w:r w:rsidR="00152065">
        <w:t>may</w:t>
      </w:r>
      <w:r w:rsidR="00EF1385">
        <w:t xml:space="preserve"> </w:t>
      </w:r>
      <w:r w:rsidR="00152065">
        <w:t>be</w:t>
      </w:r>
      <w:r w:rsidR="00EF1385">
        <w:t xml:space="preserve"> </w:t>
      </w:r>
      <w:r w:rsidR="00152065">
        <w:t>very</w:t>
      </w:r>
      <w:r w:rsidR="00EF1385">
        <w:t xml:space="preserve"> </w:t>
      </w:r>
      <w:r w:rsidR="00152065">
        <w:t>different</w:t>
      </w:r>
      <w:r w:rsidR="00EF1385">
        <w:t xml:space="preserve"> </w:t>
      </w:r>
      <w:r w:rsidR="00152065">
        <w:t>educational,</w:t>
      </w:r>
      <w:r w:rsidR="00EF1385">
        <w:t xml:space="preserve"> </w:t>
      </w:r>
      <w:r w:rsidR="00152065">
        <w:t>health</w:t>
      </w:r>
      <w:r w:rsidR="00EF1385">
        <w:t xml:space="preserve"> </w:t>
      </w:r>
      <w:r w:rsidR="00152065">
        <w:t>and</w:t>
      </w:r>
      <w:r w:rsidR="00EF1385">
        <w:t xml:space="preserve"> </w:t>
      </w:r>
      <w:r w:rsidR="00152065">
        <w:t>legal</w:t>
      </w:r>
      <w:r w:rsidR="00EF1385">
        <w:t xml:space="preserve"> </w:t>
      </w:r>
      <w:r w:rsidR="00152065">
        <w:t>systems</w:t>
      </w:r>
      <w:r w:rsidR="00EF1385">
        <w:t xml:space="preserve"> </w:t>
      </w:r>
      <w:r w:rsidR="00E30C90">
        <w:t>elsewhere</w:t>
      </w:r>
      <w:r w:rsidR="00416C7A">
        <w:t>,</w:t>
      </w:r>
      <w:r w:rsidR="00EF1385">
        <w:t xml:space="preserve"> </w:t>
      </w:r>
      <w:r w:rsidR="00416C7A">
        <w:t>as</w:t>
      </w:r>
      <w:r w:rsidR="00EF1385">
        <w:t xml:space="preserve"> </w:t>
      </w:r>
      <w:r w:rsidR="00416C7A">
        <w:t>well</w:t>
      </w:r>
      <w:r w:rsidR="00EF1385">
        <w:t xml:space="preserve"> </w:t>
      </w:r>
      <w:r w:rsidR="00416C7A">
        <w:t>as</w:t>
      </w:r>
      <w:r w:rsidR="00EF1385">
        <w:t xml:space="preserve"> </w:t>
      </w:r>
      <w:r w:rsidR="00416C7A">
        <w:t>workplace</w:t>
      </w:r>
      <w:r w:rsidR="00EF1385">
        <w:t xml:space="preserve"> </w:t>
      </w:r>
      <w:r w:rsidR="00416C7A">
        <w:t>culture</w:t>
      </w:r>
      <w:r w:rsidR="00EF1385">
        <w:t xml:space="preserve"> </w:t>
      </w:r>
      <w:r w:rsidR="00416C7A">
        <w:t>and</w:t>
      </w:r>
      <w:r w:rsidR="00EF1385">
        <w:t xml:space="preserve"> </w:t>
      </w:r>
      <w:r w:rsidR="00416C7A">
        <w:t>professional</w:t>
      </w:r>
      <w:r w:rsidR="00EF1385">
        <w:t xml:space="preserve"> </w:t>
      </w:r>
      <w:r w:rsidR="00416C7A">
        <w:t>standards</w:t>
      </w:r>
      <w:r w:rsidR="001A187F">
        <w:t>.</w:t>
      </w:r>
      <w:r w:rsidR="00EF1385">
        <w:t xml:space="preserve"> </w:t>
      </w:r>
      <w:r w:rsidR="00A225FD">
        <w:t>There</w:t>
      </w:r>
      <w:r w:rsidR="00EF1385">
        <w:t xml:space="preserve"> </w:t>
      </w:r>
      <w:r w:rsidR="00A225FD">
        <w:t>is</w:t>
      </w:r>
      <w:r w:rsidR="00EF1385">
        <w:t xml:space="preserve"> </w:t>
      </w:r>
      <w:r w:rsidR="00A225FD">
        <w:t>also</w:t>
      </w:r>
      <w:r w:rsidR="00EF1385">
        <w:t xml:space="preserve"> </w:t>
      </w:r>
      <w:r w:rsidR="00A225FD">
        <w:t>variation</w:t>
      </w:r>
      <w:r w:rsidR="00EF1385">
        <w:t xml:space="preserve"> </w:t>
      </w:r>
      <w:r w:rsidR="00A225FD">
        <w:t>among</w:t>
      </w:r>
      <w:r w:rsidR="00EF1385">
        <w:t xml:space="preserve"> </w:t>
      </w:r>
      <w:r w:rsidR="00A225FD">
        <w:t>professions.</w:t>
      </w:r>
      <w:r w:rsidR="00EF1385">
        <w:t xml:space="preserve"> </w:t>
      </w:r>
      <w:r w:rsidR="00A225FD">
        <w:t>For</w:t>
      </w:r>
      <w:r w:rsidR="00EF1385">
        <w:t xml:space="preserve"> </w:t>
      </w:r>
      <w:r w:rsidR="002145FE" w:rsidRPr="002145FE">
        <w:t>highly</w:t>
      </w:r>
      <w:r w:rsidR="00EF1385">
        <w:t xml:space="preserve"> </w:t>
      </w:r>
      <w:r w:rsidR="002145FE" w:rsidRPr="002145FE">
        <w:t>educated</w:t>
      </w:r>
      <w:r w:rsidR="00EF1385">
        <w:t xml:space="preserve"> </w:t>
      </w:r>
      <w:r w:rsidR="002145FE" w:rsidRPr="002145FE">
        <w:t>refugees</w:t>
      </w:r>
      <w:r w:rsidR="00EF1385">
        <w:t xml:space="preserve"> </w:t>
      </w:r>
      <w:r w:rsidR="002145FE" w:rsidRPr="002145FE">
        <w:t>in</w:t>
      </w:r>
      <w:r w:rsidR="00EF1385">
        <w:t xml:space="preserve"> </w:t>
      </w:r>
      <w:r w:rsidR="002145FE" w:rsidRPr="002145FE">
        <w:t>Norway,</w:t>
      </w:r>
      <w:r w:rsidR="00EF1385">
        <w:t xml:space="preserve"> </w:t>
      </w:r>
      <w:proofErr w:type="gramStart"/>
      <w:r w:rsidR="002145FE" w:rsidRPr="002145FE">
        <w:t>Sweden</w:t>
      </w:r>
      <w:proofErr w:type="gramEnd"/>
      <w:r w:rsidR="00EF1385">
        <w:t xml:space="preserve"> </w:t>
      </w:r>
      <w:r w:rsidR="002145FE" w:rsidRPr="002145FE">
        <w:t>and</w:t>
      </w:r>
      <w:r w:rsidR="00EF1385">
        <w:t xml:space="preserve"> </w:t>
      </w:r>
      <w:r w:rsidR="002145FE" w:rsidRPr="002145FE">
        <w:t>Germany,</w:t>
      </w:r>
      <w:r w:rsidR="00EF1385">
        <w:t xml:space="preserve"> </w:t>
      </w:r>
      <w:r w:rsidR="002145FE" w:rsidRPr="002145FE">
        <w:t>validating</w:t>
      </w:r>
      <w:r w:rsidR="00EF1385">
        <w:t xml:space="preserve"> </w:t>
      </w:r>
      <w:r w:rsidR="002145FE" w:rsidRPr="002145FE">
        <w:t>foreign</w:t>
      </w:r>
      <w:r w:rsidR="00EF1385">
        <w:t xml:space="preserve"> </w:t>
      </w:r>
      <w:r w:rsidR="002145FE" w:rsidRPr="002145FE">
        <w:t>qualifications</w:t>
      </w:r>
      <w:r w:rsidR="00EF1385">
        <w:t xml:space="preserve"> </w:t>
      </w:r>
      <w:r w:rsidR="002145FE" w:rsidRPr="002145FE">
        <w:t>was</w:t>
      </w:r>
      <w:r w:rsidR="00EF1385">
        <w:t xml:space="preserve"> </w:t>
      </w:r>
      <w:r w:rsidR="002145FE" w:rsidRPr="002145FE">
        <w:t>the</w:t>
      </w:r>
      <w:r w:rsidR="00EF1385">
        <w:t xml:space="preserve"> </w:t>
      </w:r>
      <w:r w:rsidR="002145FE" w:rsidRPr="002145FE">
        <w:t>main</w:t>
      </w:r>
      <w:r w:rsidR="00EF1385">
        <w:t xml:space="preserve"> </w:t>
      </w:r>
      <w:r w:rsidR="002145FE" w:rsidRPr="002145FE">
        <w:t>challenge,</w:t>
      </w:r>
      <w:r w:rsidR="00EF1385">
        <w:t xml:space="preserve"> </w:t>
      </w:r>
      <w:r w:rsidR="00303F12">
        <w:t>often</w:t>
      </w:r>
      <w:r w:rsidR="00EF1385">
        <w:t xml:space="preserve"> </w:t>
      </w:r>
      <w:r w:rsidR="00303F12">
        <w:t>with</w:t>
      </w:r>
      <w:r w:rsidR="00EF1385">
        <w:t xml:space="preserve"> </w:t>
      </w:r>
      <w:r w:rsidR="00303F12">
        <w:t>lengthy</w:t>
      </w:r>
      <w:r w:rsidR="00EF1385">
        <w:t xml:space="preserve"> </w:t>
      </w:r>
      <w:r w:rsidR="002145FE" w:rsidRPr="002145FE">
        <w:t>processes</w:t>
      </w:r>
      <w:r w:rsidR="003E0A3A">
        <w:t>.</w:t>
      </w:r>
      <w:r w:rsidR="00EF1385">
        <w:t xml:space="preserve"> </w:t>
      </w:r>
      <w:r w:rsidR="00303F12">
        <w:t>There</w:t>
      </w:r>
      <w:r w:rsidR="00EF1385">
        <w:t xml:space="preserve"> </w:t>
      </w:r>
      <w:r w:rsidR="00303F12">
        <w:t>was</w:t>
      </w:r>
      <w:r w:rsidR="00EF1385">
        <w:t xml:space="preserve"> </w:t>
      </w:r>
      <w:r w:rsidR="00303F12">
        <w:t>a</w:t>
      </w:r>
      <w:r w:rsidR="00EF1385">
        <w:t xml:space="preserve"> </w:t>
      </w:r>
      <w:r w:rsidR="003E0A3A">
        <w:t>big</w:t>
      </w:r>
      <w:r w:rsidR="00EF1385">
        <w:t xml:space="preserve"> </w:t>
      </w:r>
      <w:r w:rsidR="003E0A3A">
        <w:t>division</w:t>
      </w:r>
      <w:r w:rsidR="00EF1385">
        <w:t xml:space="preserve"> </w:t>
      </w:r>
      <w:r w:rsidR="002145FE" w:rsidRPr="002145FE">
        <w:t>between</w:t>
      </w:r>
      <w:r w:rsidR="00EF1385">
        <w:t xml:space="preserve"> </w:t>
      </w:r>
      <w:r w:rsidR="002145FE" w:rsidRPr="002145FE">
        <w:t>occupations</w:t>
      </w:r>
      <w:r w:rsidR="00EF1385">
        <w:t xml:space="preserve"> </w:t>
      </w:r>
      <w:r w:rsidR="002145FE" w:rsidRPr="002145FE">
        <w:t>regulated</w:t>
      </w:r>
      <w:r w:rsidR="00EF1385">
        <w:t xml:space="preserve"> </w:t>
      </w:r>
      <w:r w:rsidR="002145FE" w:rsidRPr="002145FE">
        <w:t>by</w:t>
      </w:r>
      <w:r w:rsidR="00EF1385">
        <w:t xml:space="preserve"> </w:t>
      </w:r>
      <w:r w:rsidR="002145FE" w:rsidRPr="002145FE">
        <w:t>law</w:t>
      </w:r>
      <w:r w:rsidR="00EF1385">
        <w:t xml:space="preserve"> </w:t>
      </w:r>
      <w:r w:rsidR="002145FE" w:rsidRPr="002145FE">
        <w:t>(</w:t>
      </w:r>
      <w:r w:rsidR="003E0A3A">
        <w:t>such</w:t>
      </w:r>
      <w:r w:rsidR="00EF1385">
        <w:t xml:space="preserve"> </w:t>
      </w:r>
      <w:r w:rsidR="003E0A3A">
        <w:t>as</w:t>
      </w:r>
      <w:r w:rsidR="00EF1385">
        <w:t xml:space="preserve"> </w:t>
      </w:r>
      <w:r w:rsidR="002145FE" w:rsidRPr="002145FE">
        <w:t>doctors</w:t>
      </w:r>
      <w:r w:rsidR="00EF1385">
        <w:t xml:space="preserve"> </w:t>
      </w:r>
      <w:r w:rsidR="002145FE" w:rsidRPr="002145FE">
        <w:t>and</w:t>
      </w:r>
      <w:r w:rsidR="00EF1385">
        <w:t xml:space="preserve"> </w:t>
      </w:r>
      <w:r w:rsidR="002145FE" w:rsidRPr="002145FE">
        <w:t>teachers)</w:t>
      </w:r>
      <w:r w:rsidR="00EF1385">
        <w:t xml:space="preserve"> </w:t>
      </w:r>
      <w:r w:rsidR="002145FE" w:rsidRPr="002145FE">
        <w:t>and</w:t>
      </w:r>
      <w:r w:rsidR="00EF1385">
        <w:t xml:space="preserve"> </w:t>
      </w:r>
      <w:r w:rsidR="002145FE" w:rsidRPr="002145FE">
        <w:t>non-regulated</w:t>
      </w:r>
      <w:r w:rsidR="00EF1385">
        <w:t xml:space="preserve"> </w:t>
      </w:r>
      <w:r w:rsidR="002145FE" w:rsidRPr="002145FE">
        <w:t>ones</w:t>
      </w:r>
      <w:r w:rsidR="00EF1385">
        <w:t xml:space="preserve"> </w:t>
      </w:r>
      <w:r w:rsidR="002145FE" w:rsidRPr="002145FE">
        <w:t>(such</w:t>
      </w:r>
      <w:r w:rsidR="00EF1385">
        <w:t xml:space="preserve"> </w:t>
      </w:r>
      <w:r w:rsidR="002145FE" w:rsidRPr="002145FE">
        <w:t>as</w:t>
      </w:r>
      <w:r w:rsidR="00EF1385">
        <w:t xml:space="preserve"> </w:t>
      </w:r>
      <w:r w:rsidR="002145FE" w:rsidRPr="002145FE">
        <w:t>IT</w:t>
      </w:r>
      <w:r w:rsidR="00EF1385">
        <w:t xml:space="preserve"> </w:t>
      </w:r>
      <w:r w:rsidR="002145FE" w:rsidRPr="002145FE">
        <w:t>engineers).</w:t>
      </w:r>
      <w:r w:rsidR="00EF1385">
        <w:t xml:space="preserve"> </w:t>
      </w:r>
      <w:r w:rsidR="003C3353">
        <w:t>In</w:t>
      </w:r>
      <w:r w:rsidR="00EF1385">
        <w:t xml:space="preserve"> </w:t>
      </w:r>
      <w:r w:rsidR="002145FE" w:rsidRPr="002145FE">
        <w:t>non-regulated</w:t>
      </w:r>
      <w:r w:rsidR="00EF1385">
        <w:t xml:space="preserve"> </w:t>
      </w:r>
      <w:r w:rsidR="002145FE" w:rsidRPr="002145FE">
        <w:t>occupations,</w:t>
      </w:r>
      <w:r w:rsidR="00EF1385">
        <w:t xml:space="preserve"> </w:t>
      </w:r>
      <w:r w:rsidR="002145FE" w:rsidRPr="002145FE">
        <w:t>the</w:t>
      </w:r>
      <w:r w:rsidR="00EF1385">
        <w:t xml:space="preserve"> </w:t>
      </w:r>
      <w:r w:rsidR="002145FE" w:rsidRPr="002145FE">
        <w:t>process</w:t>
      </w:r>
      <w:r w:rsidR="00EF1385">
        <w:t xml:space="preserve"> </w:t>
      </w:r>
      <w:r w:rsidR="002145FE" w:rsidRPr="002145FE">
        <w:t>is</w:t>
      </w:r>
      <w:r w:rsidR="00EF1385">
        <w:t xml:space="preserve"> </w:t>
      </w:r>
      <w:r w:rsidR="002145FE" w:rsidRPr="002145FE">
        <w:t>often</w:t>
      </w:r>
      <w:r w:rsidR="00EF1385">
        <w:t xml:space="preserve"> </w:t>
      </w:r>
      <w:r w:rsidR="00CD0FB0" w:rsidRPr="002145FE">
        <w:t>simple,</w:t>
      </w:r>
      <w:r w:rsidR="00EF1385">
        <w:t xml:space="preserve"> </w:t>
      </w:r>
      <w:r w:rsidR="004A793B">
        <w:t>but</w:t>
      </w:r>
      <w:r w:rsidR="00EF1385">
        <w:t xml:space="preserve"> </w:t>
      </w:r>
      <w:r w:rsidR="00FD07BF">
        <w:t>many</w:t>
      </w:r>
      <w:r w:rsidR="00EF1385">
        <w:t xml:space="preserve"> </w:t>
      </w:r>
      <w:r w:rsidR="002145FE" w:rsidRPr="002145FE">
        <w:t>legally</w:t>
      </w:r>
      <w:r w:rsidR="00EF1385">
        <w:t xml:space="preserve"> </w:t>
      </w:r>
      <w:r w:rsidR="002145FE" w:rsidRPr="002145FE">
        <w:t>regulated</w:t>
      </w:r>
      <w:r w:rsidR="00EF1385">
        <w:t xml:space="preserve"> </w:t>
      </w:r>
      <w:r w:rsidR="002145FE" w:rsidRPr="002145FE">
        <w:t>occupations</w:t>
      </w:r>
      <w:r w:rsidR="00EF1385">
        <w:t xml:space="preserve"> </w:t>
      </w:r>
      <w:r w:rsidR="00FD07BF">
        <w:t>require</w:t>
      </w:r>
      <w:r w:rsidR="00EF1385">
        <w:t xml:space="preserve"> </w:t>
      </w:r>
      <w:r w:rsidR="002145FE" w:rsidRPr="002145FE">
        <w:t>national</w:t>
      </w:r>
      <w:r w:rsidR="00EF1385">
        <w:t xml:space="preserve"> </w:t>
      </w:r>
      <w:r w:rsidR="002145FE" w:rsidRPr="002145FE">
        <w:t>licences</w:t>
      </w:r>
      <w:r w:rsidR="00EF1385">
        <w:t xml:space="preserve"> </w:t>
      </w:r>
      <w:r w:rsidR="00FD07BF">
        <w:t>to</w:t>
      </w:r>
      <w:r w:rsidR="00EF1385">
        <w:t xml:space="preserve"> </w:t>
      </w:r>
      <w:r w:rsidR="00FD07BF">
        <w:t>practice.</w:t>
      </w:r>
      <w:r w:rsidR="00EF1385">
        <w:t xml:space="preserve"> </w:t>
      </w:r>
      <w:r w:rsidR="000F6BA1">
        <w:t>There</w:t>
      </w:r>
      <w:r w:rsidR="00EF1385">
        <w:t xml:space="preserve"> </w:t>
      </w:r>
      <w:r w:rsidR="000F6BA1">
        <w:t>have</w:t>
      </w:r>
      <w:r w:rsidR="00EF1385">
        <w:t xml:space="preserve"> </w:t>
      </w:r>
      <w:r w:rsidR="000F6BA1">
        <w:t>been</w:t>
      </w:r>
      <w:r w:rsidR="00EF1385">
        <w:t xml:space="preserve"> </w:t>
      </w:r>
      <w:r w:rsidR="00D84330">
        <w:t>state-level</w:t>
      </w:r>
      <w:r w:rsidR="00EF1385">
        <w:t xml:space="preserve"> </w:t>
      </w:r>
      <w:r w:rsidR="00D84330">
        <w:t>initiatives</w:t>
      </w:r>
      <w:r w:rsidR="00EF1385">
        <w:t xml:space="preserve"> </w:t>
      </w:r>
      <w:r w:rsidR="000F6BA1">
        <w:t>to</w:t>
      </w:r>
      <w:r w:rsidR="00EF1385">
        <w:t xml:space="preserve"> </w:t>
      </w:r>
      <w:r w:rsidR="000F6BA1">
        <w:t>address</w:t>
      </w:r>
      <w:r w:rsidR="00EF1385">
        <w:t xml:space="preserve"> </w:t>
      </w:r>
      <w:r w:rsidR="00D84330">
        <w:t>some</w:t>
      </w:r>
      <w:r w:rsidR="00EF1385">
        <w:t xml:space="preserve"> </w:t>
      </w:r>
      <w:r w:rsidR="00D84330">
        <w:t>of</w:t>
      </w:r>
      <w:r w:rsidR="00EF1385">
        <w:t xml:space="preserve"> </w:t>
      </w:r>
      <w:r w:rsidR="00D84330">
        <w:t>these</w:t>
      </w:r>
      <w:r w:rsidR="00EF1385">
        <w:t xml:space="preserve"> </w:t>
      </w:r>
      <w:r w:rsidR="00D84330">
        <w:t>concerns</w:t>
      </w:r>
      <w:r w:rsidR="00EF1385">
        <w:t xml:space="preserve"> </w:t>
      </w:r>
      <w:r w:rsidR="00D84330">
        <w:t>in</w:t>
      </w:r>
      <w:r w:rsidR="00EF1385">
        <w:t xml:space="preserve"> </w:t>
      </w:r>
      <w:r w:rsidR="00902634">
        <w:t>priority</w:t>
      </w:r>
      <w:r w:rsidR="00EF1385">
        <w:t xml:space="preserve"> </w:t>
      </w:r>
      <w:r w:rsidR="00902634">
        <w:t>areas</w:t>
      </w:r>
      <w:r w:rsidR="002145FE" w:rsidRPr="002145FE">
        <w:t>,</w:t>
      </w:r>
      <w:r w:rsidR="00EF1385">
        <w:t xml:space="preserve"> </w:t>
      </w:r>
      <w:r w:rsidR="00902634">
        <w:t>so</w:t>
      </w:r>
      <w:r w:rsidR="00EF1385">
        <w:t xml:space="preserve"> </w:t>
      </w:r>
      <w:r w:rsidR="002145FE" w:rsidRPr="002145FE">
        <w:t>the</w:t>
      </w:r>
      <w:r w:rsidR="00EF1385">
        <w:t xml:space="preserve"> </w:t>
      </w:r>
      <w:r w:rsidR="002145FE" w:rsidRPr="002145FE">
        <w:t>Swedish</w:t>
      </w:r>
      <w:r w:rsidR="00EF1385">
        <w:t xml:space="preserve"> </w:t>
      </w:r>
      <w:r w:rsidR="002145FE" w:rsidRPr="002145FE">
        <w:t>Public</w:t>
      </w:r>
      <w:r w:rsidR="00EF1385">
        <w:t xml:space="preserve"> </w:t>
      </w:r>
      <w:r w:rsidR="002145FE" w:rsidRPr="002145FE">
        <w:t>Employment</w:t>
      </w:r>
      <w:r w:rsidR="00EF1385">
        <w:t xml:space="preserve"> </w:t>
      </w:r>
      <w:r w:rsidR="002145FE" w:rsidRPr="002145FE">
        <w:t>Service,</w:t>
      </w:r>
      <w:r w:rsidR="00EF1385">
        <w:t xml:space="preserve"> </w:t>
      </w:r>
      <w:r w:rsidR="002145FE" w:rsidRPr="002145FE">
        <w:t>commissioned</w:t>
      </w:r>
      <w:r w:rsidR="00EF1385">
        <w:t xml:space="preserve"> </w:t>
      </w:r>
      <w:r w:rsidR="002145FE" w:rsidRPr="002145FE">
        <w:t>by</w:t>
      </w:r>
      <w:r w:rsidR="00EF1385">
        <w:t xml:space="preserve"> </w:t>
      </w:r>
      <w:r w:rsidR="002145FE" w:rsidRPr="002145FE">
        <w:t>the</w:t>
      </w:r>
      <w:r w:rsidR="00EF1385">
        <w:t xml:space="preserve"> </w:t>
      </w:r>
      <w:r w:rsidR="002145FE" w:rsidRPr="002145FE">
        <w:t>Swedish</w:t>
      </w:r>
      <w:r w:rsidR="00EF1385">
        <w:t xml:space="preserve"> </w:t>
      </w:r>
      <w:r w:rsidR="002145FE" w:rsidRPr="002145FE">
        <w:t>government</w:t>
      </w:r>
      <w:r w:rsidR="00EF1385">
        <w:t xml:space="preserve"> </w:t>
      </w:r>
      <w:r w:rsidR="002145FE" w:rsidRPr="002145FE">
        <w:t>and</w:t>
      </w:r>
      <w:r w:rsidR="00EF1385">
        <w:t xml:space="preserve"> </w:t>
      </w:r>
      <w:r w:rsidR="00E120B7">
        <w:t>working</w:t>
      </w:r>
      <w:r w:rsidR="00EF1385">
        <w:t xml:space="preserve"> </w:t>
      </w:r>
      <w:r w:rsidR="00E120B7">
        <w:t>with</w:t>
      </w:r>
      <w:r w:rsidR="00EF1385">
        <w:t xml:space="preserve"> </w:t>
      </w:r>
      <w:r w:rsidR="00E120B7">
        <w:t>employers</w:t>
      </w:r>
      <w:r w:rsidR="002145FE" w:rsidRPr="002145FE">
        <w:t>,</w:t>
      </w:r>
      <w:r w:rsidR="00EF1385">
        <w:t xml:space="preserve"> </w:t>
      </w:r>
      <w:r w:rsidR="002145FE" w:rsidRPr="002145FE">
        <w:t>established</w:t>
      </w:r>
      <w:r w:rsidR="00EF1385">
        <w:t xml:space="preserve"> </w:t>
      </w:r>
      <w:r w:rsidR="002145FE" w:rsidRPr="002145FE">
        <w:t>fast-track</w:t>
      </w:r>
      <w:r w:rsidR="00EF1385">
        <w:t xml:space="preserve"> </w:t>
      </w:r>
      <w:r w:rsidR="002145FE" w:rsidRPr="002145FE">
        <w:t>programmes</w:t>
      </w:r>
      <w:r w:rsidR="00902634">
        <w:t>,</w:t>
      </w:r>
      <w:r w:rsidR="00EF1385">
        <w:t xml:space="preserve"> </w:t>
      </w:r>
      <w:r w:rsidR="002145FE" w:rsidRPr="002145FE">
        <w:t>and</w:t>
      </w:r>
      <w:r w:rsidR="00EF1385">
        <w:t xml:space="preserve"> </w:t>
      </w:r>
      <w:r w:rsidR="002145FE" w:rsidRPr="002145FE">
        <w:t>in</w:t>
      </w:r>
      <w:r w:rsidR="00EF1385">
        <w:t xml:space="preserve"> </w:t>
      </w:r>
      <w:r w:rsidR="002145FE" w:rsidRPr="002145FE">
        <w:t>Norway</w:t>
      </w:r>
      <w:r w:rsidR="00EF1385">
        <w:t xml:space="preserve"> </w:t>
      </w:r>
      <w:r w:rsidR="002145FE" w:rsidRPr="002145FE">
        <w:t>a</w:t>
      </w:r>
      <w:r w:rsidR="00EF1385">
        <w:t xml:space="preserve"> </w:t>
      </w:r>
      <w:r w:rsidR="002145FE" w:rsidRPr="002145FE">
        <w:t>process</w:t>
      </w:r>
      <w:r w:rsidR="00EF1385">
        <w:t xml:space="preserve"> </w:t>
      </w:r>
      <w:r w:rsidR="002145FE" w:rsidRPr="002145FE">
        <w:t>was</w:t>
      </w:r>
      <w:r w:rsidR="00EF1385">
        <w:t xml:space="preserve"> </w:t>
      </w:r>
      <w:r w:rsidR="002145FE" w:rsidRPr="002145FE">
        <w:t>developed</w:t>
      </w:r>
      <w:r w:rsidR="00EF1385">
        <w:t xml:space="preserve"> </w:t>
      </w:r>
      <w:r w:rsidR="002145FE" w:rsidRPr="002145FE">
        <w:t>to</w:t>
      </w:r>
      <w:r w:rsidR="00EF1385">
        <w:t xml:space="preserve"> </w:t>
      </w:r>
      <w:r w:rsidR="002145FE" w:rsidRPr="002145FE">
        <w:t>accredit</w:t>
      </w:r>
      <w:r w:rsidR="00EF1385">
        <w:t xml:space="preserve"> </w:t>
      </w:r>
      <w:r w:rsidR="00467987">
        <w:t>people</w:t>
      </w:r>
      <w:r w:rsidR="00EF1385">
        <w:t xml:space="preserve"> </w:t>
      </w:r>
      <w:r w:rsidR="002145FE" w:rsidRPr="002145FE">
        <w:t>lacking</w:t>
      </w:r>
      <w:r w:rsidR="00EF1385">
        <w:t xml:space="preserve"> </w:t>
      </w:r>
      <w:r w:rsidR="002145FE" w:rsidRPr="002145FE">
        <w:t>their</w:t>
      </w:r>
      <w:r w:rsidR="00EF1385">
        <w:t xml:space="preserve"> </w:t>
      </w:r>
      <w:r w:rsidR="002145FE" w:rsidRPr="002145FE">
        <w:t>teaching</w:t>
      </w:r>
      <w:r w:rsidR="00EF1385">
        <w:t xml:space="preserve"> </w:t>
      </w:r>
      <w:r w:rsidR="002145FE" w:rsidRPr="002145FE">
        <w:t>certificates</w:t>
      </w:r>
      <w:r w:rsidR="00EF1385">
        <w:t xml:space="preserve"> </w:t>
      </w:r>
      <w:r w:rsidR="00467987">
        <w:t>via</w:t>
      </w:r>
      <w:r w:rsidR="00EF1385">
        <w:t xml:space="preserve"> </w:t>
      </w:r>
      <w:r w:rsidR="00467987">
        <w:t>a</w:t>
      </w:r>
      <w:r w:rsidR="00EF1385">
        <w:t xml:space="preserve"> </w:t>
      </w:r>
      <w:r w:rsidR="00467987">
        <w:t>skills</w:t>
      </w:r>
      <w:r w:rsidR="00EF1385">
        <w:t xml:space="preserve"> </w:t>
      </w:r>
      <w:r w:rsidR="002145FE" w:rsidRPr="002145FE">
        <w:t>testing</w:t>
      </w:r>
      <w:r w:rsidR="00EF1385">
        <w:t xml:space="preserve"> </w:t>
      </w:r>
      <w:r w:rsidR="002145FE" w:rsidRPr="002145FE">
        <w:t>and</w:t>
      </w:r>
      <w:r w:rsidR="00EF1385">
        <w:t xml:space="preserve"> </w:t>
      </w:r>
      <w:r w:rsidR="002145FE" w:rsidRPr="002145FE">
        <w:t>interview</w:t>
      </w:r>
      <w:r w:rsidR="00EF1385">
        <w:t xml:space="preserve"> </w:t>
      </w:r>
      <w:r w:rsidR="002145FE" w:rsidRPr="002145FE">
        <w:t>process</w:t>
      </w:r>
      <w:r w:rsidR="00EF1385">
        <w:t xml:space="preserve"> </w:t>
      </w:r>
      <w:r w:rsidR="002145FE" w:rsidRPr="002145FE">
        <w:fldChar w:fldCharType="begin"/>
      </w:r>
      <w:r w:rsidR="002145FE" w:rsidRPr="002145FE">
        <w:instrText xml:space="preserve"> ADDIN EN.CITE &lt;EndNote&gt;&lt;Cite&gt;&lt;Author&gt;Mozetič&lt;/Author&gt;&lt;Year&gt;2018&lt;/Year&gt;&lt;IDText&gt;Validating highly educated refugees&amp;apos; qualifications&lt;/IDText&gt;&lt;DisplayText&gt;(Mozetič, 2018)&lt;/DisplayText&gt;&lt;record&gt;&lt;isbn&gt;1460-9819&lt;/isbn&gt;&lt;titles&gt;&lt;title&gt;Validating highly educated refugees&amp;apos; qualifications&lt;/title&gt;&lt;secondary-title&gt;Forced Migration Review&lt;/secondary-title&gt;&lt;/titles&gt;&lt;pages&gt;37-39&lt;/pages&gt;&lt;number&gt;58&lt;/number&gt;&lt;contributors&gt;&lt;authors&gt;&lt;author&gt;Mozetič, Katarina&lt;/author&gt;&lt;/authors&gt;&lt;/contributors&gt;&lt;section&gt;37&lt;/section&gt;&lt;added-date format="utc"&gt;1662041282&lt;/added-date&gt;&lt;ref-type name="Journal Article"&gt;17&lt;/ref-type&gt;&lt;dates&gt;&lt;year&gt;2018&lt;/year&gt;&lt;/dates&gt;&lt;rec-number&gt;1641&lt;/rec-number&gt;&lt;last-updated-date format="utc"&gt;1662041282&lt;/last-updated-date&gt;&lt;remote-database-name&gt;WorldCat.org&lt;/remote-database-name&gt;&lt;/record&gt;&lt;/Cite&gt;&lt;/EndNote&gt;</w:instrText>
      </w:r>
      <w:r w:rsidR="002145FE" w:rsidRPr="002145FE">
        <w:fldChar w:fldCharType="separate"/>
      </w:r>
      <w:r w:rsidR="002145FE" w:rsidRPr="002145FE">
        <w:t>(Mozetič,</w:t>
      </w:r>
      <w:r w:rsidR="00EF1385">
        <w:t xml:space="preserve"> </w:t>
      </w:r>
      <w:r w:rsidR="002145FE" w:rsidRPr="002145FE">
        <w:t>2018)</w:t>
      </w:r>
      <w:r w:rsidR="002145FE" w:rsidRPr="002145FE">
        <w:fldChar w:fldCharType="end"/>
      </w:r>
      <w:r w:rsidR="00467987">
        <w:t>.</w:t>
      </w:r>
    </w:p>
    <w:p w14:paraId="46FED763" w14:textId="73834628" w:rsidR="00B1485F" w:rsidRDefault="00B1485F" w:rsidP="00B1485F">
      <w:r w:rsidRPr="006E29E8">
        <w:t>Flexible</w:t>
      </w:r>
      <w:r w:rsidR="00EF1385">
        <w:t xml:space="preserve"> </w:t>
      </w:r>
      <w:r w:rsidRPr="006E29E8">
        <w:t>systems</w:t>
      </w:r>
      <w:r w:rsidR="00EF1385">
        <w:t xml:space="preserve"> </w:t>
      </w:r>
      <w:r w:rsidRPr="006E29E8">
        <w:t>for</w:t>
      </w:r>
      <w:r w:rsidR="00EF1385">
        <w:t xml:space="preserve"> </w:t>
      </w:r>
      <w:r w:rsidRPr="006E29E8">
        <w:t>recognizing</w:t>
      </w:r>
      <w:r w:rsidR="00EF1385">
        <w:t xml:space="preserve"> </w:t>
      </w:r>
      <w:r w:rsidRPr="006E29E8">
        <w:t>foreign</w:t>
      </w:r>
      <w:r w:rsidR="00EF1385">
        <w:t xml:space="preserve"> </w:t>
      </w:r>
      <w:r w:rsidRPr="006E29E8">
        <w:t>qualifications</w:t>
      </w:r>
      <w:r w:rsidR="00EF1385">
        <w:t xml:space="preserve"> </w:t>
      </w:r>
      <w:r w:rsidRPr="006E29E8">
        <w:t>are</w:t>
      </w:r>
      <w:r w:rsidR="00EF1385">
        <w:t xml:space="preserve"> </w:t>
      </w:r>
      <w:r w:rsidRPr="006E29E8">
        <w:t>highly</w:t>
      </w:r>
      <w:r w:rsidR="00EF1385">
        <w:t xml:space="preserve"> </w:t>
      </w:r>
      <w:r w:rsidRPr="006E29E8">
        <w:t>attractive</w:t>
      </w:r>
      <w:r w:rsidR="00EF1385">
        <w:t xml:space="preserve"> </w:t>
      </w:r>
      <w:r w:rsidRPr="006E29E8">
        <w:t>to</w:t>
      </w:r>
      <w:r w:rsidR="00EF1385">
        <w:t xml:space="preserve"> </w:t>
      </w:r>
      <w:r w:rsidR="0004127C">
        <w:t>individuals,</w:t>
      </w:r>
      <w:r w:rsidR="00EF1385">
        <w:t xml:space="preserve"> </w:t>
      </w:r>
      <w:r w:rsidR="0004127C">
        <w:t>employers,</w:t>
      </w:r>
      <w:r w:rsidR="00EF1385">
        <w:t xml:space="preserve"> </w:t>
      </w:r>
      <w:r w:rsidR="0004127C">
        <w:t>and</w:t>
      </w:r>
      <w:r w:rsidR="00EF1385">
        <w:t xml:space="preserve"> </w:t>
      </w:r>
      <w:r w:rsidR="0004127C">
        <w:t>governments</w:t>
      </w:r>
      <w:r w:rsidR="00F677B0">
        <w:t>,</w:t>
      </w:r>
      <w:r w:rsidR="00EF1385">
        <w:t xml:space="preserve"> </w:t>
      </w:r>
      <w:r w:rsidR="00F677B0">
        <w:t>so</w:t>
      </w:r>
      <w:r w:rsidR="00EF1385">
        <w:t xml:space="preserve"> </w:t>
      </w:r>
      <w:r w:rsidR="00F677B0">
        <w:t>regulators</w:t>
      </w:r>
      <w:r w:rsidR="00EF1385">
        <w:t xml:space="preserve"> </w:t>
      </w:r>
      <w:r w:rsidR="00F677B0">
        <w:t>have</w:t>
      </w:r>
      <w:r w:rsidR="00EF1385">
        <w:t xml:space="preserve"> </w:t>
      </w:r>
      <w:r w:rsidR="00F677B0">
        <w:t>been</w:t>
      </w:r>
      <w:r w:rsidR="00EF1385">
        <w:t xml:space="preserve"> </w:t>
      </w:r>
      <w:r w:rsidR="00F677B0">
        <w:t>under</w:t>
      </w:r>
      <w:r w:rsidR="00EF1385">
        <w:t xml:space="preserve"> </w:t>
      </w:r>
      <w:r w:rsidR="00F677B0">
        <w:t>pressure</w:t>
      </w:r>
      <w:r w:rsidR="00EF1385">
        <w:t xml:space="preserve"> </w:t>
      </w:r>
      <w:r w:rsidR="00F677B0">
        <w:t>to</w:t>
      </w:r>
      <w:r w:rsidR="00EF1385">
        <w:t xml:space="preserve"> </w:t>
      </w:r>
      <w:r w:rsidR="0045609F">
        <w:t>modify</w:t>
      </w:r>
      <w:r w:rsidR="00EF1385">
        <w:t xml:space="preserve"> </w:t>
      </w:r>
      <w:r w:rsidR="0045609F">
        <w:t>their</w:t>
      </w:r>
      <w:r w:rsidR="00EF1385">
        <w:t xml:space="preserve"> </w:t>
      </w:r>
      <w:r w:rsidR="0045609F">
        <w:t>approach</w:t>
      </w:r>
      <w:r w:rsidR="00EF1385">
        <w:t xml:space="preserve"> </w:t>
      </w:r>
      <w:r w:rsidR="0045609F">
        <w:t>when</w:t>
      </w:r>
      <w:r w:rsidR="00EF1385">
        <w:t xml:space="preserve"> </w:t>
      </w:r>
      <w:r w:rsidR="0045609F">
        <w:t>seen</w:t>
      </w:r>
      <w:r w:rsidR="00EF1385">
        <w:t xml:space="preserve"> </w:t>
      </w:r>
      <w:r w:rsidR="0045609F">
        <w:t>as</w:t>
      </w:r>
      <w:r w:rsidR="00EF1385">
        <w:t xml:space="preserve"> </w:t>
      </w:r>
      <w:r w:rsidR="0045609F">
        <w:t>a</w:t>
      </w:r>
      <w:r w:rsidR="00EF1385">
        <w:t xml:space="preserve"> </w:t>
      </w:r>
      <w:r w:rsidR="0045609F">
        <w:t>barrier</w:t>
      </w:r>
      <w:r w:rsidR="00EF1385">
        <w:t xml:space="preserve"> </w:t>
      </w:r>
      <w:r w:rsidR="0045609F">
        <w:fldChar w:fldCharType="begin"/>
      </w:r>
      <w:r w:rsidR="0045609F">
        <w:instrText xml:space="preserve"> ADDIN EN.CITE &lt;EndNote&gt;&lt;Cite&gt;&lt;Author&gt;Hawthorne&lt;/Author&gt;&lt;Year&gt;2013&lt;/Year&gt;&lt;IDText&gt;Recognizing foreign qualifications: emerging global trends&lt;/IDText&gt;&lt;DisplayText&gt;(Hawthorne, 2013)&lt;/DisplayText&gt;&lt;record&gt;&lt;titles&gt;&lt;title&gt;Recognizing foreign qualifications: emerging global trends&lt;/title&gt;&lt;secondary-title&gt;Washington (DC): Migration Policy Institute&lt;/secondary-title&gt;&lt;/titles&gt;&lt;contributors&gt;&lt;authors&gt;&lt;author&gt;Hawthorne, Lesleyanne&lt;/author&gt;&lt;/authors&gt;&lt;/contributors&gt;&lt;added-date format="utc"&gt;1617986129&lt;/added-date&gt;&lt;ref-type name="Journal Article"&gt;17&lt;/ref-type&gt;&lt;dates&gt;&lt;year&gt;2013&lt;/year&gt;&lt;/dates&gt;&lt;rec-number&gt;24&lt;/rec-number&gt;&lt;last-updated-date format="utc"&gt;1617986234&lt;/last-updated-date&gt;&lt;/record&gt;&lt;/Cite&gt;&lt;/EndNote&gt;</w:instrText>
      </w:r>
      <w:r w:rsidR="0045609F">
        <w:fldChar w:fldCharType="separate"/>
      </w:r>
      <w:r w:rsidR="0045609F">
        <w:rPr>
          <w:noProof/>
        </w:rPr>
        <w:t>(Hawthorne,</w:t>
      </w:r>
      <w:r w:rsidR="00EF1385">
        <w:rPr>
          <w:noProof/>
        </w:rPr>
        <w:t xml:space="preserve"> </w:t>
      </w:r>
      <w:r w:rsidR="0045609F">
        <w:rPr>
          <w:noProof/>
        </w:rPr>
        <w:t>2013)</w:t>
      </w:r>
      <w:r w:rsidR="0045609F">
        <w:fldChar w:fldCharType="end"/>
      </w:r>
      <w:r w:rsidR="0045609F">
        <w:t>,</w:t>
      </w:r>
      <w:r w:rsidR="00EF1385">
        <w:t xml:space="preserve"> </w:t>
      </w:r>
      <w:r w:rsidR="0045609F">
        <w:t>and</w:t>
      </w:r>
      <w:r w:rsidR="00EF1385">
        <w:t xml:space="preserve"> </w:t>
      </w:r>
      <w:r w:rsidR="0045609F">
        <w:t>in</w:t>
      </w:r>
      <w:r w:rsidR="00EF1385">
        <w:t xml:space="preserve"> </w:t>
      </w:r>
      <w:r w:rsidR="0045609F">
        <w:t>Australia</w:t>
      </w:r>
      <w:r w:rsidR="00EF1385">
        <w:t xml:space="preserve"> </w:t>
      </w:r>
      <w:r w:rsidR="0045609F">
        <w:t>there</w:t>
      </w:r>
      <w:r w:rsidR="00EF1385">
        <w:t xml:space="preserve"> </w:t>
      </w:r>
      <w:r w:rsidR="0045609F">
        <w:t>have</w:t>
      </w:r>
      <w:r w:rsidR="00EF1385">
        <w:t xml:space="preserve"> </w:t>
      </w:r>
      <w:r w:rsidR="0045609F">
        <w:t>been</w:t>
      </w:r>
      <w:r w:rsidR="00EF1385">
        <w:t xml:space="preserve"> </w:t>
      </w:r>
      <w:r w:rsidR="0045609F">
        <w:t>some</w:t>
      </w:r>
      <w:r w:rsidR="00EF1385">
        <w:t xml:space="preserve"> </w:t>
      </w:r>
      <w:r w:rsidR="009E502A">
        <w:t>initiatives</w:t>
      </w:r>
      <w:r w:rsidR="00EF1385">
        <w:t xml:space="preserve"> </w:t>
      </w:r>
      <w:r w:rsidR="009E502A">
        <w:t>to</w:t>
      </w:r>
      <w:r w:rsidR="00EF1385">
        <w:t xml:space="preserve"> </w:t>
      </w:r>
      <w:r w:rsidR="009E502A">
        <w:t>‘partially’</w:t>
      </w:r>
      <w:r w:rsidR="00EF1385">
        <w:t xml:space="preserve"> </w:t>
      </w:r>
      <w:r w:rsidR="002C48A9">
        <w:t>certify</w:t>
      </w:r>
      <w:r w:rsidR="00EF1385">
        <w:t xml:space="preserve"> </w:t>
      </w:r>
      <w:r w:rsidR="002C48A9">
        <w:t>professionals</w:t>
      </w:r>
      <w:r w:rsidR="00EF1385">
        <w:t xml:space="preserve"> </w:t>
      </w:r>
      <w:r w:rsidR="002C48A9">
        <w:t>so</w:t>
      </w:r>
      <w:r w:rsidR="00EF1385">
        <w:t xml:space="preserve"> </w:t>
      </w:r>
      <w:r w:rsidR="002C48A9">
        <w:t>they</w:t>
      </w:r>
      <w:r w:rsidR="00EF1385">
        <w:t xml:space="preserve"> </w:t>
      </w:r>
      <w:r w:rsidR="002C48A9">
        <w:t>can</w:t>
      </w:r>
      <w:r w:rsidR="00EF1385">
        <w:t xml:space="preserve"> </w:t>
      </w:r>
      <w:r w:rsidR="002C48A9">
        <w:t>work</w:t>
      </w:r>
      <w:r w:rsidR="00EF1385">
        <w:t xml:space="preserve"> </w:t>
      </w:r>
      <w:r w:rsidR="002C48A9">
        <w:t>in</w:t>
      </w:r>
      <w:r w:rsidR="00EF1385">
        <w:t xml:space="preserve"> </w:t>
      </w:r>
      <w:r w:rsidR="002C48A9">
        <w:t>some</w:t>
      </w:r>
      <w:r w:rsidR="00EF1385">
        <w:t xml:space="preserve"> </w:t>
      </w:r>
      <w:r w:rsidR="002C48A9">
        <w:t>capacity</w:t>
      </w:r>
      <w:r w:rsidR="00EF1385">
        <w:t xml:space="preserve"> </w:t>
      </w:r>
      <w:r w:rsidR="002C48A9">
        <w:t>before</w:t>
      </w:r>
      <w:r w:rsidR="00EF1385">
        <w:t xml:space="preserve"> </w:t>
      </w:r>
      <w:r w:rsidR="002C48A9">
        <w:t>eventual</w:t>
      </w:r>
      <w:r w:rsidR="00EF1385">
        <w:t xml:space="preserve"> </w:t>
      </w:r>
      <w:r w:rsidR="002C48A9">
        <w:t>full</w:t>
      </w:r>
      <w:r w:rsidR="00EF1385">
        <w:t xml:space="preserve"> </w:t>
      </w:r>
      <w:r w:rsidR="002C48A9">
        <w:t>recognition.</w:t>
      </w:r>
      <w:r w:rsidR="00EF1385">
        <w:t xml:space="preserve"> </w:t>
      </w:r>
      <w:r w:rsidR="002C48A9">
        <w:t>While</w:t>
      </w:r>
      <w:r w:rsidR="00EF1385">
        <w:t xml:space="preserve"> </w:t>
      </w:r>
      <w:r w:rsidR="002C48A9">
        <w:t>appealing,</w:t>
      </w:r>
      <w:r w:rsidR="00EF1385">
        <w:t xml:space="preserve"> </w:t>
      </w:r>
      <w:r w:rsidR="002C48A9">
        <w:t>Hawthorne</w:t>
      </w:r>
      <w:r w:rsidR="00EF1385">
        <w:t xml:space="preserve"> </w:t>
      </w:r>
      <w:r w:rsidR="002C48A9">
        <w:t>also</w:t>
      </w:r>
      <w:r w:rsidR="00EF1385">
        <w:t xml:space="preserve"> </w:t>
      </w:r>
      <w:r w:rsidR="00805E0A">
        <w:t>sounds</w:t>
      </w:r>
      <w:r w:rsidR="00EF1385">
        <w:t xml:space="preserve"> </w:t>
      </w:r>
      <w:r w:rsidR="00805E0A">
        <w:t>a</w:t>
      </w:r>
      <w:r w:rsidR="00EF1385">
        <w:t xml:space="preserve"> </w:t>
      </w:r>
      <w:r w:rsidR="00805E0A">
        <w:t>note</w:t>
      </w:r>
      <w:r w:rsidR="00EF1385">
        <w:t xml:space="preserve"> </w:t>
      </w:r>
      <w:r w:rsidR="00805E0A">
        <w:t>of</w:t>
      </w:r>
      <w:r w:rsidR="00EF1385">
        <w:t xml:space="preserve"> </w:t>
      </w:r>
      <w:r w:rsidR="00805E0A">
        <w:t>caution</w:t>
      </w:r>
      <w:r w:rsidR="00EF1385">
        <w:t xml:space="preserve"> </w:t>
      </w:r>
      <w:r w:rsidR="00805E0A">
        <w:t>as</w:t>
      </w:r>
      <w:r w:rsidR="00EF1385">
        <w:t xml:space="preserve"> </w:t>
      </w:r>
      <w:r w:rsidR="00805E0A">
        <w:t>there</w:t>
      </w:r>
      <w:r w:rsidR="00EF1385">
        <w:t xml:space="preserve"> </w:t>
      </w:r>
      <w:r w:rsidR="00805E0A">
        <w:t>can</w:t>
      </w:r>
      <w:r w:rsidR="00EF1385">
        <w:t xml:space="preserve"> </w:t>
      </w:r>
      <w:r w:rsidR="00805E0A">
        <w:t>be</w:t>
      </w:r>
      <w:r w:rsidR="00EF1385">
        <w:t xml:space="preserve"> </w:t>
      </w:r>
      <w:r w:rsidR="003D38A6">
        <w:t>threats.</w:t>
      </w:r>
      <w:r w:rsidR="00EF1385">
        <w:t xml:space="preserve"> </w:t>
      </w:r>
      <w:r w:rsidR="003D38A6">
        <w:t>New</w:t>
      </w:r>
      <w:r w:rsidR="00EF1385">
        <w:t xml:space="preserve"> </w:t>
      </w:r>
      <w:r w:rsidR="003D38A6">
        <w:t>processes</w:t>
      </w:r>
      <w:r w:rsidR="00EF1385">
        <w:t xml:space="preserve"> </w:t>
      </w:r>
      <w:r w:rsidR="003D38A6">
        <w:t>may</w:t>
      </w:r>
      <w:r w:rsidR="00EF1385">
        <w:t xml:space="preserve"> </w:t>
      </w:r>
      <w:r w:rsidR="003D38A6">
        <w:t>increase</w:t>
      </w:r>
      <w:r w:rsidR="00EF1385">
        <w:t xml:space="preserve"> </w:t>
      </w:r>
      <w:r w:rsidR="003D38A6">
        <w:t>complexity,</w:t>
      </w:r>
      <w:r w:rsidR="00EF1385">
        <w:t xml:space="preserve"> </w:t>
      </w:r>
      <w:r w:rsidR="003D38A6">
        <w:t>migrants</w:t>
      </w:r>
      <w:r w:rsidR="00EF1385">
        <w:t xml:space="preserve"> </w:t>
      </w:r>
      <w:r w:rsidR="003D38A6">
        <w:t>may</w:t>
      </w:r>
      <w:r w:rsidR="00EF1385">
        <w:t xml:space="preserve"> </w:t>
      </w:r>
      <w:r w:rsidR="003D38A6">
        <w:t>be</w:t>
      </w:r>
      <w:r w:rsidR="00EF1385">
        <w:t xml:space="preserve"> </w:t>
      </w:r>
      <w:r w:rsidR="003D38A6">
        <w:t>stranded</w:t>
      </w:r>
      <w:r w:rsidR="00EF1385">
        <w:t xml:space="preserve"> </w:t>
      </w:r>
      <w:r w:rsidR="003D38A6">
        <w:t>in</w:t>
      </w:r>
      <w:r w:rsidR="00EF1385">
        <w:t xml:space="preserve"> </w:t>
      </w:r>
      <w:r w:rsidR="003D38A6">
        <w:t>their</w:t>
      </w:r>
      <w:r w:rsidR="00EF1385">
        <w:t xml:space="preserve"> </w:t>
      </w:r>
      <w:r w:rsidR="00516C9F">
        <w:t>conditional</w:t>
      </w:r>
      <w:r w:rsidR="00EF1385">
        <w:t xml:space="preserve"> </w:t>
      </w:r>
      <w:r w:rsidR="00516C9F">
        <w:t>status</w:t>
      </w:r>
      <w:r w:rsidR="00EF1385">
        <w:t xml:space="preserve"> </w:t>
      </w:r>
      <w:r w:rsidR="00516C9F">
        <w:t>and</w:t>
      </w:r>
      <w:r w:rsidR="00EF1385">
        <w:t xml:space="preserve"> </w:t>
      </w:r>
      <w:r w:rsidR="00516C9F">
        <w:t>suffer</w:t>
      </w:r>
      <w:r w:rsidR="00EF1385">
        <w:t xml:space="preserve"> </w:t>
      </w:r>
      <w:r w:rsidR="00516C9F">
        <w:t>lack</w:t>
      </w:r>
      <w:r w:rsidR="00EF1385">
        <w:t xml:space="preserve"> </w:t>
      </w:r>
      <w:r w:rsidR="00516C9F">
        <w:t>of</w:t>
      </w:r>
      <w:r w:rsidR="00EF1385">
        <w:t xml:space="preserve"> </w:t>
      </w:r>
      <w:r w:rsidR="00516C9F">
        <w:t>career</w:t>
      </w:r>
      <w:r w:rsidR="00EF1385">
        <w:t xml:space="preserve"> </w:t>
      </w:r>
      <w:r w:rsidR="00516C9F">
        <w:t>progression</w:t>
      </w:r>
      <w:r w:rsidR="00EF1385">
        <w:t xml:space="preserve"> </w:t>
      </w:r>
      <w:r w:rsidR="00516C9F">
        <w:t>and</w:t>
      </w:r>
      <w:r w:rsidR="00EF1385">
        <w:t xml:space="preserve"> </w:t>
      </w:r>
      <w:r w:rsidR="00877F98">
        <w:t>lower</w:t>
      </w:r>
      <w:r w:rsidR="00EF1385">
        <w:t xml:space="preserve"> </w:t>
      </w:r>
      <w:r w:rsidR="00877F98">
        <w:t>wages,</w:t>
      </w:r>
      <w:r w:rsidR="00EF1385">
        <w:t xml:space="preserve"> </w:t>
      </w:r>
      <w:r w:rsidR="00A97490">
        <w:t>and</w:t>
      </w:r>
      <w:r w:rsidR="00EF1385">
        <w:t xml:space="preserve"> </w:t>
      </w:r>
      <w:r w:rsidR="00A97490">
        <w:t>there</w:t>
      </w:r>
      <w:r w:rsidR="00EF1385">
        <w:t xml:space="preserve"> </w:t>
      </w:r>
      <w:r w:rsidR="00A97490">
        <w:t>is</w:t>
      </w:r>
      <w:r w:rsidR="00EF1385">
        <w:t xml:space="preserve"> </w:t>
      </w:r>
      <w:r w:rsidR="00A97490">
        <w:t>also</w:t>
      </w:r>
      <w:r w:rsidR="00EF1385">
        <w:t xml:space="preserve"> </w:t>
      </w:r>
      <w:r w:rsidR="00A97490">
        <w:t>a</w:t>
      </w:r>
      <w:r w:rsidR="00EF1385">
        <w:t xml:space="preserve"> </w:t>
      </w:r>
      <w:r w:rsidR="00A97490">
        <w:t>public</w:t>
      </w:r>
      <w:r w:rsidR="00EF1385">
        <w:t xml:space="preserve"> </w:t>
      </w:r>
      <w:r w:rsidR="00A97490">
        <w:t>risk</w:t>
      </w:r>
      <w:r w:rsidR="00EF1385">
        <w:t xml:space="preserve"> </w:t>
      </w:r>
      <w:r w:rsidR="00A97490">
        <w:t>of</w:t>
      </w:r>
      <w:r w:rsidR="00EF1385">
        <w:t xml:space="preserve"> </w:t>
      </w:r>
      <w:r w:rsidR="00A97490">
        <w:t>someone</w:t>
      </w:r>
      <w:r w:rsidR="00EF1385">
        <w:t xml:space="preserve"> </w:t>
      </w:r>
      <w:r w:rsidR="00A97490">
        <w:t>practicing</w:t>
      </w:r>
      <w:r w:rsidR="00EF1385">
        <w:t xml:space="preserve"> </w:t>
      </w:r>
      <w:r w:rsidR="00A97490">
        <w:t>if</w:t>
      </w:r>
      <w:r w:rsidR="00EF1385">
        <w:t xml:space="preserve"> </w:t>
      </w:r>
      <w:r w:rsidR="00A97490">
        <w:t>they</w:t>
      </w:r>
      <w:r w:rsidR="00EF1385">
        <w:t xml:space="preserve"> </w:t>
      </w:r>
      <w:r w:rsidR="00A97490">
        <w:t>haven’t</w:t>
      </w:r>
      <w:r w:rsidR="00EF1385">
        <w:t xml:space="preserve"> </w:t>
      </w:r>
      <w:r w:rsidR="00A97490">
        <w:t>met</w:t>
      </w:r>
      <w:r w:rsidR="00EF1385">
        <w:t xml:space="preserve"> </w:t>
      </w:r>
      <w:r w:rsidR="00A97490">
        <w:t>a</w:t>
      </w:r>
      <w:r w:rsidR="00EF1385">
        <w:t xml:space="preserve"> </w:t>
      </w:r>
      <w:r w:rsidR="00A97490">
        <w:t>country’s</w:t>
      </w:r>
      <w:r w:rsidR="00EF1385">
        <w:t xml:space="preserve"> </w:t>
      </w:r>
      <w:r w:rsidR="00A97490">
        <w:t>standards.</w:t>
      </w:r>
      <w:r w:rsidR="00EF1385">
        <w:t xml:space="preserve"> </w:t>
      </w:r>
      <w:r w:rsidR="00D85356">
        <w:t>Nevertheless</w:t>
      </w:r>
      <w:r w:rsidR="00EF1385">
        <w:t xml:space="preserve"> </w:t>
      </w:r>
      <w:r w:rsidR="00D85356">
        <w:t>there</w:t>
      </w:r>
      <w:r w:rsidR="00EF1385">
        <w:t xml:space="preserve"> </w:t>
      </w:r>
      <w:r w:rsidR="00D85356">
        <w:t>have</w:t>
      </w:r>
      <w:r w:rsidR="00EF1385">
        <w:t xml:space="preserve"> </w:t>
      </w:r>
      <w:r w:rsidR="00D85356">
        <w:t>been</w:t>
      </w:r>
      <w:r w:rsidR="00EF1385">
        <w:t xml:space="preserve"> </w:t>
      </w:r>
      <w:r w:rsidR="00D85356">
        <w:t>some</w:t>
      </w:r>
      <w:r w:rsidR="00EF1385">
        <w:t xml:space="preserve"> </w:t>
      </w:r>
      <w:r w:rsidR="00597436">
        <w:t>successes</w:t>
      </w:r>
      <w:r w:rsidR="00EF1385">
        <w:t xml:space="preserve"> </w:t>
      </w:r>
      <w:r w:rsidR="00597436">
        <w:t>for</w:t>
      </w:r>
      <w:r w:rsidR="00EF1385">
        <w:t xml:space="preserve"> </w:t>
      </w:r>
      <w:r w:rsidR="00597436">
        <w:t>reformed</w:t>
      </w:r>
      <w:r w:rsidR="00EF1385">
        <w:t xml:space="preserve"> </w:t>
      </w:r>
      <w:r w:rsidR="00597436">
        <w:t>accreditation</w:t>
      </w:r>
      <w:r w:rsidR="00EF1385">
        <w:t xml:space="preserve"> </w:t>
      </w:r>
      <w:r w:rsidR="00597436">
        <w:t>pathways</w:t>
      </w:r>
      <w:r w:rsidR="00EF1385">
        <w:t xml:space="preserve"> </w:t>
      </w:r>
      <w:r w:rsidR="00597436">
        <w:t>and</w:t>
      </w:r>
      <w:r w:rsidR="00EF1385">
        <w:t xml:space="preserve"> </w:t>
      </w:r>
      <w:r w:rsidR="00597436" w:rsidRPr="002B5960">
        <w:t>English</w:t>
      </w:r>
      <w:r w:rsidR="00EF1385">
        <w:t xml:space="preserve"> </w:t>
      </w:r>
      <w:r w:rsidR="00597436" w:rsidRPr="002B5960">
        <w:t>language</w:t>
      </w:r>
      <w:r w:rsidR="00EF1385">
        <w:t xml:space="preserve"> </w:t>
      </w:r>
      <w:r w:rsidR="00597436" w:rsidRPr="002B5960">
        <w:t>skills</w:t>
      </w:r>
      <w:r w:rsidR="00EF1385">
        <w:t xml:space="preserve"> </w:t>
      </w:r>
      <w:r w:rsidR="00597436" w:rsidRPr="002B5960">
        <w:t>registration</w:t>
      </w:r>
      <w:r w:rsidR="00EF1385">
        <w:t xml:space="preserve"> </w:t>
      </w:r>
      <w:r>
        <w:fldChar w:fldCharType="begin"/>
      </w:r>
      <w:r>
        <w:instrText xml:space="preserve"> ADDIN EN.CITE &lt;EndNote&gt;&lt;Cite&gt;&lt;Author&gt;Hawthorne&lt;/Author&gt;&lt;Year&gt;2015&lt;/Year&gt;&lt;IDText&gt;The Impact of Skilled Migration on Foreign Qualification Recognition Reform in Australia&lt;/IDText&gt;&lt;DisplayText&gt;(Hawthorne, 2015)&lt;/DisplayText&gt;&lt;record&gt;&lt;dates&gt;&lt;pub-dates&gt;&lt;date&gt;2015-08-01&lt;/date&gt;&lt;/pub-dates&gt;&lt;year&gt;2015&lt;/year&gt;&lt;/dates&gt;&lt;isbn&gt;0317-0861&lt;/isbn&gt;&lt;titles&gt;&lt;title&gt;The Impact of Skilled Migration on Foreign Qualification Recognition Reform in Australia&lt;/title&gt;&lt;secondary-title&gt;Canadian Public Policy&lt;/secondary-title&gt;&lt;/titles&gt;&lt;pages&gt;S173-S187&lt;/pages&gt;&lt;number&gt;Supplement 1&lt;/number&gt;&lt;access-date&gt;2021-04-09T16:36:27&lt;/access-date&gt;&lt;contributors&gt;&lt;authors&gt;&lt;author&gt;Hawthorne, Lesleyanne&lt;/author&gt;&lt;/authors&gt;&lt;/contributors&gt;&lt;added-date format="utc"&gt;1626167365&lt;/added-date&gt;&lt;ref-type name="Journal Article"&gt;17&lt;/ref-type&gt;&lt;rec-number&gt;1576&lt;/rec-number&gt;&lt;publisher&gt;University of Toronto Press Inc. (UTPress)&lt;/publisher&gt;&lt;last-updated-date format="utc"&gt;1626167365&lt;/last-updated-date&gt;&lt;electronic-resource-num&gt;10.3138/cpp.2015-027&lt;/electronic-resource-num&gt;&lt;volume&gt;41&lt;/volume&gt;&lt;/record&gt;&lt;/Cite&gt;&lt;/EndNote&gt;</w:instrText>
      </w:r>
      <w:r>
        <w:fldChar w:fldCharType="separate"/>
      </w:r>
      <w:r>
        <w:rPr>
          <w:noProof/>
        </w:rPr>
        <w:t>(Hawthorne,</w:t>
      </w:r>
      <w:r w:rsidR="00EF1385">
        <w:rPr>
          <w:noProof/>
        </w:rPr>
        <w:t xml:space="preserve"> </w:t>
      </w:r>
      <w:r>
        <w:rPr>
          <w:noProof/>
        </w:rPr>
        <w:t>2015)</w:t>
      </w:r>
      <w:r>
        <w:fldChar w:fldCharType="end"/>
      </w:r>
      <w:r w:rsidR="00D776DD">
        <w:t>.</w:t>
      </w:r>
    </w:p>
    <w:p w14:paraId="75EE26B3" w14:textId="5478AA00" w:rsidR="00471103" w:rsidRDefault="00D44558" w:rsidP="00471103">
      <w:r>
        <w:t>There</w:t>
      </w:r>
      <w:r w:rsidR="00EF1385">
        <w:t xml:space="preserve"> </w:t>
      </w:r>
      <w:r>
        <w:t>is</w:t>
      </w:r>
      <w:r w:rsidR="00EF1385">
        <w:t xml:space="preserve"> </w:t>
      </w:r>
      <w:r>
        <w:t>a</w:t>
      </w:r>
      <w:r w:rsidR="00EF1385">
        <w:t xml:space="preserve"> </w:t>
      </w:r>
      <w:r>
        <w:t>literature</w:t>
      </w:r>
      <w:r w:rsidR="00EF1385">
        <w:t xml:space="preserve"> </w:t>
      </w:r>
      <w:r>
        <w:t>which</w:t>
      </w:r>
      <w:r w:rsidR="00EF1385">
        <w:t xml:space="preserve"> </w:t>
      </w:r>
      <w:r>
        <w:t>explicitly</w:t>
      </w:r>
      <w:r w:rsidR="00EF1385">
        <w:t xml:space="preserve"> </w:t>
      </w:r>
      <w:r>
        <w:t>calls</w:t>
      </w:r>
      <w:r w:rsidR="00EF1385">
        <w:t xml:space="preserve"> </w:t>
      </w:r>
      <w:r>
        <w:t>for</w:t>
      </w:r>
      <w:r w:rsidR="00EF1385">
        <w:t xml:space="preserve"> </w:t>
      </w:r>
      <w:r>
        <w:t>professional</w:t>
      </w:r>
      <w:r w:rsidR="00EF1385">
        <w:t xml:space="preserve"> </w:t>
      </w:r>
      <w:r w:rsidR="008A20E2">
        <w:t>regulatory</w:t>
      </w:r>
      <w:r w:rsidR="00EF1385">
        <w:t xml:space="preserve"> </w:t>
      </w:r>
      <w:r>
        <w:t>bodies</w:t>
      </w:r>
      <w:r w:rsidR="00EF1385">
        <w:t xml:space="preserve"> </w:t>
      </w:r>
      <w:r w:rsidR="00817745">
        <w:t>to</w:t>
      </w:r>
      <w:r w:rsidR="00EF1385">
        <w:t xml:space="preserve"> </w:t>
      </w:r>
      <w:r w:rsidR="00817745">
        <w:t>clarify</w:t>
      </w:r>
      <w:r w:rsidR="00EF1385">
        <w:t xml:space="preserve"> </w:t>
      </w:r>
      <w:r w:rsidR="00817745">
        <w:t>the</w:t>
      </w:r>
      <w:r w:rsidR="008A20E2">
        <w:t>ir</w:t>
      </w:r>
      <w:r w:rsidR="00EF1385">
        <w:t xml:space="preserve"> </w:t>
      </w:r>
      <w:r w:rsidR="008A20E2">
        <w:t>processes.</w:t>
      </w:r>
      <w:r w:rsidR="00EF1385">
        <w:t xml:space="preserve"> </w:t>
      </w:r>
      <w:r w:rsidR="008A20E2" w:rsidRPr="005645B0">
        <w:t>Canad</w:t>
      </w:r>
      <w:r w:rsidR="008A20E2">
        <w:t>ian</w:t>
      </w:r>
      <w:r w:rsidR="00EF1385">
        <w:t xml:space="preserve"> </w:t>
      </w:r>
      <w:r w:rsidR="008A20E2">
        <w:t>r</w:t>
      </w:r>
      <w:r w:rsidR="008A20E2" w:rsidRPr="005645B0">
        <w:t>efugees</w:t>
      </w:r>
      <w:r w:rsidR="00EF1385">
        <w:t xml:space="preserve"> </w:t>
      </w:r>
      <w:r w:rsidR="008A20E2" w:rsidRPr="005645B0">
        <w:t>face</w:t>
      </w:r>
      <w:r w:rsidR="00EF1385">
        <w:t xml:space="preserve"> </w:t>
      </w:r>
      <w:r w:rsidR="008A20E2" w:rsidRPr="005645B0">
        <w:t>down</w:t>
      </w:r>
      <w:r w:rsidR="00EF1385">
        <w:t xml:space="preserve"> </w:t>
      </w:r>
      <w:r w:rsidR="008A20E2" w:rsidRPr="005645B0">
        <w:t>skilling</w:t>
      </w:r>
      <w:r w:rsidR="00EF1385">
        <w:t xml:space="preserve"> </w:t>
      </w:r>
      <w:r w:rsidR="008A20E2" w:rsidRPr="005645B0">
        <w:t>and</w:t>
      </w:r>
      <w:r w:rsidR="00EF1385">
        <w:t xml:space="preserve"> </w:t>
      </w:r>
      <w:r w:rsidR="008A20E2" w:rsidRPr="005645B0">
        <w:t>difficulties</w:t>
      </w:r>
      <w:r w:rsidR="00EF1385">
        <w:t xml:space="preserve"> </w:t>
      </w:r>
      <w:r w:rsidR="008A20E2" w:rsidRPr="005645B0">
        <w:t>accessing</w:t>
      </w:r>
      <w:r w:rsidR="00EF1385">
        <w:t xml:space="preserve"> </w:t>
      </w:r>
      <w:r w:rsidR="0095262F">
        <w:t>the</w:t>
      </w:r>
      <w:r w:rsidR="00EF1385">
        <w:t xml:space="preserve"> </w:t>
      </w:r>
      <w:r w:rsidR="008A20E2" w:rsidRPr="005645B0">
        <w:t>labour</w:t>
      </w:r>
      <w:r w:rsidR="00EF1385">
        <w:t xml:space="preserve"> </w:t>
      </w:r>
      <w:r w:rsidR="008A20E2" w:rsidRPr="005645B0">
        <w:t>market</w:t>
      </w:r>
      <w:r w:rsidR="00EF1385">
        <w:t xml:space="preserve"> </w:t>
      </w:r>
      <w:r w:rsidR="008A20E2" w:rsidRPr="005645B0">
        <w:t>due</w:t>
      </w:r>
      <w:r w:rsidR="00EF1385">
        <w:t xml:space="preserve"> </w:t>
      </w:r>
      <w:r w:rsidR="008A20E2" w:rsidRPr="005645B0">
        <w:t>to</w:t>
      </w:r>
      <w:r w:rsidR="00EF1385">
        <w:t xml:space="preserve"> </w:t>
      </w:r>
      <w:r w:rsidR="008A20E2" w:rsidRPr="005645B0">
        <w:t>lack</w:t>
      </w:r>
      <w:r w:rsidR="00EF1385">
        <w:t xml:space="preserve"> </w:t>
      </w:r>
      <w:r w:rsidR="008A20E2" w:rsidRPr="005645B0">
        <w:t>of</w:t>
      </w:r>
      <w:r w:rsidR="00EF1385">
        <w:t xml:space="preserve"> </w:t>
      </w:r>
      <w:r w:rsidR="008A20E2" w:rsidRPr="005645B0">
        <w:t>recognition</w:t>
      </w:r>
      <w:r w:rsidR="00EF1385">
        <w:t xml:space="preserve"> </w:t>
      </w:r>
      <w:r w:rsidR="008A20E2" w:rsidRPr="005645B0">
        <w:t>of</w:t>
      </w:r>
      <w:r w:rsidR="00EF1385">
        <w:t xml:space="preserve"> </w:t>
      </w:r>
      <w:r w:rsidR="008A20E2" w:rsidRPr="005645B0">
        <w:t>qualifications</w:t>
      </w:r>
      <w:r w:rsidR="00EF1385">
        <w:t xml:space="preserve"> </w:t>
      </w:r>
      <w:r w:rsidR="008A20E2" w:rsidRPr="005645B0">
        <w:t>and</w:t>
      </w:r>
      <w:r w:rsidR="00EF1385">
        <w:t xml:space="preserve"> </w:t>
      </w:r>
      <w:r w:rsidR="008A20E2" w:rsidRPr="005645B0">
        <w:t>previous</w:t>
      </w:r>
      <w:r w:rsidR="00EF1385">
        <w:t xml:space="preserve"> </w:t>
      </w:r>
      <w:r w:rsidR="008A20E2" w:rsidRPr="005645B0">
        <w:t>experience,</w:t>
      </w:r>
      <w:r w:rsidR="00EF1385">
        <w:t xml:space="preserve"> </w:t>
      </w:r>
      <w:r w:rsidR="008A20E2" w:rsidRPr="005645B0">
        <w:t>lack</w:t>
      </w:r>
      <w:r w:rsidR="00EF1385">
        <w:t xml:space="preserve"> </w:t>
      </w:r>
      <w:r w:rsidR="008A20E2" w:rsidRPr="005645B0">
        <w:t>of</w:t>
      </w:r>
      <w:r w:rsidR="00EF1385">
        <w:t xml:space="preserve"> </w:t>
      </w:r>
      <w:r w:rsidR="008A20E2" w:rsidRPr="005645B0">
        <w:t>English</w:t>
      </w:r>
      <w:r w:rsidR="00EF1385">
        <w:t xml:space="preserve"> </w:t>
      </w:r>
      <w:r w:rsidR="008A20E2" w:rsidRPr="005645B0">
        <w:t>language,</w:t>
      </w:r>
      <w:r w:rsidR="00EF1385">
        <w:t xml:space="preserve"> </w:t>
      </w:r>
      <w:r w:rsidR="008A20E2" w:rsidRPr="005645B0">
        <w:t>discrimination</w:t>
      </w:r>
      <w:r w:rsidR="00EF1385">
        <w:t xml:space="preserve"> </w:t>
      </w:r>
      <w:r w:rsidR="008A20E2" w:rsidRPr="005645B0">
        <w:t>by</w:t>
      </w:r>
      <w:r w:rsidR="00EF1385">
        <w:t xml:space="preserve"> </w:t>
      </w:r>
      <w:r w:rsidR="008A20E2" w:rsidRPr="005645B0">
        <w:t>employers,</w:t>
      </w:r>
      <w:r w:rsidR="00EF1385">
        <w:t xml:space="preserve"> </w:t>
      </w:r>
      <w:r w:rsidR="008A20E2" w:rsidRPr="005645B0">
        <w:t>and</w:t>
      </w:r>
      <w:r w:rsidR="00EF1385">
        <w:t xml:space="preserve"> </w:t>
      </w:r>
      <w:r w:rsidR="008A20E2" w:rsidRPr="005645B0">
        <w:t>the</w:t>
      </w:r>
      <w:r w:rsidR="00EF1385">
        <w:t xml:space="preserve"> </w:t>
      </w:r>
      <w:r w:rsidR="008A20E2" w:rsidRPr="005645B0">
        <w:t>Catch-22</w:t>
      </w:r>
      <w:r w:rsidR="00EF1385">
        <w:t xml:space="preserve"> </w:t>
      </w:r>
      <w:r w:rsidR="008A20E2" w:rsidRPr="005645B0">
        <w:t>of</w:t>
      </w:r>
      <w:r w:rsidR="00EF1385">
        <w:t xml:space="preserve"> </w:t>
      </w:r>
      <w:r w:rsidR="008A20E2" w:rsidRPr="005645B0">
        <w:t>lack</w:t>
      </w:r>
      <w:r w:rsidR="00EF1385">
        <w:t xml:space="preserve"> </w:t>
      </w:r>
      <w:r w:rsidR="008A20E2" w:rsidRPr="005645B0">
        <w:t>of</w:t>
      </w:r>
      <w:r w:rsidR="00EF1385">
        <w:t xml:space="preserve"> </w:t>
      </w:r>
      <w:r w:rsidR="008A20E2" w:rsidRPr="005645B0">
        <w:t>Canadian</w:t>
      </w:r>
      <w:r w:rsidR="00EF1385">
        <w:t xml:space="preserve"> </w:t>
      </w:r>
      <w:r w:rsidR="008A20E2" w:rsidRPr="005645B0">
        <w:t>references</w:t>
      </w:r>
      <w:r w:rsidR="00EF1385">
        <w:t xml:space="preserve"> </w:t>
      </w:r>
      <w:r w:rsidR="008A20E2" w:rsidRPr="005645B0">
        <w:t>or</w:t>
      </w:r>
      <w:r w:rsidR="00EF1385">
        <w:t xml:space="preserve"> </w:t>
      </w:r>
      <w:r w:rsidR="008A20E2" w:rsidRPr="005645B0">
        <w:t>work</w:t>
      </w:r>
      <w:r w:rsidR="00EF1385">
        <w:t xml:space="preserve"> </w:t>
      </w:r>
      <w:r w:rsidR="008A20E2" w:rsidRPr="005645B0">
        <w:t>experience</w:t>
      </w:r>
      <w:r w:rsidR="00EF1385">
        <w:t xml:space="preserve"> </w:t>
      </w:r>
      <w:r w:rsidR="008A20E2" w:rsidRPr="005645B0">
        <w:t>or</w:t>
      </w:r>
      <w:r w:rsidR="00EF1385">
        <w:t xml:space="preserve"> </w:t>
      </w:r>
      <w:r w:rsidR="008A20E2" w:rsidRPr="005645B0">
        <w:t>employer</w:t>
      </w:r>
      <w:r w:rsidR="00EF1385">
        <w:t xml:space="preserve"> </w:t>
      </w:r>
      <w:r w:rsidR="008A20E2" w:rsidRPr="005645B0">
        <w:t>references</w:t>
      </w:r>
      <w:r w:rsidR="0095262F">
        <w:t>,</w:t>
      </w:r>
      <w:r w:rsidR="00EF1385">
        <w:t xml:space="preserve"> </w:t>
      </w:r>
      <w:r w:rsidR="0095262F">
        <w:t>so</w:t>
      </w:r>
      <w:r w:rsidR="00EF1385">
        <w:t xml:space="preserve"> </w:t>
      </w:r>
      <w:r w:rsidR="0095262F">
        <w:t>that</w:t>
      </w:r>
      <w:r w:rsidR="00EF1385">
        <w:t xml:space="preserve"> </w:t>
      </w:r>
      <w:r w:rsidR="00B82A9B">
        <w:rPr>
          <w:i/>
          <w:iCs/>
        </w:rPr>
        <w:t>”P</w:t>
      </w:r>
      <w:r w:rsidR="008A20E2" w:rsidRPr="005645B0">
        <w:rPr>
          <w:i/>
          <w:iCs/>
        </w:rPr>
        <w:t>rofessional</w:t>
      </w:r>
      <w:r w:rsidR="00EF1385">
        <w:rPr>
          <w:i/>
          <w:iCs/>
        </w:rPr>
        <w:t xml:space="preserve"> </w:t>
      </w:r>
      <w:r w:rsidR="008A20E2" w:rsidRPr="005645B0">
        <w:rPr>
          <w:i/>
          <w:iCs/>
        </w:rPr>
        <w:t>organizations</w:t>
      </w:r>
      <w:r w:rsidR="00EF1385">
        <w:rPr>
          <w:i/>
          <w:iCs/>
        </w:rPr>
        <w:t xml:space="preserve"> </w:t>
      </w:r>
      <w:r w:rsidR="008A20E2" w:rsidRPr="005645B0">
        <w:rPr>
          <w:i/>
          <w:iCs/>
        </w:rPr>
        <w:t>should</w:t>
      </w:r>
      <w:r w:rsidR="00EF1385">
        <w:rPr>
          <w:i/>
          <w:iCs/>
        </w:rPr>
        <w:t xml:space="preserve"> </w:t>
      </w:r>
      <w:r w:rsidR="008A20E2" w:rsidRPr="005645B0">
        <w:rPr>
          <w:i/>
          <w:iCs/>
        </w:rPr>
        <w:t>have</w:t>
      </w:r>
      <w:r w:rsidR="00EF1385">
        <w:rPr>
          <w:i/>
          <w:iCs/>
        </w:rPr>
        <w:t xml:space="preserve"> </w:t>
      </w:r>
      <w:r w:rsidR="008A20E2" w:rsidRPr="005645B0">
        <w:rPr>
          <w:i/>
          <w:iCs/>
        </w:rPr>
        <w:t>as</w:t>
      </w:r>
      <w:r w:rsidR="00EF1385">
        <w:rPr>
          <w:i/>
          <w:iCs/>
        </w:rPr>
        <w:t xml:space="preserve"> </w:t>
      </w:r>
      <w:r w:rsidR="008A20E2" w:rsidRPr="005645B0">
        <w:rPr>
          <w:i/>
          <w:iCs/>
        </w:rPr>
        <w:t>part</w:t>
      </w:r>
      <w:r w:rsidR="00EF1385">
        <w:rPr>
          <w:i/>
          <w:iCs/>
        </w:rPr>
        <w:t xml:space="preserve"> </w:t>
      </w:r>
      <w:r w:rsidR="008A20E2" w:rsidRPr="005645B0">
        <w:rPr>
          <w:i/>
          <w:iCs/>
        </w:rPr>
        <w:t>of</w:t>
      </w:r>
      <w:r w:rsidR="00EF1385">
        <w:rPr>
          <w:i/>
          <w:iCs/>
        </w:rPr>
        <w:t xml:space="preserve"> </w:t>
      </w:r>
      <w:r w:rsidR="008A20E2" w:rsidRPr="005645B0">
        <w:rPr>
          <w:i/>
          <w:iCs/>
        </w:rPr>
        <w:t>their</w:t>
      </w:r>
      <w:r w:rsidR="00EF1385">
        <w:rPr>
          <w:i/>
          <w:iCs/>
        </w:rPr>
        <w:t xml:space="preserve"> </w:t>
      </w:r>
      <w:r w:rsidR="008A20E2" w:rsidRPr="005645B0">
        <w:rPr>
          <w:i/>
          <w:iCs/>
        </w:rPr>
        <w:t>mandate</w:t>
      </w:r>
      <w:r w:rsidR="00EF1385">
        <w:rPr>
          <w:i/>
          <w:iCs/>
        </w:rPr>
        <w:t xml:space="preserve"> </w:t>
      </w:r>
      <w:r w:rsidR="008A20E2" w:rsidRPr="005645B0">
        <w:rPr>
          <w:i/>
          <w:iCs/>
        </w:rPr>
        <w:t>a</w:t>
      </w:r>
      <w:r w:rsidR="00EF1385">
        <w:rPr>
          <w:i/>
          <w:iCs/>
        </w:rPr>
        <w:t xml:space="preserve"> </w:t>
      </w:r>
      <w:r w:rsidR="008A20E2" w:rsidRPr="005645B0">
        <w:rPr>
          <w:i/>
          <w:iCs/>
        </w:rPr>
        <w:t>responsibility</w:t>
      </w:r>
      <w:r w:rsidR="00EF1385">
        <w:rPr>
          <w:i/>
          <w:iCs/>
        </w:rPr>
        <w:t xml:space="preserve"> </w:t>
      </w:r>
      <w:r w:rsidR="008A20E2" w:rsidRPr="005645B0">
        <w:rPr>
          <w:i/>
          <w:iCs/>
        </w:rPr>
        <w:t>to</w:t>
      </w:r>
      <w:r w:rsidR="00EF1385">
        <w:rPr>
          <w:i/>
          <w:iCs/>
        </w:rPr>
        <w:t xml:space="preserve"> </w:t>
      </w:r>
      <w:r w:rsidR="008A20E2" w:rsidRPr="005645B0">
        <w:rPr>
          <w:i/>
          <w:iCs/>
        </w:rPr>
        <w:t>assist</w:t>
      </w:r>
      <w:r w:rsidR="00EF1385">
        <w:rPr>
          <w:i/>
          <w:iCs/>
        </w:rPr>
        <w:t xml:space="preserve"> </w:t>
      </w:r>
      <w:r w:rsidR="008A20E2" w:rsidRPr="005645B0">
        <w:rPr>
          <w:i/>
          <w:iCs/>
        </w:rPr>
        <w:t>refugees</w:t>
      </w:r>
      <w:r w:rsidR="00EF1385">
        <w:rPr>
          <w:i/>
          <w:iCs/>
        </w:rPr>
        <w:t xml:space="preserve"> </w:t>
      </w:r>
      <w:r w:rsidR="008A20E2" w:rsidRPr="005645B0">
        <w:rPr>
          <w:i/>
          <w:iCs/>
        </w:rPr>
        <w:t>and</w:t>
      </w:r>
      <w:r w:rsidR="00EF1385">
        <w:rPr>
          <w:i/>
          <w:iCs/>
        </w:rPr>
        <w:t xml:space="preserve"> </w:t>
      </w:r>
      <w:r w:rsidR="008A20E2" w:rsidRPr="005645B0">
        <w:rPr>
          <w:i/>
          <w:iCs/>
        </w:rPr>
        <w:t>immigrants</w:t>
      </w:r>
      <w:r w:rsidR="00EF1385">
        <w:rPr>
          <w:i/>
          <w:iCs/>
        </w:rPr>
        <w:t xml:space="preserve"> </w:t>
      </w:r>
      <w:r w:rsidR="008A20E2" w:rsidRPr="005645B0">
        <w:rPr>
          <w:i/>
          <w:iCs/>
        </w:rPr>
        <w:t>in</w:t>
      </w:r>
      <w:r w:rsidR="00EF1385">
        <w:rPr>
          <w:i/>
          <w:iCs/>
        </w:rPr>
        <w:t xml:space="preserve"> </w:t>
      </w:r>
      <w:r w:rsidR="008A20E2" w:rsidRPr="005645B0">
        <w:rPr>
          <w:i/>
          <w:iCs/>
        </w:rPr>
        <w:t>re-entering</w:t>
      </w:r>
      <w:r w:rsidR="00EF1385">
        <w:rPr>
          <w:i/>
          <w:iCs/>
        </w:rPr>
        <w:t xml:space="preserve"> </w:t>
      </w:r>
      <w:r w:rsidR="008A20E2" w:rsidRPr="005645B0">
        <w:rPr>
          <w:i/>
          <w:iCs/>
        </w:rPr>
        <w:t>their</w:t>
      </w:r>
      <w:r w:rsidR="00EF1385">
        <w:rPr>
          <w:i/>
          <w:iCs/>
        </w:rPr>
        <w:t xml:space="preserve"> </w:t>
      </w:r>
      <w:r w:rsidR="008A20E2" w:rsidRPr="005645B0">
        <w:rPr>
          <w:i/>
          <w:iCs/>
        </w:rPr>
        <w:t>professions.</w:t>
      </w:r>
      <w:r w:rsidR="00EF1385">
        <w:t xml:space="preserve"> </w:t>
      </w:r>
      <w:r w:rsidR="00B82A9B" w:rsidRPr="005645B0">
        <w:fldChar w:fldCharType="begin"/>
      </w:r>
      <w:r w:rsidR="00DE380F">
        <w:instrText xml:space="preserve"> ADDIN EN.CITE &lt;EndNote&gt;&lt;Cite&gt;&lt;Author&gt;Krahn&lt;/Author&gt;&lt;Year&gt;2000&lt;/Year&gt;&lt;IDText&gt;Educated and underemployed: Refugee integration into the Canadian labour market&lt;/IDText&gt;&lt;Pages&gt;82&lt;/Pages&gt;&lt;DisplayText&gt;(Krahn, Derwing, Mulder, &amp;amp; Wilkinson, 2000, p. 82)&lt;/DisplayText&gt;&lt;record&gt;&lt;isbn&gt;1874-6365&lt;/isbn&gt;&lt;titles&gt;&lt;title&gt;Educated and underemployed: Refugee integration into the Canadian labour market&lt;/title&gt;&lt;secondary-title&gt;Journal of International Migration and Integration/Revue de l&amp;apos;integration et de la migration internationale&lt;/secondary-title&gt;&lt;/titles&gt;&lt;pages&gt;59-84&lt;/pages&gt;&lt;number&gt;1&lt;/number&gt;&lt;contributors&gt;&lt;authors&gt;&lt;author&gt;Krahn, Harvey&lt;/author&gt;&lt;author&gt;Derwing, Tracey&lt;/author&gt;&lt;author&gt;Mulder, Marlene&lt;/author&gt;&lt;author&gt;Wilkinson, Lori&lt;/author&gt;&lt;/authors&gt;&lt;/contributors&gt;&lt;added-date format="utc"&gt;1626167365&lt;/added-date&gt;&lt;ref-type name="Journal Article"&gt;17&lt;/ref-type&gt;&lt;dates&gt;&lt;year&gt;2000&lt;/year&gt;&lt;/dates&gt;&lt;rec-number&gt;1582&lt;/rec-number&gt;&lt;last-updated-date format="utc"&gt;1626167365&lt;/last-updated-date&gt;&lt;volume&gt;1&lt;/volume&gt;&lt;/record&gt;&lt;/Cite&gt;&lt;/EndNote&gt;</w:instrText>
      </w:r>
      <w:r w:rsidR="00B82A9B" w:rsidRPr="005645B0">
        <w:fldChar w:fldCharType="separate"/>
      </w:r>
      <w:r w:rsidR="00DE380F">
        <w:rPr>
          <w:noProof/>
        </w:rPr>
        <w:t>(Krahn,</w:t>
      </w:r>
      <w:r w:rsidR="00EF1385">
        <w:rPr>
          <w:noProof/>
        </w:rPr>
        <w:t xml:space="preserve"> </w:t>
      </w:r>
      <w:r w:rsidR="00DE380F">
        <w:rPr>
          <w:noProof/>
        </w:rPr>
        <w:t>Derwing,</w:t>
      </w:r>
      <w:r w:rsidR="00EF1385">
        <w:rPr>
          <w:noProof/>
        </w:rPr>
        <w:t xml:space="preserve"> </w:t>
      </w:r>
      <w:r w:rsidR="00DE380F">
        <w:rPr>
          <w:noProof/>
        </w:rPr>
        <w:t>Mulder,</w:t>
      </w:r>
      <w:r w:rsidR="00EF1385">
        <w:rPr>
          <w:noProof/>
        </w:rPr>
        <w:t xml:space="preserve"> </w:t>
      </w:r>
      <w:r w:rsidR="00DE380F">
        <w:rPr>
          <w:noProof/>
        </w:rPr>
        <w:t>&amp;</w:t>
      </w:r>
      <w:r w:rsidR="00EF1385">
        <w:rPr>
          <w:noProof/>
        </w:rPr>
        <w:t xml:space="preserve"> </w:t>
      </w:r>
      <w:r w:rsidR="00DE380F">
        <w:rPr>
          <w:noProof/>
        </w:rPr>
        <w:t>Wilkinson,</w:t>
      </w:r>
      <w:r w:rsidR="00EF1385">
        <w:rPr>
          <w:noProof/>
        </w:rPr>
        <w:t xml:space="preserve"> </w:t>
      </w:r>
      <w:r w:rsidR="00DE380F">
        <w:rPr>
          <w:noProof/>
        </w:rPr>
        <w:t>2000,</w:t>
      </w:r>
      <w:r w:rsidR="00EF1385">
        <w:rPr>
          <w:noProof/>
        </w:rPr>
        <w:t xml:space="preserve"> </w:t>
      </w:r>
      <w:r w:rsidR="00DE380F">
        <w:rPr>
          <w:noProof/>
        </w:rPr>
        <w:t>p.</w:t>
      </w:r>
      <w:r w:rsidR="00EF1385">
        <w:rPr>
          <w:noProof/>
        </w:rPr>
        <w:t xml:space="preserve"> </w:t>
      </w:r>
      <w:r w:rsidR="00DE380F">
        <w:rPr>
          <w:noProof/>
        </w:rPr>
        <w:t>82)</w:t>
      </w:r>
      <w:r w:rsidR="00B82A9B" w:rsidRPr="005645B0">
        <w:fldChar w:fldCharType="end"/>
      </w:r>
      <w:r w:rsidR="009C6CD7">
        <w:t>.</w:t>
      </w:r>
      <w:r w:rsidR="00EF1385">
        <w:t xml:space="preserve"> </w:t>
      </w:r>
      <w:r w:rsidR="00F16D14">
        <w:t>The</w:t>
      </w:r>
      <w:r w:rsidR="00EF1385">
        <w:t xml:space="preserve"> </w:t>
      </w:r>
      <w:r w:rsidR="00F16D14">
        <w:t>authors</w:t>
      </w:r>
      <w:r w:rsidR="00EF1385">
        <w:t xml:space="preserve"> </w:t>
      </w:r>
      <w:r w:rsidR="00E17799">
        <w:t>restrict</w:t>
      </w:r>
      <w:r w:rsidR="00EF1385">
        <w:t xml:space="preserve"> </w:t>
      </w:r>
      <w:r w:rsidR="00E17799">
        <w:t>the</w:t>
      </w:r>
      <w:r w:rsidR="00EF1385">
        <w:t xml:space="preserve"> </w:t>
      </w:r>
      <w:r w:rsidR="00E17799">
        <w:t>role</w:t>
      </w:r>
      <w:r w:rsidR="00EF1385">
        <w:t xml:space="preserve"> </w:t>
      </w:r>
      <w:r w:rsidR="00E17799">
        <w:t>of</w:t>
      </w:r>
      <w:r w:rsidR="00EF1385">
        <w:t xml:space="preserve"> </w:t>
      </w:r>
      <w:r w:rsidR="00E17799">
        <w:t>professional</w:t>
      </w:r>
      <w:r w:rsidR="00EF1385">
        <w:t xml:space="preserve"> </w:t>
      </w:r>
      <w:r w:rsidR="00E17799">
        <w:t>bodies</w:t>
      </w:r>
      <w:r w:rsidR="00EF1385">
        <w:t xml:space="preserve"> </w:t>
      </w:r>
      <w:r w:rsidR="00E17799">
        <w:t>to</w:t>
      </w:r>
      <w:r w:rsidR="00EF1385">
        <w:t xml:space="preserve"> </w:t>
      </w:r>
      <w:r w:rsidR="008A20E2" w:rsidRPr="005645B0">
        <w:t>credential</w:t>
      </w:r>
      <w:r w:rsidR="00EF1385">
        <w:t xml:space="preserve"> </w:t>
      </w:r>
      <w:r w:rsidR="008A20E2" w:rsidRPr="005645B0">
        <w:t>recognition</w:t>
      </w:r>
      <w:r w:rsidR="00EF1385">
        <w:t xml:space="preserve"> </w:t>
      </w:r>
      <w:r w:rsidR="008A20E2" w:rsidRPr="005645B0">
        <w:t>rather</w:t>
      </w:r>
      <w:r w:rsidR="00EF1385">
        <w:t xml:space="preserve"> </w:t>
      </w:r>
      <w:r w:rsidR="008A20E2" w:rsidRPr="005645B0">
        <w:t>than</w:t>
      </w:r>
      <w:r w:rsidR="00EF1385">
        <w:t xml:space="preserve"> </w:t>
      </w:r>
      <w:r w:rsidR="008A20E2" w:rsidRPr="005645B0">
        <w:t>highlighting</w:t>
      </w:r>
      <w:r w:rsidR="00EF1385">
        <w:t xml:space="preserve"> </w:t>
      </w:r>
      <w:r w:rsidR="008A20E2" w:rsidRPr="005645B0">
        <w:t>other</w:t>
      </w:r>
      <w:r w:rsidR="00EF1385">
        <w:t xml:space="preserve"> </w:t>
      </w:r>
      <w:r w:rsidR="008A20E2" w:rsidRPr="005645B0">
        <w:t>possible</w:t>
      </w:r>
      <w:r w:rsidR="00EF1385">
        <w:t xml:space="preserve"> </w:t>
      </w:r>
      <w:r w:rsidR="008A20E2" w:rsidRPr="005645B0">
        <w:t>roles</w:t>
      </w:r>
      <w:r w:rsidR="00EF1385">
        <w:t xml:space="preserve"> </w:t>
      </w:r>
      <w:r w:rsidR="008D2F0E">
        <w:t>in</w:t>
      </w:r>
      <w:r w:rsidR="00EF1385">
        <w:t xml:space="preserve"> </w:t>
      </w:r>
      <w:r w:rsidR="008D2F0E">
        <w:t>tackling</w:t>
      </w:r>
      <w:r w:rsidR="00EF1385">
        <w:t xml:space="preserve"> </w:t>
      </w:r>
      <w:r w:rsidR="008D2F0E">
        <w:t>these</w:t>
      </w:r>
      <w:r w:rsidR="00EF1385">
        <w:t xml:space="preserve"> </w:t>
      </w:r>
      <w:r w:rsidR="007F7964">
        <w:t>barriers</w:t>
      </w:r>
      <w:r w:rsidR="00E6680B">
        <w:t>,</w:t>
      </w:r>
      <w:r w:rsidR="00EF1385">
        <w:t xml:space="preserve"> </w:t>
      </w:r>
      <w:r w:rsidR="00E6680B">
        <w:t>and</w:t>
      </w:r>
      <w:r w:rsidR="00EF1385">
        <w:t xml:space="preserve"> </w:t>
      </w:r>
      <w:r w:rsidR="00E6680B">
        <w:t>this</w:t>
      </w:r>
      <w:r w:rsidR="00EF1385">
        <w:t xml:space="preserve"> </w:t>
      </w:r>
      <w:r w:rsidR="00E6680B">
        <w:t>is</w:t>
      </w:r>
      <w:r w:rsidR="00EF1385">
        <w:t xml:space="preserve"> </w:t>
      </w:r>
      <w:r w:rsidR="00E6680B">
        <w:t>seen</w:t>
      </w:r>
      <w:r w:rsidR="00EF1385">
        <w:t xml:space="preserve"> </w:t>
      </w:r>
      <w:r w:rsidR="00E6680B">
        <w:t>elsewhere.</w:t>
      </w:r>
      <w:r w:rsidR="00EF1385">
        <w:t xml:space="preserve"> </w:t>
      </w:r>
      <w:r w:rsidR="00E6680B">
        <w:t>So</w:t>
      </w:r>
      <w:r w:rsidR="00EF1385">
        <w:t xml:space="preserve"> </w:t>
      </w:r>
      <w:r w:rsidR="00E6680B">
        <w:t>for</w:t>
      </w:r>
      <w:r w:rsidR="00EF1385">
        <w:t xml:space="preserve"> </w:t>
      </w:r>
      <w:r w:rsidR="00E6680B">
        <w:t>example</w:t>
      </w:r>
      <w:r w:rsidR="00EF1385">
        <w:t xml:space="preserve"> </w:t>
      </w:r>
      <w:r w:rsidR="00726668" w:rsidRPr="007D369C">
        <w:rPr>
          <w:i/>
          <w:iCs/>
        </w:rPr>
        <w:t>“cl</w:t>
      </w:r>
      <w:r w:rsidR="00E17799" w:rsidRPr="00D55D82">
        <w:rPr>
          <w:i/>
          <w:iCs/>
        </w:rPr>
        <w:t>earer</w:t>
      </w:r>
      <w:r w:rsidR="00EF1385">
        <w:rPr>
          <w:i/>
          <w:iCs/>
        </w:rPr>
        <w:t xml:space="preserve"> </w:t>
      </w:r>
      <w:r w:rsidR="00E17799" w:rsidRPr="00D55D82">
        <w:rPr>
          <w:i/>
          <w:iCs/>
        </w:rPr>
        <w:t>guidance</w:t>
      </w:r>
      <w:r w:rsidR="00EF1385">
        <w:rPr>
          <w:i/>
          <w:iCs/>
        </w:rPr>
        <w:t xml:space="preserve"> </w:t>
      </w:r>
      <w:r w:rsidR="00E17799" w:rsidRPr="00D55D82">
        <w:rPr>
          <w:i/>
          <w:iCs/>
        </w:rPr>
        <w:t>throughout</w:t>
      </w:r>
      <w:r w:rsidR="00EF1385">
        <w:rPr>
          <w:i/>
          <w:iCs/>
        </w:rPr>
        <w:t xml:space="preserve"> </w:t>
      </w:r>
      <w:r w:rsidR="00E17799" w:rsidRPr="00D55D82">
        <w:rPr>
          <w:i/>
          <w:iCs/>
        </w:rPr>
        <w:t>the</w:t>
      </w:r>
      <w:r w:rsidR="00EF1385">
        <w:rPr>
          <w:i/>
          <w:iCs/>
        </w:rPr>
        <w:t xml:space="preserve"> </w:t>
      </w:r>
      <w:r w:rsidR="00E17799" w:rsidRPr="00D55D82">
        <w:rPr>
          <w:i/>
          <w:iCs/>
        </w:rPr>
        <w:t>credential</w:t>
      </w:r>
      <w:r w:rsidR="00EF1385">
        <w:rPr>
          <w:i/>
          <w:iCs/>
        </w:rPr>
        <w:t xml:space="preserve"> </w:t>
      </w:r>
      <w:r w:rsidR="00E17799" w:rsidRPr="00D55D82">
        <w:rPr>
          <w:i/>
          <w:iCs/>
        </w:rPr>
        <w:t>recognition</w:t>
      </w:r>
      <w:r w:rsidR="00EF1385">
        <w:rPr>
          <w:i/>
          <w:iCs/>
        </w:rPr>
        <w:t xml:space="preserve"> </w:t>
      </w:r>
      <w:r w:rsidR="00E17799" w:rsidRPr="00D55D82">
        <w:rPr>
          <w:i/>
          <w:iCs/>
        </w:rPr>
        <w:t>process</w:t>
      </w:r>
      <w:r w:rsidR="00EF1385">
        <w:rPr>
          <w:i/>
          <w:iCs/>
        </w:rPr>
        <w:t xml:space="preserve"> </w:t>
      </w:r>
      <w:r w:rsidR="00E17799" w:rsidRPr="00D55D82">
        <w:rPr>
          <w:i/>
          <w:iCs/>
        </w:rPr>
        <w:t>for</w:t>
      </w:r>
      <w:r w:rsidR="00EF1385">
        <w:rPr>
          <w:i/>
          <w:iCs/>
        </w:rPr>
        <w:t xml:space="preserve"> </w:t>
      </w:r>
      <w:r w:rsidR="00E17799" w:rsidRPr="00D55D82">
        <w:rPr>
          <w:i/>
          <w:iCs/>
        </w:rPr>
        <w:t>migrant</w:t>
      </w:r>
      <w:r w:rsidR="00EF1385">
        <w:rPr>
          <w:i/>
          <w:iCs/>
        </w:rPr>
        <w:t xml:space="preserve"> </w:t>
      </w:r>
      <w:r w:rsidR="00E17799" w:rsidRPr="00D55D82">
        <w:rPr>
          <w:i/>
          <w:iCs/>
        </w:rPr>
        <w:t>social</w:t>
      </w:r>
      <w:r w:rsidR="00EF1385">
        <w:rPr>
          <w:i/>
          <w:iCs/>
        </w:rPr>
        <w:t xml:space="preserve"> </w:t>
      </w:r>
      <w:r w:rsidR="00E17799" w:rsidRPr="00D55D82">
        <w:rPr>
          <w:i/>
          <w:iCs/>
        </w:rPr>
        <w:t>workers</w:t>
      </w:r>
      <w:r w:rsidR="00EF1385">
        <w:rPr>
          <w:i/>
          <w:iCs/>
        </w:rPr>
        <w:t xml:space="preserve"> </w:t>
      </w:r>
      <w:r w:rsidR="00E17799" w:rsidRPr="00D55D82">
        <w:rPr>
          <w:i/>
          <w:iCs/>
        </w:rPr>
        <w:t>would</w:t>
      </w:r>
      <w:r w:rsidR="00EF1385">
        <w:rPr>
          <w:i/>
          <w:iCs/>
        </w:rPr>
        <w:t xml:space="preserve"> </w:t>
      </w:r>
      <w:r w:rsidR="00E17799" w:rsidRPr="00D55D82">
        <w:rPr>
          <w:i/>
          <w:iCs/>
        </w:rPr>
        <w:t>be</w:t>
      </w:r>
      <w:r w:rsidR="00EF1385">
        <w:rPr>
          <w:i/>
          <w:iCs/>
        </w:rPr>
        <w:t xml:space="preserve"> </w:t>
      </w:r>
      <w:r w:rsidR="00E17799" w:rsidRPr="00D55D82">
        <w:rPr>
          <w:i/>
          <w:iCs/>
        </w:rPr>
        <w:t>beneficial.</w:t>
      </w:r>
      <w:r w:rsidR="00EF1385">
        <w:rPr>
          <w:i/>
          <w:iCs/>
        </w:rPr>
        <w:t xml:space="preserve"> </w:t>
      </w:r>
      <w:r w:rsidR="00E17799" w:rsidRPr="00D55D82">
        <w:rPr>
          <w:i/>
          <w:iCs/>
        </w:rPr>
        <w:t>With</w:t>
      </w:r>
      <w:r w:rsidR="00EF1385">
        <w:rPr>
          <w:i/>
          <w:iCs/>
        </w:rPr>
        <w:t xml:space="preserve"> </w:t>
      </w:r>
      <w:r w:rsidR="00E17799" w:rsidRPr="00D55D82">
        <w:rPr>
          <w:i/>
          <w:iCs/>
        </w:rPr>
        <w:t>increased</w:t>
      </w:r>
      <w:r w:rsidR="00EF1385">
        <w:rPr>
          <w:i/>
          <w:iCs/>
        </w:rPr>
        <w:t xml:space="preserve"> </w:t>
      </w:r>
      <w:r w:rsidR="00E17799" w:rsidRPr="00D55D82">
        <w:rPr>
          <w:i/>
          <w:iCs/>
        </w:rPr>
        <w:t>organization</w:t>
      </w:r>
      <w:r w:rsidR="00EF1385">
        <w:rPr>
          <w:i/>
          <w:iCs/>
        </w:rPr>
        <w:t xml:space="preserve"> </w:t>
      </w:r>
      <w:r w:rsidR="00E17799" w:rsidRPr="00D55D82">
        <w:rPr>
          <w:i/>
          <w:iCs/>
        </w:rPr>
        <w:t>and</w:t>
      </w:r>
      <w:r w:rsidR="00EF1385">
        <w:rPr>
          <w:i/>
          <w:iCs/>
        </w:rPr>
        <w:t xml:space="preserve"> </w:t>
      </w:r>
      <w:r w:rsidR="00E17799" w:rsidRPr="00D55D82">
        <w:rPr>
          <w:i/>
          <w:iCs/>
        </w:rPr>
        <w:t>collaboration</w:t>
      </w:r>
      <w:r w:rsidR="00EF1385">
        <w:rPr>
          <w:i/>
          <w:iCs/>
        </w:rPr>
        <w:t xml:space="preserve"> </w:t>
      </w:r>
      <w:r w:rsidR="00E17799" w:rsidRPr="00D55D82">
        <w:rPr>
          <w:i/>
          <w:iCs/>
        </w:rPr>
        <w:t>among</w:t>
      </w:r>
      <w:r w:rsidR="00EF1385">
        <w:rPr>
          <w:i/>
          <w:iCs/>
        </w:rPr>
        <w:t xml:space="preserve"> </w:t>
      </w:r>
      <w:r w:rsidR="00E17799" w:rsidRPr="00D55D82">
        <w:rPr>
          <w:i/>
          <w:iCs/>
        </w:rPr>
        <w:t>the</w:t>
      </w:r>
      <w:r w:rsidR="00EF1385">
        <w:rPr>
          <w:i/>
          <w:iCs/>
        </w:rPr>
        <w:t xml:space="preserve"> </w:t>
      </w:r>
      <w:r w:rsidR="00E17799" w:rsidRPr="00D55D82">
        <w:rPr>
          <w:i/>
          <w:iCs/>
        </w:rPr>
        <w:t>various</w:t>
      </w:r>
      <w:r w:rsidR="00EF1385">
        <w:rPr>
          <w:i/>
          <w:iCs/>
        </w:rPr>
        <w:t xml:space="preserve"> </w:t>
      </w:r>
      <w:r w:rsidR="00E17799" w:rsidRPr="00D55D82">
        <w:rPr>
          <w:i/>
          <w:iCs/>
        </w:rPr>
        <w:t>governmental</w:t>
      </w:r>
      <w:r w:rsidR="00EF1385">
        <w:rPr>
          <w:i/>
          <w:iCs/>
        </w:rPr>
        <w:t xml:space="preserve"> </w:t>
      </w:r>
      <w:r w:rsidR="00E17799" w:rsidRPr="00D55D82">
        <w:rPr>
          <w:i/>
          <w:iCs/>
        </w:rPr>
        <w:t>and</w:t>
      </w:r>
      <w:r w:rsidR="00EF1385">
        <w:rPr>
          <w:i/>
          <w:iCs/>
        </w:rPr>
        <w:t xml:space="preserve"> </w:t>
      </w:r>
      <w:r w:rsidR="00E17799" w:rsidRPr="00D55D82">
        <w:rPr>
          <w:i/>
          <w:iCs/>
        </w:rPr>
        <w:t>regulatory</w:t>
      </w:r>
      <w:r w:rsidR="00EF1385">
        <w:rPr>
          <w:i/>
          <w:iCs/>
        </w:rPr>
        <w:t xml:space="preserve"> </w:t>
      </w:r>
      <w:r w:rsidR="00E17799" w:rsidRPr="00D55D82">
        <w:rPr>
          <w:i/>
          <w:iCs/>
        </w:rPr>
        <w:t>bodies</w:t>
      </w:r>
      <w:r w:rsidR="00EF1385">
        <w:rPr>
          <w:i/>
          <w:iCs/>
        </w:rPr>
        <w:t xml:space="preserve"> </w:t>
      </w:r>
      <w:r w:rsidR="00E17799" w:rsidRPr="00D55D82">
        <w:rPr>
          <w:i/>
          <w:iCs/>
        </w:rPr>
        <w:t>involved</w:t>
      </w:r>
      <w:r w:rsidR="00EF1385">
        <w:rPr>
          <w:i/>
          <w:iCs/>
        </w:rPr>
        <w:t xml:space="preserve"> </w:t>
      </w:r>
      <w:r w:rsidR="00E17799" w:rsidRPr="00D55D82">
        <w:rPr>
          <w:i/>
          <w:iCs/>
        </w:rPr>
        <w:t>in</w:t>
      </w:r>
      <w:r w:rsidR="00EF1385">
        <w:rPr>
          <w:i/>
          <w:iCs/>
        </w:rPr>
        <w:t xml:space="preserve"> </w:t>
      </w:r>
      <w:r w:rsidR="00E17799" w:rsidRPr="00D55D82">
        <w:rPr>
          <w:i/>
          <w:iCs/>
        </w:rPr>
        <w:t>facilitating</w:t>
      </w:r>
      <w:r w:rsidR="00EF1385">
        <w:rPr>
          <w:i/>
          <w:iCs/>
        </w:rPr>
        <w:t xml:space="preserve"> </w:t>
      </w:r>
      <w:r w:rsidR="00E17799" w:rsidRPr="00D55D82">
        <w:rPr>
          <w:i/>
          <w:iCs/>
        </w:rPr>
        <w:t>the</w:t>
      </w:r>
      <w:r w:rsidR="00EF1385">
        <w:rPr>
          <w:i/>
          <w:iCs/>
        </w:rPr>
        <w:t xml:space="preserve"> </w:t>
      </w:r>
      <w:r w:rsidR="00E17799" w:rsidRPr="00D55D82">
        <w:rPr>
          <w:i/>
          <w:iCs/>
        </w:rPr>
        <w:t>professional</w:t>
      </w:r>
      <w:r w:rsidR="00EF1385">
        <w:rPr>
          <w:i/>
          <w:iCs/>
        </w:rPr>
        <w:t xml:space="preserve"> </w:t>
      </w:r>
      <w:r w:rsidR="00E17799" w:rsidRPr="00D55D82">
        <w:rPr>
          <w:i/>
          <w:iCs/>
        </w:rPr>
        <w:t>migration</w:t>
      </w:r>
      <w:r w:rsidR="00EF1385">
        <w:rPr>
          <w:i/>
          <w:iCs/>
        </w:rPr>
        <w:t xml:space="preserve"> </w:t>
      </w:r>
      <w:r w:rsidR="00E17799" w:rsidRPr="00D55D82">
        <w:rPr>
          <w:i/>
          <w:iCs/>
        </w:rPr>
        <w:t>process,</w:t>
      </w:r>
      <w:r w:rsidR="00EF1385">
        <w:rPr>
          <w:i/>
          <w:iCs/>
        </w:rPr>
        <w:t xml:space="preserve"> </w:t>
      </w:r>
      <w:r w:rsidR="00E17799" w:rsidRPr="00D55D82">
        <w:rPr>
          <w:i/>
          <w:iCs/>
        </w:rPr>
        <w:t>Canadian</w:t>
      </w:r>
      <w:r w:rsidR="00EF1385">
        <w:rPr>
          <w:i/>
          <w:iCs/>
        </w:rPr>
        <w:t xml:space="preserve"> </w:t>
      </w:r>
      <w:r w:rsidR="00E17799" w:rsidRPr="00D55D82">
        <w:rPr>
          <w:i/>
          <w:iCs/>
        </w:rPr>
        <w:t>society</w:t>
      </w:r>
      <w:r w:rsidR="00EF1385">
        <w:rPr>
          <w:i/>
          <w:iCs/>
        </w:rPr>
        <w:t xml:space="preserve"> </w:t>
      </w:r>
      <w:r w:rsidR="00E17799" w:rsidRPr="00D55D82">
        <w:rPr>
          <w:i/>
          <w:iCs/>
        </w:rPr>
        <w:t>as</w:t>
      </w:r>
      <w:r w:rsidR="00EF1385">
        <w:rPr>
          <w:i/>
          <w:iCs/>
        </w:rPr>
        <w:t xml:space="preserve"> </w:t>
      </w:r>
      <w:r w:rsidR="00E17799" w:rsidRPr="00D55D82">
        <w:rPr>
          <w:i/>
          <w:iCs/>
        </w:rPr>
        <w:t>a</w:t>
      </w:r>
      <w:r w:rsidR="00EF1385">
        <w:rPr>
          <w:i/>
          <w:iCs/>
        </w:rPr>
        <w:t xml:space="preserve"> </w:t>
      </w:r>
      <w:r w:rsidR="00E17799" w:rsidRPr="00D55D82">
        <w:rPr>
          <w:i/>
          <w:iCs/>
        </w:rPr>
        <w:t>whole</w:t>
      </w:r>
      <w:r w:rsidR="00EF1385">
        <w:rPr>
          <w:i/>
          <w:iCs/>
        </w:rPr>
        <w:t xml:space="preserve"> </w:t>
      </w:r>
      <w:r w:rsidR="00E17799" w:rsidRPr="00D55D82">
        <w:rPr>
          <w:i/>
          <w:iCs/>
        </w:rPr>
        <w:t>will</w:t>
      </w:r>
      <w:r w:rsidR="00EF1385">
        <w:rPr>
          <w:i/>
          <w:iCs/>
        </w:rPr>
        <w:t xml:space="preserve"> </w:t>
      </w:r>
      <w:r w:rsidR="00E17799" w:rsidRPr="00D55D82">
        <w:rPr>
          <w:i/>
          <w:iCs/>
        </w:rPr>
        <w:t>readily</w:t>
      </w:r>
      <w:r w:rsidR="00EF1385">
        <w:rPr>
          <w:i/>
          <w:iCs/>
        </w:rPr>
        <w:t xml:space="preserve"> </w:t>
      </w:r>
      <w:r w:rsidR="00E17799" w:rsidRPr="00D55D82">
        <w:rPr>
          <w:i/>
          <w:iCs/>
        </w:rPr>
        <w:t>benefit</w:t>
      </w:r>
      <w:r w:rsidR="00EF1385">
        <w:rPr>
          <w:i/>
          <w:iCs/>
        </w:rPr>
        <w:t xml:space="preserve"> </w:t>
      </w:r>
      <w:r w:rsidR="00E17799" w:rsidRPr="00D55D82">
        <w:rPr>
          <w:i/>
          <w:iCs/>
        </w:rPr>
        <w:t>from</w:t>
      </w:r>
      <w:r w:rsidR="00EF1385">
        <w:rPr>
          <w:i/>
          <w:iCs/>
        </w:rPr>
        <w:t xml:space="preserve"> </w:t>
      </w:r>
      <w:r w:rsidR="00E17799" w:rsidRPr="00D55D82">
        <w:rPr>
          <w:i/>
          <w:iCs/>
        </w:rPr>
        <w:t>the</w:t>
      </w:r>
      <w:r w:rsidR="00EF1385">
        <w:rPr>
          <w:i/>
          <w:iCs/>
        </w:rPr>
        <w:t xml:space="preserve"> </w:t>
      </w:r>
      <w:r w:rsidR="00E17799" w:rsidRPr="00D55D82">
        <w:rPr>
          <w:i/>
          <w:iCs/>
        </w:rPr>
        <w:t>knowledge</w:t>
      </w:r>
      <w:r w:rsidR="00EF1385">
        <w:rPr>
          <w:i/>
          <w:iCs/>
        </w:rPr>
        <w:t xml:space="preserve"> </w:t>
      </w:r>
      <w:r w:rsidR="00E17799" w:rsidRPr="00D55D82">
        <w:rPr>
          <w:i/>
          <w:iCs/>
        </w:rPr>
        <w:t>and</w:t>
      </w:r>
      <w:r w:rsidR="00EF1385">
        <w:rPr>
          <w:i/>
          <w:iCs/>
        </w:rPr>
        <w:t xml:space="preserve"> </w:t>
      </w:r>
      <w:r w:rsidR="00E17799" w:rsidRPr="00D55D82">
        <w:rPr>
          <w:i/>
          <w:iCs/>
        </w:rPr>
        <w:t>skills</w:t>
      </w:r>
      <w:r w:rsidR="00EF1385">
        <w:rPr>
          <w:i/>
          <w:iCs/>
        </w:rPr>
        <w:t xml:space="preserve"> </w:t>
      </w:r>
      <w:r w:rsidR="00E17799" w:rsidRPr="00D55D82">
        <w:rPr>
          <w:i/>
          <w:iCs/>
        </w:rPr>
        <w:t>of</w:t>
      </w:r>
      <w:r w:rsidR="00EF1385">
        <w:rPr>
          <w:i/>
          <w:iCs/>
        </w:rPr>
        <w:t xml:space="preserve"> </w:t>
      </w:r>
      <w:r w:rsidR="00E17799" w:rsidRPr="00D55D82">
        <w:rPr>
          <w:i/>
          <w:iCs/>
        </w:rPr>
        <w:t>migrant</w:t>
      </w:r>
      <w:r w:rsidR="00EF1385">
        <w:rPr>
          <w:i/>
          <w:iCs/>
        </w:rPr>
        <w:t xml:space="preserve"> </w:t>
      </w:r>
      <w:r w:rsidR="00E17799" w:rsidRPr="00D55D82">
        <w:rPr>
          <w:i/>
          <w:iCs/>
        </w:rPr>
        <w:t>social</w:t>
      </w:r>
      <w:r w:rsidR="00EF1385">
        <w:rPr>
          <w:i/>
          <w:iCs/>
        </w:rPr>
        <w:t xml:space="preserve"> </w:t>
      </w:r>
      <w:r w:rsidR="00E17799" w:rsidRPr="00D55D82">
        <w:rPr>
          <w:i/>
          <w:iCs/>
        </w:rPr>
        <w:t>workers”</w:t>
      </w:r>
      <w:r w:rsidR="00EF1385">
        <w:t xml:space="preserve"> </w:t>
      </w:r>
      <w:r w:rsidR="00E6680B" w:rsidRPr="00D55D82">
        <w:fldChar w:fldCharType="begin"/>
      </w:r>
      <w:r w:rsidR="00DE380F">
        <w:instrText xml:space="preserve"> ADDIN EN.CITE &lt;EndNote&gt;&lt;Cite&gt;&lt;Author&gt;Fulton&lt;/Author&gt;&lt;Year&gt;2016&lt;/Year&gt;&lt;IDText&gt;Migrant social workers, foreign credential recognition and securing employment in Canada: A qualitative analysis of pre-employment experiences&lt;/IDText&gt;&lt;Pages&gt;81&lt;/Pages&gt;&lt;DisplayText&gt;(Fulton et al., 2016, p. 81)&lt;/DisplayText&gt;&lt;record&gt;&lt;isbn&gt;2369-5757&lt;/isbn&gt;&lt;titles&gt;&lt;title&gt;Migrant social workers, foreign credential recognition and securing employment in Canada: A qualitative analysis of pre-employment experiences&lt;/title&gt;&lt;secondary-title&gt;Canadian Social Work Review/Revue Canadienne de Service Social&lt;/secondary-title&gt;&lt;/titles&gt;&lt;pages&gt;65-86&lt;/pages&gt;&lt;number&gt;1&lt;/number&gt;&lt;contributors&gt;&lt;authors&gt;&lt;author&gt;Fulton, Amy&lt;/author&gt;&lt;author&gt;Pullen-Sansfaçon, Annie&lt;/author&gt;&lt;author&gt;Brown, Marion&lt;/author&gt;&lt;author&gt;Éthier, Stephanie&lt;/author&gt;&lt;author&gt;Graham, John&lt;/author&gt;&lt;/authors&gt;&lt;/contributors&gt;&lt;added-date format="utc"&gt;1626167364&lt;/added-date&gt;&lt;ref-type name="Journal Article"&gt;17&lt;/ref-type&gt;&lt;dates&gt;&lt;year&gt;2016&lt;/year&gt;&lt;/dates&gt;&lt;rec-number&gt;1571&lt;/rec-number&gt;&lt;last-updated-date format="utc"&gt;1626167364&lt;/last-updated-date&gt;&lt;volume&gt;33&lt;/volume&gt;&lt;/record&gt;&lt;/Cite&gt;&lt;/EndNote&gt;</w:instrText>
      </w:r>
      <w:r w:rsidR="00E6680B" w:rsidRPr="00D55D82">
        <w:fldChar w:fldCharType="separate"/>
      </w:r>
      <w:r w:rsidR="00DE380F">
        <w:rPr>
          <w:noProof/>
        </w:rPr>
        <w:t>(Fulton</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16,</w:t>
      </w:r>
      <w:r w:rsidR="00EF1385">
        <w:rPr>
          <w:noProof/>
        </w:rPr>
        <w:t xml:space="preserve"> </w:t>
      </w:r>
      <w:r w:rsidR="00DE380F">
        <w:rPr>
          <w:noProof/>
        </w:rPr>
        <w:t>p.</w:t>
      </w:r>
      <w:r w:rsidR="00EF1385">
        <w:rPr>
          <w:noProof/>
        </w:rPr>
        <w:t xml:space="preserve"> </w:t>
      </w:r>
      <w:r w:rsidR="00DE380F">
        <w:rPr>
          <w:noProof/>
        </w:rPr>
        <w:t>81)</w:t>
      </w:r>
      <w:r w:rsidR="00E6680B" w:rsidRPr="00D55D82">
        <w:fldChar w:fldCharType="end"/>
      </w:r>
      <w:r w:rsidR="007D369C">
        <w:t>.</w:t>
      </w:r>
      <w:r w:rsidR="00EF1385">
        <w:t xml:space="preserve"> </w:t>
      </w:r>
      <w:r w:rsidR="00F97E1E">
        <w:t>There</w:t>
      </w:r>
      <w:r w:rsidR="00EF1385">
        <w:t xml:space="preserve"> </w:t>
      </w:r>
      <w:r w:rsidR="00F97E1E">
        <w:t>is</w:t>
      </w:r>
      <w:r w:rsidR="00EF1385">
        <w:t xml:space="preserve"> </w:t>
      </w:r>
      <w:r w:rsidR="00F97E1E">
        <w:t>a</w:t>
      </w:r>
      <w:r w:rsidR="00EF1385">
        <w:t xml:space="preserve"> </w:t>
      </w:r>
      <w:r w:rsidR="00F97E1E">
        <w:t>danger</w:t>
      </w:r>
      <w:r w:rsidR="00EF1385">
        <w:t xml:space="preserve"> </w:t>
      </w:r>
      <w:r w:rsidR="00F97E1E">
        <w:t>that</w:t>
      </w:r>
      <w:r w:rsidR="00EF1385">
        <w:t xml:space="preserve"> </w:t>
      </w:r>
      <w:r w:rsidR="00F97E1E">
        <w:t>these</w:t>
      </w:r>
      <w:r w:rsidR="00EF1385">
        <w:t xml:space="preserve"> </w:t>
      </w:r>
      <w:r w:rsidR="00F97E1E">
        <w:t>credentialing</w:t>
      </w:r>
      <w:r w:rsidR="00EF1385">
        <w:t xml:space="preserve"> </w:t>
      </w:r>
      <w:r w:rsidR="00F97E1E">
        <w:t>problems</w:t>
      </w:r>
      <w:r w:rsidR="00EF1385">
        <w:t xml:space="preserve"> </w:t>
      </w:r>
      <w:r w:rsidR="00253827">
        <w:t>create</w:t>
      </w:r>
      <w:r w:rsidR="00EF1385">
        <w:t xml:space="preserve"> </w:t>
      </w:r>
      <w:r w:rsidR="00253827">
        <w:t>the</w:t>
      </w:r>
      <w:r w:rsidR="00EF1385">
        <w:t xml:space="preserve"> </w:t>
      </w:r>
      <w:r w:rsidR="00253827">
        <w:t>perception</w:t>
      </w:r>
      <w:r w:rsidR="00EF1385">
        <w:t xml:space="preserve"> </w:t>
      </w:r>
      <w:r w:rsidR="00253827">
        <w:t>of</w:t>
      </w:r>
      <w:r w:rsidR="00EF1385">
        <w:t xml:space="preserve"> </w:t>
      </w:r>
      <w:r w:rsidR="00253827">
        <w:t>discrimination</w:t>
      </w:r>
      <w:r w:rsidR="005A57D7">
        <w:t>,</w:t>
      </w:r>
      <w:r w:rsidR="00EF1385">
        <w:t xml:space="preserve"> </w:t>
      </w:r>
      <w:r w:rsidR="005A57D7">
        <w:t>but</w:t>
      </w:r>
      <w:r w:rsidR="00EF1385">
        <w:t xml:space="preserve"> </w:t>
      </w:r>
      <w:r w:rsidR="00496578">
        <w:t>some</w:t>
      </w:r>
      <w:r w:rsidR="00EF1385">
        <w:t xml:space="preserve"> </w:t>
      </w:r>
      <w:r w:rsidR="00C36784">
        <w:t>migrant</w:t>
      </w:r>
      <w:r w:rsidR="00EF1385">
        <w:t xml:space="preserve"> </w:t>
      </w:r>
      <w:r w:rsidR="00496578">
        <w:t>professional</w:t>
      </w:r>
      <w:r w:rsidR="00C36784">
        <w:t>s</w:t>
      </w:r>
      <w:r w:rsidR="00EF1385">
        <w:t xml:space="preserve"> </w:t>
      </w:r>
      <w:r w:rsidR="00C36784">
        <w:t>are</w:t>
      </w:r>
      <w:r w:rsidR="00EF1385">
        <w:t xml:space="preserve"> </w:t>
      </w:r>
      <w:r w:rsidR="00C36784">
        <w:t>fully</w:t>
      </w:r>
      <w:r w:rsidR="00EF1385">
        <w:t xml:space="preserve"> </w:t>
      </w:r>
      <w:r w:rsidR="00C36784">
        <w:t>aware</w:t>
      </w:r>
      <w:r w:rsidR="00EF1385">
        <w:t xml:space="preserve"> </w:t>
      </w:r>
      <w:r w:rsidR="00C36784">
        <w:t>of</w:t>
      </w:r>
      <w:r w:rsidR="00EF1385">
        <w:t xml:space="preserve"> </w:t>
      </w:r>
      <w:r w:rsidR="00C36784">
        <w:t>the</w:t>
      </w:r>
      <w:r w:rsidR="00EF1385">
        <w:t xml:space="preserve"> </w:t>
      </w:r>
      <w:r w:rsidR="00C36784">
        <w:t>need</w:t>
      </w:r>
      <w:r w:rsidR="00EF1385">
        <w:t xml:space="preserve"> </w:t>
      </w:r>
      <w:r w:rsidR="00C36784">
        <w:t>for</w:t>
      </w:r>
      <w:r w:rsidR="00EF1385">
        <w:t xml:space="preserve"> </w:t>
      </w:r>
      <w:r w:rsidR="00686049">
        <w:t>it,</w:t>
      </w:r>
      <w:r w:rsidR="00EF1385">
        <w:t xml:space="preserve"> </w:t>
      </w:r>
      <w:r w:rsidR="00686049">
        <w:t>but</w:t>
      </w:r>
      <w:r w:rsidR="00EF1385">
        <w:t xml:space="preserve"> </w:t>
      </w:r>
      <w:r w:rsidR="00686049">
        <w:t>the</w:t>
      </w:r>
      <w:r w:rsidR="00EF1385">
        <w:t xml:space="preserve"> </w:t>
      </w:r>
      <w:r w:rsidR="00686049">
        <w:t>process</w:t>
      </w:r>
      <w:r w:rsidR="00EF1385">
        <w:t xml:space="preserve"> </w:t>
      </w:r>
      <w:r w:rsidR="00686049">
        <w:t>is</w:t>
      </w:r>
      <w:r w:rsidR="00EF1385">
        <w:t xml:space="preserve"> </w:t>
      </w:r>
      <w:r w:rsidR="00686049">
        <w:t>the</w:t>
      </w:r>
      <w:r w:rsidR="00EF1385">
        <w:t xml:space="preserve"> </w:t>
      </w:r>
      <w:r w:rsidR="00686049">
        <w:t>problem:</w:t>
      </w:r>
      <w:r w:rsidR="00EF1385">
        <w:t xml:space="preserve"> </w:t>
      </w:r>
      <w:r w:rsidR="00686049">
        <w:rPr>
          <w:i/>
          <w:iCs/>
        </w:rPr>
        <w:t>“</w:t>
      </w:r>
      <w:r w:rsidR="00F920E3" w:rsidRPr="005645B0">
        <w:rPr>
          <w:i/>
          <w:iCs/>
        </w:rPr>
        <w:t>professional</w:t>
      </w:r>
      <w:r w:rsidR="00EF1385">
        <w:rPr>
          <w:i/>
          <w:iCs/>
        </w:rPr>
        <w:t xml:space="preserve"> </w:t>
      </w:r>
      <w:r w:rsidR="00F920E3" w:rsidRPr="005645B0">
        <w:rPr>
          <w:i/>
          <w:iCs/>
        </w:rPr>
        <w:t>accreditation</w:t>
      </w:r>
      <w:r w:rsidR="00EF1385">
        <w:rPr>
          <w:i/>
          <w:iCs/>
        </w:rPr>
        <w:t xml:space="preserve"> </w:t>
      </w:r>
      <w:r w:rsidR="00F920E3" w:rsidRPr="005645B0">
        <w:rPr>
          <w:i/>
          <w:iCs/>
        </w:rPr>
        <w:t>bodies</w:t>
      </w:r>
      <w:r w:rsidR="00EF1385">
        <w:rPr>
          <w:i/>
          <w:iCs/>
        </w:rPr>
        <w:t xml:space="preserve"> </w:t>
      </w:r>
      <w:r w:rsidR="00F920E3" w:rsidRPr="005645B0">
        <w:rPr>
          <w:i/>
          <w:iCs/>
        </w:rPr>
        <w:t>should</w:t>
      </w:r>
      <w:r w:rsidR="00EF1385">
        <w:rPr>
          <w:i/>
          <w:iCs/>
        </w:rPr>
        <w:t xml:space="preserve"> </w:t>
      </w:r>
      <w:r w:rsidR="00F920E3" w:rsidRPr="005645B0">
        <w:rPr>
          <w:i/>
          <w:iCs/>
        </w:rPr>
        <w:t>modify</w:t>
      </w:r>
      <w:r w:rsidR="00EF1385">
        <w:rPr>
          <w:i/>
          <w:iCs/>
        </w:rPr>
        <w:t xml:space="preserve"> </w:t>
      </w:r>
      <w:r w:rsidR="00F920E3" w:rsidRPr="005645B0">
        <w:rPr>
          <w:i/>
          <w:iCs/>
        </w:rPr>
        <w:t>their</w:t>
      </w:r>
      <w:r w:rsidR="00EF1385">
        <w:rPr>
          <w:i/>
          <w:iCs/>
        </w:rPr>
        <w:t xml:space="preserve"> </w:t>
      </w:r>
      <w:r w:rsidR="00F920E3" w:rsidRPr="005645B0">
        <w:rPr>
          <w:i/>
          <w:iCs/>
        </w:rPr>
        <w:t>existing</w:t>
      </w:r>
      <w:r w:rsidR="00EF1385">
        <w:rPr>
          <w:i/>
          <w:iCs/>
        </w:rPr>
        <w:t xml:space="preserve"> </w:t>
      </w:r>
      <w:r w:rsidR="00F920E3" w:rsidRPr="005645B0">
        <w:rPr>
          <w:i/>
          <w:iCs/>
        </w:rPr>
        <w:t>policies</w:t>
      </w:r>
      <w:r w:rsidR="00EF1385">
        <w:rPr>
          <w:i/>
          <w:iCs/>
        </w:rPr>
        <w:t xml:space="preserve"> </w:t>
      </w:r>
      <w:r w:rsidR="00F920E3" w:rsidRPr="005645B0">
        <w:rPr>
          <w:i/>
          <w:iCs/>
        </w:rPr>
        <w:t>to</w:t>
      </w:r>
      <w:r w:rsidR="00EF1385">
        <w:rPr>
          <w:i/>
          <w:iCs/>
        </w:rPr>
        <w:t xml:space="preserve"> </w:t>
      </w:r>
      <w:r w:rsidR="00F920E3" w:rsidRPr="005645B0">
        <w:rPr>
          <w:i/>
          <w:iCs/>
        </w:rPr>
        <w:t>incorporate</w:t>
      </w:r>
      <w:r w:rsidR="00EF1385">
        <w:rPr>
          <w:i/>
          <w:iCs/>
        </w:rPr>
        <w:t xml:space="preserve"> </w:t>
      </w:r>
      <w:r w:rsidR="00F920E3" w:rsidRPr="005645B0">
        <w:rPr>
          <w:i/>
          <w:iCs/>
        </w:rPr>
        <w:t>new</w:t>
      </w:r>
      <w:r w:rsidR="00EF1385">
        <w:rPr>
          <w:i/>
          <w:iCs/>
        </w:rPr>
        <w:t xml:space="preserve"> </w:t>
      </w:r>
      <w:r w:rsidR="00F920E3" w:rsidRPr="005645B0">
        <w:rPr>
          <w:i/>
          <w:iCs/>
        </w:rPr>
        <w:t>procedures</w:t>
      </w:r>
      <w:r w:rsidR="00EF1385">
        <w:rPr>
          <w:i/>
          <w:iCs/>
        </w:rPr>
        <w:t xml:space="preserve"> </w:t>
      </w:r>
      <w:r w:rsidR="00F920E3" w:rsidRPr="005645B0">
        <w:rPr>
          <w:i/>
          <w:iCs/>
        </w:rPr>
        <w:t>designed</w:t>
      </w:r>
      <w:r w:rsidR="00EF1385">
        <w:rPr>
          <w:i/>
          <w:iCs/>
        </w:rPr>
        <w:t xml:space="preserve"> </w:t>
      </w:r>
      <w:r w:rsidR="00F920E3" w:rsidRPr="005645B0">
        <w:rPr>
          <w:i/>
          <w:iCs/>
        </w:rPr>
        <w:t>to</w:t>
      </w:r>
      <w:r w:rsidR="00EF1385">
        <w:rPr>
          <w:i/>
          <w:iCs/>
        </w:rPr>
        <w:t xml:space="preserve"> </w:t>
      </w:r>
      <w:r w:rsidR="00F920E3" w:rsidRPr="005645B0">
        <w:rPr>
          <w:i/>
          <w:iCs/>
        </w:rPr>
        <w:t>integrate</w:t>
      </w:r>
      <w:r w:rsidR="00EF1385">
        <w:rPr>
          <w:i/>
          <w:iCs/>
        </w:rPr>
        <w:t xml:space="preserve"> </w:t>
      </w:r>
      <w:r w:rsidR="00F920E3" w:rsidRPr="005645B0">
        <w:rPr>
          <w:i/>
          <w:iCs/>
        </w:rPr>
        <w:t>skilled</w:t>
      </w:r>
      <w:r w:rsidR="00EF1385">
        <w:rPr>
          <w:i/>
          <w:iCs/>
        </w:rPr>
        <w:t xml:space="preserve"> </w:t>
      </w:r>
      <w:r w:rsidR="00F920E3" w:rsidRPr="005645B0">
        <w:rPr>
          <w:i/>
          <w:iCs/>
        </w:rPr>
        <w:t>immigrants</w:t>
      </w:r>
      <w:r w:rsidR="00EF1385">
        <w:rPr>
          <w:i/>
          <w:iCs/>
        </w:rPr>
        <w:t xml:space="preserve"> </w:t>
      </w:r>
      <w:r w:rsidR="00F920E3" w:rsidRPr="005645B0">
        <w:rPr>
          <w:i/>
          <w:iCs/>
        </w:rPr>
        <w:t>into</w:t>
      </w:r>
      <w:r w:rsidR="00EF1385">
        <w:rPr>
          <w:i/>
          <w:iCs/>
        </w:rPr>
        <w:t xml:space="preserve"> </w:t>
      </w:r>
      <w:r w:rsidR="00F920E3" w:rsidRPr="005645B0">
        <w:rPr>
          <w:i/>
          <w:iCs/>
        </w:rPr>
        <w:t>the</w:t>
      </w:r>
      <w:r w:rsidR="00EF1385">
        <w:rPr>
          <w:i/>
          <w:iCs/>
        </w:rPr>
        <w:t xml:space="preserve"> </w:t>
      </w:r>
      <w:r w:rsidR="00F920E3" w:rsidRPr="005645B0">
        <w:rPr>
          <w:i/>
          <w:iCs/>
        </w:rPr>
        <w:t>Canadian</w:t>
      </w:r>
      <w:r w:rsidR="00EF1385">
        <w:rPr>
          <w:i/>
          <w:iCs/>
        </w:rPr>
        <w:t xml:space="preserve"> </w:t>
      </w:r>
      <w:r w:rsidR="00F920E3" w:rsidRPr="005645B0">
        <w:rPr>
          <w:i/>
          <w:iCs/>
        </w:rPr>
        <w:t>labour</w:t>
      </w:r>
      <w:r w:rsidR="00EF1385">
        <w:rPr>
          <w:i/>
          <w:iCs/>
        </w:rPr>
        <w:t xml:space="preserve"> </w:t>
      </w:r>
      <w:r w:rsidR="00F920E3" w:rsidRPr="005645B0">
        <w:rPr>
          <w:i/>
          <w:iCs/>
        </w:rPr>
        <w:t>market.</w:t>
      </w:r>
      <w:r w:rsidR="00EF1385">
        <w:rPr>
          <w:i/>
          <w:iCs/>
        </w:rPr>
        <w:t xml:space="preserve"> </w:t>
      </w:r>
      <w:r w:rsidR="00F920E3" w:rsidRPr="005645B0">
        <w:rPr>
          <w:i/>
          <w:iCs/>
        </w:rPr>
        <w:t>This</w:t>
      </w:r>
      <w:r w:rsidR="00EF1385">
        <w:rPr>
          <w:i/>
          <w:iCs/>
        </w:rPr>
        <w:t xml:space="preserve"> </w:t>
      </w:r>
      <w:r w:rsidR="00F920E3" w:rsidRPr="005645B0">
        <w:rPr>
          <w:i/>
          <w:iCs/>
        </w:rPr>
        <w:t>is</w:t>
      </w:r>
      <w:r w:rsidR="00EF1385">
        <w:rPr>
          <w:i/>
          <w:iCs/>
        </w:rPr>
        <w:t xml:space="preserve"> </w:t>
      </w:r>
      <w:r w:rsidR="00F920E3" w:rsidRPr="005645B0">
        <w:rPr>
          <w:i/>
          <w:iCs/>
        </w:rPr>
        <w:t>because</w:t>
      </w:r>
      <w:r w:rsidR="00EF1385">
        <w:rPr>
          <w:i/>
          <w:iCs/>
        </w:rPr>
        <w:t xml:space="preserve"> </w:t>
      </w:r>
      <w:r w:rsidR="00F920E3" w:rsidRPr="005645B0">
        <w:rPr>
          <w:i/>
          <w:iCs/>
        </w:rPr>
        <w:t>the</w:t>
      </w:r>
      <w:r w:rsidR="00EF1385">
        <w:rPr>
          <w:i/>
          <w:iCs/>
        </w:rPr>
        <w:t xml:space="preserve"> </w:t>
      </w:r>
      <w:r w:rsidR="00F920E3" w:rsidRPr="005645B0">
        <w:rPr>
          <w:i/>
          <w:iCs/>
        </w:rPr>
        <w:t>respondents</w:t>
      </w:r>
      <w:r w:rsidR="00EF1385">
        <w:rPr>
          <w:i/>
          <w:iCs/>
        </w:rPr>
        <w:t xml:space="preserve"> </w:t>
      </w:r>
      <w:r w:rsidR="00F920E3" w:rsidRPr="005645B0">
        <w:rPr>
          <w:i/>
          <w:iCs/>
        </w:rPr>
        <w:t>in</w:t>
      </w:r>
      <w:r w:rsidR="00EF1385">
        <w:rPr>
          <w:i/>
          <w:iCs/>
        </w:rPr>
        <w:t xml:space="preserve"> </w:t>
      </w:r>
      <w:r w:rsidR="00F920E3" w:rsidRPr="005645B0">
        <w:rPr>
          <w:i/>
          <w:iCs/>
        </w:rPr>
        <w:t>our</w:t>
      </w:r>
      <w:r w:rsidR="00EF1385">
        <w:rPr>
          <w:i/>
          <w:iCs/>
        </w:rPr>
        <w:t xml:space="preserve"> </w:t>
      </w:r>
      <w:r w:rsidR="00F920E3" w:rsidRPr="005645B0">
        <w:rPr>
          <w:i/>
          <w:iCs/>
        </w:rPr>
        <w:t>study</w:t>
      </w:r>
      <w:r w:rsidR="00EF1385">
        <w:rPr>
          <w:i/>
          <w:iCs/>
        </w:rPr>
        <w:t xml:space="preserve"> </w:t>
      </w:r>
      <w:r w:rsidR="00F920E3" w:rsidRPr="005645B0">
        <w:rPr>
          <w:i/>
          <w:iCs/>
        </w:rPr>
        <w:t>were</w:t>
      </w:r>
      <w:r w:rsidR="00EF1385">
        <w:rPr>
          <w:i/>
          <w:iCs/>
        </w:rPr>
        <w:t xml:space="preserve"> </w:t>
      </w:r>
      <w:r w:rsidR="00F920E3" w:rsidRPr="005645B0">
        <w:rPr>
          <w:i/>
          <w:iCs/>
        </w:rPr>
        <w:t>not</w:t>
      </w:r>
      <w:r w:rsidR="00EF1385">
        <w:rPr>
          <w:i/>
          <w:iCs/>
        </w:rPr>
        <w:t xml:space="preserve"> </w:t>
      </w:r>
      <w:r w:rsidR="00F920E3" w:rsidRPr="005645B0">
        <w:rPr>
          <w:i/>
          <w:iCs/>
        </w:rPr>
        <w:t>distressed</w:t>
      </w:r>
      <w:r w:rsidR="00EF1385">
        <w:rPr>
          <w:i/>
          <w:iCs/>
        </w:rPr>
        <w:t xml:space="preserve"> </w:t>
      </w:r>
      <w:r w:rsidR="00F920E3" w:rsidRPr="005645B0">
        <w:rPr>
          <w:i/>
          <w:iCs/>
        </w:rPr>
        <w:t>because</w:t>
      </w:r>
      <w:r w:rsidR="00EF1385">
        <w:rPr>
          <w:i/>
          <w:iCs/>
        </w:rPr>
        <w:t xml:space="preserve"> </w:t>
      </w:r>
      <w:r w:rsidR="00F920E3" w:rsidRPr="005645B0">
        <w:rPr>
          <w:i/>
          <w:iCs/>
        </w:rPr>
        <w:t>Canadian</w:t>
      </w:r>
      <w:r w:rsidR="00EF1385">
        <w:rPr>
          <w:i/>
          <w:iCs/>
        </w:rPr>
        <w:t xml:space="preserve"> </w:t>
      </w:r>
      <w:r w:rsidR="00F920E3" w:rsidRPr="005645B0">
        <w:rPr>
          <w:i/>
          <w:iCs/>
        </w:rPr>
        <w:t>employers</w:t>
      </w:r>
      <w:r w:rsidR="00EF1385">
        <w:rPr>
          <w:i/>
          <w:iCs/>
        </w:rPr>
        <w:t xml:space="preserve"> </w:t>
      </w:r>
      <w:r w:rsidR="00F920E3" w:rsidRPr="005645B0">
        <w:rPr>
          <w:i/>
          <w:iCs/>
        </w:rPr>
        <w:t>did</w:t>
      </w:r>
      <w:r w:rsidR="00EF1385">
        <w:rPr>
          <w:i/>
          <w:iCs/>
        </w:rPr>
        <w:t xml:space="preserve"> </w:t>
      </w:r>
      <w:r w:rsidR="00F920E3" w:rsidRPr="005645B0">
        <w:rPr>
          <w:i/>
          <w:iCs/>
        </w:rPr>
        <w:t>not</w:t>
      </w:r>
      <w:r w:rsidR="00EF1385">
        <w:rPr>
          <w:i/>
          <w:iCs/>
        </w:rPr>
        <w:t xml:space="preserve"> </w:t>
      </w:r>
      <w:r w:rsidR="00F920E3" w:rsidRPr="005645B0">
        <w:rPr>
          <w:i/>
          <w:iCs/>
        </w:rPr>
        <w:t>accept</w:t>
      </w:r>
      <w:r w:rsidR="00EF1385">
        <w:rPr>
          <w:i/>
          <w:iCs/>
        </w:rPr>
        <w:t xml:space="preserve"> </w:t>
      </w:r>
      <w:r w:rsidR="00F920E3" w:rsidRPr="005645B0">
        <w:rPr>
          <w:i/>
          <w:iCs/>
        </w:rPr>
        <w:t>their</w:t>
      </w:r>
      <w:r w:rsidR="00EF1385">
        <w:rPr>
          <w:i/>
          <w:iCs/>
        </w:rPr>
        <w:t xml:space="preserve"> </w:t>
      </w:r>
      <w:r w:rsidR="00F920E3" w:rsidRPr="005645B0">
        <w:rPr>
          <w:i/>
          <w:iCs/>
        </w:rPr>
        <w:t>credentials</w:t>
      </w:r>
      <w:r w:rsidR="00EF1385">
        <w:rPr>
          <w:i/>
          <w:iCs/>
        </w:rPr>
        <w:t xml:space="preserve"> </w:t>
      </w:r>
      <w:r w:rsidR="00F920E3" w:rsidRPr="005645B0">
        <w:rPr>
          <w:i/>
          <w:iCs/>
        </w:rPr>
        <w:t>immediately</w:t>
      </w:r>
      <w:r w:rsidR="00EF1385">
        <w:rPr>
          <w:i/>
          <w:iCs/>
        </w:rPr>
        <w:t xml:space="preserve"> </w:t>
      </w:r>
      <w:r w:rsidR="00F920E3" w:rsidRPr="005645B0">
        <w:rPr>
          <w:i/>
          <w:iCs/>
        </w:rPr>
        <w:t>and</w:t>
      </w:r>
      <w:r w:rsidR="00EF1385">
        <w:rPr>
          <w:i/>
          <w:iCs/>
        </w:rPr>
        <w:t xml:space="preserve"> </w:t>
      </w:r>
      <w:r w:rsidR="00F920E3" w:rsidRPr="005645B0">
        <w:rPr>
          <w:i/>
          <w:iCs/>
        </w:rPr>
        <w:t>without</w:t>
      </w:r>
      <w:r w:rsidR="00EF1385">
        <w:rPr>
          <w:i/>
          <w:iCs/>
        </w:rPr>
        <w:t xml:space="preserve"> </w:t>
      </w:r>
      <w:r w:rsidR="00F920E3" w:rsidRPr="005645B0">
        <w:rPr>
          <w:i/>
          <w:iCs/>
        </w:rPr>
        <w:t>serious</w:t>
      </w:r>
      <w:r w:rsidR="00EF1385">
        <w:rPr>
          <w:i/>
          <w:iCs/>
        </w:rPr>
        <w:t xml:space="preserve"> </w:t>
      </w:r>
      <w:r w:rsidR="00F920E3" w:rsidRPr="005645B0">
        <w:rPr>
          <w:i/>
          <w:iCs/>
        </w:rPr>
        <w:t>and</w:t>
      </w:r>
      <w:r w:rsidR="00EF1385">
        <w:rPr>
          <w:i/>
          <w:iCs/>
        </w:rPr>
        <w:t xml:space="preserve"> </w:t>
      </w:r>
      <w:r w:rsidR="00F920E3" w:rsidRPr="005645B0">
        <w:rPr>
          <w:i/>
          <w:iCs/>
        </w:rPr>
        <w:t>prolonged</w:t>
      </w:r>
      <w:r w:rsidR="00EF1385">
        <w:rPr>
          <w:i/>
          <w:iCs/>
        </w:rPr>
        <w:t xml:space="preserve"> </w:t>
      </w:r>
      <w:r w:rsidR="00F920E3" w:rsidRPr="005645B0">
        <w:rPr>
          <w:i/>
          <w:iCs/>
        </w:rPr>
        <w:t>scrutiny;</w:t>
      </w:r>
      <w:r w:rsidR="00EF1385">
        <w:rPr>
          <w:i/>
          <w:iCs/>
        </w:rPr>
        <w:t xml:space="preserve"> </w:t>
      </w:r>
      <w:r w:rsidR="00F920E3" w:rsidRPr="005645B0">
        <w:rPr>
          <w:i/>
          <w:iCs/>
        </w:rPr>
        <w:t>rather,</w:t>
      </w:r>
      <w:r w:rsidR="00EF1385">
        <w:rPr>
          <w:i/>
          <w:iCs/>
        </w:rPr>
        <w:t xml:space="preserve"> </w:t>
      </w:r>
      <w:r w:rsidR="00F920E3" w:rsidRPr="005645B0">
        <w:rPr>
          <w:i/>
          <w:iCs/>
        </w:rPr>
        <w:t>they</w:t>
      </w:r>
      <w:r w:rsidR="00EF1385">
        <w:rPr>
          <w:i/>
          <w:iCs/>
        </w:rPr>
        <w:t xml:space="preserve"> </w:t>
      </w:r>
      <w:r w:rsidR="00F920E3" w:rsidRPr="005645B0">
        <w:rPr>
          <w:i/>
          <w:iCs/>
        </w:rPr>
        <w:t>were</w:t>
      </w:r>
      <w:r w:rsidR="00EF1385">
        <w:rPr>
          <w:i/>
          <w:iCs/>
        </w:rPr>
        <w:t xml:space="preserve"> </w:t>
      </w:r>
      <w:r w:rsidR="00F920E3" w:rsidRPr="005645B0">
        <w:rPr>
          <w:i/>
          <w:iCs/>
        </w:rPr>
        <w:t>distressed</w:t>
      </w:r>
      <w:r w:rsidR="00EF1385">
        <w:rPr>
          <w:i/>
          <w:iCs/>
        </w:rPr>
        <w:t xml:space="preserve"> </w:t>
      </w:r>
      <w:r w:rsidR="00F920E3" w:rsidRPr="005645B0">
        <w:rPr>
          <w:i/>
          <w:iCs/>
        </w:rPr>
        <w:t>because</w:t>
      </w:r>
      <w:r w:rsidR="00EF1385">
        <w:rPr>
          <w:i/>
          <w:iCs/>
        </w:rPr>
        <w:t xml:space="preserve"> </w:t>
      </w:r>
      <w:r w:rsidR="00F920E3" w:rsidRPr="005645B0">
        <w:rPr>
          <w:i/>
          <w:iCs/>
        </w:rPr>
        <w:t>they</w:t>
      </w:r>
      <w:r w:rsidR="00EF1385">
        <w:rPr>
          <w:i/>
          <w:iCs/>
        </w:rPr>
        <w:t xml:space="preserve"> </w:t>
      </w:r>
      <w:r w:rsidR="00F920E3" w:rsidRPr="005645B0">
        <w:rPr>
          <w:i/>
          <w:iCs/>
        </w:rPr>
        <w:t>did</w:t>
      </w:r>
      <w:r w:rsidR="00EF1385">
        <w:rPr>
          <w:i/>
          <w:iCs/>
        </w:rPr>
        <w:t xml:space="preserve"> </w:t>
      </w:r>
      <w:r w:rsidR="00F920E3" w:rsidRPr="005645B0">
        <w:rPr>
          <w:i/>
          <w:iCs/>
        </w:rPr>
        <w:t>not</w:t>
      </w:r>
      <w:r w:rsidR="00EF1385">
        <w:rPr>
          <w:i/>
          <w:iCs/>
        </w:rPr>
        <w:t xml:space="preserve"> </w:t>
      </w:r>
      <w:r w:rsidR="00F920E3" w:rsidRPr="005645B0">
        <w:rPr>
          <w:i/>
          <w:iCs/>
        </w:rPr>
        <w:t>know</w:t>
      </w:r>
      <w:r w:rsidR="00EF1385">
        <w:rPr>
          <w:i/>
          <w:iCs/>
        </w:rPr>
        <w:t xml:space="preserve"> </w:t>
      </w:r>
      <w:r w:rsidR="00F920E3" w:rsidRPr="005645B0">
        <w:rPr>
          <w:i/>
          <w:iCs/>
        </w:rPr>
        <w:t>the</w:t>
      </w:r>
      <w:r w:rsidR="00EF1385">
        <w:rPr>
          <w:i/>
          <w:iCs/>
        </w:rPr>
        <w:t xml:space="preserve"> </w:t>
      </w:r>
      <w:r w:rsidR="00F920E3" w:rsidRPr="005645B0">
        <w:rPr>
          <w:i/>
          <w:iCs/>
        </w:rPr>
        <w:t>path</w:t>
      </w:r>
      <w:r w:rsidR="00EF1385">
        <w:rPr>
          <w:i/>
          <w:iCs/>
        </w:rPr>
        <w:t xml:space="preserve"> </w:t>
      </w:r>
      <w:r w:rsidR="00F920E3" w:rsidRPr="005645B0">
        <w:rPr>
          <w:i/>
          <w:iCs/>
        </w:rPr>
        <w:t>to</w:t>
      </w:r>
      <w:r w:rsidR="00EF1385">
        <w:rPr>
          <w:i/>
          <w:iCs/>
        </w:rPr>
        <w:t xml:space="preserve"> </w:t>
      </w:r>
      <w:r w:rsidR="00F920E3" w:rsidRPr="005645B0">
        <w:rPr>
          <w:i/>
          <w:iCs/>
        </w:rPr>
        <w:t>take</w:t>
      </w:r>
      <w:r w:rsidR="00EF1385">
        <w:rPr>
          <w:i/>
          <w:iCs/>
        </w:rPr>
        <w:t xml:space="preserve"> </w:t>
      </w:r>
      <w:r w:rsidR="00F920E3" w:rsidRPr="005645B0">
        <w:rPr>
          <w:i/>
          <w:iCs/>
        </w:rPr>
        <w:t>to</w:t>
      </w:r>
      <w:r w:rsidR="00EF1385">
        <w:rPr>
          <w:i/>
          <w:iCs/>
        </w:rPr>
        <w:t xml:space="preserve"> </w:t>
      </w:r>
      <w:r w:rsidR="00F920E3" w:rsidRPr="005645B0">
        <w:rPr>
          <w:i/>
          <w:iCs/>
        </w:rPr>
        <w:t>overcome</w:t>
      </w:r>
      <w:r w:rsidR="00EF1385">
        <w:rPr>
          <w:i/>
          <w:iCs/>
        </w:rPr>
        <w:t xml:space="preserve"> </w:t>
      </w:r>
      <w:r w:rsidR="00F920E3" w:rsidRPr="005645B0">
        <w:rPr>
          <w:i/>
          <w:iCs/>
        </w:rPr>
        <w:t>the</w:t>
      </w:r>
      <w:r w:rsidR="00EF1385">
        <w:rPr>
          <w:i/>
          <w:iCs/>
        </w:rPr>
        <w:t xml:space="preserve"> </w:t>
      </w:r>
      <w:r w:rsidR="00F920E3" w:rsidRPr="005645B0">
        <w:rPr>
          <w:i/>
          <w:iCs/>
        </w:rPr>
        <w:t>credentialing</w:t>
      </w:r>
      <w:r w:rsidR="00EF1385">
        <w:rPr>
          <w:i/>
          <w:iCs/>
        </w:rPr>
        <w:t xml:space="preserve"> </w:t>
      </w:r>
      <w:r w:rsidR="00F920E3" w:rsidRPr="005645B0">
        <w:rPr>
          <w:i/>
          <w:iCs/>
        </w:rPr>
        <w:t>problems</w:t>
      </w:r>
      <w:r w:rsidR="00EF1385">
        <w:rPr>
          <w:i/>
          <w:iCs/>
        </w:rPr>
        <w:t xml:space="preserve"> </w:t>
      </w:r>
      <w:r w:rsidR="00F920E3" w:rsidRPr="005645B0">
        <w:rPr>
          <w:i/>
          <w:iCs/>
        </w:rPr>
        <w:t>that</w:t>
      </w:r>
      <w:r w:rsidR="00EF1385">
        <w:rPr>
          <w:i/>
          <w:iCs/>
        </w:rPr>
        <w:t xml:space="preserve"> </w:t>
      </w:r>
      <w:r w:rsidR="00F920E3" w:rsidRPr="005645B0">
        <w:rPr>
          <w:i/>
          <w:iCs/>
        </w:rPr>
        <w:t>they</w:t>
      </w:r>
      <w:r w:rsidR="00EF1385">
        <w:rPr>
          <w:i/>
          <w:iCs/>
        </w:rPr>
        <w:t xml:space="preserve"> </w:t>
      </w:r>
      <w:r w:rsidR="00F920E3" w:rsidRPr="005645B0">
        <w:rPr>
          <w:i/>
          <w:iCs/>
        </w:rPr>
        <w:t>faced</w:t>
      </w:r>
      <w:r w:rsidR="00686049">
        <w:rPr>
          <w:i/>
          <w:iCs/>
        </w:rPr>
        <w:t>”</w:t>
      </w:r>
      <w:r w:rsidR="00EF1385">
        <w:t xml:space="preserve"> </w:t>
      </w:r>
      <w:r w:rsidR="005C1A15" w:rsidRPr="005645B0">
        <w:fldChar w:fldCharType="begin"/>
      </w:r>
      <w:r w:rsidR="00FE3C9F">
        <w:instrText xml:space="preserve"> ADDIN EN.CITE &lt;EndNote&gt;&lt;Cite&gt;&lt;Author&gt;Grant&lt;/Author&gt;&lt;Year&gt;2007&lt;/Year&gt;&lt;IDText&gt;The credentialing problems of foreign trained personnel from Asia and Africa intending to make their home in Canada: A social psychological perspective&lt;/IDText&gt;&lt;Pages&gt;159&lt;/Pages&gt;&lt;DisplayText&gt;(Grant &amp;amp; Nadin, 2007, p. 159)&lt;/DisplayText&gt;&lt;record&gt;&lt;isbn&gt;1488-3473&lt;/isbn&gt;&lt;titles&gt;&lt;title&gt;The credentialing problems of foreign trained personnel from Asia and Africa intending to make their home in Canada: A social psychological perspective&lt;/title&gt;&lt;secondary-title&gt;Journal of International Migration and Integration/Revue de l&amp;apos;integration et de la migration internationale&lt;/secondary-title&gt;&lt;/titles&gt;&lt;pages&gt;141-162&lt;/pages&gt;&lt;number&gt;2&lt;/number&gt;&lt;contributors&gt;&lt;authors&gt;&lt;author&gt;Grant, Peter R&lt;/author&gt;&lt;author&gt;Nadin, Shevaun&lt;/author&gt;&lt;/authors&gt;&lt;/contributors&gt;&lt;added-date format="utc"&gt;1626167364&lt;/added-date&gt;&lt;ref-type name="Journal Article"&gt;17&lt;/ref-type&gt;&lt;dates&gt;&lt;year&gt;2007&lt;/year&gt;&lt;/dates&gt;&lt;rec-number&gt;1572&lt;/rec-number&gt;&lt;last-updated-date format="utc"&gt;1626167364&lt;/last-updated-date&gt;&lt;volume&gt;8&lt;/volume&gt;&lt;/record&gt;&lt;/Cite&gt;&lt;/EndNote&gt;</w:instrText>
      </w:r>
      <w:r w:rsidR="005C1A15" w:rsidRPr="005645B0">
        <w:fldChar w:fldCharType="separate"/>
      </w:r>
      <w:r w:rsidR="00FE3C9F">
        <w:rPr>
          <w:noProof/>
        </w:rPr>
        <w:t>(Grant</w:t>
      </w:r>
      <w:r w:rsidR="00EF1385">
        <w:rPr>
          <w:noProof/>
        </w:rPr>
        <w:t xml:space="preserve"> </w:t>
      </w:r>
      <w:r w:rsidR="00FE3C9F">
        <w:rPr>
          <w:noProof/>
        </w:rPr>
        <w:t>&amp;</w:t>
      </w:r>
      <w:r w:rsidR="00EF1385">
        <w:rPr>
          <w:noProof/>
        </w:rPr>
        <w:t xml:space="preserve"> </w:t>
      </w:r>
      <w:r w:rsidR="00FE3C9F">
        <w:rPr>
          <w:noProof/>
        </w:rPr>
        <w:t>Nadin,</w:t>
      </w:r>
      <w:r w:rsidR="00EF1385">
        <w:rPr>
          <w:noProof/>
        </w:rPr>
        <w:t xml:space="preserve"> </w:t>
      </w:r>
      <w:r w:rsidR="00FE3C9F">
        <w:rPr>
          <w:noProof/>
        </w:rPr>
        <w:t>2007,</w:t>
      </w:r>
      <w:r w:rsidR="00EF1385">
        <w:rPr>
          <w:noProof/>
        </w:rPr>
        <w:t xml:space="preserve"> </w:t>
      </w:r>
      <w:r w:rsidR="00FE3C9F">
        <w:rPr>
          <w:noProof/>
        </w:rPr>
        <w:t>p.</w:t>
      </w:r>
      <w:r w:rsidR="00EF1385">
        <w:rPr>
          <w:noProof/>
        </w:rPr>
        <w:t xml:space="preserve"> </w:t>
      </w:r>
      <w:r w:rsidR="00FE3C9F">
        <w:rPr>
          <w:noProof/>
        </w:rPr>
        <w:t>159)</w:t>
      </w:r>
      <w:r w:rsidR="005C1A15" w:rsidRPr="005645B0">
        <w:fldChar w:fldCharType="end"/>
      </w:r>
      <w:r w:rsidR="00820F0F">
        <w:t>.</w:t>
      </w:r>
      <w:r w:rsidR="00EF1385">
        <w:t xml:space="preserve"> </w:t>
      </w:r>
      <w:r w:rsidR="00227889" w:rsidRPr="00651BB3">
        <w:t>The</w:t>
      </w:r>
      <w:r w:rsidR="00EF1385">
        <w:t xml:space="preserve"> </w:t>
      </w:r>
      <w:r w:rsidR="00227889" w:rsidRPr="00651BB3">
        <w:t>authors</w:t>
      </w:r>
      <w:r w:rsidR="00EF1385">
        <w:t xml:space="preserve"> </w:t>
      </w:r>
      <w:r w:rsidR="00227889" w:rsidRPr="00651BB3">
        <w:t>argue</w:t>
      </w:r>
      <w:r w:rsidR="00EF1385">
        <w:t xml:space="preserve"> </w:t>
      </w:r>
      <w:r w:rsidR="00227889" w:rsidRPr="00651BB3">
        <w:t>that</w:t>
      </w:r>
      <w:r w:rsidR="00EF1385">
        <w:t xml:space="preserve"> </w:t>
      </w:r>
      <w:r w:rsidR="00227889" w:rsidRPr="00651BB3">
        <w:t>government</w:t>
      </w:r>
      <w:r w:rsidR="00EF1385">
        <w:t xml:space="preserve"> </w:t>
      </w:r>
      <w:r w:rsidR="00227889" w:rsidRPr="00651BB3">
        <w:t>agencies</w:t>
      </w:r>
      <w:r w:rsidR="00EF1385">
        <w:t xml:space="preserve"> </w:t>
      </w:r>
      <w:r w:rsidR="00227889" w:rsidRPr="00651BB3">
        <w:t>and</w:t>
      </w:r>
      <w:r w:rsidR="00EF1385">
        <w:t xml:space="preserve"> </w:t>
      </w:r>
      <w:r w:rsidR="005645B0" w:rsidRPr="005645B0">
        <w:t>professional</w:t>
      </w:r>
      <w:r w:rsidR="00EF1385">
        <w:t xml:space="preserve"> </w:t>
      </w:r>
      <w:r w:rsidR="005645B0" w:rsidRPr="005645B0">
        <w:t>accreditation</w:t>
      </w:r>
      <w:r w:rsidR="00EF1385">
        <w:t xml:space="preserve"> </w:t>
      </w:r>
      <w:r w:rsidR="005645B0" w:rsidRPr="005645B0">
        <w:t>bodies</w:t>
      </w:r>
      <w:r w:rsidR="00EF1385">
        <w:t xml:space="preserve"> </w:t>
      </w:r>
      <w:r w:rsidR="00227889" w:rsidRPr="00651BB3">
        <w:t>should</w:t>
      </w:r>
      <w:r w:rsidR="00EF1385">
        <w:t xml:space="preserve"> </w:t>
      </w:r>
      <w:r w:rsidR="00227889" w:rsidRPr="00651BB3">
        <w:t>prioritise</w:t>
      </w:r>
      <w:r w:rsidR="00EF1385">
        <w:t xml:space="preserve"> </w:t>
      </w:r>
      <w:r w:rsidR="00651BB3" w:rsidRPr="00651BB3">
        <w:t>new</w:t>
      </w:r>
      <w:r w:rsidR="00EF1385">
        <w:t xml:space="preserve"> </w:t>
      </w:r>
      <w:r w:rsidR="00651BB3" w:rsidRPr="00651BB3">
        <w:t>policy</w:t>
      </w:r>
      <w:r w:rsidR="00EF1385">
        <w:t xml:space="preserve"> </w:t>
      </w:r>
      <w:r w:rsidR="00651BB3" w:rsidRPr="00651BB3">
        <w:t>initiatives</w:t>
      </w:r>
      <w:r w:rsidR="00EF1385">
        <w:t xml:space="preserve"> </w:t>
      </w:r>
      <w:r w:rsidR="00651BB3" w:rsidRPr="00651BB3">
        <w:t>to</w:t>
      </w:r>
      <w:r w:rsidR="00EF1385">
        <w:t xml:space="preserve"> </w:t>
      </w:r>
      <w:r w:rsidR="00651BB3" w:rsidRPr="00651BB3">
        <w:t>provide</w:t>
      </w:r>
      <w:r w:rsidR="00EF1385">
        <w:t xml:space="preserve"> </w:t>
      </w:r>
      <w:r w:rsidR="00651BB3" w:rsidRPr="00651BB3">
        <w:t>clear</w:t>
      </w:r>
      <w:r w:rsidR="00EF1385">
        <w:t xml:space="preserve"> </w:t>
      </w:r>
      <w:r w:rsidR="00651BB3" w:rsidRPr="00651BB3">
        <w:t>paths</w:t>
      </w:r>
      <w:r w:rsidR="00EF1385">
        <w:t xml:space="preserve"> </w:t>
      </w:r>
      <w:r w:rsidR="00144FBD">
        <w:t>for</w:t>
      </w:r>
      <w:r w:rsidR="00EF1385">
        <w:t xml:space="preserve"> </w:t>
      </w:r>
      <w:r w:rsidR="00144FBD">
        <w:t>migrants,</w:t>
      </w:r>
      <w:r w:rsidR="00EF1385">
        <w:t xml:space="preserve"> </w:t>
      </w:r>
      <w:r w:rsidR="00144FBD">
        <w:t>although</w:t>
      </w:r>
      <w:r w:rsidR="00EF1385">
        <w:t xml:space="preserve"> </w:t>
      </w:r>
      <w:r w:rsidR="00144FBD">
        <w:t>they</w:t>
      </w:r>
      <w:r w:rsidR="00EF1385">
        <w:t xml:space="preserve"> </w:t>
      </w:r>
      <w:r w:rsidR="00144FBD">
        <w:t>do</w:t>
      </w:r>
      <w:r w:rsidR="00EF1385">
        <w:t xml:space="preserve"> </w:t>
      </w:r>
      <w:r w:rsidR="00144FBD">
        <w:t>not</w:t>
      </w:r>
      <w:r w:rsidR="00EF1385">
        <w:t xml:space="preserve"> </w:t>
      </w:r>
      <w:r w:rsidR="00144FBD">
        <w:t>specify</w:t>
      </w:r>
      <w:r w:rsidR="00EF1385">
        <w:t xml:space="preserve"> </w:t>
      </w:r>
      <w:r w:rsidR="00144FBD">
        <w:t>what</w:t>
      </w:r>
      <w:r w:rsidR="00EF1385">
        <w:t xml:space="preserve"> </w:t>
      </w:r>
      <w:r w:rsidR="005645B0" w:rsidRPr="005645B0">
        <w:t>exactly</w:t>
      </w:r>
      <w:r w:rsidR="00EF1385">
        <w:t xml:space="preserve"> </w:t>
      </w:r>
      <w:r w:rsidR="005645B0" w:rsidRPr="005645B0">
        <w:t>they</w:t>
      </w:r>
      <w:r w:rsidR="00EF1385">
        <w:t xml:space="preserve"> </w:t>
      </w:r>
      <w:r w:rsidR="005645B0" w:rsidRPr="005645B0">
        <w:t>could</w:t>
      </w:r>
      <w:r w:rsidR="00EF1385">
        <w:t xml:space="preserve"> </w:t>
      </w:r>
      <w:r w:rsidR="005645B0" w:rsidRPr="005645B0">
        <w:t>or</w:t>
      </w:r>
      <w:r w:rsidR="00EF1385">
        <w:t xml:space="preserve"> </w:t>
      </w:r>
      <w:r w:rsidR="005645B0" w:rsidRPr="005645B0">
        <w:t>should</w:t>
      </w:r>
      <w:r w:rsidR="00EF1385">
        <w:t xml:space="preserve"> </w:t>
      </w:r>
      <w:r w:rsidR="005645B0" w:rsidRPr="005645B0">
        <w:t>do</w:t>
      </w:r>
      <w:r w:rsidR="00144FBD">
        <w:t>.</w:t>
      </w:r>
      <w:r w:rsidR="00EF1385">
        <w:t xml:space="preserve"> </w:t>
      </w:r>
      <w:r w:rsidR="00447B08">
        <w:t>The</w:t>
      </w:r>
      <w:r w:rsidR="00EF1385">
        <w:t xml:space="preserve"> </w:t>
      </w:r>
      <w:r w:rsidR="009874AE">
        <w:t>complexities</w:t>
      </w:r>
      <w:r w:rsidR="00EF1385">
        <w:t xml:space="preserve"> </w:t>
      </w:r>
      <w:r w:rsidR="00447B08">
        <w:t>and</w:t>
      </w:r>
      <w:r w:rsidR="00EF1385">
        <w:t xml:space="preserve"> </w:t>
      </w:r>
      <w:r w:rsidR="00447B08">
        <w:t>inconsistencies</w:t>
      </w:r>
      <w:r w:rsidR="00EF1385">
        <w:t xml:space="preserve"> </w:t>
      </w:r>
      <w:r w:rsidR="00447B08">
        <w:t>in</w:t>
      </w:r>
      <w:r w:rsidR="00EF1385">
        <w:t xml:space="preserve"> </w:t>
      </w:r>
      <w:r w:rsidR="00447B08">
        <w:t>recognising</w:t>
      </w:r>
      <w:r w:rsidR="00EF1385">
        <w:t xml:space="preserve"> </w:t>
      </w:r>
      <w:r w:rsidR="00447B08">
        <w:t>and</w:t>
      </w:r>
      <w:r w:rsidR="00EF1385">
        <w:t xml:space="preserve"> </w:t>
      </w:r>
      <w:r w:rsidR="009874AE">
        <w:t>accrediting</w:t>
      </w:r>
      <w:r w:rsidR="00EF1385">
        <w:t xml:space="preserve"> </w:t>
      </w:r>
      <w:r w:rsidR="00D13A97">
        <w:t>different</w:t>
      </w:r>
      <w:r w:rsidR="00EF1385">
        <w:t xml:space="preserve"> </w:t>
      </w:r>
      <w:r w:rsidR="009874AE">
        <w:t>professional</w:t>
      </w:r>
      <w:r w:rsidR="00EF1385">
        <w:t xml:space="preserve"> </w:t>
      </w:r>
      <w:r w:rsidR="009874AE">
        <w:t>qualifications</w:t>
      </w:r>
      <w:r w:rsidR="00EF1385">
        <w:t xml:space="preserve"> </w:t>
      </w:r>
      <w:r w:rsidR="00D13A97">
        <w:t>has</w:t>
      </w:r>
      <w:r w:rsidR="00EF1385">
        <w:t xml:space="preserve"> </w:t>
      </w:r>
      <w:r w:rsidR="00D13A97">
        <w:t>been</w:t>
      </w:r>
      <w:r w:rsidR="00EF1385">
        <w:t xml:space="preserve"> </w:t>
      </w:r>
      <w:r w:rsidR="00D13A97">
        <w:t>noted</w:t>
      </w:r>
      <w:r w:rsidR="00EF1385">
        <w:t xml:space="preserve"> </w:t>
      </w:r>
      <w:r w:rsidR="006766D9">
        <w:t>in</w:t>
      </w:r>
      <w:r w:rsidR="00EF1385">
        <w:t xml:space="preserve"> </w:t>
      </w:r>
      <w:r w:rsidR="006766D9">
        <w:t>Ireland</w:t>
      </w:r>
      <w:r w:rsidR="00D13A97">
        <w:t>,</w:t>
      </w:r>
      <w:r w:rsidR="00EF1385">
        <w:t xml:space="preserve"> </w:t>
      </w:r>
      <w:r w:rsidR="00D13A97">
        <w:t>where</w:t>
      </w:r>
      <w:r w:rsidR="00EF1385">
        <w:t xml:space="preserve"> </w:t>
      </w:r>
      <w:r w:rsidR="00CD726C" w:rsidRPr="00CD2EAA">
        <w:rPr>
          <w:i/>
          <w:iCs/>
        </w:rPr>
        <w:t>“there</w:t>
      </w:r>
      <w:r w:rsidR="00EF1385">
        <w:rPr>
          <w:i/>
          <w:iCs/>
        </w:rPr>
        <w:t xml:space="preserve"> </w:t>
      </w:r>
      <w:r w:rsidR="00CD726C" w:rsidRPr="00CD2EAA">
        <w:rPr>
          <w:i/>
          <w:iCs/>
        </w:rPr>
        <w:t>has</w:t>
      </w:r>
      <w:r w:rsidR="00EF1385">
        <w:rPr>
          <w:i/>
          <w:iCs/>
        </w:rPr>
        <w:t xml:space="preserve"> </w:t>
      </w:r>
      <w:r w:rsidR="00CD726C" w:rsidRPr="00CD2EAA">
        <w:rPr>
          <w:i/>
          <w:iCs/>
        </w:rPr>
        <w:t>been</w:t>
      </w:r>
      <w:r w:rsidR="00EF1385">
        <w:rPr>
          <w:i/>
          <w:iCs/>
        </w:rPr>
        <w:t xml:space="preserve"> </w:t>
      </w:r>
      <w:r w:rsidR="00CD726C" w:rsidRPr="00CD2EAA">
        <w:rPr>
          <w:i/>
          <w:iCs/>
        </w:rPr>
        <w:t>little</w:t>
      </w:r>
      <w:r w:rsidR="00EF1385">
        <w:rPr>
          <w:i/>
          <w:iCs/>
        </w:rPr>
        <w:t xml:space="preserve"> </w:t>
      </w:r>
      <w:r w:rsidR="00CD726C" w:rsidRPr="00CD2EAA">
        <w:rPr>
          <w:i/>
          <w:iCs/>
        </w:rPr>
        <w:t>or</w:t>
      </w:r>
      <w:r w:rsidR="00EF1385">
        <w:rPr>
          <w:i/>
          <w:iCs/>
        </w:rPr>
        <w:t xml:space="preserve"> </w:t>
      </w:r>
      <w:r w:rsidR="00CD726C" w:rsidRPr="00CD2EAA">
        <w:rPr>
          <w:i/>
          <w:iCs/>
        </w:rPr>
        <w:t>no</w:t>
      </w:r>
      <w:r w:rsidR="00EF1385">
        <w:rPr>
          <w:i/>
          <w:iCs/>
        </w:rPr>
        <w:t xml:space="preserve"> </w:t>
      </w:r>
      <w:r w:rsidR="00CD726C" w:rsidRPr="00CD2EAA">
        <w:rPr>
          <w:i/>
          <w:iCs/>
        </w:rPr>
        <w:t>opportunity</w:t>
      </w:r>
      <w:r w:rsidR="00EF1385">
        <w:rPr>
          <w:i/>
          <w:iCs/>
        </w:rPr>
        <w:t xml:space="preserve"> </w:t>
      </w:r>
      <w:r w:rsidR="00CD726C" w:rsidRPr="00CD2EAA">
        <w:rPr>
          <w:i/>
          <w:iCs/>
        </w:rPr>
        <w:t>for</w:t>
      </w:r>
      <w:r w:rsidR="00EF1385">
        <w:rPr>
          <w:i/>
          <w:iCs/>
        </w:rPr>
        <w:t xml:space="preserve"> </w:t>
      </w:r>
      <w:r w:rsidR="00CD726C" w:rsidRPr="00CD2EAA">
        <w:rPr>
          <w:i/>
          <w:iCs/>
        </w:rPr>
        <w:t>cross-collaboration</w:t>
      </w:r>
      <w:r w:rsidR="00EF1385">
        <w:rPr>
          <w:i/>
          <w:iCs/>
        </w:rPr>
        <w:t xml:space="preserve"> </w:t>
      </w:r>
      <w:r w:rsidR="00CD726C" w:rsidRPr="00CD2EAA">
        <w:rPr>
          <w:i/>
          <w:iCs/>
        </w:rPr>
        <w:t>between</w:t>
      </w:r>
      <w:r w:rsidR="00EF1385">
        <w:rPr>
          <w:i/>
          <w:iCs/>
        </w:rPr>
        <w:t xml:space="preserve"> </w:t>
      </w:r>
      <w:r w:rsidR="00CD726C" w:rsidRPr="00CD2EAA">
        <w:rPr>
          <w:i/>
          <w:iCs/>
        </w:rPr>
        <w:t>professional</w:t>
      </w:r>
      <w:r w:rsidR="00EF1385">
        <w:rPr>
          <w:i/>
          <w:iCs/>
        </w:rPr>
        <w:t xml:space="preserve"> </w:t>
      </w:r>
      <w:r w:rsidR="00CD726C" w:rsidRPr="00CD2EAA">
        <w:rPr>
          <w:i/>
          <w:iCs/>
        </w:rPr>
        <w:t>bodies</w:t>
      </w:r>
      <w:r w:rsidR="00EF1385">
        <w:rPr>
          <w:i/>
          <w:iCs/>
        </w:rPr>
        <w:t xml:space="preserve"> </w:t>
      </w:r>
      <w:r w:rsidR="00CD726C" w:rsidRPr="00CD2EAA">
        <w:rPr>
          <w:i/>
          <w:iCs/>
        </w:rPr>
        <w:t>to</w:t>
      </w:r>
      <w:r w:rsidR="00EF1385">
        <w:rPr>
          <w:i/>
          <w:iCs/>
        </w:rPr>
        <w:t xml:space="preserve"> </w:t>
      </w:r>
      <w:r w:rsidR="00CD726C" w:rsidRPr="00CD2EAA">
        <w:rPr>
          <w:i/>
          <w:iCs/>
        </w:rPr>
        <w:t>facilitate</w:t>
      </w:r>
      <w:r w:rsidR="00EF1385">
        <w:rPr>
          <w:i/>
          <w:iCs/>
        </w:rPr>
        <w:t xml:space="preserve"> </w:t>
      </w:r>
      <w:r w:rsidR="00CD726C" w:rsidRPr="00CD2EAA">
        <w:rPr>
          <w:i/>
          <w:iCs/>
        </w:rPr>
        <w:t>the</w:t>
      </w:r>
      <w:r w:rsidR="00EF1385">
        <w:rPr>
          <w:i/>
          <w:iCs/>
        </w:rPr>
        <w:t xml:space="preserve"> </w:t>
      </w:r>
      <w:r w:rsidR="00CD726C" w:rsidRPr="00CD2EAA">
        <w:rPr>
          <w:i/>
          <w:iCs/>
        </w:rPr>
        <w:t>sharing</w:t>
      </w:r>
      <w:r w:rsidR="00EF1385">
        <w:rPr>
          <w:i/>
          <w:iCs/>
        </w:rPr>
        <w:t xml:space="preserve"> </w:t>
      </w:r>
      <w:r w:rsidR="00CD726C" w:rsidRPr="00CD2EAA">
        <w:rPr>
          <w:i/>
          <w:iCs/>
        </w:rPr>
        <w:t>of</w:t>
      </w:r>
      <w:r w:rsidR="00EF1385">
        <w:rPr>
          <w:i/>
          <w:iCs/>
        </w:rPr>
        <w:t xml:space="preserve"> </w:t>
      </w:r>
      <w:r w:rsidR="00CD726C" w:rsidRPr="00CD2EAA">
        <w:rPr>
          <w:i/>
          <w:iCs/>
        </w:rPr>
        <w:t>good,</w:t>
      </w:r>
      <w:r w:rsidR="00EF1385">
        <w:rPr>
          <w:i/>
          <w:iCs/>
        </w:rPr>
        <w:t xml:space="preserve"> </w:t>
      </w:r>
      <w:r w:rsidR="00CD726C" w:rsidRPr="00CD2EAA">
        <w:rPr>
          <w:i/>
          <w:iCs/>
        </w:rPr>
        <w:t>innovative</w:t>
      </w:r>
      <w:r w:rsidR="00EF1385">
        <w:rPr>
          <w:i/>
          <w:iCs/>
        </w:rPr>
        <w:t xml:space="preserve"> </w:t>
      </w:r>
      <w:r w:rsidR="00CD726C" w:rsidRPr="00CD2EAA">
        <w:rPr>
          <w:i/>
          <w:iCs/>
        </w:rPr>
        <w:t>practices”</w:t>
      </w:r>
      <w:r w:rsidR="00EF1385">
        <w:t xml:space="preserve"> </w:t>
      </w:r>
      <w:r w:rsidR="00CD2EAA">
        <w:fldChar w:fldCharType="begin"/>
      </w:r>
      <w:r w:rsidR="00CD2EAA">
        <w:instrText xml:space="preserve"> ADDIN EN.CITE &lt;EndNote&gt;&lt;Cite&gt;&lt;Author&gt;Ní Mhurchú&lt;/Author&gt;&lt;Year&gt;2007&lt;/Year&gt;&lt;IDText&gt;Recognition of Professional Qualifications: An Analysis of the Role of Professional Bodies&lt;/IDText&gt;&lt;Pages&gt;10&lt;/Pages&gt;&lt;DisplayText&gt;(Ní Mhurchú, 2007, p. 10)&lt;/DisplayText&gt;&lt;record&gt;&lt;titles&gt;&lt;title&gt;Recognition of Professional Qualifications: An Analysis of the Role of Professional Bodies&lt;/title&gt;&lt;/titles&gt;&lt;contributors&gt;&lt;authors&gt;&lt;author&gt;Ní Mhurchú, Aioleann&lt;/author&gt;&lt;/authors&gt;&lt;/contributors&gt;&lt;added-date format="utc"&gt;1658216337&lt;/added-date&gt;&lt;pub-location&gt;Dublin&lt;/pub-location&gt;&lt;ref-type name="Book"&gt;6&lt;/ref-type&gt;&lt;dates&gt;&lt;year&gt;2007&lt;/year&gt;&lt;/dates&gt;&lt;rec-number&gt;1633&lt;/rec-number&gt;&lt;publisher&gt;Integrating Ireland&lt;/publisher&gt;&lt;last-updated-date format="utc"&gt;1671009663&lt;/last-updated-date&gt;&lt;/record&gt;&lt;/Cite&gt;&lt;/EndNote&gt;</w:instrText>
      </w:r>
      <w:r w:rsidR="00CD2EAA">
        <w:fldChar w:fldCharType="separate"/>
      </w:r>
      <w:r w:rsidR="00CD2EAA">
        <w:rPr>
          <w:noProof/>
        </w:rPr>
        <w:t>(Ní</w:t>
      </w:r>
      <w:r w:rsidR="00EF1385">
        <w:rPr>
          <w:noProof/>
        </w:rPr>
        <w:t xml:space="preserve"> </w:t>
      </w:r>
      <w:r w:rsidR="00CD2EAA">
        <w:rPr>
          <w:noProof/>
        </w:rPr>
        <w:t>Mhurchú,</w:t>
      </w:r>
      <w:r w:rsidR="00EF1385">
        <w:rPr>
          <w:noProof/>
        </w:rPr>
        <w:t xml:space="preserve"> </w:t>
      </w:r>
      <w:r w:rsidR="00CD2EAA">
        <w:rPr>
          <w:noProof/>
        </w:rPr>
        <w:t>2007,</w:t>
      </w:r>
      <w:r w:rsidR="00EF1385">
        <w:rPr>
          <w:noProof/>
        </w:rPr>
        <w:t xml:space="preserve"> </w:t>
      </w:r>
      <w:r w:rsidR="00CD2EAA">
        <w:rPr>
          <w:noProof/>
        </w:rPr>
        <w:t>p.</w:t>
      </w:r>
      <w:r w:rsidR="00EF1385">
        <w:rPr>
          <w:noProof/>
        </w:rPr>
        <w:t xml:space="preserve"> </w:t>
      </w:r>
      <w:r w:rsidR="00CD2EAA">
        <w:rPr>
          <w:noProof/>
        </w:rPr>
        <w:t>10)</w:t>
      </w:r>
      <w:r w:rsidR="00CD2EAA">
        <w:fldChar w:fldCharType="end"/>
      </w:r>
      <w:r w:rsidR="00EF1385">
        <w:t xml:space="preserve"> </w:t>
      </w:r>
      <w:r w:rsidR="00F46251">
        <w:t>and</w:t>
      </w:r>
      <w:r w:rsidR="00EF1385">
        <w:t xml:space="preserve"> </w:t>
      </w:r>
      <w:r w:rsidR="00F46251">
        <w:t>where</w:t>
      </w:r>
      <w:r w:rsidR="00EF1385">
        <w:t xml:space="preserve"> </w:t>
      </w:r>
      <w:r w:rsidR="00F46251">
        <w:t>a</w:t>
      </w:r>
      <w:r w:rsidR="00EF1385">
        <w:t xml:space="preserve"> </w:t>
      </w:r>
      <w:r w:rsidR="000357DB">
        <w:t>national</w:t>
      </w:r>
      <w:r w:rsidR="00EF1385">
        <w:t xml:space="preserve"> </w:t>
      </w:r>
      <w:r w:rsidR="000357DB">
        <w:t>strategy</w:t>
      </w:r>
      <w:r w:rsidR="00EF1385">
        <w:t xml:space="preserve"> </w:t>
      </w:r>
      <w:r w:rsidR="000357DB">
        <w:t>for</w:t>
      </w:r>
      <w:r w:rsidR="00EF1385">
        <w:t xml:space="preserve"> </w:t>
      </w:r>
      <w:r w:rsidR="006766D9">
        <w:t>integrat</w:t>
      </w:r>
      <w:r w:rsidR="000357DB">
        <w:t>ion</w:t>
      </w:r>
      <w:r w:rsidR="00EF1385">
        <w:t xml:space="preserve"> </w:t>
      </w:r>
      <w:r w:rsidR="000357DB">
        <w:t>is</w:t>
      </w:r>
      <w:r w:rsidR="00EF1385">
        <w:t xml:space="preserve"> </w:t>
      </w:r>
      <w:r w:rsidR="000357DB">
        <w:t>required</w:t>
      </w:r>
      <w:r w:rsidR="00CD726C" w:rsidRPr="00CD726C">
        <w:t>.</w:t>
      </w:r>
      <w:r w:rsidR="00EF1385">
        <w:t xml:space="preserve"> </w:t>
      </w:r>
      <w:r w:rsidR="00471103">
        <w:t>Other</w:t>
      </w:r>
      <w:r w:rsidR="00EF1385">
        <w:t xml:space="preserve"> </w:t>
      </w:r>
      <w:r w:rsidR="00471103">
        <w:t>authors</w:t>
      </w:r>
      <w:r w:rsidR="00EF1385">
        <w:t xml:space="preserve"> </w:t>
      </w:r>
      <w:r w:rsidR="00471103">
        <w:t>do</w:t>
      </w:r>
      <w:r w:rsidR="00EF1385">
        <w:t xml:space="preserve"> </w:t>
      </w:r>
      <w:r w:rsidR="00471103">
        <w:t>note</w:t>
      </w:r>
      <w:r w:rsidR="00EF1385">
        <w:t xml:space="preserve"> </w:t>
      </w:r>
      <w:r w:rsidR="00471103">
        <w:t>the</w:t>
      </w:r>
      <w:r w:rsidR="00EF1385">
        <w:t xml:space="preserve"> </w:t>
      </w:r>
      <w:r w:rsidR="00471103" w:rsidRPr="00411088">
        <w:t>inadequacy</w:t>
      </w:r>
      <w:r w:rsidR="00EF1385">
        <w:t xml:space="preserve"> </w:t>
      </w:r>
      <w:r w:rsidR="00471103" w:rsidRPr="00411088">
        <w:t>of</w:t>
      </w:r>
      <w:r w:rsidR="00EF1385">
        <w:t xml:space="preserve"> </w:t>
      </w:r>
      <w:r w:rsidR="00471103" w:rsidRPr="00411088">
        <w:t>mainstream</w:t>
      </w:r>
      <w:r w:rsidR="00EF1385">
        <w:t xml:space="preserve"> </w:t>
      </w:r>
      <w:r w:rsidR="00471103" w:rsidRPr="00411088">
        <w:t>support,</w:t>
      </w:r>
      <w:r w:rsidR="00EF1385">
        <w:t xml:space="preserve"> </w:t>
      </w:r>
      <w:r w:rsidR="00471103" w:rsidRPr="00411088">
        <w:t>particularly</w:t>
      </w:r>
      <w:r w:rsidR="00EF1385">
        <w:t xml:space="preserve"> </w:t>
      </w:r>
      <w:r w:rsidR="00471103" w:rsidRPr="00411088">
        <w:t>to</w:t>
      </w:r>
      <w:r w:rsidR="00EF1385">
        <w:t xml:space="preserve"> </w:t>
      </w:r>
      <w:r w:rsidR="00471103" w:rsidRPr="00411088">
        <w:t>those</w:t>
      </w:r>
      <w:r w:rsidR="00EF1385">
        <w:t xml:space="preserve"> </w:t>
      </w:r>
      <w:r w:rsidR="00471103" w:rsidRPr="00411088">
        <w:t>refugees</w:t>
      </w:r>
      <w:r w:rsidR="00EF1385">
        <w:t xml:space="preserve"> </w:t>
      </w:r>
      <w:r w:rsidR="00471103" w:rsidRPr="00411088">
        <w:t>with</w:t>
      </w:r>
      <w:r w:rsidR="00EF1385">
        <w:t xml:space="preserve"> </w:t>
      </w:r>
      <w:r w:rsidR="00471103" w:rsidRPr="00411088">
        <w:t>professional</w:t>
      </w:r>
      <w:r w:rsidR="00EF1385">
        <w:t xml:space="preserve"> </w:t>
      </w:r>
      <w:r w:rsidR="00471103" w:rsidRPr="00411088">
        <w:t>backgrounds</w:t>
      </w:r>
      <w:r w:rsidR="00496E76">
        <w:t>,</w:t>
      </w:r>
      <w:r w:rsidR="00EF1385">
        <w:t xml:space="preserve"> </w:t>
      </w:r>
      <w:r w:rsidR="00496E76">
        <w:t>where</w:t>
      </w:r>
      <w:r w:rsidR="00EF1385">
        <w:t xml:space="preserve"> </w:t>
      </w:r>
      <w:r w:rsidR="00496E76">
        <w:t>i</w:t>
      </w:r>
      <w:r w:rsidR="00471103" w:rsidRPr="00CF0366">
        <w:t>t</w:t>
      </w:r>
      <w:r w:rsidR="00EF1385">
        <w:t xml:space="preserve"> </w:t>
      </w:r>
      <w:r w:rsidR="00471103" w:rsidRPr="00CF0366">
        <w:t>is</w:t>
      </w:r>
      <w:r w:rsidR="00EF1385">
        <w:t xml:space="preserve"> </w:t>
      </w:r>
      <w:r w:rsidR="00471103" w:rsidRPr="00CF0366">
        <w:t>evident</w:t>
      </w:r>
      <w:r w:rsidR="00EF1385">
        <w:t xml:space="preserve"> </w:t>
      </w:r>
      <w:r w:rsidR="00471103" w:rsidRPr="00CF0366">
        <w:t>that</w:t>
      </w:r>
      <w:r w:rsidR="00EF1385">
        <w:t xml:space="preserve"> </w:t>
      </w:r>
      <w:r w:rsidR="00471103" w:rsidRPr="00CF0366">
        <w:t>employment</w:t>
      </w:r>
      <w:r w:rsidR="00EF1385">
        <w:t xml:space="preserve"> </w:t>
      </w:r>
      <w:r w:rsidR="00471103" w:rsidRPr="00CF0366">
        <w:t>support</w:t>
      </w:r>
      <w:r w:rsidR="00EF1385">
        <w:t xml:space="preserve"> </w:t>
      </w:r>
      <w:r w:rsidR="00471103" w:rsidRPr="00CF0366">
        <w:t>is</w:t>
      </w:r>
      <w:r w:rsidR="00EF1385">
        <w:t xml:space="preserve"> </w:t>
      </w:r>
      <w:r w:rsidR="00471103" w:rsidRPr="00CF0366">
        <w:t>a</w:t>
      </w:r>
      <w:r w:rsidR="00EF1385">
        <w:t xml:space="preserve"> </w:t>
      </w:r>
      <w:r w:rsidR="00471103" w:rsidRPr="00CF0366">
        <w:t>necessary</w:t>
      </w:r>
      <w:r w:rsidR="00EF1385">
        <w:t xml:space="preserve"> </w:t>
      </w:r>
      <w:r w:rsidR="00471103" w:rsidRPr="00CF0366">
        <w:t>adjunct</w:t>
      </w:r>
      <w:r w:rsidR="00EF1385">
        <w:t xml:space="preserve"> </w:t>
      </w:r>
      <w:r w:rsidR="00471103" w:rsidRPr="00CF0366">
        <w:t>to</w:t>
      </w:r>
      <w:r w:rsidR="00EF1385">
        <w:t xml:space="preserve"> </w:t>
      </w:r>
      <w:r w:rsidR="00471103" w:rsidRPr="00CF0366">
        <w:t>recognition</w:t>
      </w:r>
      <w:r w:rsidR="00EF1385">
        <w:t xml:space="preserve"> </w:t>
      </w:r>
      <w:r w:rsidR="00471103" w:rsidRPr="00CF0366">
        <w:t>of</w:t>
      </w:r>
      <w:r w:rsidR="00EF1385">
        <w:t xml:space="preserve"> </w:t>
      </w:r>
      <w:r w:rsidR="00471103" w:rsidRPr="00CF0366">
        <w:t>qualifications</w:t>
      </w:r>
      <w:r w:rsidR="00EF1385">
        <w:t xml:space="preserve"> </w:t>
      </w:r>
      <w:r w:rsidR="00496E76" w:rsidRPr="00411088">
        <w:fldChar w:fldCharType="begin"/>
      </w:r>
      <w:r w:rsidR="00496E76">
        <w:instrText xml:space="preserve"> ADDIN EN.CITE &lt;EndNote&gt;&lt;Cite&gt;&lt;Author&gt;Cangiano&lt;/Author&gt;&lt;Year&gt;2008&lt;/Year&gt;&lt;IDText&gt;Employment Support Services and Migrant Integration in the UK Labour Market&lt;/IDText&gt;&lt;Pages&gt;33&lt;/Pages&gt;&lt;DisplayText&gt;(Cangiano, 2008, p. 33)&lt;/DisplayText&gt;&lt;record&gt;&lt;titles&gt;&lt;title&gt;Employment Support Services and Migrant Integration in the UK Labour Market&lt;/title&gt;&lt;/titles&gt;&lt;contributors&gt;&lt;authors&gt;&lt;author&gt;Cangiano, Alessio&lt;/author&gt;&lt;/authors&gt;&lt;/contributors&gt;&lt;added-date format="utc"&gt;1670158881&lt;/added-date&gt;&lt;pub-location&gt;Germany&lt;/pub-location&gt;&lt;ref-type name="Book"&gt;6&lt;/ref-type&gt;&lt;dates&gt;&lt;year&gt;2008&lt;/year&gt;&lt;/dates&gt;&lt;rec-number&gt;1678&lt;/rec-number&gt;&lt;publisher&gt;Hamburg Institute of International Economics (HWWI)&lt;/publisher&gt;&lt;last-updated-date format="utc"&gt;1670159204&lt;/last-updated-date&gt;&lt;/record&gt;&lt;/Cite&gt;&lt;/EndNote&gt;</w:instrText>
      </w:r>
      <w:r w:rsidR="00496E76" w:rsidRPr="00411088">
        <w:fldChar w:fldCharType="separate"/>
      </w:r>
      <w:r w:rsidR="00496E76">
        <w:rPr>
          <w:noProof/>
        </w:rPr>
        <w:t>(Cangiano,</w:t>
      </w:r>
      <w:r w:rsidR="00EF1385">
        <w:rPr>
          <w:noProof/>
        </w:rPr>
        <w:t xml:space="preserve"> </w:t>
      </w:r>
      <w:r w:rsidR="00496E76">
        <w:rPr>
          <w:noProof/>
        </w:rPr>
        <w:t>2008,</w:t>
      </w:r>
      <w:r w:rsidR="00EF1385">
        <w:rPr>
          <w:noProof/>
        </w:rPr>
        <w:t xml:space="preserve"> </w:t>
      </w:r>
      <w:r w:rsidR="00496E76">
        <w:rPr>
          <w:noProof/>
        </w:rPr>
        <w:t>p.</w:t>
      </w:r>
      <w:r w:rsidR="00EF1385">
        <w:rPr>
          <w:noProof/>
        </w:rPr>
        <w:t xml:space="preserve"> </w:t>
      </w:r>
      <w:r w:rsidR="00496E76">
        <w:rPr>
          <w:noProof/>
        </w:rPr>
        <w:t>33)</w:t>
      </w:r>
      <w:r w:rsidR="00496E76" w:rsidRPr="00411088">
        <w:fldChar w:fldCharType="end"/>
      </w:r>
      <w:r w:rsidR="00496E76">
        <w:t>.</w:t>
      </w:r>
    </w:p>
    <w:p w14:paraId="72D0FA5A" w14:textId="6EF69C93" w:rsidR="00CA5E71" w:rsidRDefault="00CA5E71"/>
    <w:p w14:paraId="622FD01E" w14:textId="0AEB8C98" w:rsidR="00FB6EC5" w:rsidRDefault="00F23A29" w:rsidP="00CC6C04">
      <w:pPr>
        <w:pStyle w:val="Heading3"/>
      </w:pPr>
      <w:bookmarkStart w:id="14" w:name="_Toc122535630"/>
      <w:r>
        <w:lastRenderedPageBreak/>
        <w:t>Wider</w:t>
      </w:r>
      <w:r w:rsidR="00EF1385">
        <w:t xml:space="preserve"> </w:t>
      </w:r>
      <w:r>
        <w:t>engagement</w:t>
      </w:r>
      <w:r w:rsidR="00EF1385">
        <w:t xml:space="preserve"> </w:t>
      </w:r>
      <w:r>
        <w:t>with</w:t>
      </w:r>
      <w:r w:rsidR="00EF1385">
        <w:t xml:space="preserve"> </w:t>
      </w:r>
      <w:r>
        <w:t>p</w:t>
      </w:r>
      <w:r w:rsidR="00FB6EC5">
        <w:t>rofessional</w:t>
      </w:r>
      <w:r w:rsidR="00EF1385">
        <w:t xml:space="preserve"> </w:t>
      </w:r>
      <w:r w:rsidR="00FB6EC5">
        <w:t>bodies</w:t>
      </w:r>
      <w:bookmarkEnd w:id="14"/>
    </w:p>
    <w:p w14:paraId="7FDE1D14" w14:textId="16BAB894" w:rsidR="00195736" w:rsidRPr="0028490D" w:rsidRDefault="00355741" w:rsidP="00195736">
      <w:r>
        <w:t>Relatively</w:t>
      </w:r>
      <w:r w:rsidR="00EF1385">
        <w:t xml:space="preserve"> </w:t>
      </w:r>
      <w:r>
        <w:t>few</w:t>
      </w:r>
      <w:r w:rsidR="00EF1385">
        <w:t xml:space="preserve"> </w:t>
      </w:r>
      <w:r w:rsidR="00D83E93">
        <w:t>studies</w:t>
      </w:r>
      <w:r w:rsidR="00EF1385">
        <w:t xml:space="preserve"> </w:t>
      </w:r>
      <w:r>
        <w:t>explicitly</w:t>
      </w:r>
      <w:r w:rsidR="00EF1385">
        <w:t xml:space="preserve"> </w:t>
      </w:r>
      <w:r>
        <w:t>focus</w:t>
      </w:r>
      <w:r w:rsidR="00EF1385">
        <w:t xml:space="preserve"> </w:t>
      </w:r>
      <w:r>
        <w:t>on</w:t>
      </w:r>
      <w:r w:rsidR="00EF1385">
        <w:t xml:space="preserve"> </w:t>
      </w:r>
      <w:r>
        <w:t>the</w:t>
      </w:r>
      <w:r w:rsidR="00EF1385">
        <w:t xml:space="preserve"> </w:t>
      </w:r>
      <w:r w:rsidR="00D83E93">
        <w:t>actual</w:t>
      </w:r>
      <w:r w:rsidR="00EF1385">
        <w:t xml:space="preserve"> </w:t>
      </w:r>
      <w:r w:rsidR="00D83E93">
        <w:t>or</w:t>
      </w:r>
      <w:r w:rsidR="00EF1385">
        <w:t xml:space="preserve"> </w:t>
      </w:r>
      <w:r w:rsidR="00D83E93">
        <w:t>potential</w:t>
      </w:r>
      <w:r w:rsidR="00EF1385">
        <w:t xml:space="preserve"> </w:t>
      </w:r>
      <w:r>
        <w:t>role</w:t>
      </w:r>
      <w:r w:rsidR="00EF1385">
        <w:t xml:space="preserve"> </w:t>
      </w:r>
      <w:r>
        <w:t>of</w:t>
      </w:r>
      <w:r w:rsidR="00EF1385">
        <w:t xml:space="preserve"> </w:t>
      </w:r>
      <w:r>
        <w:t>professional</w:t>
      </w:r>
      <w:r w:rsidR="00EF1385">
        <w:t xml:space="preserve"> </w:t>
      </w:r>
      <w:r>
        <w:t>bodies</w:t>
      </w:r>
      <w:r w:rsidR="00EF1385">
        <w:t xml:space="preserve"> </w:t>
      </w:r>
      <w:r w:rsidR="00E120B7">
        <w:t>beyond</w:t>
      </w:r>
      <w:r w:rsidR="00EF1385">
        <w:t xml:space="preserve"> </w:t>
      </w:r>
      <w:r w:rsidR="00E120B7">
        <w:t>that</w:t>
      </w:r>
      <w:r w:rsidR="00EF1385">
        <w:t xml:space="preserve"> </w:t>
      </w:r>
      <w:r w:rsidR="00E120B7">
        <w:t>of</w:t>
      </w:r>
      <w:r w:rsidR="00EF1385">
        <w:t xml:space="preserve"> </w:t>
      </w:r>
      <w:r w:rsidR="00A64B56">
        <w:t>recognising</w:t>
      </w:r>
      <w:r w:rsidR="00EF1385">
        <w:t xml:space="preserve"> </w:t>
      </w:r>
      <w:r w:rsidR="00A64B56">
        <w:t>and</w:t>
      </w:r>
      <w:r w:rsidR="00EF1385">
        <w:t xml:space="preserve"> </w:t>
      </w:r>
      <w:r w:rsidR="00A64B56">
        <w:t>accrediting</w:t>
      </w:r>
      <w:r w:rsidR="00EF1385">
        <w:t xml:space="preserve"> </w:t>
      </w:r>
      <w:r w:rsidR="00A64B56">
        <w:t>qualifications.</w:t>
      </w:r>
      <w:r w:rsidR="00EF1385">
        <w:t xml:space="preserve"> </w:t>
      </w:r>
      <w:r w:rsidR="00385224">
        <w:t>This</w:t>
      </w:r>
      <w:r w:rsidR="00EF1385">
        <w:t xml:space="preserve"> </w:t>
      </w:r>
      <w:r w:rsidR="00385224">
        <w:t>is</w:t>
      </w:r>
      <w:r w:rsidR="00EF1385">
        <w:t xml:space="preserve"> </w:t>
      </w:r>
      <w:r w:rsidR="00385224">
        <w:t>true</w:t>
      </w:r>
      <w:r w:rsidR="00EF1385">
        <w:t xml:space="preserve"> </w:t>
      </w:r>
      <w:r w:rsidR="00385224">
        <w:t>in</w:t>
      </w:r>
      <w:r w:rsidR="00EF1385">
        <w:t xml:space="preserve"> </w:t>
      </w:r>
      <w:r w:rsidR="00385224">
        <w:t>the</w:t>
      </w:r>
      <w:r w:rsidR="00EF1385">
        <w:t xml:space="preserve"> </w:t>
      </w:r>
      <w:r w:rsidR="00AA67B9">
        <w:t>conceptual</w:t>
      </w:r>
      <w:r w:rsidR="00EF1385">
        <w:t xml:space="preserve"> </w:t>
      </w:r>
      <w:r w:rsidR="00AA67B9">
        <w:t>literature</w:t>
      </w:r>
      <w:r w:rsidR="00EF1385">
        <w:t xml:space="preserve"> </w:t>
      </w:r>
      <w:r w:rsidR="005143D8">
        <w:t>as</w:t>
      </w:r>
      <w:r w:rsidR="00EF1385">
        <w:t xml:space="preserve"> </w:t>
      </w:r>
      <w:r w:rsidR="005143D8">
        <w:t>well</w:t>
      </w:r>
      <w:r w:rsidR="00EF1385">
        <w:t xml:space="preserve"> </w:t>
      </w:r>
      <w:r w:rsidR="005143D8">
        <w:t>as</w:t>
      </w:r>
      <w:r w:rsidR="00EF1385">
        <w:t xml:space="preserve"> </w:t>
      </w:r>
      <w:r w:rsidR="005143D8">
        <w:t>practice-based.</w:t>
      </w:r>
      <w:r w:rsidR="00EF1385">
        <w:t xml:space="preserve"> </w:t>
      </w:r>
      <w:r w:rsidR="005143D8">
        <w:t>Lee</w:t>
      </w:r>
      <w:r w:rsidR="00EF1385">
        <w:t xml:space="preserve"> </w:t>
      </w:r>
      <w:r w:rsidR="005143D8">
        <w:t>and</w:t>
      </w:r>
      <w:r w:rsidR="00EF1385">
        <w:t xml:space="preserve"> </w:t>
      </w:r>
      <w:r w:rsidR="005143D8">
        <w:t>colleagues</w:t>
      </w:r>
      <w:r w:rsidR="00EF1385">
        <w:t xml:space="preserve"> </w:t>
      </w:r>
      <w:r w:rsidR="005143D8">
        <w:t>undertook</w:t>
      </w:r>
      <w:r w:rsidR="00EF1385">
        <w:t xml:space="preserve"> </w:t>
      </w:r>
      <w:r w:rsidR="005143D8">
        <w:t>a</w:t>
      </w:r>
      <w:r w:rsidR="00EF1385">
        <w:t xml:space="preserve"> </w:t>
      </w:r>
      <w:r w:rsidR="005143D8">
        <w:t>multidisciplinary</w:t>
      </w:r>
      <w:r w:rsidR="00EF1385">
        <w:t xml:space="preserve"> </w:t>
      </w:r>
      <w:r w:rsidR="005143D8">
        <w:t>review</w:t>
      </w:r>
      <w:r w:rsidR="00EF1385">
        <w:t xml:space="preserve"> </w:t>
      </w:r>
      <w:r w:rsidR="005143D8">
        <w:t>or</w:t>
      </w:r>
      <w:r w:rsidR="00EF1385">
        <w:t xml:space="preserve"> </w:t>
      </w:r>
      <w:r w:rsidR="005143D8">
        <w:t>refugee</w:t>
      </w:r>
      <w:r w:rsidR="00EF1385">
        <w:t xml:space="preserve"> </w:t>
      </w:r>
      <w:r w:rsidR="005143D8">
        <w:t>employment</w:t>
      </w:r>
      <w:r w:rsidR="00EF1385">
        <w:t xml:space="preserve"> </w:t>
      </w:r>
      <w:r w:rsidR="005143D8">
        <w:t>and</w:t>
      </w:r>
      <w:r w:rsidR="00EF1385">
        <w:t xml:space="preserve"> </w:t>
      </w:r>
      <w:r w:rsidR="005143D8">
        <w:t>workforce</w:t>
      </w:r>
      <w:r w:rsidR="00EF1385">
        <w:t xml:space="preserve"> </w:t>
      </w:r>
      <w:r w:rsidR="005143D8">
        <w:t>integration</w:t>
      </w:r>
      <w:r w:rsidR="001665C4">
        <w:t>,</w:t>
      </w:r>
      <w:r w:rsidR="00EF1385">
        <w:t xml:space="preserve"> </w:t>
      </w:r>
      <w:r w:rsidR="001665C4">
        <w:t>coining</w:t>
      </w:r>
      <w:r w:rsidR="00EF1385">
        <w:t xml:space="preserve"> </w:t>
      </w:r>
      <w:r w:rsidR="001665C4">
        <w:t>the</w:t>
      </w:r>
      <w:r w:rsidR="00EF1385">
        <w:t xml:space="preserve"> </w:t>
      </w:r>
      <w:r w:rsidR="001665C4">
        <w:t>term</w:t>
      </w:r>
      <w:r w:rsidR="00EF1385">
        <w:t xml:space="preserve"> </w:t>
      </w:r>
      <w:r w:rsidR="001665C4" w:rsidRPr="00662B5C">
        <w:rPr>
          <w:i/>
          <w:iCs/>
        </w:rPr>
        <w:t>canvas</w:t>
      </w:r>
      <w:r w:rsidR="00EF1385">
        <w:rPr>
          <w:i/>
          <w:iCs/>
        </w:rPr>
        <w:t xml:space="preserve"> </w:t>
      </w:r>
      <w:r w:rsidR="001665C4" w:rsidRPr="00662B5C">
        <w:rPr>
          <w:i/>
          <w:iCs/>
        </w:rPr>
        <w:t>ceiling</w:t>
      </w:r>
      <w:r w:rsidR="00EF1385">
        <w:t xml:space="preserve"> </w:t>
      </w:r>
      <w:r w:rsidR="001665C4">
        <w:t>for</w:t>
      </w:r>
      <w:r w:rsidR="00EF1385">
        <w:t xml:space="preserve"> </w:t>
      </w:r>
      <w:r w:rsidR="001665C4">
        <w:t>the</w:t>
      </w:r>
      <w:r w:rsidR="00EF1385">
        <w:t xml:space="preserve"> </w:t>
      </w:r>
      <w:r w:rsidR="001665C4">
        <w:t>systemic</w:t>
      </w:r>
      <w:r w:rsidR="00EF1385">
        <w:t xml:space="preserve"> </w:t>
      </w:r>
      <w:r w:rsidR="000C0133">
        <w:t>and</w:t>
      </w:r>
      <w:r w:rsidR="00EF1385">
        <w:t xml:space="preserve"> </w:t>
      </w:r>
      <w:r w:rsidR="000C0133">
        <w:t>multi-level</w:t>
      </w:r>
      <w:r w:rsidR="00EF1385">
        <w:t xml:space="preserve"> </w:t>
      </w:r>
      <w:r w:rsidR="00662B5C">
        <w:t>barriers</w:t>
      </w:r>
      <w:r w:rsidR="00EF1385">
        <w:t xml:space="preserve"> </w:t>
      </w:r>
      <w:r w:rsidR="00662B5C">
        <w:t>they</w:t>
      </w:r>
      <w:r w:rsidR="00EF1385">
        <w:t xml:space="preserve"> </w:t>
      </w:r>
      <w:r w:rsidR="00662B5C">
        <w:t>face</w:t>
      </w:r>
      <w:r w:rsidR="00EF1385">
        <w:t xml:space="preserve"> </w:t>
      </w:r>
      <w:r w:rsidR="00195736" w:rsidRPr="0028490D">
        <w:fldChar w:fldCharType="begin"/>
      </w:r>
      <w:r w:rsidR="00DE380F">
        <w:instrText xml:space="preserve"> ADDIN EN.CITE &lt;EndNote&gt;&lt;Cite&gt;&lt;Author&gt;Lee&lt;/Author&gt;&lt;Year&gt;2020&lt;/Year&gt;&lt;IDText&gt;Unveiling the Canvas Ceiling: A Multidisciplinary Literature Review of Refugee Employment and Workforce Integration&lt;/IDText&gt;&lt;DisplayText&gt;(Lee, Szkudlarek, Nguyen, &amp;amp; Nardon, 2020)&lt;/DisplayText&gt;&lt;record&gt;&lt;isbn&gt;1460-8545&lt;/isbn&gt;&lt;titles&gt;&lt;title&gt;Unveiling the Canvas Ceiling: A Multidisciplinary Literature Review of Refugee Employment and Workforce Integration&lt;/title&gt;&lt;secondary-title&gt;International Journal of Management Reviews&lt;/secondary-title&gt;&lt;/titles&gt;&lt;pages&gt;193-216&lt;/pages&gt;&lt;number&gt;2&lt;/number&gt;&lt;contributors&gt;&lt;authors&gt;&lt;author&gt;Lee, Eun Su&lt;/author&gt;&lt;author&gt;Szkudlarek, Betina&lt;/author&gt;&lt;author&gt;Nguyen, Duc Cuong&lt;/author&gt;&lt;author&gt;Nardon, Luciara&lt;/author&gt;&lt;/authors&gt;&lt;/contributors&gt;&lt;section&gt;193&lt;/section&gt;&lt;added-date format="utc"&gt;1657798665&lt;/added-date&gt;&lt;ref-type name="Journal Article"&gt;17&lt;/ref-type&gt;&lt;dates&gt;&lt;year&gt;2020&lt;/year&gt;&lt;/dates&gt;&lt;rec-number&gt;1627&lt;/rec-number&gt;&lt;last-updated-date format="utc"&gt;1657798681&lt;/last-updated-date&gt;&lt;electronic-resource-num&gt;10.1111/ijmr.12222&lt;/electronic-resource-num&gt;&lt;volume&gt;22&lt;/volume&gt;&lt;remote-database-name&gt;WorldCat.org&lt;/remote-database-name&gt;&lt;/record&gt;&lt;/Cite&gt;&lt;/EndNote&gt;</w:instrText>
      </w:r>
      <w:r w:rsidR="00195736" w:rsidRPr="0028490D">
        <w:fldChar w:fldCharType="separate"/>
      </w:r>
      <w:r w:rsidR="00DE380F">
        <w:rPr>
          <w:noProof/>
        </w:rPr>
        <w:t>(Lee,</w:t>
      </w:r>
      <w:r w:rsidR="00EF1385">
        <w:rPr>
          <w:noProof/>
        </w:rPr>
        <w:t xml:space="preserve"> </w:t>
      </w:r>
      <w:r w:rsidR="00DE380F">
        <w:rPr>
          <w:noProof/>
        </w:rPr>
        <w:t>Szkudlarek,</w:t>
      </w:r>
      <w:r w:rsidR="00EF1385">
        <w:rPr>
          <w:noProof/>
        </w:rPr>
        <w:t xml:space="preserve"> </w:t>
      </w:r>
      <w:r w:rsidR="00DE380F">
        <w:rPr>
          <w:noProof/>
        </w:rPr>
        <w:t>Nguyen,</w:t>
      </w:r>
      <w:r w:rsidR="00EF1385">
        <w:rPr>
          <w:noProof/>
        </w:rPr>
        <w:t xml:space="preserve"> </w:t>
      </w:r>
      <w:r w:rsidR="00DE380F">
        <w:rPr>
          <w:noProof/>
        </w:rPr>
        <w:t>&amp;</w:t>
      </w:r>
      <w:r w:rsidR="00EF1385">
        <w:rPr>
          <w:noProof/>
        </w:rPr>
        <w:t xml:space="preserve"> </w:t>
      </w:r>
      <w:r w:rsidR="00DE380F">
        <w:rPr>
          <w:noProof/>
        </w:rPr>
        <w:t>Nardon,</w:t>
      </w:r>
      <w:r w:rsidR="00EF1385">
        <w:rPr>
          <w:noProof/>
        </w:rPr>
        <w:t xml:space="preserve"> </w:t>
      </w:r>
      <w:r w:rsidR="00DE380F">
        <w:rPr>
          <w:noProof/>
        </w:rPr>
        <w:t>2020)</w:t>
      </w:r>
      <w:r w:rsidR="00195736" w:rsidRPr="0028490D">
        <w:fldChar w:fldCharType="end"/>
      </w:r>
      <w:r w:rsidR="005143D8">
        <w:t>.</w:t>
      </w:r>
      <w:r w:rsidR="00EF1385">
        <w:t xml:space="preserve"> </w:t>
      </w:r>
      <w:r w:rsidR="005277EF">
        <w:t>They</w:t>
      </w:r>
      <w:r w:rsidR="00EF1385">
        <w:t xml:space="preserve"> </w:t>
      </w:r>
      <w:r w:rsidR="005277EF">
        <w:t>categorised</w:t>
      </w:r>
      <w:r w:rsidR="00EF1385">
        <w:t xml:space="preserve"> </w:t>
      </w:r>
      <w:r w:rsidR="009C70C6">
        <w:t>the</w:t>
      </w:r>
      <w:r w:rsidR="00EF1385">
        <w:t xml:space="preserve"> </w:t>
      </w:r>
      <w:r w:rsidR="009C70C6">
        <w:t>factors</w:t>
      </w:r>
      <w:r w:rsidR="00EF1385">
        <w:t xml:space="preserve"> </w:t>
      </w:r>
      <w:r w:rsidR="009C70C6">
        <w:t>influencing</w:t>
      </w:r>
      <w:r w:rsidR="00EF1385">
        <w:t xml:space="preserve"> </w:t>
      </w:r>
      <w:r w:rsidR="009C70C6">
        <w:t>integration</w:t>
      </w:r>
      <w:r w:rsidR="00EF1385">
        <w:t xml:space="preserve"> </w:t>
      </w:r>
      <w:r w:rsidR="009C70C6">
        <w:t>as</w:t>
      </w:r>
      <w:r w:rsidR="0076797D">
        <w:t>:</w:t>
      </w:r>
      <w:r w:rsidR="00EF1385">
        <w:t xml:space="preserve"> </w:t>
      </w:r>
      <w:r w:rsidR="009C70C6">
        <w:t>Institutional</w:t>
      </w:r>
      <w:r w:rsidR="005B00A6">
        <w:t>-level</w:t>
      </w:r>
      <w:r w:rsidR="00EF1385">
        <w:t xml:space="preserve"> </w:t>
      </w:r>
      <w:r w:rsidR="00B207AE">
        <w:t>(</w:t>
      </w:r>
      <w:r w:rsidR="006A6CCD">
        <w:t>i</w:t>
      </w:r>
      <w:r w:rsidR="005B00A6">
        <w:t>mmigration</w:t>
      </w:r>
      <w:r w:rsidR="00EF1385">
        <w:t xml:space="preserve"> </w:t>
      </w:r>
      <w:r w:rsidR="005B00A6">
        <w:t>regulations;</w:t>
      </w:r>
      <w:r w:rsidR="00EF1385">
        <w:t xml:space="preserve"> </w:t>
      </w:r>
      <w:r w:rsidR="005B00A6" w:rsidRPr="003A2A84">
        <w:rPr>
          <w:i/>
          <w:iCs/>
        </w:rPr>
        <w:t>qualification</w:t>
      </w:r>
      <w:r w:rsidR="00EF1385">
        <w:rPr>
          <w:i/>
          <w:iCs/>
        </w:rPr>
        <w:t xml:space="preserve"> </w:t>
      </w:r>
      <w:r w:rsidR="006A6CCD" w:rsidRPr="003A2A84">
        <w:rPr>
          <w:i/>
          <w:iCs/>
        </w:rPr>
        <w:t>accreditation</w:t>
      </w:r>
      <w:r w:rsidR="00EF1385">
        <w:rPr>
          <w:i/>
          <w:iCs/>
        </w:rPr>
        <w:t xml:space="preserve"> </w:t>
      </w:r>
      <w:r w:rsidR="005B00A6" w:rsidRPr="003A2A84">
        <w:rPr>
          <w:i/>
          <w:iCs/>
        </w:rPr>
        <w:t>and</w:t>
      </w:r>
      <w:r w:rsidR="00EF1385">
        <w:rPr>
          <w:i/>
          <w:iCs/>
        </w:rPr>
        <w:t xml:space="preserve"> </w:t>
      </w:r>
      <w:r w:rsidR="006A6CCD" w:rsidRPr="003A2A84">
        <w:rPr>
          <w:i/>
          <w:iCs/>
        </w:rPr>
        <w:t>education</w:t>
      </w:r>
      <w:r w:rsidR="006A6CCD">
        <w:t>;</w:t>
      </w:r>
      <w:r w:rsidR="00EF1385">
        <w:t xml:space="preserve"> </w:t>
      </w:r>
      <w:r w:rsidR="006A6CCD">
        <w:t>socio-political</w:t>
      </w:r>
      <w:r w:rsidR="00EF1385">
        <w:t xml:space="preserve"> </w:t>
      </w:r>
      <w:r w:rsidR="006A6CCD">
        <w:t>climate),</w:t>
      </w:r>
      <w:r w:rsidR="00EF1385">
        <w:t xml:space="preserve"> </w:t>
      </w:r>
      <w:r w:rsidR="006A6CCD">
        <w:t>Organisational-level</w:t>
      </w:r>
      <w:r w:rsidR="00EF1385">
        <w:t xml:space="preserve"> </w:t>
      </w:r>
      <w:r w:rsidR="006A6CCD">
        <w:t>(employers;</w:t>
      </w:r>
      <w:r w:rsidR="00EF1385">
        <w:t xml:space="preserve"> </w:t>
      </w:r>
      <w:r w:rsidR="006A6CCD">
        <w:t>self-employment;</w:t>
      </w:r>
      <w:r w:rsidR="00EF1385">
        <w:t xml:space="preserve"> </w:t>
      </w:r>
      <w:r w:rsidR="006A6CCD" w:rsidRPr="003A2A84">
        <w:rPr>
          <w:i/>
          <w:iCs/>
        </w:rPr>
        <w:t>support</w:t>
      </w:r>
      <w:r w:rsidR="00EF1385">
        <w:rPr>
          <w:i/>
          <w:iCs/>
        </w:rPr>
        <w:t xml:space="preserve"> </w:t>
      </w:r>
      <w:r w:rsidR="006A6CCD" w:rsidRPr="003A2A84">
        <w:rPr>
          <w:i/>
          <w:iCs/>
        </w:rPr>
        <w:t>organisations</w:t>
      </w:r>
      <w:r w:rsidR="006A6CCD">
        <w:t>)</w:t>
      </w:r>
      <w:r w:rsidR="00F472B1">
        <w:t>,</w:t>
      </w:r>
      <w:r w:rsidR="00EF1385">
        <w:t xml:space="preserve"> </w:t>
      </w:r>
      <w:r w:rsidR="00F472B1">
        <w:t>and</w:t>
      </w:r>
      <w:r w:rsidR="00EF1385">
        <w:t xml:space="preserve"> </w:t>
      </w:r>
      <w:r w:rsidR="00F472B1">
        <w:t>Individual-level</w:t>
      </w:r>
      <w:r w:rsidR="00EF1385">
        <w:t xml:space="preserve"> </w:t>
      </w:r>
      <w:r w:rsidR="00F472B1">
        <w:t>(individual</w:t>
      </w:r>
      <w:r w:rsidR="00EF1385">
        <w:t xml:space="preserve"> </w:t>
      </w:r>
      <w:r w:rsidR="00F472B1">
        <w:t>demographics;</w:t>
      </w:r>
      <w:r w:rsidR="00EF1385">
        <w:t xml:space="preserve"> </w:t>
      </w:r>
      <w:r w:rsidR="00F472B1">
        <w:t>language;</w:t>
      </w:r>
      <w:r w:rsidR="00EF1385">
        <w:t xml:space="preserve"> </w:t>
      </w:r>
      <w:r w:rsidR="00F472B1" w:rsidRPr="003A2A84">
        <w:rPr>
          <w:i/>
          <w:iCs/>
        </w:rPr>
        <w:t>social</w:t>
      </w:r>
      <w:r w:rsidR="00EF1385">
        <w:rPr>
          <w:i/>
          <w:iCs/>
        </w:rPr>
        <w:t xml:space="preserve"> </w:t>
      </w:r>
      <w:r w:rsidR="00F472B1" w:rsidRPr="003A2A84">
        <w:rPr>
          <w:i/>
          <w:iCs/>
        </w:rPr>
        <w:t>networks</w:t>
      </w:r>
      <w:r w:rsidR="00F472B1">
        <w:t>;</w:t>
      </w:r>
      <w:r w:rsidR="00EF1385">
        <w:t xml:space="preserve"> </w:t>
      </w:r>
      <w:r w:rsidR="00F472B1">
        <w:t>psychological</w:t>
      </w:r>
      <w:r w:rsidR="00EF1385">
        <w:t xml:space="preserve"> </w:t>
      </w:r>
      <w:r w:rsidR="00F472B1">
        <w:t>responses;</w:t>
      </w:r>
      <w:r w:rsidR="00EF1385">
        <w:t xml:space="preserve"> </w:t>
      </w:r>
      <w:r w:rsidR="00F472B1">
        <w:t>motivation)</w:t>
      </w:r>
      <w:r w:rsidR="00EF1385">
        <w:t xml:space="preserve"> </w:t>
      </w:r>
      <w:r w:rsidR="00B207AE">
        <w:t>(my</w:t>
      </w:r>
      <w:r w:rsidR="00EF1385">
        <w:t xml:space="preserve"> </w:t>
      </w:r>
      <w:r w:rsidR="00B207AE">
        <w:t>emphas</w:t>
      </w:r>
      <w:r w:rsidR="00662B5C">
        <w:t>e</w:t>
      </w:r>
      <w:r w:rsidR="00B207AE">
        <w:t>s).</w:t>
      </w:r>
      <w:r w:rsidR="00EF1385">
        <w:t xml:space="preserve"> </w:t>
      </w:r>
      <w:r w:rsidR="00187C58">
        <w:t>Professional</w:t>
      </w:r>
      <w:r w:rsidR="00EF1385">
        <w:t xml:space="preserve"> </w:t>
      </w:r>
      <w:r w:rsidR="00013ED9">
        <w:t>and</w:t>
      </w:r>
      <w:r w:rsidR="00EF1385">
        <w:t xml:space="preserve"> </w:t>
      </w:r>
      <w:r w:rsidR="00013ED9">
        <w:t>regulatory</w:t>
      </w:r>
      <w:r w:rsidR="00EF1385">
        <w:t xml:space="preserve"> </w:t>
      </w:r>
      <w:r w:rsidR="00013ED9">
        <w:t>bodies</w:t>
      </w:r>
      <w:r w:rsidR="00EF1385">
        <w:t xml:space="preserve"> </w:t>
      </w:r>
      <w:r w:rsidR="00013ED9">
        <w:t>are</w:t>
      </w:r>
      <w:r w:rsidR="00EF1385">
        <w:t xml:space="preserve"> </w:t>
      </w:r>
      <w:r w:rsidR="00013ED9">
        <w:t>treated</w:t>
      </w:r>
      <w:r w:rsidR="00EF1385">
        <w:t xml:space="preserve"> </w:t>
      </w:r>
      <w:r w:rsidR="00013ED9">
        <w:t>solely</w:t>
      </w:r>
      <w:r w:rsidR="00EF1385">
        <w:t xml:space="preserve"> </w:t>
      </w:r>
      <w:r w:rsidR="00013ED9">
        <w:t>as</w:t>
      </w:r>
      <w:r w:rsidR="00EF1385">
        <w:t xml:space="preserve"> </w:t>
      </w:r>
      <w:r w:rsidR="00013ED9">
        <w:t>institutional</w:t>
      </w:r>
      <w:r w:rsidR="00EF1385">
        <w:t xml:space="preserve"> </w:t>
      </w:r>
      <w:r w:rsidR="00C95A69">
        <w:t>factors</w:t>
      </w:r>
      <w:r w:rsidR="00EF1385">
        <w:t xml:space="preserve"> </w:t>
      </w:r>
      <w:r w:rsidR="00013ED9">
        <w:t>(via</w:t>
      </w:r>
      <w:r w:rsidR="00EF1385">
        <w:t xml:space="preserve"> </w:t>
      </w:r>
      <w:r w:rsidR="00013ED9">
        <w:t>their</w:t>
      </w:r>
      <w:r w:rsidR="00EF1385">
        <w:t xml:space="preserve"> </w:t>
      </w:r>
      <w:r w:rsidR="00013ED9">
        <w:t>role</w:t>
      </w:r>
      <w:r w:rsidR="00EF1385">
        <w:t xml:space="preserve"> </w:t>
      </w:r>
      <w:r w:rsidR="00013ED9">
        <w:t>in</w:t>
      </w:r>
      <w:r w:rsidR="00EF1385">
        <w:t xml:space="preserve"> </w:t>
      </w:r>
      <w:r w:rsidR="00013ED9">
        <w:t>accreditation</w:t>
      </w:r>
      <w:r w:rsidR="00F468CE">
        <w:t>).</w:t>
      </w:r>
      <w:r w:rsidR="00EF1385">
        <w:t xml:space="preserve"> </w:t>
      </w:r>
      <w:r w:rsidR="00F468CE">
        <w:t>They</w:t>
      </w:r>
      <w:r w:rsidR="00EF1385">
        <w:t xml:space="preserve"> </w:t>
      </w:r>
      <w:r w:rsidR="00F468CE">
        <w:t>are</w:t>
      </w:r>
      <w:r w:rsidR="00EF1385">
        <w:t xml:space="preserve"> </w:t>
      </w:r>
      <w:r w:rsidR="00F468CE">
        <w:t>absent</w:t>
      </w:r>
      <w:r w:rsidR="00EF1385">
        <w:t xml:space="preserve"> </w:t>
      </w:r>
      <w:r w:rsidR="00F468CE">
        <w:t>from</w:t>
      </w:r>
      <w:r w:rsidR="00EF1385">
        <w:t xml:space="preserve"> </w:t>
      </w:r>
      <w:r w:rsidR="00A75A62">
        <w:t>consideration</w:t>
      </w:r>
      <w:r w:rsidR="00EF1385">
        <w:t xml:space="preserve"> </w:t>
      </w:r>
      <w:r w:rsidR="00A75A62">
        <w:t>as</w:t>
      </w:r>
      <w:r w:rsidR="00EF1385">
        <w:t xml:space="preserve"> </w:t>
      </w:r>
      <w:r w:rsidR="00A75A62">
        <w:t>support</w:t>
      </w:r>
      <w:r w:rsidR="00EF1385">
        <w:t xml:space="preserve"> </w:t>
      </w:r>
      <w:r w:rsidR="00A75A62">
        <w:t>organisations</w:t>
      </w:r>
      <w:r w:rsidR="00437B38">
        <w:t>,</w:t>
      </w:r>
      <w:r w:rsidR="00EF1385">
        <w:t xml:space="preserve"> </w:t>
      </w:r>
      <w:r w:rsidR="00437B38">
        <w:t>yet</w:t>
      </w:r>
      <w:r w:rsidR="00EF1385">
        <w:t xml:space="preserve"> </w:t>
      </w:r>
      <w:r w:rsidR="00437B38">
        <w:t>their</w:t>
      </w:r>
      <w:r w:rsidR="00EF1385">
        <w:t xml:space="preserve"> </w:t>
      </w:r>
      <w:r w:rsidR="00D8303D">
        <w:t>(and</w:t>
      </w:r>
      <w:r w:rsidR="00EF1385">
        <w:t xml:space="preserve"> </w:t>
      </w:r>
      <w:r w:rsidR="00D8303D">
        <w:t>their</w:t>
      </w:r>
      <w:r w:rsidR="00EF1385">
        <w:t xml:space="preserve"> </w:t>
      </w:r>
      <w:r w:rsidR="00D8303D">
        <w:t>members)</w:t>
      </w:r>
      <w:r w:rsidR="00EF1385">
        <w:t xml:space="preserve"> </w:t>
      </w:r>
      <w:r w:rsidR="00D8303D">
        <w:t>knowledge</w:t>
      </w:r>
      <w:r w:rsidR="00EF1385">
        <w:t xml:space="preserve"> </w:t>
      </w:r>
      <w:r w:rsidR="00D8303D">
        <w:t>of</w:t>
      </w:r>
      <w:r w:rsidR="00EF1385">
        <w:t xml:space="preserve"> </w:t>
      </w:r>
      <w:r w:rsidR="00D8303D">
        <w:t>workplace</w:t>
      </w:r>
      <w:r w:rsidR="00EF1385">
        <w:t xml:space="preserve"> </w:t>
      </w:r>
      <w:r w:rsidR="00D8303D">
        <w:t>culture</w:t>
      </w:r>
      <w:r w:rsidR="00EF1385">
        <w:t xml:space="preserve"> </w:t>
      </w:r>
      <w:r w:rsidR="00534E5D">
        <w:t>and</w:t>
      </w:r>
      <w:r w:rsidR="00EF1385">
        <w:t xml:space="preserve"> </w:t>
      </w:r>
      <w:r w:rsidR="00534E5D">
        <w:t>practices</w:t>
      </w:r>
      <w:r w:rsidR="00842D30">
        <w:t>,</w:t>
      </w:r>
      <w:r w:rsidR="00EF1385">
        <w:t xml:space="preserve"> </w:t>
      </w:r>
      <w:r w:rsidR="00842D30">
        <w:t>job-seeking</w:t>
      </w:r>
      <w:r w:rsidR="00EF1385">
        <w:t xml:space="preserve"> </w:t>
      </w:r>
      <w:r w:rsidR="00842D30">
        <w:t>skills</w:t>
      </w:r>
      <w:r w:rsidR="00EF1385">
        <w:t xml:space="preserve"> </w:t>
      </w:r>
      <w:r w:rsidR="00B61564">
        <w:t>and</w:t>
      </w:r>
      <w:r w:rsidR="00EF1385">
        <w:t xml:space="preserve"> </w:t>
      </w:r>
      <w:r w:rsidR="00534E5D">
        <w:t>technical</w:t>
      </w:r>
      <w:r w:rsidR="00EF1385">
        <w:t xml:space="preserve"> </w:t>
      </w:r>
      <w:r w:rsidR="00534E5D">
        <w:t>language,</w:t>
      </w:r>
      <w:r w:rsidR="00EF1385">
        <w:t xml:space="preserve"> </w:t>
      </w:r>
      <w:r w:rsidR="00B61564">
        <w:t>and</w:t>
      </w:r>
      <w:r w:rsidR="00EF1385">
        <w:t xml:space="preserve"> </w:t>
      </w:r>
      <w:r w:rsidR="00B61564">
        <w:t>ability</w:t>
      </w:r>
      <w:r w:rsidR="00EF1385">
        <w:t xml:space="preserve"> </w:t>
      </w:r>
      <w:r w:rsidR="00B61564">
        <w:t>to</w:t>
      </w:r>
      <w:r w:rsidR="00EF1385">
        <w:t xml:space="preserve"> </w:t>
      </w:r>
      <w:r w:rsidR="00B61564">
        <w:t>provide</w:t>
      </w:r>
      <w:r w:rsidR="00EF1385">
        <w:t xml:space="preserve"> </w:t>
      </w:r>
      <w:r w:rsidR="006955BD">
        <w:t>mentoring</w:t>
      </w:r>
      <w:r w:rsidR="00EF1385">
        <w:t xml:space="preserve"> </w:t>
      </w:r>
      <w:r w:rsidR="006955BD">
        <w:t>and</w:t>
      </w:r>
      <w:r w:rsidR="00EF1385">
        <w:t xml:space="preserve"> </w:t>
      </w:r>
      <w:r w:rsidR="006955BD">
        <w:t>potentially</w:t>
      </w:r>
      <w:r w:rsidR="00EF1385">
        <w:t xml:space="preserve"> </w:t>
      </w:r>
      <w:r w:rsidR="006955BD">
        <w:t>access</w:t>
      </w:r>
      <w:r w:rsidR="00EF1385">
        <w:t xml:space="preserve"> </w:t>
      </w:r>
      <w:r w:rsidR="006955BD">
        <w:t>to</w:t>
      </w:r>
      <w:r w:rsidR="00EF1385">
        <w:t xml:space="preserve"> </w:t>
      </w:r>
      <w:r w:rsidR="006955BD">
        <w:t>work</w:t>
      </w:r>
      <w:r w:rsidR="00EF1385">
        <w:t xml:space="preserve"> </w:t>
      </w:r>
      <w:r w:rsidR="006955BD">
        <w:t>experience</w:t>
      </w:r>
      <w:r w:rsidR="00EF1385">
        <w:t xml:space="preserve"> </w:t>
      </w:r>
      <w:r w:rsidR="00AA7478">
        <w:t>is</w:t>
      </w:r>
      <w:r w:rsidR="00EF1385">
        <w:t xml:space="preserve"> </w:t>
      </w:r>
      <w:r w:rsidR="00AA7478">
        <w:t>hugely</w:t>
      </w:r>
      <w:r w:rsidR="00EF1385">
        <w:t xml:space="preserve"> </w:t>
      </w:r>
      <w:r w:rsidR="00AA7478">
        <w:t>important.</w:t>
      </w:r>
      <w:r w:rsidR="00EF1385">
        <w:t xml:space="preserve"> </w:t>
      </w:r>
      <w:r w:rsidR="00AA7478">
        <w:t>Likewise</w:t>
      </w:r>
      <w:r w:rsidR="00EF1385">
        <w:t xml:space="preserve"> </w:t>
      </w:r>
      <w:r w:rsidR="00AA7478">
        <w:t>their</w:t>
      </w:r>
      <w:r w:rsidR="00EF1385">
        <w:t xml:space="preserve"> </w:t>
      </w:r>
      <w:r w:rsidR="00AA7478">
        <w:t>access</w:t>
      </w:r>
      <w:r w:rsidR="00EF1385">
        <w:t xml:space="preserve"> </w:t>
      </w:r>
      <w:r w:rsidR="00AA7478">
        <w:t>to</w:t>
      </w:r>
      <w:r w:rsidR="00EF1385">
        <w:t xml:space="preserve"> </w:t>
      </w:r>
      <w:r w:rsidR="00AA7478">
        <w:t>professional</w:t>
      </w:r>
      <w:r w:rsidR="00EF1385">
        <w:t xml:space="preserve"> </w:t>
      </w:r>
      <w:r w:rsidR="00AA7478">
        <w:t>networks</w:t>
      </w:r>
      <w:r w:rsidR="00636D17">
        <w:t>,</w:t>
      </w:r>
      <w:r w:rsidR="00EF1385">
        <w:t xml:space="preserve"> </w:t>
      </w:r>
      <w:r w:rsidR="00842D30">
        <w:t>rather</w:t>
      </w:r>
      <w:r w:rsidR="00EF1385">
        <w:t xml:space="preserve"> </w:t>
      </w:r>
      <w:r w:rsidR="00842D30">
        <w:t>than</w:t>
      </w:r>
      <w:r w:rsidR="00EF1385">
        <w:t xml:space="preserve"> </w:t>
      </w:r>
      <w:r w:rsidR="00842D30">
        <w:t>just</w:t>
      </w:r>
      <w:r w:rsidR="00EF1385">
        <w:t xml:space="preserve"> </w:t>
      </w:r>
      <w:r w:rsidR="00842D30">
        <w:t>social</w:t>
      </w:r>
      <w:r w:rsidR="00EF1385">
        <w:t xml:space="preserve"> </w:t>
      </w:r>
      <w:r w:rsidR="00842D30">
        <w:t>networks</w:t>
      </w:r>
      <w:r w:rsidR="00EA19BE">
        <w:t>,</w:t>
      </w:r>
      <w:r w:rsidR="00EF1385">
        <w:t xml:space="preserve"> </w:t>
      </w:r>
      <w:r w:rsidR="00EA19BE">
        <w:t>important</w:t>
      </w:r>
      <w:r w:rsidR="00EF1385">
        <w:t xml:space="preserve"> </w:t>
      </w:r>
      <w:r w:rsidR="00EA19BE">
        <w:t>though</w:t>
      </w:r>
      <w:r w:rsidR="00EF1385">
        <w:t xml:space="preserve"> </w:t>
      </w:r>
      <w:r w:rsidR="00EA19BE">
        <w:t>these</w:t>
      </w:r>
      <w:r w:rsidR="00EF1385">
        <w:t xml:space="preserve"> </w:t>
      </w:r>
      <w:r w:rsidR="00EA19BE">
        <w:t>are</w:t>
      </w:r>
      <w:r w:rsidR="00EF1385">
        <w:t xml:space="preserve"> </w:t>
      </w:r>
      <w:r w:rsidR="00EA19BE">
        <w:t>and</w:t>
      </w:r>
      <w:r w:rsidR="00EF1385">
        <w:t xml:space="preserve"> </w:t>
      </w:r>
      <w:r w:rsidR="00EA19BE">
        <w:t>acknowledging</w:t>
      </w:r>
      <w:r w:rsidR="00EF1385">
        <w:t xml:space="preserve"> </w:t>
      </w:r>
      <w:r w:rsidR="00EA19BE">
        <w:t>that</w:t>
      </w:r>
      <w:r w:rsidR="00EF1385">
        <w:t xml:space="preserve"> </w:t>
      </w:r>
      <w:r w:rsidR="00EA19BE">
        <w:t>they</w:t>
      </w:r>
      <w:r w:rsidR="00EF1385">
        <w:t xml:space="preserve"> </w:t>
      </w:r>
      <w:r w:rsidR="00EA19BE">
        <w:t>may</w:t>
      </w:r>
      <w:r w:rsidR="00EF1385">
        <w:t xml:space="preserve"> </w:t>
      </w:r>
      <w:r w:rsidR="00EA19BE">
        <w:t>not</w:t>
      </w:r>
      <w:r w:rsidR="00EF1385">
        <w:t xml:space="preserve"> </w:t>
      </w:r>
      <w:r w:rsidR="00EA19BE">
        <w:t>be</w:t>
      </w:r>
      <w:r w:rsidR="00EF1385">
        <w:t xml:space="preserve"> </w:t>
      </w:r>
      <w:r w:rsidR="00EA19BE">
        <w:t>entirely</w:t>
      </w:r>
      <w:r w:rsidR="00EF1385">
        <w:t xml:space="preserve"> </w:t>
      </w:r>
      <w:r w:rsidR="00EA19BE">
        <w:t>separate.</w:t>
      </w:r>
    </w:p>
    <w:p w14:paraId="7459663A" w14:textId="586CD519" w:rsidR="00DF1F8F" w:rsidRDefault="00763232">
      <w:r>
        <w:t>Of</w:t>
      </w:r>
      <w:r w:rsidR="00EF1385">
        <w:t xml:space="preserve"> </w:t>
      </w:r>
      <w:r>
        <w:t>the</w:t>
      </w:r>
      <w:r w:rsidR="00EF1385">
        <w:t xml:space="preserve"> </w:t>
      </w:r>
      <w:r>
        <w:t>literature</w:t>
      </w:r>
      <w:r w:rsidR="00EF1385">
        <w:t xml:space="preserve"> </w:t>
      </w:r>
      <w:r>
        <w:t>which</w:t>
      </w:r>
      <w:r w:rsidR="00EF1385">
        <w:t xml:space="preserve"> </w:t>
      </w:r>
      <w:r>
        <w:t>does</w:t>
      </w:r>
      <w:r w:rsidR="00EF1385">
        <w:t xml:space="preserve"> </w:t>
      </w:r>
      <w:r w:rsidR="00476027">
        <w:t>discuss</w:t>
      </w:r>
      <w:r w:rsidR="00EF1385">
        <w:t xml:space="preserve"> </w:t>
      </w:r>
      <w:r w:rsidR="00476027">
        <w:t>these</w:t>
      </w:r>
      <w:r w:rsidR="00EF1385">
        <w:t xml:space="preserve"> </w:t>
      </w:r>
      <w:r w:rsidR="00476027">
        <w:t>wider</w:t>
      </w:r>
      <w:r w:rsidR="00EF1385">
        <w:t xml:space="preserve"> </w:t>
      </w:r>
      <w:r w:rsidR="00476027">
        <w:t>roles,</w:t>
      </w:r>
      <w:r w:rsidR="00EF1385">
        <w:t xml:space="preserve"> </w:t>
      </w:r>
      <w:r w:rsidR="00476027">
        <w:t>s</w:t>
      </w:r>
      <w:r w:rsidR="00002C2B">
        <w:t>ome</w:t>
      </w:r>
      <w:r w:rsidR="00EF1385">
        <w:t xml:space="preserve"> </w:t>
      </w:r>
      <w:r w:rsidR="00002C2B">
        <w:t>of</w:t>
      </w:r>
      <w:r w:rsidR="00EF1385">
        <w:t xml:space="preserve"> </w:t>
      </w:r>
      <w:r w:rsidR="00002C2B">
        <w:t>these</w:t>
      </w:r>
      <w:r w:rsidR="00EF1385">
        <w:t xml:space="preserve"> </w:t>
      </w:r>
      <w:r w:rsidR="00D638CB">
        <w:t>worked</w:t>
      </w:r>
      <w:r w:rsidR="00EF1385">
        <w:t xml:space="preserve"> </w:t>
      </w:r>
      <w:r w:rsidR="00D638CB">
        <w:t>across</w:t>
      </w:r>
      <w:r w:rsidR="00EF1385">
        <w:t xml:space="preserve"> </w:t>
      </w:r>
      <w:r w:rsidR="00D638CB">
        <w:t>a</w:t>
      </w:r>
      <w:r w:rsidR="00EF1385">
        <w:t xml:space="preserve"> </w:t>
      </w:r>
      <w:r w:rsidR="00D638CB">
        <w:t>range</w:t>
      </w:r>
      <w:r w:rsidR="00EF1385">
        <w:t xml:space="preserve"> </w:t>
      </w:r>
      <w:r w:rsidR="00D638CB">
        <w:t>of</w:t>
      </w:r>
      <w:r w:rsidR="00EF1385">
        <w:t xml:space="preserve"> </w:t>
      </w:r>
      <w:r w:rsidR="00D638CB">
        <w:t>professions</w:t>
      </w:r>
      <w:r w:rsidR="00EF1385">
        <w:t xml:space="preserve"> </w:t>
      </w:r>
      <w:r w:rsidR="00D638CB">
        <w:t>(or</w:t>
      </w:r>
      <w:r w:rsidR="00EF1385">
        <w:t xml:space="preserve"> </w:t>
      </w:r>
      <w:r w:rsidR="00D638CB">
        <w:t>they</w:t>
      </w:r>
      <w:r w:rsidR="00EF1385">
        <w:t xml:space="preserve"> </w:t>
      </w:r>
      <w:r w:rsidR="00D638CB">
        <w:t>were</w:t>
      </w:r>
      <w:r w:rsidR="00EF1385">
        <w:t xml:space="preserve"> </w:t>
      </w:r>
      <w:r w:rsidR="00D638CB">
        <w:t>not</w:t>
      </w:r>
      <w:r w:rsidR="00EF1385">
        <w:t xml:space="preserve"> </w:t>
      </w:r>
      <w:r w:rsidR="00D638CB">
        <w:t>specified)</w:t>
      </w:r>
      <w:r w:rsidR="00DF1F8F">
        <w:t>,</w:t>
      </w:r>
      <w:r w:rsidR="00EF1385">
        <w:t xml:space="preserve"> </w:t>
      </w:r>
      <w:r w:rsidR="00DF1F8F">
        <w:t>but</w:t>
      </w:r>
      <w:r w:rsidR="00EF1385">
        <w:t xml:space="preserve"> </w:t>
      </w:r>
      <w:r w:rsidR="00DF1F8F">
        <w:t>most</w:t>
      </w:r>
      <w:r w:rsidR="00EF1385">
        <w:t xml:space="preserve"> </w:t>
      </w:r>
      <w:r w:rsidR="00DF1F8F">
        <w:t>are</w:t>
      </w:r>
      <w:r w:rsidR="00EF1385">
        <w:t xml:space="preserve"> </w:t>
      </w:r>
      <w:r w:rsidR="00DF1F8F">
        <w:t>in</w:t>
      </w:r>
      <w:r w:rsidR="00EF1385">
        <w:t xml:space="preserve"> </w:t>
      </w:r>
      <w:r w:rsidR="00DF1F8F">
        <w:t>the</w:t>
      </w:r>
      <w:r w:rsidR="00EF1385">
        <w:t xml:space="preserve"> </w:t>
      </w:r>
      <w:r w:rsidR="00DF1F8F">
        <w:t>health</w:t>
      </w:r>
      <w:r w:rsidR="00EF1385">
        <w:t xml:space="preserve"> </w:t>
      </w:r>
      <w:r w:rsidR="00DF1F8F">
        <w:t>profession,</w:t>
      </w:r>
      <w:r w:rsidR="00EF1385">
        <w:t xml:space="preserve"> </w:t>
      </w:r>
      <w:r w:rsidR="00DF1F8F">
        <w:t>particularly</w:t>
      </w:r>
      <w:r w:rsidR="00EF1385">
        <w:t xml:space="preserve"> </w:t>
      </w:r>
      <w:r w:rsidR="00DF1F8F">
        <w:t>doctors,</w:t>
      </w:r>
      <w:r w:rsidR="00EF1385">
        <w:t xml:space="preserve"> </w:t>
      </w:r>
      <w:r w:rsidR="00DF1F8F">
        <w:t>and</w:t>
      </w:r>
      <w:r w:rsidR="00EF1385">
        <w:t xml:space="preserve"> </w:t>
      </w:r>
      <w:r w:rsidR="00DF1F8F">
        <w:t>these</w:t>
      </w:r>
      <w:r w:rsidR="00EF1385">
        <w:t xml:space="preserve"> </w:t>
      </w:r>
      <w:r w:rsidR="00DF1F8F">
        <w:t>will</w:t>
      </w:r>
      <w:r w:rsidR="00EF1385">
        <w:t xml:space="preserve"> </w:t>
      </w:r>
      <w:r w:rsidR="00DF1F8F">
        <w:t>be</w:t>
      </w:r>
      <w:r w:rsidR="00EF1385">
        <w:t xml:space="preserve"> </w:t>
      </w:r>
      <w:r w:rsidR="00DF1F8F">
        <w:t>treated</w:t>
      </w:r>
      <w:r w:rsidR="00EF1385">
        <w:t xml:space="preserve"> </w:t>
      </w:r>
      <w:r w:rsidR="00DF1F8F">
        <w:t>separately.</w:t>
      </w:r>
    </w:p>
    <w:p w14:paraId="042DB5EE" w14:textId="6F3F877B" w:rsidR="00147436" w:rsidRDefault="00351319" w:rsidP="00147436">
      <w:r>
        <w:t>A</w:t>
      </w:r>
      <w:r w:rsidR="00EF1385">
        <w:t xml:space="preserve"> </w:t>
      </w:r>
      <w:r>
        <w:t>more</w:t>
      </w:r>
      <w:r w:rsidR="00EF1385">
        <w:t xml:space="preserve"> </w:t>
      </w:r>
      <w:r>
        <w:t>comprehensive</w:t>
      </w:r>
      <w:r w:rsidR="00EF1385">
        <w:t xml:space="preserve"> </w:t>
      </w:r>
      <w:r>
        <w:t>recognition</w:t>
      </w:r>
      <w:r w:rsidR="00EF1385">
        <w:t xml:space="preserve"> </w:t>
      </w:r>
      <w:r>
        <w:t>of</w:t>
      </w:r>
      <w:r w:rsidR="00EF1385">
        <w:t xml:space="preserve"> </w:t>
      </w:r>
      <w:r>
        <w:t>the</w:t>
      </w:r>
      <w:r w:rsidR="00EF1385">
        <w:t xml:space="preserve"> </w:t>
      </w:r>
      <w:r>
        <w:t>potential</w:t>
      </w:r>
      <w:r w:rsidR="00EF1385">
        <w:t xml:space="preserve"> </w:t>
      </w:r>
      <w:r>
        <w:t>role</w:t>
      </w:r>
      <w:r w:rsidR="00EF1385">
        <w:t xml:space="preserve"> </w:t>
      </w:r>
      <w:r>
        <w:t>of</w:t>
      </w:r>
      <w:r w:rsidR="00EF1385">
        <w:t xml:space="preserve"> </w:t>
      </w:r>
      <w:r>
        <w:t>professional</w:t>
      </w:r>
      <w:r w:rsidR="00EF1385">
        <w:t xml:space="preserve"> </w:t>
      </w:r>
      <w:r>
        <w:t>bodies</w:t>
      </w:r>
      <w:r w:rsidR="00EF1385">
        <w:t xml:space="preserve"> </w:t>
      </w:r>
      <w:r>
        <w:t>was</w:t>
      </w:r>
      <w:r w:rsidR="00EF1385">
        <w:t xml:space="preserve"> </w:t>
      </w:r>
      <w:r w:rsidR="0067175C">
        <w:t>evident</w:t>
      </w:r>
      <w:r w:rsidR="00EF1385">
        <w:t xml:space="preserve"> </w:t>
      </w:r>
      <w:r w:rsidR="0067175C">
        <w:t>in</w:t>
      </w:r>
      <w:r w:rsidR="00EF1385">
        <w:t xml:space="preserve"> </w:t>
      </w:r>
      <w:r w:rsidR="0067175C">
        <w:t>the</w:t>
      </w:r>
      <w:r w:rsidR="00EF1385">
        <w:t xml:space="preserve"> </w:t>
      </w:r>
      <w:r w:rsidR="0067175C">
        <w:t>work</w:t>
      </w:r>
      <w:r w:rsidR="00EF1385">
        <w:t xml:space="preserve"> </w:t>
      </w:r>
      <w:r w:rsidR="0067175C">
        <w:t>of</w:t>
      </w:r>
      <w:r w:rsidR="00EF1385">
        <w:t xml:space="preserve"> </w:t>
      </w:r>
      <w:r w:rsidR="0067175C">
        <w:t>Louise</w:t>
      </w:r>
      <w:r w:rsidR="00EF1385">
        <w:t xml:space="preserve"> </w:t>
      </w:r>
      <w:r w:rsidR="0067175C">
        <w:t>Archer</w:t>
      </w:r>
      <w:r w:rsidR="00EF1385">
        <w:t xml:space="preserve"> </w:t>
      </w:r>
      <w:r w:rsidR="0067175C">
        <w:t>and</w:t>
      </w:r>
      <w:r w:rsidR="00EF1385">
        <w:t xml:space="preserve"> </w:t>
      </w:r>
      <w:r w:rsidR="0067175C">
        <w:t>colleagues</w:t>
      </w:r>
      <w:r w:rsidR="00EF1385">
        <w:t xml:space="preserve"> </w:t>
      </w:r>
      <w:r w:rsidR="0067175C">
        <w:t>in</w:t>
      </w:r>
      <w:r w:rsidR="00EF1385">
        <w:t xml:space="preserve"> </w:t>
      </w:r>
      <w:r w:rsidR="0067175C">
        <w:t>London</w:t>
      </w:r>
      <w:r w:rsidR="00EF1385">
        <w:t xml:space="preserve"> </w:t>
      </w:r>
      <w:r w:rsidR="00334BD2">
        <w:t>nearly</w:t>
      </w:r>
      <w:r w:rsidR="00EF1385">
        <w:t xml:space="preserve"> </w:t>
      </w:r>
      <w:r w:rsidR="00334BD2">
        <w:t>20</w:t>
      </w:r>
      <w:r w:rsidR="00EF1385">
        <w:t xml:space="preserve"> </w:t>
      </w:r>
      <w:r w:rsidR="00334BD2">
        <w:t>years</w:t>
      </w:r>
      <w:r w:rsidR="00EF1385">
        <w:t xml:space="preserve"> </w:t>
      </w:r>
      <w:r w:rsidR="00334BD2">
        <w:t>ago</w:t>
      </w:r>
      <w:r w:rsidR="00EF1385">
        <w:t xml:space="preserve"> </w:t>
      </w:r>
      <w:r w:rsidR="00147436">
        <w:fldChar w:fldCharType="begin"/>
      </w:r>
      <w:r w:rsidR="00DE380F">
        <w:instrText xml:space="preserve"> ADDIN EN.CITE &lt;EndNote&gt;&lt;Cite&gt;&lt;Author&gt;Archer&lt;/Author&gt;&lt;Year&gt;2005&lt;/Year&gt;&lt;IDText&gt;Challenging barriers to employment for refugees and asylum seekers in London&lt;/IDText&gt;&lt;DisplayText&gt;(Archer et al., 2005)&lt;/DisplayText&gt;&lt;record&gt;&lt;titles&gt;&lt;title&gt;Challenging barriers to employment for refugees and asylum seekers in London&lt;/title&gt;&lt;secondary-title&gt;London Metropolitan University, London&lt;/secondary-title&gt;&lt;/titles&gt;&lt;contributors&gt;&lt;authors&gt;&lt;author&gt;Archer, Louise&lt;/author&gt;&lt;author&gt;Hollingworth, Sumi&lt;/author&gt;&lt;author&gt;Maylor, Uvanney&lt;/author&gt;&lt;author&gt;Sheibani, Azar&lt;/author&gt;&lt;author&gt;Kowarzik, Ute&lt;/author&gt;&lt;/authors&gt;&lt;/contributors&gt;&lt;added-date format="utc"&gt;1669719848&lt;/added-date&gt;&lt;ref-type name="Journal Article"&gt;17&lt;/ref-type&gt;&lt;dates&gt;&lt;year&gt;2005&lt;/year&gt;&lt;/dates&gt;&lt;rec-number&gt;1661&lt;/rec-number&gt;&lt;last-updated-date format="utc"&gt;1669719848&lt;/last-updated-date&gt;&lt;/record&gt;&lt;/Cite&gt;&lt;/EndNote&gt;</w:instrText>
      </w:r>
      <w:r w:rsidR="00147436">
        <w:fldChar w:fldCharType="separate"/>
      </w:r>
      <w:r w:rsidR="00DE380F">
        <w:rPr>
          <w:noProof/>
        </w:rPr>
        <w:t>(Archer</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05)</w:t>
      </w:r>
      <w:r w:rsidR="00147436">
        <w:fldChar w:fldCharType="end"/>
      </w:r>
      <w:r w:rsidR="00334BD2">
        <w:t>.</w:t>
      </w:r>
      <w:r w:rsidR="00EF1385">
        <w:t xml:space="preserve"> </w:t>
      </w:r>
      <w:r w:rsidR="00524927">
        <w:t>Qualifications</w:t>
      </w:r>
      <w:r w:rsidR="00EF1385">
        <w:t xml:space="preserve"> </w:t>
      </w:r>
      <w:r w:rsidR="00524927">
        <w:t>remained</w:t>
      </w:r>
      <w:r w:rsidR="00EF1385">
        <w:t xml:space="preserve"> </w:t>
      </w:r>
      <w:r w:rsidR="00524927">
        <w:t>a</w:t>
      </w:r>
      <w:r w:rsidR="00EF1385">
        <w:t xml:space="preserve"> </w:t>
      </w:r>
      <w:r w:rsidR="00D715B1">
        <w:t>key</w:t>
      </w:r>
      <w:r w:rsidR="00EF1385">
        <w:t xml:space="preserve"> </w:t>
      </w:r>
      <w:r w:rsidR="00D715B1">
        <w:t>issue</w:t>
      </w:r>
      <w:r w:rsidR="00EF1385">
        <w:t xml:space="preserve"> </w:t>
      </w:r>
      <w:r w:rsidR="00D715B1">
        <w:t>as</w:t>
      </w:r>
      <w:r w:rsidR="00EF1385">
        <w:t xml:space="preserve"> </w:t>
      </w:r>
      <w:r w:rsidR="00D715B1">
        <w:t>many</w:t>
      </w:r>
      <w:r w:rsidR="00EF1385">
        <w:t xml:space="preserve"> </w:t>
      </w:r>
      <w:r w:rsidR="00D715B1">
        <w:t>felt</w:t>
      </w:r>
      <w:r w:rsidR="00EF1385">
        <w:t xml:space="preserve"> </w:t>
      </w:r>
      <w:r w:rsidR="00D715B1">
        <w:t>there</w:t>
      </w:r>
      <w:r w:rsidR="00EF1385">
        <w:t xml:space="preserve"> </w:t>
      </w:r>
      <w:r w:rsidR="00D715B1">
        <w:t>was</w:t>
      </w:r>
      <w:r w:rsidR="00EF1385">
        <w:t xml:space="preserve"> </w:t>
      </w:r>
      <w:r w:rsidR="00D715B1">
        <w:t>a</w:t>
      </w:r>
      <w:r w:rsidR="00EF1385">
        <w:t xml:space="preserve"> </w:t>
      </w:r>
      <w:r w:rsidR="00147436">
        <w:t>lack</w:t>
      </w:r>
      <w:r w:rsidR="00EF1385">
        <w:t xml:space="preserve"> </w:t>
      </w:r>
      <w:r w:rsidR="00147436">
        <w:t>of</w:t>
      </w:r>
      <w:r w:rsidR="00EF1385">
        <w:t xml:space="preserve"> </w:t>
      </w:r>
      <w:r w:rsidR="00147436">
        <w:t>transparency</w:t>
      </w:r>
      <w:r w:rsidR="00EF1385">
        <w:t xml:space="preserve"> </w:t>
      </w:r>
      <w:r w:rsidR="00147436">
        <w:t>amongst</w:t>
      </w:r>
      <w:r w:rsidR="00EF1385">
        <w:t xml:space="preserve"> </w:t>
      </w:r>
      <w:r w:rsidR="00147436">
        <w:t>professional</w:t>
      </w:r>
      <w:r w:rsidR="00EF1385">
        <w:t xml:space="preserve"> </w:t>
      </w:r>
      <w:r w:rsidR="00147436">
        <w:t>bodies</w:t>
      </w:r>
      <w:r w:rsidR="00EF1385">
        <w:t xml:space="preserve"> </w:t>
      </w:r>
      <w:r w:rsidR="00147436">
        <w:t>and</w:t>
      </w:r>
      <w:r w:rsidR="00EF1385">
        <w:t xml:space="preserve"> </w:t>
      </w:r>
      <w:r w:rsidR="00147436">
        <w:t>universities</w:t>
      </w:r>
      <w:r w:rsidR="00EF1385">
        <w:t xml:space="preserve"> </w:t>
      </w:r>
      <w:r w:rsidR="00147436">
        <w:t>about</w:t>
      </w:r>
      <w:r w:rsidR="00EF1385">
        <w:t xml:space="preserve"> </w:t>
      </w:r>
      <w:r w:rsidR="00D715B1">
        <w:t>how</w:t>
      </w:r>
      <w:r w:rsidR="00EF1385">
        <w:t xml:space="preserve"> </w:t>
      </w:r>
      <w:r w:rsidR="00D715B1">
        <w:t>they</w:t>
      </w:r>
      <w:r w:rsidR="00EF1385">
        <w:t xml:space="preserve"> </w:t>
      </w:r>
      <w:r w:rsidR="00D715B1">
        <w:t>were</w:t>
      </w:r>
      <w:r w:rsidR="00EF1385">
        <w:t xml:space="preserve"> </w:t>
      </w:r>
      <w:r w:rsidR="00D715B1">
        <w:t>assessed</w:t>
      </w:r>
      <w:r w:rsidR="00497382">
        <w:t>,</w:t>
      </w:r>
      <w:r w:rsidR="00EF1385">
        <w:t xml:space="preserve"> </w:t>
      </w:r>
      <w:r w:rsidR="00497382">
        <w:t>and</w:t>
      </w:r>
      <w:r w:rsidR="00EF1385">
        <w:t xml:space="preserve"> </w:t>
      </w:r>
      <w:r w:rsidR="00497382">
        <w:t>a</w:t>
      </w:r>
      <w:r w:rsidR="00EF1385">
        <w:t xml:space="preserve"> </w:t>
      </w:r>
      <w:r w:rsidR="00497382">
        <w:t>more</w:t>
      </w:r>
      <w:r w:rsidR="00EF1385">
        <w:t xml:space="preserve"> </w:t>
      </w:r>
      <w:r w:rsidR="00497382">
        <w:t>coherent</w:t>
      </w:r>
      <w:r w:rsidR="00EF1385">
        <w:t xml:space="preserve"> </w:t>
      </w:r>
      <w:r w:rsidR="00497382">
        <w:t>approach</w:t>
      </w:r>
      <w:r w:rsidR="00EF1385">
        <w:t xml:space="preserve"> </w:t>
      </w:r>
      <w:r w:rsidR="00497382">
        <w:t>would</w:t>
      </w:r>
      <w:r w:rsidR="00EF1385">
        <w:t xml:space="preserve"> </w:t>
      </w:r>
      <w:r w:rsidR="004C31F8">
        <w:t>help.</w:t>
      </w:r>
      <w:r w:rsidR="00EF1385">
        <w:t xml:space="preserve"> </w:t>
      </w:r>
      <w:r w:rsidR="005D5C02">
        <w:t>Although</w:t>
      </w:r>
      <w:r w:rsidR="00EF1385">
        <w:t xml:space="preserve"> </w:t>
      </w:r>
      <w:r w:rsidR="005D5C02">
        <w:t>nurses</w:t>
      </w:r>
      <w:r w:rsidR="00EF1385">
        <w:t xml:space="preserve"> </w:t>
      </w:r>
      <w:r w:rsidR="005D5C02">
        <w:t>had</w:t>
      </w:r>
      <w:r w:rsidR="00EF1385">
        <w:t xml:space="preserve"> </w:t>
      </w:r>
      <w:r w:rsidR="005D5C02">
        <w:t>been</w:t>
      </w:r>
      <w:r w:rsidR="00EF1385">
        <w:t xml:space="preserve"> </w:t>
      </w:r>
      <w:r w:rsidR="005D5C02">
        <w:t>supported</w:t>
      </w:r>
      <w:r w:rsidR="00EF1385">
        <w:t xml:space="preserve"> </w:t>
      </w:r>
      <w:r w:rsidR="00362280" w:rsidRPr="00362280">
        <w:rPr>
          <w:i/>
          <w:iCs/>
        </w:rPr>
        <w:t>“</w:t>
      </w:r>
      <w:r w:rsidR="00147436" w:rsidRPr="00362280">
        <w:rPr>
          <w:i/>
          <w:iCs/>
        </w:rPr>
        <w:t>a</w:t>
      </w:r>
      <w:r w:rsidR="00EF1385">
        <w:rPr>
          <w:i/>
          <w:iCs/>
        </w:rPr>
        <w:t xml:space="preserve"> </w:t>
      </w:r>
      <w:r w:rsidR="00147436" w:rsidRPr="00362280">
        <w:rPr>
          <w:i/>
          <w:iCs/>
        </w:rPr>
        <w:t>range</w:t>
      </w:r>
      <w:r w:rsidR="00EF1385">
        <w:rPr>
          <w:i/>
          <w:iCs/>
        </w:rPr>
        <w:t xml:space="preserve"> </w:t>
      </w:r>
      <w:r w:rsidR="00147436" w:rsidRPr="00362280">
        <w:rPr>
          <w:i/>
          <w:iCs/>
        </w:rPr>
        <w:t>of</w:t>
      </w:r>
      <w:r w:rsidR="00EF1385">
        <w:rPr>
          <w:i/>
          <w:iCs/>
        </w:rPr>
        <w:t xml:space="preserve"> </w:t>
      </w:r>
      <w:r w:rsidR="00147436" w:rsidRPr="00362280">
        <w:rPr>
          <w:i/>
          <w:iCs/>
        </w:rPr>
        <w:t>other</w:t>
      </w:r>
      <w:r w:rsidR="00EF1385">
        <w:rPr>
          <w:i/>
          <w:iCs/>
        </w:rPr>
        <w:t xml:space="preserve"> </w:t>
      </w:r>
      <w:r w:rsidR="00147436" w:rsidRPr="00362280">
        <w:rPr>
          <w:i/>
          <w:iCs/>
        </w:rPr>
        <w:t>professional</w:t>
      </w:r>
      <w:r w:rsidR="00EF1385">
        <w:rPr>
          <w:i/>
          <w:iCs/>
        </w:rPr>
        <w:t xml:space="preserve"> </w:t>
      </w:r>
      <w:r w:rsidR="00147436" w:rsidRPr="00362280">
        <w:rPr>
          <w:i/>
          <w:iCs/>
        </w:rPr>
        <w:t>bodies</w:t>
      </w:r>
      <w:r w:rsidR="00EF1385">
        <w:rPr>
          <w:i/>
          <w:iCs/>
        </w:rPr>
        <w:t xml:space="preserve"> </w:t>
      </w:r>
      <w:r w:rsidR="00147436" w:rsidRPr="00362280">
        <w:rPr>
          <w:i/>
          <w:iCs/>
        </w:rPr>
        <w:t>‘could</w:t>
      </w:r>
      <w:r w:rsidR="00EF1385">
        <w:rPr>
          <w:i/>
          <w:iCs/>
        </w:rPr>
        <w:t xml:space="preserve"> </w:t>
      </w:r>
      <w:r w:rsidR="00147436" w:rsidRPr="00362280">
        <w:rPr>
          <w:i/>
          <w:iCs/>
        </w:rPr>
        <w:t>be</w:t>
      </w:r>
      <w:r w:rsidR="00EF1385">
        <w:rPr>
          <w:i/>
          <w:iCs/>
        </w:rPr>
        <w:t xml:space="preserve"> </w:t>
      </w:r>
      <w:r w:rsidR="00147436" w:rsidRPr="00362280">
        <w:rPr>
          <w:i/>
          <w:iCs/>
        </w:rPr>
        <w:t>doing</w:t>
      </w:r>
      <w:r w:rsidR="00EF1385">
        <w:rPr>
          <w:i/>
          <w:iCs/>
        </w:rPr>
        <w:t xml:space="preserve"> </w:t>
      </w:r>
      <w:r w:rsidR="00147436" w:rsidRPr="00362280">
        <w:rPr>
          <w:i/>
          <w:iCs/>
        </w:rPr>
        <w:t>an</w:t>
      </w:r>
      <w:r w:rsidR="00EF1385">
        <w:rPr>
          <w:i/>
          <w:iCs/>
        </w:rPr>
        <w:t xml:space="preserve"> </w:t>
      </w:r>
      <w:r w:rsidR="00147436" w:rsidRPr="00362280">
        <w:rPr>
          <w:i/>
          <w:iCs/>
        </w:rPr>
        <w:t>awful</w:t>
      </w:r>
      <w:r w:rsidR="00EF1385">
        <w:rPr>
          <w:i/>
          <w:iCs/>
        </w:rPr>
        <w:t xml:space="preserve"> </w:t>
      </w:r>
      <w:r w:rsidR="00147436" w:rsidRPr="00362280">
        <w:rPr>
          <w:i/>
          <w:iCs/>
        </w:rPr>
        <w:t>lot</w:t>
      </w:r>
      <w:r w:rsidR="00EF1385">
        <w:rPr>
          <w:i/>
          <w:iCs/>
        </w:rPr>
        <w:t xml:space="preserve"> </w:t>
      </w:r>
      <w:r w:rsidR="00147436" w:rsidRPr="00362280">
        <w:rPr>
          <w:i/>
          <w:iCs/>
        </w:rPr>
        <w:t>more</w:t>
      </w:r>
      <w:r w:rsidR="00EF1385">
        <w:rPr>
          <w:i/>
          <w:iCs/>
        </w:rPr>
        <w:t xml:space="preserve"> </w:t>
      </w:r>
      <w:r w:rsidR="00147436" w:rsidRPr="00362280">
        <w:rPr>
          <w:i/>
          <w:iCs/>
        </w:rPr>
        <w:t>for</w:t>
      </w:r>
      <w:r w:rsidR="00EF1385">
        <w:rPr>
          <w:i/>
          <w:iCs/>
        </w:rPr>
        <w:t xml:space="preserve"> </w:t>
      </w:r>
      <w:r w:rsidR="00147436" w:rsidRPr="00362280">
        <w:rPr>
          <w:i/>
          <w:iCs/>
        </w:rPr>
        <w:t>this</w:t>
      </w:r>
      <w:r w:rsidR="00EF1385">
        <w:rPr>
          <w:i/>
          <w:iCs/>
        </w:rPr>
        <w:t xml:space="preserve"> </w:t>
      </w:r>
      <w:r w:rsidR="00147436" w:rsidRPr="00362280">
        <w:rPr>
          <w:i/>
          <w:iCs/>
        </w:rPr>
        <w:t>untapped</w:t>
      </w:r>
      <w:r w:rsidR="00EF1385">
        <w:rPr>
          <w:i/>
          <w:iCs/>
        </w:rPr>
        <w:t xml:space="preserve"> </w:t>
      </w:r>
      <w:r w:rsidR="00147436" w:rsidRPr="00362280">
        <w:rPr>
          <w:i/>
          <w:iCs/>
        </w:rPr>
        <w:t>work</w:t>
      </w:r>
      <w:r w:rsidR="00EF1385">
        <w:rPr>
          <w:i/>
          <w:iCs/>
        </w:rPr>
        <w:t xml:space="preserve"> </w:t>
      </w:r>
      <w:r w:rsidR="00147436" w:rsidRPr="00362280">
        <w:rPr>
          <w:i/>
          <w:iCs/>
        </w:rPr>
        <w:t>force</w:t>
      </w:r>
      <w:r w:rsidR="00EF1385">
        <w:rPr>
          <w:i/>
          <w:iCs/>
        </w:rPr>
        <w:t xml:space="preserve"> </w:t>
      </w:r>
      <w:r w:rsidR="00147436" w:rsidRPr="00362280">
        <w:rPr>
          <w:i/>
          <w:iCs/>
        </w:rPr>
        <w:t>than</w:t>
      </w:r>
      <w:r w:rsidR="00EF1385">
        <w:rPr>
          <w:i/>
          <w:iCs/>
        </w:rPr>
        <w:t xml:space="preserve"> </w:t>
      </w:r>
      <w:r w:rsidR="00147436" w:rsidRPr="00362280">
        <w:rPr>
          <w:i/>
          <w:iCs/>
        </w:rPr>
        <w:t>they</w:t>
      </w:r>
      <w:r w:rsidR="00EF1385">
        <w:rPr>
          <w:i/>
          <w:iCs/>
        </w:rPr>
        <w:t xml:space="preserve"> </w:t>
      </w:r>
      <w:r w:rsidR="00147436" w:rsidRPr="00362280">
        <w:rPr>
          <w:i/>
          <w:iCs/>
        </w:rPr>
        <w:t>are</w:t>
      </w:r>
      <w:r w:rsidR="00EF1385">
        <w:rPr>
          <w:i/>
          <w:iCs/>
        </w:rPr>
        <w:t xml:space="preserve"> </w:t>
      </w:r>
      <w:r w:rsidR="00147436" w:rsidRPr="00362280">
        <w:rPr>
          <w:i/>
          <w:iCs/>
        </w:rPr>
        <w:t>doing</w:t>
      </w:r>
      <w:r w:rsidR="00EF1385">
        <w:rPr>
          <w:i/>
          <w:iCs/>
        </w:rPr>
        <w:t xml:space="preserve"> </w:t>
      </w:r>
      <w:r w:rsidR="00147436" w:rsidRPr="00362280">
        <w:rPr>
          <w:i/>
          <w:iCs/>
        </w:rPr>
        <w:t>already’</w:t>
      </w:r>
      <w:r w:rsidR="00362280" w:rsidRPr="00362280">
        <w:rPr>
          <w:i/>
          <w:iCs/>
        </w:rPr>
        <w:t>”</w:t>
      </w:r>
      <w:r w:rsidR="00EF1385">
        <w:t xml:space="preserve"> </w:t>
      </w:r>
      <w:r w:rsidR="00362280">
        <w:t>(p.51)</w:t>
      </w:r>
      <w:r w:rsidR="00147436">
        <w:t>.</w:t>
      </w:r>
      <w:r w:rsidR="00EF1385">
        <w:t xml:space="preserve"> </w:t>
      </w:r>
      <w:r w:rsidR="00571BFC">
        <w:t>D</w:t>
      </w:r>
      <w:r w:rsidR="0032021E">
        <w:t>i</w:t>
      </w:r>
      <w:r w:rsidR="00571BFC">
        <w:t>ffi</w:t>
      </w:r>
      <w:r w:rsidR="0032021E">
        <w:t>culties</w:t>
      </w:r>
      <w:r w:rsidR="00EF1385">
        <w:t xml:space="preserve"> </w:t>
      </w:r>
      <w:r w:rsidR="0032021E">
        <w:t>presented</w:t>
      </w:r>
      <w:r w:rsidR="00EF1385">
        <w:t xml:space="preserve"> </w:t>
      </w:r>
      <w:r w:rsidR="0032021E">
        <w:t>by</w:t>
      </w:r>
      <w:r w:rsidR="00EF1385">
        <w:t xml:space="preserve"> </w:t>
      </w:r>
      <w:r w:rsidR="0032021E">
        <w:t>t</w:t>
      </w:r>
      <w:r w:rsidR="00AE73AE">
        <w:t>he</w:t>
      </w:r>
      <w:r w:rsidR="00EF1385">
        <w:t xml:space="preserve"> </w:t>
      </w:r>
      <w:r w:rsidR="00AE73AE">
        <w:t>complexity</w:t>
      </w:r>
      <w:r w:rsidR="00EF1385">
        <w:t xml:space="preserve"> </w:t>
      </w:r>
      <w:r w:rsidR="00AE73AE">
        <w:t>outlined</w:t>
      </w:r>
      <w:r w:rsidR="00EF1385">
        <w:t xml:space="preserve"> </w:t>
      </w:r>
      <w:r w:rsidR="00AE73AE">
        <w:t>previously</w:t>
      </w:r>
      <w:r w:rsidR="00EF1385">
        <w:t xml:space="preserve"> </w:t>
      </w:r>
      <w:r w:rsidR="00AE73AE">
        <w:t>in</w:t>
      </w:r>
      <w:r w:rsidR="00EF1385">
        <w:t xml:space="preserve"> </w:t>
      </w:r>
      <w:r w:rsidR="00AE73AE">
        <w:t>the</w:t>
      </w:r>
      <w:r w:rsidR="00EF1385">
        <w:t xml:space="preserve"> </w:t>
      </w:r>
      <w:r w:rsidR="00AE73AE">
        <w:t>section</w:t>
      </w:r>
      <w:r w:rsidR="00EF1385">
        <w:t xml:space="preserve"> </w:t>
      </w:r>
      <w:r w:rsidR="00AE73AE">
        <w:t>introducing</w:t>
      </w:r>
      <w:r w:rsidR="00EF1385">
        <w:t xml:space="preserve"> </w:t>
      </w:r>
      <w:r w:rsidR="00AE73AE">
        <w:t>the</w:t>
      </w:r>
      <w:r w:rsidR="00EF1385">
        <w:t xml:space="preserve"> </w:t>
      </w:r>
      <w:r w:rsidR="00AE73AE">
        <w:t>range</w:t>
      </w:r>
      <w:r w:rsidR="00EF1385">
        <w:t xml:space="preserve"> </w:t>
      </w:r>
      <w:r w:rsidR="00AE73AE">
        <w:t>and</w:t>
      </w:r>
      <w:r w:rsidR="00EF1385">
        <w:t xml:space="preserve"> </w:t>
      </w:r>
      <w:r w:rsidR="00AE73AE">
        <w:t>variety</w:t>
      </w:r>
      <w:r w:rsidR="00EF1385">
        <w:t xml:space="preserve"> </w:t>
      </w:r>
      <w:r w:rsidR="00AE73AE">
        <w:t>of</w:t>
      </w:r>
      <w:r w:rsidR="00EF1385">
        <w:t xml:space="preserve"> </w:t>
      </w:r>
      <w:r w:rsidR="00AE73AE">
        <w:t>professional</w:t>
      </w:r>
      <w:r w:rsidR="00EF1385">
        <w:t xml:space="preserve"> </w:t>
      </w:r>
      <w:r w:rsidR="00AE73AE">
        <w:t>bodies</w:t>
      </w:r>
      <w:r w:rsidR="00EF1385">
        <w:t xml:space="preserve"> </w:t>
      </w:r>
      <w:r w:rsidR="007D1006">
        <w:t>was</w:t>
      </w:r>
      <w:r w:rsidR="00EF1385">
        <w:t xml:space="preserve"> </w:t>
      </w:r>
      <w:r w:rsidR="0032021E">
        <w:t>clear</w:t>
      </w:r>
      <w:r w:rsidR="00536C81">
        <w:t>,</w:t>
      </w:r>
      <w:r w:rsidR="00EF1385">
        <w:t xml:space="preserve"> </w:t>
      </w:r>
      <w:r w:rsidR="0032021E">
        <w:t>as</w:t>
      </w:r>
      <w:r w:rsidR="00EF1385">
        <w:t xml:space="preserve"> </w:t>
      </w:r>
      <w:r w:rsidR="0032021E">
        <w:t>there</w:t>
      </w:r>
      <w:r w:rsidR="00EF1385">
        <w:t xml:space="preserve"> </w:t>
      </w:r>
      <w:r w:rsidR="0032021E">
        <w:t>were</w:t>
      </w:r>
      <w:r w:rsidR="00EF1385">
        <w:t xml:space="preserve"> </w:t>
      </w:r>
      <w:r w:rsidR="0032021E">
        <w:t>negative</w:t>
      </w:r>
      <w:r w:rsidR="00EF1385">
        <w:t xml:space="preserve"> </w:t>
      </w:r>
      <w:r w:rsidR="0032021E">
        <w:t>impacts</w:t>
      </w:r>
      <w:r w:rsidR="00EF1385">
        <w:t xml:space="preserve"> </w:t>
      </w:r>
      <w:r w:rsidR="0032021E">
        <w:t>on</w:t>
      </w:r>
      <w:r w:rsidR="00EF1385">
        <w:t xml:space="preserve"> </w:t>
      </w:r>
      <w:r w:rsidR="00C92A55">
        <w:t>refugees</w:t>
      </w:r>
      <w:r w:rsidR="00EF1385">
        <w:t xml:space="preserve"> </w:t>
      </w:r>
      <w:r w:rsidR="00C92A55">
        <w:t>in</w:t>
      </w:r>
      <w:r w:rsidR="00EF1385">
        <w:t xml:space="preserve"> </w:t>
      </w:r>
      <w:r w:rsidR="00C92A55">
        <w:t>fields</w:t>
      </w:r>
      <w:r w:rsidR="00EF1385">
        <w:t xml:space="preserve"> </w:t>
      </w:r>
      <w:r w:rsidR="00C92A55">
        <w:t>with</w:t>
      </w:r>
      <w:r w:rsidR="00EF1385">
        <w:t xml:space="preserve"> </w:t>
      </w:r>
      <w:r w:rsidR="00C92A55">
        <w:t>competing</w:t>
      </w:r>
      <w:r w:rsidR="00EF1385">
        <w:t xml:space="preserve"> </w:t>
      </w:r>
      <w:r w:rsidR="00C92A55">
        <w:t>professional</w:t>
      </w:r>
      <w:r w:rsidR="00EF1385">
        <w:t xml:space="preserve"> </w:t>
      </w:r>
      <w:r w:rsidR="00C92A55">
        <w:t>and</w:t>
      </w:r>
      <w:r w:rsidR="00EF1385">
        <w:t xml:space="preserve"> </w:t>
      </w:r>
      <w:r w:rsidR="00C92A55">
        <w:t>awarding</w:t>
      </w:r>
      <w:r w:rsidR="00EF1385">
        <w:t xml:space="preserve"> </w:t>
      </w:r>
      <w:r w:rsidR="00C92A55">
        <w:t>bodies</w:t>
      </w:r>
      <w:r w:rsidR="00536C81">
        <w:t>.</w:t>
      </w:r>
      <w:r w:rsidR="00EF1385">
        <w:t xml:space="preserve"> </w:t>
      </w:r>
      <w:r w:rsidR="00332382">
        <w:t>This</w:t>
      </w:r>
      <w:r w:rsidR="00EF1385">
        <w:t xml:space="preserve"> </w:t>
      </w:r>
      <w:r w:rsidR="00332382">
        <w:t>suggests</w:t>
      </w:r>
      <w:r w:rsidR="00EF1385">
        <w:t xml:space="preserve"> </w:t>
      </w:r>
      <w:r w:rsidR="00332382">
        <w:t>a</w:t>
      </w:r>
      <w:r w:rsidR="00EF1385">
        <w:t xml:space="preserve"> </w:t>
      </w:r>
      <w:r w:rsidR="00332382">
        <w:t>clear</w:t>
      </w:r>
      <w:r w:rsidR="00EF1385">
        <w:t xml:space="preserve"> </w:t>
      </w:r>
      <w:r w:rsidR="00332382">
        <w:t>role</w:t>
      </w:r>
      <w:r w:rsidR="00EF1385">
        <w:t xml:space="preserve"> </w:t>
      </w:r>
      <w:r w:rsidR="00332382">
        <w:t>for</w:t>
      </w:r>
      <w:r w:rsidR="00EF1385">
        <w:t xml:space="preserve"> </w:t>
      </w:r>
      <w:r w:rsidR="00AA3856">
        <w:t>these</w:t>
      </w:r>
      <w:r w:rsidR="00EF1385">
        <w:t xml:space="preserve"> </w:t>
      </w:r>
      <w:r w:rsidR="00AA3856">
        <w:t>organisations</w:t>
      </w:r>
      <w:r w:rsidR="00EF1385">
        <w:t xml:space="preserve"> </w:t>
      </w:r>
      <w:r w:rsidR="00AA3856">
        <w:t>in</w:t>
      </w:r>
      <w:r w:rsidR="00EF1385">
        <w:t xml:space="preserve"> </w:t>
      </w:r>
      <w:r w:rsidR="00AA3856">
        <w:t>clearly</w:t>
      </w:r>
      <w:r w:rsidR="00EF1385">
        <w:t xml:space="preserve"> </w:t>
      </w:r>
      <w:r w:rsidR="00AA3856">
        <w:t>communicating</w:t>
      </w:r>
      <w:r w:rsidR="00EF1385">
        <w:t xml:space="preserve"> </w:t>
      </w:r>
      <w:r w:rsidR="00AA3856">
        <w:t>their</w:t>
      </w:r>
      <w:r w:rsidR="00EF1385">
        <w:t xml:space="preserve"> </w:t>
      </w:r>
      <w:r w:rsidR="00AA3856">
        <w:t>scope</w:t>
      </w:r>
      <w:r w:rsidR="00EF1385">
        <w:t xml:space="preserve"> </w:t>
      </w:r>
      <w:r w:rsidR="00AA3856">
        <w:t>and</w:t>
      </w:r>
      <w:r w:rsidR="00EF1385">
        <w:t xml:space="preserve"> </w:t>
      </w:r>
      <w:r w:rsidR="00AA3856">
        <w:t>remit,</w:t>
      </w:r>
      <w:r w:rsidR="00EF1385">
        <w:t xml:space="preserve"> </w:t>
      </w:r>
      <w:r w:rsidR="00AA3856">
        <w:t>both</w:t>
      </w:r>
      <w:r w:rsidR="00EF1385">
        <w:t xml:space="preserve"> </w:t>
      </w:r>
      <w:r w:rsidR="00AA3856">
        <w:t>for</w:t>
      </w:r>
      <w:r w:rsidR="00EF1385">
        <w:t xml:space="preserve"> </w:t>
      </w:r>
      <w:r w:rsidR="00AA3856">
        <w:t>refugees</w:t>
      </w:r>
      <w:r w:rsidR="00EF1385">
        <w:t xml:space="preserve"> </w:t>
      </w:r>
      <w:r w:rsidR="00AA3856">
        <w:t>and</w:t>
      </w:r>
      <w:r w:rsidR="00EF1385">
        <w:t xml:space="preserve"> </w:t>
      </w:r>
      <w:r w:rsidR="00AA3856">
        <w:t>those</w:t>
      </w:r>
      <w:r w:rsidR="00EF1385">
        <w:t xml:space="preserve"> </w:t>
      </w:r>
      <w:r w:rsidR="00AA3856">
        <w:t>assisting</w:t>
      </w:r>
      <w:r w:rsidR="00EF1385">
        <w:t xml:space="preserve"> </w:t>
      </w:r>
      <w:r w:rsidR="00AA3856">
        <w:t>them</w:t>
      </w:r>
      <w:r w:rsidR="00EF1385">
        <w:t xml:space="preserve"> </w:t>
      </w:r>
      <w:r w:rsidR="00AA3856">
        <w:t>in</w:t>
      </w:r>
      <w:r w:rsidR="00EF1385">
        <w:t xml:space="preserve"> </w:t>
      </w:r>
      <w:r w:rsidR="00AA3856">
        <w:t>employment</w:t>
      </w:r>
      <w:r w:rsidR="00EF1385">
        <w:t xml:space="preserve"> </w:t>
      </w:r>
      <w:r w:rsidR="00AA3856">
        <w:t>programmes.</w:t>
      </w:r>
      <w:r w:rsidR="00EF1385">
        <w:t xml:space="preserve"> </w:t>
      </w:r>
      <w:r w:rsidR="00920455">
        <w:t>There</w:t>
      </w:r>
      <w:r w:rsidR="00EF1385">
        <w:t xml:space="preserve"> </w:t>
      </w:r>
      <w:r w:rsidR="00920455">
        <w:t>were</w:t>
      </w:r>
      <w:r w:rsidR="00EF1385">
        <w:t xml:space="preserve"> </w:t>
      </w:r>
      <w:r w:rsidR="00920455">
        <w:t>positive</w:t>
      </w:r>
      <w:r w:rsidR="00EF1385">
        <w:t xml:space="preserve"> </w:t>
      </w:r>
      <w:r w:rsidR="00920455">
        <w:t>outcomes</w:t>
      </w:r>
      <w:r w:rsidR="00EF1385">
        <w:t xml:space="preserve"> </w:t>
      </w:r>
      <w:r w:rsidR="00920455">
        <w:t>though</w:t>
      </w:r>
      <w:r w:rsidR="00EF1385">
        <w:t xml:space="preserve"> </w:t>
      </w:r>
      <w:r w:rsidR="00920455">
        <w:t>where</w:t>
      </w:r>
      <w:r w:rsidR="00EF1385">
        <w:t xml:space="preserve"> </w:t>
      </w:r>
      <w:r w:rsidR="00920455">
        <w:t>refugee</w:t>
      </w:r>
      <w:r w:rsidR="00EF1385">
        <w:t xml:space="preserve"> </w:t>
      </w:r>
      <w:r w:rsidR="00920455">
        <w:t>support</w:t>
      </w:r>
      <w:r w:rsidR="00EF1385">
        <w:t xml:space="preserve"> </w:t>
      </w:r>
      <w:r w:rsidR="00920455">
        <w:t>agencies</w:t>
      </w:r>
      <w:r w:rsidR="00EF1385">
        <w:t xml:space="preserve"> </w:t>
      </w:r>
      <w:r w:rsidR="004527E2">
        <w:t>were</w:t>
      </w:r>
      <w:r w:rsidR="00EF1385">
        <w:t xml:space="preserve"> </w:t>
      </w:r>
      <w:r w:rsidR="004527E2">
        <w:t>able</w:t>
      </w:r>
      <w:r w:rsidR="00EF1385">
        <w:t xml:space="preserve"> </w:t>
      </w:r>
      <w:r w:rsidR="004527E2">
        <w:t>to</w:t>
      </w:r>
      <w:r w:rsidR="00EF1385">
        <w:t xml:space="preserve"> </w:t>
      </w:r>
      <w:r w:rsidR="004527E2">
        <w:t>provide</w:t>
      </w:r>
      <w:r w:rsidR="00EF1385">
        <w:t xml:space="preserve"> </w:t>
      </w:r>
      <w:r w:rsidR="004527E2">
        <w:t>tailored</w:t>
      </w:r>
      <w:r w:rsidR="00EF1385">
        <w:t xml:space="preserve"> </w:t>
      </w:r>
      <w:r w:rsidR="004527E2">
        <w:t>job</w:t>
      </w:r>
      <w:r w:rsidR="00EF1385">
        <w:t xml:space="preserve"> </w:t>
      </w:r>
      <w:r w:rsidR="004527E2">
        <w:t>search</w:t>
      </w:r>
      <w:r w:rsidR="00EF1385">
        <w:t xml:space="preserve"> </w:t>
      </w:r>
      <w:r w:rsidR="004527E2">
        <w:t>courses,</w:t>
      </w:r>
      <w:r w:rsidR="00EF1385">
        <w:t xml:space="preserve"> </w:t>
      </w:r>
      <w:r w:rsidR="00BE5897">
        <w:t>building</w:t>
      </w:r>
      <w:r w:rsidR="00EF1385">
        <w:t xml:space="preserve"> </w:t>
      </w:r>
      <w:r w:rsidR="00147436">
        <w:t>or</w:t>
      </w:r>
      <w:r w:rsidR="00EF1385">
        <w:t xml:space="preserve"> </w:t>
      </w:r>
      <w:r w:rsidR="00147436">
        <w:t>creat</w:t>
      </w:r>
      <w:r w:rsidR="00BE5897">
        <w:t>ing</w:t>
      </w:r>
      <w:r w:rsidR="00EF1385">
        <w:t xml:space="preserve"> </w:t>
      </w:r>
      <w:r w:rsidR="00147436">
        <w:t>relationships</w:t>
      </w:r>
      <w:r w:rsidR="00EF1385">
        <w:t xml:space="preserve"> </w:t>
      </w:r>
      <w:r w:rsidR="00147436">
        <w:t>and</w:t>
      </w:r>
      <w:r w:rsidR="00EF1385">
        <w:t xml:space="preserve"> </w:t>
      </w:r>
      <w:r w:rsidR="00147436">
        <w:t>partnerships</w:t>
      </w:r>
      <w:r w:rsidR="00EF1385">
        <w:t xml:space="preserve"> </w:t>
      </w:r>
      <w:r w:rsidR="00147436">
        <w:t>with</w:t>
      </w:r>
      <w:r w:rsidR="00EF1385">
        <w:t xml:space="preserve"> </w:t>
      </w:r>
      <w:r w:rsidR="00147436">
        <w:t>professional</w:t>
      </w:r>
      <w:r w:rsidR="00EF1385">
        <w:t xml:space="preserve"> </w:t>
      </w:r>
      <w:r w:rsidR="00147436">
        <w:t>bodies</w:t>
      </w:r>
      <w:r w:rsidR="00BE5897">
        <w:t>,</w:t>
      </w:r>
      <w:r w:rsidR="00EF1385">
        <w:t xml:space="preserve"> </w:t>
      </w:r>
      <w:r w:rsidR="008F5F92">
        <w:t>and</w:t>
      </w:r>
      <w:r w:rsidR="00EF1385">
        <w:t xml:space="preserve"> </w:t>
      </w:r>
      <w:r w:rsidR="008F5F92">
        <w:t>linking</w:t>
      </w:r>
      <w:r w:rsidR="00EF1385">
        <w:t xml:space="preserve"> </w:t>
      </w:r>
      <w:r w:rsidR="00147436">
        <w:t>different</w:t>
      </w:r>
      <w:r w:rsidR="00EF1385">
        <w:t xml:space="preserve"> </w:t>
      </w:r>
      <w:r w:rsidR="00147436">
        <w:t>services</w:t>
      </w:r>
      <w:r w:rsidR="00EF1385">
        <w:t xml:space="preserve"> </w:t>
      </w:r>
      <w:r w:rsidR="00147436">
        <w:t>and</w:t>
      </w:r>
      <w:r w:rsidR="00EF1385">
        <w:t xml:space="preserve"> </w:t>
      </w:r>
      <w:r w:rsidR="00147436">
        <w:t>forms</w:t>
      </w:r>
      <w:r w:rsidR="00EF1385">
        <w:t xml:space="preserve"> </w:t>
      </w:r>
      <w:r w:rsidR="00147436">
        <w:t>of</w:t>
      </w:r>
      <w:r w:rsidR="00EF1385">
        <w:t xml:space="preserve"> </w:t>
      </w:r>
      <w:r w:rsidR="00147436">
        <w:t>support.</w:t>
      </w:r>
      <w:r w:rsidR="00EF1385">
        <w:t xml:space="preserve"> </w:t>
      </w:r>
      <w:r w:rsidR="006C2661">
        <w:t>A</w:t>
      </w:r>
      <w:r w:rsidR="00EF1385">
        <w:t xml:space="preserve"> </w:t>
      </w:r>
      <w:r w:rsidR="006C2661">
        <w:t>key</w:t>
      </w:r>
      <w:r w:rsidR="00EF1385">
        <w:t xml:space="preserve"> </w:t>
      </w:r>
      <w:r w:rsidR="006C2661">
        <w:t>recommendation</w:t>
      </w:r>
      <w:r w:rsidR="00EF1385">
        <w:t xml:space="preserve"> </w:t>
      </w:r>
      <w:r w:rsidR="006C2661">
        <w:t>therefore</w:t>
      </w:r>
      <w:r w:rsidR="00EF1385">
        <w:t xml:space="preserve"> </w:t>
      </w:r>
      <w:r w:rsidR="00886427">
        <w:t>(p.89)</w:t>
      </w:r>
      <w:r w:rsidR="00EF1385">
        <w:t xml:space="preserve"> </w:t>
      </w:r>
      <w:r w:rsidR="00886427">
        <w:t>was</w:t>
      </w:r>
      <w:r w:rsidR="00EF1385">
        <w:t xml:space="preserve"> </w:t>
      </w:r>
      <w:r w:rsidR="00886427">
        <w:t>that</w:t>
      </w:r>
      <w:r w:rsidR="00EF1385">
        <w:t xml:space="preserve"> </w:t>
      </w:r>
      <w:r w:rsidR="00886427" w:rsidRPr="00886427">
        <w:rPr>
          <w:i/>
          <w:iCs/>
        </w:rPr>
        <w:t>“</w:t>
      </w:r>
      <w:r w:rsidR="00147436" w:rsidRPr="00886427">
        <w:rPr>
          <w:i/>
          <w:iCs/>
        </w:rPr>
        <w:t>Where</w:t>
      </w:r>
      <w:r w:rsidR="00EF1385">
        <w:rPr>
          <w:i/>
          <w:iCs/>
        </w:rPr>
        <w:t xml:space="preserve"> </w:t>
      </w:r>
      <w:r w:rsidR="00147436" w:rsidRPr="00886427">
        <w:rPr>
          <w:i/>
          <w:iCs/>
        </w:rPr>
        <w:t>tailored</w:t>
      </w:r>
      <w:r w:rsidR="00EF1385">
        <w:rPr>
          <w:i/>
          <w:iCs/>
        </w:rPr>
        <w:t xml:space="preserve"> </w:t>
      </w:r>
      <w:r w:rsidR="00147436" w:rsidRPr="00886427">
        <w:rPr>
          <w:i/>
          <w:iCs/>
        </w:rPr>
        <w:t>provision</w:t>
      </w:r>
      <w:r w:rsidR="00EF1385">
        <w:rPr>
          <w:i/>
          <w:iCs/>
        </w:rPr>
        <w:t xml:space="preserve"> </w:t>
      </w:r>
      <w:r w:rsidR="00147436" w:rsidRPr="00886427">
        <w:rPr>
          <w:i/>
          <w:iCs/>
        </w:rPr>
        <w:t>is</w:t>
      </w:r>
      <w:r w:rsidR="00EF1385">
        <w:rPr>
          <w:i/>
          <w:iCs/>
        </w:rPr>
        <w:t xml:space="preserve"> </w:t>
      </w:r>
      <w:r w:rsidR="00147436" w:rsidRPr="00886427">
        <w:rPr>
          <w:i/>
          <w:iCs/>
        </w:rPr>
        <w:t>only</w:t>
      </w:r>
      <w:r w:rsidR="00EF1385">
        <w:rPr>
          <w:i/>
          <w:iCs/>
        </w:rPr>
        <w:t xml:space="preserve"> </w:t>
      </w:r>
      <w:r w:rsidR="00147436" w:rsidRPr="00886427">
        <w:rPr>
          <w:i/>
          <w:iCs/>
        </w:rPr>
        <w:t>available</w:t>
      </w:r>
      <w:r w:rsidR="00EF1385">
        <w:rPr>
          <w:i/>
          <w:iCs/>
        </w:rPr>
        <w:t xml:space="preserve"> </w:t>
      </w:r>
      <w:r w:rsidR="00147436" w:rsidRPr="00886427">
        <w:rPr>
          <w:i/>
          <w:iCs/>
        </w:rPr>
        <w:t>for</w:t>
      </w:r>
      <w:r w:rsidR="00EF1385">
        <w:rPr>
          <w:i/>
          <w:iCs/>
        </w:rPr>
        <w:t xml:space="preserve"> </w:t>
      </w:r>
      <w:r w:rsidR="00147436" w:rsidRPr="00886427">
        <w:rPr>
          <w:i/>
          <w:iCs/>
        </w:rPr>
        <w:t>certain</w:t>
      </w:r>
      <w:r w:rsidR="00EF1385">
        <w:rPr>
          <w:i/>
          <w:iCs/>
        </w:rPr>
        <w:t xml:space="preserve"> </w:t>
      </w:r>
      <w:r w:rsidR="00147436" w:rsidRPr="00886427">
        <w:rPr>
          <w:i/>
          <w:iCs/>
        </w:rPr>
        <w:t>professions,</w:t>
      </w:r>
      <w:r w:rsidR="00EF1385">
        <w:rPr>
          <w:i/>
          <w:iCs/>
        </w:rPr>
        <w:t xml:space="preserve"> </w:t>
      </w:r>
      <w:r w:rsidR="00147436" w:rsidRPr="00886427">
        <w:rPr>
          <w:i/>
          <w:iCs/>
        </w:rPr>
        <w:t>consideration</w:t>
      </w:r>
      <w:r w:rsidR="00EF1385">
        <w:rPr>
          <w:i/>
          <w:iCs/>
        </w:rPr>
        <w:t xml:space="preserve"> </w:t>
      </w:r>
      <w:r w:rsidR="00147436" w:rsidRPr="00886427">
        <w:rPr>
          <w:i/>
          <w:iCs/>
        </w:rPr>
        <w:t>might</w:t>
      </w:r>
      <w:r w:rsidR="00EF1385">
        <w:rPr>
          <w:i/>
          <w:iCs/>
        </w:rPr>
        <w:t xml:space="preserve"> </w:t>
      </w:r>
      <w:r w:rsidR="00147436" w:rsidRPr="00886427">
        <w:rPr>
          <w:i/>
          <w:iCs/>
        </w:rPr>
        <w:t>be</w:t>
      </w:r>
      <w:r w:rsidR="00EF1385">
        <w:rPr>
          <w:i/>
          <w:iCs/>
        </w:rPr>
        <w:t xml:space="preserve"> </w:t>
      </w:r>
      <w:r w:rsidR="00147436" w:rsidRPr="00886427">
        <w:rPr>
          <w:i/>
          <w:iCs/>
        </w:rPr>
        <w:t>given</w:t>
      </w:r>
      <w:r w:rsidR="00EF1385">
        <w:rPr>
          <w:i/>
          <w:iCs/>
        </w:rPr>
        <w:t xml:space="preserve"> </w:t>
      </w:r>
      <w:r w:rsidR="00147436" w:rsidRPr="00886427">
        <w:rPr>
          <w:i/>
          <w:iCs/>
        </w:rPr>
        <w:t>to</w:t>
      </w:r>
      <w:r w:rsidR="00EF1385">
        <w:rPr>
          <w:i/>
          <w:iCs/>
        </w:rPr>
        <w:t xml:space="preserve"> </w:t>
      </w:r>
      <w:r w:rsidR="00147436" w:rsidRPr="00886427">
        <w:rPr>
          <w:i/>
          <w:iCs/>
        </w:rPr>
        <w:t>how</w:t>
      </w:r>
      <w:r w:rsidR="00EF1385">
        <w:rPr>
          <w:i/>
          <w:iCs/>
        </w:rPr>
        <w:t xml:space="preserve"> </w:t>
      </w:r>
      <w:r w:rsidR="00147436" w:rsidRPr="00886427">
        <w:rPr>
          <w:i/>
          <w:iCs/>
        </w:rPr>
        <w:t>the</w:t>
      </w:r>
      <w:r w:rsidR="00EF1385">
        <w:rPr>
          <w:i/>
          <w:iCs/>
        </w:rPr>
        <w:t xml:space="preserve"> </w:t>
      </w:r>
      <w:r w:rsidR="00147436" w:rsidRPr="00886427">
        <w:rPr>
          <w:i/>
          <w:iCs/>
        </w:rPr>
        <w:t>range</w:t>
      </w:r>
      <w:r w:rsidR="00EF1385">
        <w:rPr>
          <w:i/>
          <w:iCs/>
        </w:rPr>
        <w:t xml:space="preserve"> </w:t>
      </w:r>
      <w:r w:rsidR="00147436" w:rsidRPr="00886427">
        <w:rPr>
          <w:i/>
          <w:iCs/>
        </w:rPr>
        <w:t>of</w:t>
      </w:r>
      <w:r w:rsidR="00EF1385">
        <w:rPr>
          <w:i/>
          <w:iCs/>
        </w:rPr>
        <w:t xml:space="preserve"> </w:t>
      </w:r>
      <w:r w:rsidR="00147436" w:rsidRPr="00886427">
        <w:rPr>
          <w:i/>
          <w:iCs/>
        </w:rPr>
        <w:t>services</w:t>
      </w:r>
      <w:r w:rsidR="00EF1385">
        <w:rPr>
          <w:i/>
          <w:iCs/>
        </w:rPr>
        <w:t xml:space="preserve"> </w:t>
      </w:r>
      <w:r w:rsidR="00147436" w:rsidRPr="00886427">
        <w:rPr>
          <w:i/>
          <w:iCs/>
        </w:rPr>
        <w:t>might</w:t>
      </w:r>
      <w:r w:rsidR="00EF1385">
        <w:rPr>
          <w:i/>
          <w:iCs/>
        </w:rPr>
        <w:t xml:space="preserve"> </w:t>
      </w:r>
      <w:r w:rsidR="00147436" w:rsidRPr="00886427">
        <w:rPr>
          <w:i/>
          <w:iCs/>
        </w:rPr>
        <w:t>be</w:t>
      </w:r>
      <w:r w:rsidR="00EF1385">
        <w:rPr>
          <w:i/>
          <w:iCs/>
        </w:rPr>
        <w:t xml:space="preserve"> </w:t>
      </w:r>
      <w:r w:rsidR="00147436" w:rsidRPr="00886427">
        <w:rPr>
          <w:i/>
          <w:iCs/>
        </w:rPr>
        <w:t>expanded</w:t>
      </w:r>
      <w:r w:rsidR="00EF1385">
        <w:rPr>
          <w:i/>
          <w:iCs/>
        </w:rPr>
        <w:t xml:space="preserve"> </w:t>
      </w:r>
      <w:r w:rsidR="00147436" w:rsidRPr="00886427">
        <w:rPr>
          <w:i/>
          <w:iCs/>
        </w:rPr>
        <w:t>(e.g.</w:t>
      </w:r>
      <w:r w:rsidR="00EF1385">
        <w:rPr>
          <w:i/>
          <w:iCs/>
        </w:rPr>
        <w:t xml:space="preserve"> </w:t>
      </w:r>
      <w:r w:rsidR="00147436" w:rsidRPr="00886427">
        <w:rPr>
          <w:i/>
          <w:iCs/>
        </w:rPr>
        <w:t>through</w:t>
      </w:r>
      <w:r w:rsidR="00EF1385">
        <w:rPr>
          <w:i/>
          <w:iCs/>
        </w:rPr>
        <w:t xml:space="preserve"> </w:t>
      </w:r>
      <w:r w:rsidR="00147436" w:rsidRPr="00886427">
        <w:rPr>
          <w:i/>
          <w:iCs/>
        </w:rPr>
        <w:t>partnership</w:t>
      </w:r>
      <w:r w:rsidR="00EF1385">
        <w:rPr>
          <w:i/>
          <w:iCs/>
        </w:rPr>
        <w:t xml:space="preserve"> </w:t>
      </w:r>
      <w:r w:rsidR="00147436" w:rsidRPr="00886427">
        <w:rPr>
          <w:i/>
          <w:iCs/>
        </w:rPr>
        <w:t>with</w:t>
      </w:r>
      <w:r w:rsidR="00EF1385">
        <w:rPr>
          <w:i/>
          <w:iCs/>
        </w:rPr>
        <w:t xml:space="preserve"> </w:t>
      </w:r>
      <w:r w:rsidR="00147436" w:rsidRPr="00886427">
        <w:rPr>
          <w:i/>
          <w:iCs/>
        </w:rPr>
        <w:t>other</w:t>
      </w:r>
      <w:r w:rsidR="00EF1385">
        <w:rPr>
          <w:i/>
          <w:iCs/>
        </w:rPr>
        <w:t xml:space="preserve"> </w:t>
      </w:r>
      <w:r w:rsidR="00147436" w:rsidRPr="00886427">
        <w:rPr>
          <w:i/>
          <w:iCs/>
        </w:rPr>
        <w:t>providers,</w:t>
      </w:r>
      <w:r w:rsidR="00EF1385">
        <w:rPr>
          <w:i/>
          <w:iCs/>
        </w:rPr>
        <w:t xml:space="preserve"> </w:t>
      </w:r>
      <w:r w:rsidR="00147436" w:rsidRPr="00886427">
        <w:rPr>
          <w:i/>
          <w:iCs/>
        </w:rPr>
        <w:t>employers</w:t>
      </w:r>
      <w:r w:rsidR="00EF1385">
        <w:rPr>
          <w:i/>
          <w:iCs/>
        </w:rPr>
        <w:t xml:space="preserve"> </w:t>
      </w:r>
      <w:r w:rsidR="00147436" w:rsidRPr="00886427">
        <w:rPr>
          <w:i/>
          <w:iCs/>
        </w:rPr>
        <w:t>and</w:t>
      </w:r>
      <w:r w:rsidR="00EF1385">
        <w:rPr>
          <w:i/>
          <w:iCs/>
        </w:rPr>
        <w:t xml:space="preserve"> </w:t>
      </w:r>
      <w:r w:rsidR="00147436" w:rsidRPr="00886427">
        <w:rPr>
          <w:i/>
          <w:iCs/>
        </w:rPr>
        <w:t>professional/</w:t>
      </w:r>
      <w:r w:rsidR="00EF1385">
        <w:rPr>
          <w:i/>
          <w:iCs/>
        </w:rPr>
        <w:t xml:space="preserve"> </w:t>
      </w:r>
      <w:r w:rsidR="00147436" w:rsidRPr="00886427">
        <w:rPr>
          <w:i/>
          <w:iCs/>
        </w:rPr>
        <w:t>statutory</w:t>
      </w:r>
      <w:r w:rsidR="00EF1385">
        <w:rPr>
          <w:i/>
          <w:iCs/>
        </w:rPr>
        <w:t xml:space="preserve"> </w:t>
      </w:r>
      <w:r w:rsidR="00147436" w:rsidRPr="00886427">
        <w:rPr>
          <w:i/>
          <w:iCs/>
        </w:rPr>
        <w:t>bodies)</w:t>
      </w:r>
      <w:r w:rsidR="00886427" w:rsidRPr="00886427">
        <w:rPr>
          <w:i/>
          <w:iCs/>
        </w:rPr>
        <w:t>”</w:t>
      </w:r>
      <w:r w:rsidR="00147436">
        <w:t>.</w:t>
      </w:r>
    </w:p>
    <w:p w14:paraId="5064F4D5" w14:textId="7AFF2068" w:rsidR="001A4DA8" w:rsidRDefault="00600222" w:rsidP="001A4DA8">
      <w:r>
        <w:t>In</w:t>
      </w:r>
      <w:r w:rsidR="00EF1385">
        <w:t xml:space="preserve"> </w:t>
      </w:r>
      <w:r>
        <w:t>reviewing</w:t>
      </w:r>
      <w:r w:rsidR="00EF1385">
        <w:t xml:space="preserve"> </w:t>
      </w:r>
      <w:r w:rsidR="00D5773F">
        <w:t>the</w:t>
      </w:r>
      <w:r w:rsidR="00EF1385">
        <w:t xml:space="preserve"> </w:t>
      </w:r>
      <w:r w:rsidR="00D5773F">
        <w:t>experience</w:t>
      </w:r>
      <w:r w:rsidR="00EF1385">
        <w:t xml:space="preserve"> </w:t>
      </w:r>
      <w:r w:rsidR="00D5773F">
        <w:t>of</w:t>
      </w:r>
      <w:r w:rsidR="00EF1385">
        <w:t xml:space="preserve"> </w:t>
      </w:r>
      <w:r w:rsidR="00D5773F">
        <w:t>skilled</w:t>
      </w:r>
      <w:r w:rsidR="00EF1385">
        <w:t xml:space="preserve"> </w:t>
      </w:r>
      <w:r w:rsidR="00D5773F">
        <w:t>migrants</w:t>
      </w:r>
      <w:r w:rsidR="00EF1385">
        <w:t xml:space="preserve"> </w:t>
      </w:r>
      <w:r w:rsidR="00D5773F">
        <w:t>in</w:t>
      </w:r>
      <w:r w:rsidR="00EF1385">
        <w:t xml:space="preserve"> </w:t>
      </w:r>
      <w:r w:rsidR="00D5773F">
        <w:t>Australia</w:t>
      </w:r>
      <w:r w:rsidR="00EF1385">
        <w:t xml:space="preserve"> </w:t>
      </w:r>
      <w:r w:rsidR="00A03664">
        <w:t>(including</w:t>
      </w:r>
      <w:r w:rsidR="00EF1385">
        <w:t xml:space="preserve"> </w:t>
      </w:r>
      <w:r w:rsidR="00A03664">
        <w:t>those</w:t>
      </w:r>
      <w:r w:rsidR="00EF1385">
        <w:t xml:space="preserve"> </w:t>
      </w:r>
      <w:r w:rsidR="00A03664">
        <w:t>recruited</w:t>
      </w:r>
      <w:r w:rsidR="00EF1385">
        <w:t xml:space="preserve"> </w:t>
      </w:r>
      <w:r w:rsidR="00A03664">
        <w:t>overseas,</w:t>
      </w:r>
      <w:r w:rsidR="00EF1385">
        <w:t xml:space="preserve"> </w:t>
      </w:r>
      <w:r w:rsidR="00A03664">
        <w:t>as</w:t>
      </w:r>
      <w:r w:rsidR="00EF1385">
        <w:t xml:space="preserve"> </w:t>
      </w:r>
      <w:r w:rsidR="00A03664">
        <w:t>well</w:t>
      </w:r>
      <w:r w:rsidR="00EF1385">
        <w:t xml:space="preserve"> </w:t>
      </w:r>
      <w:r w:rsidR="00A03664">
        <w:t>as</w:t>
      </w:r>
      <w:r w:rsidR="00EF1385">
        <w:t xml:space="preserve"> </w:t>
      </w:r>
      <w:r w:rsidR="00A03664">
        <w:t>refugees)</w:t>
      </w:r>
      <w:r w:rsidR="00D5773F">
        <w:t>,</w:t>
      </w:r>
      <w:r w:rsidR="00EF1385">
        <w:t xml:space="preserve"> </w:t>
      </w:r>
      <w:r w:rsidR="00D0170F">
        <w:t>it</w:t>
      </w:r>
      <w:r w:rsidR="00EF1385">
        <w:t xml:space="preserve"> </w:t>
      </w:r>
      <w:r w:rsidR="00D0170F">
        <w:t>was</w:t>
      </w:r>
      <w:r w:rsidR="00EF1385">
        <w:t xml:space="preserve"> </w:t>
      </w:r>
      <w:r w:rsidR="00D0170F">
        <w:t>evident</w:t>
      </w:r>
      <w:r w:rsidR="00EF1385">
        <w:t xml:space="preserve"> </w:t>
      </w:r>
      <w:r w:rsidR="00D0170F">
        <w:t>that</w:t>
      </w:r>
      <w:r w:rsidR="00EF1385">
        <w:t xml:space="preserve"> </w:t>
      </w:r>
      <w:r w:rsidR="00BB2D73">
        <w:t>the</w:t>
      </w:r>
      <w:r w:rsidR="00EF1385">
        <w:t xml:space="preserve"> </w:t>
      </w:r>
      <w:r w:rsidR="00BB2D73" w:rsidRPr="007C03F5">
        <w:t>recognition</w:t>
      </w:r>
      <w:r w:rsidR="00EF1385">
        <w:t xml:space="preserve"> </w:t>
      </w:r>
      <w:r w:rsidR="00BB2D73" w:rsidRPr="007C03F5">
        <w:t>processes</w:t>
      </w:r>
      <w:r w:rsidR="00EF1385">
        <w:t xml:space="preserve"> </w:t>
      </w:r>
      <w:r w:rsidR="00BB2D73" w:rsidRPr="007C03F5">
        <w:t>conducted</w:t>
      </w:r>
      <w:r w:rsidR="00EF1385">
        <w:t xml:space="preserve"> </w:t>
      </w:r>
      <w:r w:rsidR="00BB2D73" w:rsidRPr="007C03F5">
        <w:t>by</w:t>
      </w:r>
      <w:r w:rsidR="00EF1385">
        <w:t xml:space="preserve"> </w:t>
      </w:r>
      <w:r w:rsidR="00BB2D73" w:rsidRPr="007C03F5">
        <w:t>professional</w:t>
      </w:r>
      <w:r w:rsidR="00EF1385">
        <w:t xml:space="preserve"> </w:t>
      </w:r>
      <w:r w:rsidR="00BB2D73" w:rsidRPr="007C03F5">
        <w:t>bodies</w:t>
      </w:r>
      <w:r w:rsidR="00EF1385">
        <w:t xml:space="preserve"> </w:t>
      </w:r>
      <w:r w:rsidR="00BB2D73">
        <w:t>did</w:t>
      </w:r>
      <w:r w:rsidR="00EF1385">
        <w:t xml:space="preserve"> </w:t>
      </w:r>
      <w:r w:rsidR="00BB2D73">
        <w:t>not</w:t>
      </w:r>
      <w:r w:rsidR="00EF1385">
        <w:t xml:space="preserve"> </w:t>
      </w:r>
      <w:r w:rsidR="00BB2D73">
        <w:t>just</w:t>
      </w:r>
      <w:r w:rsidR="00EF1385">
        <w:t xml:space="preserve"> </w:t>
      </w:r>
      <w:r w:rsidR="00BB2D73">
        <w:t>review</w:t>
      </w:r>
      <w:r w:rsidR="00EF1385">
        <w:t xml:space="preserve"> </w:t>
      </w:r>
      <w:r w:rsidR="000D0B9D">
        <w:t>qualifications</w:t>
      </w:r>
      <w:r w:rsidR="00B8133C">
        <w:t>,</w:t>
      </w:r>
      <w:r w:rsidR="00EF1385">
        <w:t xml:space="preserve"> </w:t>
      </w:r>
      <w:r w:rsidR="00BB2D73">
        <w:t>but</w:t>
      </w:r>
      <w:r w:rsidR="00EF1385">
        <w:t xml:space="preserve"> </w:t>
      </w:r>
      <w:r w:rsidR="001C4208">
        <w:t>also</w:t>
      </w:r>
      <w:r w:rsidR="00EF1385">
        <w:t xml:space="preserve"> </w:t>
      </w:r>
      <w:r w:rsidR="001C4208">
        <w:t>required</w:t>
      </w:r>
      <w:r w:rsidR="00EF1385">
        <w:t xml:space="preserve"> </w:t>
      </w:r>
      <w:r w:rsidR="00B8133C" w:rsidRPr="007C03F5">
        <w:t>professional</w:t>
      </w:r>
      <w:r w:rsidR="00EF1385">
        <w:t xml:space="preserve"> </w:t>
      </w:r>
      <w:r w:rsidR="00B8133C" w:rsidRPr="007C03F5">
        <w:t>knowledge,</w:t>
      </w:r>
      <w:r w:rsidR="00EF1385">
        <w:t xml:space="preserve"> </w:t>
      </w:r>
      <w:r w:rsidR="00B8133C" w:rsidRPr="007C03F5">
        <w:t>systems</w:t>
      </w:r>
      <w:r w:rsidR="00EF1385">
        <w:t xml:space="preserve"> </w:t>
      </w:r>
      <w:r w:rsidR="00B8133C" w:rsidRPr="007C03F5">
        <w:t>knowledge</w:t>
      </w:r>
      <w:r w:rsidR="00EF1385">
        <w:t xml:space="preserve"> </w:t>
      </w:r>
      <w:r w:rsidR="00B8133C" w:rsidRPr="007C03F5">
        <w:t>and</w:t>
      </w:r>
      <w:r w:rsidR="00EF1385">
        <w:t xml:space="preserve"> </w:t>
      </w:r>
      <w:r w:rsidR="00B8133C" w:rsidRPr="007C03F5">
        <w:t>an</w:t>
      </w:r>
      <w:r w:rsidR="00EF1385">
        <w:t xml:space="preserve"> </w:t>
      </w:r>
      <w:r w:rsidR="00B8133C" w:rsidRPr="007C03F5">
        <w:t>understanding</w:t>
      </w:r>
      <w:r w:rsidR="00EF1385">
        <w:t xml:space="preserve"> </w:t>
      </w:r>
      <w:r w:rsidR="00B8133C" w:rsidRPr="007C03F5">
        <w:t>of</w:t>
      </w:r>
      <w:r w:rsidR="00EF1385">
        <w:t xml:space="preserve"> </w:t>
      </w:r>
      <w:r w:rsidR="00B8133C" w:rsidRPr="007C03F5">
        <w:t>the</w:t>
      </w:r>
      <w:r w:rsidR="00EF1385">
        <w:t xml:space="preserve"> </w:t>
      </w:r>
      <w:r w:rsidR="00B8133C" w:rsidRPr="007C03F5">
        <w:t>professional</w:t>
      </w:r>
      <w:r w:rsidR="00EF1385">
        <w:t xml:space="preserve"> </w:t>
      </w:r>
      <w:r w:rsidR="00B8133C" w:rsidRPr="007C03F5">
        <w:t>landscape</w:t>
      </w:r>
      <w:r w:rsidR="00EF1385">
        <w:t xml:space="preserve"> </w:t>
      </w:r>
      <w:r w:rsidR="00B31E8E">
        <w:fldChar w:fldCharType="begin"/>
      </w:r>
      <w:r w:rsidR="00384EBF">
        <w:instrText xml:space="preserve"> ADDIN EN.CITE &lt;EndNote&gt;&lt;Cite&gt;&lt;Author&gt;Wagner&lt;/Author&gt;&lt;Year&gt;2006&lt;/Year&gt;&lt;IDText&gt;Exclusionary narratives as barriers to the recognition of qualifications, skills and experience : a case of skilled migrants in Australia&lt;/IDText&gt;&lt;DisplayText&gt;(Wagner &amp;amp; Childs, 2006)&lt;/DisplayText&gt;&lt;record&gt;&lt;keywords&gt;&lt;keyword&gt;Culturally and Linguistically Diverse (CALD)&lt;/keyword&gt;&lt;keyword&gt;Exclusion&lt;/keyword&gt;&lt;keyword&gt;Skilled Migrant Placement Officers (SMPO)&lt;/keyword&gt;&lt;keyword&gt;Skills recognition&lt;/keyword&gt;&lt;keyword&gt;Australia&lt;/keyword&gt;&lt;keyword&gt;Employment potential&lt;/keyword&gt;&lt;keyword&gt;Job skills&lt;/keyword&gt;&lt;keyword&gt;Lifelong learning&lt;/keyword&gt;&lt;keyword&gt;Migrants&lt;/keyword&gt;&lt;keyword&gt;Qualifications&lt;/keyword&gt;&lt;keyword&gt;Racial bias&lt;/keyword&gt;&lt;keyword&gt;Skilled workers&lt;/keyword&gt;&lt;keyword&gt;Social discrimination&lt;/keyword&gt;&lt;keyword&gt;Focus groups&lt;/keyword&gt;&lt;keyword&gt;Interviews&lt;/keyword&gt;&lt;keyword&gt;Personal narratives&lt;/keyword&gt;&lt;/keywords&gt;&lt;urls&gt;&lt;related-urls&gt;&lt;url&gt;https://go.openathens.net/redirector/leedsmet.ac.uk?url=https%3a%2f%2fsearch.ebscohost.com%2flogin.aspx%3fdirect%3dtrue%26db%3dedsaed%26AN%3drmitplus149270%26authtype%3dathens%26site%3deds-live%26scope%3dsite%26authtype%3Dathens&lt;/url&gt;&lt;/related-urls&gt;&lt;/urls&gt;&lt;titles&gt;&lt;title&gt;Exclusionary narratives as barriers to the recognition of qualifications, skills and experience : a case of skilled migrants in Australia&lt;/title&gt;&lt;secondary-title&gt;Studies in Continuing Education&lt;/secondary-title&gt;&lt;/titles&gt;&lt;pages&gt;49-62&lt;/pages&gt;&lt;number&gt;1&lt;/number&gt;&lt;contributors&gt;&lt;authors&gt;&lt;author&gt;Wagner, Regine&lt;/author&gt;&lt;author&gt;Childs, Merilyn&lt;/author&gt;&lt;/authors&gt;&lt;/contributors&gt;&lt;added-date format="utc"&gt;1632751602&lt;/added-date&gt;&lt;ref-type name="Journal Article"&gt;17&lt;/ref-type&gt;&lt;dates&gt;&lt;year&gt;2006&lt;/year&gt;&lt;/dates&gt;&lt;remote-database-provider&gt;EBSCOhost&lt;/remote-database-provider&gt;&lt;rec-number&gt;1613&lt;/rec-number&gt;&lt;last-updated-date format="utc"&gt;1670938919&lt;/last-updated-date&gt;&lt;electronic-resource-num&gt;10.1080/01580370500525707&lt;/electronic-resource-num&gt;&lt;volume&gt;28&lt;/volume&gt;&lt;remote-database-name&gt;A+ Education&lt;/remote-database-name&gt;&lt;/record&gt;&lt;/Cite&gt;&lt;/EndNote&gt;</w:instrText>
      </w:r>
      <w:r w:rsidR="00B31E8E">
        <w:fldChar w:fldCharType="separate"/>
      </w:r>
      <w:r w:rsidR="00B31E8E">
        <w:rPr>
          <w:noProof/>
        </w:rPr>
        <w:t>(Wagner</w:t>
      </w:r>
      <w:r w:rsidR="00EF1385">
        <w:rPr>
          <w:noProof/>
        </w:rPr>
        <w:t xml:space="preserve"> </w:t>
      </w:r>
      <w:r w:rsidR="00B31E8E">
        <w:rPr>
          <w:noProof/>
        </w:rPr>
        <w:t>&amp;</w:t>
      </w:r>
      <w:r w:rsidR="00EF1385">
        <w:rPr>
          <w:noProof/>
        </w:rPr>
        <w:t xml:space="preserve"> </w:t>
      </w:r>
      <w:r w:rsidR="00B31E8E">
        <w:rPr>
          <w:noProof/>
        </w:rPr>
        <w:t>Childs,</w:t>
      </w:r>
      <w:r w:rsidR="00EF1385">
        <w:rPr>
          <w:noProof/>
        </w:rPr>
        <w:t xml:space="preserve"> </w:t>
      </w:r>
      <w:r w:rsidR="00B31E8E">
        <w:rPr>
          <w:noProof/>
        </w:rPr>
        <w:t>2006)</w:t>
      </w:r>
      <w:r w:rsidR="00B31E8E">
        <w:fldChar w:fldCharType="end"/>
      </w:r>
      <w:r w:rsidR="001C4208">
        <w:t>.</w:t>
      </w:r>
      <w:r w:rsidR="00EF1385">
        <w:t xml:space="preserve"> </w:t>
      </w:r>
      <w:r w:rsidR="0085144D">
        <w:t>Lack</w:t>
      </w:r>
      <w:r w:rsidR="00EF1385">
        <w:t xml:space="preserve"> </w:t>
      </w:r>
      <w:r w:rsidR="0085144D">
        <w:t>of</w:t>
      </w:r>
      <w:r w:rsidR="00EF1385">
        <w:t xml:space="preserve"> </w:t>
      </w:r>
      <w:r w:rsidR="0085144D">
        <w:t>this</w:t>
      </w:r>
      <w:r w:rsidR="00EF1385">
        <w:t xml:space="preserve"> </w:t>
      </w:r>
      <w:r w:rsidR="0085144D">
        <w:t>specialised</w:t>
      </w:r>
      <w:r w:rsidR="00EF1385">
        <w:t xml:space="preserve"> </w:t>
      </w:r>
      <w:r w:rsidR="0085144D">
        <w:t>knowledge</w:t>
      </w:r>
      <w:r w:rsidR="00EF1385">
        <w:t xml:space="preserve"> </w:t>
      </w:r>
      <w:r w:rsidR="00852AD6">
        <w:t>resulted</w:t>
      </w:r>
      <w:r w:rsidR="00EF1385">
        <w:t xml:space="preserve"> </w:t>
      </w:r>
      <w:r w:rsidR="00852AD6">
        <w:t>in</w:t>
      </w:r>
      <w:r w:rsidR="00EF1385">
        <w:t xml:space="preserve"> </w:t>
      </w:r>
      <w:r w:rsidR="00D82BEE">
        <w:t>exclusion,</w:t>
      </w:r>
      <w:r w:rsidR="00EF1385">
        <w:t xml:space="preserve"> </w:t>
      </w:r>
      <w:r w:rsidR="00D82BEE">
        <w:t>and</w:t>
      </w:r>
      <w:r w:rsidR="00EF1385">
        <w:t xml:space="preserve"> </w:t>
      </w:r>
      <w:r w:rsidR="00D82BEE">
        <w:t>the</w:t>
      </w:r>
      <w:r w:rsidR="00EF1385">
        <w:t xml:space="preserve"> </w:t>
      </w:r>
      <w:r w:rsidR="00D82BEE">
        <w:t>authors</w:t>
      </w:r>
      <w:r w:rsidR="00EF1385">
        <w:t xml:space="preserve"> </w:t>
      </w:r>
      <w:r w:rsidR="00D82BEE">
        <w:t>called</w:t>
      </w:r>
      <w:r w:rsidR="00EF1385">
        <w:t xml:space="preserve"> </w:t>
      </w:r>
      <w:r w:rsidR="00D82BEE">
        <w:t>for</w:t>
      </w:r>
      <w:r w:rsidR="00EF1385">
        <w:t xml:space="preserve"> </w:t>
      </w:r>
      <w:r w:rsidR="00D82BEE">
        <w:t>a</w:t>
      </w:r>
      <w:r w:rsidR="00EF1385">
        <w:t xml:space="preserve"> </w:t>
      </w:r>
      <w:r w:rsidR="00D82BEE">
        <w:t>range</w:t>
      </w:r>
      <w:r w:rsidR="00EF1385">
        <w:t xml:space="preserve"> </w:t>
      </w:r>
      <w:r w:rsidR="00D82BEE">
        <w:t>of</w:t>
      </w:r>
      <w:r w:rsidR="00EF1385">
        <w:t xml:space="preserve"> </w:t>
      </w:r>
      <w:r w:rsidR="001A4DA8">
        <w:t>interventions,</w:t>
      </w:r>
      <w:r w:rsidR="00EF1385">
        <w:t xml:space="preserve"> </w:t>
      </w:r>
      <w:r w:rsidR="001A4DA8">
        <w:t>including:</w:t>
      </w:r>
      <w:r w:rsidR="00EF1385">
        <w:t xml:space="preserve"> </w:t>
      </w:r>
      <w:r w:rsidR="00B511C6">
        <w:t>“</w:t>
      </w:r>
      <w:r w:rsidR="00B31E8E" w:rsidRPr="00B511C6">
        <w:rPr>
          <w:i/>
          <w:iCs/>
        </w:rPr>
        <w:t>(</w:t>
      </w:r>
      <w:proofErr w:type="spellStart"/>
      <w:r w:rsidR="00B31E8E" w:rsidRPr="00B511C6">
        <w:rPr>
          <w:i/>
          <w:iCs/>
        </w:rPr>
        <w:t>i</w:t>
      </w:r>
      <w:proofErr w:type="spellEnd"/>
      <w:r w:rsidR="00B31E8E" w:rsidRPr="00B511C6">
        <w:rPr>
          <w:i/>
          <w:iCs/>
        </w:rPr>
        <w:t>)</w:t>
      </w:r>
      <w:r w:rsidR="00EF1385">
        <w:rPr>
          <w:i/>
          <w:iCs/>
        </w:rPr>
        <w:t xml:space="preserve"> </w:t>
      </w:r>
      <w:r w:rsidR="00B31E8E" w:rsidRPr="00B511C6">
        <w:rPr>
          <w:i/>
          <w:iCs/>
        </w:rPr>
        <w:t>a</w:t>
      </w:r>
      <w:r w:rsidR="00EF1385">
        <w:rPr>
          <w:i/>
          <w:iCs/>
        </w:rPr>
        <w:t xml:space="preserve"> </w:t>
      </w:r>
      <w:r w:rsidR="00B31E8E" w:rsidRPr="00B511C6">
        <w:rPr>
          <w:i/>
          <w:iCs/>
        </w:rPr>
        <w:t>comprehensive</w:t>
      </w:r>
      <w:r w:rsidR="00EF1385">
        <w:rPr>
          <w:i/>
          <w:iCs/>
        </w:rPr>
        <w:t xml:space="preserve"> </w:t>
      </w:r>
      <w:r w:rsidR="00B31E8E" w:rsidRPr="00B511C6">
        <w:rPr>
          <w:i/>
          <w:iCs/>
        </w:rPr>
        <w:t>skills</w:t>
      </w:r>
      <w:r w:rsidR="00EF1385">
        <w:rPr>
          <w:i/>
          <w:iCs/>
        </w:rPr>
        <w:t xml:space="preserve"> </w:t>
      </w:r>
      <w:r w:rsidR="00B31E8E" w:rsidRPr="00B511C6">
        <w:rPr>
          <w:i/>
          <w:iCs/>
        </w:rPr>
        <w:t>assessment</w:t>
      </w:r>
      <w:r w:rsidR="00EF1385">
        <w:rPr>
          <w:i/>
          <w:iCs/>
        </w:rPr>
        <w:t xml:space="preserve"> </w:t>
      </w:r>
      <w:r w:rsidR="00B31E8E" w:rsidRPr="00B511C6">
        <w:rPr>
          <w:i/>
          <w:iCs/>
        </w:rPr>
        <w:t>process,</w:t>
      </w:r>
      <w:r w:rsidR="00EF1385">
        <w:rPr>
          <w:i/>
          <w:iCs/>
        </w:rPr>
        <w:t xml:space="preserve"> </w:t>
      </w:r>
      <w:r w:rsidR="00B31E8E" w:rsidRPr="00B511C6">
        <w:rPr>
          <w:i/>
          <w:iCs/>
        </w:rPr>
        <w:t>including</w:t>
      </w:r>
      <w:r w:rsidR="00EF1385">
        <w:rPr>
          <w:i/>
          <w:iCs/>
        </w:rPr>
        <w:t xml:space="preserve"> </w:t>
      </w:r>
      <w:r w:rsidR="00B31E8E" w:rsidRPr="00B511C6">
        <w:rPr>
          <w:i/>
          <w:iCs/>
        </w:rPr>
        <w:t>the</w:t>
      </w:r>
      <w:r w:rsidR="00EF1385">
        <w:rPr>
          <w:i/>
          <w:iCs/>
        </w:rPr>
        <w:t xml:space="preserve"> </w:t>
      </w:r>
      <w:r w:rsidR="00B31E8E" w:rsidRPr="00B511C6">
        <w:rPr>
          <w:i/>
          <w:iCs/>
        </w:rPr>
        <w:t>development</w:t>
      </w:r>
      <w:r w:rsidR="00EF1385">
        <w:rPr>
          <w:i/>
          <w:iCs/>
        </w:rPr>
        <w:t xml:space="preserve"> </w:t>
      </w:r>
      <w:r w:rsidR="00B31E8E" w:rsidRPr="00B511C6">
        <w:rPr>
          <w:i/>
          <w:iCs/>
        </w:rPr>
        <w:t>of</w:t>
      </w:r>
      <w:r w:rsidR="00EF1385">
        <w:rPr>
          <w:i/>
          <w:iCs/>
        </w:rPr>
        <w:t xml:space="preserve"> </w:t>
      </w:r>
      <w:r w:rsidR="00B31E8E" w:rsidRPr="00B511C6">
        <w:rPr>
          <w:i/>
          <w:iCs/>
        </w:rPr>
        <w:t>a</w:t>
      </w:r>
      <w:r w:rsidR="00EF1385">
        <w:rPr>
          <w:i/>
          <w:iCs/>
        </w:rPr>
        <w:t xml:space="preserve"> </w:t>
      </w:r>
      <w:r w:rsidR="00B31E8E" w:rsidRPr="00B511C6">
        <w:rPr>
          <w:i/>
          <w:iCs/>
        </w:rPr>
        <w:t>contextualized</w:t>
      </w:r>
      <w:r w:rsidR="00EF1385">
        <w:rPr>
          <w:i/>
          <w:iCs/>
        </w:rPr>
        <w:t xml:space="preserve"> </w:t>
      </w:r>
      <w:r w:rsidR="00B31E8E" w:rsidRPr="00B511C6">
        <w:rPr>
          <w:i/>
          <w:iCs/>
        </w:rPr>
        <w:t>portfolio</w:t>
      </w:r>
      <w:r w:rsidR="00EF1385">
        <w:rPr>
          <w:i/>
          <w:iCs/>
        </w:rPr>
        <w:t xml:space="preserve"> </w:t>
      </w:r>
      <w:r w:rsidR="00B31E8E" w:rsidRPr="00B511C6">
        <w:rPr>
          <w:i/>
          <w:iCs/>
        </w:rPr>
        <w:t>of</w:t>
      </w:r>
      <w:r w:rsidR="00EF1385">
        <w:rPr>
          <w:i/>
          <w:iCs/>
        </w:rPr>
        <w:t xml:space="preserve"> </w:t>
      </w:r>
      <w:r w:rsidR="00B31E8E" w:rsidRPr="00B511C6">
        <w:rPr>
          <w:i/>
          <w:iCs/>
        </w:rPr>
        <w:t>skills,</w:t>
      </w:r>
      <w:r w:rsidR="00EF1385">
        <w:rPr>
          <w:i/>
          <w:iCs/>
        </w:rPr>
        <w:t xml:space="preserve"> </w:t>
      </w:r>
      <w:r w:rsidR="00B31E8E" w:rsidRPr="00B511C6">
        <w:rPr>
          <w:i/>
          <w:iCs/>
        </w:rPr>
        <w:t>experience</w:t>
      </w:r>
      <w:r w:rsidR="00EF1385">
        <w:rPr>
          <w:i/>
          <w:iCs/>
        </w:rPr>
        <w:t xml:space="preserve"> </w:t>
      </w:r>
      <w:r w:rsidR="00B31E8E" w:rsidRPr="00B511C6">
        <w:rPr>
          <w:i/>
          <w:iCs/>
        </w:rPr>
        <w:t>and</w:t>
      </w:r>
      <w:r w:rsidR="00EF1385">
        <w:rPr>
          <w:i/>
          <w:iCs/>
        </w:rPr>
        <w:t xml:space="preserve"> </w:t>
      </w:r>
      <w:r w:rsidR="00B31E8E" w:rsidRPr="00B511C6">
        <w:rPr>
          <w:i/>
          <w:iCs/>
        </w:rPr>
        <w:t>qualifications</w:t>
      </w:r>
      <w:r w:rsidR="00EF1385">
        <w:rPr>
          <w:i/>
          <w:iCs/>
        </w:rPr>
        <w:t xml:space="preserve"> </w:t>
      </w:r>
      <w:r w:rsidR="00B31E8E" w:rsidRPr="00B511C6">
        <w:rPr>
          <w:i/>
          <w:iCs/>
        </w:rPr>
        <w:t>based</w:t>
      </w:r>
      <w:r w:rsidR="00EF1385">
        <w:rPr>
          <w:i/>
          <w:iCs/>
        </w:rPr>
        <w:t xml:space="preserve"> </w:t>
      </w:r>
      <w:r w:rsidR="00B31E8E" w:rsidRPr="00B511C6">
        <w:rPr>
          <w:i/>
          <w:iCs/>
        </w:rPr>
        <w:t>on</w:t>
      </w:r>
      <w:r w:rsidR="00EF1385">
        <w:rPr>
          <w:i/>
          <w:iCs/>
        </w:rPr>
        <w:t xml:space="preserve"> </w:t>
      </w:r>
      <w:r w:rsidR="00B31E8E" w:rsidRPr="00B511C6">
        <w:rPr>
          <w:i/>
          <w:iCs/>
        </w:rPr>
        <w:t>recognition</w:t>
      </w:r>
      <w:r w:rsidR="00EF1385">
        <w:rPr>
          <w:i/>
          <w:iCs/>
        </w:rPr>
        <w:t xml:space="preserve"> </w:t>
      </w:r>
      <w:r w:rsidR="00B31E8E" w:rsidRPr="00B511C6">
        <w:rPr>
          <w:i/>
          <w:iCs/>
        </w:rPr>
        <w:t>rather</w:t>
      </w:r>
      <w:r w:rsidR="00EF1385">
        <w:rPr>
          <w:i/>
          <w:iCs/>
        </w:rPr>
        <w:t xml:space="preserve"> </w:t>
      </w:r>
      <w:r w:rsidR="00B31E8E" w:rsidRPr="00B511C6">
        <w:rPr>
          <w:i/>
          <w:iCs/>
        </w:rPr>
        <w:t>than</w:t>
      </w:r>
      <w:r w:rsidR="00EF1385">
        <w:rPr>
          <w:i/>
          <w:iCs/>
        </w:rPr>
        <w:t xml:space="preserve"> </w:t>
      </w:r>
      <w:r w:rsidR="00B31E8E" w:rsidRPr="00B511C6">
        <w:rPr>
          <w:i/>
          <w:iCs/>
        </w:rPr>
        <w:t>an</w:t>
      </w:r>
      <w:r w:rsidR="00EF1385">
        <w:rPr>
          <w:i/>
          <w:iCs/>
        </w:rPr>
        <w:t xml:space="preserve"> </w:t>
      </w:r>
      <w:r w:rsidR="00B31E8E" w:rsidRPr="00B511C6">
        <w:rPr>
          <w:i/>
          <w:iCs/>
        </w:rPr>
        <w:t>assumption</w:t>
      </w:r>
      <w:r w:rsidR="00EF1385">
        <w:rPr>
          <w:i/>
          <w:iCs/>
        </w:rPr>
        <w:t xml:space="preserve"> </w:t>
      </w:r>
      <w:r w:rsidR="00B31E8E" w:rsidRPr="00B511C6">
        <w:rPr>
          <w:i/>
          <w:iCs/>
        </w:rPr>
        <w:t>of</w:t>
      </w:r>
      <w:r w:rsidR="00EF1385">
        <w:rPr>
          <w:i/>
          <w:iCs/>
        </w:rPr>
        <w:t xml:space="preserve"> </w:t>
      </w:r>
      <w:r w:rsidR="00B31E8E" w:rsidRPr="00B511C6">
        <w:rPr>
          <w:i/>
          <w:iCs/>
        </w:rPr>
        <w:t>deficit</w:t>
      </w:r>
      <w:r w:rsidR="00EF1385">
        <w:rPr>
          <w:i/>
          <w:iCs/>
        </w:rPr>
        <w:t xml:space="preserve"> </w:t>
      </w:r>
      <w:r w:rsidR="00B31E8E" w:rsidRPr="00B511C6">
        <w:rPr>
          <w:i/>
          <w:iCs/>
        </w:rPr>
        <w:t>or</w:t>
      </w:r>
      <w:r w:rsidR="00EF1385">
        <w:rPr>
          <w:i/>
          <w:iCs/>
        </w:rPr>
        <w:t xml:space="preserve"> </w:t>
      </w:r>
      <w:r w:rsidR="00B31E8E" w:rsidRPr="00B511C6">
        <w:rPr>
          <w:i/>
          <w:iCs/>
        </w:rPr>
        <w:t>disapproval</w:t>
      </w:r>
      <w:r w:rsidR="00B511C6" w:rsidRPr="00B511C6">
        <w:rPr>
          <w:i/>
          <w:iCs/>
        </w:rPr>
        <w:t>,</w:t>
      </w:r>
      <w:r w:rsidR="00EF1385">
        <w:rPr>
          <w:i/>
          <w:iCs/>
        </w:rPr>
        <w:t xml:space="preserve"> </w:t>
      </w:r>
      <w:r w:rsidR="00B31E8E" w:rsidRPr="00B511C6">
        <w:rPr>
          <w:i/>
          <w:iCs/>
        </w:rPr>
        <w:t>(ii)</w:t>
      </w:r>
      <w:r w:rsidR="00EF1385">
        <w:rPr>
          <w:i/>
          <w:iCs/>
        </w:rPr>
        <w:t xml:space="preserve"> </w:t>
      </w:r>
      <w:r w:rsidR="00B31E8E" w:rsidRPr="00B511C6">
        <w:rPr>
          <w:i/>
          <w:iCs/>
        </w:rPr>
        <w:t>access</w:t>
      </w:r>
      <w:r w:rsidR="00EF1385">
        <w:rPr>
          <w:i/>
          <w:iCs/>
        </w:rPr>
        <w:t xml:space="preserve"> </w:t>
      </w:r>
      <w:r w:rsidR="00B31E8E" w:rsidRPr="00B511C6">
        <w:rPr>
          <w:i/>
          <w:iCs/>
        </w:rPr>
        <w:t>to</w:t>
      </w:r>
      <w:r w:rsidR="00EF1385">
        <w:rPr>
          <w:i/>
          <w:iCs/>
        </w:rPr>
        <w:t xml:space="preserve"> </w:t>
      </w:r>
      <w:r w:rsidR="00B31E8E" w:rsidRPr="00B511C6">
        <w:rPr>
          <w:i/>
          <w:iCs/>
        </w:rPr>
        <w:t>professional</w:t>
      </w:r>
      <w:r w:rsidR="00EF1385">
        <w:rPr>
          <w:i/>
          <w:iCs/>
        </w:rPr>
        <w:t xml:space="preserve"> </w:t>
      </w:r>
      <w:r w:rsidR="00B31E8E" w:rsidRPr="00B511C6">
        <w:rPr>
          <w:i/>
          <w:iCs/>
        </w:rPr>
        <w:t>networks</w:t>
      </w:r>
      <w:r w:rsidR="00EF1385">
        <w:rPr>
          <w:i/>
          <w:iCs/>
        </w:rPr>
        <w:t xml:space="preserve"> </w:t>
      </w:r>
      <w:r w:rsidR="00B31E8E" w:rsidRPr="00B511C6">
        <w:rPr>
          <w:i/>
          <w:iCs/>
        </w:rPr>
        <w:t>and</w:t>
      </w:r>
      <w:r w:rsidR="00EF1385">
        <w:rPr>
          <w:i/>
          <w:iCs/>
        </w:rPr>
        <w:t xml:space="preserve"> </w:t>
      </w:r>
      <w:r w:rsidR="00B31E8E" w:rsidRPr="00B511C6">
        <w:rPr>
          <w:i/>
          <w:iCs/>
        </w:rPr>
        <w:t>peer</w:t>
      </w:r>
      <w:r w:rsidR="00EF1385">
        <w:rPr>
          <w:i/>
          <w:iCs/>
        </w:rPr>
        <w:t xml:space="preserve"> </w:t>
      </w:r>
      <w:r w:rsidR="00B31E8E" w:rsidRPr="00B511C6">
        <w:rPr>
          <w:i/>
          <w:iCs/>
        </w:rPr>
        <w:t>groups</w:t>
      </w:r>
      <w:r w:rsidR="00EF1385">
        <w:rPr>
          <w:i/>
          <w:iCs/>
        </w:rPr>
        <w:t xml:space="preserve"> </w:t>
      </w:r>
      <w:r w:rsidR="00B31E8E" w:rsidRPr="00B511C6">
        <w:rPr>
          <w:i/>
          <w:iCs/>
        </w:rPr>
        <w:t>linking</w:t>
      </w:r>
      <w:r w:rsidR="00EF1385">
        <w:rPr>
          <w:i/>
          <w:iCs/>
        </w:rPr>
        <w:t xml:space="preserve"> </w:t>
      </w:r>
      <w:r w:rsidR="00B31E8E" w:rsidRPr="00B511C6">
        <w:rPr>
          <w:i/>
          <w:iCs/>
        </w:rPr>
        <w:t>them</w:t>
      </w:r>
      <w:r w:rsidR="00EF1385">
        <w:rPr>
          <w:i/>
          <w:iCs/>
        </w:rPr>
        <w:t xml:space="preserve"> </w:t>
      </w:r>
      <w:r w:rsidR="00B31E8E" w:rsidRPr="00B511C6">
        <w:rPr>
          <w:i/>
          <w:iCs/>
        </w:rPr>
        <w:t>into</w:t>
      </w:r>
      <w:r w:rsidR="00EF1385">
        <w:rPr>
          <w:i/>
          <w:iCs/>
        </w:rPr>
        <w:t xml:space="preserve"> </w:t>
      </w:r>
      <w:r w:rsidR="00B31E8E" w:rsidRPr="00B511C6">
        <w:rPr>
          <w:i/>
          <w:iCs/>
        </w:rPr>
        <w:t>the</w:t>
      </w:r>
      <w:r w:rsidR="00EF1385">
        <w:rPr>
          <w:i/>
          <w:iCs/>
        </w:rPr>
        <w:t xml:space="preserve"> </w:t>
      </w:r>
      <w:r w:rsidR="00B31E8E" w:rsidRPr="00B511C6">
        <w:rPr>
          <w:i/>
          <w:iCs/>
        </w:rPr>
        <w:t>labour</w:t>
      </w:r>
      <w:r w:rsidR="00EF1385">
        <w:rPr>
          <w:i/>
          <w:iCs/>
        </w:rPr>
        <w:t xml:space="preserve"> </w:t>
      </w:r>
      <w:r w:rsidR="00B31E8E" w:rsidRPr="00B511C6">
        <w:rPr>
          <w:i/>
          <w:iCs/>
        </w:rPr>
        <w:t>market</w:t>
      </w:r>
      <w:r w:rsidR="00EF1385">
        <w:rPr>
          <w:i/>
          <w:iCs/>
        </w:rPr>
        <w:t xml:space="preserve"> </w:t>
      </w:r>
      <w:r w:rsidR="00B31E8E" w:rsidRPr="00B511C6">
        <w:rPr>
          <w:i/>
          <w:iCs/>
        </w:rPr>
        <w:t>and/or</w:t>
      </w:r>
      <w:r w:rsidR="00EF1385">
        <w:rPr>
          <w:i/>
          <w:iCs/>
        </w:rPr>
        <w:t xml:space="preserve"> </w:t>
      </w:r>
      <w:r w:rsidR="00B31E8E" w:rsidRPr="00B511C6">
        <w:rPr>
          <w:i/>
          <w:iCs/>
        </w:rPr>
        <w:t>higher</w:t>
      </w:r>
      <w:r w:rsidR="00EF1385">
        <w:rPr>
          <w:i/>
          <w:iCs/>
        </w:rPr>
        <w:t xml:space="preserve"> </w:t>
      </w:r>
      <w:r w:rsidR="00B31E8E" w:rsidRPr="00B511C6">
        <w:rPr>
          <w:i/>
          <w:iCs/>
        </w:rPr>
        <w:t>education,</w:t>
      </w:r>
      <w:r w:rsidR="00EF1385">
        <w:rPr>
          <w:i/>
          <w:iCs/>
        </w:rPr>
        <w:t xml:space="preserve"> </w:t>
      </w:r>
      <w:r w:rsidR="00B31E8E" w:rsidRPr="00B511C6">
        <w:rPr>
          <w:i/>
          <w:iCs/>
        </w:rPr>
        <w:t>and</w:t>
      </w:r>
      <w:r w:rsidR="00EF1385">
        <w:rPr>
          <w:i/>
          <w:iCs/>
        </w:rPr>
        <w:t xml:space="preserve"> </w:t>
      </w:r>
      <w:r w:rsidR="00B31E8E" w:rsidRPr="00B511C6">
        <w:rPr>
          <w:i/>
          <w:iCs/>
        </w:rPr>
        <w:t>(iii)</w:t>
      </w:r>
      <w:r w:rsidR="00EF1385">
        <w:rPr>
          <w:i/>
          <w:iCs/>
        </w:rPr>
        <w:t xml:space="preserve"> </w:t>
      </w:r>
      <w:r w:rsidR="00B31E8E" w:rsidRPr="00B511C6">
        <w:rPr>
          <w:i/>
          <w:iCs/>
        </w:rPr>
        <w:t>generic</w:t>
      </w:r>
      <w:r w:rsidR="00EF1385">
        <w:rPr>
          <w:i/>
          <w:iCs/>
        </w:rPr>
        <w:t xml:space="preserve"> </w:t>
      </w:r>
      <w:r w:rsidR="00B31E8E" w:rsidRPr="00B511C6">
        <w:rPr>
          <w:i/>
          <w:iCs/>
        </w:rPr>
        <w:t>and</w:t>
      </w:r>
      <w:r w:rsidR="00EF1385">
        <w:rPr>
          <w:i/>
          <w:iCs/>
        </w:rPr>
        <w:t xml:space="preserve"> </w:t>
      </w:r>
      <w:r w:rsidR="00B31E8E" w:rsidRPr="00B511C6">
        <w:rPr>
          <w:i/>
          <w:iCs/>
        </w:rPr>
        <w:t>specific</w:t>
      </w:r>
      <w:r w:rsidR="00EF1385">
        <w:rPr>
          <w:i/>
          <w:iCs/>
        </w:rPr>
        <w:t xml:space="preserve"> </w:t>
      </w:r>
      <w:r w:rsidR="00B31E8E" w:rsidRPr="00B511C6">
        <w:rPr>
          <w:i/>
          <w:iCs/>
        </w:rPr>
        <w:t>professional</w:t>
      </w:r>
      <w:r w:rsidR="00EF1385">
        <w:rPr>
          <w:i/>
          <w:iCs/>
        </w:rPr>
        <w:t xml:space="preserve"> </w:t>
      </w:r>
      <w:r w:rsidR="00B31E8E" w:rsidRPr="00B511C6">
        <w:rPr>
          <w:i/>
          <w:iCs/>
        </w:rPr>
        <w:t>development</w:t>
      </w:r>
      <w:r w:rsidR="00EF1385">
        <w:rPr>
          <w:i/>
          <w:iCs/>
        </w:rPr>
        <w:t xml:space="preserve"> </w:t>
      </w:r>
      <w:r w:rsidR="00B31E8E" w:rsidRPr="00B511C6">
        <w:rPr>
          <w:i/>
          <w:iCs/>
        </w:rPr>
        <w:t>programs,</w:t>
      </w:r>
      <w:r w:rsidR="00EF1385">
        <w:rPr>
          <w:i/>
          <w:iCs/>
        </w:rPr>
        <w:t xml:space="preserve"> </w:t>
      </w:r>
      <w:r w:rsidR="00B31E8E" w:rsidRPr="00B511C6">
        <w:rPr>
          <w:i/>
          <w:iCs/>
        </w:rPr>
        <w:t>addressing</w:t>
      </w:r>
      <w:r w:rsidR="00EF1385">
        <w:rPr>
          <w:i/>
          <w:iCs/>
        </w:rPr>
        <w:t xml:space="preserve"> </w:t>
      </w:r>
      <w:r w:rsidR="00B31E8E" w:rsidRPr="00B511C6">
        <w:rPr>
          <w:i/>
          <w:iCs/>
        </w:rPr>
        <w:t>conventions</w:t>
      </w:r>
      <w:r w:rsidR="00EF1385">
        <w:rPr>
          <w:i/>
          <w:iCs/>
        </w:rPr>
        <w:t xml:space="preserve"> </w:t>
      </w:r>
      <w:r w:rsidR="00B31E8E" w:rsidRPr="00B511C6">
        <w:rPr>
          <w:i/>
          <w:iCs/>
        </w:rPr>
        <w:t>and</w:t>
      </w:r>
      <w:r w:rsidR="00EF1385">
        <w:rPr>
          <w:i/>
          <w:iCs/>
        </w:rPr>
        <w:t xml:space="preserve"> </w:t>
      </w:r>
      <w:r w:rsidR="00B31E8E" w:rsidRPr="00B511C6">
        <w:rPr>
          <w:i/>
          <w:iCs/>
        </w:rPr>
        <w:t>standards</w:t>
      </w:r>
      <w:r w:rsidR="00EF1385">
        <w:rPr>
          <w:i/>
          <w:iCs/>
        </w:rPr>
        <w:t xml:space="preserve"> </w:t>
      </w:r>
      <w:r w:rsidR="00B31E8E" w:rsidRPr="00B511C6">
        <w:rPr>
          <w:i/>
          <w:iCs/>
        </w:rPr>
        <w:t>of</w:t>
      </w:r>
      <w:r w:rsidR="00EF1385">
        <w:rPr>
          <w:i/>
          <w:iCs/>
        </w:rPr>
        <w:t xml:space="preserve"> </w:t>
      </w:r>
      <w:r w:rsidR="00B31E8E" w:rsidRPr="00B511C6">
        <w:rPr>
          <w:i/>
          <w:iCs/>
        </w:rPr>
        <w:t>professional</w:t>
      </w:r>
      <w:r w:rsidR="00EF1385">
        <w:rPr>
          <w:i/>
          <w:iCs/>
        </w:rPr>
        <w:t xml:space="preserve"> </w:t>
      </w:r>
      <w:r w:rsidR="00B31E8E" w:rsidRPr="00B511C6">
        <w:rPr>
          <w:i/>
          <w:iCs/>
        </w:rPr>
        <w:t>practice</w:t>
      </w:r>
      <w:r w:rsidR="00EF1385">
        <w:rPr>
          <w:i/>
          <w:iCs/>
        </w:rPr>
        <w:t xml:space="preserve"> </w:t>
      </w:r>
      <w:r w:rsidR="00B31E8E" w:rsidRPr="00B511C6">
        <w:rPr>
          <w:i/>
          <w:iCs/>
        </w:rPr>
        <w:t>in</w:t>
      </w:r>
      <w:r w:rsidR="00EF1385">
        <w:rPr>
          <w:i/>
          <w:iCs/>
        </w:rPr>
        <w:t xml:space="preserve"> </w:t>
      </w:r>
      <w:r w:rsidR="00B31E8E" w:rsidRPr="00B511C6">
        <w:rPr>
          <w:i/>
          <w:iCs/>
        </w:rPr>
        <w:t>Australia</w:t>
      </w:r>
      <w:r w:rsidR="00B511C6">
        <w:rPr>
          <w:i/>
          <w:iCs/>
        </w:rPr>
        <w:t>”</w:t>
      </w:r>
      <w:r w:rsidR="00EF1385">
        <w:t xml:space="preserve"> </w:t>
      </w:r>
      <w:r w:rsidR="00B511C6">
        <w:t>(</w:t>
      </w:r>
      <w:r w:rsidR="001A4DA8">
        <w:t>p.60</w:t>
      </w:r>
      <w:r w:rsidR="00B511C6">
        <w:t>).</w:t>
      </w:r>
      <w:r w:rsidR="00EF1385">
        <w:t xml:space="preserve"> </w:t>
      </w:r>
    </w:p>
    <w:p w14:paraId="0A97D361" w14:textId="318FA4EF" w:rsidR="00DC6D5A" w:rsidRDefault="0099192C">
      <w:r>
        <w:t>More</w:t>
      </w:r>
      <w:r w:rsidR="00EF1385">
        <w:t xml:space="preserve"> </w:t>
      </w:r>
      <w:r>
        <w:t>recent</w:t>
      </w:r>
      <w:r w:rsidR="00EF1385">
        <w:t xml:space="preserve"> </w:t>
      </w:r>
      <w:r w:rsidR="00716C3D">
        <w:t>work</w:t>
      </w:r>
      <w:r w:rsidR="00EF1385">
        <w:t xml:space="preserve"> </w:t>
      </w:r>
      <w:r>
        <w:t>in</w:t>
      </w:r>
      <w:r w:rsidR="00EF1385">
        <w:t xml:space="preserve"> </w:t>
      </w:r>
      <w:r>
        <w:t>the</w:t>
      </w:r>
      <w:r w:rsidR="00EF1385">
        <w:t xml:space="preserve"> </w:t>
      </w:r>
      <w:r>
        <w:t>UK</w:t>
      </w:r>
      <w:r w:rsidR="00BF7665">
        <w:t>,</w:t>
      </w:r>
      <w:r w:rsidR="00EF1385">
        <w:t xml:space="preserve"> </w:t>
      </w:r>
      <w:r w:rsidR="00BF7665">
        <w:t>as</w:t>
      </w:r>
      <w:r w:rsidR="00EF1385">
        <w:t xml:space="preserve"> </w:t>
      </w:r>
      <w:r w:rsidR="00BF7665">
        <w:t>well</w:t>
      </w:r>
      <w:r w:rsidR="00EF1385">
        <w:t xml:space="preserve"> </w:t>
      </w:r>
      <w:r w:rsidR="00BF7665">
        <w:t>as</w:t>
      </w:r>
      <w:r w:rsidR="00EF1385">
        <w:t xml:space="preserve"> </w:t>
      </w:r>
      <w:r w:rsidR="00716C3D">
        <w:t>noting</w:t>
      </w:r>
      <w:r w:rsidR="00EF1385">
        <w:t xml:space="preserve"> </w:t>
      </w:r>
      <w:r w:rsidR="008C241E">
        <w:t>a</w:t>
      </w:r>
      <w:r w:rsidR="00EF1385">
        <w:t xml:space="preserve"> </w:t>
      </w:r>
      <w:r w:rsidR="008C241E">
        <w:t>role</w:t>
      </w:r>
      <w:r w:rsidR="00EF1385">
        <w:t xml:space="preserve"> </w:t>
      </w:r>
      <w:r w:rsidR="008C241E">
        <w:t>for</w:t>
      </w:r>
      <w:r w:rsidR="00EF1385">
        <w:t xml:space="preserve"> </w:t>
      </w:r>
      <w:r w:rsidR="008C241E">
        <w:t>professional</w:t>
      </w:r>
      <w:r w:rsidR="00EF1385">
        <w:t xml:space="preserve"> </w:t>
      </w:r>
      <w:r w:rsidR="008C241E">
        <w:t>bodies</w:t>
      </w:r>
      <w:r w:rsidR="00EF1385">
        <w:t xml:space="preserve"> </w:t>
      </w:r>
      <w:r w:rsidR="008C241E">
        <w:t>in</w:t>
      </w:r>
      <w:r w:rsidR="00EF1385">
        <w:t xml:space="preserve"> </w:t>
      </w:r>
      <w:r w:rsidR="008C241E">
        <w:t>qualification</w:t>
      </w:r>
      <w:r w:rsidR="00EF1385">
        <w:t xml:space="preserve"> </w:t>
      </w:r>
      <w:r w:rsidR="008C241E">
        <w:t>recognition,</w:t>
      </w:r>
      <w:r w:rsidR="00EF1385">
        <w:t xml:space="preserve"> </w:t>
      </w:r>
      <w:r w:rsidR="00716C3D">
        <w:t>demonstrates</w:t>
      </w:r>
      <w:r w:rsidR="00EF1385">
        <w:t xml:space="preserve"> </w:t>
      </w:r>
      <w:r w:rsidR="00716C3D">
        <w:t>how</w:t>
      </w:r>
      <w:r w:rsidR="00EF1385">
        <w:t xml:space="preserve"> </w:t>
      </w:r>
      <w:r w:rsidR="007E2ACA">
        <w:t>refugee</w:t>
      </w:r>
      <w:r w:rsidR="00EF1385">
        <w:t xml:space="preserve"> </w:t>
      </w:r>
      <w:r w:rsidR="007E2ACA">
        <w:t>support</w:t>
      </w:r>
      <w:r w:rsidR="00EF1385">
        <w:t xml:space="preserve"> </w:t>
      </w:r>
      <w:r w:rsidR="007E2ACA">
        <w:t>organisations</w:t>
      </w:r>
      <w:r w:rsidR="00EF1385">
        <w:t xml:space="preserve"> </w:t>
      </w:r>
      <w:r w:rsidR="007E2ACA">
        <w:t>need</w:t>
      </w:r>
      <w:r w:rsidR="00EF1385">
        <w:t xml:space="preserve"> </w:t>
      </w:r>
      <w:r w:rsidR="007E2ACA">
        <w:t>further</w:t>
      </w:r>
      <w:r w:rsidR="00EF1385">
        <w:t xml:space="preserve"> </w:t>
      </w:r>
      <w:r w:rsidR="00125970">
        <w:t>specialised</w:t>
      </w:r>
      <w:r w:rsidR="00EF1385">
        <w:t xml:space="preserve"> </w:t>
      </w:r>
      <w:r w:rsidR="00125970">
        <w:t>information</w:t>
      </w:r>
      <w:r w:rsidR="00EF1385">
        <w:t xml:space="preserve"> </w:t>
      </w:r>
      <w:r w:rsidR="00125970">
        <w:t>on</w:t>
      </w:r>
      <w:r w:rsidR="00EF1385">
        <w:t xml:space="preserve"> </w:t>
      </w:r>
      <w:r w:rsidR="00125970">
        <w:t>skills</w:t>
      </w:r>
      <w:r w:rsidR="00EF1385">
        <w:t xml:space="preserve"> </w:t>
      </w:r>
      <w:r w:rsidR="00125970">
        <w:t>requirements</w:t>
      </w:r>
      <w:r w:rsidR="00EF1385">
        <w:t xml:space="preserve"> </w:t>
      </w:r>
      <w:r w:rsidR="00125970">
        <w:t>and</w:t>
      </w:r>
      <w:r w:rsidR="00EF1385">
        <w:t xml:space="preserve"> </w:t>
      </w:r>
      <w:r w:rsidR="00F85263">
        <w:t>jobs,</w:t>
      </w:r>
      <w:r w:rsidR="00EF1385">
        <w:t xml:space="preserve"> </w:t>
      </w:r>
      <w:r w:rsidR="006676BA">
        <w:t>and</w:t>
      </w:r>
      <w:r w:rsidR="00EF1385">
        <w:t xml:space="preserve"> </w:t>
      </w:r>
      <w:r w:rsidR="006676BA">
        <w:t>the</w:t>
      </w:r>
      <w:r w:rsidR="00EF1385">
        <w:t xml:space="preserve"> </w:t>
      </w:r>
      <w:r w:rsidR="006676BA">
        <w:t>desirability</w:t>
      </w:r>
      <w:r w:rsidR="00EF1385">
        <w:t xml:space="preserve"> </w:t>
      </w:r>
      <w:r w:rsidR="006676BA">
        <w:t>of</w:t>
      </w:r>
      <w:r w:rsidR="00EF1385">
        <w:t xml:space="preserve"> </w:t>
      </w:r>
      <w:r w:rsidR="006676BA">
        <w:t>‘professional</w:t>
      </w:r>
      <w:r w:rsidR="00EF1385">
        <w:t xml:space="preserve"> </w:t>
      </w:r>
      <w:r w:rsidR="006676BA">
        <w:t>buddying’</w:t>
      </w:r>
      <w:r w:rsidR="002C1351">
        <w:t>,</w:t>
      </w:r>
      <w:r w:rsidR="00EF1385">
        <w:t xml:space="preserve"> </w:t>
      </w:r>
      <w:r w:rsidR="002C1351">
        <w:t>although</w:t>
      </w:r>
      <w:r w:rsidR="00EF1385">
        <w:t xml:space="preserve"> </w:t>
      </w:r>
      <w:r w:rsidR="002C1351">
        <w:t>it</w:t>
      </w:r>
      <w:r w:rsidR="00EF1385">
        <w:t xml:space="preserve"> </w:t>
      </w:r>
      <w:r w:rsidR="002C1351">
        <w:t>does</w:t>
      </w:r>
      <w:r w:rsidR="00EF1385">
        <w:t xml:space="preserve"> </w:t>
      </w:r>
      <w:r w:rsidR="002C1351">
        <w:t>not</w:t>
      </w:r>
      <w:r w:rsidR="00EF1385">
        <w:t xml:space="preserve"> </w:t>
      </w:r>
      <w:r w:rsidR="002C1351">
        <w:t>specifically</w:t>
      </w:r>
      <w:r w:rsidR="00EF1385">
        <w:t xml:space="preserve"> </w:t>
      </w:r>
      <w:r w:rsidR="002C1351">
        <w:t>call</w:t>
      </w:r>
      <w:r w:rsidR="00EF1385">
        <w:t xml:space="preserve"> </w:t>
      </w:r>
      <w:r w:rsidR="002C1351">
        <w:t>for</w:t>
      </w:r>
      <w:r w:rsidR="00EF1385">
        <w:t xml:space="preserve"> </w:t>
      </w:r>
      <w:r w:rsidR="002C1351">
        <w:t>professional</w:t>
      </w:r>
      <w:r w:rsidR="00EF1385">
        <w:t xml:space="preserve"> </w:t>
      </w:r>
      <w:r w:rsidR="002C1351">
        <w:t>bodies</w:t>
      </w:r>
      <w:r w:rsidR="00EF1385">
        <w:t xml:space="preserve"> </w:t>
      </w:r>
      <w:r w:rsidR="002C1351">
        <w:t>to</w:t>
      </w:r>
      <w:r w:rsidR="00EF1385">
        <w:t xml:space="preserve"> </w:t>
      </w:r>
      <w:r w:rsidR="002C1351">
        <w:t>pro</w:t>
      </w:r>
      <w:r w:rsidR="00E7703A">
        <w:t>actively</w:t>
      </w:r>
      <w:r w:rsidR="00EF1385">
        <w:t xml:space="preserve"> </w:t>
      </w:r>
      <w:r w:rsidR="00E7703A">
        <w:t>do</w:t>
      </w:r>
      <w:r w:rsidR="00EF1385">
        <w:t xml:space="preserve"> </w:t>
      </w:r>
      <w:r w:rsidR="00E7703A">
        <w:t>anything</w:t>
      </w:r>
      <w:r w:rsidR="00EF1385">
        <w:t xml:space="preserve"> </w:t>
      </w:r>
      <w:r w:rsidR="00E7703A">
        <w:t>about</w:t>
      </w:r>
      <w:r w:rsidR="00EF1385">
        <w:t xml:space="preserve"> </w:t>
      </w:r>
      <w:r w:rsidR="00E7703A">
        <w:t>it</w:t>
      </w:r>
      <w:r w:rsidR="00EF1385">
        <w:t xml:space="preserve"> </w:t>
      </w:r>
      <w:r w:rsidR="00E7703A">
        <w:fldChar w:fldCharType="begin"/>
      </w:r>
      <w:r w:rsidR="00E7703A">
        <w:instrText xml:space="preserve"> ADDIN EN.CITE &lt;EndNote&gt;&lt;Cite&gt;&lt;Author&gt;Learning and Work Institute&lt;/Author&gt;&lt;Year&gt;2019&lt;/Year&gt;&lt;IDText&gt;Progressing resettled refugees into employment&lt;/IDText&gt;&lt;DisplayText&gt;(Learning and Work Institute, 2019)&lt;/DisplayText&gt;&lt;record&gt;&lt;titles&gt;&lt;title&gt;Progressing resettled refugees into employment&lt;/title&gt;&lt;/titles&gt;&lt;contributors&gt;&lt;authors&gt;&lt;author&gt;Learning and Work Institute,&lt;/author&gt;&lt;/authors&gt;&lt;/contributors&gt;&lt;added-date format="utc"&gt;1670234997&lt;/added-date&gt;&lt;pub-location&gt;Leicester&lt;/pub-location&gt;&lt;ref-type name="Book"&gt;6&lt;/ref-type&gt;&lt;dates&gt;&lt;year&gt;2019&lt;/year&gt;&lt;/dates&gt;&lt;rec-number&gt;1681&lt;/rec-number&gt;&lt;publisher&gt;National Learning and Work Institute (England and Wales)&lt;/publisher&gt;&lt;last-updated-date format="utc"&gt;1670235127&lt;/last-updated-date&gt;&lt;/record&gt;&lt;/Cite&gt;&lt;/EndNote&gt;</w:instrText>
      </w:r>
      <w:r w:rsidR="00E7703A">
        <w:fldChar w:fldCharType="separate"/>
      </w:r>
      <w:r w:rsidR="00E7703A">
        <w:rPr>
          <w:noProof/>
        </w:rPr>
        <w:t>(Learning</w:t>
      </w:r>
      <w:r w:rsidR="00EF1385">
        <w:rPr>
          <w:noProof/>
        </w:rPr>
        <w:t xml:space="preserve"> </w:t>
      </w:r>
      <w:r w:rsidR="00E7703A">
        <w:rPr>
          <w:noProof/>
        </w:rPr>
        <w:t>and</w:t>
      </w:r>
      <w:r w:rsidR="00EF1385">
        <w:rPr>
          <w:noProof/>
        </w:rPr>
        <w:t xml:space="preserve"> </w:t>
      </w:r>
      <w:r w:rsidR="00E7703A">
        <w:rPr>
          <w:noProof/>
        </w:rPr>
        <w:t>Work</w:t>
      </w:r>
      <w:r w:rsidR="00EF1385">
        <w:rPr>
          <w:noProof/>
        </w:rPr>
        <w:t xml:space="preserve"> </w:t>
      </w:r>
      <w:r w:rsidR="00E7703A">
        <w:rPr>
          <w:noProof/>
        </w:rPr>
        <w:t>Institute,</w:t>
      </w:r>
      <w:r w:rsidR="00EF1385">
        <w:rPr>
          <w:noProof/>
        </w:rPr>
        <w:t xml:space="preserve"> </w:t>
      </w:r>
      <w:r w:rsidR="00E7703A">
        <w:rPr>
          <w:noProof/>
        </w:rPr>
        <w:t>2019)</w:t>
      </w:r>
      <w:r w:rsidR="00E7703A">
        <w:fldChar w:fldCharType="end"/>
      </w:r>
      <w:r w:rsidR="002C1351">
        <w:t>.</w:t>
      </w:r>
    </w:p>
    <w:p w14:paraId="40BCC62C" w14:textId="0450EF70" w:rsidR="00962089" w:rsidRPr="00962089" w:rsidRDefault="00C021E9" w:rsidP="006348BF">
      <w:pPr>
        <w:pStyle w:val="Heading4"/>
      </w:pPr>
      <w:bookmarkStart w:id="15" w:name="_Toc122535631"/>
      <w:r>
        <w:lastRenderedPageBreak/>
        <w:t>Health</w:t>
      </w:r>
      <w:r w:rsidR="00EF1385">
        <w:t xml:space="preserve"> </w:t>
      </w:r>
      <w:r>
        <w:t>professionals</w:t>
      </w:r>
      <w:bookmarkEnd w:id="15"/>
    </w:p>
    <w:p w14:paraId="36A7D2D8" w14:textId="1457911F" w:rsidR="00B9540B" w:rsidRDefault="00F45E89" w:rsidP="00B9540B">
      <w:r>
        <w:t>Doctors</w:t>
      </w:r>
      <w:r w:rsidR="00EF1385">
        <w:t xml:space="preserve"> </w:t>
      </w:r>
      <w:r>
        <w:t>and</w:t>
      </w:r>
      <w:r w:rsidR="00EF1385">
        <w:t xml:space="preserve"> </w:t>
      </w:r>
      <w:r>
        <w:t>other</w:t>
      </w:r>
      <w:r w:rsidR="00EF1385">
        <w:t xml:space="preserve"> </w:t>
      </w:r>
      <w:r>
        <w:t>health</w:t>
      </w:r>
      <w:r w:rsidR="00EF1385">
        <w:t xml:space="preserve"> </w:t>
      </w:r>
      <w:r>
        <w:t>professionals</w:t>
      </w:r>
      <w:r w:rsidR="00EF1385">
        <w:t xml:space="preserve"> </w:t>
      </w:r>
      <w:r>
        <w:t>have</w:t>
      </w:r>
      <w:r w:rsidR="00EF1385">
        <w:t xml:space="preserve"> </w:t>
      </w:r>
      <w:r>
        <w:t>long</w:t>
      </w:r>
      <w:r w:rsidR="00EF1385">
        <w:t xml:space="preserve"> </w:t>
      </w:r>
      <w:r>
        <w:t>been</w:t>
      </w:r>
      <w:r w:rsidR="00EF1385">
        <w:t xml:space="preserve"> </w:t>
      </w:r>
      <w:r>
        <w:t>a</w:t>
      </w:r>
      <w:r w:rsidR="00EF1385">
        <w:t xml:space="preserve"> </w:t>
      </w:r>
      <w:r>
        <w:t>target</w:t>
      </w:r>
      <w:r w:rsidR="00EF1385">
        <w:t xml:space="preserve"> </w:t>
      </w:r>
      <w:r>
        <w:t>for</w:t>
      </w:r>
      <w:r w:rsidR="00EF1385">
        <w:t xml:space="preserve"> </w:t>
      </w:r>
      <w:r w:rsidR="0033650C">
        <w:t>recruitment</w:t>
      </w:r>
      <w:r w:rsidR="00EF1385">
        <w:t xml:space="preserve"> </w:t>
      </w:r>
      <w:r w:rsidR="0033650C">
        <w:t>in</w:t>
      </w:r>
      <w:r w:rsidR="00EF1385">
        <w:t xml:space="preserve"> </w:t>
      </w:r>
      <w:r w:rsidR="0033650C">
        <w:t>high</w:t>
      </w:r>
      <w:r w:rsidR="00EF1385">
        <w:t xml:space="preserve"> </w:t>
      </w:r>
      <w:r w:rsidR="0033650C">
        <w:t>income</w:t>
      </w:r>
      <w:r w:rsidR="00EF1385">
        <w:t xml:space="preserve"> </w:t>
      </w:r>
      <w:r w:rsidR="0033650C">
        <w:t>countries</w:t>
      </w:r>
      <w:r w:rsidR="00A9655F">
        <w:t>,</w:t>
      </w:r>
      <w:r w:rsidR="00EF1385">
        <w:t xml:space="preserve"> </w:t>
      </w:r>
      <w:r w:rsidR="00A777CD">
        <w:t>although</w:t>
      </w:r>
      <w:r w:rsidR="00EF1385">
        <w:t xml:space="preserve"> </w:t>
      </w:r>
      <w:r w:rsidR="001F4FFC">
        <w:t>paradoxically</w:t>
      </w:r>
      <w:r w:rsidR="00EF1385">
        <w:t xml:space="preserve"> </w:t>
      </w:r>
      <w:r w:rsidR="00A777CD">
        <w:t>there</w:t>
      </w:r>
      <w:r w:rsidR="00EF1385">
        <w:t xml:space="preserve"> </w:t>
      </w:r>
      <w:r w:rsidR="00A777CD">
        <w:t>still</w:t>
      </w:r>
      <w:r w:rsidR="00EF1385">
        <w:t xml:space="preserve"> </w:t>
      </w:r>
      <w:r w:rsidR="00A777CD">
        <w:t>remain</w:t>
      </w:r>
      <w:r w:rsidR="00EF1385">
        <w:t xml:space="preserve"> </w:t>
      </w:r>
      <w:r w:rsidR="00A777CD">
        <w:t>barriers</w:t>
      </w:r>
      <w:r w:rsidR="00EF1385">
        <w:t xml:space="preserve"> </w:t>
      </w:r>
      <w:r w:rsidR="00A777CD">
        <w:t>even</w:t>
      </w:r>
      <w:r w:rsidR="00EF1385">
        <w:t xml:space="preserve"> </w:t>
      </w:r>
      <w:r w:rsidR="00A777CD">
        <w:t>for</w:t>
      </w:r>
      <w:r w:rsidR="00EF1385">
        <w:t xml:space="preserve"> </w:t>
      </w:r>
      <w:r w:rsidR="00FF795C">
        <w:t>th</w:t>
      </w:r>
      <w:r w:rsidR="001F4FFC">
        <w:t>ese</w:t>
      </w:r>
      <w:r w:rsidR="00EF1385">
        <w:t xml:space="preserve"> </w:t>
      </w:r>
      <w:r w:rsidR="001F4FFC">
        <w:t>actively-pursued</w:t>
      </w:r>
      <w:r w:rsidR="00EF1385">
        <w:t xml:space="preserve"> </w:t>
      </w:r>
      <w:r w:rsidR="001F4FFC">
        <w:t>individuals.</w:t>
      </w:r>
      <w:r w:rsidR="00EF1385">
        <w:t xml:space="preserve"> </w:t>
      </w:r>
      <w:r w:rsidR="000458AB">
        <w:t>In</w:t>
      </w:r>
      <w:r w:rsidR="00EF1385">
        <w:t xml:space="preserve"> </w:t>
      </w:r>
      <w:r w:rsidR="000458AB">
        <w:t>Canada</w:t>
      </w:r>
      <w:r w:rsidR="00EF1385">
        <w:t xml:space="preserve"> </w:t>
      </w:r>
      <w:r w:rsidR="000458AB">
        <w:t>there</w:t>
      </w:r>
      <w:r w:rsidR="00EF1385">
        <w:t xml:space="preserve"> </w:t>
      </w:r>
      <w:r w:rsidR="000458AB">
        <w:t>have</w:t>
      </w:r>
      <w:r w:rsidR="00EF1385">
        <w:t xml:space="preserve"> </w:t>
      </w:r>
      <w:r w:rsidR="000458AB">
        <w:t>been</w:t>
      </w:r>
      <w:r w:rsidR="00EF1385">
        <w:t xml:space="preserve"> </w:t>
      </w:r>
      <w:r w:rsidR="004A50A9">
        <w:t>a</w:t>
      </w:r>
      <w:r w:rsidR="00EF1385">
        <w:t xml:space="preserve"> </w:t>
      </w:r>
      <w:r w:rsidR="004A50A9">
        <w:t>number</w:t>
      </w:r>
      <w:r w:rsidR="00EF1385">
        <w:t xml:space="preserve"> </w:t>
      </w:r>
      <w:r w:rsidR="004A50A9">
        <w:t>of</w:t>
      </w:r>
      <w:r w:rsidR="00EF1385">
        <w:t xml:space="preserve"> </w:t>
      </w:r>
      <w:r w:rsidR="004A50A9">
        <w:t>recertification</w:t>
      </w:r>
      <w:r w:rsidR="00EF1385">
        <w:t xml:space="preserve"> </w:t>
      </w:r>
      <w:r w:rsidR="004A50A9">
        <w:t>and</w:t>
      </w:r>
      <w:r w:rsidR="00EF1385">
        <w:t xml:space="preserve"> </w:t>
      </w:r>
      <w:r w:rsidR="004A50A9" w:rsidRPr="00C7099C">
        <w:t>bridging</w:t>
      </w:r>
      <w:r w:rsidR="00EF1385">
        <w:t xml:space="preserve"> </w:t>
      </w:r>
      <w:r w:rsidR="004A50A9" w:rsidRPr="00C7099C">
        <w:t>programmes</w:t>
      </w:r>
      <w:r w:rsidR="00EF1385">
        <w:t xml:space="preserve"> </w:t>
      </w:r>
      <w:r w:rsidR="004A50A9" w:rsidRPr="00C7099C">
        <w:t>in</w:t>
      </w:r>
      <w:r w:rsidR="00EF1385">
        <w:t xml:space="preserve"> </w:t>
      </w:r>
      <w:r w:rsidR="004A50A9" w:rsidRPr="00C7099C">
        <w:t>the</w:t>
      </w:r>
      <w:r w:rsidR="00EF1385">
        <w:t xml:space="preserve"> </w:t>
      </w:r>
      <w:r w:rsidR="004A50A9" w:rsidRPr="00C7099C">
        <w:t>profession,</w:t>
      </w:r>
      <w:r w:rsidR="00EF1385">
        <w:t xml:space="preserve"> </w:t>
      </w:r>
      <w:r w:rsidR="004A50A9" w:rsidRPr="00C7099C">
        <w:t>although</w:t>
      </w:r>
      <w:r w:rsidR="00EF1385">
        <w:t xml:space="preserve"> </w:t>
      </w:r>
      <w:r w:rsidR="00F14A3A">
        <w:t>they</w:t>
      </w:r>
      <w:r w:rsidR="00EF1385">
        <w:t xml:space="preserve"> </w:t>
      </w:r>
      <w:r w:rsidR="00F14A3A">
        <w:t>are</w:t>
      </w:r>
      <w:r w:rsidR="00EF1385">
        <w:t xml:space="preserve"> </w:t>
      </w:r>
      <w:r w:rsidR="004A50A9" w:rsidRPr="00C7099C">
        <w:t>often</w:t>
      </w:r>
      <w:r w:rsidR="00EF1385">
        <w:t xml:space="preserve"> </w:t>
      </w:r>
      <w:r w:rsidR="004A50A9" w:rsidRPr="00C7099C">
        <w:t>short</w:t>
      </w:r>
      <w:r w:rsidR="00EF1385">
        <w:t xml:space="preserve"> </w:t>
      </w:r>
      <w:r w:rsidR="004A50A9" w:rsidRPr="00C7099C">
        <w:t>te</w:t>
      </w:r>
      <w:r w:rsidR="00F14A3A">
        <w:t>r</w:t>
      </w:r>
      <w:r w:rsidR="004A50A9" w:rsidRPr="00C7099C">
        <w:t>m</w:t>
      </w:r>
      <w:r w:rsidR="00EF1385">
        <w:t xml:space="preserve"> </w:t>
      </w:r>
      <w:r w:rsidR="004A50A9" w:rsidRPr="00C7099C">
        <w:t>and</w:t>
      </w:r>
      <w:r w:rsidR="00EF1385">
        <w:t xml:space="preserve"> </w:t>
      </w:r>
      <w:r w:rsidR="004A50A9" w:rsidRPr="00C7099C">
        <w:t>funding</w:t>
      </w:r>
      <w:r w:rsidR="00EF1385">
        <w:t xml:space="preserve"> </w:t>
      </w:r>
      <w:r w:rsidR="004A50A9" w:rsidRPr="00C7099C">
        <w:t>dependent,</w:t>
      </w:r>
      <w:r w:rsidR="00EF1385">
        <w:t xml:space="preserve"> </w:t>
      </w:r>
      <w:r w:rsidR="004A50A9" w:rsidRPr="00C7099C">
        <w:t>and</w:t>
      </w:r>
      <w:r w:rsidR="00EF1385">
        <w:t xml:space="preserve"> </w:t>
      </w:r>
      <w:r w:rsidR="004A50A9" w:rsidRPr="00C7099C">
        <w:t>lack</w:t>
      </w:r>
      <w:r w:rsidR="00EF1385">
        <w:t xml:space="preserve"> </w:t>
      </w:r>
      <w:r w:rsidR="004A50A9" w:rsidRPr="00C7099C">
        <w:t>evaluation</w:t>
      </w:r>
      <w:r w:rsidR="00EF1385">
        <w:t xml:space="preserve"> </w:t>
      </w:r>
      <w:r w:rsidR="004A50A9" w:rsidRPr="00C7099C">
        <w:t>of</w:t>
      </w:r>
      <w:r w:rsidR="00EF1385">
        <w:t xml:space="preserve"> </w:t>
      </w:r>
      <w:r w:rsidR="008065A5">
        <w:t>their</w:t>
      </w:r>
      <w:r w:rsidR="00EF1385">
        <w:t xml:space="preserve"> </w:t>
      </w:r>
      <w:r w:rsidR="008065A5">
        <w:t>effectiveness</w:t>
      </w:r>
      <w:r w:rsidR="00EF1385">
        <w:t xml:space="preserve"> </w:t>
      </w:r>
      <w:r w:rsidR="00B9540B" w:rsidRPr="00C7099C">
        <w:fldChar w:fldCharType="begin"/>
      </w:r>
      <w:r w:rsidR="00DE380F">
        <w:instrText xml:space="preserve"> ADDIN EN.CITE &lt;EndNote&gt;&lt;Cite&gt;&lt;Author&gt;Covell&lt;/Author&gt;&lt;Year&gt;2016&lt;/Year&gt;&lt;IDText&gt;Scoping review about the professional integration of internationally educated health professionals&lt;/IDText&gt;&lt;DisplayText&gt;(Covell, Neiterman, &amp;amp; Bourgeault, 2016)&lt;/DisplayText&gt;&lt;record&gt;&lt;isbn&gt;1478-4491&lt;/isbn&gt;&lt;titles&gt;&lt;title&gt;Scoping review about the professional integration of internationally educated health professionals&lt;/title&gt;&lt;secondary-title&gt;Human resources for health&lt;/secondary-title&gt;&lt;/titles&gt;&lt;pages&gt;1-12&lt;/pages&gt;&lt;number&gt;1&lt;/number&gt;&lt;contributors&gt;&lt;authors&gt;&lt;author&gt;Covell, Christine L&lt;/author&gt;&lt;author&gt;Neiterman, Elena&lt;/author&gt;&lt;author&gt;Bourgeault, Ivy Lynn&lt;/author&gt;&lt;/authors&gt;&lt;/contributors&gt;&lt;added-date format="utc"&gt;1670257721&lt;/added-date&gt;&lt;ref-type name="Journal Article"&gt;17&lt;/ref-type&gt;&lt;dates&gt;&lt;year&gt;2016&lt;/year&gt;&lt;/dates&gt;&lt;rec-number&gt;1683&lt;/rec-number&gt;&lt;last-updated-date format="utc"&gt;1670257721&lt;/last-updated-date&gt;&lt;volume&gt;14&lt;/volume&gt;&lt;/record&gt;&lt;/Cite&gt;&lt;/EndNote&gt;</w:instrText>
      </w:r>
      <w:r w:rsidR="00B9540B" w:rsidRPr="00C7099C">
        <w:fldChar w:fldCharType="separate"/>
      </w:r>
      <w:r w:rsidR="00DE380F">
        <w:rPr>
          <w:noProof/>
        </w:rPr>
        <w:t>(Covell,</w:t>
      </w:r>
      <w:r w:rsidR="00EF1385">
        <w:rPr>
          <w:noProof/>
        </w:rPr>
        <w:t xml:space="preserve"> </w:t>
      </w:r>
      <w:r w:rsidR="00DE380F">
        <w:rPr>
          <w:noProof/>
        </w:rPr>
        <w:t>Neiterman,</w:t>
      </w:r>
      <w:r w:rsidR="00EF1385">
        <w:rPr>
          <w:noProof/>
        </w:rPr>
        <w:t xml:space="preserve"> </w:t>
      </w:r>
      <w:r w:rsidR="00DE380F">
        <w:rPr>
          <w:noProof/>
        </w:rPr>
        <w:t>&amp;</w:t>
      </w:r>
      <w:r w:rsidR="00EF1385">
        <w:rPr>
          <w:noProof/>
        </w:rPr>
        <w:t xml:space="preserve"> </w:t>
      </w:r>
      <w:r w:rsidR="00DE380F">
        <w:rPr>
          <w:noProof/>
        </w:rPr>
        <w:t>Bourgeault,</w:t>
      </w:r>
      <w:r w:rsidR="00EF1385">
        <w:rPr>
          <w:noProof/>
        </w:rPr>
        <w:t xml:space="preserve"> </w:t>
      </w:r>
      <w:r w:rsidR="00DE380F">
        <w:rPr>
          <w:noProof/>
        </w:rPr>
        <w:t>2016)</w:t>
      </w:r>
      <w:r w:rsidR="00B9540B" w:rsidRPr="00C7099C">
        <w:fldChar w:fldCharType="end"/>
      </w:r>
      <w:r w:rsidR="006D3749">
        <w:t>,</w:t>
      </w:r>
      <w:r w:rsidR="00EF1385">
        <w:t xml:space="preserve"> </w:t>
      </w:r>
      <w:r w:rsidR="006D3749">
        <w:t>and</w:t>
      </w:r>
      <w:r w:rsidR="00EF1385">
        <w:t xml:space="preserve"> </w:t>
      </w:r>
      <w:r w:rsidR="006D3749">
        <w:t>there</w:t>
      </w:r>
      <w:r w:rsidR="00EF1385">
        <w:t xml:space="preserve"> </w:t>
      </w:r>
      <w:r w:rsidR="006D3749">
        <w:t>is</w:t>
      </w:r>
      <w:r w:rsidR="00EF1385">
        <w:t xml:space="preserve"> </w:t>
      </w:r>
      <w:r w:rsidR="006D3749">
        <w:t>rarely</w:t>
      </w:r>
      <w:r w:rsidR="00EF1385">
        <w:t xml:space="preserve"> </w:t>
      </w:r>
      <w:r w:rsidR="006D3749">
        <w:t>a</w:t>
      </w:r>
      <w:r w:rsidR="00EF1385">
        <w:t xml:space="preserve"> </w:t>
      </w:r>
      <w:r w:rsidR="006D3749">
        <w:t>focus</w:t>
      </w:r>
      <w:r w:rsidR="00EF1385">
        <w:t xml:space="preserve"> </w:t>
      </w:r>
      <w:r w:rsidR="006D3749">
        <w:t>on</w:t>
      </w:r>
      <w:r w:rsidR="00EF1385">
        <w:t xml:space="preserve"> </w:t>
      </w:r>
      <w:r w:rsidR="006D3749">
        <w:t>the</w:t>
      </w:r>
      <w:r w:rsidR="00EF1385">
        <w:t xml:space="preserve"> </w:t>
      </w:r>
      <w:r w:rsidR="006D3749">
        <w:t>specific</w:t>
      </w:r>
      <w:r w:rsidR="00EF1385">
        <w:t xml:space="preserve"> </w:t>
      </w:r>
      <w:r w:rsidR="006F381B">
        <w:t>issues</w:t>
      </w:r>
      <w:r w:rsidR="00EF1385">
        <w:t xml:space="preserve"> </w:t>
      </w:r>
      <w:r w:rsidR="006F381B">
        <w:t>and</w:t>
      </w:r>
      <w:r w:rsidR="00EF1385">
        <w:t xml:space="preserve"> </w:t>
      </w:r>
      <w:r w:rsidR="006F381B">
        <w:t>needs</w:t>
      </w:r>
      <w:r w:rsidR="00EF1385">
        <w:t xml:space="preserve"> </w:t>
      </w:r>
      <w:r w:rsidR="006D3749">
        <w:t>of</w:t>
      </w:r>
      <w:r w:rsidR="00EF1385">
        <w:t xml:space="preserve"> </w:t>
      </w:r>
      <w:r w:rsidR="006D3749">
        <w:t>refugees</w:t>
      </w:r>
      <w:r w:rsidR="00EF1385">
        <w:t xml:space="preserve"> </w:t>
      </w:r>
      <w:r w:rsidR="006F381B">
        <w:fldChar w:fldCharType="begin">
          <w:fldData xml:space="preserve">PEVuZE5vdGU+PENpdGU+PEF1dGhvcj5MZWJsYW5jPC9BdXRob3I+PFllYXI+MjAxMzwvWWVhcj48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</w:fldData>
        </w:fldChar>
      </w:r>
      <w:r w:rsidR="00DE380F">
        <w:instrText xml:space="preserve"> ADDIN EN.CITE </w:instrText>
      </w:r>
      <w:r w:rsidR="00DE380F">
        <w:fldChar w:fldCharType="begin">
          <w:fldData xml:space="preserve">PEVuZE5vdGU+PENpdGU+PEF1dGhvcj5MZWJsYW5jPC9BdXRob3I+PFllYXI+MjAxMzwvWWVhcj48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</w:fldData>
        </w:fldChar>
      </w:r>
      <w:r w:rsidR="00DE380F">
        <w:instrText xml:space="preserve"> ADDIN EN.CITE.DATA </w:instrText>
      </w:r>
      <w:r w:rsidR="00DE380F">
        <w:fldChar w:fldCharType="end"/>
      </w:r>
      <w:r w:rsidR="006F381B">
        <w:fldChar w:fldCharType="separate"/>
      </w:r>
      <w:r w:rsidR="00DE380F">
        <w:rPr>
          <w:noProof/>
        </w:rPr>
        <w:t>(Leblanc,</w:t>
      </w:r>
      <w:r w:rsidR="00EF1385">
        <w:rPr>
          <w:noProof/>
        </w:rPr>
        <w:t xml:space="preserve"> </w:t>
      </w:r>
      <w:r w:rsidR="00DE380F">
        <w:rPr>
          <w:noProof/>
        </w:rPr>
        <w:t>Bourgeault,</w:t>
      </w:r>
      <w:r w:rsidR="00EF1385">
        <w:rPr>
          <w:noProof/>
        </w:rPr>
        <w:t xml:space="preserve"> </w:t>
      </w:r>
      <w:r w:rsidR="00DE380F">
        <w:rPr>
          <w:noProof/>
        </w:rPr>
        <w:t>&amp;</w:t>
      </w:r>
      <w:r w:rsidR="00EF1385">
        <w:rPr>
          <w:noProof/>
        </w:rPr>
        <w:t xml:space="preserve"> </w:t>
      </w:r>
      <w:r w:rsidR="00DE380F">
        <w:rPr>
          <w:noProof/>
        </w:rPr>
        <w:t>Neiterman,</w:t>
      </w:r>
      <w:r w:rsidR="00EF1385">
        <w:rPr>
          <w:noProof/>
        </w:rPr>
        <w:t xml:space="preserve"> </w:t>
      </w:r>
      <w:r w:rsidR="00DE380F">
        <w:rPr>
          <w:noProof/>
        </w:rPr>
        <w:t>2013)</w:t>
      </w:r>
      <w:r w:rsidR="006F381B">
        <w:fldChar w:fldCharType="end"/>
      </w:r>
      <w:r w:rsidR="006D3749">
        <w:t>.</w:t>
      </w:r>
      <w:r w:rsidR="00EF1385">
        <w:t xml:space="preserve"> </w:t>
      </w:r>
      <w:r w:rsidR="007D526A">
        <w:t>There</w:t>
      </w:r>
      <w:r w:rsidR="00EF1385">
        <w:t xml:space="preserve"> </w:t>
      </w:r>
      <w:r w:rsidR="007D526A">
        <w:t>have</w:t>
      </w:r>
      <w:r w:rsidR="00EF1385">
        <w:t xml:space="preserve"> </w:t>
      </w:r>
      <w:r w:rsidR="007D526A">
        <w:t>been</w:t>
      </w:r>
      <w:r w:rsidR="00EF1385">
        <w:t xml:space="preserve"> </w:t>
      </w:r>
      <w:r w:rsidR="007F6274">
        <w:t>programmes</w:t>
      </w:r>
      <w:r w:rsidR="00EF1385">
        <w:t xml:space="preserve"> </w:t>
      </w:r>
      <w:r w:rsidR="007F6274">
        <w:t>to</w:t>
      </w:r>
      <w:r w:rsidR="00EF1385">
        <w:t xml:space="preserve"> </w:t>
      </w:r>
      <w:r w:rsidR="00B9540B">
        <w:t>orient</w:t>
      </w:r>
      <w:r w:rsidR="00EF1385">
        <w:t xml:space="preserve"> </w:t>
      </w:r>
      <w:r w:rsidR="00B9540B">
        <w:t>refugee</w:t>
      </w:r>
      <w:r w:rsidR="00EF1385">
        <w:t xml:space="preserve"> </w:t>
      </w:r>
      <w:r w:rsidR="00B9540B">
        <w:t>health</w:t>
      </w:r>
      <w:r w:rsidR="00EF1385">
        <w:t xml:space="preserve"> </w:t>
      </w:r>
      <w:r w:rsidR="00B9540B">
        <w:t>professionals</w:t>
      </w:r>
      <w:r w:rsidR="00EF1385">
        <w:t xml:space="preserve"> </w:t>
      </w:r>
      <w:r w:rsidR="00B9540B">
        <w:t>in</w:t>
      </w:r>
      <w:r w:rsidR="00EF1385">
        <w:t xml:space="preserve"> </w:t>
      </w:r>
      <w:r w:rsidR="00B9540B">
        <w:t>Germany</w:t>
      </w:r>
      <w:r w:rsidR="007F6274">
        <w:t>,</w:t>
      </w:r>
      <w:r w:rsidR="00EF1385">
        <w:t xml:space="preserve"> </w:t>
      </w:r>
      <w:r w:rsidR="00B9540B">
        <w:t>including</w:t>
      </w:r>
      <w:r w:rsidR="00EF1385">
        <w:t xml:space="preserve"> </w:t>
      </w:r>
      <w:r w:rsidR="00B9540B">
        <w:t>technical</w:t>
      </w:r>
      <w:r w:rsidR="00EF1385">
        <w:t xml:space="preserve"> </w:t>
      </w:r>
      <w:r w:rsidR="00B9540B">
        <w:t>language</w:t>
      </w:r>
      <w:r w:rsidR="00EF1385">
        <w:t xml:space="preserve"> </w:t>
      </w:r>
      <w:r w:rsidR="00B9540B">
        <w:t>courses,</w:t>
      </w:r>
      <w:r w:rsidR="00EF1385">
        <w:t xml:space="preserve"> </w:t>
      </w:r>
      <w:r w:rsidR="00B9540B">
        <w:t>cross-cultural</w:t>
      </w:r>
      <w:r w:rsidR="00EF1385">
        <w:t xml:space="preserve"> </w:t>
      </w:r>
      <w:r w:rsidR="00B9540B">
        <w:t>coaching,</w:t>
      </w:r>
      <w:r w:rsidR="00EF1385">
        <w:t xml:space="preserve"> </w:t>
      </w:r>
      <w:r w:rsidR="00B9540B">
        <w:t>and</w:t>
      </w:r>
      <w:r w:rsidR="00EF1385">
        <w:t xml:space="preserve"> </w:t>
      </w:r>
      <w:r w:rsidR="00B9540B">
        <w:t>work</w:t>
      </w:r>
      <w:r w:rsidR="00EF1385">
        <w:t xml:space="preserve"> </w:t>
      </w:r>
      <w:r w:rsidR="00B9540B">
        <w:t>shadowing.</w:t>
      </w:r>
      <w:r w:rsidR="00EF1385">
        <w:t xml:space="preserve"> </w:t>
      </w:r>
      <w:r w:rsidR="00B9540B">
        <w:t>Outcomes</w:t>
      </w:r>
      <w:r w:rsidR="00EF1385">
        <w:t xml:space="preserve"> </w:t>
      </w:r>
      <w:r w:rsidR="00B9540B">
        <w:t>were</w:t>
      </w:r>
      <w:r w:rsidR="00EF1385">
        <w:t xml:space="preserve"> </w:t>
      </w:r>
      <w:r w:rsidR="00B9540B">
        <w:t>broadly</w:t>
      </w:r>
      <w:r w:rsidR="00EF1385">
        <w:t xml:space="preserve"> </w:t>
      </w:r>
      <w:r w:rsidR="00B9540B">
        <w:t>positive</w:t>
      </w:r>
      <w:r w:rsidR="00EF1385">
        <w:t xml:space="preserve"> </w:t>
      </w:r>
      <w:r w:rsidR="00B9540B">
        <w:t>although</w:t>
      </w:r>
      <w:r w:rsidR="00EF1385">
        <w:t xml:space="preserve"> </w:t>
      </w:r>
      <w:r w:rsidR="00B9540B">
        <w:t>there</w:t>
      </w:r>
      <w:r w:rsidR="00EF1385">
        <w:t xml:space="preserve"> </w:t>
      </w:r>
      <w:r w:rsidR="00B9540B">
        <w:t>were</w:t>
      </w:r>
      <w:r w:rsidR="00EF1385">
        <w:t xml:space="preserve"> </w:t>
      </w:r>
      <w:r w:rsidR="00B9540B">
        <w:t>challenges</w:t>
      </w:r>
      <w:r w:rsidR="00EF1385">
        <w:t xml:space="preserve"> </w:t>
      </w:r>
      <w:r w:rsidR="00B9540B">
        <w:t>in</w:t>
      </w:r>
      <w:r w:rsidR="00EF1385">
        <w:t xml:space="preserve"> </w:t>
      </w:r>
      <w:r w:rsidR="00B9540B">
        <w:t>finding</w:t>
      </w:r>
      <w:r w:rsidR="00EF1385">
        <w:t xml:space="preserve"> </w:t>
      </w:r>
      <w:r w:rsidR="00B9540B">
        <w:t>appropriate</w:t>
      </w:r>
      <w:r w:rsidR="00EF1385">
        <w:t xml:space="preserve"> </w:t>
      </w:r>
      <w:r w:rsidR="007F6274">
        <w:t>work</w:t>
      </w:r>
      <w:r w:rsidR="00EF1385">
        <w:t xml:space="preserve"> </w:t>
      </w:r>
      <w:r w:rsidR="00B9540B">
        <w:t>shadowing</w:t>
      </w:r>
      <w:r w:rsidR="00DB3EA3">
        <w:t>,</w:t>
      </w:r>
      <w:r w:rsidR="00EF1385">
        <w:t xml:space="preserve"> </w:t>
      </w:r>
      <w:r w:rsidR="00DB3EA3">
        <w:t>and</w:t>
      </w:r>
      <w:r w:rsidR="00EF1385">
        <w:t xml:space="preserve"> </w:t>
      </w:r>
      <w:r w:rsidR="00DB3EA3">
        <w:t>a</w:t>
      </w:r>
      <w:r w:rsidR="00EF1385">
        <w:t xml:space="preserve"> </w:t>
      </w:r>
      <w:r w:rsidR="00DB3EA3">
        <w:t>lack</w:t>
      </w:r>
      <w:r w:rsidR="00EF1385">
        <w:t xml:space="preserve"> </w:t>
      </w:r>
      <w:r w:rsidR="00DB3EA3">
        <w:t>of</w:t>
      </w:r>
      <w:r w:rsidR="00EF1385">
        <w:t xml:space="preserve"> </w:t>
      </w:r>
      <w:r w:rsidR="00DB3EA3">
        <w:t>recognition</w:t>
      </w:r>
      <w:r w:rsidR="00EF1385">
        <w:t xml:space="preserve"> </w:t>
      </w:r>
      <w:r w:rsidR="00DB3EA3">
        <w:t>of</w:t>
      </w:r>
      <w:r w:rsidR="00EF1385">
        <w:t xml:space="preserve"> </w:t>
      </w:r>
      <w:r w:rsidR="00DB3EA3">
        <w:t>the</w:t>
      </w:r>
      <w:r w:rsidR="00EF1385">
        <w:t xml:space="preserve"> </w:t>
      </w:r>
      <w:r w:rsidR="00DB3EA3">
        <w:t>diverse</w:t>
      </w:r>
      <w:r w:rsidR="00EF1385">
        <w:t xml:space="preserve"> </w:t>
      </w:r>
      <w:r w:rsidR="00DB3EA3">
        <w:t>backgrounds</w:t>
      </w:r>
      <w:r w:rsidR="00EF1385">
        <w:t xml:space="preserve"> </w:t>
      </w:r>
      <w:r w:rsidR="00DB3EA3">
        <w:t>of</w:t>
      </w:r>
      <w:r w:rsidR="00EF1385">
        <w:t xml:space="preserve"> </w:t>
      </w:r>
      <w:r w:rsidR="00DB3EA3">
        <w:t>refugees</w:t>
      </w:r>
      <w:r w:rsidR="00EF1385">
        <w:t xml:space="preserve"> </w:t>
      </w:r>
      <w:r w:rsidR="00B9540B">
        <w:t>and</w:t>
      </w:r>
      <w:r w:rsidR="00EF1385">
        <w:t xml:space="preserve"> </w:t>
      </w:r>
      <w:r w:rsidR="00B9540B">
        <w:t>anxieties</w:t>
      </w:r>
      <w:r w:rsidR="00EF1385">
        <w:t xml:space="preserve"> </w:t>
      </w:r>
      <w:r w:rsidR="000D34E7">
        <w:t>they</w:t>
      </w:r>
      <w:r w:rsidR="00EF1385">
        <w:t xml:space="preserve"> </w:t>
      </w:r>
      <w:r w:rsidR="000D34E7">
        <w:t>may</w:t>
      </w:r>
      <w:r w:rsidR="00EF1385">
        <w:t xml:space="preserve"> </w:t>
      </w:r>
      <w:r w:rsidR="000D34E7">
        <w:t>have</w:t>
      </w:r>
      <w:r w:rsidR="00EF1385">
        <w:t xml:space="preserve"> </w:t>
      </w:r>
      <w:r w:rsidR="00B9540B">
        <w:t>about</w:t>
      </w:r>
      <w:r w:rsidR="00EF1385">
        <w:t xml:space="preserve"> </w:t>
      </w:r>
      <w:r w:rsidR="00B9540B">
        <w:t>(re)joining</w:t>
      </w:r>
      <w:r w:rsidR="00EF1385">
        <w:t xml:space="preserve"> </w:t>
      </w:r>
      <w:r w:rsidR="00B9540B">
        <w:t>the</w:t>
      </w:r>
      <w:r w:rsidR="00EF1385">
        <w:t xml:space="preserve"> </w:t>
      </w:r>
      <w:r w:rsidR="00B9540B">
        <w:t>professions</w:t>
      </w:r>
      <w:r w:rsidR="00EF1385">
        <w:t xml:space="preserve"> </w:t>
      </w:r>
      <w:r w:rsidR="00B9540B">
        <w:fldChar w:fldCharType="begin"/>
      </w:r>
      <w:r w:rsidR="005F3FC1">
        <w:instrText xml:space="preserve"> ADDIN EN.CITE &lt;EndNote&gt;&lt;Cite&gt;&lt;Author&gt;Khan-Gökkaya&lt;/Author&gt;&lt;Year&gt;2020&lt;/Year&gt;&lt;IDText&gt;Process- and outcome evaluation of an orientation programme for refugee health professionals&lt;/IDText&gt;&lt;DisplayText&gt;(Khan-Gökkaya &amp;amp; Mösko, 2020)&lt;/DisplayText&gt;&lt;record&gt;&lt;dates&gt;&lt;pub-dates&gt;&lt;date&gt;2020-01-01&lt;/date&gt;&lt;/pub-dates&gt;&lt;year&gt;2020&lt;/year&gt;&lt;/dates&gt;&lt;isbn&gt;1087-2981&lt;/isbn&gt;&lt;titles&gt;&lt;title&gt;Process- and outcome evaluation of an orientation programme for refugee health professionals&lt;/title&gt;&lt;secondary-title&gt;Medical Education Online&lt;/secondary-title&gt;&lt;/titles&gt;&lt;pages&gt;1811543&lt;/pages&gt;&lt;number&gt;1&lt;/number&gt;&lt;access-date&gt;2021-04-14T15:16:12&lt;/access-date&gt;&lt;contributors&gt;&lt;authors&gt;&lt;author&gt;Khan-Gökkaya, Sidra&lt;/author&gt;&lt;author&gt;Mösko, Mike&lt;/author&gt;&lt;/authors&gt;&lt;/contributors&gt;&lt;added-date format="utc"&gt;1626167365&lt;/added-date&gt;&lt;ref-type name="Journal Article"&gt;17&lt;/ref-type&gt;&lt;rec-number&gt;1579&lt;/rec-number&gt;&lt;publisher&gt;Informa UK Limited&lt;/publisher&gt;&lt;last-updated-date format="utc"&gt;1626167365&lt;/last-updated-date&gt;&lt;electronic-resource-num&gt;10.1080/10872981.2020.1811543&lt;/electronic-resource-num&gt;&lt;volume&gt;25&lt;/volume&gt;&lt;/record&gt;&lt;/Cite&gt;&lt;/EndNote&gt;</w:instrText>
      </w:r>
      <w:r w:rsidR="00B9540B">
        <w:fldChar w:fldCharType="separate"/>
      </w:r>
      <w:r w:rsidR="005F3FC1">
        <w:rPr>
          <w:noProof/>
        </w:rPr>
        <w:t>(Khan-Gökkaya</w:t>
      </w:r>
      <w:r w:rsidR="00EF1385">
        <w:rPr>
          <w:noProof/>
        </w:rPr>
        <w:t xml:space="preserve"> </w:t>
      </w:r>
      <w:r w:rsidR="005F3FC1">
        <w:rPr>
          <w:noProof/>
        </w:rPr>
        <w:t>&amp;</w:t>
      </w:r>
      <w:r w:rsidR="00EF1385">
        <w:rPr>
          <w:noProof/>
        </w:rPr>
        <w:t xml:space="preserve"> </w:t>
      </w:r>
      <w:r w:rsidR="005F3FC1">
        <w:rPr>
          <w:noProof/>
        </w:rPr>
        <w:t>Mösko,</w:t>
      </w:r>
      <w:r w:rsidR="00EF1385">
        <w:rPr>
          <w:noProof/>
        </w:rPr>
        <w:t xml:space="preserve"> </w:t>
      </w:r>
      <w:r w:rsidR="005F3FC1">
        <w:rPr>
          <w:noProof/>
        </w:rPr>
        <w:t>2020)</w:t>
      </w:r>
      <w:r w:rsidR="00B9540B">
        <w:fldChar w:fldCharType="end"/>
      </w:r>
      <w:r w:rsidR="00B9540B">
        <w:t>.</w:t>
      </w:r>
    </w:p>
    <w:p w14:paraId="5F50805C" w14:textId="14B380A9" w:rsidR="00B9540B" w:rsidRDefault="00A96689" w:rsidP="00B9540B">
      <w:r>
        <w:t>The</w:t>
      </w:r>
      <w:r w:rsidR="00EF1385">
        <w:t xml:space="preserve"> </w:t>
      </w:r>
      <w:r>
        <w:t>situation</w:t>
      </w:r>
      <w:r w:rsidR="00EF1385">
        <w:t xml:space="preserve"> </w:t>
      </w:r>
      <w:r>
        <w:t>is</w:t>
      </w:r>
      <w:r w:rsidR="00EF1385">
        <w:t xml:space="preserve"> </w:t>
      </w:r>
      <w:r>
        <w:t>replicated</w:t>
      </w:r>
      <w:r w:rsidR="00EF1385">
        <w:t xml:space="preserve"> </w:t>
      </w:r>
      <w:r>
        <w:t>in</w:t>
      </w:r>
      <w:r w:rsidR="00EF1385">
        <w:t xml:space="preserve"> </w:t>
      </w:r>
      <w:r>
        <w:t>the</w:t>
      </w:r>
      <w:r w:rsidR="00EF1385">
        <w:t xml:space="preserve"> </w:t>
      </w:r>
      <w:r>
        <w:t>UK.</w:t>
      </w:r>
      <w:r w:rsidR="00EF1385">
        <w:t xml:space="preserve"> </w:t>
      </w:r>
      <w:r w:rsidR="00DC7CDD">
        <w:t>Interviews</w:t>
      </w:r>
      <w:r w:rsidR="00EF1385">
        <w:t xml:space="preserve"> </w:t>
      </w:r>
      <w:r w:rsidR="00DC7CDD">
        <w:t>with</w:t>
      </w:r>
      <w:r w:rsidR="00EF1385">
        <w:t xml:space="preserve"> </w:t>
      </w:r>
      <w:r w:rsidR="00DC7CDD">
        <w:t>o</w:t>
      </w:r>
      <w:r w:rsidR="005A638B" w:rsidRPr="00444E3C">
        <w:t>verseas-qualified</w:t>
      </w:r>
      <w:r w:rsidR="00EF1385">
        <w:t xml:space="preserve"> </w:t>
      </w:r>
      <w:r w:rsidR="005A638B" w:rsidRPr="00444E3C">
        <w:t>doctors</w:t>
      </w:r>
      <w:r w:rsidR="00EF1385">
        <w:t xml:space="preserve"> </w:t>
      </w:r>
      <w:r w:rsidR="00DC7CDD">
        <w:t>recruited</w:t>
      </w:r>
      <w:r w:rsidR="00EF1385">
        <w:t xml:space="preserve"> </w:t>
      </w:r>
      <w:r w:rsidR="00DC7CDD">
        <w:t>to</w:t>
      </w:r>
      <w:r w:rsidR="00EF1385">
        <w:t xml:space="preserve"> </w:t>
      </w:r>
      <w:r w:rsidR="00DC7CDD">
        <w:t>work</w:t>
      </w:r>
      <w:r w:rsidR="00EF1385">
        <w:t xml:space="preserve"> </w:t>
      </w:r>
      <w:r w:rsidR="00DC7CDD">
        <w:t>in</w:t>
      </w:r>
      <w:r w:rsidR="00EF1385">
        <w:t xml:space="preserve"> </w:t>
      </w:r>
      <w:r w:rsidR="00DC7CDD">
        <w:t>the</w:t>
      </w:r>
      <w:r w:rsidR="00EF1385">
        <w:t xml:space="preserve"> </w:t>
      </w:r>
      <w:r w:rsidR="00DC7CDD">
        <w:t>UK</w:t>
      </w:r>
      <w:r w:rsidR="00EF1385">
        <w:t xml:space="preserve"> </w:t>
      </w:r>
      <w:r w:rsidR="0044149C">
        <w:t>and</w:t>
      </w:r>
      <w:r w:rsidR="00EF1385">
        <w:t xml:space="preserve"> </w:t>
      </w:r>
      <w:r w:rsidR="0044149C">
        <w:t>their</w:t>
      </w:r>
      <w:r w:rsidR="00EF1385">
        <w:t xml:space="preserve"> </w:t>
      </w:r>
      <w:r w:rsidR="0044149C">
        <w:t>education</w:t>
      </w:r>
      <w:r w:rsidR="00EF1385">
        <w:t xml:space="preserve"> </w:t>
      </w:r>
      <w:r w:rsidR="0044149C">
        <w:t>supervisors</w:t>
      </w:r>
      <w:r w:rsidR="00EF1385">
        <w:t xml:space="preserve"> </w:t>
      </w:r>
      <w:r w:rsidR="00CE5241">
        <w:t>revealed</w:t>
      </w:r>
      <w:r w:rsidR="00EF1385">
        <w:t xml:space="preserve"> </w:t>
      </w:r>
      <w:r w:rsidR="00CE5241">
        <w:t>a</w:t>
      </w:r>
      <w:r w:rsidR="00EF1385">
        <w:t xml:space="preserve"> </w:t>
      </w:r>
      <w:r w:rsidR="00CE5241">
        <w:t>range</w:t>
      </w:r>
      <w:r w:rsidR="00EF1385">
        <w:t xml:space="preserve"> </w:t>
      </w:r>
      <w:r w:rsidR="009051F7">
        <w:t>of</w:t>
      </w:r>
      <w:r w:rsidR="00EF1385">
        <w:t xml:space="preserve"> </w:t>
      </w:r>
      <w:r w:rsidR="00CE5241" w:rsidRPr="00444E3C">
        <w:t>practical</w:t>
      </w:r>
      <w:r w:rsidR="00EF1385">
        <w:t xml:space="preserve"> </w:t>
      </w:r>
      <w:r w:rsidR="00CE5241" w:rsidRPr="00444E3C">
        <w:t>difficulties</w:t>
      </w:r>
      <w:r w:rsidR="00EF1385">
        <w:t xml:space="preserve"> </w:t>
      </w:r>
      <w:r w:rsidR="00395847">
        <w:t>including</w:t>
      </w:r>
      <w:r w:rsidR="00EF1385">
        <w:t xml:space="preserve"> </w:t>
      </w:r>
      <w:r w:rsidR="00CE5241" w:rsidRPr="00444E3C">
        <w:t>gaps</w:t>
      </w:r>
      <w:r w:rsidR="00EF1385">
        <w:t xml:space="preserve"> </w:t>
      </w:r>
      <w:r w:rsidR="00CE5241" w:rsidRPr="00444E3C">
        <w:t>in</w:t>
      </w:r>
      <w:r w:rsidR="00EF1385">
        <w:t xml:space="preserve"> </w:t>
      </w:r>
      <w:r w:rsidR="009051F7">
        <w:t>specific</w:t>
      </w:r>
      <w:r w:rsidR="00EF1385">
        <w:t xml:space="preserve"> </w:t>
      </w:r>
      <w:r w:rsidR="009051F7">
        <w:t>UK</w:t>
      </w:r>
      <w:r w:rsidR="00EF1385">
        <w:t xml:space="preserve"> </w:t>
      </w:r>
      <w:r w:rsidR="00395847">
        <w:t>knowledge</w:t>
      </w:r>
      <w:r w:rsidR="00CE5241" w:rsidRPr="00444E3C">
        <w:t>,</w:t>
      </w:r>
      <w:r w:rsidR="00EF1385">
        <w:t xml:space="preserve"> </w:t>
      </w:r>
      <w:r w:rsidR="00CE5241" w:rsidRPr="00444E3C">
        <w:t>working</w:t>
      </w:r>
      <w:r w:rsidR="00EF1385">
        <w:t xml:space="preserve"> </w:t>
      </w:r>
      <w:r w:rsidR="00CE5241" w:rsidRPr="00444E3C">
        <w:t>in</w:t>
      </w:r>
      <w:r w:rsidR="00EF1385">
        <w:t xml:space="preserve"> </w:t>
      </w:r>
      <w:r w:rsidR="00CE5241" w:rsidRPr="00444E3C">
        <w:t>the</w:t>
      </w:r>
      <w:r w:rsidR="00EF1385">
        <w:t xml:space="preserve"> </w:t>
      </w:r>
      <w:r w:rsidR="00CE5241" w:rsidRPr="00444E3C">
        <w:t>NHS,</w:t>
      </w:r>
      <w:r w:rsidR="00EF1385">
        <w:t xml:space="preserve"> </w:t>
      </w:r>
      <w:r w:rsidR="00CE5241" w:rsidRPr="00444E3C">
        <w:t>and</w:t>
      </w:r>
      <w:r w:rsidR="00EF1385">
        <w:t xml:space="preserve"> </w:t>
      </w:r>
      <w:r w:rsidR="00CE5241" w:rsidRPr="00444E3C">
        <w:t>professional</w:t>
      </w:r>
      <w:r w:rsidR="00EF1385">
        <w:t xml:space="preserve"> </w:t>
      </w:r>
      <w:r w:rsidR="00CE5241" w:rsidRPr="00444E3C">
        <w:t>work</w:t>
      </w:r>
      <w:r w:rsidR="00EF1385">
        <w:t xml:space="preserve"> </w:t>
      </w:r>
      <w:r w:rsidR="00395847">
        <w:t>relations</w:t>
      </w:r>
      <w:r w:rsidR="00EF1385">
        <w:t xml:space="preserve"> </w:t>
      </w:r>
      <w:r w:rsidR="00CE5241" w:rsidRPr="00444E3C">
        <w:t>and</w:t>
      </w:r>
      <w:r w:rsidR="00EF1385">
        <w:t xml:space="preserve"> </w:t>
      </w:r>
      <w:r w:rsidR="00CE5241" w:rsidRPr="00444E3C">
        <w:t>clinical</w:t>
      </w:r>
      <w:r w:rsidR="00EF1385">
        <w:t xml:space="preserve"> </w:t>
      </w:r>
      <w:r w:rsidR="00CE5241" w:rsidRPr="00444E3C">
        <w:t>care</w:t>
      </w:r>
      <w:r w:rsidR="00EF1385">
        <w:t xml:space="preserve"> </w:t>
      </w:r>
      <w:r w:rsidR="00395847">
        <w:fldChar w:fldCharType="begin"/>
      </w:r>
      <w:r w:rsidR="00685592">
        <w:instrText xml:space="preserve"> ADDIN EN.CITE &lt;EndNote&gt;&lt;Cite&gt;&lt;Author&gt;Rothwell&lt;/Author&gt;&lt;Year&gt;2013&lt;/Year&gt;&lt;IDText&gt;Ways in which healthcare organisations can support overseas-qualified doctors in the UK&lt;/IDText&gt;&lt;DisplayText&gt;(Rothwell, Morrow, Burford, &amp;amp; Illing, 2013)&lt;/DisplayText&gt;&lt;record&gt;&lt;isbn&gt;2042-6372&lt;/isbn&gt;&lt;titles&gt;&lt;title&gt;Ways in which healthcare organisations can support overseas-qualified doctors in the UK&lt;/title&gt;&lt;secondary-title&gt;International Journal of Medical Education&lt;/secondary-title&gt;&lt;/titles&gt;&lt;pages&gt;75-82&lt;/pages&gt;&lt;contributors&gt;&lt;authors&gt;&lt;author&gt;Rothwell, Charlotte&lt;/author&gt;&lt;author&gt;Morrow, Gill&lt;/author&gt;&lt;author&gt;Burford, Bryan&lt;/author&gt;&lt;author&gt;Illing, Jan&lt;/author&gt;&lt;/authors&gt;&lt;/contributors&gt;&lt;added-date format="utc"&gt;1657798097&lt;/added-date&gt;&lt;ref-type name="Journal Article"&gt;17&lt;/ref-type&gt;&lt;dates&gt;&lt;year&gt;2013&lt;/year&gt;&lt;/dates&gt;&lt;rec-number&gt;1620&lt;/rec-number&gt;&lt;last-updated-date format="utc"&gt;1670941217&lt;/last-updated-date&gt;&lt;volume&gt;4&lt;/volume&gt;&lt;remote-database-name&gt;WorldCat.org&lt;/remote-database-name&gt;&lt;/record&gt;&lt;/Cite&gt;&lt;/EndNote&gt;</w:instrText>
      </w:r>
      <w:r w:rsidR="00395847">
        <w:fldChar w:fldCharType="separate"/>
      </w:r>
      <w:r w:rsidR="00DE380F">
        <w:rPr>
          <w:noProof/>
        </w:rPr>
        <w:t>(Rothwell,</w:t>
      </w:r>
      <w:r w:rsidR="00EF1385">
        <w:rPr>
          <w:noProof/>
        </w:rPr>
        <w:t xml:space="preserve"> </w:t>
      </w:r>
      <w:r w:rsidR="00DE380F">
        <w:rPr>
          <w:noProof/>
        </w:rPr>
        <w:t>Morrow,</w:t>
      </w:r>
      <w:r w:rsidR="00EF1385">
        <w:rPr>
          <w:noProof/>
        </w:rPr>
        <w:t xml:space="preserve"> </w:t>
      </w:r>
      <w:r w:rsidR="00DE380F">
        <w:rPr>
          <w:noProof/>
        </w:rPr>
        <w:t>Burford,</w:t>
      </w:r>
      <w:r w:rsidR="00EF1385">
        <w:rPr>
          <w:noProof/>
        </w:rPr>
        <w:t xml:space="preserve"> </w:t>
      </w:r>
      <w:r w:rsidR="00DE380F">
        <w:rPr>
          <w:noProof/>
        </w:rPr>
        <w:t>&amp;</w:t>
      </w:r>
      <w:r w:rsidR="00EF1385">
        <w:rPr>
          <w:noProof/>
        </w:rPr>
        <w:t xml:space="preserve"> </w:t>
      </w:r>
      <w:r w:rsidR="00DE380F">
        <w:rPr>
          <w:noProof/>
        </w:rPr>
        <w:t>Illing,</w:t>
      </w:r>
      <w:r w:rsidR="00EF1385">
        <w:rPr>
          <w:noProof/>
        </w:rPr>
        <w:t xml:space="preserve"> </w:t>
      </w:r>
      <w:r w:rsidR="00DE380F">
        <w:rPr>
          <w:noProof/>
        </w:rPr>
        <w:t>2013)</w:t>
      </w:r>
      <w:r w:rsidR="00395847">
        <w:fldChar w:fldCharType="end"/>
      </w:r>
      <w:r w:rsidR="00395847">
        <w:t>.</w:t>
      </w:r>
      <w:r w:rsidR="00EF1385">
        <w:t xml:space="preserve"> </w:t>
      </w:r>
      <w:r w:rsidR="007F6205">
        <w:t>Support</w:t>
      </w:r>
      <w:r w:rsidR="00EF1385">
        <w:t xml:space="preserve"> </w:t>
      </w:r>
      <w:r w:rsidR="007F6205">
        <w:t>needs</w:t>
      </w:r>
      <w:r w:rsidR="00EF1385">
        <w:t xml:space="preserve"> </w:t>
      </w:r>
      <w:r w:rsidR="007F6205">
        <w:t>were</w:t>
      </w:r>
      <w:r w:rsidR="00EF1385">
        <w:t xml:space="preserve"> </w:t>
      </w:r>
      <w:r w:rsidR="007F6205">
        <w:t>identified</w:t>
      </w:r>
      <w:r w:rsidR="00EF1385">
        <w:t xml:space="preserve"> </w:t>
      </w:r>
      <w:r w:rsidR="007F6205" w:rsidRPr="00460BD2">
        <w:t>before</w:t>
      </w:r>
      <w:r w:rsidR="00EF1385">
        <w:t xml:space="preserve"> </w:t>
      </w:r>
      <w:r w:rsidR="007F6205" w:rsidRPr="00460BD2">
        <w:t>coming</w:t>
      </w:r>
      <w:r w:rsidR="00EF1385">
        <w:t xml:space="preserve"> </w:t>
      </w:r>
      <w:r w:rsidR="007F6205" w:rsidRPr="00460BD2">
        <w:t>to</w:t>
      </w:r>
      <w:r w:rsidR="00EF1385">
        <w:t xml:space="preserve"> </w:t>
      </w:r>
      <w:r w:rsidR="007F6205" w:rsidRPr="00460BD2">
        <w:t>the</w:t>
      </w:r>
      <w:r w:rsidR="00EF1385">
        <w:t xml:space="preserve"> </w:t>
      </w:r>
      <w:r w:rsidR="007F6205" w:rsidRPr="00460BD2">
        <w:t>UK,</w:t>
      </w:r>
      <w:r w:rsidR="00EF1385">
        <w:t xml:space="preserve"> </w:t>
      </w:r>
      <w:r w:rsidR="007F6205">
        <w:t>once</w:t>
      </w:r>
      <w:r w:rsidR="00EF1385">
        <w:t xml:space="preserve"> </w:t>
      </w:r>
      <w:r w:rsidR="007F6205" w:rsidRPr="00460BD2">
        <w:t>they</w:t>
      </w:r>
      <w:r w:rsidR="00EF1385">
        <w:t xml:space="preserve"> </w:t>
      </w:r>
      <w:r w:rsidR="007F6205" w:rsidRPr="00460BD2">
        <w:t>start</w:t>
      </w:r>
      <w:r w:rsidR="00EF1385">
        <w:t xml:space="preserve"> </w:t>
      </w:r>
      <w:r w:rsidR="007F6205" w:rsidRPr="00460BD2">
        <w:t>work</w:t>
      </w:r>
      <w:r w:rsidR="00EF1385">
        <w:t xml:space="preserve"> </w:t>
      </w:r>
      <w:r w:rsidR="007F6205" w:rsidRPr="00460BD2">
        <w:t>and</w:t>
      </w:r>
      <w:r w:rsidR="00EF1385">
        <w:t xml:space="preserve"> </w:t>
      </w:r>
      <w:r w:rsidR="007F6205">
        <w:t>then</w:t>
      </w:r>
      <w:r w:rsidR="00EF1385">
        <w:t xml:space="preserve"> </w:t>
      </w:r>
      <w:r w:rsidR="007F6205" w:rsidRPr="00460BD2">
        <w:t>on-going</w:t>
      </w:r>
      <w:r w:rsidR="00EF1385">
        <w:t xml:space="preserve"> </w:t>
      </w:r>
      <w:r w:rsidR="007F6205" w:rsidRPr="00460BD2">
        <w:t>support</w:t>
      </w:r>
      <w:r w:rsidR="00EF1385">
        <w:t xml:space="preserve"> </w:t>
      </w:r>
      <w:r w:rsidR="007F6205" w:rsidRPr="00460BD2">
        <w:t>when</w:t>
      </w:r>
      <w:r w:rsidR="00EF1385">
        <w:t xml:space="preserve"> </w:t>
      </w:r>
      <w:r w:rsidR="007F6205" w:rsidRPr="00460BD2">
        <w:t>they</w:t>
      </w:r>
      <w:r w:rsidR="00EF1385">
        <w:t xml:space="preserve"> </w:t>
      </w:r>
      <w:r w:rsidR="007F6205" w:rsidRPr="00460BD2">
        <w:t>are</w:t>
      </w:r>
      <w:r w:rsidR="00EF1385">
        <w:t xml:space="preserve"> </w:t>
      </w:r>
      <w:r w:rsidR="007F6205" w:rsidRPr="00460BD2">
        <w:t>in</w:t>
      </w:r>
      <w:r w:rsidR="00EF1385">
        <w:t xml:space="preserve"> </w:t>
      </w:r>
      <w:r w:rsidR="007F6205" w:rsidRPr="00460BD2">
        <w:t>post</w:t>
      </w:r>
      <w:r w:rsidR="00EF1385">
        <w:t xml:space="preserve"> </w:t>
      </w:r>
      <w:r w:rsidR="007F6205">
        <w:t>which</w:t>
      </w:r>
      <w:r w:rsidR="00EF1385">
        <w:t xml:space="preserve"> </w:t>
      </w:r>
      <w:r w:rsidR="007F6205">
        <w:t>requires</w:t>
      </w:r>
      <w:r w:rsidR="00EF1385">
        <w:t xml:space="preserve"> </w:t>
      </w:r>
      <w:r w:rsidR="007F6205">
        <w:t>coordinated</w:t>
      </w:r>
      <w:r w:rsidR="00EF1385">
        <w:t xml:space="preserve"> </w:t>
      </w:r>
      <w:r w:rsidR="00C611B3">
        <w:t>action</w:t>
      </w:r>
      <w:r w:rsidR="00EF1385">
        <w:t xml:space="preserve"> </w:t>
      </w:r>
      <w:r w:rsidR="00C611B3">
        <w:t>among</w:t>
      </w:r>
      <w:r w:rsidR="00EF1385">
        <w:t xml:space="preserve"> </w:t>
      </w:r>
      <w:r w:rsidR="007F6205" w:rsidRPr="00444E3C">
        <w:t>government,</w:t>
      </w:r>
      <w:r w:rsidR="00EF1385">
        <w:t xml:space="preserve"> </w:t>
      </w:r>
      <w:r w:rsidR="00C611B3" w:rsidRPr="00444E3C">
        <w:t>regulator,</w:t>
      </w:r>
      <w:r w:rsidR="00EF1385">
        <w:t xml:space="preserve"> </w:t>
      </w:r>
      <w:r w:rsidR="007F6205" w:rsidRPr="00444E3C">
        <w:t>and</w:t>
      </w:r>
      <w:r w:rsidR="00EF1385">
        <w:t xml:space="preserve"> </w:t>
      </w:r>
      <w:r w:rsidR="007F6205" w:rsidRPr="00444E3C">
        <w:t>employer</w:t>
      </w:r>
      <w:r w:rsidR="00C611B3">
        <w:t>.</w:t>
      </w:r>
      <w:r w:rsidR="00EF1385">
        <w:t xml:space="preserve"> </w:t>
      </w:r>
      <w:r w:rsidR="00C611B3">
        <w:t>As</w:t>
      </w:r>
      <w:r w:rsidR="00EF1385">
        <w:t xml:space="preserve"> </w:t>
      </w:r>
      <w:r w:rsidR="00C611B3">
        <w:t>well</w:t>
      </w:r>
      <w:r w:rsidR="00EF1385">
        <w:t xml:space="preserve"> </w:t>
      </w:r>
      <w:r w:rsidR="00C611B3">
        <w:t>as</w:t>
      </w:r>
      <w:r w:rsidR="00EF1385">
        <w:t xml:space="preserve"> </w:t>
      </w:r>
      <w:r w:rsidR="00F204A8">
        <w:t>targeted</w:t>
      </w:r>
      <w:r w:rsidR="00EF1385">
        <w:t xml:space="preserve"> </w:t>
      </w:r>
      <w:r w:rsidR="00F204A8">
        <w:t>recruitment,</w:t>
      </w:r>
      <w:r w:rsidR="00EF1385">
        <w:t xml:space="preserve"> </w:t>
      </w:r>
      <w:r w:rsidR="00F204A8">
        <w:t>t</w:t>
      </w:r>
      <w:r w:rsidR="008F27CF">
        <w:t>he</w:t>
      </w:r>
      <w:r w:rsidR="00EF1385">
        <w:t xml:space="preserve"> </w:t>
      </w:r>
      <w:r w:rsidR="008F27CF">
        <w:t>presence</w:t>
      </w:r>
      <w:r w:rsidR="00EF1385">
        <w:t xml:space="preserve"> </w:t>
      </w:r>
      <w:r w:rsidR="00484F3F">
        <w:t>of</w:t>
      </w:r>
      <w:r w:rsidR="00EF1385">
        <w:t xml:space="preserve"> </w:t>
      </w:r>
      <w:r w:rsidR="00484F3F">
        <w:t>a</w:t>
      </w:r>
      <w:r w:rsidR="00EF1385">
        <w:t xml:space="preserve"> </w:t>
      </w:r>
      <w:r w:rsidR="00484F3F">
        <w:t>large</w:t>
      </w:r>
      <w:r w:rsidR="00EF1385">
        <w:t xml:space="preserve"> </w:t>
      </w:r>
      <w:r w:rsidR="00484F3F">
        <w:t>number</w:t>
      </w:r>
      <w:r w:rsidR="00EF1385">
        <w:t xml:space="preserve"> </w:t>
      </w:r>
      <w:r w:rsidR="00484F3F">
        <w:t>of</w:t>
      </w:r>
      <w:r w:rsidR="00EF1385">
        <w:t xml:space="preserve"> </w:t>
      </w:r>
      <w:r w:rsidR="00484F3F">
        <w:t>refugee</w:t>
      </w:r>
      <w:r w:rsidR="00EF1385">
        <w:t xml:space="preserve"> </w:t>
      </w:r>
      <w:r w:rsidR="00484F3F">
        <w:t>doctors</w:t>
      </w:r>
      <w:r w:rsidR="00EF1385">
        <w:t xml:space="preserve"> </w:t>
      </w:r>
      <w:r w:rsidR="00484F3F">
        <w:t>in</w:t>
      </w:r>
      <w:r w:rsidR="00EF1385">
        <w:t xml:space="preserve"> </w:t>
      </w:r>
      <w:r w:rsidR="00484F3F">
        <w:t>the</w:t>
      </w:r>
      <w:r w:rsidR="00EF1385">
        <w:t xml:space="preserve"> </w:t>
      </w:r>
      <w:r w:rsidR="00484F3F">
        <w:t>UK</w:t>
      </w:r>
      <w:r w:rsidR="00EF1385">
        <w:t xml:space="preserve"> </w:t>
      </w:r>
      <w:r w:rsidR="00107BE9">
        <w:t>has</w:t>
      </w:r>
      <w:r w:rsidR="00EF1385">
        <w:t xml:space="preserve"> </w:t>
      </w:r>
      <w:r w:rsidR="00107BE9">
        <w:t>long</w:t>
      </w:r>
      <w:r w:rsidR="00EF1385">
        <w:t xml:space="preserve"> </w:t>
      </w:r>
      <w:r w:rsidR="00107BE9">
        <w:t>been</w:t>
      </w:r>
      <w:r w:rsidR="00EF1385">
        <w:t xml:space="preserve"> </w:t>
      </w:r>
      <w:r w:rsidR="00107BE9">
        <w:t>recognised,</w:t>
      </w:r>
      <w:r w:rsidR="00EF1385">
        <w:t xml:space="preserve"> </w:t>
      </w:r>
      <w:r w:rsidR="00107BE9">
        <w:t>as</w:t>
      </w:r>
      <w:r w:rsidR="00EF1385">
        <w:t xml:space="preserve"> </w:t>
      </w:r>
      <w:r w:rsidR="00107BE9">
        <w:t>has</w:t>
      </w:r>
      <w:r w:rsidR="00EF1385">
        <w:t xml:space="preserve"> </w:t>
      </w:r>
      <w:r w:rsidR="00107BE9">
        <w:t>their</w:t>
      </w:r>
      <w:r w:rsidR="00EF1385">
        <w:t xml:space="preserve"> </w:t>
      </w:r>
      <w:r w:rsidR="00107BE9">
        <w:t>value</w:t>
      </w:r>
      <w:r w:rsidR="00EF1385">
        <w:t xml:space="preserve"> </w:t>
      </w:r>
      <w:r w:rsidR="00107BE9">
        <w:t>to</w:t>
      </w:r>
      <w:r w:rsidR="00EF1385">
        <w:t xml:space="preserve"> </w:t>
      </w:r>
      <w:r w:rsidR="00107BE9">
        <w:t>the</w:t>
      </w:r>
      <w:r w:rsidR="00EF1385">
        <w:t xml:space="preserve"> </w:t>
      </w:r>
      <w:r w:rsidR="00107BE9" w:rsidRPr="00990F77">
        <w:t>National</w:t>
      </w:r>
      <w:r w:rsidR="00EF1385">
        <w:t xml:space="preserve"> </w:t>
      </w:r>
      <w:r w:rsidR="00107BE9" w:rsidRPr="00990F77">
        <w:t>Health</w:t>
      </w:r>
      <w:r w:rsidR="00EF1385">
        <w:t xml:space="preserve"> </w:t>
      </w:r>
      <w:r w:rsidR="00107BE9" w:rsidRPr="00990F77">
        <w:t>Service</w:t>
      </w:r>
      <w:r w:rsidR="00EF1385">
        <w:t xml:space="preserve"> </w:t>
      </w:r>
      <w:r w:rsidR="00107BE9" w:rsidRPr="00990F77">
        <w:t>(NHS).</w:t>
      </w:r>
      <w:r w:rsidR="00EF1385">
        <w:t xml:space="preserve"> </w:t>
      </w:r>
      <w:r w:rsidR="009F591E">
        <w:t>A</w:t>
      </w:r>
      <w:r w:rsidR="00EF1385">
        <w:t xml:space="preserve"> </w:t>
      </w:r>
      <w:r w:rsidR="009F591E">
        <w:t>relatively</w:t>
      </w:r>
      <w:r w:rsidR="00EF1385">
        <w:t xml:space="preserve"> </w:t>
      </w:r>
      <w:r w:rsidR="009F591E">
        <w:t>small</w:t>
      </w:r>
      <w:r w:rsidR="00EF1385">
        <w:t xml:space="preserve"> </w:t>
      </w:r>
      <w:r w:rsidR="009F591E">
        <w:t>investment</w:t>
      </w:r>
      <w:r w:rsidR="00EF1385">
        <w:t xml:space="preserve"> </w:t>
      </w:r>
      <w:r w:rsidR="009F591E">
        <w:t>is</w:t>
      </w:r>
      <w:r w:rsidR="00EF1385">
        <w:t xml:space="preserve"> </w:t>
      </w:r>
      <w:r w:rsidR="009F591E">
        <w:t>required</w:t>
      </w:r>
      <w:r w:rsidR="00EF1385">
        <w:t xml:space="preserve"> </w:t>
      </w:r>
      <w:r w:rsidR="009F591E">
        <w:t>to</w:t>
      </w:r>
      <w:r w:rsidR="00EF1385">
        <w:t xml:space="preserve"> </w:t>
      </w:r>
      <w:r w:rsidR="00141936">
        <w:t>support</w:t>
      </w:r>
      <w:r w:rsidR="00EF1385">
        <w:t xml:space="preserve"> </w:t>
      </w:r>
      <w:r w:rsidR="00141936">
        <w:t>them</w:t>
      </w:r>
      <w:r w:rsidR="00EF1385">
        <w:t xml:space="preserve"> </w:t>
      </w:r>
      <w:r w:rsidR="00141936">
        <w:t>into</w:t>
      </w:r>
      <w:r w:rsidR="00EF1385">
        <w:t xml:space="preserve"> </w:t>
      </w:r>
      <w:r w:rsidR="00141936">
        <w:t>UK</w:t>
      </w:r>
      <w:r w:rsidR="00EF1385">
        <w:t xml:space="preserve"> </w:t>
      </w:r>
      <w:r w:rsidR="00141936">
        <w:t>practice</w:t>
      </w:r>
      <w:r w:rsidR="00EF1385">
        <w:t xml:space="preserve"> </w:t>
      </w:r>
      <w:r w:rsidR="00141936">
        <w:t>compared</w:t>
      </w:r>
      <w:r w:rsidR="00EF1385">
        <w:t xml:space="preserve"> </w:t>
      </w:r>
      <w:r w:rsidR="00141936">
        <w:t>to</w:t>
      </w:r>
      <w:r w:rsidR="00EF1385">
        <w:t xml:space="preserve"> </w:t>
      </w:r>
      <w:r w:rsidR="00141936">
        <w:t>the</w:t>
      </w:r>
      <w:r w:rsidR="00EF1385">
        <w:t xml:space="preserve"> </w:t>
      </w:r>
      <w:r w:rsidR="00141936">
        <w:t>cost</w:t>
      </w:r>
      <w:r w:rsidR="00EF1385">
        <w:t xml:space="preserve"> </w:t>
      </w:r>
      <w:r w:rsidR="00740E7F">
        <w:t>and</w:t>
      </w:r>
      <w:r w:rsidR="00EF1385">
        <w:t xml:space="preserve"> </w:t>
      </w:r>
      <w:r w:rsidR="00740E7F">
        <w:t>time</w:t>
      </w:r>
      <w:r w:rsidR="00EF1385">
        <w:t xml:space="preserve"> </w:t>
      </w:r>
      <w:r w:rsidR="00740E7F">
        <w:t>required</w:t>
      </w:r>
      <w:r w:rsidR="00EF1385">
        <w:t xml:space="preserve"> </w:t>
      </w:r>
      <w:r w:rsidR="00740E7F">
        <w:t>to</w:t>
      </w:r>
      <w:r w:rsidR="00EF1385">
        <w:t xml:space="preserve"> </w:t>
      </w:r>
      <w:r w:rsidR="00141936">
        <w:t>train</w:t>
      </w:r>
      <w:r w:rsidR="00EF1385">
        <w:t xml:space="preserve"> </w:t>
      </w:r>
      <w:r w:rsidR="00740E7F">
        <w:t>a</w:t>
      </w:r>
      <w:r w:rsidR="00EF1385">
        <w:t xml:space="preserve"> </w:t>
      </w:r>
      <w:r w:rsidR="00740E7F">
        <w:t>new</w:t>
      </w:r>
      <w:r w:rsidR="00EF1385">
        <w:t xml:space="preserve"> </w:t>
      </w:r>
      <w:r w:rsidR="00740E7F">
        <w:t>doctor</w:t>
      </w:r>
      <w:r w:rsidR="00CE3CFF">
        <w:t>,</w:t>
      </w:r>
      <w:r w:rsidR="00EF1385">
        <w:t xml:space="preserve"> </w:t>
      </w:r>
      <w:r w:rsidR="00CE3CFF">
        <w:t>although</w:t>
      </w:r>
      <w:r w:rsidR="00EF1385">
        <w:t xml:space="preserve"> </w:t>
      </w:r>
      <w:r w:rsidR="00CE3CFF">
        <w:t>they</w:t>
      </w:r>
      <w:r w:rsidR="00EF1385">
        <w:t xml:space="preserve"> </w:t>
      </w:r>
      <w:r w:rsidR="00CE3CFF">
        <w:t>do</w:t>
      </w:r>
      <w:r w:rsidR="00EF1385">
        <w:t xml:space="preserve"> </w:t>
      </w:r>
      <w:r w:rsidR="00CE3CFF">
        <w:t>face</w:t>
      </w:r>
      <w:r w:rsidR="00EF1385">
        <w:t xml:space="preserve"> </w:t>
      </w:r>
      <w:r w:rsidR="00CE3CFF">
        <w:t>the</w:t>
      </w:r>
      <w:r w:rsidR="00EF1385">
        <w:t xml:space="preserve"> </w:t>
      </w:r>
      <w:r w:rsidR="00546AFC">
        <w:t>common</w:t>
      </w:r>
      <w:r w:rsidR="00EF1385">
        <w:t xml:space="preserve"> </w:t>
      </w:r>
      <w:r w:rsidR="00CE3CFF">
        <w:t>hurdles</w:t>
      </w:r>
      <w:r w:rsidR="00EF1385">
        <w:t xml:space="preserve"> </w:t>
      </w:r>
      <w:r w:rsidR="00546AFC">
        <w:t>of</w:t>
      </w:r>
      <w:r w:rsidR="00EF1385">
        <w:t xml:space="preserve"> </w:t>
      </w:r>
      <w:r w:rsidR="00546AFC" w:rsidRPr="00990F77">
        <w:t>recognition</w:t>
      </w:r>
      <w:r w:rsidR="00EF1385">
        <w:t xml:space="preserve"> </w:t>
      </w:r>
      <w:r w:rsidR="00546AFC" w:rsidRPr="00990F77">
        <w:t>of</w:t>
      </w:r>
      <w:r w:rsidR="00EF1385">
        <w:t xml:space="preserve"> </w:t>
      </w:r>
      <w:r w:rsidR="00546AFC" w:rsidRPr="00990F77">
        <w:t>qualifications,</w:t>
      </w:r>
      <w:r w:rsidR="00EF1385">
        <w:t xml:space="preserve"> </w:t>
      </w:r>
      <w:r w:rsidR="00F204A8" w:rsidRPr="00990F77">
        <w:t>training,</w:t>
      </w:r>
      <w:r w:rsidR="00EF1385">
        <w:t xml:space="preserve"> </w:t>
      </w:r>
      <w:r w:rsidR="00546AFC" w:rsidRPr="00990F77">
        <w:t>and</w:t>
      </w:r>
      <w:r w:rsidR="00EF1385">
        <w:t xml:space="preserve"> </w:t>
      </w:r>
      <w:r w:rsidR="00546AFC" w:rsidRPr="00990F77">
        <w:t>employment</w:t>
      </w:r>
      <w:r w:rsidR="00EF1385">
        <w:t xml:space="preserve"> </w:t>
      </w:r>
      <w:r w:rsidR="00546AFC" w:rsidRPr="00990F77">
        <w:t>regulations</w:t>
      </w:r>
      <w:r w:rsidR="00546AFC">
        <w:t>.</w:t>
      </w:r>
      <w:r w:rsidR="00EF1385">
        <w:t xml:space="preserve"> </w:t>
      </w:r>
      <w:r w:rsidR="00546AFC">
        <w:t>A</w:t>
      </w:r>
      <w:r w:rsidR="00EF1385">
        <w:t xml:space="preserve"> </w:t>
      </w:r>
      <w:r w:rsidR="00546AFC">
        <w:t>wide</w:t>
      </w:r>
      <w:r w:rsidR="00EF1385">
        <w:t xml:space="preserve"> </w:t>
      </w:r>
      <w:r w:rsidR="00546AFC">
        <w:t>range</w:t>
      </w:r>
      <w:r w:rsidR="00EF1385">
        <w:t xml:space="preserve"> </w:t>
      </w:r>
      <w:r w:rsidR="00546AFC">
        <w:t>of</w:t>
      </w:r>
      <w:r w:rsidR="00EF1385">
        <w:t xml:space="preserve"> </w:t>
      </w:r>
      <w:r w:rsidR="002C28E6" w:rsidRPr="00990F77">
        <w:t>national</w:t>
      </w:r>
      <w:r w:rsidR="00EF1385">
        <w:t xml:space="preserve"> </w:t>
      </w:r>
      <w:r w:rsidR="002C28E6" w:rsidRPr="00990F77">
        <w:t>and</w:t>
      </w:r>
      <w:r w:rsidR="00EF1385">
        <w:t xml:space="preserve"> </w:t>
      </w:r>
      <w:r w:rsidR="002C28E6" w:rsidRPr="00990F77">
        <w:t>local</w:t>
      </w:r>
      <w:r w:rsidR="00EF1385">
        <w:t xml:space="preserve"> </w:t>
      </w:r>
      <w:r w:rsidR="002C28E6" w:rsidRPr="00990F77">
        <w:t>policy</w:t>
      </w:r>
      <w:r w:rsidR="00EF1385">
        <w:t xml:space="preserve"> </w:t>
      </w:r>
      <w:r w:rsidR="002C28E6" w:rsidRPr="00990F77">
        <w:t>initiatives</w:t>
      </w:r>
      <w:r w:rsidR="00EF1385">
        <w:t xml:space="preserve"> </w:t>
      </w:r>
      <w:r w:rsidR="002C28E6" w:rsidRPr="00990F77">
        <w:t>have</w:t>
      </w:r>
      <w:r w:rsidR="00EF1385">
        <w:t xml:space="preserve"> </w:t>
      </w:r>
      <w:r w:rsidR="002C28E6" w:rsidRPr="00990F77">
        <w:t>been</w:t>
      </w:r>
      <w:r w:rsidR="00EF1385">
        <w:t xml:space="preserve"> </w:t>
      </w:r>
      <w:r w:rsidR="002C28E6" w:rsidRPr="00990F77">
        <w:t>implemented</w:t>
      </w:r>
      <w:r w:rsidR="00EF1385">
        <w:t xml:space="preserve"> </w:t>
      </w:r>
      <w:r w:rsidR="002C28E6" w:rsidRPr="00990F77">
        <w:t>to</w:t>
      </w:r>
      <w:r w:rsidR="00EF1385">
        <w:t xml:space="preserve"> </w:t>
      </w:r>
      <w:r w:rsidR="002C28E6">
        <w:t>support</w:t>
      </w:r>
      <w:r w:rsidR="00EF1385">
        <w:t xml:space="preserve"> </w:t>
      </w:r>
      <w:r w:rsidR="002C28E6">
        <w:t>their</w:t>
      </w:r>
      <w:r w:rsidR="00EF1385">
        <w:t xml:space="preserve"> </w:t>
      </w:r>
      <w:r w:rsidR="002C28E6" w:rsidRPr="00990F77">
        <w:t>inclusion</w:t>
      </w:r>
      <w:r w:rsidR="00EF1385">
        <w:t xml:space="preserve"> </w:t>
      </w:r>
      <w:r w:rsidR="002C28E6">
        <w:fldChar w:fldCharType="begin"/>
      </w:r>
      <w:r w:rsidR="002C28E6">
        <w:instrText xml:space="preserve"> ADDIN EN.CITE &lt;EndNote&gt;&lt;Cite&gt;&lt;Author&gt;Stewart&lt;/Author&gt;&lt;Year&gt;2007&lt;/Year&gt;&lt;IDText&gt;Addressing the challenges facing refugee doctors in the UK&lt;/IDText&gt;&lt;DisplayText&gt;(Stewart, 2007)&lt;/DisplayText&gt;&lt;record&gt;&lt;isbn&gt;0269-0942&lt;/isbn&gt;&lt;titles&gt;&lt;title&gt;Addressing the challenges facing refugee doctors in the UK&lt;/title&gt;&lt;secondary-title&gt;Local Economy&lt;/secondary-title&gt;&lt;/titles&gt;&lt;pages&gt;409-417&lt;/pages&gt;&lt;number&gt;4&lt;/number&gt;&lt;contributors&gt;&lt;authors&gt;&lt;author&gt;Stewart, Emma&lt;/author&gt;&lt;/authors&gt;&lt;/contributors&gt;&lt;added-date format="utc"&gt;1626167366&lt;/added-date&gt;&lt;ref-type name="Journal Article"&gt;17&lt;/ref-type&gt;&lt;dates&gt;&lt;year&gt;2007&lt;/year&gt;&lt;/dates&gt;&lt;rec-number&gt;1596&lt;/rec-number&gt;&lt;last-updated-date format="utc"&gt;1626167366&lt;/last-updated-date&gt;&lt;volume&gt;22&lt;/volume&gt;&lt;/record&gt;&lt;/Cite&gt;&lt;/EndNote&gt;</w:instrText>
      </w:r>
      <w:r w:rsidR="002C28E6">
        <w:fldChar w:fldCharType="separate"/>
      </w:r>
      <w:r w:rsidR="002C28E6">
        <w:rPr>
          <w:noProof/>
        </w:rPr>
        <w:t>(Stewart,</w:t>
      </w:r>
      <w:r w:rsidR="00EF1385">
        <w:rPr>
          <w:noProof/>
        </w:rPr>
        <w:t xml:space="preserve"> </w:t>
      </w:r>
      <w:r w:rsidR="002C28E6">
        <w:rPr>
          <w:noProof/>
        </w:rPr>
        <w:t>2007)</w:t>
      </w:r>
      <w:r w:rsidR="002C28E6">
        <w:fldChar w:fldCharType="end"/>
      </w:r>
      <w:r w:rsidR="002C28E6">
        <w:t>.</w:t>
      </w:r>
      <w:r w:rsidR="00EF1385">
        <w:t xml:space="preserve"> </w:t>
      </w:r>
    </w:p>
    <w:p w14:paraId="20AC3723" w14:textId="2FC777A3" w:rsidR="00CB2DCA" w:rsidRDefault="00C151B1">
      <w:r>
        <w:t>A</w:t>
      </w:r>
      <w:r w:rsidR="00EF1385">
        <w:t xml:space="preserve"> </w:t>
      </w:r>
      <w:r>
        <w:t>lon</w:t>
      </w:r>
      <w:r w:rsidR="00960F63">
        <w:t>ger-standing</w:t>
      </w:r>
      <w:r w:rsidR="00EF1385">
        <w:t xml:space="preserve"> </w:t>
      </w:r>
      <w:r w:rsidR="00960F63">
        <w:t>scheme</w:t>
      </w:r>
      <w:r w:rsidR="00EF1385">
        <w:t xml:space="preserve"> </w:t>
      </w:r>
      <w:r w:rsidR="00960F63">
        <w:t>is</w:t>
      </w:r>
      <w:r w:rsidR="00EF1385">
        <w:t xml:space="preserve"> </w:t>
      </w:r>
      <w:r w:rsidR="00960F63">
        <w:t>the</w:t>
      </w:r>
      <w:r w:rsidR="00EF1385">
        <w:t xml:space="preserve"> </w:t>
      </w:r>
      <w:hyperlink r:id="rId21" w:history="1">
        <w:r w:rsidR="00960F63" w:rsidRPr="00960F63">
          <w:rPr>
            <w:rStyle w:val="Hyperlink"/>
          </w:rPr>
          <w:t>Building</w:t>
        </w:r>
        <w:r w:rsidR="00EF1385">
          <w:rPr>
            <w:rStyle w:val="Hyperlink"/>
          </w:rPr>
          <w:t xml:space="preserve"> </w:t>
        </w:r>
        <w:r w:rsidR="00960F63" w:rsidRPr="00960F63">
          <w:rPr>
            <w:rStyle w:val="Hyperlink"/>
          </w:rPr>
          <w:t>Bridges</w:t>
        </w:r>
      </w:hyperlink>
      <w:r w:rsidR="00EF1385">
        <w:t xml:space="preserve"> </w:t>
      </w:r>
      <w:r w:rsidR="00960F63">
        <w:t>programme</w:t>
      </w:r>
      <w:r w:rsidR="00EF1385">
        <w:t xml:space="preserve"> </w:t>
      </w:r>
      <w:r w:rsidR="00960F63">
        <w:t>in</w:t>
      </w:r>
      <w:r w:rsidR="00EF1385">
        <w:t xml:space="preserve"> </w:t>
      </w:r>
      <w:r w:rsidR="00960F63">
        <w:t>London</w:t>
      </w:r>
      <w:r w:rsidR="00880740">
        <w:t>,</w:t>
      </w:r>
      <w:r w:rsidR="00EF1385">
        <w:t xml:space="preserve"> </w:t>
      </w:r>
      <w:r w:rsidR="00880740">
        <w:t>a</w:t>
      </w:r>
      <w:r w:rsidR="00EF1385">
        <w:t xml:space="preserve"> </w:t>
      </w:r>
      <w:r w:rsidR="00880740">
        <w:t>multi-agency</w:t>
      </w:r>
      <w:r w:rsidR="00EF1385">
        <w:t xml:space="preserve"> </w:t>
      </w:r>
      <w:r w:rsidR="00880740">
        <w:t>partnership</w:t>
      </w:r>
      <w:r w:rsidR="00EF1385">
        <w:t xml:space="preserve"> </w:t>
      </w:r>
      <w:r w:rsidR="000D2ABB">
        <w:t>(including</w:t>
      </w:r>
      <w:r w:rsidR="00EF1385">
        <w:t xml:space="preserve"> </w:t>
      </w:r>
      <w:r w:rsidR="00B91CE4">
        <w:t>language</w:t>
      </w:r>
      <w:r w:rsidR="00EF1385">
        <w:t xml:space="preserve"> </w:t>
      </w:r>
      <w:r w:rsidR="00B91CE4">
        <w:t>class</w:t>
      </w:r>
      <w:r w:rsidR="00EF1385">
        <w:t xml:space="preserve"> </w:t>
      </w:r>
      <w:r w:rsidR="009B2510">
        <w:t>provider,</w:t>
      </w:r>
      <w:r w:rsidR="00EF1385">
        <w:t xml:space="preserve"> </w:t>
      </w:r>
      <w:r w:rsidR="009B2510">
        <w:t>university,</w:t>
      </w:r>
      <w:r w:rsidR="00EF1385">
        <w:t xml:space="preserve"> </w:t>
      </w:r>
      <w:r w:rsidR="009B2510">
        <w:t>NHS</w:t>
      </w:r>
      <w:r w:rsidR="00EF1385">
        <w:t xml:space="preserve"> </w:t>
      </w:r>
      <w:r w:rsidR="009B2510">
        <w:t>and</w:t>
      </w:r>
      <w:r w:rsidR="00EF1385">
        <w:t xml:space="preserve"> </w:t>
      </w:r>
      <w:r w:rsidR="009B2510">
        <w:t>the</w:t>
      </w:r>
      <w:r w:rsidR="00EF1385">
        <w:t xml:space="preserve"> </w:t>
      </w:r>
      <w:r w:rsidR="009B2510">
        <w:t>Refugee</w:t>
      </w:r>
      <w:r w:rsidR="00EF1385">
        <w:t xml:space="preserve"> </w:t>
      </w:r>
      <w:r w:rsidR="009B2510">
        <w:t>Council)</w:t>
      </w:r>
      <w:r w:rsidR="00EF1385">
        <w:t xml:space="preserve"> </w:t>
      </w:r>
      <w:r w:rsidR="009B2510">
        <w:t>which</w:t>
      </w:r>
      <w:r w:rsidR="00EF1385">
        <w:t xml:space="preserve"> </w:t>
      </w:r>
      <w:r w:rsidR="00880740">
        <w:t>between</w:t>
      </w:r>
      <w:r w:rsidR="00EF1385">
        <w:t xml:space="preserve"> </w:t>
      </w:r>
      <w:r w:rsidR="00F01056" w:rsidRPr="00F01056">
        <w:t>2009</w:t>
      </w:r>
      <w:r w:rsidR="00EF1385">
        <w:t xml:space="preserve"> </w:t>
      </w:r>
      <w:r w:rsidR="00F01056" w:rsidRPr="00F01056">
        <w:t>and</w:t>
      </w:r>
      <w:r w:rsidR="00EF1385">
        <w:t xml:space="preserve"> </w:t>
      </w:r>
      <w:r w:rsidR="00F01056" w:rsidRPr="00F01056">
        <w:t>2018</w:t>
      </w:r>
      <w:r w:rsidR="00EF1385">
        <w:t xml:space="preserve"> </w:t>
      </w:r>
      <w:r w:rsidR="00F01056" w:rsidRPr="00F01056">
        <w:t>supported</w:t>
      </w:r>
      <w:r w:rsidR="00EF1385">
        <w:t xml:space="preserve"> </w:t>
      </w:r>
      <w:r w:rsidR="00F01056" w:rsidRPr="00F01056">
        <w:t>refugee</w:t>
      </w:r>
      <w:r w:rsidR="00EF1385">
        <w:t xml:space="preserve"> </w:t>
      </w:r>
      <w:r w:rsidR="00F01056" w:rsidRPr="00F01056">
        <w:t>doctors,</w:t>
      </w:r>
      <w:r w:rsidR="00EF1385">
        <w:t xml:space="preserve"> </w:t>
      </w:r>
      <w:r w:rsidR="00F01056" w:rsidRPr="00F01056">
        <w:t>pharmacists,</w:t>
      </w:r>
      <w:r w:rsidR="00EF1385">
        <w:t xml:space="preserve"> </w:t>
      </w:r>
      <w:r w:rsidR="00F01056" w:rsidRPr="00F01056">
        <w:t>dentists,</w:t>
      </w:r>
      <w:r w:rsidR="00EF1385">
        <w:t xml:space="preserve"> </w:t>
      </w:r>
      <w:r w:rsidR="00F01056" w:rsidRPr="00F01056">
        <w:t>biomedical</w:t>
      </w:r>
      <w:r w:rsidR="00EF1385">
        <w:t xml:space="preserve"> </w:t>
      </w:r>
      <w:r w:rsidR="00F01056" w:rsidRPr="00F01056">
        <w:t>scientists,</w:t>
      </w:r>
      <w:r w:rsidR="00EF1385">
        <w:t xml:space="preserve"> </w:t>
      </w:r>
      <w:r w:rsidR="00F01056" w:rsidRPr="00F01056">
        <w:t>physiotherapists</w:t>
      </w:r>
      <w:r w:rsidR="00EF1385">
        <w:t xml:space="preserve"> </w:t>
      </w:r>
      <w:r w:rsidR="00F01056" w:rsidRPr="00F01056">
        <w:t>and</w:t>
      </w:r>
      <w:r w:rsidR="00EF1385">
        <w:t xml:space="preserve"> </w:t>
      </w:r>
      <w:r w:rsidR="00F01056" w:rsidRPr="00F01056">
        <w:t>nurses</w:t>
      </w:r>
      <w:r w:rsidR="00EF1385">
        <w:t xml:space="preserve"> </w:t>
      </w:r>
      <w:r w:rsidR="003F2D2B">
        <w:t>to</w:t>
      </w:r>
      <w:r w:rsidR="00EF1385">
        <w:t xml:space="preserve"> </w:t>
      </w:r>
      <w:r w:rsidR="003F2D2B">
        <w:t>work</w:t>
      </w:r>
      <w:r w:rsidR="00EF1385">
        <w:t xml:space="preserve"> </w:t>
      </w:r>
      <w:r w:rsidR="003F2D2B">
        <w:t>in</w:t>
      </w:r>
      <w:r w:rsidR="00EF1385">
        <w:t xml:space="preserve"> </w:t>
      </w:r>
      <w:r w:rsidR="003F2D2B">
        <w:t>the</w:t>
      </w:r>
      <w:r w:rsidR="00EF1385">
        <w:t xml:space="preserve"> </w:t>
      </w:r>
      <w:r w:rsidR="003F2D2B">
        <w:t>NHS</w:t>
      </w:r>
      <w:r w:rsidR="00EF1385">
        <w:t xml:space="preserve"> </w:t>
      </w:r>
      <w:r w:rsidR="002145D3">
        <w:fldChar w:fldCharType="begin"/>
      </w:r>
      <w:r w:rsidR="00DE380F">
        <w:instrText xml:space="preserve"> ADDIN EN.CITE &lt;EndNote&gt;&lt;Cite&gt;&lt;Author&gt;Butt&lt;/Author&gt;&lt;Year&gt;2019&lt;/Year&gt;&lt;IDText&gt;Integrating refugee healthcare professionals in the UK National Health Service: experience from a multi-agency collaboration&lt;/IDText&gt;&lt;DisplayText&gt;(Butt et al., 2019)&lt;/DisplayText&gt;&lt;record&gt;&lt;titles&gt;&lt;title&gt;Integrating refugee healthcare professionals in the UK National Health Service: experience from a multi-agency collaboration&lt;/title&gt;&lt;secondary-title&gt;Advances in medical education and practice&lt;/secondary-title&gt;&lt;/titles&gt;&lt;pages&gt;891-896&lt;/pages&gt;&lt;contributors&gt;&lt;authors&gt;&lt;author&gt;Butt, Mohsin Faysal&lt;/author&gt;&lt;author&gt;Salmon, Louise&lt;/author&gt;&lt;author&gt;Mulamehic, Fahira&lt;/author&gt;&lt;author&gt;Hixon, Avelyn&lt;/author&gt;&lt;author&gt;Moodambail, Abdul Rehman&lt;/author&gt;&lt;author&gt;Gupta, Sandy&lt;/author&gt;&lt;/authors&gt;&lt;/contributors&gt;&lt;added-date format="utc"&gt;1670778014&lt;/added-date&gt;&lt;ref-type name="Journal Article"&gt;17&lt;/ref-type&gt;&lt;dates&gt;&lt;year&gt;2019&lt;/year&gt;&lt;/dates&gt;&lt;rec-number&gt;1684&lt;/rec-number&gt;&lt;last-updated-date format="utc"&gt;1670778378&lt;/last-updated-date&gt;&lt;electronic-resource-num&gt;10.2147/AMEP.S213543&lt;/electronic-resource-num&gt;&lt;volume&gt;10&lt;/volume&gt;&lt;/record&gt;&lt;/Cite&gt;&lt;/EndNote&gt;</w:instrText>
      </w:r>
      <w:r w:rsidR="002145D3">
        <w:fldChar w:fldCharType="separate"/>
      </w:r>
      <w:r w:rsidR="00DE380F">
        <w:rPr>
          <w:noProof/>
        </w:rPr>
        <w:t>(Butt</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19)</w:t>
      </w:r>
      <w:r w:rsidR="002145D3">
        <w:fldChar w:fldCharType="end"/>
      </w:r>
      <w:r w:rsidR="007E46D1">
        <w:t>.</w:t>
      </w:r>
      <w:r w:rsidR="00EF1385">
        <w:t xml:space="preserve"> </w:t>
      </w:r>
      <w:r w:rsidR="00507D77">
        <w:t>This</w:t>
      </w:r>
      <w:r w:rsidR="00EF1385">
        <w:t xml:space="preserve"> </w:t>
      </w:r>
      <w:r w:rsidR="00507D77">
        <w:t>comprises</w:t>
      </w:r>
      <w:r w:rsidR="00EF1385">
        <w:t xml:space="preserve"> </w:t>
      </w:r>
      <w:r w:rsidR="00507D77">
        <w:t>a</w:t>
      </w:r>
      <w:r w:rsidR="00EF1385">
        <w:t xml:space="preserve"> </w:t>
      </w:r>
      <w:r w:rsidR="00507D77">
        <w:t>c</w:t>
      </w:r>
      <w:r w:rsidR="00CB2DCA" w:rsidRPr="00CB2DCA">
        <w:t>ore</w:t>
      </w:r>
      <w:r w:rsidR="00EF1385">
        <w:t xml:space="preserve"> </w:t>
      </w:r>
      <w:r w:rsidR="00507D77">
        <w:t>c</w:t>
      </w:r>
      <w:r w:rsidR="00CB2DCA" w:rsidRPr="00CB2DCA">
        <w:t>urriculum</w:t>
      </w:r>
      <w:r w:rsidR="00EF1385">
        <w:t xml:space="preserve"> </w:t>
      </w:r>
      <w:r w:rsidR="00507D77">
        <w:t>of:</w:t>
      </w:r>
    </w:p>
    <w:p w14:paraId="736D9365" w14:textId="7A83F408" w:rsidR="00CB2DCA" w:rsidRDefault="00CB2DCA" w:rsidP="00C34207">
      <w:pPr>
        <w:pStyle w:val="ListParagraph"/>
        <w:numPr>
          <w:ilvl w:val="0"/>
          <w:numId w:val="22"/>
        </w:numPr>
        <w:ind w:left="993"/>
      </w:pPr>
      <w:r w:rsidRPr="00CB2DCA">
        <w:t>Orientation</w:t>
      </w:r>
      <w:r w:rsidR="00EF1385">
        <w:t xml:space="preserve"> </w:t>
      </w:r>
      <w:r w:rsidRPr="00CB2DCA">
        <w:t>to</w:t>
      </w:r>
      <w:r w:rsidR="00EF1385">
        <w:t xml:space="preserve"> </w:t>
      </w:r>
      <w:r w:rsidRPr="00CB2DCA">
        <w:t>the</w:t>
      </w:r>
      <w:r w:rsidR="00EF1385">
        <w:t xml:space="preserve"> </w:t>
      </w:r>
      <w:r w:rsidRPr="00CB2DCA">
        <w:t>National</w:t>
      </w:r>
      <w:r w:rsidR="00EF1385">
        <w:t xml:space="preserve"> </w:t>
      </w:r>
      <w:r w:rsidRPr="00CB2DCA">
        <w:t>Health</w:t>
      </w:r>
      <w:r w:rsidR="00EF1385">
        <w:t xml:space="preserve"> </w:t>
      </w:r>
      <w:r w:rsidRPr="00CB2DCA">
        <w:t>Service</w:t>
      </w:r>
      <w:r w:rsidR="00EF1385">
        <w:t xml:space="preserve"> </w:t>
      </w:r>
    </w:p>
    <w:p w14:paraId="545C2F70" w14:textId="0A015F94" w:rsidR="00CB2DCA" w:rsidRDefault="00CB2DCA" w:rsidP="00C34207">
      <w:pPr>
        <w:pStyle w:val="ListParagraph"/>
        <w:numPr>
          <w:ilvl w:val="0"/>
          <w:numId w:val="22"/>
        </w:numPr>
        <w:ind w:left="993"/>
      </w:pPr>
      <w:r w:rsidRPr="00CB2DCA">
        <w:t>Preparing</w:t>
      </w:r>
      <w:r w:rsidR="00EF1385">
        <w:t xml:space="preserve"> </w:t>
      </w:r>
      <w:r w:rsidRPr="00CB2DCA">
        <w:t>targeted</w:t>
      </w:r>
      <w:r w:rsidR="00EF1385">
        <w:t xml:space="preserve"> </w:t>
      </w:r>
      <w:r w:rsidRPr="00CB2DCA">
        <w:t>CVs</w:t>
      </w:r>
      <w:r w:rsidR="00EF1385">
        <w:t xml:space="preserve"> </w:t>
      </w:r>
      <w:r w:rsidRPr="00CB2DCA">
        <w:t>for</w:t>
      </w:r>
      <w:r w:rsidR="00EF1385">
        <w:t xml:space="preserve"> </w:t>
      </w:r>
      <w:r w:rsidRPr="00CB2DCA">
        <w:t>jobs</w:t>
      </w:r>
      <w:r w:rsidR="00EF1385">
        <w:t xml:space="preserve"> </w:t>
      </w:r>
      <w:r w:rsidRPr="00CB2DCA">
        <w:t>in</w:t>
      </w:r>
      <w:r w:rsidR="00EF1385">
        <w:t xml:space="preserve"> </w:t>
      </w:r>
      <w:r w:rsidRPr="00CB2DCA">
        <w:t>healthcare</w:t>
      </w:r>
      <w:r w:rsidR="00EF1385">
        <w:t xml:space="preserve"> </w:t>
      </w:r>
    </w:p>
    <w:p w14:paraId="39521334" w14:textId="5B249AF4" w:rsidR="00CB2DCA" w:rsidRDefault="00CB2DCA" w:rsidP="00C34207">
      <w:pPr>
        <w:pStyle w:val="ListParagraph"/>
        <w:numPr>
          <w:ilvl w:val="0"/>
          <w:numId w:val="22"/>
        </w:numPr>
        <w:ind w:left="993"/>
      </w:pPr>
      <w:r w:rsidRPr="00CB2DCA">
        <w:t>Identifying</w:t>
      </w:r>
      <w:r w:rsidR="00EF1385">
        <w:t xml:space="preserve"> </w:t>
      </w:r>
      <w:r w:rsidRPr="00CB2DCA">
        <w:t>strengths</w:t>
      </w:r>
      <w:r w:rsidR="00EF1385">
        <w:t xml:space="preserve"> </w:t>
      </w:r>
      <w:r w:rsidRPr="00CB2DCA">
        <w:t>and</w:t>
      </w:r>
      <w:r w:rsidR="00EF1385">
        <w:t xml:space="preserve"> </w:t>
      </w:r>
      <w:r w:rsidRPr="00CB2DCA">
        <w:t>weaknesses</w:t>
      </w:r>
      <w:r w:rsidR="00EF1385">
        <w:t xml:space="preserve"> </w:t>
      </w:r>
    </w:p>
    <w:p w14:paraId="484A58AD" w14:textId="7698C216" w:rsidR="00CB2DCA" w:rsidRDefault="00CB2DCA" w:rsidP="00C34207">
      <w:pPr>
        <w:pStyle w:val="ListParagraph"/>
        <w:numPr>
          <w:ilvl w:val="0"/>
          <w:numId w:val="22"/>
        </w:numPr>
        <w:ind w:left="993"/>
      </w:pPr>
      <w:r w:rsidRPr="00CB2DCA">
        <w:t>The</w:t>
      </w:r>
      <w:r w:rsidR="00EF1385">
        <w:t xml:space="preserve"> </w:t>
      </w:r>
      <w:r w:rsidRPr="00CB2DCA">
        <w:t>value</w:t>
      </w:r>
      <w:r w:rsidR="00EF1385">
        <w:t xml:space="preserve"> </w:t>
      </w:r>
      <w:r w:rsidRPr="00CB2DCA">
        <w:t>of</w:t>
      </w:r>
      <w:r w:rsidR="00EF1385">
        <w:t xml:space="preserve"> </w:t>
      </w:r>
      <w:r w:rsidRPr="00CB2DCA">
        <w:t>volunteering</w:t>
      </w:r>
      <w:r w:rsidR="00EF1385">
        <w:t xml:space="preserve"> </w:t>
      </w:r>
    </w:p>
    <w:p w14:paraId="05490B03" w14:textId="565A2A2A" w:rsidR="00CB2DCA" w:rsidRDefault="00CB2DCA" w:rsidP="00C34207">
      <w:pPr>
        <w:pStyle w:val="ListParagraph"/>
        <w:numPr>
          <w:ilvl w:val="0"/>
          <w:numId w:val="22"/>
        </w:numPr>
        <w:ind w:left="993"/>
      </w:pPr>
      <w:r w:rsidRPr="00CB2DCA">
        <w:t>Understanding</w:t>
      </w:r>
      <w:r w:rsidR="00EF1385">
        <w:t xml:space="preserve"> </w:t>
      </w:r>
      <w:r w:rsidRPr="00CB2DCA">
        <w:t>UK</w:t>
      </w:r>
      <w:r w:rsidR="00EF1385">
        <w:t xml:space="preserve"> </w:t>
      </w:r>
      <w:r w:rsidRPr="00CB2DCA">
        <w:t>work</w:t>
      </w:r>
      <w:r w:rsidR="00EF1385">
        <w:t xml:space="preserve"> </w:t>
      </w:r>
      <w:r w:rsidRPr="00CB2DCA">
        <w:t>culture</w:t>
      </w:r>
      <w:r w:rsidR="00EF1385">
        <w:t xml:space="preserve"> </w:t>
      </w:r>
    </w:p>
    <w:p w14:paraId="2B9B76A0" w14:textId="1AE71D25" w:rsidR="00CB2DCA" w:rsidRDefault="00CB2DCA" w:rsidP="00C34207">
      <w:pPr>
        <w:pStyle w:val="ListParagraph"/>
        <w:numPr>
          <w:ilvl w:val="0"/>
          <w:numId w:val="22"/>
        </w:numPr>
        <w:ind w:left="993"/>
      </w:pPr>
      <w:r w:rsidRPr="00CB2DCA">
        <w:t>Writing</w:t>
      </w:r>
      <w:r w:rsidR="00EF1385">
        <w:t xml:space="preserve"> </w:t>
      </w:r>
      <w:r w:rsidRPr="00CB2DCA">
        <w:t>a</w:t>
      </w:r>
      <w:r w:rsidR="00EF1385">
        <w:t xml:space="preserve"> </w:t>
      </w:r>
      <w:r w:rsidRPr="00CB2DCA">
        <w:t>job</w:t>
      </w:r>
      <w:r w:rsidR="00EF1385">
        <w:t xml:space="preserve"> </w:t>
      </w:r>
      <w:r w:rsidRPr="00CB2DCA">
        <w:t>application</w:t>
      </w:r>
      <w:r w:rsidR="00EF1385">
        <w:t xml:space="preserve"> </w:t>
      </w:r>
    </w:p>
    <w:p w14:paraId="78A289F9" w14:textId="12A892C5" w:rsidR="00CB2DCA" w:rsidRDefault="00CB2DCA" w:rsidP="00C34207">
      <w:pPr>
        <w:pStyle w:val="ListParagraph"/>
        <w:numPr>
          <w:ilvl w:val="0"/>
          <w:numId w:val="22"/>
        </w:numPr>
        <w:ind w:left="993"/>
      </w:pPr>
      <w:r w:rsidRPr="00CB2DCA">
        <w:t>Succeeding</w:t>
      </w:r>
      <w:r w:rsidR="00EF1385">
        <w:t xml:space="preserve"> </w:t>
      </w:r>
      <w:r w:rsidRPr="00CB2DCA">
        <w:t>at</w:t>
      </w:r>
      <w:r w:rsidR="00EF1385">
        <w:t xml:space="preserve"> </w:t>
      </w:r>
      <w:r w:rsidRPr="00CB2DCA">
        <w:t>a</w:t>
      </w:r>
      <w:r w:rsidR="00EF1385">
        <w:t xml:space="preserve"> </w:t>
      </w:r>
      <w:r w:rsidRPr="00CB2DCA">
        <w:t>job</w:t>
      </w:r>
      <w:r w:rsidR="00EF1385">
        <w:t xml:space="preserve"> </w:t>
      </w:r>
      <w:r w:rsidRPr="00CB2DCA">
        <w:t>interview</w:t>
      </w:r>
      <w:r w:rsidR="00EF1385">
        <w:t xml:space="preserve"> </w:t>
      </w:r>
    </w:p>
    <w:p w14:paraId="22C5BB0E" w14:textId="18486CAE" w:rsidR="00CB2DCA" w:rsidRDefault="00CB2DCA" w:rsidP="00C34207">
      <w:pPr>
        <w:pStyle w:val="ListParagraph"/>
        <w:numPr>
          <w:ilvl w:val="0"/>
          <w:numId w:val="22"/>
        </w:numPr>
        <w:ind w:left="993"/>
      </w:pPr>
      <w:r w:rsidRPr="00CB2DCA">
        <w:t>Creating</w:t>
      </w:r>
      <w:r w:rsidR="00EF1385">
        <w:t xml:space="preserve"> </w:t>
      </w:r>
      <w:r w:rsidRPr="00CB2DCA">
        <w:t>a</w:t>
      </w:r>
      <w:r w:rsidR="00EF1385">
        <w:t xml:space="preserve"> </w:t>
      </w:r>
      <w:r w:rsidRPr="00CB2DCA">
        <w:t>clinical</w:t>
      </w:r>
      <w:r w:rsidR="00EF1385">
        <w:t xml:space="preserve"> </w:t>
      </w:r>
      <w:r w:rsidRPr="00CB2DCA">
        <w:t>attachment</w:t>
      </w:r>
      <w:r w:rsidR="00EF1385">
        <w:t xml:space="preserve"> </w:t>
      </w:r>
      <w:r w:rsidRPr="00CB2DCA">
        <w:t>portfolio</w:t>
      </w:r>
    </w:p>
    <w:p w14:paraId="47C10085" w14:textId="75B421A0" w:rsidR="008B4773" w:rsidRDefault="00BC5E05" w:rsidP="003F06EA">
      <w:r>
        <w:t>There</w:t>
      </w:r>
      <w:r w:rsidR="00EF1385">
        <w:t xml:space="preserve"> </w:t>
      </w:r>
      <w:r>
        <w:t>is</w:t>
      </w:r>
      <w:r w:rsidR="00EF1385">
        <w:t xml:space="preserve"> </w:t>
      </w:r>
      <w:r>
        <w:t>also</w:t>
      </w:r>
      <w:r w:rsidR="00EF1385">
        <w:t xml:space="preserve"> </w:t>
      </w:r>
      <w:r>
        <w:t>support</w:t>
      </w:r>
      <w:r w:rsidR="00EF1385">
        <w:t xml:space="preserve"> </w:t>
      </w:r>
      <w:r>
        <w:t>for</w:t>
      </w:r>
      <w:r w:rsidR="00EF1385">
        <w:t xml:space="preserve"> </w:t>
      </w:r>
      <w:r>
        <w:t>language</w:t>
      </w:r>
      <w:r w:rsidR="00EF1385">
        <w:t xml:space="preserve"> </w:t>
      </w:r>
      <w:r>
        <w:t>learning</w:t>
      </w:r>
      <w:r w:rsidR="00EF1385">
        <w:t xml:space="preserve"> </w:t>
      </w:r>
      <w:r>
        <w:t>and</w:t>
      </w:r>
      <w:r w:rsidR="00EF1385">
        <w:t xml:space="preserve"> </w:t>
      </w:r>
      <w:r>
        <w:t>testing,</w:t>
      </w:r>
      <w:r w:rsidR="00EF1385">
        <w:t xml:space="preserve"> </w:t>
      </w:r>
      <w:r>
        <w:t>as</w:t>
      </w:r>
      <w:r w:rsidR="00EF1385">
        <w:t xml:space="preserve"> </w:t>
      </w:r>
      <w:r>
        <w:t>well</w:t>
      </w:r>
      <w:r w:rsidR="00EF1385">
        <w:t xml:space="preserve"> </w:t>
      </w:r>
      <w:r>
        <w:t>as</w:t>
      </w:r>
      <w:r w:rsidR="00EF1385">
        <w:t xml:space="preserve"> </w:t>
      </w:r>
      <w:r w:rsidR="00741AB9" w:rsidRPr="00741AB9">
        <w:t>clinical</w:t>
      </w:r>
      <w:r w:rsidR="00EF1385">
        <w:t xml:space="preserve"> </w:t>
      </w:r>
      <w:r w:rsidR="00741AB9" w:rsidRPr="00741AB9">
        <w:t>attachments</w:t>
      </w:r>
      <w:r w:rsidR="00EF1385">
        <w:t xml:space="preserve"> </w:t>
      </w:r>
      <w:r w:rsidR="00741AB9" w:rsidRPr="00741AB9">
        <w:t>and</w:t>
      </w:r>
      <w:r w:rsidR="00EF1385">
        <w:t xml:space="preserve"> </w:t>
      </w:r>
      <w:r w:rsidR="00741AB9" w:rsidRPr="00741AB9">
        <w:t>ongoing</w:t>
      </w:r>
      <w:r w:rsidR="00EF1385">
        <w:t xml:space="preserve"> </w:t>
      </w:r>
      <w:r w:rsidR="00741AB9" w:rsidRPr="00741AB9">
        <w:t>pastoral</w:t>
      </w:r>
      <w:r w:rsidR="00EF1385">
        <w:t xml:space="preserve"> </w:t>
      </w:r>
      <w:r w:rsidR="00741AB9" w:rsidRPr="00741AB9">
        <w:t>support</w:t>
      </w:r>
      <w:r w:rsidR="00EF1385">
        <w:t xml:space="preserve"> </w:t>
      </w:r>
      <w:r>
        <w:t>when</w:t>
      </w:r>
      <w:r w:rsidR="00EF1385">
        <w:t xml:space="preserve"> </w:t>
      </w:r>
      <w:r>
        <w:t>in</w:t>
      </w:r>
      <w:r w:rsidR="00EF1385">
        <w:t xml:space="preserve"> </w:t>
      </w:r>
      <w:r>
        <w:t>post.</w:t>
      </w:r>
      <w:r w:rsidR="00EF1385">
        <w:t xml:space="preserve"> </w:t>
      </w:r>
      <w:r w:rsidR="006A7481">
        <w:t>Results</w:t>
      </w:r>
      <w:r w:rsidR="00EF1385">
        <w:t xml:space="preserve"> </w:t>
      </w:r>
      <w:r w:rsidR="006A7481">
        <w:t>are</w:t>
      </w:r>
      <w:r w:rsidR="00EF1385">
        <w:t xml:space="preserve"> </w:t>
      </w:r>
      <w:r w:rsidR="006A7481">
        <w:t>positive</w:t>
      </w:r>
      <w:r w:rsidR="00EF1385">
        <w:t xml:space="preserve"> </w:t>
      </w:r>
      <w:r w:rsidR="006A7481">
        <w:t>(and</w:t>
      </w:r>
      <w:r w:rsidR="00EF1385">
        <w:t xml:space="preserve"> </w:t>
      </w:r>
      <w:r w:rsidR="00DA535C">
        <w:t>information</w:t>
      </w:r>
      <w:r w:rsidR="00EF1385">
        <w:t xml:space="preserve"> </w:t>
      </w:r>
      <w:r w:rsidR="00DA535C">
        <w:t>is</w:t>
      </w:r>
      <w:r w:rsidR="00EF1385">
        <w:t xml:space="preserve"> </w:t>
      </w:r>
      <w:r w:rsidR="00DA535C">
        <w:t>also</w:t>
      </w:r>
      <w:r w:rsidR="00EF1385">
        <w:t xml:space="preserve"> </w:t>
      </w:r>
      <w:r w:rsidR="00DA535C">
        <w:t>disseminated</w:t>
      </w:r>
      <w:r w:rsidR="00EF1385">
        <w:t xml:space="preserve"> </w:t>
      </w:r>
      <w:r w:rsidR="00DA535C">
        <w:t>via</w:t>
      </w:r>
      <w:r w:rsidR="00EF1385">
        <w:t xml:space="preserve"> </w:t>
      </w:r>
      <w:r w:rsidR="00DA535C">
        <w:t>a</w:t>
      </w:r>
      <w:r w:rsidR="00EF1385">
        <w:t xml:space="preserve"> </w:t>
      </w:r>
      <w:r w:rsidR="00DA535C">
        <w:t>YouTube</w:t>
      </w:r>
      <w:r w:rsidR="00EF1385">
        <w:t xml:space="preserve"> </w:t>
      </w:r>
      <w:hyperlink r:id="rId22" w:history="1">
        <w:r w:rsidR="00DA535C">
          <w:rPr>
            <w:rStyle w:val="Hyperlink"/>
          </w:rPr>
          <w:t>video</w:t>
        </w:r>
      </w:hyperlink>
      <w:r w:rsidR="00DA535C">
        <w:t>)</w:t>
      </w:r>
      <w:r w:rsidR="000D7DA8">
        <w:t>,</w:t>
      </w:r>
      <w:r w:rsidR="00EF1385">
        <w:t xml:space="preserve"> </w:t>
      </w:r>
      <w:r w:rsidR="000D7DA8">
        <w:t>although</w:t>
      </w:r>
      <w:r w:rsidR="00EF1385">
        <w:t xml:space="preserve"> </w:t>
      </w:r>
      <w:r w:rsidR="000D7DA8">
        <w:t>the</w:t>
      </w:r>
      <w:r w:rsidR="00EF1385">
        <w:t xml:space="preserve"> </w:t>
      </w:r>
      <w:r w:rsidR="000D7DA8">
        <w:t>authors</w:t>
      </w:r>
      <w:r w:rsidR="00EF1385">
        <w:t xml:space="preserve"> </w:t>
      </w:r>
      <w:r w:rsidR="000D7DA8">
        <w:t>note</w:t>
      </w:r>
      <w:r w:rsidR="00EF1385">
        <w:t xml:space="preserve"> </w:t>
      </w:r>
      <w:r w:rsidR="000D7DA8">
        <w:t>a</w:t>
      </w:r>
      <w:r w:rsidR="00EF1385">
        <w:t xml:space="preserve"> </w:t>
      </w:r>
      <w:r w:rsidR="000D7DA8">
        <w:t>lack</w:t>
      </w:r>
      <w:r w:rsidR="00EF1385">
        <w:t xml:space="preserve"> </w:t>
      </w:r>
      <w:r w:rsidR="000D7DA8">
        <w:t>of</w:t>
      </w:r>
      <w:r w:rsidR="00EF1385">
        <w:t xml:space="preserve"> </w:t>
      </w:r>
      <w:r w:rsidR="000D7DA8">
        <w:t>control</w:t>
      </w:r>
      <w:r w:rsidR="00EF1385">
        <w:t xml:space="preserve"> </w:t>
      </w:r>
      <w:r w:rsidR="000D7DA8">
        <w:t>group</w:t>
      </w:r>
      <w:r w:rsidR="00EF1385">
        <w:t xml:space="preserve"> </w:t>
      </w:r>
      <w:r w:rsidR="000D7DA8">
        <w:t>to</w:t>
      </w:r>
      <w:r w:rsidR="00EF1385">
        <w:t xml:space="preserve"> </w:t>
      </w:r>
      <w:r w:rsidR="000D7DA8">
        <w:t>compare</w:t>
      </w:r>
      <w:r w:rsidR="00EF1385">
        <w:t xml:space="preserve"> </w:t>
      </w:r>
      <w:r w:rsidR="000D7DA8">
        <w:t>outcomes,</w:t>
      </w:r>
      <w:r w:rsidR="00EF1385">
        <w:t xml:space="preserve"> </w:t>
      </w:r>
      <w:r w:rsidR="000D7DA8">
        <w:t>and</w:t>
      </w:r>
      <w:r w:rsidR="00EF1385">
        <w:t xml:space="preserve"> </w:t>
      </w:r>
      <w:r w:rsidR="000D7DA8">
        <w:t>suggest</w:t>
      </w:r>
      <w:r w:rsidR="00EF1385">
        <w:t xml:space="preserve"> </w:t>
      </w:r>
      <w:r w:rsidR="009C6150">
        <w:t>such</w:t>
      </w:r>
      <w:r w:rsidR="00EF1385">
        <w:t xml:space="preserve"> </w:t>
      </w:r>
      <w:r w:rsidR="009C6150">
        <w:t>multi-agency</w:t>
      </w:r>
      <w:r w:rsidR="00EF1385">
        <w:t xml:space="preserve"> </w:t>
      </w:r>
      <w:r w:rsidR="009C6150">
        <w:t>work</w:t>
      </w:r>
      <w:r w:rsidR="00EF1385">
        <w:t xml:space="preserve"> </w:t>
      </w:r>
      <w:r w:rsidR="009C6150">
        <w:t>should</w:t>
      </w:r>
      <w:r w:rsidR="00EF1385">
        <w:t xml:space="preserve"> </w:t>
      </w:r>
      <w:r w:rsidR="009C6150">
        <w:t>be</w:t>
      </w:r>
      <w:r w:rsidR="00EF1385">
        <w:t xml:space="preserve"> </w:t>
      </w:r>
      <w:r w:rsidR="009C6150">
        <w:t>applied</w:t>
      </w:r>
      <w:r w:rsidR="00EF1385">
        <w:t xml:space="preserve"> </w:t>
      </w:r>
      <w:r w:rsidR="009C6150">
        <w:t>in</w:t>
      </w:r>
      <w:r w:rsidR="00EF1385">
        <w:t xml:space="preserve"> </w:t>
      </w:r>
      <w:r w:rsidR="009C6150">
        <w:t>other</w:t>
      </w:r>
      <w:r w:rsidR="00EF1385">
        <w:t xml:space="preserve"> </w:t>
      </w:r>
      <w:r w:rsidR="009C6150">
        <w:t>settings.</w:t>
      </w:r>
      <w:r w:rsidR="00EF1385">
        <w:t xml:space="preserve"> </w:t>
      </w:r>
      <w:r w:rsidR="00AA460F">
        <w:t>The</w:t>
      </w:r>
      <w:r w:rsidR="00EF1385">
        <w:t xml:space="preserve"> </w:t>
      </w:r>
      <w:r w:rsidR="00AA460F">
        <w:t>project</w:t>
      </w:r>
      <w:r w:rsidR="00EF1385">
        <w:t xml:space="preserve"> </w:t>
      </w:r>
      <w:r w:rsidR="00AA460F">
        <w:t>is</w:t>
      </w:r>
      <w:r w:rsidR="00EF1385">
        <w:t xml:space="preserve"> </w:t>
      </w:r>
      <w:r w:rsidR="00AA460F">
        <w:t>ongoing</w:t>
      </w:r>
      <w:r w:rsidR="00EF1385">
        <w:t xml:space="preserve"> </w:t>
      </w:r>
      <w:r w:rsidR="00A83629">
        <w:t>and</w:t>
      </w:r>
      <w:r w:rsidR="00EF1385">
        <w:t xml:space="preserve"> </w:t>
      </w:r>
      <w:r w:rsidR="00A83629">
        <w:t>to</w:t>
      </w:r>
      <w:r w:rsidR="00EF1385">
        <w:t xml:space="preserve"> </w:t>
      </w:r>
      <w:r w:rsidR="00A83629">
        <w:t>2022</w:t>
      </w:r>
      <w:r w:rsidR="00EF1385">
        <w:t xml:space="preserve"> </w:t>
      </w:r>
      <w:r w:rsidR="00A83629">
        <w:t>had</w:t>
      </w:r>
      <w:r w:rsidR="00EF1385">
        <w:t xml:space="preserve"> </w:t>
      </w:r>
      <w:r w:rsidR="00A83629">
        <w:t>supported</w:t>
      </w:r>
      <w:r w:rsidR="00EF1385">
        <w:t xml:space="preserve"> </w:t>
      </w:r>
      <w:r w:rsidR="00D950A9">
        <w:t>788</w:t>
      </w:r>
      <w:r w:rsidR="00EF1385">
        <w:t xml:space="preserve"> </w:t>
      </w:r>
      <w:r w:rsidR="00D950A9">
        <w:t>individuals.</w:t>
      </w:r>
      <w:r w:rsidR="00EF1385">
        <w:t xml:space="preserve"> </w:t>
      </w:r>
      <w:r w:rsidR="00504640">
        <w:t>Other</w:t>
      </w:r>
      <w:r w:rsidR="00EF1385">
        <w:t xml:space="preserve"> </w:t>
      </w:r>
      <w:r w:rsidR="00504640">
        <w:t>schemes</w:t>
      </w:r>
      <w:r w:rsidR="00EF1385">
        <w:t xml:space="preserve"> </w:t>
      </w:r>
      <w:r w:rsidR="00504640">
        <w:t>include</w:t>
      </w:r>
      <w:r w:rsidR="00EF1385">
        <w:t xml:space="preserve"> </w:t>
      </w:r>
      <w:r w:rsidR="008B4773" w:rsidRPr="008B4773">
        <w:t>Welcome</w:t>
      </w:r>
      <w:r w:rsidR="00EF1385">
        <w:t xml:space="preserve"> </w:t>
      </w:r>
      <w:r w:rsidR="008B4773" w:rsidRPr="008B4773">
        <w:t>to</w:t>
      </w:r>
      <w:r w:rsidR="00EF1385">
        <w:t xml:space="preserve"> </w:t>
      </w:r>
      <w:r w:rsidR="008B4773" w:rsidRPr="008B4773">
        <w:t>UK</w:t>
      </w:r>
      <w:r w:rsidR="00EF1385">
        <w:t xml:space="preserve"> </w:t>
      </w:r>
      <w:r w:rsidR="008B4773" w:rsidRPr="008B4773">
        <w:t>Practice</w:t>
      </w:r>
      <w:r w:rsidR="00EF1385">
        <w:t xml:space="preserve"> </w:t>
      </w:r>
      <w:r w:rsidR="008B4773" w:rsidRPr="008B4773">
        <w:t>(</w:t>
      </w:r>
      <w:proofErr w:type="spellStart"/>
      <w:r w:rsidR="008B4773" w:rsidRPr="008B4773">
        <w:t>WtUKP</w:t>
      </w:r>
      <w:proofErr w:type="spellEnd"/>
      <w:r w:rsidR="008B4773" w:rsidRPr="008B4773">
        <w:t>)</w:t>
      </w:r>
      <w:r w:rsidR="00504640">
        <w:t>,</w:t>
      </w:r>
      <w:r w:rsidR="00EF1385">
        <w:t xml:space="preserve"> </w:t>
      </w:r>
      <w:r w:rsidR="00504640">
        <w:t>a</w:t>
      </w:r>
      <w:r w:rsidR="00EF1385">
        <w:t xml:space="preserve"> </w:t>
      </w:r>
      <w:r w:rsidR="008B4773" w:rsidRPr="008B4773">
        <w:t>free</w:t>
      </w:r>
      <w:r w:rsidR="00EF1385">
        <w:t xml:space="preserve"> </w:t>
      </w:r>
      <w:r w:rsidR="008B4773" w:rsidRPr="008B4773">
        <w:t>half-day</w:t>
      </w:r>
      <w:r w:rsidR="00EF1385">
        <w:t xml:space="preserve"> </w:t>
      </w:r>
      <w:r w:rsidR="008B4773" w:rsidRPr="008B4773">
        <w:t>workshop</w:t>
      </w:r>
      <w:r w:rsidR="00EF1385">
        <w:t xml:space="preserve"> </w:t>
      </w:r>
      <w:r w:rsidR="008B4773" w:rsidRPr="008B4773">
        <w:t>offered</w:t>
      </w:r>
      <w:r w:rsidR="00EF1385">
        <w:t xml:space="preserve"> </w:t>
      </w:r>
      <w:r w:rsidR="008B4773" w:rsidRPr="008B4773">
        <w:t>to</w:t>
      </w:r>
      <w:r w:rsidR="00EF1385">
        <w:t xml:space="preserve"> </w:t>
      </w:r>
      <w:r w:rsidR="008B4773" w:rsidRPr="008B4773">
        <w:t>doctors</w:t>
      </w:r>
      <w:r w:rsidR="00EF1385">
        <w:t xml:space="preserve"> </w:t>
      </w:r>
      <w:r w:rsidR="00EF7915">
        <w:t>qualified</w:t>
      </w:r>
      <w:r w:rsidR="00EF1385">
        <w:t xml:space="preserve"> </w:t>
      </w:r>
      <w:r w:rsidR="008B4773" w:rsidRPr="008B4773">
        <w:t>overseas</w:t>
      </w:r>
      <w:r w:rsidR="00EF1385">
        <w:t xml:space="preserve"> </w:t>
      </w:r>
      <w:r w:rsidR="00EF7915">
        <w:t>to</w:t>
      </w:r>
      <w:r w:rsidR="00EF1385">
        <w:t xml:space="preserve"> </w:t>
      </w:r>
      <w:r w:rsidR="00EF7915">
        <w:t>help</w:t>
      </w:r>
      <w:r w:rsidR="00EF1385">
        <w:t xml:space="preserve"> </w:t>
      </w:r>
      <w:r w:rsidR="00EF7915">
        <w:t>them</w:t>
      </w:r>
      <w:r w:rsidR="00EF1385">
        <w:t xml:space="preserve"> </w:t>
      </w:r>
      <w:r w:rsidR="008B4773" w:rsidRPr="008B4773">
        <w:t>understand</w:t>
      </w:r>
      <w:r w:rsidR="00EF1385">
        <w:t xml:space="preserve"> </w:t>
      </w:r>
      <w:r w:rsidR="008B4773" w:rsidRPr="008B4773">
        <w:t>the</w:t>
      </w:r>
      <w:r w:rsidR="00EF1385">
        <w:t xml:space="preserve"> </w:t>
      </w:r>
      <w:r w:rsidR="008B4773" w:rsidRPr="008B4773">
        <w:t>ethical</w:t>
      </w:r>
      <w:r w:rsidR="00EF1385">
        <w:t xml:space="preserve"> </w:t>
      </w:r>
      <w:r w:rsidR="008B4773" w:rsidRPr="008B4773">
        <w:t>and</w:t>
      </w:r>
      <w:r w:rsidR="00EF1385">
        <w:t xml:space="preserve"> </w:t>
      </w:r>
      <w:r w:rsidR="008B4773" w:rsidRPr="008B4773">
        <w:t>professional</w:t>
      </w:r>
      <w:r w:rsidR="00EF1385">
        <w:t xml:space="preserve"> </w:t>
      </w:r>
      <w:r w:rsidR="008B4773" w:rsidRPr="008B4773">
        <w:t>standards</w:t>
      </w:r>
      <w:r w:rsidR="00EF1385">
        <w:t xml:space="preserve"> </w:t>
      </w:r>
      <w:r w:rsidR="008B4773" w:rsidRPr="008B4773">
        <w:t>expected</w:t>
      </w:r>
      <w:r w:rsidR="00EF1385">
        <w:t xml:space="preserve"> </w:t>
      </w:r>
      <w:r w:rsidR="008B4773" w:rsidRPr="008B4773">
        <w:t>in</w:t>
      </w:r>
      <w:r w:rsidR="00EF1385">
        <w:t xml:space="preserve"> </w:t>
      </w:r>
      <w:r w:rsidR="008B4773" w:rsidRPr="008B4773">
        <w:t>the</w:t>
      </w:r>
      <w:r w:rsidR="00EF1385">
        <w:t xml:space="preserve"> </w:t>
      </w:r>
      <w:r w:rsidR="008B4773" w:rsidRPr="008B4773">
        <w:t>UK</w:t>
      </w:r>
      <w:r w:rsidR="00EF1385">
        <w:t xml:space="preserve"> </w:t>
      </w:r>
      <w:r w:rsidR="00BB698F">
        <w:fldChar w:fldCharType="begin"/>
      </w:r>
      <w:r w:rsidR="00972B2A">
        <w:instrText xml:space="preserve"> ADDIN EN.CITE &lt;EndNote&gt;&lt;Cite&gt;&lt;Author&gt;Kehoe&lt;/Author&gt;&lt;Year&gt;2019&lt;/Year&gt;&lt;IDText&gt;Evaluation of GMC Welcome to UK Practice&lt;/IDText&gt;&lt;DisplayText&gt;(Kehoe, Rothwell, Hesselgreaves, Carter, &amp;amp; Illing, 2019)&lt;/DisplayText&gt;&lt;record&gt;&lt;titles&gt;&lt;title&gt;Evaluation of GMC Welcome to UK Practice&lt;/title&gt;&lt;/titles&gt;&lt;pages&gt;85&lt;/pages&gt;&lt;contributors&gt;&lt;authors&gt;&lt;author&gt;Kehoe, Amelia&lt;/author&gt;&lt;author&gt;Rothwell, Charlotte&lt;/author&gt;&lt;author&gt;Hesselgreaves, Hannah&lt;/author&gt;&lt;author&gt;Carter, Madeline&lt;/author&gt;&lt;author&gt;Illing, Jan&lt;/author&gt;&lt;/authors&gt;&lt;/contributors&gt;&lt;added-date format="utc"&gt;1657788407&lt;/added-date&gt;&lt;ref-type name="Book"&gt;6&lt;/ref-type&gt;&lt;dates&gt;&lt;year&gt;2019&lt;/year&gt;&lt;/dates&gt;&lt;rec-number&gt;1614&lt;/rec-number&gt;&lt;publisher&gt;Newcastle University&lt;/publisher&gt;&lt;last-updated-date format="utc"&gt;1671030534&lt;/last-updated-date&gt;&lt;/record&gt;&lt;/Cite&gt;&lt;/EndNote&gt;</w:instrText>
      </w:r>
      <w:r w:rsidR="00BB698F">
        <w:fldChar w:fldCharType="separate"/>
      </w:r>
      <w:r w:rsidR="00972B2A">
        <w:rPr>
          <w:noProof/>
        </w:rPr>
        <w:t>(Kehoe,</w:t>
      </w:r>
      <w:r w:rsidR="00EF1385">
        <w:rPr>
          <w:noProof/>
        </w:rPr>
        <w:t xml:space="preserve"> </w:t>
      </w:r>
      <w:r w:rsidR="00972B2A">
        <w:rPr>
          <w:noProof/>
        </w:rPr>
        <w:t>Rothwell,</w:t>
      </w:r>
      <w:r w:rsidR="00EF1385">
        <w:rPr>
          <w:noProof/>
        </w:rPr>
        <w:t xml:space="preserve"> </w:t>
      </w:r>
      <w:r w:rsidR="00972B2A">
        <w:rPr>
          <w:noProof/>
        </w:rPr>
        <w:t>Hesselgreaves,</w:t>
      </w:r>
      <w:r w:rsidR="00EF1385">
        <w:rPr>
          <w:noProof/>
        </w:rPr>
        <w:t xml:space="preserve"> </w:t>
      </w:r>
      <w:r w:rsidR="00972B2A">
        <w:rPr>
          <w:noProof/>
        </w:rPr>
        <w:t>Carter,</w:t>
      </w:r>
      <w:r w:rsidR="00EF1385">
        <w:rPr>
          <w:noProof/>
        </w:rPr>
        <w:t xml:space="preserve"> </w:t>
      </w:r>
      <w:r w:rsidR="00972B2A">
        <w:rPr>
          <w:noProof/>
        </w:rPr>
        <w:t>&amp;</w:t>
      </w:r>
      <w:r w:rsidR="00EF1385">
        <w:rPr>
          <w:noProof/>
        </w:rPr>
        <w:t xml:space="preserve"> </w:t>
      </w:r>
      <w:r w:rsidR="00972B2A">
        <w:rPr>
          <w:noProof/>
        </w:rPr>
        <w:t>Illing,</w:t>
      </w:r>
      <w:r w:rsidR="00EF1385">
        <w:rPr>
          <w:noProof/>
        </w:rPr>
        <w:t xml:space="preserve"> </w:t>
      </w:r>
      <w:r w:rsidR="00972B2A">
        <w:rPr>
          <w:noProof/>
        </w:rPr>
        <w:t>2019)</w:t>
      </w:r>
      <w:r w:rsidR="00BB698F">
        <w:fldChar w:fldCharType="end"/>
      </w:r>
      <w:r w:rsidR="00EF7915">
        <w:t>.</w:t>
      </w:r>
      <w:r w:rsidR="00EF1385">
        <w:t xml:space="preserve"> </w:t>
      </w:r>
      <w:r w:rsidR="00EF7915">
        <w:t>Evaluation</w:t>
      </w:r>
      <w:r w:rsidR="00EF1385">
        <w:t xml:space="preserve"> </w:t>
      </w:r>
      <w:r w:rsidR="00EF7915">
        <w:t>of</w:t>
      </w:r>
      <w:r w:rsidR="00EF1385">
        <w:t xml:space="preserve"> </w:t>
      </w:r>
      <w:r w:rsidR="00EF7915">
        <w:t>the</w:t>
      </w:r>
      <w:r w:rsidR="00EF1385">
        <w:t xml:space="preserve"> </w:t>
      </w:r>
      <w:r w:rsidR="00EF7915">
        <w:t>schemes</w:t>
      </w:r>
      <w:r w:rsidR="00EF1385">
        <w:t xml:space="preserve"> </w:t>
      </w:r>
      <w:r w:rsidR="00EF7915">
        <w:t>suggests</w:t>
      </w:r>
      <w:r w:rsidR="00EF1385">
        <w:t xml:space="preserve"> </w:t>
      </w:r>
      <w:r w:rsidR="00EF7915">
        <w:t>it</w:t>
      </w:r>
      <w:r w:rsidR="00EF1385">
        <w:t xml:space="preserve"> </w:t>
      </w:r>
      <w:r w:rsidR="00EF7915">
        <w:t>is</w:t>
      </w:r>
      <w:r w:rsidR="00EF1385">
        <w:t xml:space="preserve"> </w:t>
      </w:r>
      <w:r w:rsidR="00EF7915">
        <w:t>valued</w:t>
      </w:r>
      <w:r w:rsidR="003F06EA">
        <w:t>,</w:t>
      </w:r>
      <w:r w:rsidR="00EF1385">
        <w:t xml:space="preserve"> </w:t>
      </w:r>
      <w:r w:rsidR="003F06EA">
        <w:t>including</w:t>
      </w:r>
      <w:r w:rsidR="00EF1385">
        <w:t xml:space="preserve"> </w:t>
      </w:r>
      <w:r w:rsidR="003F06EA">
        <w:t>the</w:t>
      </w:r>
      <w:r w:rsidR="00EF1385">
        <w:t xml:space="preserve"> </w:t>
      </w:r>
      <w:r w:rsidR="003F06EA">
        <w:t>opportunity</w:t>
      </w:r>
      <w:r w:rsidR="00EF1385">
        <w:t xml:space="preserve"> </w:t>
      </w:r>
      <w:r w:rsidR="003A64C8" w:rsidRPr="003A64C8">
        <w:t>to</w:t>
      </w:r>
      <w:r w:rsidR="00EF1385">
        <w:t xml:space="preserve"> </w:t>
      </w:r>
      <w:r w:rsidR="003A64C8" w:rsidRPr="003A64C8">
        <w:t>meet</w:t>
      </w:r>
      <w:r w:rsidR="00EF1385">
        <w:t xml:space="preserve"> </w:t>
      </w:r>
      <w:r w:rsidR="003A64C8" w:rsidRPr="003A64C8">
        <w:t>other</w:t>
      </w:r>
      <w:r w:rsidR="00EF1385">
        <w:t xml:space="preserve"> </w:t>
      </w:r>
      <w:r w:rsidR="003A64C8" w:rsidRPr="003A64C8">
        <w:t>in</w:t>
      </w:r>
      <w:r w:rsidR="00EF1385">
        <w:t xml:space="preserve"> </w:t>
      </w:r>
      <w:r w:rsidR="003A64C8" w:rsidRPr="003A64C8">
        <w:t>the</w:t>
      </w:r>
      <w:r w:rsidR="00EF1385">
        <w:t xml:space="preserve"> </w:t>
      </w:r>
      <w:r w:rsidR="003A64C8" w:rsidRPr="003A64C8">
        <w:t>same</w:t>
      </w:r>
      <w:r w:rsidR="00EF1385">
        <w:t xml:space="preserve"> </w:t>
      </w:r>
      <w:r w:rsidR="003A64C8" w:rsidRPr="003A64C8">
        <w:t>position</w:t>
      </w:r>
      <w:r w:rsidR="00EF1385">
        <w:t xml:space="preserve"> </w:t>
      </w:r>
      <w:r w:rsidR="000605CF">
        <w:t>and</w:t>
      </w:r>
      <w:r w:rsidR="00EF1385">
        <w:t xml:space="preserve"> </w:t>
      </w:r>
      <w:r w:rsidR="000605CF">
        <w:t>share</w:t>
      </w:r>
      <w:r w:rsidR="00EF1385">
        <w:t xml:space="preserve"> </w:t>
      </w:r>
      <w:r w:rsidR="000605CF">
        <w:t>experiences</w:t>
      </w:r>
      <w:r w:rsidR="000D3819">
        <w:t>,</w:t>
      </w:r>
      <w:r w:rsidR="00EF1385">
        <w:t xml:space="preserve"> </w:t>
      </w:r>
      <w:r w:rsidR="000D3819">
        <w:t>as</w:t>
      </w:r>
      <w:r w:rsidR="00EF1385">
        <w:t xml:space="preserve"> </w:t>
      </w:r>
      <w:r w:rsidR="000D3819">
        <w:t>well</w:t>
      </w:r>
      <w:r w:rsidR="00EF1385">
        <w:t xml:space="preserve"> </w:t>
      </w:r>
      <w:r w:rsidR="000D3819">
        <w:t>as</w:t>
      </w:r>
      <w:r w:rsidR="00EF1385">
        <w:t xml:space="preserve"> </w:t>
      </w:r>
      <w:r w:rsidR="000D3819">
        <w:t>knowledge</w:t>
      </w:r>
      <w:r w:rsidR="00EF1385">
        <w:t xml:space="preserve"> </w:t>
      </w:r>
      <w:r w:rsidR="000D3819">
        <w:t>gained</w:t>
      </w:r>
      <w:r w:rsidR="000605CF">
        <w:t>.</w:t>
      </w:r>
      <w:r w:rsidR="00EF1385">
        <w:t xml:space="preserve"> </w:t>
      </w:r>
      <w:r w:rsidR="000D3819">
        <w:t>There</w:t>
      </w:r>
      <w:r w:rsidR="00EF1385">
        <w:t xml:space="preserve"> </w:t>
      </w:r>
      <w:r w:rsidR="000D3819">
        <w:t>were</w:t>
      </w:r>
      <w:r w:rsidR="00EF1385">
        <w:t xml:space="preserve"> </w:t>
      </w:r>
      <w:r w:rsidR="000D3819">
        <w:t>limitations</w:t>
      </w:r>
      <w:r w:rsidR="00EF1385">
        <w:t xml:space="preserve"> </w:t>
      </w:r>
      <w:r w:rsidR="000D3819">
        <w:t>though,</w:t>
      </w:r>
      <w:r w:rsidR="00EF1385">
        <w:t xml:space="preserve"> </w:t>
      </w:r>
      <w:r w:rsidR="000D3819">
        <w:t>and</w:t>
      </w:r>
      <w:r w:rsidR="00EF1385">
        <w:t xml:space="preserve"> </w:t>
      </w:r>
      <w:r w:rsidR="000D3819">
        <w:t>there</w:t>
      </w:r>
      <w:r w:rsidR="00EF1385">
        <w:t xml:space="preserve"> </w:t>
      </w:r>
      <w:r w:rsidR="000D3819">
        <w:t>was</w:t>
      </w:r>
      <w:r w:rsidR="00EF1385">
        <w:t xml:space="preserve"> </w:t>
      </w:r>
      <w:r w:rsidR="000D3819">
        <w:t>a</w:t>
      </w:r>
      <w:r w:rsidR="00EF1385">
        <w:t xml:space="preserve"> </w:t>
      </w:r>
      <w:r w:rsidR="000D3819">
        <w:t>clear</w:t>
      </w:r>
      <w:r w:rsidR="00EF1385">
        <w:t xml:space="preserve"> </w:t>
      </w:r>
      <w:r w:rsidR="000D3819">
        <w:t>need</w:t>
      </w:r>
      <w:r w:rsidR="00EF1385">
        <w:t xml:space="preserve"> </w:t>
      </w:r>
      <w:r w:rsidR="000D3819">
        <w:t>for</w:t>
      </w:r>
      <w:r w:rsidR="00EF1385">
        <w:t xml:space="preserve"> </w:t>
      </w:r>
      <w:r w:rsidR="00AE16C9">
        <w:t>longer</w:t>
      </w:r>
      <w:r w:rsidR="00EF1385">
        <w:t xml:space="preserve"> </w:t>
      </w:r>
      <w:r w:rsidR="00AE16C9">
        <w:t>and</w:t>
      </w:r>
      <w:r w:rsidR="00EF1385">
        <w:t xml:space="preserve"> </w:t>
      </w:r>
      <w:r w:rsidR="00AE16C9">
        <w:t>more</w:t>
      </w:r>
      <w:r w:rsidR="00EF1385">
        <w:t xml:space="preserve"> </w:t>
      </w:r>
      <w:r w:rsidR="00AE16C9">
        <w:t>follow-up</w:t>
      </w:r>
      <w:r w:rsidR="00EF1385">
        <w:t xml:space="preserve"> </w:t>
      </w:r>
      <w:r w:rsidR="00AE16C9">
        <w:t>sessions</w:t>
      </w:r>
      <w:r w:rsidR="00EF1385">
        <w:t xml:space="preserve"> </w:t>
      </w:r>
      <w:r w:rsidR="00AE16C9">
        <w:t>in</w:t>
      </w:r>
      <w:r w:rsidR="00EF1385">
        <w:t xml:space="preserve"> </w:t>
      </w:r>
      <w:r w:rsidR="00AE16C9">
        <w:t>a</w:t>
      </w:r>
      <w:r w:rsidR="00EF1385">
        <w:t xml:space="preserve"> </w:t>
      </w:r>
      <w:r w:rsidR="00AE16C9">
        <w:t>more</w:t>
      </w:r>
      <w:r w:rsidR="00EF1385">
        <w:t xml:space="preserve"> </w:t>
      </w:r>
      <w:r w:rsidR="00AE16C9">
        <w:t>structured</w:t>
      </w:r>
      <w:r w:rsidR="00EF1385">
        <w:t xml:space="preserve"> </w:t>
      </w:r>
      <w:r w:rsidR="00AE16C9">
        <w:t>programme.</w:t>
      </w:r>
    </w:p>
    <w:p w14:paraId="1F7B450B" w14:textId="42C354F3" w:rsidR="005A50BA" w:rsidRPr="005A50BA" w:rsidRDefault="00F77485" w:rsidP="005A50BA">
      <w:r>
        <w:lastRenderedPageBreak/>
        <w:t>There</w:t>
      </w:r>
      <w:r w:rsidR="00EF1385">
        <w:t xml:space="preserve"> </w:t>
      </w:r>
      <w:r>
        <w:t>are</w:t>
      </w:r>
      <w:r w:rsidR="00EF1385">
        <w:t xml:space="preserve"> </w:t>
      </w:r>
      <w:r>
        <w:t>examples</w:t>
      </w:r>
      <w:r w:rsidR="00EF1385">
        <w:t xml:space="preserve"> </w:t>
      </w:r>
      <w:r>
        <w:t>of</w:t>
      </w:r>
      <w:r w:rsidR="00EF1385">
        <w:t xml:space="preserve"> </w:t>
      </w:r>
      <w:r>
        <w:t>support</w:t>
      </w:r>
      <w:r w:rsidR="00EF1385">
        <w:t xml:space="preserve"> </w:t>
      </w:r>
      <w:r>
        <w:t>provided</w:t>
      </w:r>
      <w:r w:rsidR="00EF1385">
        <w:t xml:space="preserve"> </w:t>
      </w:r>
      <w:r>
        <w:t>by</w:t>
      </w:r>
      <w:r w:rsidR="00EF1385">
        <w:t xml:space="preserve"> </w:t>
      </w:r>
      <w:r w:rsidR="00A13166">
        <w:t>professionals</w:t>
      </w:r>
      <w:r w:rsidR="00EF1385">
        <w:t xml:space="preserve"> </w:t>
      </w:r>
      <w:r w:rsidR="008039A8">
        <w:t>and</w:t>
      </w:r>
      <w:r w:rsidR="00EF1385">
        <w:t xml:space="preserve"> </w:t>
      </w:r>
      <w:r w:rsidR="008039A8">
        <w:t>other</w:t>
      </w:r>
      <w:r w:rsidR="00EF1385">
        <w:t xml:space="preserve"> </w:t>
      </w:r>
      <w:r w:rsidR="008039A8">
        <w:t>agencies</w:t>
      </w:r>
      <w:r w:rsidR="00EF1385">
        <w:t xml:space="preserve"> </w:t>
      </w:r>
      <w:r w:rsidR="00A13166">
        <w:t>without</w:t>
      </w:r>
      <w:r w:rsidR="00EF1385">
        <w:t xml:space="preserve"> </w:t>
      </w:r>
      <w:r w:rsidR="00A13166">
        <w:t>explicit</w:t>
      </w:r>
      <w:r w:rsidR="00EF1385">
        <w:t xml:space="preserve"> </w:t>
      </w:r>
      <w:r w:rsidR="00A13166">
        <w:t>engagement</w:t>
      </w:r>
      <w:r w:rsidR="00EF1385">
        <w:t xml:space="preserve"> </w:t>
      </w:r>
      <w:r w:rsidR="00A13166">
        <w:t>with</w:t>
      </w:r>
      <w:r w:rsidR="00EF1385">
        <w:t xml:space="preserve"> </w:t>
      </w:r>
      <w:r w:rsidR="00A13166">
        <w:t>a</w:t>
      </w:r>
      <w:r w:rsidR="00EF1385">
        <w:t xml:space="preserve"> </w:t>
      </w:r>
      <w:r w:rsidR="00A13166">
        <w:t>professional</w:t>
      </w:r>
      <w:r w:rsidR="00EF1385">
        <w:t xml:space="preserve"> </w:t>
      </w:r>
      <w:r w:rsidR="00A13166">
        <w:t>body.</w:t>
      </w:r>
      <w:r w:rsidR="00EF1385">
        <w:t xml:space="preserve"> </w:t>
      </w:r>
      <w:r w:rsidR="00A13166">
        <w:t>Reviewing</w:t>
      </w:r>
      <w:r w:rsidR="00EF1385">
        <w:t xml:space="preserve"> </w:t>
      </w:r>
      <w:r w:rsidR="00A13166">
        <w:t>workforce</w:t>
      </w:r>
      <w:r w:rsidR="00EF1385">
        <w:t xml:space="preserve"> </w:t>
      </w:r>
      <w:r w:rsidR="00A13166">
        <w:t>integration</w:t>
      </w:r>
      <w:r w:rsidR="00EF1385">
        <w:t xml:space="preserve"> </w:t>
      </w:r>
      <w:r w:rsidR="00A13166">
        <w:t>across</w:t>
      </w:r>
      <w:r w:rsidR="00EF1385">
        <w:t xml:space="preserve"> </w:t>
      </w:r>
      <w:r w:rsidR="00A13166">
        <w:t>the</w:t>
      </w:r>
      <w:r w:rsidR="00EF1385">
        <w:t xml:space="preserve"> </w:t>
      </w:r>
      <w:r w:rsidR="00A13166">
        <w:t>EU</w:t>
      </w:r>
      <w:r w:rsidR="00EF1385">
        <w:t xml:space="preserve"> </w:t>
      </w:r>
      <w:r w:rsidR="004A0615">
        <w:t>Mart</w:t>
      </w:r>
      <w:r w:rsidR="005C7F34">
        <w:t>ín</w:t>
      </w:r>
      <w:r w:rsidR="00EF1385">
        <w:t xml:space="preserve"> </w:t>
      </w:r>
      <w:r w:rsidR="005C7F34">
        <w:t>and</w:t>
      </w:r>
      <w:r w:rsidR="00EF1385">
        <w:t xml:space="preserve"> </w:t>
      </w:r>
      <w:r w:rsidR="005C7F34">
        <w:t>colleagues</w:t>
      </w:r>
      <w:r w:rsidR="00EF1385">
        <w:t xml:space="preserve"> </w:t>
      </w:r>
      <w:r w:rsidR="008108F7">
        <w:t>describe</w:t>
      </w:r>
      <w:r w:rsidR="00EF1385">
        <w:t xml:space="preserve"> </w:t>
      </w:r>
      <w:r w:rsidR="008108F7">
        <w:t>an</w:t>
      </w:r>
      <w:r w:rsidR="00EF1385">
        <w:t xml:space="preserve"> </w:t>
      </w:r>
      <w:r w:rsidR="008108F7">
        <w:t>organisation</w:t>
      </w:r>
      <w:r w:rsidR="00EF1385">
        <w:t xml:space="preserve"> </w:t>
      </w:r>
      <w:r w:rsidR="008039A8">
        <w:t>in</w:t>
      </w:r>
      <w:r w:rsidR="00EF1385">
        <w:t xml:space="preserve"> </w:t>
      </w:r>
      <w:r w:rsidR="008039A8">
        <w:t>France</w:t>
      </w:r>
      <w:r w:rsidR="00EF1385">
        <w:t xml:space="preserve"> </w:t>
      </w:r>
      <w:r w:rsidR="008039A8">
        <w:t>designed</w:t>
      </w:r>
      <w:r w:rsidR="00EF1385">
        <w:t xml:space="preserve"> </w:t>
      </w:r>
      <w:r w:rsidR="001E5328">
        <w:t>to</w:t>
      </w:r>
      <w:r w:rsidR="00EF1385">
        <w:t xml:space="preserve"> </w:t>
      </w:r>
      <w:r w:rsidR="001E5328">
        <w:t>support</w:t>
      </w:r>
      <w:r w:rsidR="00EF1385">
        <w:t xml:space="preserve"> </w:t>
      </w:r>
      <w:r w:rsidR="001E5328">
        <w:t>refugee</w:t>
      </w:r>
      <w:r w:rsidR="00EF1385">
        <w:t xml:space="preserve"> </w:t>
      </w:r>
      <w:r w:rsidR="001E5328">
        <w:t>health</w:t>
      </w:r>
      <w:r w:rsidR="00EF1385">
        <w:t xml:space="preserve"> </w:t>
      </w:r>
      <w:r w:rsidR="001E5328">
        <w:t>professionals</w:t>
      </w:r>
      <w:r w:rsidR="00EF1385">
        <w:t xml:space="preserve"> </w:t>
      </w:r>
      <w:r w:rsidR="005A50BA" w:rsidRPr="005A50BA">
        <w:fldChar w:fldCharType="begin"/>
      </w:r>
      <w:r w:rsidR="008C269D">
        <w:instrText xml:space="preserve"> ADDIN EN.CITE &lt;EndNote&gt;&lt;Cite&gt;&lt;Author&gt;Martín&lt;/Author&gt;&lt;Year&gt;2016&lt;/Year&gt;&lt;IDText&gt;From refugees to workers: Mapping labour market integration support measures for asylum-seekers and refugees in EU member states. Volume II: Literature review and country case studies&lt;/IDText&gt;&lt;Pages&gt;61&lt;/Pages&gt;&lt;DisplayText&gt;(Martín et al., 2016, p. 61)&lt;/DisplayText&gt;&lt;record&gt;&lt;urls&gt;&lt;related-urls&gt;&lt;url&gt;http://hdl.handle.net/1814/43505&lt;/url&gt;&lt;/related-urls&gt;&lt;/urls&gt;&lt;titles&gt;&lt;title&gt;From refugees to workers: Mapping labour market integration support measures for asylum-seekers and refugees in EU member states. Volume II: Literature review and country case studies&lt;/title&gt;&lt;/titles&gt;&lt;contributors&gt;&lt;authors&gt;&lt;author&gt;Martín, Iván&lt;/author&gt;&lt;author&gt;Arcarons, Albert&lt;/author&gt;&lt;author&gt;Aumüller, Jutta&lt;/author&gt;&lt;author&gt;Bevelander, Pieter&lt;/author&gt;&lt;author&gt;Emilsson, Henrik&lt;/author&gt;&lt;author&gt;Kalantaryan, Sona&lt;/author&gt;&lt;author&gt;Maciver, Alastair&lt;/author&gt;&lt;author&gt;Mara, Isilda&lt;/author&gt;&lt;author&gt;Scalettaris, Giulia&lt;/author&gt;&lt;author&gt;Venturini, Alessandra&lt;/author&gt;&lt;/authors&gt;&lt;/contributors&gt;&lt;added-date format="utc"&gt;1657898277&lt;/added-date&gt;&lt;ref-type name="Report"&gt;27&lt;/ref-type&gt;&lt;dates&gt;&lt;year&gt;2016&lt;/year&gt;&lt;/dates&gt;&lt;rec-number&gt;1631&lt;/rec-number&gt;&lt;publisher&gt;Bertelsmann Stiftung, Migration Policy Centre&lt;/publisher&gt;&lt;last-updated-date format="utc"&gt;1671037695&lt;/last-updated-date&gt;&lt;/record&gt;&lt;/Cite&gt;&lt;/EndNote&gt;</w:instrText>
      </w:r>
      <w:r w:rsidR="005A50BA" w:rsidRPr="005A50BA">
        <w:fldChar w:fldCharType="separate"/>
      </w:r>
      <w:r w:rsidR="00DE380F">
        <w:rPr>
          <w:noProof/>
        </w:rPr>
        <w:t>(Martín</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16,</w:t>
      </w:r>
      <w:r w:rsidR="00EF1385">
        <w:rPr>
          <w:noProof/>
        </w:rPr>
        <w:t xml:space="preserve"> </w:t>
      </w:r>
      <w:r w:rsidR="00DE380F">
        <w:rPr>
          <w:noProof/>
        </w:rPr>
        <w:t>p.</w:t>
      </w:r>
      <w:r w:rsidR="00EF1385">
        <w:rPr>
          <w:noProof/>
        </w:rPr>
        <w:t xml:space="preserve"> </w:t>
      </w:r>
      <w:r w:rsidR="00DE380F">
        <w:rPr>
          <w:noProof/>
        </w:rPr>
        <w:t>61)</w:t>
      </w:r>
      <w:r w:rsidR="005A50BA" w:rsidRPr="005A50BA">
        <w:fldChar w:fldCharType="end"/>
      </w:r>
      <w:r w:rsidR="00101CC5">
        <w:t>:</w:t>
      </w:r>
      <w:r w:rsidR="00EF1385">
        <w:t xml:space="preserve"> </w:t>
      </w:r>
    </w:p>
    <w:p w14:paraId="5485EE79" w14:textId="1CB6653F" w:rsidR="005A50BA" w:rsidRPr="005A50BA" w:rsidRDefault="005A50BA" w:rsidP="00101CC5">
      <w:pPr>
        <w:ind w:left="567" w:right="566"/>
      </w:pPr>
      <w:r w:rsidRPr="00101CC5">
        <w:rPr>
          <w:i/>
          <w:iCs/>
        </w:rPr>
        <w:t>The</w:t>
      </w:r>
      <w:r w:rsidR="00EF1385">
        <w:rPr>
          <w:i/>
          <w:iCs/>
        </w:rPr>
        <w:t xml:space="preserve"> </w:t>
      </w:r>
      <w:r w:rsidRPr="00101CC5">
        <w:rPr>
          <w:i/>
          <w:iCs/>
        </w:rPr>
        <w:t>Association</w:t>
      </w:r>
      <w:r w:rsidR="00EF1385">
        <w:rPr>
          <w:i/>
          <w:iCs/>
        </w:rPr>
        <w:t xml:space="preserve"> </w:t>
      </w:r>
      <w:r w:rsidRPr="00101CC5">
        <w:rPr>
          <w:i/>
          <w:iCs/>
        </w:rPr>
        <w:t>for</w:t>
      </w:r>
      <w:r w:rsidR="00EF1385">
        <w:rPr>
          <w:i/>
          <w:iCs/>
        </w:rPr>
        <w:t xml:space="preserve"> </w:t>
      </w:r>
      <w:r w:rsidRPr="00101CC5">
        <w:rPr>
          <w:i/>
          <w:iCs/>
        </w:rPr>
        <w:t>the</w:t>
      </w:r>
      <w:r w:rsidR="00EF1385">
        <w:rPr>
          <w:i/>
          <w:iCs/>
        </w:rPr>
        <w:t xml:space="preserve"> </w:t>
      </w:r>
      <w:r w:rsidRPr="00101CC5">
        <w:rPr>
          <w:i/>
          <w:iCs/>
        </w:rPr>
        <w:t>reception</w:t>
      </w:r>
      <w:r w:rsidR="00EF1385">
        <w:rPr>
          <w:i/>
          <w:iCs/>
        </w:rPr>
        <w:t xml:space="preserve"> </w:t>
      </w:r>
      <w:r w:rsidRPr="00101CC5">
        <w:rPr>
          <w:i/>
          <w:iCs/>
        </w:rPr>
        <w:t>of</w:t>
      </w:r>
      <w:r w:rsidR="00EF1385">
        <w:rPr>
          <w:i/>
          <w:iCs/>
        </w:rPr>
        <w:t xml:space="preserve"> </w:t>
      </w:r>
      <w:r w:rsidRPr="00101CC5">
        <w:rPr>
          <w:i/>
          <w:iCs/>
        </w:rPr>
        <w:t>refugee</w:t>
      </w:r>
      <w:r w:rsidR="00EF1385">
        <w:rPr>
          <w:i/>
          <w:iCs/>
        </w:rPr>
        <w:t xml:space="preserve"> </w:t>
      </w:r>
      <w:r w:rsidRPr="00101CC5">
        <w:rPr>
          <w:i/>
          <w:iCs/>
        </w:rPr>
        <w:t>doctors</w:t>
      </w:r>
      <w:r w:rsidR="00EF1385">
        <w:rPr>
          <w:i/>
          <w:iCs/>
        </w:rPr>
        <w:t xml:space="preserve"> </w:t>
      </w:r>
      <w:r w:rsidRPr="00101CC5">
        <w:rPr>
          <w:i/>
          <w:iCs/>
        </w:rPr>
        <w:t>and</w:t>
      </w:r>
      <w:r w:rsidR="00EF1385">
        <w:rPr>
          <w:i/>
          <w:iCs/>
        </w:rPr>
        <w:t xml:space="preserve"> </w:t>
      </w:r>
      <w:r w:rsidRPr="00101CC5">
        <w:rPr>
          <w:i/>
          <w:iCs/>
        </w:rPr>
        <w:t>medical</w:t>
      </w:r>
      <w:r w:rsidR="00EF1385">
        <w:rPr>
          <w:i/>
          <w:iCs/>
        </w:rPr>
        <w:t xml:space="preserve"> </w:t>
      </w:r>
      <w:r w:rsidRPr="00101CC5">
        <w:rPr>
          <w:i/>
          <w:iCs/>
        </w:rPr>
        <w:t>attendants</w:t>
      </w:r>
      <w:r w:rsidR="00EF1385">
        <w:rPr>
          <w:i/>
          <w:iCs/>
        </w:rPr>
        <w:t xml:space="preserve"> </w:t>
      </w:r>
      <w:r w:rsidRPr="00101CC5">
        <w:rPr>
          <w:i/>
          <w:iCs/>
        </w:rPr>
        <w:t>(APRS,</w:t>
      </w:r>
      <w:r w:rsidR="00EF1385">
        <w:rPr>
          <w:i/>
          <w:iCs/>
        </w:rPr>
        <w:t xml:space="preserve"> </w:t>
      </w:r>
      <w:r w:rsidRPr="00101CC5">
        <w:rPr>
          <w:i/>
          <w:iCs/>
        </w:rPr>
        <w:t>Association</w:t>
      </w:r>
      <w:r w:rsidR="00EF1385">
        <w:rPr>
          <w:i/>
          <w:iCs/>
        </w:rPr>
        <w:t xml:space="preserve"> </w:t>
      </w:r>
      <w:proofErr w:type="spellStart"/>
      <w:r w:rsidRPr="00101CC5">
        <w:rPr>
          <w:i/>
          <w:iCs/>
        </w:rPr>
        <w:t>d’acceuil</w:t>
      </w:r>
      <w:proofErr w:type="spellEnd"/>
      <w:r w:rsidR="00EF1385">
        <w:rPr>
          <w:i/>
          <w:iCs/>
        </w:rPr>
        <w:t xml:space="preserve"> </w:t>
      </w:r>
      <w:r w:rsidRPr="00101CC5">
        <w:rPr>
          <w:i/>
          <w:iCs/>
        </w:rPr>
        <w:t>aux</w:t>
      </w:r>
      <w:r w:rsidR="00EF1385">
        <w:rPr>
          <w:i/>
          <w:iCs/>
        </w:rPr>
        <w:t xml:space="preserve"> </w:t>
      </w:r>
      <w:proofErr w:type="spellStart"/>
      <w:r w:rsidRPr="00101CC5">
        <w:rPr>
          <w:i/>
          <w:iCs/>
        </w:rPr>
        <w:t>medecins</w:t>
      </w:r>
      <w:proofErr w:type="spellEnd"/>
      <w:r w:rsidR="00EF1385">
        <w:rPr>
          <w:i/>
          <w:iCs/>
        </w:rPr>
        <w:t xml:space="preserve"> </w:t>
      </w:r>
      <w:r w:rsidRPr="00101CC5">
        <w:rPr>
          <w:i/>
          <w:iCs/>
        </w:rPr>
        <w:t>et</w:t>
      </w:r>
      <w:r w:rsidR="00EF1385">
        <w:rPr>
          <w:i/>
          <w:iCs/>
        </w:rPr>
        <w:t xml:space="preserve"> </w:t>
      </w:r>
      <w:proofErr w:type="spellStart"/>
      <w:r w:rsidRPr="00101CC5">
        <w:rPr>
          <w:i/>
          <w:iCs/>
        </w:rPr>
        <w:t>personnels</w:t>
      </w:r>
      <w:proofErr w:type="spellEnd"/>
      <w:r w:rsidR="00EF1385">
        <w:rPr>
          <w:i/>
          <w:iCs/>
        </w:rPr>
        <w:t xml:space="preserve"> </w:t>
      </w:r>
      <w:r w:rsidRPr="00101CC5">
        <w:rPr>
          <w:i/>
          <w:iCs/>
        </w:rPr>
        <w:t>de</w:t>
      </w:r>
      <w:r w:rsidR="00EF1385">
        <w:rPr>
          <w:i/>
          <w:iCs/>
        </w:rPr>
        <w:t xml:space="preserve"> </w:t>
      </w:r>
      <w:proofErr w:type="spellStart"/>
      <w:r w:rsidRPr="00101CC5">
        <w:rPr>
          <w:i/>
          <w:iCs/>
        </w:rPr>
        <w:t>santé</w:t>
      </w:r>
      <w:proofErr w:type="spellEnd"/>
      <w:r w:rsidR="00EF1385">
        <w:rPr>
          <w:i/>
          <w:iCs/>
        </w:rPr>
        <w:t xml:space="preserve"> </w:t>
      </w:r>
      <w:proofErr w:type="spellStart"/>
      <w:r w:rsidRPr="00101CC5">
        <w:rPr>
          <w:i/>
          <w:iCs/>
        </w:rPr>
        <w:t>réfugiés</w:t>
      </w:r>
      <w:proofErr w:type="spellEnd"/>
      <w:r w:rsidR="00EF1385">
        <w:rPr>
          <w:i/>
          <w:iCs/>
        </w:rPr>
        <w:t xml:space="preserve"> </w:t>
      </w:r>
      <w:proofErr w:type="spellStart"/>
      <w:r w:rsidRPr="00101CC5">
        <w:rPr>
          <w:i/>
          <w:iCs/>
        </w:rPr>
        <w:t>en</w:t>
      </w:r>
      <w:proofErr w:type="spellEnd"/>
      <w:r w:rsidR="00EF1385">
        <w:rPr>
          <w:i/>
          <w:iCs/>
        </w:rPr>
        <w:t xml:space="preserve"> </w:t>
      </w:r>
      <w:r w:rsidRPr="00101CC5">
        <w:rPr>
          <w:i/>
          <w:iCs/>
        </w:rPr>
        <w:t>France)</w:t>
      </w:r>
      <w:r w:rsidR="00EF1385">
        <w:rPr>
          <w:i/>
          <w:iCs/>
        </w:rPr>
        <w:t xml:space="preserve"> </w:t>
      </w:r>
      <w:r w:rsidRPr="00101CC5">
        <w:rPr>
          <w:i/>
          <w:iCs/>
        </w:rPr>
        <w:t>was</w:t>
      </w:r>
      <w:r w:rsidR="00EF1385">
        <w:rPr>
          <w:i/>
          <w:iCs/>
        </w:rPr>
        <w:t xml:space="preserve"> </w:t>
      </w:r>
      <w:r w:rsidRPr="00101CC5">
        <w:rPr>
          <w:i/>
          <w:iCs/>
        </w:rPr>
        <w:t>created</w:t>
      </w:r>
      <w:r w:rsidR="00EF1385">
        <w:rPr>
          <w:i/>
          <w:iCs/>
        </w:rPr>
        <w:t xml:space="preserve"> </w:t>
      </w:r>
      <w:r w:rsidRPr="00101CC5">
        <w:rPr>
          <w:i/>
          <w:iCs/>
        </w:rPr>
        <w:t>in</w:t>
      </w:r>
      <w:r w:rsidR="00EF1385">
        <w:rPr>
          <w:i/>
          <w:iCs/>
        </w:rPr>
        <w:t xml:space="preserve"> </w:t>
      </w:r>
      <w:r w:rsidRPr="00101CC5">
        <w:rPr>
          <w:i/>
          <w:iCs/>
        </w:rPr>
        <w:t>the</w:t>
      </w:r>
      <w:r w:rsidR="00EF1385">
        <w:rPr>
          <w:i/>
          <w:iCs/>
        </w:rPr>
        <w:t xml:space="preserve"> </w:t>
      </w:r>
      <w:r w:rsidRPr="00101CC5">
        <w:rPr>
          <w:i/>
          <w:iCs/>
        </w:rPr>
        <w:t>1970s,</w:t>
      </w:r>
      <w:r w:rsidR="00EF1385">
        <w:rPr>
          <w:i/>
          <w:iCs/>
        </w:rPr>
        <w:t xml:space="preserve"> </w:t>
      </w:r>
      <w:r w:rsidRPr="00101CC5">
        <w:rPr>
          <w:i/>
          <w:iCs/>
        </w:rPr>
        <w:t>in</w:t>
      </w:r>
      <w:r w:rsidR="00EF1385">
        <w:rPr>
          <w:i/>
          <w:iCs/>
        </w:rPr>
        <w:t xml:space="preserve"> </w:t>
      </w:r>
      <w:r w:rsidRPr="00101CC5">
        <w:rPr>
          <w:i/>
          <w:iCs/>
        </w:rPr>
        <w:t>the</w:t>
      </w:r>
      <w:r w:rsidR="00EF1385">
        <w:rPr>
          <w:i/>
          <w:iCs/>
        </w:rPr>
        <w:t xml:space="preserve"> </w:t>
      </w:r>
      <w:r w:rsidRPr="00101CC5">
        <w:rPr>
          <w:i/>
          <w:iCs/>
        </w:rPr>
        <w:t>aftermath</w:t>
      </w:r>
      <w:r w:rsidR="00EF1385">
        <w:rPr>
          <w:i/>
          <w:iCs/>
        </w:rPr>
        <w:t xml:space="preserve"> </w:t>
      </w:r>
      <w:r w:rsidRPr="00101CC5">
        <w:rPr>
          <w:i/>
          <w:iCs/>
        </w:rPr>
        <w:t>of</w:t>
      </w:r>
      <w:r w:rsidR="00EF1385">
        <w:rPr>
          <w:i/>
          <w:iCs/>
        </w:rPr>
        <w:t xml:space="preserve"> </w:t>
      </w:r>
      <w:r w:rsidRPr="00101CC5">
        <w:rPr>
          <w:i/>
          <w:iCs/>
        </w:rPr>
        <w:t>the</w:t>
      </w:r>
      <w:r w:rsidR="00EF1385">
        <w:rPr>
          <w:i/>
          <w:iCs/>
        </w:rPr>
        <w:t xml:space="preserve"> </w:t>
      </w:r>
      <w:r w:rsidRPr="00101CC5">
        <w:rPr>
          <w:i/>
          <w:iCs/>
        </w:rPr>
        <w:t>coup</w:t>
      </w:r>
      <w:r w:rsidR="00EF1385">
        <w:rPr>
          <w:i/>
          <w:iCs/>
        </w:rPr>
        <w:t xml:space="preserve"> </w:t>
      </w:r>
      <w:proofErr w:type="spellStart"/>
      <w:r w:rsidRPr="00101CC5">
        <w:rPr>
          <w:i/>
          <w:iCs/>
        </w:rPr>
        <w:t>d’Etat</w:t>
      </w:r>
      <w:proofErr w:type="spellEnd"/>
      <w:r w:rsidR="00EF1385">
        <w:rPr>
          <w:i/>
          <w:iCs/>
        </w:rPr>
        <w:t xml:space="preserve"> </w:t>
      </w:r>
      <w:r w:rsidRPr="00101CC5">
        <w:rPr>
          <w:i/>
          <w:iCs/>
        </w:rPr>
        <w:t>in</w:t>
      </w:r>
      <w:r w:rsidR="00EF1385">
        <w:rPr>
          <w:i/>
          <w:iCs/>
        </w:rPr>
        <w:t xml:space="preserve"> </w:t>
      </w:r>
      <w:r w:rsidRPr="00101CC5">
        <w:rPr>
          <w:i/>
          <w:iCs/>
        </w:rPr>
        <w:t>Chile,</w:t>
      </w:r>
      <w:r w:rsidR="00EF1385">
        <w:rPr>
          <w:i/>
          <w:iCs/>
        </w:rPr>
        <w:t xml:space="preserve"> </w:t>
      </w:r>
      <w:r w:rsidRPr="00101CC5">
        <w:rPr>
          <w:i/>
          <w:iCs/>
        </w:rPr>
        <w:t>with</w:t>
      </w:r>
      <w:r w:rsidR="00EF1385">
        <w:rPr>
          <w:i/>
          <w:iCs/>
        </w:rPr>
        <w:t xml:space="preserve"> </w:t>
      </w:r>
      <w:r w:rsidRPr="00101CC5">
        <w:rPr>
          <w:i/>
          <w:iCs/>
        </w:rPr>
        <w:t>the</w:t>
      </w:r>
      <w:r w:rsidR="00EF1385">
        <w:rPr>
          <w:i/>
          <w:iCs/>
        </w:rPr>
        <w:t xml:space="preserve"> </w:t>
      </w:r>
      <w:r w:rsidRPr="00101CC5">
        <w:rPr>
          <w:i/>
          <w:iCs/>
        </w:rPr>
        <w:t>aim</w:t>
      </w:r>
      <w:r w:rsidR="00EF1385">
        <w:rPr>
          <w:i/>
          <w:iCs/>
        </w:rPr>
        <w:t xml:space="preserve"> </w:t>
      </w:r>
      <w:r w:rsidRPr="00101CC5">
        <w:rPr>
          <w:i/>
          <w:iCs/>
        </w:rPr>
        <w:t>of</w:t>
      </w:r>
      <w:r w:rsidR="00EF1385">
        <w:rPr>
          <w:i/>
          <w:iCs/>
        </w:rPr>
        <w:t xml:space="preserve"> </w:t>
      </w:r>
      <w:r w:rsidRPr="00101CC5">
        <w:rPr>
          <w:i/>
          <w:iCs/>
        </w:rPr>
        <w:t>assisting</w:t>
      </w:r>
      <w:r w:rsidR="00EF1385">
        <w:rPr>
          <w:i/>
          <w:iCs/>
        </w:rPr>
        <w:t xml:space="preserve"> </w:t>
      </w:r>
      <w:r w:rsidRPr="00101CC5">
        <w:rPr>
          <w:i/>
          <w:iCs/>
        </w:rPr>
        <w:t>refugee</w:t>
      </w:r>
      <w:r w:rsidR="00EF1385">
        <w:rPr>
          <w:i/>
          <w:iCs/>
        </w:rPr>
        <w:t xml:space="preserve"> </w:t>
      </w:r>
      <w:r w:rsidRPr="00101CC5">
        <w:rPr>
          <w:i/>
          <w:iCs/>
        </w:rPr>
        <w:t>health</w:t>
      </w:r>
      <w:r w:rsidR="00EF1385">
        <w:rPr>
          <w:i/>
          <w:iCs/>
        </w:rPr>
        <w:t xml:space="preserve"> </w:t>
      </w:r>
      <w:r w:rsidRPr="00101CC5">
        <w:rPr>
          <w:i/>
          <w:iCs/>
        </w:rPr>
        <w:t>professionals.</w:t>
      </w:r>
      <w:r w:rsidR="00EF1385">
        <w:rPr>
          <w:i/>
          <w:iCs/>
        </w:rPr>
        <w:t xml:space="preserve"> </w:t>
      </w:r>
      <w:r w:rsidRPr="00101CC5">
        <w:rPr>
          <w:i/>
          <w:iCs/>
        </w:rPr>
        <w:t>There</w:t>
      </w:r>
      <w:r w:rsidR="00EF1385">
        <w:rPr>
          <w:i/>
          <w:iCs/>
        </w:rPr>
        <w:t xml:space="preserve"> </w:t>
      </w:r>
      <w:r w:rsidRPr="00101CC5">
        <w:rPr>
          <w:i/>
          <w:iCs/>
        </w:rPr>
        <w:t>was,</w:t>
      </w:r>
      <w:r w:rsidR="00EF1385">
        <w:rPr>
          <w:i/>
          <w:iCs/>
        </w:rPr>
        <w:t xml:space="preserve"> </w:t>
      </w:r>
      <w:r w:rsidRPr="00101CC5">
        <w:rPr>
          <w:i/>
          <w:iCs/>
        </w:rPr>
        <w:t>particularly,</w:t>
      </w:r>
      <w:r w:rsidR="00EF1385">
        <w:rPr>
          <w:i/>
          <w:iCs/>
        </w:rPr>
        <w:t xml:space="preserve"> </w:t>
      </w:r>
      <w:r w:rsidRPr="00101CC5">
        <w:rPr>
          <w:i/>
          <w:iCs/>
        </w:rPr>
        <w:t>interest</w:t>
      </w:r>
      <w:r w:rsidR="00EF1385">
        <w:rPr>
          <w:i/>
          <w:iCs/>
        </w:rPr>
        <w:t xml:space="preserve"> </w:t>
      </w:r>
      <w:r w:rsidRPr="00101CC5">
        <w:rPr>
          <w:i/>
          <w:iCs/>
        </w:rPr>
        <w:t>given</w:t>
      </w:r>
      <w:r w:rsidR="00EF1385">
        <w:rPr>
          <w:i/>
          <w:iCs/>
        </w:rPr>
        <w:t xml:space="preserve"> </w:t>
      </w:r>
      <w:r w:rsidRPr="00101CC5">
        <w:rPr>
          <w:i/>
          <w:iCs/>
        </w:rPr>
        <w:t>the</w:t>
      </w:r>
      <w:r w:rsidR="00EF1385">
        <w:rPr>
          <w:i/>
          <w:iCs/>
        </w:rPr>
        <w:t xml:space="preserve"> </w:t>
      </w:r>
      <w:r w:rsidRPr="00101CC5">
        <w:rPr>
          <w:i/>
          <w:iCs/>
        </w:rPr>
        <w:t>difficulties</w:t>
      </w:r>
      <w:r w:rsidR="00EF1385">
        <w:rPr>
          <w:i/>
          <w:iCs/>
        </w:rPr>
        <w:t xml:space="preserve"> </w:t>
      </w:r>
      <w:r w:rsidRPr="00101CC5">
        <w:rPr>
          <w:i/>
          <w:iCs/>
        </w:rPr>
        <w:t>that</w:t>
      </w:r>
      <w:r w:rsidR="00EF1385">
        <w:rPr>
          <w:i/>
          <w:iCs/>
        </w:rPr>
        <w:t xml:space="preserve"> </w:t>
      </w:r>
      <w:r w:rsidRPr="00101CC5">
        <w:rPr>
          <w:i/>
          <w:iCs/>
        </w:rPr>
        <w:t>they</w:t>
      </w:r>
      <w:r w:rsidR="00EF1385">
        <w:rPr>
          <w:i/>
          <w:iCs/>
        </w:rPr>
        <w:t xml:space="preserve"> </w:t>
      </w:r>
      <w:r w:rsidRPr="00101CC5">
        <w:rPr>
          <w:i/>
          <w:iCs/>
        </w:rPr>
        <w:t>face</w:t>
      </w:r>
      <w:r w:rsidR="00EF1385">
        <w:rPr>
          <w:i/>
          <w:iCs/>
        </w:rPr>
        <w:t xml:space="preserve"> </w:t>
      </w:r>
      <w:r w:rsidRPr="00101CC5">
        <w:rPr>
          <w:i/>
          <w:iCs/>
        </w:rPr>
        <w:t>in</w:t>
      </w:r>
      <w:r w:rsidR="00EF1385">
        <w:rPr>
          <w:i/>
          <w:iCs/>
        </w:rPr>
        <w:t xml:space="preserve"> </w:t>
      </w:r>
      <w:r w:rsidRPr="00101CC5">
        <w:rPr>
          <w:i/>
          <w:iCs/>
        </w:rPr>
        <w:t>practising</w:t>
      </w:r>
      <w:r w:rsidR="00EF1385">
        <w:rPr>
          <w:i/>
          <w:iCs/>
        </w:rPr>
        <w:t xml:space="preserve"> </w:t>
      </w:r>
      <w:r w:rsidRPr="00101CC5">
        <w:rPr>
          <w:i/>
          <w:iCs/>
        </w:rPr>
        <w:t>in</w:t>
      </w:r>
      <w:r w:rsidR="00EF1385">
        <w:rPr>
          <w:i/>
          <w:iCs/>
        </w:rPr>
        <w:t xml:space="preserve"> </w:t>
      </w:r>
      <w:r w:rsidRPr="00101CC5">
        <w:rPr>
          <w:i/>
          <w:iCs/>
        </w:rPr>
        <w:t>France</w:t>
      </w:r>
      <w:r w:rsidR="00EF1385">
        <w:rPr>
          <w:i/>
          <w:iCs/>
        </w:rPr>
        <w:t xml:space="preserve"> </w:t>
      </w:r>
      <w:r w:rsidRPr="00101CC5">
        <w:rPr>
          <w:i/>
          <w:iCs/>
        </w:rPr>
        <w:t>without</w:t>
      </w:r>
      <w:r w:rsidR="00EF1385">
        <w:rPr>
          <w:i/>
          <w:iCs/>
        </w:rPr>
        <w:t xml:space="preserve"> </w:t>
      </w:r>
      <w:r w:rsidRPr="00101CC5">
        <w:rPr>
          <w:i/>
          <w:iCs/>
        </w:rPr>
        <w:t>a</w:t>
      </w:r>
      <w:r w:rsidR="00EF1385">
        <w:rPr>
          <w:i/>
          <w:iCs/>
        </w:rPr>
        <w:t xml:space="preserve"> </w:t>
      </w:r>
      <w:r w:rsidRPr="00101CC5">
        <w:rPr>
          <w:i/>
          <w:iCs/>
        </w:rPr>
        <w:t>French</w:t>
      </w:r>
      <w:r w:rsidR="00EF1385">
        <w:rPr>
          <w:i/>
          <w:iCs/>
        </w:rPr>
        <w:t xml:space="preserve"> </w:t>
      </w:r>
      <w:r w:rsidRPr="00101CC5">
        <w:rPr>
          <w:i/>
          <w:iCs/>
        </w:rPr>
        <w:t>diploma.</w:t>
      </w:r>
      <w:r w:rsidR="00EF1385">
        <w:rPr>
          <w:i/>
          <w:iCs/>
        </w:rPr>
        <w:t xml:space="preserve"> </w:t>
      </w:r>
      <w:r w:rsidRPr="00101CC5">
        <w:rPr>
          <w:i/>
          <w:iCs/>
        </w:rPr>
        <w:t>PRS</w:t>
      </w:r>
      <w:r w:rsidR="00EF1385">
        <w:rPr>
          <w:i/>
          <w:iCs/>
        </w:rPr>
        <w:t xml:space="preserve"> </w:t>
      </w:r>
      <w:r w:rsidRPr="00101CC5">
        <w:rPr>
          <w:i/>
          <w:iCs/>
        </w:rPr>
        <w:t>is</w:t>
      </w:r>
      <w:r w:rsidR="00EF1385">
        <w:rPr>
          <w:i/>
          <w:iCs/>
        </w:rPr>
        <w:t xml:space="preserve"> </w:t>
      </w:r>
      <w:r w:rsidRPr="00101CC5">
        <w:rPr>
          <w:i/>
          <w:iCs/>
        </w:rPr>
        <w:t>based</w:t>
      </w:r>
      <w:r w:rsidR="00EF1385">
        <w:rPr>
          <w:i/>
          <w:iCs/>
        </w:rPr>
        <w:t xml:space="preserve"> </w:t>
      </w:r>
      <w:r w:rsidRPr="00101CC5">
        <w:rPr>
          <w:i/>
          <w:iCs/>
        </w:rPr>
        <w:t>in</w:t>
      </w:r>
      <w:r w:rsidR="00EF1385">
        <w:rPr>
          <w:i/>
          <w:iCs/>
        </w:rPr>
        <w:t xml:space="preserve"> </w:t>
      </w:r>
      <w:r w:rsidRPr="00101CC5">
        <w:rPr>
          <w:i/>
          <w:iCs/>
        </w:rPr>
        <w:t>the</w:t>
      </w:r>
      <w:r w:rsidR="00EF1385">
        <w:rPr>
          <w:i/>
          <w:iCs/>
        </w:rPr>
        <w:t xml:space="preserve"> </w:t>
      </w:r>
      <w:r w:rsidRPr="00101CC5">
        <w:rPr>
          <w:i/>
          <w:iCs/>
        </w:rPr>
        <w:t>Parisian</w:t>
      </w:r>
      <w:r w:rsidR="00EF1385">
        <w:rPr>
          <w:i/>
          <w:iCs/>
        </w:rPr>
        <w:t xml:space="preserve"> </w:t>
      </w:r>
      <w:r w:rsidRPr="00101CC5">
        <w:rPr>
          <w:i/>
          <w:iCs/>
        </w:rPr>
        <w:t>Sainte</w:t>
      </w:r>
      <w:r w:rsidR="00EF1385">
        <w:rPr>
          <w:i/>
          <w:iCs/>
        </w:rPr>
        <w:t xml:space="preserve"> </w:t>
      </w:r>
      <w:r w:rsidRPr="00101CC5">
        <w:rPr>
          <w:i/>
          <w:iCs/>
        </w:rPr>
        <w:t>Anne</w:t>
      </w:r>
      <w:r w:rsidR="00EF1385">
        <w:rPr>
          <w:i/>
          <w:iCs/>
        </w:rPr>
        <w:t xml:space="preserve"> </w:t>
      </w:r>
      <w:r w:rsidRPr="00101CC5">
        <w:rPr>
          <w:i/>
          <w:iCs/>
        </w:rPr>
        <w:t>hospital</w:t>
      </w:r>
      <w:r w:rsidR="00EF1385">
        <w:rPr>
          <w:i/>
          <w:iCs/>
        </w:rPr>
        <w:t xml:space="preserve"> </w:t>
      </w:r>
      <w:r w:rsidRPr="00101CC5">
        <w:rPr>
          <w:i/>
          <w:iCs/>
        </w:rPr>
        <w:t>and</w:t>
      </w:r>
      <w:r w:rsidR="00EF1385">
        <w:rPr>
          <w:i/>
          <w:iCs/>
        </w:rPr>
        <w:t xml:space="preserve"> </w:t>
      </w:r>
      <w:r w:rsidRPr="00101CC5">
        <w:rPr>
          <w:i/>
          <w:iCs/>
        </w:rPr>
        <w:t>is</w:t>
      </w:r>
      <w:r w:rsidR="00EF1385">
        <w:rPr>
          <w:i/>
          <w:iCs/>
        </w:rPr>
        <w:t xml:space="preserve"> </w:t>
      </w:r>
      <w:r w:rsidRPr="00101CC5">
        <w:rPr>
          <w:i/>
          <w:iCs/>
        </w:rPr>
        <w:t>run</w:t>
      </w:r>
      <w:r w:rsidR="00EF1385">
        <w:rPr>
          <w:i/>
          <w:iCs/>
        </w:rPr>
        <w:t xml:space="preserve"> </w:t>
      </w:r>
      <w:r w:rsidRPr="00101CC5">
        <w:rPr>
          <w:i/>
          <w:iCs/>
        </w:rPr>
        <w:t>by</w:t>
      </w:r>
      <w:r w:rsidR="00EF1385">
        <w:rPr>
          <w:i/>
          <w:iCs/>
        </w:rPr>
        <w:t xml:space="preserve"> </w:t>
      </w:r>
      <w:r w:rsidRPr="00101CC5">
        <w:rPr>
          <w:i/>
          <w:iCs/>
        </w:rPr>
        <w:t>medical</w:t>
      </w:r>
      <w:r w:rsidR="00EF1385">
        <w:rPr>
          <w:i/>
          <w:iCs/>
        </w:rPr>
        <w:t xml:space="preserve"> </w:t>
      </w:r>
      <w:r w:rsidRPr="00101CC5">
        <w:rPr>
          <w:i/>
          <w:iCs/>
        </w:rPr>
        <w:t>practitioners.</w:t>
      </w:r>
      <w:r w:rsidR="00EF1385">
        <w:rPr>
          <w:i/>
          <w:iCs/>
        </w:rPr>
        <w:t xml:space="preserve"> </w:t>
      </w:r>
      <w:r w:rsidRPr="00101CC5">
        <w:rPr>
          <w:i/>
          <w:iCs/>
        </w:rPr>
        <w:t>Today</w:t>
      </w:r>
      <w:r w:rsidR="00EF1385">
        <w:rPr>
          <w:i/>
          <w:iCs/>
        </w:rPr>
        <w:t xml:space="preserve"> </w:t>
      </w:r>
      <w:r w:rsidRPr="00101CC5">
        <w:rPr>
          <w:i/>
          <w:iCs/>
        </w:rPr>
        <w:t>it</w:t>
      </w:r>
      <w:r w:rsidR="00EF1385">
        <w:rPr>
          <w:i/>
          <w:iCs/>
        </w:rPr>
        <w:t xml:space="preserve"> </w:t>
      </w:r>
      <w:r w:rsidRPr="00101CC5">
        <w:rPr>
          <w:i/>
          <w:iCs/>
        </w:rPr>
        <w:t>has</w:t>
      </w:r>
      <w:r w:rsidR="00EF1385">
        <w:rPr>
          <w:i/>
          <w:iCs/>
        </w:rPr>
        <w:t xml:space="preserve"> </w:t>
      </w:r>
      <w:r w:rsidRPr="00101CC5">
        <w:rPr>
          <w:i/>
          <w:iCs/>
        </w:rPr>
        <w:t>one</w:t>
      </w:r>
      <w:r w:rsidR="00EF1385">
        <w:rPr>
          <w:i/>
          <w:iCs/>
        </w:rPr>
        <w:t xml:space="preserve"> </w:t>
      </w:r>
      <w:r w:rsidRPr="00101CC5">
        <w:rPr>
          <w:i/>
          <w:iCs/>
        </w:rPr>
        <w:t>employed</w:t>
      </w:r>
      <w:r w:rsidR="00EF1385">
        <w:rPr>
          <w:i/>
          <w:iCs/>
        </w:rPr>
        <w:t xml:space="preserve"> </w:t>
      </w:r>
      <w:r w:rsidRPr="00101CC5">
        <w:rPr>
          <w:i/>
          <w:iCs/>
        </w:rPr>
        <w:t>administrative</w:t>
      </w:r>
      <w:r w:rsidR="00EF1385">
        <w:rPr>
          <w:i/>
          <w:iCs/>
        </w:rPr>
        <w:t xml:space="preserve"> </w:t>
      </w:r>
      <w:r w:rsidRPr="00101CC5">
        <w:rPr>
          <w:i/>
          <w:iCs/>
        </w:rPr>
        <w:t>staff</w:t>
      </w:r>
      <w:r w:rsidR="00EF1385">
        <w:rPr>
          <w:i/>
          <w:iCs/>
        </w:rPr>
        <w:t xml:space="preserve"> </w:t>
      </w:r>
      <w:r w:rsidRPr="00101CC5">
        <w:rPr>
          <w:i/>
          <w:iCs/>
        </w:rPr>
        <w:t>member</w:t>
      </w:r>
      <w:r w:rsidR="00EF1385">
        <w:rPr>
          <w:i/>
          <w:iCs/>
        </w:rPr>
        <w:t xml:space="preserve"> </w:t>
      </w:r>
      <w:r w:rsidRPr="00101CC5">
        <w:rPr>
          <w:i/>
          <w:iCs/>
        </w:rPr>
        <w:t>and</w:t>
      </w:r>
      <w:r w:rsidR="00EF1385">
        <w:rPr>
          <w:i/>
          <w:iCs/>
        </w:rPr>
        <w:t xml:space="preserve"> </w:t>
      </w:r>
      <w:r w:rsidRPr="00101CC5">
        <w:rPr>
          <w:i/>
          <w:iCs/>
        </w:rPr>
        <w:t>five</w:t>
      </w:r>
      <w:r w:rsidR="00EF1385">
        <w:rPr>
          <w:i/>
          <w:iCs/>
        </w:rPr>
        <w:t xml:space="preserve"> </w:t>
      </w:r>
      <w:r w:rsidRPr="00101CC5">
        <w:rPr>
          <w:i/>
          <w:iCs/>
        </w:rPr>
        <w:t>volunteers.</w:t>
      </w:r>
      <w:r w:rsidR="00EF1385">
        <w:rPr>
          <w:i/>
          <w:iCs/>
        </w:rPr>
        <w:t xml:space="preserve"> </w:t>
      </w:r>
      <w:r w:rsidRPr="00101CC5">
        <w:rPr>
          <w:i/>
          <w:iCs/>
        </w:rPr>
        <w:t>APRS</w:t>
      </w:r>
      <w:r w:rsidR="00EF1385">
        <w:rPr>
          <w:i/>
          <w:iCs/>
        </w:rPr>
        <w:t xml:space="preserve"> </w:t>
      </w:r>
      <w:r w:rsidRPr="00101CC5">
        <w:rPr>
          <w:i/>
          <w:iCs/>
        </w:rPr>
        <w:t>offers</w:t>
      </w:r>
      <w:r w:rsidR="00EF1385">
        <w:rPr>
          <w:i/>
          <w:iCs/>
        </w:rPr>
        <w:t xml:space="preserve"> </w:t>
      </w:r>
      <w:r w:rsidRPr="00101CC5">
        <w:rPr>
          <w:i/>
          <w:iCs/>
        </w:rPr>
        <w:t>personalised</w:t>
      </w:r>
      <w:r w:rsidR="00EF1385">
        <w:rPr>
          <w:i/>
          <w:iCs/>
        </w:rPr>
        <w:t xml:space="preserve"> </w:t>
      </w:r>
      <w:r w:rsidRPr="00101CC5">
        <w:rPr>
          <w:i/>
          <w:iCs/>
        </w:rPr>
        <w:t>support</w:t>
      </w:r>
      <w:r w:rsidR="00EF1385">
        <w:rPr>
          <w:i/>
          <w:iCs/>
        </w:rPr>
        <w:t xml:space="preserve"> </w:t>
      </w:r>
      <w:r w:rsidRPr="00101CC5">
        <w:rPr>
          <w:i/>
          <w:iCs/>
        </w:rPr>
        <w:t>in</w:t>
      </w:r>
      <w:r w:rsidR="00EF1385">
        <w:rPr>
          <w:i/>
          <w:iCs/>
        </w:rPr>
        <w:t xml:space="preserve"> </w:t>
      </w:r>
      <w:r w:rsidRPr="00101CC5">
        <w:rPr>
          <w:i/>
          <w:iCs/>
        </w:rPr>
        <w:t>person,</w:t>
      </w:r>
      <w:r w:rsidR="00EF1385">
        <w:rPr>
          <w:i/>
          <w:iCs/>
        </w:rPr>
        <w:t xml:space="preserve"> </w:t>
      </w:r>
      <w:r w:rsidRPr="00101CC5">
        <w:rPr>
          <w:i/>
          <w:iCs/>
        </w:rPr>
        <w:t>by</w:t>
      </w:r>
      <w:r w:rsidR="00EF1385">
        <w:rPr>
          <w:i/>
          <w:iCs/>
        </w:rPr>
        <w:t xml:space="preserve"> </w:t>
      </w:r>
      <w:r w:rsidRPr="00101CC5">
        <w:rPr>
          <w:i/>
          <w:iCs/>
        </w:rPr>
        <w:t>phone</w:t>
      </w:r>
      <w:r w:rsidR="00EF1385">
        <w:rPr>
          <w:i/>
          <w:iCs/>
        </w:rPr>
        <w:t xml:space="preserve"> </w:t>
      </w:r>
      <w:r w:rsidRPr="00101CC5">
        <w:rPr>
          <w:i/>
          <w:iCs/>
        </w:rPr>
        <w:t>or</w:t>
      </w:r>
      <w:r w:rsidR="00EF1385">
        <w:rPr>
          <w:i/>
          <w:iCs/>
        </w:rPr>
        <w:t xml:space="preserve"> </w:t>
      </w:r>
      <w:r w:rsidRPr="00101CC5">
        <w:rPr>
          <w:i/>
          <w:iCs/>
        </w:rPr>
        <w:t>by</w:t>
      </w:r>
      <w:r w:rsidR="00EF1385">
        <w:rPr>
          <w:i/>
          <w:iCs/>
        </w:rPr>
        <w:t xml:space="preserve"> </w:t>
      </w:r>
      <w:r w:rsidRPr="00101CC5">
        <w:rPr>
          <w:i/>
          <w:iCs/>
        </w:rPr>
        <w:t>mail,</w:t>
      </w:r>
      <w:r w:rsidR="00EF1385">
        <w:rPr>
          <w:i/>
          <w:iCs/>
        </w:rPr>
        <w:t xml:space="preserve"> </w:t>
      </w:r>
      <w:r w:rsidRPr="00101CC5">
        <w:rPr>
          <w:i/>
          <w:iCs/>
        </w:rPr>
        <w:t>making</w:t>
      </w:r>
      <w:r w:rsidR="00EF1385">
        <w:rPr>
          <w:i/>
          <w:iCs/>
        </w:rPr>
        <w:t xml:space="preserve"> </w:t>
      </w:r>
      <w:r w:rsidRPr="00101CC5">
        <w:rPr>
          <w:i/>
          <w:iCs/>
        </w:rPr>
        <w:t>giving</w:t>
      </w:r>
      <w:r w:rsidR="00EF1385">
        <w:rPr>
          <w:i/>
          <w:iCs/>
        </w:rPr>
        <w:t xml:space="preserve"> </w:t>
      </w:r>
      <w:r w:rsidRPr="00101CC5">
        <w:rPr>
          <w:i/>
          <w:iCs/>
        </w:rPr>
        <w:t>an</w:t>
      </w:r>
      <w:r w:rsidR="00EF1385">
        <w:rPr>
          <w:i/>
          <w:iCs/>
        </w:rPr>
        <w:t xml:space="preserve"> </w:t>
      </w:r>
      <w:r w:rsidRPr="00101CC5">
        <w:rPr>
          <w:i/>
          <w:iCs/>
        </w:rPr>
        <w:t>insider’s</w:t>
      </w:r>
      <w:r w:rsidR="00EF1385">
        <w:rPr>
          <w:i/>
          <w:iCs/>
        </w:rPr>
        <w:t xml:space="preserve"> </w:t>
      </w:r>
      <w:r w:rsidRPr="00101CC5">
        <w:rPr>
          <w:i/>
          <w:iCs/>
        </w:rPr>
        <w:t>knowledge</w:t>
      </w:r>
      <w:r w:rsidR="00EF1385">
        <w:rPr>
          <w:i/>
          <w:iCs/>
        </w:rPr>
        <w:t xml:space="preserve"> </w:t>
      </w:r>
      <w:r w:rsidRPr="00101CC5">
        <w:rPr>
          <w:i/>
          <w:iCs/>
        </w:rPr>
        <w:t>of</w:t>
      </w:r>
      <w:r w:rsidR="00EF1385">
        <w:rPr>
          <w:i/>
          <w:iCs/>
        </w:rPr>
        <w:t xml:space="preserve"> </w:t>
      </w:r>
      <w:r w:rsidRPr="00101CC5">
        <w:rPr>
          <w:i/>
          <w:iCs/>
        </w:rPr>
        <w:t>the</w:t>
      </w:r>
      <w:r w:rsidR="00EF1385">
        <w:rPr>
          <w:i/>
          <w:iCs/>
        </w:rPr>
        <w:t xml:space="preserve"> </w:t>
      </w:r>
      <w:r w:rsidRPr="00101CC5">
        <w:rPr>
          <w:i/>
          <w:iCs/>
        </w:rPr>
        <w:t>professional</w:t>
      </w:r>
      <w:r w:rsidR="00EF1385">
        <w:rPr>
          <w:i/>
          <w:iCs/>
        </w:rPr>
        <w:t xml:space="preserve"> </w:t>
      </w:r>
      <w:r w:rsidRPr="00101CC5">
        <w:rPr>
          <w:i/>
          <w:iCs/>
        </w:rPr>
        <w:t>sector.</w:t>
      </w:r>
      <w:r w:rsidR="00EF1385">
        <w:rPr>
          <w:i/>
          <w:iCs/>
        </w:rPr>
        <w:t xml:space="preserve"> </w:t>
      </w:r>
      <w:r w:rsidRPr="00101CC5">
        <w:rPr>
          <w:i/>
          <w:iCs/>
        </w:rPr>
        <w:t>Counsellors</w:t>
      </w:r>
      <w:r w:rsidR="00EF1385">
        <w:rPr>
          <w:i/>
          <w:iCs/>
        </w:rPr>
        <w:t xml:space="preserve"> </w:t>
      </w:r>
      <w:r w:rsidRPr="00101CC5">
        <w:rPr>
          <w:i/>
          <w:iCs/>
        </w:rPr>
        <w:t>provide</w:t>
      </w:r>
      <w:r w:rsidR="00EF1385">
        <w:rPr>
          <w:i/>
          <w:iCs/>
        </w:rPr>
        <w:t xml:space="preserve"> </w:t>
      </w:r>
      <w:r w:rsidRPr="00101CC5">
        <w:rPr>
          <w:i/>
          <w:iCs/>
        </w:rPr>
        <w:t>information</w:t>
      </w:r>
      <w:r w:rsidR="00EF1385">
        <w:rPr>
          <w:i/>
          <w:iCs/>
        </w:rPr>
        <w:t xml:space="preserve"> </w:t>
      </w:r>
      <w:r w:rsidRPr="00101CC5">
        <w:rPr>
          <w:i/>
          <w:iCs/>
        </w:rPr>
        <w:t>on</w:t>
      </w:r>
      <w:r w:rsidR="00EF1385">
        <w:rPr>
          <w:i/>
          <w:iCs/>
        </w:rPr>
        <w:t xml:space="preserve"> </w:t>
      </w:r>
      <w:r w:rsidRPr="00101CC5">
        <w:rPr>
          <w:i/>
          <w:iCs/>
        </w:rPr>
        <w:t>laws</w:t>
      </w:r>
      <w:r w:rsidR="00EF1385">
        <w:rPr>
          <w:i/>
          <w:iCs/>
        </w:rPr>
        <w:t xml:space="preserve"> </w:t>
      </w:r>
      <w:r w:rsidRPr="00101CC5">
        <w:rPr>
          <w:i/>
          <w:iCs/>
        </w:rPr>
        <w:t>and</w:t>
      </w:r>
      <w:r w:rsidR="00EF1385">
        <w:rPr>
          <w:i/>
          <w:iCs/>
        </w:rPr>
        <w:t xml:space="preserve"> </w:t>
      </w:r>
      <w:r w:rsidRPr="00101CC5">
        <w:rPr>
          <w:i/>
          <w:iCs/>
        </w:rPr>
        <w:t>administrative</w:t>
      </w:r>
      <w:r w:rsidR="00EF1385">
        <w:rPr>
          <w:i/>
          <w:iCs/>
        </w:rPr>
        <w:t xml:space="preserve"> </w:t>
      </w:r>
      <w:r w:rsidRPr="00101CC5">
        <w:rPr>
          <w:i/>
          <w:iCs/>
        </w:rPr>
        <w:t>procedures;</w:t>
      </w:r>
      <w:r w:rsidR="00EF1385">
        <w:rPr>
          <w:i/>
          <w:iCs/>
        </w:rPr>
        <w:t xml:space="preserve"> </w:t>
      </w:r>
      <w:r w:rsidRPr="00101CC5">
        <w:rPr>
          <w:i/>
          <w:iCs/>
        </w:rPr>
        <w:t>help</w:t>
      </w:r>
      <w:r w:rsidR="00EF1385">
        <w:rPr>
          <w:i/>
          <w:iCs/>
        </w:rPr>
        <w:t xml:space="preserve"> </w:t>
      </w:r>
      <w:r w:rsidRPr="00101CC5">
        <w:rPr>
          <w:i/>
          <w:iCs/>
        </w:rPr>
        <w:t>recipients</w:t>
      </w:r>
      <w:r w:rsidR="00EF1385">
        <w:rPr>
          <w:i/>
          <w:iCs/>
        </w:rPr>
        <w:t xml:space="preserve"> </w:t>
      </w:r>
      <w:r w:rsidRPr="00101CC5">
        <w:rPr>
          <w:i/>
          <w:iCs/>
        </w:rPr>
        <w:t>to</w:t>
      </w:r>
      <w:r w:rsidR="00EF1385">
        <w:rPr>
          <w:i/>
          <w:iCs/>
        </w:rPr>
        <w:t xml:space="preserve"> </w:t>
      </w:r>
      <w:r w:rsidRPr="00101CC5">
        <w:rPr>
          <w:i/>
          <w:iCs/>
        </w:rPr>
        <w:t>develop</w:t>
      </w:r>
      <w:r w:rsidR="00EF1385">
        <w:rPr>
          <w:i/>
          <w:iCs/>
        </w:rPr>
        <w:t xml:space="preserve"> </w:t>
      </w:r>
      <w:r w:rsidRPr="00101CC5">
        <w:rPr>
          <w:i/>
          <w:iCs/>
        </w:rPr>
        <w:t>a</w:t>
      </w:r>
      <w:r w:rsidR="00EF1385">
        <w:rPr>
          <w:i/>
          <w:iCs/>
        </w:rPr>
        <w:t xml:space="preserve"> </w:t>
      </w:r>
      <w:r w:rsidRPr="00101CC5">
        <w:rPr>
          <w:i/>
          <w:iCs/>
        </w:rPr>
        <w:t>viable</w:t>
      </w:r>
      <w:r w:rsidR="00EF1385">
        <w:rPr>
          <w:i/>
          <w:iCs/>
        </w:rPr>
        <w:t xml:space="preserve"> </w:t>
      </w:r>
      <w:r w:rsidRPr="00101CC5">
        <w:rPr>
          <w:i/>
          <w:iCs/>
        </w:rPr>
        <w:t>professional</w:t>
      </w:r>
      <w:r w:rsidR="00EF1385">
        <w:rPr>
          <w:i/>
          <w:iCs/>
        </w:rPr>
        <w:t xml:space="preserve"> </w:t>
      </w:r>
      <w:r w:rsidRPr="00101CC5">
        <w:rPr>
          <w:i/>
          <w:iCs/>
        </w:rPr>
        <w:t>project</w:t>
      </w:r>
      <w:r w:rsidR="00EF1385">
        <w:rPr>
          <w:i/>
          <w:iCs/>
        </w:rPr>
        <w:t xml:space="preserve"> </w:t>
      </w:r>
      <w:r w:rsidRPr="00101CC5">
        <w:rPr>
          <w:i/>
          <w:iCs/>
        </w:rPr>
        <w:t>in</w:t>
      </w:r>
      <w:r w:rsidR="00EF1385">
        <w:rPr>
          <w:i/>
          <w:iCs/>
        </w:rPr>
        <w:t xml:space="preserve"> </w:t>
      </w:r>
      <w:r w:rsidRPr="00101CC5">
        <w:rPr>
          <w:i/>
          <w:iCs/>
        </w:rPr>
        <w:t>France</w:t>
      </w:r>
      <w:r w:rsidR="00EF1385">
        <w:rPr>
          <w:i/>
          <w:iCs/>
        </w:rPr>
        <w:t xml:space="preserve"> </w:t>
      </w:r>
      <w:r w:rsidRPr="00101CC5">
        <w:rPr>
          <w:i/>
          <w:iCs/>
        </w:rPr>
        <w:t>(for</w:t>
      </w:r>
      <w:r w:rsidR="00EF1385">
        <w:rPr>
          <w:i/>
          <w:iCs/>
        </w:rPr>
        <w:t xml:space="preserve"> </w:t>
      </w:r>
      <w:r w:rsidRPr="00101CC5">
        <w:rPr>
          <w:i/>
          <w:iCs/>
        </w:rPr>
        <w:t>example,</w:t>
      </w:r>
      <w:r w:rsidR="00EF1385">
        <w:rPr>
          <w:i/>
          <w:iCs/>
        </w:rPr>
        <w:t xml:space="preserve"> </w:t>
      </w:r>
      <w:r w:rsidRPr="00101CC5">
        <w:rPr>
          <w:i/>
          <w:iCs/>
        </w:rPr>
        <w:t>they</w:t>
      </w:r>
      <w:r w:rsidR="00EF1385">
        <w:rPr>
          <w:i/>
          <w:iCs/>
        </w:rPr>
        <w:t xml:space="preserve"> </w:t>
      </w:r>
      <w:r w:rsidRPr="00101CC5">
        <w:rPr>
          <w:i/>
          <w:iCs/>
        </w:rPr>
        <w:t>often</w:t>
      </w:r>
      <w:r w:rsidR="00EF1385">
        <w:rPr>
          <w:i/>
          <w:iCs/>
        </w:rPr>
        <w:t xml:space="preserve"> </w:t>
      </w:r>
      <w:r w:rsidRPr="00101CC5">
        <w:rPr>
          <w:i/>
          <w:iCs/>
        </w:rPr>
        <w:t>advise</w:t>
      </w:r>
      <w:r w:rsidR="00EF1385">
        <w:rPr>
          <w:i/>
          <w:iCs/>
        </w:rPr>
        <w:t xml:space="preserve"> </w:t>
      </w:r>
      <w:r w:rsidRPr="00101CC5">
        <w:rPr>
          <w:i/>
          <w:iCs/>
        </w:rPr>
        <w:t>nurses</w:t>
      </w:r>
      <w:r w:rsidR="00EF1385">
        <w:rPr>
          <w:i/>
          <w:iCs/>
        </w:rPr>
        <w:t xml:space="preserve"> </w:t>
      </w:r>
      <w:r w:rsidRPr="00101CC5">
        <w:rPr>
          <w:i/>
          <w:iCs/>
        </w:rPr>
        <w:t>who</w:t>
      </w:r>
      <w:r w:rsidR="00EF1385">
        <w:rPr>
          <w:i/>
          <w:iCs/>
        </w:rPr>
        <w:t xml:space="preserve"> </w:t>
      </w:r>
      <w:r w:rsidRPr="00101CC5">
        <w:rPr>
          <w:i/>
          <w:iCs/>
        </w:rPr>
        <w:t>are</w:t>
      </w:r>
      <w:r w:rsidR="00EF1385">
        <w:rPr>
          <w:i/>
          <w:iCs/>
        </w:rPr>
        <w:t xml:space="preserve"> </w:t>
      </w:r>
      <w:r w:rsidRPr="00101CC5">
        <w:rPr>
          <w:i/>
          <w:iCs/>
        </w:rPr>
        <w:t>not</w:t>
      </w:r>
      <w:r w:rsidR="00EF1385">
        <w:rPr>
          <w:i/>
          <w:iCs/>
        </w:rPr>
        <w:t xml:space="preserve"> </w:t>
      </w:r>
      <w:r w:rsidRPr="00101CC5">
        <w:rPr>
          <w:i/>
          <w:iCs/>
        </w:rPr>
        <w:t>ready</w:t>
      </w:r>
      <w:r w:rsidR="00EF1385">
        <w:rPr>
          <w:i/>
          <w:iCs/>
        </w:rPr>
        <w:t xml:space="preserve"> </w:t>
      </w:r>
      <w:r w:rsidRPr="00101CC5">
        <w:rPr>
          <w:i/>
          <w:iCs/>
        </w:rPr>
        <w:t>to</w:t>
      </w:r>
      <w:r w:rsidR="00EF1385">
        <w:rPr>
          <w:i/>
          <w:iCs/>
        </w:rPr>
        <w:t xml:space="preserve"> </w:t>
      </w:r>
      <w:r w:rsidRPr="00101CC5">
        <w:rPr>
          <w:i/>
          <w:iCs/>
        </w:rPr>
        <w:t>invest</w:t>
      </w:r>
      <w:r w:rsidR="00EF1385">
        <w:rPr>
          <w:i/>
          <w:iCs/>
        </w:rPr>
        <w:t xml:space="preserve"> </w:t>
      </w:r>
      <w:r w:rsidRPr="00101CC5">
        <w:rPr>
          <w:i/>
          <w:iCs/>
        </w:rPr>
        <w:t>several</w:t>
      </w:r>
      <w:r w:rsidR="00EF1385">
        <w:rPr>
          <w:i/>
          <w:iCs/>
        </w:rPr>
        <w:t xml:space="preserve"> </w:t>
      </w:r>
      <w:r w:rsidRPr="00101CC5">
        <w:rPr>
          <w:i/>
          <w:iCs/>
        </w:rPr>
        <w:t>years</w:t>
      </w:r>
      <w:r w:rsidR="00EF1385">
        <w:rPr>
          <w:i/>
          <w:iCs/>
        </w:rPr>
        <w:t xml:space="preserve"> </w:t>
      </w:r>
      <w:r w:rsidRPr="00101CC5">
        <w:rPr>
          <w:i/>
          <w:iCs/>
        </w:rPr>
        <w:t>in</w:t>
      </w:r>
      <w:r w:rsidR="00EF1385">
        <w:rPr>
          <w:i/>
          <w:iCs/>
        </w:rPr>
        <w:t xml:space="preserve"> </w:t>
      </w:r>
      <w:r w:rsidRPr="00101CC5">
        <w:rPr>
          <w:i/>
          <w:iCs/>
        </w:rPr>
        <w:t>a</w:t>
      </w:r>
      <w:r w:rsidR="00EF1385">
        <w:rPr>
          <w:i/>
          <w:iCs/>
        </w:rPr>
        <w:t xml:space="preserve"> </w:t>
      </w:r>
      <w:r w:rsidRPr="00101CC5">
        <w:rPr>
          <w:i/>
          <w:iCs/>
        </w:rPr>
        <w:t>French</w:t>
      </w:r>
      <w:r w:rsidR="00EF1385">
        <w:rPr>
          <w:i/>
          <w:iCs/>
        </w:rPr>
        <w:t xml:space="preserve"> </w:t>
      </w:r>
      <w:r w:rsidRPr="00101CC5">
        <w:rPr>
          <w:i/>
          <w:iCs/>
        </w:rPr>
        <w:t>diploma</w:t>
      </w:r>
      <w:r w:rsidR="00EF1385">
        <w:rPr>
          <w:i/>
          <w:iCs/>
        </w:rPr>
        <w:t xml:space="preserve"> </w:t>
      </w:r>
      <w:r w:rsidRPr="00101CC5">
        <w:rPr>
          <w:i/>
          <w:iCs/>
        </w:rPr>
        <w:t>to</w:t>
      </w:r>
      <w:r w:rsidR="00EF1385">
        <w:rPr>
          <w:i/>
          <w:iCs/>
        </w:rPr>
        <w:t xml:space="preserve"> </w:t>
      </w:r>
      <w:r w:rsidRPr="00101CC5">
        <w:rPr>
          <w:i/>
          <w:iCs/>
        </w:rPr>
        <w:t>opt</w:t>
      </w:r>
      <w:r w:rsidR="00EF1385">
        <w:rPr>
          <w:i/>
          <w:iCs/>
        </w:rPr>
        <w:t xml:space="preserve"> </w:t>
      </w:r>
      <w:r w:rsidRPr="00101CC5">
        <w:rPr>
          <w:i/>
          <w:iCs/>
        </w:rPr>
        <w:t>for</w:t>
      </w:r>
      <w:r w:rsidR="00EF1385">
        <w:rPr>
          <w:i/>
          <w:iCs/>
        </w:rPr>
        <w:t xml:space="preserve"> </w:t>
      </w:r>
      <w:r w:rsidRPr="00101CC5">
        <w:rPr>
          <w:i/>
          <w:iCs/>
        </w:rPr>
        <w:t>a</w:t>
      </w:r>
      <w:r w:rsidR="00EF1385">
        <w:rPr>
          <w:i/>
          <w:iCs/>
        </w:rPr>
        <w:t xml:space="preserve"> </w:t>
      </w:r>
      <w:r w:rsidRPr="00101CC5">
        <w:rPr>
          <w:i/>
          <w:iCs/>
        </w:rPr>
        <w:t>much</w:t>
      </w:r>
      <w:r w:rsidR="00EF1385">
        <w:rPr>
          <w:i/>
          <w:iCs/>
        </w:rPr>
        <w:t xml:space="preserve"> </w:t>
      </w:r>
      <w:r w:rsidRPr="00101CC5">
        <w:rPr>
          <w:i/>
          <w:iCs/>
        </w:rPr>
        <w:t>shorter</w:t>
      </w:r>
      <w:r w:rsidR="00EF1385">
        <w:rPr>
          <w:i/>
          <w:iCs/>
        </w:rPr>
        <w:t xml:space="preserve"> </w:t>
      </w:r>
      <w:r w:rsidRPr="00101CC5">
        <w:rPr>
          <w:i/>
          <w:iCs/>
        </w:rPr>
        <w:t>training</w:t>
      </w:r>
      <w:r w:rsidR="00EF1385">
        <w:rPr>
          <w:i/>
          <w:iCs/>
        </w:rPr>
        <w:t xml:space="preserve"> </w:t>
      </w:r>
      <w:r w:rsidRPr="00101CC5">
        <w:rPr>
          <w:i/>
          <w:iCs/>
        </w:rPr>
        <w:t>course</w:t>
      </w:r>
      <w:r w:rsidR="00EF1385">
        <w:rPr>
          <w:i/>
          <w:iCs/>
        </w:rPr>
        <w:t xml:space="preserve"> </w:t>
      </w:r>
      <w:r w:rsidRPr="00101CC5">
        <w:rPr>
          <w:i/>
          <w:iCs/>
        </w:rPr>
        <w:t>that</w:t>
      </w:r>
      <w:r w:rsidR="00EF1385">
        <w:rPr>
          <w:i/>
          <w:iCs/>
        </w:rPr>
        <w:t xml:space="preserve"> </w:t>
      </w:r>
      <w:r w:rsidRPr="00101CC5">
        <w:rPr>
          <w:i/>
          <w:iCs/>
        </w:rPr>
        <w:t>entitles</w:t>
      </w:r>
      <w:r w:rsidR="00EF1385">
        <w:rPr>
          <w:i/>
          <w:iCs/>
        </w:rPr>
        <w:t xml:space="preserve"> </w:t>
      </w:r>
      <w:r w:rsidRPr="00101CC5">
        <w:rPr>
          <w:i/>
          <w:iCs/>
        </w:rPr>
        <w:t>them</w:t>
      </w:r>
      <w:r w:rsidR="00EF1385">
        <w:rPr>
          <w:i/>
          <w:iCs/>
        </w:rPr>
        <w:t xml:space="preserve"> </w:t>
      </w:r>
      <w:r w:rsidRPr="00101CC5">
        <w:rPr>
          <w:i/>
          <w:iCs/>
        </w:rPr>
        <w:t>to</w:t>
      </w:r>
      <w:r w:rsidR="00EF1385">
        <w:rPr>
          <w:i/>
          <w:iCs/>
        </w:rPr>
        <w:t xml:space="preserve"> </w:t>
      </w:r>
      <w:r w:rsidRPr="00101CC5">
        <w:rPr>
          <w:i/>
          <w:iCs/>
        </w:rPr>
        <w:t>practice</w:t>
      </w:r>
      <w:r w:rsidR="00EF1385">
        <w:rPr>
          <w:i/>
          <w:iCs/>
        </w:rPr>
        <w:t xml:space="preserve"> </w:t>
      </w:r>
      <w:r w:rsidRPr="00101CC5">
        <w:rPr>
          <w:i/>
          <w:iCs/>
        </w:rPr>
        <w:t>as</w:t>
      </w:r>
      <w:r w:rsidR="00EF1385">
        <w:rPr>
          <w:i/>
          <w:iCs/>
        </w:rPr>
        <w:t xml:space="preserve"> </w:t>
      </w:r>
      <w:r w:rsidRPr="00101CC5">
        <w:rPr>
          <w:i/>
          <w:iCs/>
        </w:rPr>
        <w:t>nurse</w:t>
      </w:r>
      <w:r w:rsidR="00EF1385">
        <w:rPr>
          <w:i/>
          <w:iCs/>
        </w:rPr>
        <w:t xml:space="preserve"> </w:t>
      </w:r>
      <w:r w:rsidRPr="00101CC5">
        <w:rPr>
          <w:i/>
          <w:iCs/>
        </w:rPr>
        <w:t>auxiliary);</w:t>
      </w:r>
      <w:r w:rsidR="00EF1385">
        <w:rPr>
          <w:i/>
          <w:iCs/>
        </w:rPr>
        <w:t xml:space="preserve"> </w:t>
      </w:r>
      <w:r w:rsidRPr="00101CC5">
        <w:rPr>
          <w:i/>
          <w:iCs/>
        </w:rPr>
        <w:t>and</w:t>
      </w:r>
      <w:r w:rsidR="00EF1385">
        <w:rPr>
          <w:i/>
          <w:iCs/>
        </w:rPr>
        <w:t xml:space="preserve"> </w:t>
      </w:r>
      <w:r w:rsidRPr="00101CC5">
        <w:rPr>
          <w:i/>
          <w:iCs/>
        </w:rPr>
        <w:t>they</w:t>
      </w:r>
      <w:r w:rsidR="00EF1385">
        <w:rPr>
          <w:i/>
          <w:iCs/>
        </w:rPr>
        <w:t xml:space="preserve"> </w:t>
      </w:r>
      <w:r w:rsidRPr="00101CC5">
        <w:rPr>
          <w:i/>
          <w:iCs/>
        </w:rPr>
        <w:t>provide</w:t>
      </w:r>
      <w:r w:rsidR="00EF1385">
        <w:rPr>
          <w:i/>
          <w:iCs/>
        </w:rPr>
        <w:t xml:space="preserve"> </w:t>
      </w:r>
      <w:r w:rsidRPr="00101CC5">
        <w:rPr>
          <w:i/>
          <w:iCs/>
        </w:rPr>
        <w:t>support</w:t>
      </w:r>
      <w:r w:rsidR="00EF1385">
        <w:rPr>
          <w:i/>
          <w:iCs/>
        </w:rPr>
        <w:t xml:space="preserve"> </w:t>
      </w:r>
      <w:r w:rsidRPr="00101CC5">
        <w:rPr>
          <w:i/>
          <w:iCs/>
        </w:rPr>
        <w:t>with</w:t>
      </w:r>
      <w:r w:rsidR="00EF1385">
        <w:rPr>
          <w:i/>
          <w:iCs/>
        </w:rPr>
        <w:t xml:space="preserve"> </w:t>
      </w:r>
      <w:r w:rsidRPr="00101CC5">
        <w:rPr>
          <w:i/>
          <w:iCs/>
        </w:rPr>
        <w:t>administrative</w:t>
      </w:r>
      <w:r w:rsidR="00EF1385">
        <w:rPr>
          <w:i/>
          <w:iCs/>
        </w:rPr>
        <w:t xml:space="preserve"> </w:t>
      </w:r>
      <w:r w:rsidRPr="00101CC5">
        <w:rPr>
          <w:i/>
          <w:iCs/>
        </w:rPr>
        <w:t>procedures</w:t>
      </w:r>
      <w:r w:rsidR="00EF1385">
        <w:rPr>
          <w:i/>
          <w:iCs/>
        </w:rPr>
        <w:t xml:space="preserve"> </w:t>
      </w:r>
      <w:r w:rsidRPr="00101CC5">
        <w:rPr>
          <w:i/>
          <w:iCs/>
        </w:rPr>
        <w:t>(preparing</w:t>
      </w:r>
      <w:r w:rsidR="00EF1385">
        <w:rPr>
          <w:i/>
          <w:iCs/>
        </w:rPr>
        <w:t xml:space="preserve"> </w:t>
      </w:r>
      <w:r w:rsidRPr="00101CC5">
        <w:rPr>
          <w:i/>
          <w:iCs/>
        </w:rPr>
        <w:t>applications).</w:t>
      </w:r>
      <w:r w:rsidR="00EF1385">
        <w:rPr>
          <w:i/>
          <w:iCs/>
        </w:rPr>
        <w:t xml:space="preserve"> </w:t>
      </w:r>
      <w:r w:rsidRPr="00101CC5">
        <w:rPr>
          <w:i/>
          <w:iCs/>
        </w:rPr>
        <w:t>Moreover,</w:t>
      </w:r>
      <w:r w:rsidR="00EF1385">
        <w:rPr>
          <w:i/>
          <w:iCs/>
        </w:rPr>
        <w:t xml:space="preserve"> </w:t>
      </w:r>
      <w:r w:rsidRPr="00101CC5">
        <w:rPr>
          <w:i/>
          <w:iCs/>
        </w:rPr>
        <w:t>thanks</w:t>
      </w:r>
      <w:r w:rsidR="00EF1385">
        <w:rPr>
          <w:i/>
          <w:iCs/>
        </w:rPr>
        <w:t xml:space="preserve"> </w:t>
      </w:r>
      <w:r w:rsidRPr="00101CC5">
        <w:rPr>
          <w:i/>
          <w:iCs/>
        </w:rPr>
        <w:t>to</w:t>
      </w:r>
      <w:r w:rsidR="00EF1385">
        <w:rPr>
          <w:i/>
          <w:iCs/>
        </w:rPr>
        <w:t xml:space="preserve"> </w:t>
      </w:r>
      <w:r w:rsidRPr="00101CC5">
        <w:rPr>
          <w:i/>
          <w:iCs/>
        </w:rPr>
        <w:t>their</w:t>
      </w:r>
      <w:r w:rsidR="00EF1385">
        <w:rPr>
          <w:i/>
          <w:iCs/>
        </w:rPr>
        <w:t xml:space="preserve"> </w:t>
      </w:r>
      <w:r w:rsidRPr="00101CC5">
        <w:rPr>
          <w:i/>
          <w:iCs/>
        </w:rPr>
        <w:t>contacts,</w:t>
      </w:r>
      <w:r w:rsidR="00EF1385">
        <w:rPr>
          <w:i/>
          <w:iCs/>
        </w:rPr>
        <w:t xml:space="preserve"> </w:t>
      </w:r>
      <w:r w:rsidRPr="00101CC5">
        <w:rPr>
          <w:i/>
          <w:iCs/>
        </w:rPr>
        <w:t>counsellors</w:t>
      </w:r>
      <w:r w:rsidR="00EF1385">
        <w:rPr>
          <w:i/>
          <w:iCs/>
        </w:rPr>
        <w:t xml:space="preserve"> </w:t>
      </w:r>
      <w:r w:rsidRPr="00101CC5">
        <w:rPr>
          <w:i/>
          <w:iCs/>
        </w:rPr>
        <w:t>can</w:t>
      </w:r>
      <w:r w:rsidR="00EF1385">
        <w:rPr>
          <w:i/>
          <w:iCs/>
        </w:rPr>
        <w:t xml:space="preserve"> </w:t>
      </w:r>
      <w:r w:rsidRPr="00101CC5">
        <w:rPr>
          <w:i/>
          <w:iCs/>
        </w:rPr>
        <w:t>assist</w:t>
      </w:r>
      <w:r w:rsidR="00EF1385">
        <w:rPr>
          <w:i/>
          <w:iCs/>
        </w:rPr>
        <w:t xml:space="preserve"> </w:t>
      </w:r>
      <w:r w:rsidRPr="00101CC5">
        <w:rPr>
          <w:i/>
          <w:iCs/>
        </w:rPr>
        <w:t>in</w:t>
      </w:r>
      <w:r w:rsidR="00EF1385">
        <w:rPr>
          <w:i/>
          <w:iCs/>
        </w:rPr>
        <w:t xml:space="preserve"> </w:t>
      </w:r>
      <w:r w:rsidRPr="00101CC5">
        <w:rPr>
          <w:i/>
          <w:iCs/>
        </w:rPr>
        <w:t>finding</w:t>
      </w:r>
      <w:r w:rsidR="00EF1385">
        <w:rPr>
          <w:i/>
          <w:iCs/>
        </w:rPr>
        <w:t xml:space="preserve"> </w:t>
      </w:r>
      <w:r w:rsidRPr="00101CC5">
        <w:rPr>
          <w:i/>
          <w:iCs/>
        </w:rPr>
        <w:t>training</w:t>
      </w:r>
      <w:r w:rsidR="00EF1385">
        <w:rPr>
          <w:i/>
          <w:iCs/>
        </w:rPr>
        <w:t xml:space="preserve"> </w:t>
      </w:r>
      <w:r w:rsidRPr="00101CC5">
        <w:rPr>
          <w:i/>
          <w:iCs/>
        </w:rPr>
        <w:t>and</w:t>
      </w:r>
      <w:r w:rsidR="00EF1385">
        <w:rPr>
          <w:i/>
          <w:iCs/>
        </w:rPr>
        <w:t xml:space="preserve"> </w:t>
      </w:r>
      <w:r w:rsidRPr="00101CC5">
        <w:rPr>
          <w:i/>
          <w:iCs/>
        </w:rPr>
        <w:t>internships</w:t>
      </w:r>
      <w:r w:rsidR="00EF1385">
        <w:rPr>
          <w:i/>
          <w:iCs/>
        </w:rPr>
        <w:t xml:space="preserve"> </w:t>
      </w:r>
      <w:r w:rsidRPr="00101CC5">
        <w:rPr>
          <w:i/>
          <w:iCs/>
        </w:rPr>
        <w:t>opportunities</w:t>
      </w:r>
      <w:r w:rsidRPr="005A50BA">
        <w:t>.</w:t>
      </w:r>
    </w:p>
    <w:p w14:paraId="63FAA01F" w14:textId="31C7BFC7" w:rsidR="00444E3C" w:rsidRDefault="00BE5AE6" w:rsidP="001160FE">
      <w:r>
        <w:t>It</w:t>
      </w:r>
      <w:r w:rsidR="00EF1385">
        <w:t xml:space="preserve"> </w:t>
      </w:r>
      <w:r>
        <w:t>is</w:t>
      </w:r>
      <w:r w:rsidR="00EF1385">
        <w:t xml:space="preserve"> </w:t>
      </w:r>
      <w:r>
        <w:t>evident</w:t>
      </w:r>
      <w:r w:rsidR="00EF1385">
        <w:t xml:space="preserve"> </w:t>
      </w:r>
      <w:r>
        <w:t>that</w:t>
      </w:r>
      <w:r w:rsidR="00EF1385">
        <w:t xml:space="preserve"> </w:t>
      </w:r>
      <w:r>
        <w:t>the</w:t>
      </w:r>
      <w:r w:rsidR="00EF1385">
        <w:t xml:space="preserve"> </w:t>
      </w:r>
      <w:r w:rsidR="005B3CA0">
        <w:t>kind</w:t>
      </w:r>
      <w:r w:rsidR="00EF1385">
        <w:t xml:space="preserve"> </w:t>
      </w:r>
      <w:r w:rsidR="005B3CA0">
        <w:t>of</w:t>
      </w:r>
      <w:r w:rsidR="00EF1385">
        <w:t xml:space="preserve"> </w:t>
      </w:r>
      <w:r w:rsidR="005B3CA0">
        <w:t>recognised</w:t>
      </w:r>
      <w:r w:rsidR="00EF1385">
        <w:t xml:space="preserve"> </w:t>
      </w:r>
      <w:r w:rsidR="005B3CA0">
        <w:t>support</w:t>
      </w:r>
      <w:r w:rsidR="00EF1385">
        <w:t xml:space="preserve"> </w:t>
      </w:r>
      <w:r w:rsidR="005B3CA0">
        <w:t>needs</w:t>
      </w:r>
      <w:r w:rsidR="00EF1385">
        <w:t xml:space="preserve"> </w:t>
      </w:r>
      <w:r w:rsidR="005B3CA0">
        <w:t>and</w:t>
      </w:r>
      <w:r w:rsidR="00EF1385">
        <w:t xml:space="preserve"> </w:t>
      </w:r>
      <w:r w:rsidR="005B3CA0">
        <w:t>what</w:t>
      </w:r>
      <w:r w:rsidR="00EF1385">
        <w:t xml:space="preserve"> </w:t>
      </w:r>
      <w:r w:rsidR="005B3CA0">
        <w:t>is</w:t>
      </w:r>
      <w:r w:rsidR="00EF1385">
        <w:t xml:space="preserve"> </w:t>
      </w:r>
      <w:r w:rsidR="005B3CA0">
        <w:t>provided</w:t>
      </w:r>
      <w:r w:rsidR="00EF1385">
        <w:t xml:space="preserve"> </w:t>
      </w:r>
      <w:r w:rsidR="005B3CA0">
        <w:t>closely</w:t>
      </w:r>
      <w:r w:rsidR="00EF1385">
        <w:t xml:space="preserve"> </w:t>
      </w:r>
      <w:r w:rsidR="005B3CA0">
        <w:t>matches</w:t>
      </w:r>
      <w:r w:rsidR="00EF1385">
        <w:t xml:space="preserve"> </w:t>
      </w:r>
      <w:r w:rsidR="005B3CA0">
        <w:t>the</w:t>
      </w:r>
      <w:r w:rsidR="00EF1385">
        <w:t xml:space="preserve"> </w:t>
      </w:r>
      <w:r w:rsidR="005B3CA0">
        <w:t>initiatives</w:t>
      </w:r>
      <w:r w:rsidR="00EF1385">
        <w:t xml:space="preserve"> </w:t>
      </w:r>
      <w:r w:rsidR="005B3CA0">
        <w:t>in</w:t>
      </w:r>
      <w:r w:rsidR="00EF1385">
        <w:t xml:space="preserve"> </w:t>
      </w:r>
      <w:r w:rsidR="005B3CA0">
        <w:t>the</w:t>
      </w:r>
      <w:r w:rsidR="00EF1385">
        <w:t xml:space="preserve"> </w:t>
      </w:r>
      <w:r w:rsidR="005B3CA0">
        <w:t>UK</w:t>
      </w:r>
      <w:r w:rsidR="005E5852">
        <w:t>.</w:t>
      </w:r>
      <w:r w:rsidR="00EF1385">
        <w:t xml:space="preserve"> </w:t>
      </w:r>
      <w:r w:rsidR="005E5852">
        <w:t>There</w:t>
      </w:r>
      <w:r w:rsidR="00EF1385">
        <w:t xml:space="preserve"> </w:t>
      </w:r>
      <w:r w:rsidR="005E5852">
        <w:t>are</w:t>
      </w:r>
      <w:r w:rsidR="00EF1385">
        <w:t xml:space="preserve"> </w:t>
      </w:r>
      <w:r w:rsidR="005E5852">
        <w:t>also</w:t>
      </w:r>
      <w:r w:rsidR="00EF1385">
        <w:t xml:space="preserve"> </w:t>
      </w:r>
      <w:r w:rsidR="00CB0F6D">
        <w:t>some</w:t>
      </w:r>
      <w:r w:rsidR="00EF1385">
        <w:t xml:space="preserve"> </w:t>
      </w:r>
      <w:r w:rsidR="005E5852">
        <w:t>associated</w:t>
      </w:r>
      <w:r w:rsidR="00EF1385">
        <w:t xml:space="preserve"> </w:t>
      </w:r>
      <w:r w:rsidR="00CB0F6D">
        <w:t>schemes</w:t>
      </w:r>
      <w:r w:rsidR="00EF1385">
        <w:t xml:space="preserve"> </w:t>
      </w:r>
      <w:r w:rsidR="00CB0F6D">
        <w:t>for</w:t>
      </w:r>
      <w:r w:rsidR="00EF1385">
        <w:t xml:space="preserve"> </w:t>
      </w:r>
      <w:r w:rsidR="00D84A0E">
        <w:t>health</w:t>
      </w:r>
      <w:r w:rsidR="00EF1385">
        <w:t xml:space="preserve"> </w:t>
      </w:r>
      <w:r w:rsidR="00D84A0E">
        <w:t>workers</w:t>
      </w:r>
      <w:r w:rsidR="00EF1385">
        <w:t xml:space="preserve"> </w:t>
      </w:r>
      <w:r w:rsidR="00D84A0E">
        <w:t>to</w:t>
      </w:r>
      <w:r w:rsidR="00EF1385">
        <w:t xml:space="preserve"> </w:t>
      </w:r>
      <w:r w:rsidR="00D84A0E">
        <w:t>complement</w:t>
      </w:r>
      <w:r w:rsidR="00EF1385">
        <w:t xml:space="preserve"> </w:t>
      </w:r>
      <w:r w:rsidR="00D84A0E">
        <w:t>the</w:t>
      </w:r>
      <w:r w:rsidR="00EF1385">
        <w:t xml:space="preserve"> </w:t>
      </w:r>
      <w:r w:rsidR="00D84A0E">
        <w:t>professional</w:t>
      </w:r>
      <w:r w:rsidR="00EF1385">
        <w:t xml:space="preserve"> </w:t>
      </w:r>
      <w:r w:rsidR="00D84A0E">
        <w:t>support</w:t>
      </w:r>
      <w:r w:rsidR="00EF1385">
        <w:t xml:space="preserve"> </w:t>
      </w:r>
      <w:r w:rsidR="00D84A0E">
        <w:t>they</w:t>
      </w:r>
      <w:r w:rsidR="00EF1385">
        <w:t xml:space="preserve"> </w:t>
      </w:r>
      <w:r w:rsidR="00D84A0E">
        <w:t>may</w:t>
      </w:r>
      <w:r w:rsidR="00EF1385">
        <w:t xml:space="preserve"> </w:t>
      </w:r>
      <w:r w:rsidR="00D84A0E">
        <w:t>receive,</w:t>
      </w:r>
      <w:r w:rsidR="00EF1385">
        <w:t xml:space="preserve"> </w:t>
      </w:r>
      <w:r w:rsidR="009031CB">
        <w:t>recognising</w:t>
      </w:r>
      <w:r w:rsidR="00EF1385">
        <w:t xml:space="preserve"> </w:t>
      </w:r>
      <w:r w:rsidR="009031CB">
        <w:t>the</w:t>
      </w:r>
      <w:r w:rsidR="00EF1385">
        <w:t xml:space="preserve"> </w:t>
      </w:r>
      <w:r w:rsidR="009031CB">
        <w:t>broader</w:t>
      </w:r>
      <w:r w:rsidR="00EF1385">
        <w:t xml:space="preserve"> </w:t>
      </w:r>
      <w:r w:rsidR="00A57267">
        <w:t>issues</w:t>
      </w:r>
      <w:r w:rsidR="00EF1385">
        <w:t xml:space="preserve"> </w:t>
      </w:r>
      <w:r w:rsidR="00A57267">
        <w:t>of</w:t>
      </w:r>
      <w:r w:rsidR="00EF1385">
        <w:t xml:space="preserve"> </w:t>
      </w:r>
      <w:r w:rsidR="00A57267">
        <w:t>true</w:t>
      </w:r>
      <w:r w:rsidR="00EF1385">
        <w:t xml:space="preserve"> </w:t>
      </w:r>
      <w:r w:rsidR="00A57267">
        <w:t>integration.</w:t>
      </w:r>
      <w:r w:rsidR="00EF1385">
        <w:t xml:space="preserve"> </w:t>
      </w:r>
      <w:r w:rsidR="00A57267">
        <w:t>For</w:t>
      </w:r>
      <w:r w:rsidR="00EF1385">
        <w:t xml:space="preserve"> </w:t>
      </w:r>
      <w:r w:rsidR="00A57267">
        <w:t>example</w:t>
      </w:r>
      <w:r w:rsidR="00EF1385">
        <w:t xml:space="preserve"> </w:t>
      </w:r>
      <w:r w:rsidR="00A57267">
        <w:t>the</w:t>
      </w:r>
      <w:r w:rsidR="00EF1385">
        <w:t xml:space="preserve"> </w:t>
      </w:r>
      <w:r w:rsidR="008A30C0" w:rsidRPr="00962089">
        <w:t>Neighbours</w:t>
      </w:r>
      <w:r w:rsidR="00EF1385">
        <w:t xml:space="preserve"> </w:t>
      </w:r>
      <w:r w:rsidR="008A30C0" w:rsidRPr="00962089">
        <w:t>for</w:t>
      </w:r>
      <w:r w:rsidR="00EF1385">
        <w:t xml:space="preserve"> </w:t>
      </w:r>
      <w:r w:rsidR="008A30C0" w:rsidRPr="00962089">
        <w:t>Newcomers</w:t>
      </w:r>
      <w:r w:rsidR="00EF1385">
        <w:t xml:space="preserve"> </w:t>
      </w:r>
      <w:r w:rsidR="008A30C0" w:rsidRPr="00962089">
        <w:t>programme</w:t>
      </w:r>
      <w:r w:rsidR="00EF1385">
        <w:t xml:space="preserve"> </w:t>
      </w:r>
      <w:r w:rsidR="008A30C0" w:rsidRPr="00962089">
        <w:t>welcome</w:t>
      </w:r>
      <w:r w:rsidR="00EF1385">
        <w:t xml:space="preserve"> </w:t>
      </w:r>
      <w:r w:rsidR="008A30C0" w:rsidRPr="00962089">
        <w:t>refugee</w:t>
      </w:r>
      <w:r w:rsidR="00EF1385">
        <w:t xml:space="preserve"> </w:t>
      </w:r>
      <w:r w:rsidR="008A30C0" w:rsidRPr="00962089">
        <w:t>nurses</w:t>
      </w:r>
      <w:r w:rsidR="00EF1385">
        <w:t xml:space="preserve"> </w:t>
      </w:r>
      <w:r w:rsidR="008A30C0" w:rsidRPr="00962089">
        <w:t>joining</w:t>
      </w:r>
      <w:r w:rsidR="00EF1385">
        <w:t xml:space="preserve"> </w:t>
      </w:r>
      <w:r w:rsidR="008A30C0" w:rsidRPr="00962089">
        <w:t>the</w:t>
      </w:r>
      <w:r w:rsidR="00EF1385">
        <w:t xml:space="preserve"> </w:t>
      </w:r>
      <w:r w:rsidR="008A30C0" w:rsidRPr="00962089">
        <w:t>NHS</w:t>
      </w:r>
      <w:r w:rsidR="00EF1385">
        <w:t xml:space="preserve"> </w:t>
      </w:r>
      <w:r w:rsidR="008A30C0" w:rsidRPr="00962089">
        <w:t>Neighbours</w:t>
      </w:r>
      <w:r w:rsidR="00EF1385">
        <w:t xml:space="preserve"> </w:t>
      </w:r>
      <w:r w:rsidR="008A30C0" w:rsidRPr="00962089">
        <w:t>for</w:t>
      </w:r>
      <w:r w:rsidR="00EF1385">
        <w:t xml:space="preserve"> </w:t>
      </w:r>
      <w:r w:rsidR="008A30C0" w:rsidRPr="00962089">
        <w:t>Newcomers</w:t>
      </w:r>
      <w:r w:rsidR="0003483A">
        <w:t>.</w:t>
      </w:r>
      <w:r w:rsidR="00EF1385">
        <w:t xml:space="preserve"> </w:t>
      </w:r>
      <w:hyperlink r:id="rId23" w:history="1">
        <w:r w:rsidR="001C6178" w:rsidRPr="00962089">
          <w:rPr>
            <w:rStyle w:val="Hyperlink"/>
          </w:rPr>
          <w:t>Reset</w:t>
        </w:r>
        <w:r w:rsidR="00EF1385">
          <w:rPr>
            <w:rStyle w:val="Hyperlink"/>
          </w:rPr>
          <w:t xml:space="preserve"> </w:t>
        </w:r>
        <w:r w:rsidR="001C6178" w:rsidRPr="00962089">
          <w:rPr>
            <w:rStyle w:val="Hyperlink"/>
          </w:rPr>
          <w:t>Communities</w:t>
        </w:r>
        <w:r w:rsidR="00EF1385">
          <w:rPr>
            <w:rStyle w:val="Hyperlink"/>
          </w:rPr>
          <w:t xml:space="preserve"> </w:t>
        </w:r>
        <w:r w:rsidR="001C6178" w:rsidRPr="00962089">
          <w:rPr>
            <w:rStyle w:val="Hyperlink"/>
          </w:rPr>
          <w:t>and</w:t>
        </w:r>
        <w:r w:rsidR="00EF1385">
          <w:rPr>
            <w:rStyle w:val="Hyperlink"/>
          </w:rPr>
          <w:t xml:space="preserve"> </w:t>
        </w:r>
        <w:r w:rsidR="001C6178" w:rsidRPr="00962089">
          <w:rPr>
            <w:rStyle w:val="Hyperlink"/>
          </w:rPr>
          <w:t>Refugees</w:t>
        </w:r>
      </w:hyperlink>
      <w:r w:rsidR="00EF1385">
        <w:t xml:space="preserve"> </w:t>
      </w:r>
      <w:r w:rsidR="0003483A">
        <w:t>operates</w:t>
      </w:r>
      <w:r w:rsidR="00EF1385">
        <w:t xml:space="preserve"> </w:t>
      </w:r>
      <w:r w:rsidR="0003483A">
        <w:t>in</w:t>
      </w:r>
      <w:r w:rsidR="00EF1385">
        <w:t xml:space="preserve"> </w:t>
      </w:r>
      <w:r w:rsidR="0003483A">
        <w:t>a</w:t>
      </w:r>
      <w:r w:rsidR="00EF1385">
        <w:t xml:space="preserve"> </w:t>
      </w:r>
      <w:r w:rsidR="0003483A">
        <w:t>number</w:t>
      </w:r>
      <w:r w:rsidR="00EF1385">
        <w:t xml:space="preserve"> </w:t>
      </w:r>
      <w:r w:rsidR="001C6178">
        <w:t>o</w:t>
      </w:r>
      <w:r w:rsidR="0003483A">
        <w:t>f</w:t>
      </w:r>
      <w:r w:rsidR="00EF1385">
        <w:t xml:space="preserve"> </w:t>
      </w:r>
      <w:r w:rsidR="0003483A">
        <w:t>towns</w:t>
      </w:r>
      <w:r w:rsidR="00EF1385">
        <w:t xml:space="preserve"> </w:t>
      </w:r>
      <w:r w:rsidR="001C6178">
        <w:t>and</w:t>
      </w:r>
      <w:r w:rsidR="00EF1385">
        <w:t xml:space="preserve"> </w:t>
      </w:r>
      <w:r w:rsidR="001C6178">
        <w:t>works</w:t>
      </w:r>
      <w:r w:rsidR="00EF1385">
        <w:t xml:space="preserve"> </w:t>
      </w:r>
      <w:r w:rsidR="008A30C0" w:rsidRPr="00962089">
        <w:t>with</w:t>
      </w:r>
      <w:r w:rsidR="00EF1385">
        <w:t xml:space="preserve"> </w:t>
      </w:r>
      <w:r w:rsidR="008A30C0" w:rsidRPr="00962089">
        <w:t>the</w:t>
      </w:r>
      <w:r w:rsidR="00EF1385">
        <w:t xml:space="preserve"> </w:t>
      </w:r>
      <w:r w:rsidR="008A30C0" w:rsidRPr="00962089">
        <w:t>local</w:t>
      </w:r>
      <w:r w:rsidR="00EF1385">
        <w:t xml:space="preserve"> </w:t>
      </w:r>
      <w:r w:rsidR="008A30C0" w:rsidRPr="00962089">
        <w:t>NHS</w:t>
      </w:r>
      <w:r w:rsidR="00EF1385">
        <w:t xml:space="preserve"> </w:t>
      </w:r>
      <w:r w:rsidR="008A30C0" w:rsidRPr="00962089">
        <w:t>Trust</w:t>
      </w:r>
      <w:r w:rsidR="00EF1385">
        <w:t xml:space="preserve"> </w:t>
      </w:r>
      <w:r w:rsidR="008A30C0" w:rsidRPr="00962089">
        <w:t>hospital</w:t>
      </w:r>
      <w:r w:rsidR="00EF1385">
        <w:t xml:space="preserve"> </w:t>
      </w:r>
      <w:r w:rsidR="00D11F1E">
        <w:t>and</w:t>
      </w:r>
      <w:r w:rsidR="00EF1385">
        <w:t xml:space="preserve"> </w:t>
      </w:r>
      <w:r w:rsidR="00D11F1E">
        <w:t>ne</w:t>
      </w:r>
      <w:r w:rsidR="008A30C0" w:rsidRPr="00962089">
        <w:t>ighbour</w:t>
      </w:r>
      <w:r w:rsidR="00D11F1E">
        <w:t>hood</w:t>
      </w:r>
      <w:r w:rsidR="00EF1385">
        <w:t xml:space="preserve"> </w:t>
      </w:r>
      <w:r w:rsidR="008A30C0" w:rsidRPr="00962089">
        <w:t>volunteers</w:t>
      </w:r>
      <w:r w:rsidR="00EF1385">
        <w:t xml:space="preserve"> </w:t>
      </w:r>
      <w:r w:rsidR="00D11F1E">
        <w:t>to</w:t>
      </w:r>
      <w:r w:rsidR="00EF1385">
        <w:t xml:space="preserve"> </w:t>
      </w:r>
      <w:r w:rsidR="00D11F1E">
        <w:t>welcome</w:t>
      </w:r>
      <w:r w:rsidR="00EF1385">
        <w:t xml:space="preserve"> </w:t>
      </w:r>
      <w:r w:rsidR="008A30C0" w:rsidRPr="00962089">
        <w:t>nurses</w:t>
      </w:r>
      <w:r w:rsidR="00EF1385">
        <w:t xml:space="preserve"> </w:t>
      </w:r>
      <w:r w:rsidR="007200CF">
        <w:t>and</w:t>
      </w:r>
      <w:r w:rsidR="00EF1385">
        <w:t xml:space="preserve"> </w:t>
      </w:r>
      <w:r w:rsidR="007200CF">
        <w:t>help</w:t>
      </w:r>
      <w:r w:rsidR="00EF1385">
        <w:t xml:space="preserve"> </w:t>
      </w:r>
      <w:r w:rsidR="007200CF">
        <w:t>them</w:t>
      </w:r>
      <w:r w:rsidR="00EF1385">
        <w:t xml:space="preserve"> </w:t>
      </w:r>
      <w:r w:rsidR="008A30C0" w:rsidRPr="00962089">
        <w:t>settle</w:t>
      </w:r>
      <w:r w:rsidR="00EF1385">
        <w:t xml:space="preserve"> </w:t>
      </w:r>
      <w:r w:rsidR="008A30C0" w:rsidRPr="00962089">
        <w:t>into</w:t>
      </w:r>
      <w:r w:rsidR="00EF1385">
        <w:t xml:space="preserve"> </w:t>
      </w:r>
      <w:r w:rsidR="008A30C0" w:rsidRPr="00962089">
        <w:t>their</w:t>
      </w:r>
      <w:r w:rsidR="00EF1385">
        <w:t xml:space="preserve"> </w:t>
      </w:r>
      <w:r w:rsidR="007200CF">
        <w:t>new</w:t>
      </w:r>
      <w:r w:rsidR="00EF1385">
        <w:t xml:space="preserve"> </w:t>
      </w:r>
      <w:r w:rsidR="008A30C0" w:rsidRPr="00962089">
        <w:t>life</w:t>
      </w:r>
      <w:r w:rsidR="00EF1385">
        <w:t xml:space="preserve"> </w:t>
      </w:r>
      <w:r w:rsidR="008A30C0" w:rsidRPr="00962089">
        <w:t>here.</w:t>
      </w:r>
    </w:p>
    <w:p w14:paraId="74F9F0F9" w14:textId="0D58D590" w:rsidR="005C1416" w:rsidRDefault="001138D9">
      <w:r>
        <w:t>Finally</w:t>
      </w:r>
      <w:r w:rsidR="00AD5E7B">
        <w:t>,</w:t>
      </w:r>
      <w:r w:rsidR="00EF1385">
        <w:t xml:space="preserve"> </w:t>
      </w:r>
      <w:r w:rsidR="00AD5E7B">
        <w:t>there</w:t>
      </w:r>
      <w:r w:rsidR="00EF1385">
        <w:t xml:space="preserve"> </w:t>
      </w:r>
      <w:r w:rsidR="00AD5E7B">
        <w:t>are</w:t>
      </w:r>
      <w:r w:rsidR="00EF1385">
        <w:t xml:space="preserve"> </w:t>
      </w:r>
      <w:r w:rsidR="00951768">
        <w:t>highly</w:t>
      </w:r>
      <w:r w:rsidR="00EF1385">
        <w:t xml:space="preserve"> </w:t>
      </w:r>
      <w:r w:rsidR="00951768">
        <w:t>skilled</w:t>
      </w:r>
      <w:r w:rsidR="00EF1385">
        <w:t xml:space="preserve"> </w:t>
      </w:r>
      <w:r w:rsidR="00951768">
        <w:t>migrants</w:t>
      </w:r>
      <w:r w:rsidR="00EF1385">
        <w:t xml:space="preserve"> </w:t>
      </w:r>
      <w:r w:rsidR="00951768">
        <w:t>for</w:t>
      </w:r>
      <w:r w:rsidR="00EF1385">
        <w:t xml:space="preserve"> </w:t>
      </w:r>
      <w:r w:rsidR="00951768">
        <w:t>whom</w:t>
      </w:r>
      <w:r w:rsidR="00EF1385">
        <w:t xml:space="preserve"> </w:t>
      </w:r>
      <w:r w:rsidR="00CF31B4">
        <w:t>returning</w:t>
      </w:r>
      <w:r w:rsidR="00EF1385">
        <w:t xml:space="preserve"> </w:t>
      </w:r>
      <w:r w:rsidR="00CF31B4">
        <w:t>to</w:t>
      </w:r>
      <w:r w:rsidR="00EF1385">
        <w:t xml:space="preserve"> </w:t>
      </w:r>
      <w:r w:rsidR="00CF31B4">
        <w:t>the</w:t>
      </w:r>
      <w:r w:rsidR="00EF1385">
        <w:t xml:space="preserve"> </w:t>
      </w:r>
      <w:r w:rsidR="00CF31B4">
        <w:t>same</w:t>
      </w:r>
      <w:r w:rsidR="00EF1385">
        <w:t xml:space="preserve"> </w:t>
      </w:r>
      <w:r w:rsidR="00CF31B4">
        <w:t>profession</w:t>
      </w:r>
      <w:r w:rsidR="00EF1385">
        <w:t xml:space="preserve"> </w:t>
      </w:r>
      <w:r w:rsidR="00CF31B4">
        <w:t>presents</w:t>
      </w:r>
      <w:r w:rsidR="00EF1385">
        <w:t xml:space="preserve"> </w:t>
      </w:r>
      <w:r w:rsidR="00CF31B4">
        <w:t>too</w:t>
      </w:r>
      <w:r w:rsidR="00EF1385">
        <w:t xml:space="preserve"> </w:t>
      </w:r>
      <w:r w:rsidR="00CF31B4">
        <w:t>many</w:t>
      </w:r>
      <w:r w:rsidR="00EF1385">
        <w:t xml:space="preserve"> </w:t>
      </w:r>
      <w:r w:rsidR="00CF31B4">
        <w:t>barriers,</w:t>
      </w:r>
      <w:r w:rsidR="00EF1385">
        <w:t xml:space="preserve"> </w:t>
      </w:r>
      <w:r w:rsidR="00CF31B4">
        <w:t>or</w:t>
      </w:r>
      <w:r w:rsidR="00EF1385">
        <w:t xml:space="preserve"> </w:t>
      </w:r>
      <w:r w:rsidR="00CF31B4">
        <w:t>who</w:t>
      </w:r>
      <w:r w:rsidR="00EF1385">
        <w:t xml:space="preserve"> </w:t>
      </w:r>
      <w:r w:rsidR="00CF31B4">
        <w:t>wish</w:t>
      </w:r>
      <w:r w:rsidR="00EF1385">
        <w:t xml:space="preserve"> </w:t>
      </w:r>
      <w:r w:rsidR="00CF31B4">
        <w:t>to</w:t>
      </w:r>
      <w:r w:rsidR="00EF1385">
        <w:t xml:space="preserve"> </w:t>
      </w:r>
      <w:r w:rsidR="00CF31B4">
        <w:t>change</w:t>
      </w:r>
      <w:r w:rsidR="00EF1385">
        <w:t xml:space="preserve"> </w:t>
      </w:r>
      <w:r w:rsidR="00CF31B4">
        <w:t>profession.</w:t>
      </w:r>
      <w:r w:rsidR="00EF1385">
        <w:t xml:space="preserve"> </w:t>
      </w:r>
      <w:r w:rsidR="00CF31B4">
        <w:t>They</w:t>
      </w:r>
      <w:r w:rsidR="00EF1385">
        <w:t xml:space="preserve"> </w:t>
      </w:r>
      <w:r w:rsidR="00CF31B4">
        <w:t>do</w:t>
      </w:r>
      <w:r w:rsidR="00EF1385">
        <w:t xml:space="preserve"> </w:t>
      </w:r>
      <w:r w:rsidR="00CF31B4">
        <w:t>possess</w:t>
      </w:r>
      <w:r w:rsidR="00EF1385">
        <w:t xml:space="preserve"> </w:t>
      </w:r>
      <w:r w:rsidR="00CF31B4">
        <w:t>valuable</w:t>
      </w:r>
      <w:r w:rsidR="00EF1385">
        <w:t xml:space="preserve"> </w:t>
      </w:r>
      <w:r w:rsidR="003E7D5A">
        <w:t>skills,</w:t>
      </w:r>
      <w:r w:rsidR="00EF1385">
        <w:t xml:space="preserve"> </w:t>
      </w:r>
      <w:r w:rsidR="00CF31B4">
        <w:t>so</w:t>
      </w:r>
      <w:r w:rsidR="00EF1385">
        <w:t xml:space="preserve"> </w:t>
      </w:r>
      <w:r w:rsidR="00AA5A0A">
        <w:t>their</w:t>
      </w:r>
      <w:r w:rsidR="00EF1385">
        <w:t xml:space="preserve"> </w:t>
      </w:r>
      <w:r w:rsidR="00AA5A0A">
        <w:t>unemployment</w:t>
      </w:r>
      <w:r w:rsidR="00EF1385">
        <w:t xml:space="preserve"> </w:t>
      </w:r>
      <w:r w:rsidR="00AA5A0A">
        <w:t>or</w:t>
      </w:r>
      <w:r w:rsidR="00EF1385">
        <w:t xml:space="preserve"> </w:t>
      </w:r>
      <w:r w:rsidR="00AA5A0A">
        <w:t>underemployment</w:t>
      </w:r>
      <w:r w:rsidR="00EF1385">
        <w:t xml:space="preserve"> </w:t>
      </w:r>
      <w:r w:rsidR="00AA5A0A">
        <w:t>is</w:t>
      </w:r>
      <w:r w:rsidR="00EF1385">
        <w:t xml:space="preserve"> </w:t>
      </w:r>
      <w:r w:rsidR="00AA5A0A">
        <w:t>a</w:t>
      </w:r>
      <w:r w:rsidR="001173B9">
        <w:t>n</w:t>
      </w:r>
      <w:r w:rsidR="00EF1385">
        <w:t xml:space="preserve"> </w:t>
      </w:r>
      <w:r w:rsidR="001173B9">
        <w:t>economic</w:t>
      </w:r>
      <w:r w:rsidR="00EF1385">
        <w:t xml:space="preserve"> </w:t>
      </w:r>
      <w:r w:rsidR="001173B9">
        <w:t>loss</w:t>
      </w:r>
      <w:r w:rsidR="00EF1385">
        <w:t xml:space="preserve"> </w:t>
      </w:r>
      <w:r w:rsidR="001173B9">
        <w:t>to</w:t>
      </w:r>
      <w:r w:rsidR="00EF1385">
        <w:t xml:space="preserve"> </w:t>
      </w:r>
      <w:r w:rsidR="001173B9">
        <w:t>the</w:t>
      </w:r>
      <w:r w:rsidR="00EF1385">
        <w:t xml:space="preserve"> </w:t>
      </w:r>
      <w:r w:rsidR="001173B9">
        <w:t>state</w:t>
      </w:r>
      <w:r w:rsidR="00EF1385">
        <w:t xml:space="preserve"> </w:t>
      </w:r>
      <w:r w:rsidR="001173B9">
        <w:t>as</w:t>
      </w:r>
      <w:r w:rsidR="00EF1385">
        <w:t xml:space="preserve"> </w:t>
      </w:r>
      <w:r w:rsidR="001173B9">
        <w:t>well</w:t>
      </w:r>
      <w:r w:rsidR="00EF1385">
        <w:t xml:space="preserve"> </w:t>
      </w:r>
      <w:r w:rsidR="001173B9">
        <w:t>as</w:t>
      </w:r>
      <w:r w:rsidR="00EF1385">
        <w:t xml:space="preserve"> </w:t>
      </w:r>
      <w:r w:rsidR="001173B9">
        <w:t>personally.</w:t>
      </w:r>
      <w:r w:rsidR="00EF1385">
        <w:t xml:space="preserve"> </w:t>
      </w:r>
      <w:r w:rsidR="00672C13">
        <w:t>Support</w:t>
      </w:r>
      <w:r w:rsidR="00EF1385">
        <w:t xml:space="preserve"> </w:t>
      </w:r>
      <w:r w:rsidR="00672C13">
        <w:t>and</w:t>
      </w:r>
      <w:r w:rsidR="00EF1385">
        <w:t xml:space="preserve"> </w:t>
      </w:r>
      <w:r w:rsidR="00672C13">
        <w:t>advice</w:t>
      </w:r>
      <w:r w:rsidR="00EF1385">
        <w:t xml:space="preserve"> </w:t>
      </w:r>
      <w:r w:rsidR="00672C13">
        <w:t>on</w:t>
      </w:r>
      <w:r w:rsidR="00EF1385">
        <w:t xml:space="preserve"> </w:t>
      </w:r>
      <w:r w:rsidR="00672C13">
        <w:t>alternative</w:t>
      </w:r>
      <w:r w:rsidR="00EF1385">
        <w:t xml:space="preserve"> </w:t>
      </w:r>
      <w:r w:rsidR="00672C13">
        <w:t>career</w:t>
      </w:r>
      <w:r w:rsidR="00EF1385">
        <w:t xml:space="preserve"> </w:t>
      </w:r>
      <w:r w:rsidR="00672C13">
        <w:t>pathways</w:t>
      </w:r>
      <w:r w:rsidR="00EF1385">
        <w:t xml:space="preserve"> </w:t>
      </w:r>
      <w:r w:rsidR="00125ADB">
        <w:t>for</w:t>
      </w:r>
      <w:r w:rsidR="00EF1385">
        <w:t xml:space="preserve"> </w:t>
      </w:r>
      <w:r w:rsidR="00125ADB">
        <w:t>health</w:t>
      </w:r>
      <w:r w:rsidR="00EF1385">
        <w:t xml:space="preserve"> </w:t>
      </w:r>
      <w:r w:rsidR="00125ADB">
        <w:t>professionals</w:t>
      </w:r>
      <w:r w:rsidR="00EF1385">
        <w:t xml:space="preserve"> </w:t>
      </w:r>
      <w:r w:rsidR="00125ADB">
        <w:t>in</w:t>
      </w:r>
      <w:r w:rsidR="00EF1385">
        <w:t xml:space="preserve"> </w:t>
      </w:r>
      <w:r w:rsidR="00125ADB">
        <w:t>Canada</w:t>
      </w:r>
      <w:r w:rsidR="00EF1385">
        <w:t xml:space="preserve"> </w:t>
      </w:r>
      <w:r w:rsidR="00384F72">
        <w:t>was</w:t>
      </w:r>
      <w:r w:rsidR="00EF1385">
        <w:t xml:space="preserve"> </w:t>
      </w:r>
      <w:r w:rsidR="00384F72">
        <w:t>shown</w:t>
      </w:r>
      <w:r w:rsidR="00EF1385">
        <w:t xml:space="preserve"> </w:t>
      </w:r>
      <w:r w:rsidR="00384F72">
        <w:t>to</w:t>
      </w:r>
      <w:r w:rsidR="00EF1385">
        <w:t xml:space="preserve"> </w:t>
      </w:r>
      <w:r w:rsidR="00384F72">
        <w:t>be</w:t>
      </w:r>
      <w:r w:rsidR="00EF1385">
        <w:t xml:space="preserve"> </w:t>
      </w:r>
      <w:r w:rsidR="00384F72">
        <w:t>limited</w:t>
      </w:r>
      <w:r w:rsidR="00EF1385">
        <w:t xml:space="preserve"> </w:t>
      </w:r>
      <w:r w:rsidR="00D357FA">
        <w:t>and</w:t>
      </w:r>
      <w:r w:rsidR="00EF1385">
        <w:t xml:space="preserve"> </w:t>
      </w:r>
      <w:r w:rsidR="00D357FA">
        <w:t>requires</w:t>
      </w:r>
      <w:r w:rsidR="00EF1385">
        <w:t xml:space="preserve"> </w:t>
      </w:r>
      <w:r w:rsidR="00D357FA">
        <w:t>a</w:t>
      </w:r>
      <w:r w:rsidR="00EF1385">
        <w:t xml:space="preserve"> </w:t>
      </w:r>
      <w:r w:rsidR="00D357FA">
        <w:t>more</w:t>
      </w:r>
      <w:r w:rsidR="00EF1385">
        <w:t xml:space="preserve"> </w:t>
      </w:r>
      <w:r w:rsidR="003E7D5A">
        <w:t>systemic</w:t>
      </w:r>
      <w:r w:rsidR="00EF1385">
        <w:t xml:space="preserve"> </w:t>
      </w:r>
      <w:r w:rsidR="003E7D5A">
        <w:t>and</w:t>
      </w:r>
      <w:r w:rsidR="00EF1385">
        <w:t xml:space="preserve"> </w:t>
      </w:r>
      <w:r w:rsidR="003E7D5A">
        <w:t>comprehensive</w:t>
      </w:r>
      <w:r w:rsidR="00EF1385">
        <w:t xml:space="preserve"> </w:t>
      </w:r>
      <w:r w:rsidR="003E7D5A">
        <w:t>programme</w:t>
      </w:r>
      <w:r w:rsidR="00EF1385">
        <w:t xml:space="preserve"> </w:t>
      </w:r>
      <w:r w:rsidR="003E7D5A">
        <w:t>so</w:t>
      </w:r>
      <w:r w:rsidR="00EF1385">
        <w:t xml:space="preserve"> </w:t>
      </w:r>
      <w:r w:rsidR="003E7D5A">
        <w:t>that</w:t>
      </w:r>
      <w:r w:rsidR="00EF1385">
        <w:t xml:space="preserve"> </w:t>
      </w:r>
      <w:r w:rsidR="003E7D5A">
        <w:t>this</w:t>
      </w:r>
      <w:r w:rsidR="00EF1385">
        <w:t xml:space="preserve"> </w:t>
      </w:r>
      <w:r w:rsidR="003E7D5A">
        <w:t>talent</w:t>
      </w:r>
      <w:r w:rsidR="00EF1385">
        <w:t xml:space="preserve"> </w:t>
      </w:r>
      <w:r w:rsidR="003E7D5A">
        <w:t>is</w:t>
      </w:r>
      <w:r w:rsidR="00EF1385">
        <w:t xml:space="preserve"> </w:t>
      </w:r>
      <w:r w:rsidR="003E7D5A">
        <w:t>not</w:t>
      </w:r>
      <w:r w:rsidR="00EF1385">
        <w:t xml:space="preserve"> </w:t>
      </w:r>
      <w:r w:rsidR="003E7D5A">
        <w:t>wasted</w:t>
      </w:r>
      <w:r w:rsidR="00EF1385">
        <w:t xml:space="preserve"> </w:t>
      </w:r>
      <w:r w:rsidR="00D433DC">
        <w:fldChar w:fldCharType="begin"/>
      </w:r>
      <w:r w:rsidR="00BF2DA3">
        <w:instrText xml:space="preserve"> ADDIN EN.CITE &lt;EndNote&gt;&lt;Cite&gt;&lt;Author&gt;Turin&lt;/Author&gt;&lt;Year&gt;2021&lt;/Year&gt;&lt;IDText&gt;Professional integration of immigrant medical professionals through alternative career pathways: an Internet scan to synthesize the current landscape&lt;/IDText&gt;&lt;DisplayText&gt;(Turin et al., 2021)&lt;/DisplayText&gt;&lt;record&gt;&lt;keywords&gt;&lt;keyword&gt;Yahoo! Inc.&lt;/keyword&gt;&lt;keyword&gt;Career development&lt;/keyword&gt;&lt;keyword&gt;Internet&lt;/keyword&gt;&lt;keyword&gt;Internet service providers&lt;/keyword&gt;&lt;keyword&gt;Immigrants&lt;/keyword&gt;&lt;keyword&gt;Medical personnel&lt;/keyword&gt;&lt;/keywords&gt;&lt;urls&gt;&lt;related-urls&gt;&lt;url&gt;https://link.gale.com/apps/doc/A661412536/AONE?u=lmu_web&amp;amp;sid=AONE&amp;amp;xid=31e0c8ae&lt;/url&gt;&lt;/related-urls&gt;&lt;/urls&gt;&lt;isbn&gt;14784491&lt;/isbn&gt;&lt;work-type&gt;Article&lt;/work-type&gt;&lt;titles&gt;&lt;title&gt;Professional integration of immigrant medical professionals through alternative career pathways: an Internet scan to synthesize the current landscape&lt;/title&gt;&lt;secondary-title&gt;Human Resources for Health&lt;/secondary-title&gt;&lt;/titles&gt;&lt;pages&gt;1-16&lt;/pages&gt;&lt;access-date&gt;2021/5/14/&lt;/access-date&gt;&lt;contributors&gt;&lt;authors&gt;&lt;author&gt;Turin, Tanvir C.&lt;/author&gt;&lt;author&gt;Chowdhury, Nashit&lt;/author&gt;&lt;author&gt;Ekpekurede, Mark&lt;/author&gt;&lt;author&gt;Lake, Deidre&lt;/author&gt;&lt;author&gt;Lasker, Mohammad Ali Ashraf&lt;/author&gt;&lt;author&gt;Brien, Mary&lt;/author&gt;&lt;author&gt;Goopy, Suzanne&lt;/author&gt;&lt;/authors&gt;&lt;/contributors&gt;&lt;section&gt;NA&lt;/section&gt;&lt;language&gt;English&lt;/language&gt;&lt;added-date format="utc"&gt;1620993986&lt;/added-date&gt;&lt;ref-type name="Journal Article"&gt;17&lt;/ref-type&gt;&lt;dates&gt;&lt;year&gt;2021&lt;/year&gt;&lt;/dates&gt;&lt;remote-database-provider&gt;Gale&lt;/remote-database-provider&gt;&lt;rec-number&gt;1563&lt;/rec-number&gt;&lt;last-updated-date format="utc"&gt;1670940321&lt;/last-updated-date&gt;&lt;volume&gt;19&lt;/volume&gt;&lt;remote-database-name&gt;Gale Academic OneFile&lt;/remote-database-name&gt;&lt;num-vols&gt;51&lt;/num-vols&gt;&lt;/record&gt;&lt;/Cite&gt;&lt;/EndNote&gt;</w:instrText>
      </w:r>
      <w:r w:rsidR="00D433DC">
        <w:fldChar w:fldCharType="separate"/>
      </w:r>
      <w:r w:rsidR="00DE380F">
        <w:rPr>
          <w:noProof/>
        </w:rPr>
        <w:t>(Turin</w:t>
      </w:r>
      <w:r w:rsidR="00EF1385">
        <w:rPr>
          <w:noProof/>
        </w:rPr>
        <w:t xml:space="preserve"> </w:t>
      </w:r>
      <w:r w:rsidR="00DE380F">
        <w:rPr>
          <w:noProof/>
        </w:rPr>
        <w:t>et</w:t>
      </w:r>
      <w:r w:rsidR="00EF1385">
        <w:rPr>
          <w:noProof/>
        </w:rPr>
        <w:t xml:space="preserve"> </w:t>
      </w:r>
      <w:r w:rsidR="00DE380F">
        <w:rPr>
          <w:noProof/>
        </w:rPr>
        <w:t>al.,</w:t>
      </w:r>
      <w:r w:rsidR="00EF1385">
        <w:rPr>
          <w:noProof/>
        </w:rPr>
        <w:t xml:space="preserve"> </w:t>
      </w:r>
      <w:r w:rsidR="00DE380F">
        <w:rPr>
          <w:noProof/>
        </w:rPr>
        <w:t>2021)</w:t>
      </w:r>
      <w:r w:rsidR="00D433DC">
        <w:fldChar w:fldCharType="end"/>
      </w:r>
      <w:r w:rsidR="00062B1B">
        <w:t>.</w:t>
      </w:r>
      <w:r w:rsidR="00EF1385">
        <w:t xml:space="preserve"> </w:t>
      </w:r>
      <w:r w:rsidR="00F712EB">
        <w:t>This</w:t>
      </w:r>
      <w:r w:rsidR="00EF1385">
        <w:t xml:space="preserve"> </w:t>
      </w:r>
      <w:r w:rsidR="00F712EB">
        <w:t>kind</w:t>
      </w:r>
      <w:r w:rsidR="00EF1385">
        <w:t xml:space="preserve"> </w:t>
      </w:r>
      <w:r w:rsidR="00F712EB">
        <w:t>of</w:t>
      </w:r>
      <w:r w:rsidR="00EF1385">
        <w:t xml:space="preserve"> </w:t>
      </w:r>
      <w:r w:rsidR="00F712EB">
        <w:t>advice</w:t>
      </w:r>
      <w:r w:rsidR="00EF1385">
        <w:t xml:space="preserve"> </w:t>
      </w:r>
      <w:r w:rsidR="00F712EB">
        <w:t>on</w:t>
      </w:r>
      <w:r w:rsidR="00EF1385">
        <w:t xml:space="preserve"> </w:t>
      </w:r>
      <w:r w:rsidR="00F712EB">
        <w:t>alternative</w:t>
      </w:r>
      <w:r w:rsidR="00EF1385">
        <w:t xml:space="preserve"> </w:t>
      </w:r>
      <w:r w:rsidR="00F712EB">
        <w:t>careers</w:t>
      </w:r>
      <w:r w:rsidR="00EF1385">
        <w:t xml:space="preserve"> </w:t>
      </w:r>
      <w:r w:rsidR="00670BAC">
        <w:t>individuals</w:t>
      </w:r>
      <w:r w:rsidR="00EF1385">
        <w:t xml:space="preserve"> </w:t>
      </w:r>
      <w:r w:rsidR="00670BAC">
        <w:t>might</w:t>
      </w:r>
      <w:r w:rsidR="00EF1385">
        <w:t xml:space="preserve"> </w:t>
      </w:r>
      <w:r w:rsidR="00670BAC">
        <w:t>pursue</w:t>
      </w:r>
      <w:r w:rsidR="00EF1385">
        <w:t xml:space="preserve"> </w:t>
      </w:r>
      <w:r w:rsidR="00F712EB">
        <w:t>while</w:t>
      </w:r>
      <w:r w:rsidR="00EF1385">
        <w:t xml:space="preserve"> </w:t>
      </w:r>
      <w:r w:rsidR="00F712EB">
        <w:t>utilising</w:t>
      </w:r>
      <w:r w:rsidR="00EF1385">
        <w:t xml:space="preserve"> </w:t>
      </w:r>
      <w:r w:rsidR="00F712EB">
        <w:t>their</w:t>
      </w:r>
      <w:r w:rsidR="00EF1385">
        <w:t xml:space="preserve"> </w:t>
      </w:r>
      <w:r w:rsidR="00F712EB">
        <w:t>skills</w:t>
      </w:r>
      <w:r w:rsidR="00EF1385">
        <w:t xml:space="preserve"> </w:t>
      </w:r>
      <w:r w:rsidR="00F712EB">
        <w:t>would</w:t>
      </w:r>
      <w:r w:rsidR="00EF1385">
        <w:t xml:space="preserve"> </w:t>
      </w:r>
      <w:r w:rsidR="00F712EB">
        <w:t>be</w:t>
      </w:r>
      <w:r w:rsidR="00EF1385">
        <w:t xml:space="preserve"> </w:t>
      </w:r>
      <w:r w:rsidR="00F712EB">
        <w:t>useful</w:t>
      </w:r>
      <w:r w:rsidR="00EF1385">
        <w:t xml:space="preserve"> </w:t>
      </w:r>
      <w:r w:rsidR="00F712EB">
        <w:t>across</w:t>
      </w:r>
      <w:r w:rsidR="00EF1385">
        <w:t xml:space="preserve"> </w:t>
      </w:r>
      <w:r w:rsidR="00F712EB">
        <w:t>the</w:t>
      </w:r>
      <w:r w:rsidR="00EF1385">
        <w:t xml:space="preserve"> </w:t>
      </w:r>
      <w:r w:rsidR="00F712EB">
        <w:t>range</w:t>
      </w:r>
      <w:r w:rsidR="00EF1385">
        <w:t xml:space="preserve"> </w:t>
      </w:r>
      <w:r w:rsidR="00F712EB">
        <w:t>of</w:t>
      </w:r>
      <w:r w:rsidR="00EF1385">
        <w:t xml:space="preserve"> </w:t>
      </w:r>
      <w:r w:rsidR="00F712EB">
        <w:t>professions.</w:t>
      </w:r>
    </w:p>
    <w:p w14:paraId="75D5A31E" w14:textId="77777777" w:rsidR="00406A26" w:rsidRDefault="00406A26" w:rsidP="00406A26"/>
    <w:p w14:paraId="4E8CD0C5" w14:textId="10AF18E9" w:rsidR="00C26C9B" w:rsidRDefault="00931793" w:rsidP="00CC6C04">
      <w:pPr>
        <w:pStyle w:val="Heading3"/>
      </w:pPr>
      <w:bookmarkStart w:id="16" w:name="_Toc122535632"/>
      <w:r>
        <w:t>Working</w:t>
      </w:r>
      <w:r w:rsidR="00EF1385">
        <w:t xml:space="preserve"> </w:t>
      </w:r>
      <w:r>
        <w:t>i</w:t>
      </w:r>
      <w:r w:rsidR="00BB009F">
        <w:t>n</w:t>
      </w:r>
      <w:r w:rsidR="00EF1385">
        <w:t xml:space="preserve"> </w:t>
      </w:r>
      <w:r w:rsidR="00BB009F">
        <w:t>the</w:t>
      </w:r>
      <w:r w:rsidR="00EF1385">
        <w:t xml:space="preserve"> </w:t>
      </w:r>
      <w:r w:rsidR="00BB009F">
        <w:t>profession</w:t>
      </w:r>
      <w:bookmarkEnd w:id="16"/>
    </w:p>
    <w:p w14:paraId="06328789" w14:textId="1CCF9625" w:rsidR="0046729B" w:rsidRDefault="008A7112" w:rsidP="008A7112">
      <w:r w:rsidRPr="008A7112">
        <w:t>While</w:t>
      </w:r>
      <w:r w:rsidR="00EF1385">
        <w:t xml:space="preserve"> </w:t>
      </w:r>
      <w:r w:rsidRPr="008A7112">
        <w:t>a</w:t>
      </w:r>
      <w:r w:rsidR="00EF1385">
        <w:t xml:space="preserve"> </w:t>
      </w:r>
      <w:r w:rsidRPr="008A7112">
        <w:t>comprehensive</w:t>
      </w:r>
      <w:r w:rsidR="00EF1385">
        <w:t xml:space="preserve"> </w:t>
      </w:r>
      <w:r w:rsidRPr="008A7112">
        <w:t>treatment</w:t>
      </w:r>
      <w:r w:rsidR="00EF1385">
        <w:t xml:space="preserve"> </w:t>
      </w:r>
      <w:r w:rsidRPr="008A7112">
        <w:t>of</w:t>
      </w:r>
      <w:r w:rsidR="00EF1385">
        <w:t xml:space="preserve"> </w:t>
      </w:r>
      <w:r w:rsidRPr="008A7112">
        <w:t>the</w:t>
      </w:r>
      <w:r w:rsidR="00EF1385">
        <w:t xml:space="preserve"> </w:t>
      </w:r>
      <w:r w:rsidRPr="008A7112">
        <w:t>subject</w:t>
      </w:r>
      <w:r w:rsidR="00EF1385">
        <w:t xml:space="preserve"> </w:t>
      </w:r>
      <w:r w:rsidRPr="008A7112">
        <w:t>is</w:t>
      </w:r>
      <w:r w:rsidR="00EF1385">
        <w:t xml:space="preserve"> </w:t>
      </w:r>
      <w:r w:rsidRPr="008A7112">
        <w:t>beyond</w:t>
      </w:r>
      <w:r w:rsidR="00EF1385">
        <w:t xml:space="preserve"> </w:t>
      </w:r>
      <w:r w:rsidRPr="008A7112">
        <w:t>the</w:t>
      </w:r>
      <w:r w:rsidR="00EF1385">
        <w:t xml:space="preserve"> </w:t>
      </w:r>
      <w:r w:rsidRPr="008A7112">
        <w:t>scope</w:t>
      </w:r>
      <w:r w:rsidR="00EF1385">
        <w:t xml:space="preserve"> </w:t>
      </w:r>
      <w:r w:rsidRPr="008A7112">
        <w:t>of</w:t>
      </w:r>
      <w:r w:rsidR="00EF1385">
        <w:t xml:space="preserve"> </w:t>
      </w:r>
      <w:r w:rsidRPr="008A7112">
        <w:t>this</w:t>
      </w:r>
      <w:r w:rsidR="00EF1385">
        <w:t xml:space="preserve"> </w:t>
      </w:r>
      <w:r w:rsidRPr="008A7112">
        <w:t>review,</w:t>
      </w:r>
      <w:r w:rsidR="00EF1385">
        <w:t xml:space="preserve"> </w:t>
      </w:r>
      <w:r w:rsidRPr="008A7112">
        <w:t>it</w:t>
      </w:r>
      <w:r w:rsidR="00EF1385">
        <w:t xml:space="preserve"> </w:t>
      </w:r>
      <w:r w:rsidRPr="008A7112">
        <w:t>is</w:t>
      </w:r>
      <w:r w:rsidR="00EF1385">
        <w:t xml:space="preserve"> </w:t>
      </w:r>
      <w:r w:rsidRPr="008A7112">
        <w:t>relevant</w:t>
      </w:r>
      <w:r w:rsidR="00EF1385">
        <w:t xml:space="preserve"> </w:t>
      </w:r>
      <w:r w:rsidRPr="008A7112">
        <w:t>to</w:t>
      </w:r>
      <w:r w:rsidR="00EF1385">
        <w:t xml:space="preserve"> </w:t>
      </w:r>
      <w:r w:rsidRPr="008A7112">
        <w:t>note</w:t>
      </w:r>
      <w:r w:rsidR="00EF1385">
        <w:t xml:space="preserve"> </w:t>
      </w:r>
      <w:r w:rsidRPr="008A7112">
        <w:t>that</w:t>
      </w:r>
      <w:r w:rsidR="00EF1385">
        <w:t xml:space="preserve"> </w:t>
      </w:r>
      <w:r w:rsidRPr="008A7112">
        <w:t>some</w:t>
      </w:r>
      <w:r w:rsidR="00EF1385">
        <w:t xml:space="preserve"> </w:t>
      </w:r>
      <w:r w:rsidRPr="008A7112">
        <w:t>work</w:t>
      </w:r>
      <w:r w:rsidR="00EF1385">
        <w:t xml:space="preserve"> </w:t>
      </w:r>
      <w:r w:rsidRPr="008A7112">
        <w:t>has</w:t>
      </w:r>
      <w:r w:rsidR="00EF1385">
        <w:t xml:space="preserve"> </w:t>
      </w:r>
      <w:r w:rsidRPr="008A7112">
        <w:t>explored</w:t>
      </w:r>
      <w:r w:rsidR="00EF1385">
        <w:t xml:space="preserve"> </w:t>
      </w:r>
      <w:r w:rsidRPr="008A7112">
        <w:t>the</w:t>
      </w:r>
      <w:r w:rsidR="00EF1385">
        <w:t xml:space="preserve"> </w:t>
      </w:r>
      <w:r w:rsidRPr="008A7112">
        <w:t>experiences</w:t>
      </w:r>
      <w:r w:rsidR="00EF1385">
        <w:t xml:space="preserve"> </w:t>
      </w:r>
      <w:r w:rsidRPr="008A7112">
        <w:t>of</w:t>
      </w:r>
      <w:r w:rsidR="00EF1385">
        <w:t xml:space="preserve"> </w:t>
      </w:r>
      <w:r w:rsidRPr="008A7112">
        <w:t>migrant</w:t>
      </w:r>
      <w:r w:rsidR="00EF1385">
        <w:t xml:space="preserve"> </w:t>
      </w:r>
      <w:r w:rsidRPr="008A7112">
        <w:t>professionals</w:t>
      </w:r>
      <w:r w:rsidR="00EF1385">
        <w:t xml:space="preserve"> </w:t>
      </w:r>
      <w:r w:rsidRPr="008A7112">
        <w:t>once</w:t>
      </w:r>
      <w:r w:rsidR="00EF1385">
        <w:t xml:space="preserve"> </w:t>
      </w:r>
      <w:r w:rsidRPr="008A7112">
        <w:t>in</w:t>
      </w:r>
      <w:r w:rsidR="00EF1385">
        <w:t xml:space="preserve"> </w:t>
      </w:r>
      <w:r w:rsidRPr="008A7112">
        <w:t>their</w:t>
      </w:r>
      <w:r w:rsidR="00EF1385">
        <w:t xml:space="preserve"> </w:t>
      </w:r>
      <w:r w:rsidRPr="008A7112">
        <w:t>professions.</w:t>
      </w:r>
      <w:r w:rsidR="00EF1385">
        <w:t xml:space="preserve"> </w:t>
      </w:r>
      <w:r w:rsidRPr="008A7112">
        <w:t>These</w:t>
      </w:r>
      <w:r w:rsidR="00EF1385">
        <w:t xml:space="preserve"> </w:t>
      </w:r>
      <w:r w:rsidRPr="008A7112">
        <w:t>are</w:t>
      </w:r>
      <w:r w:rsidR="00EF1385">
        <w:t xml:space="preserve"> </w:t>
      </w:r>
      <w:r w:rsidRPr="008A7112">
        <w:t>often</w:t>
      </w:r>
      <w:r w:rsidR="00EF1385">
        <w:t xml:space="preserve"> </w:t>
      </w:r>
      <w:r w:rsidRPr="008A7112">
        <w:t>reporting</w:t>
      </w:r>
      <w:r w:rsidR="00EF1385">
        <w:t xml:space="preserve"> </w:t>
      </w:r>
      <w:r w:rsidRPr="008A7112">
        <w:t>the</w:t>
      </w:r>
      <w:r w:rsidR="00EF1385">
        <w:t xml:space="preserve"> </w:t>
      </w:r>
      <w:r w:rsidRPr="008A7112">
        <w:t>results</w:t>
      </w:r>
      <w:r w:rsidR="00EF1385">
        <w:t xml:space="preserve"> </w:t>
      </w:r>
      <w:r w:rsidRPr="008A7112">
        <w:t>of</w:t>
      </w:r>
      <w:r w:rsidR="00EF1385">
        <w:t xml:space="preserve"> </w:t>
      </w:r>
      <w:r w:rsidRPr="008A7112">
        <w:t>skilled</w:t>
      </w:r>
      <w:r w:rsidR="00EF1385">
        <w:t xml:space="preserve"> </w:t>
      </w:r>
      <w:r w:rsidRPr="008A7112">
        <w:t>migrant</w:t>
      </w:r>
      <w:r w:rsidR="00EF1385">
        <w:t xml:space="preserve"> </w:t>
      </w:r>
      <w:r w:rsidRPr="008A7112">
        <w:t>programmes,</w:t>
      </w:r>
      <w:r w:rsidR="00EF1385">
        <w:t xml:space="preserve"> </w:t>
      </w:r>
      <w:r w:rsidRPr="008A7112">
        <w:t>rather</w:t>
      </w:r>
      <w:r w:rsidR="00EF1385">
        <w:t xml:space="preserve"> </w:t>
      </w:r>
      <w:r w:rsidRPr="008A7112">
        <w:t>than</w:t>
      </w:r>
      <w:r w:rsidR="00EF1385">
        <w:t xml:space="preserve"> </w:t>
      </w:r>
      <w:r w:rsidRPr="008A7112">
        <w:t>support</w:t>
      </w:r>
      <w:r w:rsidR="00EF1385">
        <w:t xml:space="preserve"> </w:t>
      </w:r>
      <w:r w:rsidRPr="008A7112">
        <w:t>for</w:t>
      </w:r>
      <w:r w:rsidR="00EF1385">
        <w:t xml:space="preserve"> </w:t>
      </w:r>
      <w:r w:rsidRPr="008A7112">
        <w:t>refugees</w:t>
      </w:r>
      <w:r w:rsidR="00EF1385">
        <w:t xml:space="preserve"> </w:t>
      </w:r>
      <w:r w:rsidRPr="008A7112">
        <w:t>(or</w:t>
      </w:r>
      <w:r w:rsidR="00EF1385">
        <w:t xml:space="preserve"> </w:t>
      </w:r>
      <w:r w:rsidRPr="008A7112">
        <w:t>the</w:t>
      </w:r>
      <w:r w:rsidR="00EF1385">
        <w:t xml:space="preserve"> </w:t>
      </w:r>
      <w:r w:rsidRPr="008A7112">
        <w:t>distinction</w:t>
      </w:r>
      <w:r w:rsidR="00EF1385">
        <w:t xml:space="preserve"> </w:t>
      </w:r>
      <w:r w:rsidRPr="008A7112">
        <w:t>is</w:t>
      </w:r>
      <w:r w:rsidR="00EF1385">
        <w:t xml:space="preserve"> </w:t>
      </w:r>
      <w:r w:rsidRPr="008A7112">
        <w:t>not</w:t>
      </w:r>
      <w:r w:rsidR="00EF1385">
        <w:t xml:space="preserve"> </w:t>
      </w:r>
      <w:r w:rsidRPr="008A7112">
        <w:t>made),</w:t>
      </w:r>
      <w:r w:rsidR="00EF1385">
        <w:t xml:space="preserve"> </w:t>
      </w:r>
      <w:r w:rsidRPr="008A7112">
        <w:t>but</w:t>
      </w:r>
      <w:r w:rsidR="00EF1385">
        <w:t xml:space="preserve"> </w:t>
      </w:r>
      <w:r w:rsidRPr="008A7112">
        <w:t>some</w:t>
      </w:r>
      <w:r w:rsidR="00EF1385">
        <w:t xml:space="preserve"> </w:t>
      </w:r>
      <w:r w:rsidRPr="008A7112">
        <w:t>of</w:t>
      </w:r>
      <w:r w:rsidR="00EF1385">
        <w:t xml:space="preserve"> </w:t>
      </w:r>
      <w:r w:rsidRPr="008A7112">
        <w:t>the</w:t>
      </w:r>
      <w:r w:rsidR="00EF1385">
        <w:t xml:space="preserve"> </w:t>
      </w:r>
      <w:r w:rsidR="006C276E">
        <w:t>analysis</w:t>
      </w:r>
      <w:r w:rsidR="00EF1385">
        <w:t xml:space="preserve"> </w:t>
      </w:r>
      <w:r w:rsidR="006C276E">
        <w:t>and</w:t>
      </w:r>
      <w:r w:rsidR="00EF1385">
        <w:t xml:space="preserve"> </w:t>
      </w:r>
      <w:r w:rsidRPr="008A7112">
        <w:t>observations</w:t>
      </w:r>
      <w:r w:rsidR="00EF1385">
        <w:t xml:space="preserve"> </w:t>
      </w:r>
      <w:r w:rsidRPr="008A7112">
        <w:t>do</w:t>
      </w:r>
      <w:r w:rsidR="00EF1385">
        <w:t xml:space="preserve"> </w:t>
      </w:r>
      <w:r w:rsidRPr="008A7112">
        <w:t>suggest</w:t>
      </w:r>
      <w:r w:rsidR="00EF1385">
        <w:t xml:space="preserve"> </w:t>
      </w:r>
      <w:r w:rsidRPr="008A7112">
        <w:t>a</w:t>
      </w:r>
      <w:r w:rsidR="00EF1385">
        <w:t xml:space="preserve"> </w:t>
      </w:r>
      <w:r w:rsidRPr="008A7112">
        <w:t>role</w:t>
      </w:r>
      <w:r w:rsidR="00EF1385">
        <w:t xml:space="preserve"> </w:t>
      </w:r>
      <w:r w:rsidRPr="008A7112">
        <w:t>for</w:t>
      </w:r>
      <w:r w:rsidR="00EF1385">
        <w:t xml:space="preserve"> </w:t>
      </w:r>
      <w:r w:rsidRPr="008A7112">
        <w:t>professional</w:t>
      </w:r>
      <w:r w:rsidR="00EF1385">
        <w:t xml:space="preserve"> </w:t>
      </w:r>
      <w:r w:rsidR="000425DB">
        <w:t>bodies</w:t>
      </w:r>
      <w:r w:rsidR="00EF1385">
        <w:t xml:space="preserve"> </w:t>
      </w:r>
      <w:r w:rsidRPr="008A7112">
        <w:t>which</w:t>
      </w:r>
      <w:r w:rsidR="00EF1385">
        <w:t xml:space="preserve"> </w:t>
      </w:r>
      <w:r w:rsidRPr="008A7112">
        <w:t>would</w:t>
      </w:r>
      <w:r w:rsidR="00EF1385">
        <w:t xml:space="preserve"> </w:t>
      </w:r>
      <w:r w:rsidRPr="008A7112">
        <w:t>be</w:t>
      </w:r>
      <w:r w:rsidR="00EF1385">
        <w:t xml:space="preserve"> </w:t>
      </w:r>
      <w:r w:rsidRPr="008A7112">
        <w:t>relevant</w:t>
      </w:r>
      <w:r w:rsidR="00EF1385">
        <w:t xml:space="preserve"> </w:t>
      </w:r>
      <w:r w:rsidRPr="008A7112">
        <w:t>for</w:t>
      </w:r>
      <w:r w:rsidR="00EF1385">
        <w:t xml:space="preserve"> </w:t>
      </w:r>
      <w:r w:rsidR="00FE4616">
        <w:t>those</w:t>
      </w:r>
      <w:r w:rsidR="00EF1385">
        <w:t xml:space="preserve"> </w:t>
      </w:r>
      <w:r w:rsidR="000145E2">
        <w:t>yet</w:t>
      </w:r>
      <w:r w:rsidR="00EF1385">
        <w:t xml:space="preserve"> </w:t>
      </w:r>
      <w:r w:rsidR="000145E2">
        <w:t>to</w:t>
      </w:r>
      <w:r w:rsidR="00EF1385">
        <w:t xml:space="preserve"> </w:t>
      </w:r>
      <w:r w:rsidR="000145E2">
        <w:t>enter</w:t>
      </w:r>
      <w:r w:rsidR="00EF1385">
        <w:t xml:space="preserve"> </w:t>
      </w:r>
      <w:r w:rsidRPr="008A7112">
        <w:t>a</w:t>
      </w:r>
      <w:r w:rsidR="00EF1385">
        <w:t xml:space="preserve"> </w:t>
      </w:r>
      <w:r w:rsidRPr="008A7112">
        <w:t>profession</w:t>
      </w:r>
      <w:r w:rsidR="00EF1385">
        <w:t xml:space="preserve"> </w:t>
      </w:r>
      <w:r w:rsidRPr="008A7112">
        <w:t>too.</w:t>
      </w:r>
      <w:r w:rsidR="00EF1385">
        <w:t xml:space="preserve"> </w:t>
      </w:r>
    </w:p>
    <w:p w14:paraId="69C2098D" w14:textId="6E1F069D" w:rsidR="008A7112" w:rsidRPr="008A7112" w:rsidRDefault="008A7112" w:rsidP="008A7112">
      <w:r w:rsidRPr="008A7112">
        <w:t>The</w:t>
      </w:r>
      <w:r w:rsidR="00EF1385">
        <w:t xml:space="preserve"> </w:t>
      </w:r>
      <w:r w:rsidRPr="008A7112">
        <w:t>same</w:t>
      </w:r>
      <w:r w:rsidR="00EF1385">
        <w:t xml:space="preserve"> </w:t>
      </w:r>
      <w:r w:rsidRPr="008A7112">
        <w:t>profession</w:t>
      </w:r>
      <w:r w:rsidR="00EF1385">
        <w:t xml:space="preserve"> </w:t>
      </w:r>
      <w:r w:rsidRPr="008A7112">
        <w:t>may</w:t>
      </w:r>
      <w:r w:rsidR="00EF1385">
        <w:t xml:space="preserve"> </w:t>
      </w:r>
      <w:r w:rsidRPr="008A7112">
        <w:t>have</w:t>
      </w:r>
      <w:r w:rsidR="00EF1385">
        <w:t xml:space="preserve"> </w:t>
      </w:r>
      <w:r w:rsidRPr="008A7112">
        <w:t>different</w:t>
      </w:r>
      <w:r w:rsidR="00EF1385">
        <w:t xml:space="preserve"> </w:t>
      </w:r>
      <w:r w:rsidRPr="008A7112">
        <w:t>disciplinary</w:t>
      </w:r>
      <w:r w:rsidR="00EF1385">
        <w:t xml:space="preserve"> </w:t>
      </w:r>
      <w:r w:rsidRPr="008A7112">
        <w:t>roots</w:t>
      </w:r>
      <w:r w:rsidR="00EF1385">
        <w:t xml:space="preserve"> </w:t>
      </w:r>
      <w:r w:rsidRPr="008A7112">
        <w:t>in</w:t>
      </w:r>
      <w:r w:rsidR="00EF1385">
        <w:t xml:space="preserve"> </w:t>
      </w:r>
      <w:r w:rsidRPr="008A7112">
        <w:t>different</w:t>
      </w:r>
      <w:r w:rsidR="00EF1385">
        <w:t xml:space="preserve"> </w:t>
      </w:r>
      <w:r w:rsidRPr="008A7112">
        <w:t>countries,</w:t>
      </w:r>
      <w:r w:rsidR="00EF1385">
        <w:t xml:space="preserve"> </w:t>
      </w:r>
      <w:r w:rsidRPr="008A7112">
        <w:t>so</w:t>
      </w:r>
      <w:r w:rsidR="00EF1385">
        <w:t xml:space="preserve"> </w:t>
      </w:r>
      <w:r w:rsidRPr="008A7112">
        <w:t>for</w:t>
      </w:r>
      <w:r w:rsidR="00EF1385">
        <w:t xml:space="preserve"> </w:t>
      </w:r>
      <w:r w:rsidRPr="008A7112">
        <w:t>example</w:t>
      </w:r>
      <w:r w:rsidR="00EF1385">
        <w:t xml:space="preserve"> </w:t>
      </w:r>
      <w:r w:rsidRPr="008A7112">
        <w:t>“</w:t>
      </w:r>
      <w:r w:rsidRPr="008A7112">
        <w:rPr>
          <w:i/>
          <w:iCs/>
        </w:rPr>
        <w:t>In</w:t>
      </w:r>
      <w:r w:rsidR="00EF1385">
        <w:rPr>
          <w:i/>
          <w:iCs/>
        </w:rPr>
        <w:t xml:space="preserve"> </w:t>
      </w:r>
      <w:r w:rsidRPr="008A7112">
        <w:rPr>
          <w:i/>
          <w:iCs/>
        </w:rPr>
        <w:t>some</w:t>
      </w:r>
      <w:r w:rsidR="00EF1385">
        <w:rPr>
          <w:i/>
          <w:iCs/>
        </w:rPr>
        <w:t xml:space="preserve"> </w:t>
      </w:r>
      <w:r w:rsidRPr="008A7112">
        <w:rPr>
          <w:i/>
          <w:iCs/>
        </w:rPr>
        <w:t>systems</w:t>
      </w:r>
      <w:r w:rsidR="00EF1385">
        <w:rPr>
          <w:i/>
          <w:iCs/>
        </w:rPr>
        <w:t xml:space="preserve"> </w:t>
      </w:r>
      <w:r w:rsidRPr="008A7112">
        <w:rPr>
          <w:i/>
          <w:iCs/>
        </w:rPr>
        <w:t>social</w:t>
      </w:r>
      <w:r w:rsidR="00EF1385">
        <w:rPr>
          <w:i/>
          <w:iCs/>
        </w:rPr>
        <w:t xml:space="preserve"> </w:t>
      </w:r>
      <w:r w:rsidRPr="008A7112">
        <w:rPr>
          <w:i/>
          <w:iCs/>
        </w:rPr>
        <w:t>work</w:t>
      </w:r>
      <w:r w:rsidR="00EF1385">
        <w:rPr>
          <w:i/>
          <w:iCs/>
        </w:rPr>
        <w:t xml:space="preserve"> </w:t>
      </w:r>
      <w:r w:rsidRPr="008A7112">
        <w:rPr>
          <w:i/>
          <w:iCs/>
        </w:rPr>
        <w:t>is</w:t>
      </w:r>
      <w:r w:rsidR="00EF1385">
        <w:rPr>
          <w:i/>
          <w:iCs/>
        </w:rPr>
        <w:t xml:space="preserve"> </w:t>
      </w:r>
      <w:r w:rsidRPr="008A7112">
        <w:rPr>
          <w:i/>
          <w:iCs/>
        </w:rPr>
        <w:t>predominantly</w:t>
      </w:r>
      <w:r w:rsidR="00EF1385">
        <w:rPr>
          <w:i/>
          <w:iCs/>
        </w:rPr>
        <w:t xml:space="preserve"> </w:t>
      </w:r>
      <w:r w:rsidRPr="008A7112">
        <w:rPr>
          <w:i/>
          <w:iCs/>
        </w:rPr>
        <w:t>informed</w:t>
      </w:r>
      <w:r w:rsidR="00EF1385">
        <w:rPr>
          <w:i/>
          <w:iCs/>
        </w:rPr>
        <w:t xml:space="preserve"> </w:t>
      </w:r>
      <w:r w:rsidRPr="008A7112">
        <w:rPr>
          <w:i/>
          <w:iCs/>
        </w:rPr>
        <w:t>by</w:t>
      </w:r>
      <w:r w:rsidR="00EF1385">
        <w:rPr>
          <w:i/>
          <w:iCs/>
        </w:rPr>
        <w:t xml:space="preserve"> </w:t>
      </w:r>
      <w:r w:rsidRPr="008A7112">
        <w:rPr>
          <w:i/>
          <w:iCs/>
        </w:rPr>
        <w:t>the</w:t>
      </w:r>
      <w:r w:rsidR="00EF1385">
        <w:rPr>
          <w:i/>
          <w:iCs/>
        </w:rPr>
        <w:t xml:space="preserve"> </w:t>
      </w:r>
      <w:r w:rsidRPr="008A7112">
        <w:rPr>
          <w:i/>
          <w:iCs/>
        </w:rPr>
        <w:t>social</w:t>
      </w:r>
      <w:r w:rsidR="00EF1385">
        <w:rPr>
          <w:i/>
          <w:iCs/>
        </w:rPr>
        <w:t xml:space="preserve"> </w:t>
      </w:r>
      <w:r w:rsidRPr="008A7112">
        <w:rPr>
          <w:i/>
          <w:iCs/>
        </w:rPr>
        <w:t>sciences,</w:t>
      </w:r>
      <w:r w:rsidR="00EF1385">
        <w:rPr>
          <w:i/>
          <w:iCs/>
        </w:rPr>
        <w:t xml:space="preserve"> </w:t>
      </w:r>
      <w:r w:rsidRPr="008A7112">
        <w:rPr>
          <w:i/>
          <w:iCs/>
        </w:rPr>
        <w:t>while</w:t>
      </w:r>
      <w:r w:rsidR="00EF1385">
        <w:rPr>
          <w:i/>
          <w:iCs/>
        </w:rPr>
        <w:t xml:space="preserve"> </w:t>
      </w:r>
      <w:r w:rsidRPr="008A7112">
        <w:rPr>
          <w:i/>
          <w:iCs/>
        </w:rPr>
        <w:t>in</w:t>
      </w:r>
      <w:r w:rsidR="00EF1385">
        <w:rPr>
          <w:i/>
          <w:iCs/>
        </w:rPr>
        <w:t xml:space="preserve"> </w:t>
      </w:r>
      <w:r w:rsidRPr="008A7112">
        <w:rPr>
          <w:i/>
          <w:iCs/>
        </w:rPr>
        <w:t>others</w:t>
      </w:r>
      <w:r w:rsidR="00EF1385">
        <w:rPr>
          <w:i/>
          <w:iCs/>
        </w:rPr>
        <w:t xml:space="preserve"> </w:t>
      </w:r>
      <w:r w:rsidRPr="008A7112">
        <w:rPr>
          <w:i/>
          <w:iCs/>
        </w:rPr>
        <w:t>it</w:t>
      </w:r>
      <w:r w:rsidR="00EF1385">
        <w:rPr>
          <w:i/>
          <w:iCs/>
        </w:rPr>
        <w:t xml:space="preserve"> </w:t>
      </w:r>
      <w:r w:rsidRPr="008A7112">
        <w:rPr>
          <w:i/>
          <w:iCs/>
        </w:rPr>
        <w:t>may</w:t>
      </w:r>
      <w:r w:rsidR="00EF1385">
        <w:rPr>
          <w:i/>
          <w:iCs/>
        </w:rPr>
        <w:t xml:space="preserve"> </w:t>
      </w:r>
      <w:r w:rsidRPr="008A7112">
        <w:rPr>
          <w:i/>
          <w:iCs/>
        </w:rPr>
        <w:t>be</w:t>
      </w:r>
      <w:r w:rsidR="00EF1385">
        <w:rPr>
          <w:i/>
          <w:iCs/>
        </w:rPr>
        <w:t xml:space="preserve"> </w:t>
      </w:r>
      <w:r w:rsidRPr="008A7112">
        <w:rPr>
          <w:i/>
          <w:iCs/>
        </w:rPr>
        <w:t>more</w:t>
      </w:r>
      <w:r w:rsidR="00EF1385">
        <w:rPr>
          <w:i/>
          <w:iCs/>
        </w:rPr>
        <w:t xml:space="preserve"> </w:t>
      </w:r>
      <w:r w:rsidRPr="008A7112">
        <w:rPr>
          <w:i/>
          <w:iCs/>
        </w:rPr>
        <w:t>informed</w:t>
      </w:r>
      <w:r w:rsidR="00EF1385">
        <w:rPr>
          <w:i/>
          <w:iCs/>
        </w:rPr>
        <w:t xml:space="preserve"> </w:t>
      </w:r>
      <w:r w:rsidRPr="008A7112">
        <w:rPr>
          <w:i/>
          <w:iCs/>
        </w:rPr>
        <w:t>by</w:t>
      </w:r>
      <w:r w:rsidR="00EF1385">
        <w:rPr>
          <w:i/>
          <w:iCs/>
        </w:rPr>
        <w:t xml:space="preserve"> </w:t>
      </w:r>
      <w:r w:rsidRPr="008A7112">
        <w:rPr>
          <w:i/>
          <w:iCs/>
        </w:rPr>
        <w:t>clinical</w:t>
      </w:r>
      <w:r w:rsidR="00EF1385">
        <w:rPr>
          <w:i/>
          <w:iCs/>
        </w:rPr>
        <w:t xml:space="preserve"> </w:t>
      </w:r>
      <w:r w:rsidRPr="008A7112">
        <w:rPr>
          <w:i/>
          <w:iCs/>
        </w:rPr>
        <w:t>psychology</w:t>
      </w:r>
      <w:r w:rsidR="00EF1385">
        <w:rPr>
          <w:i/>
          <w:iCs/>
        </w:rPr>
        <w:t xml:space="preserve"> </w:t>
      </w:r>
      <w:r w:rsidRPr="008A7112">
        <w:rPr>
          <w:i/>
          <w:iCs/>
        </w:rPr>
        <w:t>and</w:t>
      </w:r>
      <w:r w:rsidR="00EF1385">
        <w:rPr>
          <w:i/>
          <w:iCs/>
        </w:rPr>
        <w:t xml:space="preserve"> </w:t>
      </w:r>
      <w:r w:rsidRPr="008A7112">
        <w:rPr>
          <w:i/>
          <w:iCs/>
        </w:rPr>
        <w:t>health</w:t>
      </w:r>
      <w:r w:rsidR="00EF1385">
        <w:rPr>
          <w:i/>
          <w:iCs/>
        </w:rPr>
        <w:t xml:space="preserve"> </w:t>
      </w:r>
      <w:r w:rsidRPr="008A7112">
        <w:rPr>
          <w:i/>
          <w:iCs/>
        </w:rPr>
        <w:t>sciences”</w:t>
      </w:r>
      <w:r w:rsidR="00EF1385">
        <w:t xml:space="preserve"> </w:t>
      </w:r>
      <w:r w:rsidRPr="008A7112">
        <w:fldChar w:fldCharType="begin"/>
      </w:r>
      <w:r w:rsidR="00DE380F">
        <w:instrText xml:space="preserve"> ADDIN EN.CITE &lt;EndNote&gt;&lt;Cite&gt;&lt;Author&gt;Beddoe&lt;/Author&gt;&lt;Year&gt;2012&lt;/Year&gt;&lt;IDText&gt;Migrant Social Workers&amp;apos; Experience in New Zealand: Education and Supervision Issues&lt;/IDText&gt;&lt;DisplayText&gt;(Beddoe, Fouche, Bartley, &amp;amp; Harington, 2012)&lt;/DisplayText&gt;&lt;record&gt;&lt;isbn&gt;0261-5479&lt;/isbn&gt;&lt;titles&gt;&lt;title&gt;Migrant Social Workers&amp;apos; Experience in New Zealand: Education and Supervision Issues&lt;/title&gt;&lt;secondary-title&gt;Social Work Education&lt;/secondary-title&gt;&lt;/titles&gt;&lt;pages&gt;1012-1031&lt;/pages&gt;&lt;number&gt;8&lt;/number&gt;&lt;contributors&gt;&lt;authors&gt;&lt;author&gt;Beddoe, L.&lt;/author&gt;&lt;author&gt;Fouche, C.&lt;/author&gt;&lt;author&gt;Bartley, A.&lt;/author&gt;&lt;author&gt;Harington, P.&lt;/author&gt;&lt;/authors&gt;&lt;/contributors&gt;&lt;section&gt;1012&lt;/section&gt;&lt;added-date format="utc"&gt;1662024856&lt;/added-date&gt;&lt;ref-type name="Journal Article"&gt;17&lt;/ref-type&gt;&lt;dates&gt;&lt;year&gt;2012&lt;/year&gt;&lt;/dates&gt;&lt;rec-number&gt;1638&lt;/rec-number&gt;&lt;last-updated-date format="utc"&gt;1662024856&lt;/last-updated-date&gt;&lt;electronic-resource-num&gt;10.1080/02615479.2011.633600&lt;/electronic-resource-num&gt;&lt;volume&gt;31&lt;/volume&gt;&lt;remote-database-name&gt;WorldCat.org&lt;/remote-database-name&gt;&lt;/record&gt;&lt;/Cite&gt;&lt;/EndNote&gt;</w:instrText>
      </w:r>
      <w:r w:rsidRPr="008A7112">
        <w:fldChar w:fldCharType="separate"/>
      </w:r>
      <w:r w:rsidR="00DE380F">
        <w:rPr>
          <w:noProof/>
        </w:rPr>
        <w:t>(Beddoe,</w:t>
      </w:r>
      <w:r w:rsidR="00EF1385">
        <w:rPr>
          <w:noProof/>
        </w:rPr>
        <w:t xml:space="preserve"> </w:t>
      </w:r>
      <w:r w:rsidR="00DE380F">
        <w:rPr>
          <w:noProof/>
        </w:rPr>
        <w:t>Fouche,</w:t>
      </w:r>
      <w:r w:rsidR="00EF1385">
        <w:rPr>
          <w:noProof/>
        </w:rPr>
        <w:t xml:space="preserve"> </w:t>
      </w:r>
      <w:r w:rsidR="00DE380F">
        <w:rPr>
          <w:noProof/>
        </w:rPr>
        <w:t>Bartley,</w:t>
      </w:r>
      <w:r w:rsidR="00EF1385">
        <w:rPr>
          <w:noProof/>
        </w:rPr>
        <w:t xml:space="preserve"> </w:t>
      </w:r>
      <w:r w:rsidR="00DE380F">
        <w:rPr>
          <w:noProof/>
        </w:rPr>
        <w:t>&amp;</w:t>
      </w:r>
      <w:r w:rsidR="00EF1385">
        <w:rPr>
          <w:noProof/>
        </w:rPr>
        <w:t xml:space="preserve"> </w:t>
      </w:r>
      <w:r w:rsidR="00DE380F">
        <w:rPr>
          <w:noProof/>
        </w:rPr>
        <w:t>Harington,</w:t>
      </w:r>
      <w:r w:rsidR="00EF1385">
        <w:rPr>
          <w:noProof/>
        </w:rPr>
        <w:t xml:space="preserve"> </w:t>
      </w:r>
      <w:r w:rsidR="00DE380F">
        <w:rPr>
          <w:noProof/>
        </w:rPr>
        <w:t>2012)</w:t>
      </w:r>
      <w:r w:rsidRPr="008A7112">
        <w:fldChar w:fldCharType="end"/>
      </w:r>
      <w:r w:rsidRPr="008A7112">
        <w:t>,</w:t>
      </w:r>
      <w:r w:rsidR="00EF1385">
        <w:t xml:space="preserve"> </w:t>
      </w:r>
      <w:r w:rsidRPr="008A7112">
        <w:t>and</w:t>
      </w:r>
      <w:r w:rsidR="00EF1385">
        <w:t xml:space="preserve"> </w:t>
      </w:r>
      <w:r w:rsidR="00AB5BE5">
        <w:t>these</w:t>
      </w:r>
      <w:r w:rsidR="00EF1385">
        <w:t xml:space="preserve"> </w:t>
      </w:r>
      <w:r w:rsidR="00AB5BE5">
        <w:t>authors</w:t>
      </w:r>
      <w:r w:rsidR="00EF1385">
        <w:t xml:space="preserve"> </w:t>
      </w:r>
      <w:r w:rsidRPr="008A7112">
        <w:t>go</w:t>
      </w:r>
      <w:r w:rsidR="00EF1385">
        <w:t xml:space="preserve"> </w:t>
      </w:r>
      <w:r w:rsidRPr="008A7112">
        <w:t>on</w:t>
      </w:r>
      <w:r w:rsidR="00EF1385">
        <w:t xml:space="preserve"> </w:t>
      </w:r>
      <w:r w:rsidRPr="008A7112">
        <w:t>to</w:t>
      </w:r>
      <w:r w:rsidR="00EF1385">
        <w:t xml:space="preserve"> </w:t>
      </w:r>
      <w:r w:rsidRPr="008A7112">
        <w:t>note</w:t>
      </w:r>
      <w:r w:rsidR="00EF1385">
        <w:t xml:space="preserve"> </w:t>
      </w:r>
      <w:r w:rsidRPr="008A7112">
        <w:t>that</w:t>
      </w:r>
    </w:p>
    <w:p w14:paraId="53F545FB" w14:textId="3677E7F4" w:rsidR="008A7112" w:rsidRPr="008A7112" w:rsidRDefault="008A7112" w:rsidP="00197C46">
      <w:pPr>
        <w:ind w:left="567" w:right="566"/>
      </w:pPr>
      <w:r w:rsidRPr="008A7112">
        <w:rPr>
          <w:i/>
          <w:iCs/>
        </w:rPr>
        <w:t>…</w:t>
      </w:r>
      <w:r w:rsidR="00EF1385">
        <w:rPr>
          <w:i/>
          <w:iCs/>
        </w:rPr>
        <w:t xml:space="preserve"> </w:t>
      </w:r>
      <w:r w:rsidRPr="008A7112">
        <w:rPr>
          <w:i/>
          <w:iCs/>
        </w:rPr>
        <w:t>orientation</w:t>
      </w:r>
      <w:r w:rsidR="00EF1385">
        <w:rPr>
          <w:i/>
          <w:iCs/>
        </w:rPr>
        <w:t xml:space="preserve"> </w:t>
      </w:r>
      <w:r w:rsidRPr="008A7112">
        <w:rPr>
          <w:i/>
          <w:iCs/>
        </w:rPr>
        <w:t>to</w:t>
      </w:r>
      <w:r w:rsidR="00EF1385">
        <w:rPr>
          <w:i/>
          <w:iCs/>
        </w:rPr>
        <w:t xml:space="preserve"> </w:t>
      </w:r>
      <w:r w:rsidRPr="008A7112">
        <w:rPr>
          <w:i/>
          <w:iCs/>
        </w:rPr>
        <w:t>social</w:t>
      </w:r>
      <w:r w:rsidR="00EF1385">
        <w:rPr>
          <w:i/>
          <w:iCs/>
        </w:rPr>
        <w:t xml:space="preserve"> </w:t>
      </w:r>
      <w:r w:rsidRPr="008A7112">
        <w:rPr>
          <w:i/>
          <w:iCs/>
        </w:rPr>
        <w:t>work</w:t>
      </w:r>
      <w:r w:rsidR="00EF1385">
        <w:rPr>
          <w:i/>
          <w:iCs/>
        </w:rPr>
        <w:t xml:space="preserve"> </w:t>
      </w:r>
      <w:r w:rsidRPr="008A7112">
        <w:rPr>
          <w:i/>
          <w:iCs/>
        </w:rPr>
        <w:t>in</w:t>
      </w:r>
      <w:r w:rsidR="00EF1385">
        <w:rPr>
          <w:i/>
          <w:iCs/>
        </w:rPr>
        <w:t xml:space="preserve"> </w:t>
      </w:r>
      <w:r w:rsidRPr="008A7112">
        <w:rPr>
          <w:i/>
          <w:iCs/>
        </w:rPr>
        <w:t>a</w:t>
      </w:r>
      <w:r w:rsidR="00EF1385">
        <w:rPr>
          <w:i/>
          <w:iCs/>
        </w:rPr>
        <w:t xml:space="preserve"> </w:t>
      </w:r>
      <w:r w:rsidRPr="008A7112">
        <w:rPr>
          <w:i/>
          <w:iCs/>
        </w:rPr>
        <w:t>new</w:t>
      </w:r>
      <w:r w:rsidR="00EF1385">
        <w:rPr>
          <w:i/>
          <w:iCs/>
        </w:rPr>
        <w:t xml:space="preserve"> </w:t>
      </w:r>
      <w:r w:rsidRPr="008A7112">
        <w:rPr>
          <w:i/>
          <w:iCs/>
        </w:rPr>
        <w:t>country</w:t>
      </w:r>
      <w:r w:rsidR="00EF1385">
        <w:rPr>
          <w:i/>
          <w:iCs/>
        </w:rPr>
        <w:t xml:space="preserve"> </w:t>
      </w:r>
      <w:r w:rsidRPr="008A7112">
        <w:rPr>
          <w:i/>
          <w:iCs/>
        </w:rPr>
        <w:t>requires</w:t>
      </w:r>
      <w:r w:rsidR="00EF1385">
        <w:rPr>
          <w:i/>
          <w:iCs/>
        </w:rPr>
        <w:t xml:space="preserve"> </w:t>
      </w:r>
      <w:r w:rsidRPr="008A7112">
        <w:rPr>
          <w:i/>
          <w:iCs/>
        </w:rPr>
        <w:t>more</w:t>
      </w:r>
      <w:r w:rsidR="00EF1385">
        <w:rPr>
          <w:i/>
          <w:iCs/>
        </w:rPr>
        <w:t xml:space="preserve"> </w:t>
      </w:r>
      <w:r w:rsidRPr="008A7112">
        <w:rPr>
          <w:i/>
          <w:iCs/>
        </w:rPr>
        <w:t>than</w:t>
      </w:r>
      <w:r w:rsidR="00EF1385">
        <w:rPr>
          <w:i/>
          <w:iCs/>
        </w:rPr>
        <w:t xml:space="preserve"> </w:t>
      </w:r>
      <w:r w:rsidRPr="008A7112">
        <w:rPr>
          <w:i/>
          <w:iCs/>
        </w:rPr>
        <w:t>the</w:t>
      </w:r>
      <w:r w:rsidR="00EF1385">
        <w:rPr>
          <w:i/>
          <w:iCs/>
        </w:rPr>
        <w:t xml:space="preserve"> </w:t>
      </w:r>
      <w:r w:rsidRPr="008A7112">
        <w:rPr>
          <w:i/>
          <w:iCs/>
        </w:rPr>
        <w:t>provision</w:t>
      </w:r>
      <w:r w:rsidR="00EF1385">
        <w:rPr>
          <w:i/>
          <w:iCs/>
        </w:rPr>
        <w:t xml:space="preserve"> </w:t>
      </w:r>
      <w:r w:rsidRPr="008A7112">
        <w:rPr>
          <w:i/>
          <w:iCs/>
        </w:rPr>
        <w:t>of</w:t>
      </w:r>
      <w:r w:rsidR="00EF1385">
        <w:rPr>
          <w:i/>
          <w:iCs/>
        </w:rPr>
        <w:t xml:space="preserve"> </w:t>
      </w:r>
      <w:r w:rsidRPr="008A7112">
        <w:rPr>
          <w:i/>
          <w:iCs/>
        </w:rPr>
        <w:t>information</w:t>
      </w:r>
      <w:r w:rsidR="00EF1385">
        <w:rPr>
          <w:i/>
          <w:iCs/>
        </w:rPr>
        <w:t xml:space="preserve"> </w:t>
      </w:r>
      <w:r w:rsidRPr="008A7112">
        <w:rPr>
          <w:i/>
          <w:iCs/>
        </w:rPr>
        <w:t>about</w:t>
      </w:r>
      <w:r w:rsidR="00EF1385">
        <w:rPr>
          <w:i/>
          <w:iCs/>
        </w:rPr>
        <w:t xml:space="preserve"> </w:t>
      </w:r>
      <w:r w:rsidRPr="008A7112">
        <w:rPr>
          <w:i/>
          <w:iCs/>
        </w:rPr>
        <w:t>legal</w:t>
      </w:r>
      <w:r w:rsidR="00EF1385">
        <w:rPr>
          <w:i/>
          <w:iCs/>
        </w:rPr>
        <w:t xml:space="preserve"> </w:t>
      </w:r>
      <w:r w:rsidRPr="008A7112">
        <w:rPr>
          <w:i/>
          <w:iCs/>
        </w:rPr>
        <w:t>frameworks</w:t>
      </w:r>
      <w:r w:rsidR="00EF1385">
        <w:rPr>
          <w:i/>
          <w:iCs/>
        </w:rPr>
        <w:t xml:space="preserve"> </w:t>
      </w:r>
      <w:r w:rsidRPr="008A7112">
        <w:rPr>
          <w:i/>
          <w:iCs/>
        </w:rPr>
        <w:t>and</w:t>
      </w:r>
      <w:r w:rsidR="00EF1385">
        <w:rPr>
          <w:i/>
          <w:iCs/>
        </w:rPr>
        <w:t xml:space="preserve"> </w:t>
      </w:r>
      <w:r w:rsidRPr="008A7112">
        <w:rPr>
          <w:i/>
          <w:iCs/>
        </w:rPr>
        <w:t>policies.</w:t>
      </w:r>
      <w:r w:rsidR="00EF1385">
        <w:rPr>
          <w:i/>
          <w:iCs/>
        </w:rPr>
        <w:t xml:space="preserve"> </w:t>
      </w:r>
      <w:r w:rsidRPr="008A7112">
        <w:rPr>
          <w:i/>
          <w:iCs/>
        </w:rPr>
        <w:t>Migrant</w:t>
      </w:r>
      <w:r w:rsidR="00EF1385">
        <w:rPr>
          <w:i/>
          <w:iCs/>
        </w:rPr>
        <w:t xml:space="preserve"> </w:t>
      </w:r>
      <w:r w:rsidRPr="008A7112">
        <w:rPr>
          <w:i/>
          <w:iCs/>
        </w:rPr>
        <w:t>professionals</w:t>
      </w:r>
      <w:r w:rsidR="00EF1385">
        <w:rPr>
          <w:i/>
          <w:iCs/>
        </w:rPr>
        <w:t xml:space="preserve"> </w:t>
      </w:r>
      <w:r w:rsidRPr="008A7112">
        <w:rPr>
          <w:i/>
          <w:iCs/>
        </w:rPr>
        <w:t>encounter</w:t>
      </w:r>
      <w:r w:rsidR="00EF1385">
        <w:rPr>
          <w:i/>
          <w:iCs/>
        </w:rPr>
        <w:t xml:space="preserve"> </w:t>
      </w:r>
      <w:r w:rsidRPr="008A7112">
        <w:rPr>
          <w:i/>
          <w:iCs/>
        </w:rPr>
        <w:t>workplace</w:t>
      </w:r>
      <w:r w:rsidR="00EF1385">
        <w:rPr>
          <w:i/>
          <w:iCs/>
        </w:rPr>
        <w:t xml:space="preserve"> </w:t>
      </w:r>
      <w:r w:rsidRPr="008A7112">
        <w:rPr>
          <w:i/>
          <w:iCs/>
        </w:rPr>
        <w:t>and</w:t>
      </w:r>
      <w:r w:rsidR="00EF1385">
        <w:rPr>
          <w:i/>
          <w:iCs/>
        </w:rPr>
        <w:t xml:space="preserve"> </w:t>
      </w:r>
      <w:r w:rsidRPr="008A7112">
        <w:rPr>
          <w:i/>
          <w:iCs/>
        </w:rPr>
        <w:t>professional</w:t>
      </w:r>
      <w:r w:rsidR="00EF1385">
        <w:rPr>
          <w:i/>
          <w:iCs/>
        </w:rPr>
        <w:t xml:space="preserve"> </w:t>
      </w:r>
      <w:r w:rsidRPr="008A7112">
        <w:rPr>
          <w:i/>
          <w:iCs/>
        </w:rPr>
        <w:t>cultures</w:t>
      </w:r>
      <w:r w:rsidR="00EF1385">
        <w:rPr>
          <w:i/>
          <w:iCs/>
        </w:rPr>
        <w:t xml:space="preserve"> </w:t>
      </w:r>
      <w:r w:rsidRPr="008A7112">
        <w:rPr>
          <w:i/>
          <w:iCs/>
        </w:rPr>
        <w:t>that</w:t>
      </w:r>
      <w:r w:rsidR="00EF1385">
        <w:rPr>
          <w:i/>
          <w:iCs/>
        </w:rPr>
        <w:t xml:space="preserve"> </w:t>
      </w:r>
      <w:r w:rsidRPr="008A7112">
        <w:rPr>
          <w:i/>
          <w:iCs/>
        </w:rPr>
        <w:t>may</w:t>
      </w:r>
      <w:r w:rsidR="00EF1385">
        <w:rPr>
          <w:i/>
          <w:iCs/>
        </w:rPr>
        <w:t xml:space="preserve"> </w:t>
      </w:r>
      <w:r w:rsidRPr="008A7112">
        <w:rPr>
          <w:i/>
          <w:iCs/>
        </w:rPr>
        <w:t>differ</w:t>
      </w:r>
      <w:r w:rsidR="00EF1385">
        <w:rPr>
          <w:i/>
          <w:iCs/>
        </w:rPr>
        <w:t xml:space="preserve"> </w:t>
      </w:r>
      <w:r w:rsidRPr="008A7112">
        <w:rPr>
          <w:i/>
          <w:iCs/>
        </w:rPr>
        <w:t>markedly</w:t>
      </w:r>
      <w:r w:rsidR="00EF1385">
        <w:rPr>
          <w:i/>
          <w:iCs/>
        </w:rPr>
        <w:t xml:space="preserve"> </w:t>
      </w:r>
      <w:r w:rsidRPr="008A7112">
        <w:rPr>
          <w:i/>
          <w:iCs/>
        </w:rPr>
        <w:t>from</w:t>
      </w:r>
      <w:r w:rsidR="00EF1385">
        <w:rPr>
          <w:i/>
          <w:iCs/>
        </w:rPr>
        <w:t xml:space="preserve"> </w:t>
      </w:r>
      <w:r w:rsidRPr="008A7112">
        <w:rPr>
          <w:i/>
          <w:iCs/>
        </w:rPr>
        <w:t>their</w:t>
      </w:r>
      <w:r w:rsidR="00EF1385">
        <w:rPr>
          <w:i/>
          <w:iCs/>
        </w:rPr>
        <w:t xml:space="preserve"> </w:t>
      </w:r>
      <w:r w:rsidRPr="008A7112">
        <w:rPr>
          <w:i/>
          <w:iCs/>
        </w:rPr>
        <w:t>previous</w:t>
      </w:r>
      <w:r w:rsidR="00EF1385">
        <w:rPr>
          <w:i/>
          <w:iCs/>
        </w:rPr>
        <w:t xml:space="preserve"> </w:t>
      </w:r>
      <w:r w:rsidRPr="008A7112">
        <w:rPr>
          <w:i/>
          <w:iCs/>
        </w:rPr>
        <w:t>country.</w:t>
      </w:r>
      <w:r w:rsidR="00EF1385">
        <w:rPr>
          <w:i/>
          <w:iCs/>
        </w:rPr>
        <w:t xml:space="preserve"> </w:t>
      </w:r>
      <w:r w:rsidRPr="008A7112">
        <w:rPr>
          <w:i/>
          <w:iCs/>
        </w:rPr>
        <w:t>Differences</w:t>
      </w:r>
      <w:r w:rsidR="00EF1385">
        <w:rPr>
          <w:i/>
          <w:iCs/>
        </w:rPr>
        <w:t xml:space="preserve"> </w:t>
      </w:r>
      <w:r w:rsidRPr="008A7112">
        <w:rPr>
          <w:i/>
          <w:iCs/>
        </w:rPr>
        <w:t>exist</w:t>
      </w:r>
      <w:r w:rsidR="00EF1385">
        <w:rPr>
          <w:i/>
          <w:iCs/>
        </w:rPr>
        <w:t xml:space="preserve"> </w:t>
      </w:r>
      <w:r w:rsidRPr="008A7112">
        <w:rPr>
          <w:i/>
          <w:iCs/>
        </w:rPr>
        <w:t>in</w:t>
      </w:r>
      <w:r w:rsidR="00EF1385">
        <w:rPr>
          <w:i/>
          <w:iCs/>
        </w:rPr>
        <w:t xml:space="preserve"> </w:t>
      </w:r>
      <w:r w:rsidRPr="008A7112">
        <w:rPr>
          <w:i/>
          <w:iCs/>
        </w:rPr>
        <w:t>many</w:t>
      </w:r>
      <w:r w:rsidR="00EF1385">
        <w:rPr>
          <w:i/>
          <w:iCs/>
        </w:rPr>
        <w:t xml:space="preserve"> </w:t>
      </w:r>
      <w:r w:rsidRPr="008A7112">
        <w:rPr>
          <w:i/>
          <w:iCs/>
        </w:rPr>
        <w:t>elements</w:t>
      </w:r>
      <w:r w:rsidR="00EF1385">
        <w:rPr>
          <w:i/>
          <w:iCs/>
        </w:rPr>
        <w:t xml:space="preserve"> </w:t>
      </w:r>
      <w:r w:rsidRPr="008A7112">
        <w:rPr>
          <w:i/>
          <w:iCs/>
        </w:rPr>
        <w:t>of</w:t>
      </w:r>
      <w:r w:rsidR="00EF1385">
        <w:rPr>
          <w:i/>
          <w:iCs/>
        </w:rPr>
        <w:t xml:space="preserve"> </w:t>
      </w:r>
      <w:r w:rsidRPr="008A7112">
        <w:rPr>
          <w:i/>
          <w:iCs/>
        </w:rPr>
        <w:t>social</w:t>
      </w:r>
      <w:r w:rsidR="00EF1385">
        <w:rPr>
          <w:i/>
          <w:iCs/>
        </w:rPr>
        <w:t xml:space="preserve"> </w:t>
      </w:r>
      <w:r w:rsidRPr="008A7112">
        <w:rPr>
          <w:i/>
          <w:iCs/>
        </w:rPr>
        <w:t>work:</w:t>
      </w:r>
      <w:r w:rsidR="00EF1385">
        <w:rPr>
          <w:i/>
          <w:iCs/>
        </w:rPr>
        <w:t xml:space="preserve"> </w:t>
      </w:r>
      <w:r w:rsidRPr="008A7112">
        <w:rPr>
          <w:i/>
          <w:iCs/>
        </w:rPr>
        <w:t>relationships</w:t>
      </w:r>
      <w:r w:rsidR="00EF1385">
        <w:rPr>
          <w:i/>
          <w:iCs/>
        </w:rPr>
        <w:t xml:space="preserve"> </w:t>
      </w:r>
      <w:r w:rsidRPr="008A7112">
        <w:rPr>
          <w:i/>
          <w:iCs/>
        </w:rPr>
        <w:t>with</w:t>
      </w:r>
      <w:r w:rsidR="00EF1385">
        <w:rPr>
          <w:i/>
          <w:iCs/>
        </w:rPr>
        <w:t xml:space="preserve"> </w:t>
      </w:r>
      <w:r w:rsidRPr="008A7112">
        <w:rPr>
          <w:i/>
          <w:iCs/>
        </w:rPr>
        <w:t>key</w:t>
      </w:r>
      <w:r w:rsidR="00EF1385">
        <w:rPr>
          <w:i/>
          <w:iCs/>
        </w:rPr>
        <w:t xml:space="preserve"> </w:t>
      </w:r>
      <w:r w:rsidRPr="008A7112">
        <w:rPr>
          <w:i/>
          <w:iCs/>
        </w:rPr>
        <w:t>stakeholders;</w:t>
      </w:r>
      <w:r w:rsidR="00EF1385">
        <w:rPr>
          <w:i/>
          <w:iCs/>
        </w:rPr>
        <w:t xml:space="preserve"> </w:t>
      </w:r>
      <w:r w:rsidRPr="008A7112">
        <w:rPr>
          <w:i/>
          <w:iCs/>
        </w:rPr>
        <w:t>the</w:t>
      </w:r>
      <w:r w:rsidR="00EF1385">
        <w:rPr>
          <w:i/>
          <w:iCs/>
        </w:rPr>
        <w:t xml:space="preserve"> </w:t>
      </w:r>
      <w:r w:rsidRPr="008A7112">
        <w:rPr>
          <w:i/>
          <w:iCs/>
        </w:rPr>
        <w:t>public</w:t>
      </w:r>
      <w:r w:rsidR="00EF1385">
        <w:rPr>
          <w:i/>
          <w:iCs/>
        </w:rPr>
        <w:t xml:space="preserve"> </w:t>
      </w:r>
      <w:r w:rsidRPr="008A7112">
        <w:rPr>
          <w:i/>
          <w:iCs/>
        </w:rPr>
        <w:t>standing</w:t>
      </w:r>
      <w:r w:rsidR="00EF1385">
        <w:rPr>
          <w:i/>
          <w:iCs/>
        </w:rPr>
        <w:t xml:space="preserve"> </w:t>
      </w:r>
      <w:r w:rsidRPr="008A7112">
        <w:rPr>
          <w:i/>
          <w:iCs/>
        </w:rPr>
        <w:t>of</w:t>
      </w:r>
      <w:r w:rsidR="00EF1385">
        <w:rPr>
          <w:i/>
          <w:iCs/>
        </w:rPr>
        <w:t xml:space="preserve"> </w:t>
      </w:r>
      <w:r w:rsidRPr="008A7112">
        <w:rPr>
          <w:i/>
          <w:iCs/>
        </w:rPr>
        <w:t>social</w:t>
      </w:r>
      <w:r w:rsidR="00EF1385">
        <w:rPr>
          <w:i/>
          <w:iCs/>
        </w:rPr>
        <w:t xml:space="preserve"> </w:t>
      </w:r>
      <w:r w:rsidRPr="008A7112">
        <w:rPr>
          <w:i/>
          <w:iCs/>
        </w:rPr>
        <w:lastRenderedPageBreak/>
        <w:t>work;</w:t>
      </w:r>
      <w:r w:rsidR="00EF1385">
        <w:rPr>
          <w:i/>
          <w:iCs/>
        </w:rPr>
        <w:t xml:space="preserve"> </w:t>
      </w:r>
      <w:r w:rsidRPr="008A7112">
        <w:rPr>
          <w:i/>
          <w:iCs/>
        </w:rPr>
        <w:t>the</w:t>
      </w:r>
      <w:r w:rsidR="00EF1385">
        <w:rPr>
          <w:i/>
          <w:iCs/>
        </w:rPr>
        <w:t xml:space="preserve"> </w:t>
      </w:r>
      <w:r w:rsidRPr="008A7112">
        <w:rPr>
          <w:i/>
          <w:iCs/>
        </w:rPr>
        <w:t>education</w:t>
      </w:r>
      <w:r w:rsidR="00EF1385">
        <w:rPr>
          <w:i/>
          <w:iCs/>
        </w:rPr>
        <w:t xml:space="preserve"> </w:t>
      </w:r>
      <w:r w:rsidRPr="008A7112">
        <w:rPr>
          <w:i/>
          <w:iCs/>
        </w:rPr>
        <w:t>and</w:t>
      </w:r>
      <w:r w:rsidR="00EF1385">
        <w:rPr>
          <w:i/>
          <w:iCs/>
        </w:rPr>
        <w:t xml:space="preserve"> </w:t>
      </w:r>
      <w:r w:rsidRPr="008A7112">
        <w:rPr>
          <w:i/>
          <w:iCs/>
        </w:rPr>
        <w:t>regulation</w:t>
      </w:r>
      <w:r w:rsidR="00EF1385">
        <w:rPr>
          <w:i/>
          <w:iCs/>
        </w:rPr>
        <w:t xml:space="preserve"> </w:t>
      </w:r>
      <w:r w:rsidRPr="008A7112">
        <w:rPr>
          <w:i/>
          <w:iCs/>
        </w:rPr>
        <w:t>of</w:t>
      </w:r>
      <w:r w:rsidR="00EF1385">
        <w:rPr>
          <w:i/>
          <w:iCs/>
        </w:rPr>
        <w:t xml:space="preserve"> </w:t>
      </w:r>
      <w:r w:rsidRPr="008A7112">
        <w:rPr>
          <w:i/>
          <w:iCs/>
        </w:rPr>
        <w:t>the</w:t>
      </w:r>
      <w:r w:rsidR="00EF1385">
        <w:rPr>
          <w:i/>
          <w:iCs/>
        </w:rPr>
        <w:t xml:space="preserve"> </w:t>
      </w:r>
      <w:r w:rsidRPr="008A7112">
        <w:rPr>
          <w:i/>
          <w:iCs/>
        </w:rPr>
        <w:t>profession;</w:t>
      </w:r>
      <w:r w:rsidR="00EF1385">
        <w:rPr>
          <w:i/>
          <w:iCs/>
        </w:rPr>
        <w:t xml:space="preserve"> </w:t>
      </w:r>
      <w:r w:rsidRPr="008A7112">
        <w:rPr>
          <w:i/>
          <w:iCs/>
        </w:rPr>
        <w:t>supervision</w:t>
      </w:r>
      <w:r w:rsidR="00EF1385">
        <w:rPr>
          <w:i/>
          <w:iCs/>
        </w:rPr>
        <w:t xml:space="preserve"> </w:t>
      </w:r>
      <w:r w:rsidRPr="008A7112">
        <w:rPr>
          <w:i/>
          <w:iCs/>
        </w:rPr>
        <w:t>and</w:t>
      </w:r>
      <w:r w:rsidR="00EF1385">
        <w:rPr>
          <w:i/>
          <w:iCs/>
        </w:rPr>
        <w:t xml:space="preserve"> </w:t>
      </w:r>
      <w:r w:rsidRPr="008A7112">
        <w:rPr>
          <w:i/>
          <w:iCs/>
        </w:rPr>
        <w:t>professional</w:t>
      </w:r>
      <w:r w:rsidR="00EF1385">
        <w:rPr>
          <w:i/>
          <w:iCs/>
        </w:rPr>
        <w:t xml:space="preserve"> </w:t>
      </w:r>
      <w:r w:rsidRPr="008A7112">
        <w:rPr>
          <w:i/>
          <w:iCs/>
        </w:rPr>
        <w:t>development;</w:t>
      </w:r>
      <w:r w:rsidR="00EF1385">
        <w:rPr>
          <w:i/>
          <w:iCs/>
        </w:rPr>
        <w:t xml:space="preserve"> </w:t>
      </w:r>
      <w:r w:rsidRPr="008A7112">
        <w:rPr>
          <w:i/>
          <w:iCs/>
        </w:rPr>
        <w:t>and,</w:t>
      </w:r>
      <w:r w:rsidR="00EF1385">
        <w:rPr>
          <w:i/>
          <w:iCs/>
        </w:rPr>
        <w:t xml:space="preserve"> </w:t>
      </w:r>
      <w:r w:rsidRPr="008A7112">
        <w:rPr>
          <w:i/>
          <w:iCs/>
        </w:rPr>
        <w:t>lastly,</w:t>
      </w:r>
      <w:r w:rsidR="00EF1385">
        <w:rPr>
          <w:i/>
          <w:iCs/>
        </w:rPr>
        <w:t xml:space="preserve"> </w:t>
      </w:r>
      <w:r w:rsidRPr="008A7112">
        <w:rPr>
          <w:i/>
          <w:iCs/>
        </w:rPr>
        <w:t>opportunities</w:t>
      </w:r>
      <w:r w:rsidR="00EF1385">
        <w:rPr>
          <w:i/>
          <w:iCs/>
        </w:rPr>
        <w:t xml:space="preserve"> </w:t>
      </w:r>
      <w:r w:rsidRPr="008A7112">
        <w:rPr>
          <w:i/>
          <w:iCs/>
        </w:rPr>
        <w:t>for</w:t>
      </w:r>
      <w:r w:rsidR="00EF1385">
        <w:rPr>
          <w:i/>
          <w:iCs/>
        </w:rPr>
        <w:t xml:space="preserve"> </w:t>
      </w:r>
      <w:r w:rsidRPr="008A7112">
        <w:rPr>
          <w:i/>
          <w:iCs/>
        </w:rPr>
        <w:t>career</w:t>
      </w:r>
      <w:r w:rsidR="00EF1385">
        <w:rPr>
          <w:i/>
          <w:iCs/>
        </w:rPr>
        <w:t xml:space="preserve"> </w:t>
      </w:r>
      <w:r w:rsidRPr="008A7112">
        <w:rPr>
          <w:i/>
          <w:iCs/>
        </w:rPr>
        <w:t>advancement.</w:t>
      </w:r>
      <w:r w:rsidR="00EF1385">
        <w:t xml:space="preserve"> </w:t>
      </w:r>
      <w:r w:rsidRPr="008A7112">
        <w:t>(p.</w:t>
      </w:r>
      <w:r w:rsidR="008A2B70">
        <w:t>1014-1015)</w:t>
      </w:r>
    </w:p>
    <w:p w14:paraId="038A98BC" w14:textId="2486E0B0" w:rsidR="008A7112" w:rsidRDefault="008A7112" w:rsidP="008A7112">
      <w:r w:rsidRPr="008A7112">
        <w:t>The</w:t>
      </w:r>
      <w:r w:rsidR="00EF1385">
        <w:t xml:space="preserve"> </w:t>
      </w:r>
      <w:r w:rsidRPr="008A7112">
        <w:t>same</w:t>
      </w:r>
      <w:r w:rsidR="00EF1385">
        <w:t xml:space="preserve"> </w:t>
      </w:r>
      <w:r w:rsidRPr="008A7112">
        <w:t>authors</w:t>
      </w:r>
      <w:r w:rsidR="00EF1385">
        <w:t xml:space="preserve"> </w:t>
      </w:r>
      <w:r w:rsidRPr="008A7112">
        <w:t>argue</w:t>
      </w:r>
      <w:r w:rsidR="00EF1385">
        <w:t xml:space="preserve"> </w:t>
      </w:r>
      <w:r w:rsidRPr="008A7112">
        <w:t>that</w:t>
      </w:r>
      <w:r w:rsidR="00EF1385">
        <w:t xml:space="preserve"> </w:t>
      </w:r>
      <w:r w:rsidRPr="008A7112">
        <w:t>for</w:t>
      </w:r>
      <w:r w:rsidR="00EF1385">
        <w:t xml:space="preserve"> </w:t>
      </w:r>
      <w:r w:rsidRPr="008A7112">
        <w:t>migrant</w:t>
      </w:r>
      <w:r w:rsidR="00EF1385">
        <w:t xml:space="preserve"> </w:t>
      </w:r>
      <w:r w:rsidRPr="008A7112">
        <w:t>social</w:t>
      </w:r>
      <w:r w:rsidR="00EF1385">
        <w:t xml:space="preserve"> </w:t>
      </w:r>
      <w:r w:rsidRPr="008A7112">
        <w:t>workers</w:t>
      </w:r>
      <w:r w:rsidR="00EF1385">
        <w:t xml:space="preserve"> </w:t>
      </w:r>
      <w:r w:rsidR="00065847">
        <w:t>employed</w:t>
      </w:r>
      <w:r w:rsidR="00EF1385">
        <w:t xml:space="preserve"> </w:t>
      </w:r>
      <w:r w:rsidRPr="008A7112">
        <w:t>in</w:t>
      </w:r>
      <w:r w:rsidR="00EF1385">
        <w:t xml:space="preserve"> </w:t>
      </w:r>
      <w:r w:rsidRPr="008A7112">
        <w:t>New</w:t>
      </w:r>
      <w:r w:rsidR="00EF1385">
        <w:t xml:space="preserve"> </w:t>
      </w:r>
      <w:r w:rsidRPr="008A7112">
        <w:t>Zealand,</w:t>
      </w:r>
      <w:r w:rsidR="00EF1385">
        <w:t xml:space="preserve"> </w:t>
      </w:r>
      <w:r w:rsidRPr="008A7112">
        <w:t>integrated</w:t>
      </w:r>
      <w:r w:rsidR="00EF1385">
        <w:t xml:space="preserve"> </w:t>
      </w:r>
      <w:r w:rsidRPr="008A7112">
        <w:t>partnership</w:t>
      </w:r>
      <w:r w:rsidR="00EF1385">
        <w:t xml:space="preserve"> </w:t>
      </w:r>
      <w:r w:rsidRPr="008A7112">
        <w:t>working</w:t>
      </w:r>
      <w:r w:rsidR="00EF1385">
        <w:t xml:space="preserve"> </w:t>
      </w:r>
      <w:r w:rsidRPr="008A7112">
        <w:t>is</w:t>
      </w:r>
      <w:r w:rsidR="00EF1385">
        <w:t xml:space="preserve"> </w:t>
      </w:r>
      <w:r w:rsidRPr="008A7112">
        <w:t>key:</w:t>
      </w:r>
      <w:r w:rsidR="00EF1385">
        <w:t xml:space="preserve"> </w:t>
      </w:r>
      <w:r w:rsidRPr="008A7112">
        <w:t>“</w:t>
      </w:r>
      <w:r w:rsidRPr="008A7112">
        <w:rPr>
          <w:i/>
          <w:iCs/>
        </w:rPr>
        <w:t>Collectively,</w:t>
      </w:r>
      <w:r w:rsidR="00EF1385">
        <w:rPr>
          <w:i/>
          <w:iCs/>
        </w:rPr>
        <w:t xml:space="preserve"> </w:t>
      </w:r>
      <w:r w:rsidRPr="008A7112">
        <w:rPr>
          <w:i/>
          <w:iCs/>
        </w:rPr>
        <w:t>the</w:t>
      </w:r>
      <w:r w:rsidR="00EF1385">
        <w:rPr>
          <w:i/>
          <w:iCs/>
        </w:rPr>
        <w:t xml:space="preserve"> </w:t>
      </w:r>
      <w:r w:rsidRPr="008A7112">
        <w:rPr>
          <w:i/>
          <w:iCs/>
        </w:rPr>
        <w:t>professional</w:t>
      </w:r>
      <w:r w:rsidR="00EF1385">
        <w:rPr>
          <w:i/>
          <w:iCs/>
        </w:rPr>
        <w:t xml:space="preserve"> </w:t>
      </w:r>
      <w:r w:rsidRPr="008A7112">
        <w:rPr>
          <w:i/>
          <w:iCs/>
        </w:rPr>
        <w:t>community</w:t>
      </w:r>
      <w:r w:rsidR="00EF1385">
        <w:rPr>
          <w:i/>
          <w:iCs/>
        </w:rPr>
        <w:t xml:space="preserve"> </w:t>
      </w:r>
      <w:r w:rsidRPr="008A7112">
        <w:rPr>
          <w:i/>
          <w:iCs/>
        </w:rPr>
        <w:t>of</w:t>
      </w:r>
      <w:r w:rsidR="00EF1385">
        <w:rPr>
          <w:i/>
          <w:iCs/>
        </w:rPr>
        <w:t xml:space="preserve"> </w:t>
      </w:r>
      <w:r w:rsidRPr="008A7112">
        <w:rPr>
          <w:i/>
          <w:iCs/>
        </w:rPr>
        <w:t>social</w:t>
      </w:r>
      <w:r w:rsidR="00EF1385">
        <w:rPr>
          <w:i/>
          <w:iCs/>
        </w:rPr>
        <w:t xml:space="preserve"> </w:t>
      </w:r>
      <w:r w:rsidRPr="008A7112">
        <w:rPr>
          <w:i/>
          <w:iCs/>
        </w:rPr>
        <w:t>workers,</w:t>
      </w:r>
      <w:r w:rsidR="00EF1385">
        <w:rPr>
          <w:i/>
          <w:iCs/>
        </w:rPr>
        <w:t xml:space="preserve"> </w:t>
      </w:r>
      <w:r w:rsidRPr="008A7112">
        <w:rPr>
          <w:i/>
          <w:iCs/>
        </w:rPr>
        <w:t>social</w:t>
      </w:r>
      <w:r w:rsidR="00EF1385">
        <w:rPr>
          <w:i/>
          <w:iCs/>
        </w:rPr>
        <w:t xml:space="preserve"> </w:t>
      </w:r>
      <w:r w:rsidRPr="008A7112">
        <w:rPr>
          <w:i/>
          <w:iCs/>
        </w:rPr>
        <w:t>work</w:t>
      </w:r>
      <w:r w:rsidR="00EF1385">
        <w:rPr>
          <w:i/>
          <w:iCs/>
        </w:rPr>
        <w:t xml:space="preserve"> </w:t>
      </w:r>
      <w:r w:rsidRPr="008A7112">
        <w:rPr>
          <w:i/>
          <w:iCs/>
        </w:rPr>
        <w:t>managers,</w:t>
      </w:r>
      <w:r w:rsidR="00EF1385">
        <w:rPr>
          <w:i/>
          <w:iCs/>
        </w:rPr>
        <w:t xml:space="preserve"> </w:t>
      </w:r>
      <w:r w:rsidRPr="008A7112">
        <w:rPr>
          <w:i/>
          <w:iCs/>
        </w:rPr>
        <w:t>educators</w:t>
      </w:r>
      <w:r w:rsidR="00EF1385">
        <w:rPr>
          <w:i/>
          <w:iCs/>
        </w:rPr>
        <w:t xml:space="preserve"> </w:t>
      </w:r>
      <w:r w:rsidRPr="008A7112">
        <w:rPr>
          <w:i/>
          <w:iCs/>
        </w:rPr>
        <w:t>and</w:t>
      </w:r>
      <w:r w:rsidR="00EF1385">
        <w:rPr>
          <w:i/>
          <w:iCs/>
        </w:rPr>
        <w:t xml:space="preserve"> </w:t>
      </w:r>
      <w:r w:rsidRPr="008A7112">
        <w:rPr>
          <w:i/>
          <w:iCs/>
        </w:rPr>
        <w:t>professional</w:t>
      </w:r>
      <w:r w:rsidR="00EF1385">
        <w:rPr>
          <w:i/>
          <w:iCs/>
        </w:rPr>
        <w:t xml:space="preserve"> </w:t>
      </w:r>
      <w:r w:rsidRPr="008A7112">
        <w:rPr>
          <w:i/>
          <w:iCs/>
        </w:rPr>
        <w:t>bodies</w:t>
      </w:r>
      <w:r w:rsidR="00EF1385">
        <w:rPr>
          <w:i/>
          <w:iCs/>
        </w:rPr>
        <w:t xml:space="preserve"> </w:t>
      </w:r>
      <w:r w:rsidRPr="008A7112">
        <w:rPr>
          <w:i/>
          <w:iCs/>
        </w:rPr>
        <w:t>must</w:t>
      </w:r>
      <w:r w:rsidR="00EF1385">
        <w:rPr>
          <w:i/>
          <w:iCs/>
        </w:rPr>
        <w:t xml:space="preserve"> </w:t>
      </w:r>
      <w:r w:rsidRPr="008A7112">
        <w:rPr>
          <w:i/>
          <w:iCs/>
        </w:rPr>
        <w:t>articulate</w:t>
      </w:r>
      <w:r w:rsidR="00EF1385">
        <w:rPr>
          <w:i/>
          <w:iCs/>
        </w:rPr>
        <w:t xml:space="preserve"> </w:t>
      </w:r>
      <w:r w:rsidRPr="008A7112">
        <w:rPr>
          <w:i/>
          <w:iCs/>
        </w:rPr>
        <w:t>a</w:t>
      </w:r>
      <w:r w:rsidR="00EF1385">
        <w:rPr>
          <w:i/>
          <w:iCs/>
        </w:rPr>
        <w:t xml:space="preserve"> </w:t>
      </w:r>
      <w:r w:rsidRPr="008A7112">
        <w:rPr>
          <w:i/>
          <w:iCs/>
        </w:rPr>
        <w:t>coherent</w:t>
      </w:r>
      <w:r w:rsidR="00EF1385">
        <w:rPr>
          <w:i/>
          <w:iCs/>
        </w:rPr>
        <w:t xml:space="preserve"> </w:t>
      </w:r>
      <w:r w:rsidRPr="008A7112">
        <w:rPr>
          <w:i/>
          <w:iCs/>
        </w:rPr>
        <w:t>local</w:t>
      </w:r>
      <w:r w:rsidR="00EF1385">
        <w:rPr>
          <w:i/>
          <w:iCs/>
        </w:rPr>
        <w:t xml:space="preserve"> </w:t>
      </w:r>
      <w:r w:rsidRPr="008A7112">
        <w:rPr>
          <w:i/>
          <w:iCs/>
        </w:rPr>
        <w:t>professional</w:t>
      </w:r>
      <w:r w:rsidR="00EF1385">
        <w:rPr>
          <w:i/>
          <w:iCs/>
        </w:rPr>
        <w:t xml:space="preserve"> </w:t>
      </w:r>
      <w:r w:rsidRPr="008A7112">
        <w:rPr>
          <w:i/>
          <w:iCs/>
        </w:rPr>
        <w:t>discourse</w:t>
      </w:r>
      <w:r w:rsidRPr="008A7112">
        <w:t>.”</w:t>
      </w:r>
      <w:r w:rsidR="00EF1385">
        <w:t xml:space="preserve"> </w:t>
      </w:r>
      <w:r w:rsidRPr="008A7112">
        <w:fldChar w:fldCharType="begin"/>
      </w:r>
      <w:r w:rsidR="00DE380F">
        <w:instrText xml:space="preserve"> ADDIN EN.CITE &lt;EndNote&gt;&lt;Cite&gt;&lt;Author&gt;Fouché&lt;/Author&gt;&lt;Year&gt;2014&lt;/Year&gt;&lt;IDText&gt;Enduring professional dislocation: Migrant social workers&amp;apos; perceptions of their professional roles&lt;/IDText&gt;&lt;Pages&gt;2021&lt;/Pages&gt;&lt;DisplayText&gt;(Fouché, Beddoe, Bartley, &amp;amp; de Haan, 2014, p. 2021)&lt;/DisplayText&gt;&lt;record&gt;&lt;isbn&gt;1468-263X&lt;/isbn&gt;&lt;titles&gt;&lt;title&gt;Enduring professional dislocation: Migrant social workers&amp;apos; perceptions of their professional roles&lt;/title&gt;&lt;secondary-title&gt;British Journal of Social Work&lt;/secondary-title&gt;&lt;/titles&gt;&lt;pages&gt;2004-2022&lt;/pages&gt;&lt;number&gt;7&lt;/number&gt;&lt;contributors&gt;&lt;authors&gt;&lt;author&gt;Fouché, Christa&lt;/author&gt;&lt;author&gt;Beddoe, Liz&lt;/author&gt;&lt;author&gt;Bartley, Allen&lt;/author&gt;&lt;author&gt;de Haan, Irene&lt;/author&gt;&lt;/authors&gt;&lt;/contributors&gt;&lt;added-date format="utc"&gt;1626167364&lt;/added-date&gt;&lt;ref-type name="Journal Article"&gt;17&lt;/ref-type&gt;&lt;dates&gt;&lt;year&gt;2014&lt;/year&gt;&lt;/dates&gt;&lt;rec-number&gt;1570&lt;/rec-number&gt;&lt;last-updated-date format="utc"&gt;1626167364&lt;/last-updated-date&gt;&lt;volume&gt;44&lt;/volume&gt;&lt;/record&gt;&lt;/Cite&gt;&lt;/EndNote&gt;</w:instrText>
      </w:r>
      <w:r w:rsidRPr="008A7112">
        <w:fldChar w:fldCharType="separate"/>
      </w:r>
      <w:r w:rsidR="00DE380F">
        <w:rPr>
          <w:noProof/>
        </w:rPr>
        <w:t>(Fouché,</w:t>
      </w:r>
      <w:r w:rsidR="00EF1385">
        <w:rPr>
          <w:noProof/>
        </w:rPr>
        <w:t xml:space="preserve"> </w:t>
      </w:r>
      <w:r w:rsidR="00DE380F">
        <w:rPr>
          <w:noProof/>
        </w:rPr>
        <w:t>Beddoe,</w:t>
      </w:r>
      <w:r w:rsidR="00EF1385">
        <w:rPr>
          <w:noProof/>
        </w:rPr>
        <w:t xml:space="preserve"> </w:t>
      </w:r>
      <w:r w:rsidR="00DE380F">
        <w:rPr>
          <w:noProof/>
        </w:rPr>
        <w:t>Bartley,</w:t>
      </w:r>
      <w:r w:rsidR="00EF1385">
        <w:rPr>
          <w:noProof/>
        </w:rPr>
        <w:t xml:space="preserve"> </w:t>
      </w:r>
      <w:r w:rsidR="00DE380F">
        <w:rPr>
          <w:noProof/>
        </w:rPr>
        <w:t>&amp;</w:t>
      </w:r>
      <w:r w:rsidR="00EF1385">
        <w:rPr>
          <w:noProof/>
        </w:rPr>
        <w:t xml:space="preserve"> </w:t>
      </w:r>
      <w:r w:rsidR="00DE380F">
        <w:rPr>
          <w:noProof/>
        </w:rPr>
        <w:t>de</w:t>
      </w:r>
      <w:r w:rsidR="00EF1385">
        <w:rPr>
          <w:noProof/>
        </w:rPr>
        <w:t xml:space="preserve"> </w:t>
      </w:r>
      <w:r w:rsidR="00DE380F">
        <w:rPr>
          <w:noProof/>
        </w:rPr>
        <w:t>Haan,</w:t>
      </w:r>
      <w:r w:rsidR="00EF1385">
        <w:rPr>
          <w:noProof/>
        </w:rPr>
        <w:t xml:space="preserve"> </w:t>
      </w:r>
      <w:r w:rsidR="00DE380F">
        <w:rPr>
          <w:noProof/>
        </w:rPr>
        <w:t>2014,</w:t>
      </w:r>
      <w:r w:rsidR="00EF1385">
        <w:rPr>
          <w:noProof/>
        </w:rPr>
        <w:t xml:space="preserve"> </w:t>
      </w:r>
      <w:r w:rsidR="00DE380F">
        <w:rPr>
          <w:noProof/>
        </w:rPr>
        <w:t>p.</w:t>
      </w:r>
      <w:r w:rsidR="00EF1385">
        <w:rPr>
          <w:noProof/>
        </w:rPr>
        <w:t xml:space="preserve"> </w:t>
      </w:r>
      <w:r w:rsidR="00DE380F">
        <w:rPr>
          <w:noProof/>
        </w:rPr>
        <w:t>2021)</w:t>
      </w:r>
      <w:r w:rsidRPr="008A7112">
        <w:fldChar w:fldCharType="end"/>
      </w:r>
      <w:r w:rsidRPr="008A7112">
        <w:t>.</w:t>
      </w:r>
      <w:r w:rsidR="00EF1385">
        <w:t xml:space="preserve"> </w:t>
      </w:r>
      <w:r w:rsidR="00201B22">
        <w:t>The</w:t>
      </w:r>
      <w:r w:rsidR="004F5C76">
        <w:t>se</w:t>
      </w:r>
      <w:r w:rsidR="00EF1385">
        <w:t xml:space="preserve"> </w:t>
      </w:r>
      <w:r w:rsidR="00EC183B">
        <w:t>examples</w:t>
      </w:r>
      <w:r w:rsidR="00EF1385">
        <w:t xml:space="preserve"> </w:t>
      </w:r>
      <w:r w:rsidR="00EC183B">
        <w:t>illustrate</w:t>
      </w:r>
      <w:r w:rsidR="00EF1385">
        <w:t xml:space="preserve"> </w:t>
      </w:r>
      <w:r w:rsidR="00EC183B">
        <w:t>how</w:t>
      </w:r>
      <w:r w:rsidR="00EF1385">
        <w:t xml:space="preserve"> </w:t>
      </w:r>
      <w:r w:rsidR="00667FEC">
        <w:t>professionals</w:t>
      </w:r>
      <w:r w:rsidR="00EF1385">
        <w:t xml:space="preserve"> </w:t>
      </w:r>
      <w:r w:rsidR="00667FEC">
        <w:t>from</w:t>
      </w:r>
      <w:r w:rsidR="00EF1385">
        <w:t xml:space="preserve"> </w:t>
      </w:r>
      <w:r w:rsidR="00667FEC">
        <w:t>different</w:t>
      </w:r>
      <w:r w:rsidR="00EF1385">
        <w:t xml:space="preserve"> </w:t>
      </w:r>
      <w:r w:rsidR="00667FEC">
        <w:t>countries</w:t>
      </w:r>
      <w:r w:rsidR="00EF1385">
        <w:t xml:space="preserve"> </w:t>
      </w:r>
      <w:r w:rsidR="00667FEC">
        <w:t>need</w:t>
      </w:r>
      <w:r w:rsidR="00EF1385">
        <w:t xml:space="preserve"> </w:t>
      </w:r>
      <w:r w:rsidR="00667FEC">
        <w:t>to</w:t>
      </w:r>
      <w:r w:rsidR="00EF1385">
        <w:t xml:space="preserve"> </w:t>
      </w:r>
      <w:r w:rsidR="00667FEC">
        <w:t>understand</w:t>
      </w:r>
      <w:r w:rsidR="00EF1385">
        <w:t xml:space="preserve"> </w:t>
      </w:r>
      <w:r w:rsidR="00840F6D">
        <w:t>their</w:t>
      </w:r>
      <w:r w:rsidR="00EF1385">
        <w:t xml:space="preserve"> </w:t>
      </w:r>
      <w:r w:rsidR="00451237">
        <w:t>new</w:t>
      </w:r>
      <w:r w:rsidR="00EF1385">
        <w:t xml:space="preserve"> </w:t>
      </w:r>
      <w:r w:rsidR="00451237">
        <w:t>working</w:t>
      </w:r>
      <w:r w:rsidR="00EF1385">
        <w:t xml:space="preserve"> </w:t>
      </w:r>
      <w:r w:rsidR="00451237">
        <w:t>culture</w:t>
      </w:r>
      <w:r w:rsidR="006F1CF3">
        <w:t>.</w:t>
      </w:r>
      <w:r w:rsidR="00EF1385">
        <w:t xml:space="preserve"> </w:t>
      </w:r>
      <w:r w:rsidR="002E7335">
        <w:t>The</w:t>
      </w:r>
      <w:r w:rsidR="00EF1385">
        <w:t xml:space="preserve"> </w:t>
      </w:r>
      <w:r w:rsidR="00EA5969">
        <w:t>analytica</w:t>
      </w:r>
      <w:r w:rsidR="008E49A9">
        <w:t>l</w:t>
      </w:r>
      <w:r w:rsidR="00EF1385">
        <w:t xml:space="preserve"> </w:t>
      </w:r>
      <w:r w:rsidR="00EA5969">
        <w:t>lens</w:t>
      </w:r>
      <w:r w:rsidR="00EF1385">
        <w:t xml:space="preserve"> </w:t>
      </w:r>
      <w:r w:rsidR="00512F19">
        <w:t>o</w:t>
      </w:r>
      <w:r w:rsidR="00EA5969">
        <w:t>f</w:t>
      </w:r>
      <w:r w:rsidR="00EF1385">
        <w:t xml:space="preserve"> </w:t>
      </w:r>
      <w:r w:rsidR="005E1051">
        <w:t>Hofstede</w:t>
      </w:r>
      <w:r w:rsidR="00EF1385">
        <w:t xml:space="preserve"> </w:t>
      </w:r>
      <w:r w:rsidR="002E7335">
        <w:t>uses</w:t>
      </w:r>
      <w:r w:rsidR="00EF1385">
        <w:t xml:space="preserve"> </w:t>
      </w:r>
      <w:r w:rsidR="00386DD7">
        <w:t>ideas</w:t>
      </w:r>
      <w:r w:rsidR="00EF1385">
        <w:t xml:space="preserve"> </w:t>
      </w:r>
      <w:r w:rsidR="00386DD7">
        <w:t>of</w:t>
      </w:r>
      <w:r w:rsidR="00EF1385">
        <w:t xml:space="preserve"> </w:t>
      </w:r>
      <w:r w:rsidR="00386DD7">
        <w:t>cultural</w:t>
      </w:r>
      <w:r w:rsidR="00EF1385">
        <w:t xml:space="preserve"> </w:t>
      </w:r>
      <w:r w:rsidR="00093E1C">
        <w:t>differences</w:t>
      </w:r>
      <w:r w:rsidR="00EF1385">
        <w:t xml:space="preserve"> </w:t>
      </w:r>
      <w:r w:rsidR="004515F4">
        <w:t>to</w:t>
      </w:r>
      <w:r w:rsidR="00EF1385">
        <w:t xml:space="preserve"> </w:t>
      </w:r>
      <w:r w:rsidR="004515F4">
        <w:t>understand</w:t>
      </w:r>
      <w:r w:rsidR="00EF1385">
        <w:t xml:space="preserve"> </w:t>
      </w:r>
      <w:r w:rsidR="00377AED">
        <w:t>how</w:t>
      </w:r>
      <w:r w:rsidR="00EF1385">
        <w:t xml:space="preserve"> </w:t>
      </w:r>
      <w:r w:rsidR="00377AED">
        <w:t>groups</w:t>
      </w:r>
      <w:r w:rsidR="00EF1385">
        <w:t xml:space="preserve"> </w:t>
      </w:r>
      <w:r w:rsidR="00377AED">
        <w:t>of</w:t>
      </w:r>
      <w:r w:rsidR="00EF1385">
        <w:t xml:space="preserve"> </w:t>
      </w:r>
      <w:r w:rsidR="00377AED">
        <w:t>people</w:t>
      </w:r>
      <w:r w:rsidR="00EF1385">
        <w:t xml:space="preserve"> </w:t>
      </w:r>
      <w:r w:rsidR="00377AED">
        <w:t>share</w:t>
      </w:r>
      <w:r w:rsidR="00EF1385">
        <w:t xml:space="preserve"> </w:t>
      </w:r>
      <w:r w:rsidR="00377AED">
        <w:t>norms</w:t>
      </w:r>
      <w:r w:rsidR="00EF1385">
        <w:t xml:space="preserve"> </w:t>
      </w:r>
      <w:r w:rsidR="006A1C3A">
        <w:t>in</w:t>
      </w:r>
      <w:r w:rsidR="00EF1385">
        <w:t xml:space="preserve"> </w:t>
      </w:r>
      <w:r w:rsidR="006A1C3A">
        <w:t>how</w:t>
      </w:r>
      <w:r w:rsidR="00EF1385">
        <w:t xml:space="preserve"> </w:t>
      </w:r>
      <w:r w:rsidR="006A1C3A">
        <w:t>they</w:t>
      </w:r>
      <w:r w:rsidR="00EF1385">
        <w:t xml:space="preserve"> </w:t>
      </w:r>
      <w:r w:rsidR="006A1C3A">
        <w:t>think,</w:t>
      </w:r>
      <w:r w:rsidR="00EF1385">
        <w:t xml:space="preserve"> </w:t>
      </w:r>
      <w:r w:rsidR="006A1C3A">
        <w:t>feel</w:t>
      </w:r>
      <w:r w:rsidR="00EF1385">
        <w:t xml:space="preserve"> </w:t>
      </w:r>
      <w:r w:rsidR="006A1C3A">
        <w:t>and</w:t>
      </w:r>
      <w:r w:rsidR="00EF1385">
        <w:t xml:space="preserve"> </w:t>
      </w:r>
      <w:r w:rsidR="006A1C3A">
        <w:t>act,</w:t>
      </w:r>
      <w:r w:rsidR="00EF1385">
        <w:t xml:space="preserve"> </w:t>
      </w:r>
      <w:r w:rsidR="006A1C3A">
        <w:t>and</w:t>
      </w:r>
      <w:r w:rsidR="00EF1385">
        <w:t xml:space="preserve"> </w:t>
      </w:r>
      <w:r w:rsidR="0010676E">
        <w:t>how</w:t>
      </w:r>
      <w:r w:rsidR="00EF1385">
        <w:t xml:space="preserve"> </w:t>
      </w:r>
      <w:r w:rsidR="006A1C3A">
        <w:t>these</w:t>
      </w:r>
      <w:r w:rsidR="00EF1385">
        <w:t xml:space="preserve"> </w:t>
      </w:r>
      <w:r w:rsidR="006A1C3A">
        <w:t>norms</w:t>
      </w:r>
      <w:r w:rsidR="00EF1385">
        <w:t xml:space="preserve"> </w:t>
      </w:r>
      <w:r w:rsidR="006A1C3A">
        <w:t>can</w:t>
      </w:r>
      <w:r w:rsidR="00EF1385">
        <w:t xml:space="preserve"> </w:t>
      </w:r>
      <w:r w:rsidR="00451237">
        <w:t>potentially</w:t>
      </w:r>
      <w:r w:rsidR="00EF1385">
        <w:t xml:space="preserve"> </w:t>
      </w:r>
      <w:r w:rsidR="006A1C3A">
        <w:t>be</w:t>
      </w:r>
      <w:r w:rsidR="00EF1385">
        <w:t xml:space="preserve"> </w:t>
      </w:r>
      <w:r w:rsidR="006A1C3A">
        <w:t>barriers</w:t>
      </w:r>
      <w:r w:rsidR="00EF1385">
        <w:t xml:space="preserve"> </w:t>
      </w:r>
      <w:r w:rsidR="006A1C3A">
        <w:t>to</w:t>
      </w:r>
      <w:r w:rsidR="00EF1385">
        <w:t xml:space="preserve"> </w:t>
      </w:r>
      <w:r w:rsidR="006A1C3A">
        <w:t>understanding</w:t>
      </w:r>
      <w:r w:rsidR="00EF1385">
        <w:t xml:space="preserve"> </w:t>
      </w:r>
      <w:r w:rsidR="006A1C3A">
        <w:t>among</w:t>
      </w:r>
      <w:r w:rsidR="00EF1385">
        <w:t xml:space="preserve"> </w:t>
      </w:r>
      <w:r w:rsidR="006A1C3A">
        <w:t>different</w:t>
      </w:r>
      <w:r w:rsidR="00EF1385">
        <w:t xml:space="preserve"> </w:t>
      </w:r>
      <w:r w:rsidR="006A1C3A">
        <w:t>groups</w:t>
      </w:r>
      <w:r w:rsidR="00EF1385">
        <w:t xml:space="preserve"> </w:t>
      </w:r>
      <w:r w:rsidR="00EA5969">
        <w:fldChar w:fldCharType="begin"/>
      </w:r>
      <w:r w:rsidR="006C6A8A">
        <w:instrText xml:space="preserve"> ADDIN EN.CITE &lt;EndNote&gt;&lt;Cite&gt;&lt;Author&gt;Hofstede&lt;/Author&gt;&lt;Year&gt;2010&lt;/Year&gt;&lt;IDText&gt;Cultures and organizations: software of the mind&lt;/IDText&gt;&lt;DisplayText&gt;(Hofstede, Hofstede, &amp;amp; Minkov, 2010)&lt;/DisplayText&gt;&lt;record&gt;&lt;isbn&gt;9780071664189 0071664181&lt;/isbn&gt;&lt;titles&gt;&lt;title&gt;Cultures and organizations: software of the mind&lt;/title&gt;&lt;/titles&gt;&lt;contributors&gt;&lt;authors&gt;&lt;author&gt;Hofstede, Geert H.&lt;/author&gt;&lt;author&gt;Hofstede, Gert Jan&lt;/author&gt;&lt;author&gt;Minkov, Michael&lt;/author&gt;&lt;/authors&gt;&lt;/contributors&gt;&lt;section&gt;xiv, 558 pages : illustrations ; 23 cm&lt;/section&gt;&lt;edition&gt;3rd&lt;/edition&gt;&lt;language&gt;English&lt;/language&gt;&lt;added-date format="utc"&gt;1668764488&lt;/added-date&gt;&lt;pub-location&gt;New York&lt;/pub-location&gt;&lt;ref-type name="Book"&gt;6&lt;/ref-type&gt;&lt;dates&gt;&lt;year&gt;2010&lt;/year&gt;&lt;/dates&gt;&lt;rec-number&gt;1655&lt;/rec-number&gt;&lt;publisher&gt;McGraw-Hill&lt;/publisher&gt;&lt;last-updated-date format="utc"&gt;1671031126&lt;/last-updated-date&gt;&lt;remote-database-name&gt;WorldCat.org&lt;/remote-database-name&gt;&lt;/record&gt;&lt;/Cite&gt;&lt;/EndNote&gt;</w:instrText>
      </w:r>
      <w:r w:rsidR="00EA5969">
        <w:fldChar w:fldCharType="separate"/>
      </w:r>
      <w:r w:rsidR="00DE380F">
        <w:rPr>
          <w:noProof/>
        </w:rPr>
        <w:t>(Hofstede,</w:t>
      </w:r>
      <w:r w:rsidR="00EF1385">
        <w:rPr>
          <w:noProof/>
        </w:rPr>
        <w:t xml:space="preserve"> </w:t>
      </w:r>
      <w:r w:rsidR="00DE380F">
        <w:rPr>
          <w:noProof/>
        </w:rPr>
        <w:t>Hofstede,</w:t>
      </w:r>
      <w:r w:rsidR="00EF1385">
        <w:rPr>
          <w:noProof/>
        </w:rPr>
        <w:t xml:space="preserve"> </w:t>
      </w:r>
      <w:r w:rsidR="00DE380F">
        <w:rPr>
          <w:noProof/>
        </w:rPr>
        <w:t>&amp;</w:t>
      </w:r>
      <w:r w:rsidR="00EF1385">
        <w:rPr>
          <w:noProof/>
        </w:rPr>
        <w:t xml:space="preserve"> </w:t>
      </w:r>
      <w:r w:rsidR="00DE380F">
        <w:rPr>
          <w:noProof/>
        </w:rPr>
        <w:t>Minkov,</w:t>
      </w:r>
      <w:r w:rsidR="00EF1385">
        <w:rPr>
          <w:noProof/>
        </w:rPr>
        <w:t xml:space="preserve"> </w:t>
      </w:r>
      <w:r w:rsidR="00DE380F">
        <w:rPr>
          <w:noProof/>
        </w:rPr>
        <w:t>2010)</w:t>
      </w:r>
      <w:r w:rsidR="00EA5969">
        <w:fldChar w:fldCharType="end"/>
      </w:r>
      <w:r w:rsidR="00965271">
        <w:t>.</w:t>
      </w:r>
      <w:r w:rsidR="00EF1385">
        <w:t xml:space="preserve"> </w:t>
      </w:r>
      <w:r w:rsidR="00965271">
        <w:t>In</w:t>
      </w:r>
      <w:r w:rsidR="00EF1385">
        <w:t xml:space="preserve"> </w:t>
      </w:r>
      <w:r w:rsidR="00965271">
        <w:t>brief,</w:t>
      </w:r>
      <w:r w:rsidR="00EF1385">
        <w:t xml:space="preserve"> </w:t>
      </w:r>
      <w:r w:rsidR="00965271">
        <w:t>key</w:t>
      </w:r>
      <w:r w:rsidR="00EF1385">
        <w:t xml:space="preserve"> </w:t>
      </w:r>
      <w:r w:rsidR="00965271">
        <w:t>components</w:t>
      </w:r>
      <w:r w:rsidR="00EF1385">
        <w:t xml:space="preserve"> </w:t>
      </w:r>
      <w:r w:rsidR="00965271">
        <w:t>are</w:t>
      </w:r>
      <w:r w:rsidR="00EF1385">
        <w:t xml:space="preserve"> </w:t>
      </w:r>
      <w:r w:rsidR="00965271" w:rsidRPr="002610E4">
        <w:rPr>
          <w:i/>
          <w:iCs/>
        </w:rPr>
        <w:t>Power</w:t>
      </w:r>
      <w:r w:rsidR="00EF1385">
        <w:rPr>
          <w:i/>
          <w:iCs/>
        </w:rPr>
        <w:t xml:space="preserve"> </w:t>
      </w:r>
      <w:r w:rsidR="00F465E8" w:rsidRPr="002610E4">
        <w:rPr>
          <w:i/>
          <w:iCs/>
        </w:rPr>
        <w:t>distance</w:t>
      </w:r>
      <w:r w:rsidR="00EF1385">
        <w:t xml:space="preserve"> </w:t>
      </w:r>
      <w:r w:rsidR="00F465E8">
        <w:t>(whether</w:t>
      </w:r>
      <w:r w:rsidR="00EF1385">
        <w:t xml:space="preserve"> </w:t>
      </w:r>
      <w:r w:rsidR="00F465E8">
        <w:t>power</w:t>
      </w:r>
      <w:r w:rsidR="00EF1385">
        <w:t xml:space="preserve"> </w:t>
      </w:r>
      <w:r w:rsidR="00F465E8">
        <w:t>is</w:t>
      </w:r>
      <w:r w:rsidR="00EF1385">
        <w:t xml:space="preserve"> </w:t>
      </w:r>
      <w:r w:rsidR="00F465E8">
        <w:t>distributed</w:t>
      </w:r>
      <w:r w:rsidR="00EF1385">
        <w:t xml:space="preserve"> </w:t>
      </w:r>
      <w:r w:rsidR="00F465E8">
        <w:t>equally,</w:t>
      </w:r>
      <w:r w:rsidR="00EF1385">
        <w:t xml:space="preserve"> </w:t>
      </w:r>
      <w:r w:rsidR="00F465E8">
        <w:t>and</w:t>
      </w:r>
      <w:r w:rsidR="00EF1385">
        <w:t xml:space="preserve"> </w:t>
      </w:r>
      <w:r w:rsidR="00F465E8">
        <w:t>how</w:t>
      </w:r>
      <w:r w:rsidR="00EF1385">
        <w:t xml:space="preserve"> </w:t>
      </w:r>
      <w:r w:rsidR="00F465E8">
        <w:t>hierarchical</w:t>
      </w:r>
      <w:r w:rsidR="00EF1385">
        <w:t xml:space="preserve"> </w:t>
      </w:r>
      <w:r w:rsidR="00F465E8">
        <w:t>a</w:t>
      </w:r>
      <w:r w:rsidR="00EF1385">
        <w:t xml:space="preserve"> </w:t>
      </w:r>
      <w:r w:rsidR="00F465E8">
        <w:t>group</w:t>
      </w:r>
      <w:r w:rsidR="00EF1385">
        <w:t xml:space="preserve"> </w:t>
      </w:r>
      <w:r w:rsidR="00F465E8">
        <w:t>is);</w:t>
      </w:r>
      <w:r w:rsidR="00EF1385">
        <w:t xml:space="preserve"> </w:t>
      </w:r>
      <w:r w:rsidR="001419B0" w:rsidRPr="002610E4">
        <w:rPr>
          <w:i/>
          <w:iCs/>
        </w:rPr>
        <w:t>Individualism</w:t>
      </w:r>
      <w:r w:rsidR="00EF1385">
        <w:t xml:space="preserve"> </w:t>
      </w:r>
      <w:r w:rsidR="001419B0">
        <w:t>(the</w:t>
      </w:r>
      <w:r w:rsidR="00EF1385">
        <w:t xml:space="preserve"> </w:t>
      </w:r>
      <w:r w:rsidR="001419B0">
        <w:t>balance</w:t>
      </w:r>
      <w:r w:rsidR="00EF1385">
        <w:t xml:space="preserve"> </w:t>
      </w:r>
      <w:r w:rsidR="001419B0">
        <w:t>between</w:t>
      </w:r>
      <w:r w:rsidR="00EF1385">
        <w:t xml:space="preserve"> </w:t>
      </w:r>
      <w:r w:rsidR="001419B0">
        <w:t>individual</w:t>
      </w:r>
      <w:r w:rsidR="00EF1385">
        <w:t xml:space="preserve"> </w:t>
      </w:r>
      <w:r w:rsidR="001419B0">
        <w:t>and</w:t>
      </w:r>
      <w:r w:rsidR="00EF1385">
        <w:t xml:space="preserve"> </w:t>
      </w:r>
      <w:r w:rsidR="001419B0">
        <w:t>collective</w:t>
      </w:r>
      <w:r w:rsidR="00EF1385">
        <w:t xml:space="preserve"> </w:t>
      </w:r>
      <w:r w:rsidR="00F53B68">
        <w:t>behaviours</w:t>
      </w:r>
      <w:r w:rsidR="00EF1385">
        <w:t xml:space="preserve"> </w:t>
      </w:r>
      <w:r w:rsidR="00F53B68">
        <w:t>and</w:t>
      </w:r>
      <w:r w:rsidR="00EF1385">
        <w:t xml:space="preserve"> </w:t>
      </w:r>
      <w:r w:rsidR="00F53B68">
        <w:t>strength</w:t>
      </w:r>
      <w:r w:rsidR="00EF1385">
        <w:t xml:space="preserve"> </w:t>
      </w:r>
      <w:r w:rsidR="00F53B68">
        <w:t>of</w:t>
      </w:r>
      <w:r w:rsidR="00EF1385">
        <w:t xml:space="preserve"> </w:t>
      </w:r>
      <w:r w:rsidR="0007703B">
        <w:t>group</w:t>
      </w:r>
      <w:r w:rsidR="00EF1385">
        <w:t xml:space="preserve"> </w:t>
      </w:r>
      <w:r w:rsidR="009C38DE">
        <w:t>cohesion</w:t>
      </w:r>
      <w:r w:rsidR="00F53B68">
        <w:t>);</w:t>
      </w:r>
      <w:r w:rsidR="00EF1385">
        <w:t xml:space="preserve"> </w:t>
      </w:r>
      <w:r w:rsidR="009C38DE" w:rsidRPr="002610E4">
        <w:rPr>
          <w:i/>
          <w:iCs/>
        </w:rPr>
        <w:t>Masculinity</w:t>
      </w:r>
      <w:r w:rsidR="00EF1385">
        <w:t xml:space="preserve"> </w:t>
      </w:r>
      <w:r w:rsidR="009C38DE">
        <w:t>(</w:t>
      </w:r>
      <w:r w:rsidR="00805671">
        <w:t>a</w:t>
      </w:r>
      <w:r w:rsidR="00EF1385">
        <w:t xml:space="preserve"> </w:t>
      </w:r>
      <w:r w:rsidR="00805671">
        <w:t>spectrum</w:t>
      </w:r>
      <w:r w:rsidR="00EF1385">
        <w:t xml:space="preserve"> </w:t>
      </w:r>
      <w:r w:rsidR="00805671">
        <w:t>from</w:t>
      </w:r>
      <w:r w:rsidR="00EF1385">
        <w:t xml:space="preserve"> </w:t>
      </w:r>
      <w:r w:rsidR="00805671">
        <w:t>assertive</w:t>
      </w:r>
      <w:r w:rsidR="00EF1385">
        <w:t xml:space="preserve"> </w:t>
      </w:r>
      <w:r w:rsidR="00805671">
        <w:t>and</w:t>
      </w:r>
      <w:r w:rsidR="00EF1385">
        <w:t xml:space="preserve"> </w:t>
      </w:r>
      <w:r w:rsidR="00805671">
        <w:t>competitive</w:t>
      </w:r>
      <w:r w:rsidR="00EF1385">
        <w:t xml:space="preserve"> </w:t>
      </w:r>
      <w:r w:rsidR="00805671">
        <w:t>to</w:t>
      </w:r>
      <w:r w:rsidR="00EF1385">
        <w:t xml:space="preserve"> </w:t>
      </w:r>
      <w:r w:rsidR="00805671">
        <w:t>modest</w:t>
      </w:r>
      <w:r w:rsidR="00EF1385">
        <w:t xml:space="preserve"> </w:t>
      </w:r>
      <w:r w:rsidR="00805671">
        <w:t>and</w:t>
      </w:r>
      <w:r w:rsidR="00EF1385">
        <w:t xml:space="preserve"> </w:t>
      </w:r>
      <w:r w:rsidR="00BF34CC">
        <w:t>supportive);</w:t>
      </w:r>
      <w:r w:rsidR="00EF1385">
        <w:t xml:space="preserve"> </w:t>
      </w:r>
      <w:r w:rsidR="00BF34CC">
        <w:t>and</w:t>
      </w:r>
      <w:r w:rsidR="00EF1385">
        <w:t xml:space="preserve"> </w:t>
      </w:r>
      <w:r w:rsidR="00BF34CC" w:rsidRPr="002610E4">
        <w:rPr>
          <w:i/>
          <w:iCs/>
        </w:rPr>
        <w:t>Uncert</w:t>
      </w:r>
      <w:r w:rsidR="00B7159A" w:rsidRPr="002610E4">
        <w:rPr>
          <w:i/>
          <w:iCs/>
        </w:rPr>
        <w:t>a</w:t>
      </w:r>
      <w:r w:rsidR="00BF34CC" w:rsidRPr="002610E4">
        <w:rPr>
          <w:i/>
          <w:iCs/>
        </w:rPr>
        <w:t>inty-</w:t>
      </w:r>
      <w:r w:rsidR="00B7159A" w:rsidRPr="002610E4">
        <w:rPr>
          <w:i/>
          <w:iCs/>
        </w:rPr>
        <w:t>avoidance</w:t>
      </w:r>
      <w:r w:rsidR="00EF1385">
        <w:t xml:space="preserve"> </w:t>
      </w:r>
      <w:r w:rsidR="00B7159A">
        <w:t>(</w:t>
      </w:r>
      <w:r w:rsidR="00A60BC9">
        <w:t>how</w:t>
      </w:r>
      <w:r w:rsidR="00EF1385">
        <w:t xml:space="preserve"> </w:t>
      </w:r>
      <w:r w:rsidR="004E46F7">
        <w:t>people</w:t>
      </w:r>
      <w:r w:rsidR="00EF1385">
        <w:t xml:space="preserve"> </w:t>
      </w:r>
      <w:r w:rsidR="004E46F7">
        <w:t>cope</w:t>
      </w:r>
      <w:r w:rsidR="00EF1385">
        <w:t xml:space="preserve"> </w:t>
      </w:r>
      <w:r w:rsidR="004E46F7">
        <w:t>with</w:t>
      </w:r>
      <w:r w:rsidR="00EF1385">
        <w:t xml:space="preserve"> </w:t>
      </w:r>
      <w:r w:rsidR="004E46F7">
        <w:t>ambiguity</w:t>
      </w:r>
      <w:r w:rsidR="00FB5849">
        <w:t>,</w:t>
      </w:r>
      <w:r w:rsidR="00EF1385">
        <w:t xml:space="preserve"> </w:t>
      </w:r>
      <w:r w:rsidR="00FB5849">
        <w:t>change</w:t>
      </w:r>
      <w:r w:rsidR="00EF1385">
        <w:t xml:space="preserve"> </w:t>
      </w:r>
      <w:r w:rsidR="00FB5849">
        <w:t>and</w:t>
      </w:r>
      <w:r w:rsidR="00EF1385">
        <w:t xml:space="preserve"> </w:t>
      </w:r>
      <w:r w:rsidR="00FB5849">
        <w:t>alternative</w:t>
      </w:r>
      <w:r w:rsidR="00EF1385">
        <w:t xml:space="preserve"> </w:t>
      </w:r>
      <w:r w:rsidR="00B93A66">
        <w:t>perspectives)</w:t>
      </w:r>
      <w:r w:rsidR="008D26DD">
        <w:t>.</w:t>
      </w:r>
      <w:r w:rsidR="00EF1385">
        <w:t xml:space="preserve"> </w:t>
      </w:r>
      <w:r w:rsidR="00332671">
        <w:t>These</w:t>
      </w:r>
      <w:r w:rsidR="00EF1385">
        <w:t xml:space="preserve"> </w:t>
      </w:r>
      <w:r w:rsidR="00332671">
        <w:t>ideas</w:t>
      </w:r>
      <w:r w:rsidR="00EF1385">
        <w:t xml:space="preserve"> </w:t>
      </w:r>
      <w:r w:rsidR="00332671">
        <w:t>have</w:t>
      </w:r>
      <w:r w:rsidR="00EF1385">
        <w:t xml:space="preserve"> </w:t>
      </w:r>
      <w:r w:rsidR="00332671">
        <w:t>been</w:t>
      </w:r>
      <w:r w:rsidR="00EF1385">
        <w:t xml:space="preserve"> </w:t>
      </w:r>
      <w:r w:rsidR="00332671">
        <w:t>applied</w:t>
      </w:r>
      <w:r w:rsidR="00EF1385">
        <w:t xml:space="preserve"> </w:t>
      </w:r>
      <w:r w:rsidR="00332671">
        <w:t>to</w:t>
      </w:r>
      <w:r w:rsidR="00EF1385">
        <w:t xml:space="preserve"> </w:t>
      </w:r>
      <w:r w:rsidR="00332671">
        <w:t>understand</w:t>
      </w:r>
      <w:r w:rsidR="00EF1385">
        <w:t xml:space="preserve"> </w:t>
      </w:r>
      <w:r w:rsidR="00332671">
        <w:t>how</w:t>
      </w:r>
      <w:r w:rsidR="00EF1385">
        <w:t xml:space="preserve"> </w:t>
      </w:r>
      <w:r w:rsidR="00204511">
        <w:t>overseas</w:t>
      </w:r>
      <w:r w:rsidR="00EF1385">
        <w:t xml:space="preserve"> </w:t>
      </w:r>
      <w:r w:rsidR="00204511">
        <w:t>medical</w:t>
      </w:r>
      <w:r w:rsidR="00EF1385">
        <w:t xml:space="preserve"> </w:t>
      </w:r>
      <w:r w:rsidR="00204511">
        <w:t>graduates</w:t>
      </w:r>
      <w:r w:rsidR="00EF1385">
        <w:t xml:space="preserve"> </w:t>
      </w:r>
      <w:r w:rsidR="00204511">
        <w:t>face</w:t>
      </w:r>
      <w:r w:rsidR="00EF1385">
        <w:t xml:space="preserve"> </w:t>
      </w:r>
      <w:r w:rsidR="00204511">
        <w:t>a</w:t>
      </w:r>
      <w:r w:rsidR="00EF1385">
        <w:t xml:space="preserve"> </w:t>
      </w:r>
      <w:r w:rsidR="00204511">
        <w:t>number</w:t>
      </w:r>
      <w:r w:rsidR="00EF1385">
        <w:t xml:space="preserve"> </w:t>
      </w:r>
      <w:r w:rsidR="00204511">
        <w:t>of</w:t>
      </w:r>
      <w:r w:rsidR="00EF1385">
        <w:t xml:space="preserve"> </w:t>
      </w:r>
      <w:r w:rsidR="00204511">
        <w:t>challenges</w:t>
      </w:r>
      <w:r w:rsidR="00EF1385">
        <w:t xml:space="preserve"> </w:t>
      </w:r>
      <w:r w:rsidR="00204511">
        <w:t>in</w:t>
      </w:r>
      <w:r w:rsidR="00EF1385">
        <w:t xml:space="preserve"> </w:t>
      </w:r>
      <w:r w:rsidR="00204511">
        <w:t>adapting</w:t>
      </w:r>
      <w:r w:rsidR="00EF1385">
        <w:t xml:space="preserve"> </w:t>
      </w:r>
      <w:r w:rsidR="00204511">
        <w:t>to</w:t>
      </w:r>
      <w:r w:rsidR="00EF1385">
        <w:t xml:space="preserve"> </w:t>
      </w:r>
      <w:r w:rsidR="00204511">
        <w:t>the</w:t>
      </w:r>
      <w:r w:rsidR="00EF1385">
        <w:t xml:space="preserve"> </w:t>
      </w:r>
      <w:r w:rsidR="00204511">
        <w:t>workplace</w:t>
      </w:r>
      <w:r w:rsidR="00EF1385">
        <w:t xml:space="preserve"> </w:t>
      </w:r>
      <w:r w:rsidR="00204511">
        <w:t>in</w:t>
      </w:r>
      <w:r w:rsidR="00EF1385">
        <w:t xml:space="preserve"> </w:t>
      </w:r>
      <w:r w:rsidR="00204511">
        <w:t>the</w:t>
      </w:r>
      <w:r w:rsidR="00EF1385">
        <w:t xml:space="preserve"> </w:t>
      </w:r>
      <w:r w:rsidR="00204511">
        <w:t>UK</w:t>
      </w:r>
      <w:r w:rsidR="00EF1385">
        <w:t xml:space="preserve"> </w:t>
      </w:r>
      <w:r w:rsidR="006F1CF3">
        <w:fldChar w:fldCharType="begin"/>
      </w:r>
      <w:r w:rsidR="00DE380F">
        <w:instrText xml:space="preserve"> ADDIN EN.CITE &lt;EndNote&gt;&lt;Cite&gt;&lt;Author&gt;Morrow&lt;/Author&gt;&lt;Year&gt;2013&lt;/Year&gt;&lt;IDText&gt;Cultural dimensions in the transition of overseas medical graduates to the UK workplace&lt;/IDText&gt;&lt;DisplayText&gt;(Morrow, Rothwell, Burford, &amp;amp; Illing, 2013)&lt;/DisplayText&gt;&lt;record&gt;&lt;isbn&gt;0142-159X&lt;/isbn&gt;&lt;titles&gt;&lt;title&gt;Cultural dimensions in the transition of overseas medical graduates to the UK workplace&lt;/title&gt;&lt;secondary-title&gt;Medical teacher&lt;/secondary-title&gt;&lt;/titles&gt;&lt;pages&gt;e1537-e1545&lt;/pages&gt;&lt;number&gt;10&lt;/number&gt;&lt;contributors&gt;&lt;authors&gt;&lt;author&gt;Morrow, Gill&lt;/author&gt;&lt;author&gt;Rothwell, Charlotte&lt;/author&gt;&lt;author&gt;Burford, Bryan&lt;/author&gt;&lt;author&gt;Illing, Jan&lt;/author&gt;&lt;/authors&gt;&lt;/contributors&gt;&lt;added-date format="utc"&gt;1657788691&lt;/added-date&gt;&lt;ref-type name="Journal Article"&gt;17&lt;/ref-type&gt;&lt;dates&gt;&lt;year&gt;2013&lt;/year&gt;&lt;/dates&gt;&lt;rec-number&gt;1615&lt;/rec-number&gt;&lt;last-updated-date format="utc"&gt;1657798128&lt;/last-updated-date&gt;&lt;volume&gt;35&lt;/volume&gt;&lt;/record&gt;&lt;/Cite&gt;&lt;/EndNote&gt;</w:instrText>
      </w:r>
      <w:r w:rsidR="006F1CF3">
        <w:fldChar w:fldCharType="separate"/>
      </w:r>
      <w:r w:rsidR="00DE380F">
        <w:rPr>
          <w:noProof/>
        </w:rPr>
        <w:t>(Morrow,</w:t>
      </w:r>
      <w:r w:rsidR="00EF1385">
        <w:rPr>
          <w:noProof/>
        </w:rPr>
        <w:t xml:space="preserve"> </w:t>
      </w:r>
      <w:r w:rsidR="00DE380F">
        <w:rPr>
          <w:noProof/>
        </w:rPr>
        <w:t>Rothwell,</w:t>
      </w:r>
      <w:r w:rsidR="00EF1385">
        <w:rPr>
          <w:noProof/>
        </w:rPr>
        <w:t xml:space="preserve"> </w:t>
      </w:r>
      <w:r w:rsidR="00DE380F">
        <w:rPr>
          <w:noProof/>
        </w:rPr>
        <w:t>Burford,</w:t>
      </w:r>
      <w:r w:rsidR="00EF1385">
        <w:rPr>
          <w:noProof/>
        </w:rPr>
        <w:t xml:space="preserve"> </w:t>
      </w:r>
      <w:r w:rsidR="00DE380F">
        <w:rPr>
          <w:noProof/>
        </w:rPr>
        <w:t>&amp;</w:t>
      </w:r>
      <w:r w:rsidR="00EF1385">
        <w:rPr>
          <w:noProof/>
        </w:rPr>
        <w:t xml:space="preserve"> </w:t>
      </w:r>
      <w:r w:rsidR="00DE380F">
        <w:rPr>
          <w:noProof/>
        </w:rPr>
        <w:t>Illing,</w:t>
      </w:r>
      <w:r w:rsidR="00EF1385">
        <w:rPr>
          <w:noProof/>
        </w:rPr>
        <w:t xml:space="preserve"> </w:t>
      </w:r>
      <w:r w:rsidR="00DE380F">
        <w:rPr>
          <w:noProof/>
        </w:rPr>
        <w:t>2013)</w:t>
      </w:r>
      <w:r w:rsidR="006F1CF3">
        <w:fldChar w:fldCharType="end"/>
      </w:r>
      <w:r w:rsidR="006F1CF3">
        <w:t>.</w:t>
      </w:r>
      <w:r w:rsidR="00EF1385">
        <w:t xml:space="preserve"> </w:t>
      </w:r>
      <w:r w:rsidR="00F625AA">
        <w:t>The</w:t>
      </w:r>
      <w:r w:rsidR="00EF1385">
        <w:t xml:space="preserve"> </w:t>
      </w:r>
      <w:r w:rsidR="00F625AA">
        <w:t>need</w:t>
      </w:r>
      <w:r w:rsidR="00EF1385">
        <w:t xml:space="preserve"> </w:t>
      </w:r>
      <w:r w:rsidR="00F625AA">
        <w:t>to</w:t>
      </w:r>
      <w:r w:rsidR="00EF1385">
        <w:t xml:space="preserve"> </w:t>
      </w:r>
      <w:r w:rsidR="00F625AA">
        <w:t>extend</w:t>
      </w:r>
      <w:r w:rsidR="00EF1385">
        <w:t xml:space="preserve"> </w:t>
      </w:r>
      <w:r w:rsidR="00F625AA">
        <w:t>support</w:t>
      </w:r>
      <w:r w:rsidR="00EF1385">
        <w:t xml:space="preserve"> </w:t>
      </w:r>
      <w:r w:rsidR="00F625AA">
        <w:t>to</w:t>
      </w:r>
      <w:r w:rsidR="00EF1385">
        <w:t xml:space="preserve"> </w:t>
      </w:r>
      <w:r w:rsidR="005944C2">
        <w:t>doctors</w:t>
      </w:r>
      <w:r w:rsidR="00EF1385">
        <w:t xml:space="preserve"> </w:t>
      </w:r>
      <w:r w:rsidR="005944C2">
        <w:t>while</w:t>
      </w:r>
      <w:r w:rsidR="00EF1385">
        <w:t xml:space="preserve"> </w:t>
      </w:r>
      <w:r w:rsidR="005944C2">
        <w:t>they</w:t>
      </w:r>
      <w:r w:rsidR="00EF1385">
        <w:t xml:space="preserve"> </w:t>
      </w:r>
      <w:r w:rsidR="005944C2">
        <w:t>are</w:t>
      </w:r>
      <w:r w:rsidR="00EF1385">
        <w:t xml:space="preserve"> </w:t>
      </w:r>
      <w:r w:rsidR="005944C2">
        <w:t>in</w:t>
      </w:r>
      <w:r w:rsidR="00EF1385">
        <w:t xml:space="preserve"> </w:t>
      </w:r>
      <w:r w:rsidR="005944C2">
        <w:t>practice</w:t>
      </w:r>
      <w:r w:rsidR="00EF1385">
        <w:t xml:space="preserve"> </w:t>
      </w:r>
      <w:r w:rsidR="005944C2">
        <w:t>was</w:t>
      </w:r>
      <w:r w:rsidR="00EF1385">
        <w:t xml:space="preserve"> </w:t>
      </w:r>
      <w:r w:rsidR="005944C2">
        <w:t>also</w:t>
      </w:r>
      <w:r w:rsidR="00EF1385">
        <w:t xml:space="preserve"> </w:t>
      </w:r>
      <w:r w:rsidR="005944C2">
        <w:t>a</w:t>
      </w:r>
      <w:r w:rsidR="00EF1385">
        <w:t xml:space="preserve"> </w:t>
      </w:r>
      <w:r w:rsidR="005944C2">
        <w:t>key</w:t>
      </w:r>
      <w:r w:rsidR="00EF1385">
        <w:t xml:space="preserve"> </w:t>
      </w:r>
      <w:r w:rsidR="005944C2">
        <w:t>recommendation</w:t>
      </w:r>
      <w:r w:rsidR="00EF1385">
        <w:t xml:space="preserve"> </w:t>
      </w:r>
      <w:r w:rsidR="005944C2">
        <w:t>of</w:t>
      </w:r>
      <w:r w:rsidR="00EF1385">
        <w:t xml:space="preserve"> </w:t>
      </w:r>
      <w:r w:rsidR="005944C2">
        <w:t>the</w:t>
      </w:r>
      <w:r w:rsidR="00EF1385">
        <w:t xml:space="preserve"> </w:t>
      </w:r>
      <w:r w:rsidR="005944C2">
        <w:t>evaluation</w:t>
      </w:r>
      <w:r w:rsidR="00EF1385">
        <w:t xml:space="preserve"> </w:t>
      </w:r>
      <w:r w:rsidR="005944C2">
        <w:t>of</w:t>
      </w:r>
      <w:r w:rsidR="00EF1385">
        <w:t xml:space="preserve"> </w:t>
      </w:r>
      <w:r w:rsidR="005944C2">
        <w:t>the</w:t>
      </w:r>
      <w:r w:rsidR="00EF1385">
        <w:t xml:space="preserve"> </w:t>
      </w:r>
      <w:r w:rsidR="000B556F">
        <w:t>GMC</w:t>
      </w:r>
      <w:r w:rsidR="00EF1385">
        <w:t xml:space="preserve"> </w:t>
      </w:r>
      <w:r w:rsidR="000B556F">
        <w:t>Welcome</w:t>
      </w:r>
      <w:r w:rsidR="00EF1385">
        <w:t xml:space="preserve"> </w:t>
      </w:r>
      <w:r w:rsidR="000B556F">
        <w:t>to</w:t>
      </w:r>
      <w:r w:rsidR="00EF1385">
        <w:t xml:space="preserve"> </w:t>
      </w:r>
      <w:r w:rsidR="000B556F">
        <w:t>UK</w:t>
      </w:r>
      <w:r w:rsidR="00EF1385">
        <w:t xml:space="preserve"> </w:t>
      </w:r>
      <w:r w:rsidR="000B556F">
        <w:t>Practice</w:t>
      </w:r>
      <w:r w:rsidR="00EF1385">
        <w:t xml:space="preserve"> </w:t>
      </w:r>
      <w:r w:rsidR="000B556F">
        <w:t>Initiative</w:t>
      </w:r>
      <w:r w:rsidR="00EF1385">
        <w:t xml:space="preserve"> </w:t>
      </w:r>
      <w:r w:rsidR="00AC4F89">
        <w:t>described</w:t>
      </w:r>
      <w:r w:rsidR="00EF1385">
        <w:t xml:space="preserve"> </w:t>
      </w:r>
      <w:r w:rsidR="00AC4F89">
        <w:t>previously</w:t>
      </w:r>
      <w:r w:rsidR="00EF1385">
        <w:t xml:space="preserve"> </w:t>
      </w:r>
      <w:r w:rsidR="000B556F">
        <w:fldChar w:fldCharType="begin"/>
      </w:r>
      <w:r w:rsidR="00972B2A">
        <w:instrText xml:space="preserve"> ADDIN EN.CITE &lt;EndNote&gt;&lt;Cite&gt;&lt;Author&gt;Kehoe&lt;/Author&gt;&lt;Year&gt;2019&lt;/Year&gt;&lt;IDText&gt;Evaluation of GMC Welcome to UK Practice&lt;/IDText&gt;&lt;DisplayText&gt;(Kehoe et al., 2019)&lt;/DisplayText&gt;&lt;record&gt;&lt;titles&gt;&lt;title&gt;Evaluation of GMC Welcome to UK Practice&lt;/title&gt;&lt;/titles&gt;&lt;pages&gt;85&lt;/pages&gt;&lt;contributors&gt;&lt;authors&gt;&lt;author&gt;Kehoe, Amelia&lt;/author&gt;&lt;author&gt;Rothwell, Charlotte&lt;/author&gt;&lt;author&gt;Hesselgreaves, Hannah&lt;/author&gt;&lt;author&gt;Carter, Madeline&lt;/author&gt;&lt;author&gt;Illing, Jan&lt;/author&gt;&lt;/authors&gt;&lt;/contributors&gt;&lt;added-date format="utc"&gt;1657788407&lt;/added-date&gt;&lt;ref-type name="Book"&gt;6&lt;/ref-type&gt;&lt;dates&gt;&lt;year&gt;2019&lt;/year&gt;&lt;/dates&gt;&lt;rec-number&gt;1614&lt;/rec-number&gt;&lt;publisher&gt;Newcastle University&lt;/publisher&gt;&lt;last-updated-date format="utc"&gt;1671030534&lt;/last-updated-date&gt;&lt;/record&gt;&lt;/Cite&gt;&lt;/EndNote&gt;</w:instrText>
      </w:r>
      <w:r w:rsidR="000B556F">
        <w:fldChar w:fldCharType="separate"/>
      </w:r>
      <w:r w:rsidR="00972B2A">
        <w:rPr>
          <w:noProof/>
        </w:rPr>
        <w:t>(Kehoe</w:t>
      </w:r>
      <w:r w:rsidR="00EF1385">
        <w:rPr>
          <w:noProof/>
        </w:rPr>
        <w:t xml:space="preserve"> </w:t>
      </w:r>
      <w:r w:rsidR="00972B2A">
        <w:rPr>
          <w:noProof/>
        </w:rPr>
        <w:t>et</w:t>
      </w:r>
      <w:r w:rsidR="00EF1385">
        <w:rPr>
          <w:noProof/>
        </w:rPr>
        <w:t xml:space="preserve"> </w:t>
      </w:r>
      <w:r w:rsidR="00972B2A">
        <w:rPr>
          <w:noProof/>
        </w:rPr>
        <w:t>al.,</w:t>
      </w:r>
      <w:r w:rsidR="00EF1385">
        <w:rPr>
          <w:noProof/>
        </w:rPr>
        <w:t xml:space="preserve"> </w:t>
      </w:r>
      <w:r w:rsidR="00972B2A">
        <w:rPr>
          <w:noProof/>
        </w:rPr>
        <w:t>2019)</w:t>
      </w:r>
      <w:r w:rsidR="000B556F">
        <w:fldChar w:fldCharType="end"/>
      </w:r>
      <w:r w:rsidR="00EF1385">
        <w:t xml:space="preserve"> </w:t>
      </w:r>
      <w:r w:rsidR="006C179D">
        <w:t>and</w:t>
      </w:r>
      <w:r w:rsidR="00EF1385">
        <w:t xml:space="preserve"> </w:t>
      </w:r>
      <w:r w:rsidR="006C179D">
        <w:t>there</w:t>
      </w:r>
      <w:r w:rsidR="00EF1385">
        <w:t xml:space="preserve"> </w:t>
      </w:r>
      <w:r w:rsidR="00C206E8">
        <w:t>were</w:t>
      </w:r>
      <w:r w:rsidR="00EF1385">
        <w:t xml:space="preserve"> </w:t>
      </w:r>
      <w:r w:rsidR="00C206E8">
        <w:t>similar</w:t>
      </w:r>
      <w:r w:rsidR="00EF1385">
        <w:t xml:space="preserve"> </w:t>
      </w:r>
      <w:r w:rsidR="00C206E8">
        <w:t>conclusions</w:t>
      </w:r>
      <w:r w:rsidR="00EF1385">
        <w:t xml:space="preserve"> </w:t>
      </w:r>
      <w:r w:rsidR="00C206E8">
        <w:t>for</w:t>
      </w:r>
      <w:r w:rsidR="00EF1385">
        <w:t xml:space="preserve"> </w:t>
      </w:r>
      <w:r w:rsidR="00C206E8">
        <w:t>programmes</w:t>
      </w:r>
      <w:r w:rsidR="00EF1385">
        <w:t xml:space="preserve"> </w:t>
      </w:r>
      <w:r w:rsidR="00C206E8">
        <w:t>in</w:t>
      </w:r>
      <w:r w:rsidR="00EF1385">
        <w:t xml:space="preserve"> </w:t>
      </w:r>
      <w:r w:rsidR="00C206E8">
        <w:t>Germany</w:t>
      </w:r>
      <w:r w:rsidR="00EF1385">
        <w:t xml:space="preserve"> </w:t>
      </w:r>
      <w:r w:rsidR="00F90875">
        <w:fldChar w:fldCharType="begin"/>
      </w:r>
      <w:r w:rsidR="005F3FC1">
        <w:instrText xml:space="preserve"> ADDIN EN.CITE &lt;EndNote&gt;&lt;Cite&gt;&lt;Author&gt;Khan‐Gökkaya&lt;/Author&gt;&lt;Year&gt;2020&lt;/Year&gt;&lt;IDText&gt;Labour Market Integration of Refugee Health Professionals in Germany: Challenges and Strategies&lt;/IDText&gt;&lt;DisplayText&gt;(Khan‐Gökkaya &amp;amp; Mösko, 2020)&lt;/DisplayText&gt;&lt;record&gt;&lt;isbn&gt;0020-7985&lt;/isbn&gt;&lt;titles&gt;&lt;title&gt;Labour Market Integration of Refugee Health Professionals in Germany: Challenges and Strategies&lt;/title&gt;&lt;secondary-title&gt;International Migration&lt;/secondary-title&gt;&lt;/titles&gt;&lt;pages&gt;105-126&lt;/pages&gt;&lt;number&gt;4&lt;/number&gt;&lt;access-date&gt;2021-04-14T15:12:25&lt;/access-date&gt;&lt;contributors&gt;&lt;authors&gt;&lt;author&gt;Khan‐Gökkaya, Sidra&lt;/author&gt;&lt;author&gt;Mösko, Mike&lt;/author&gt;&lt;/authors&gt;&lt;/contributors&gt;&lt;added-date format="utc"&gt;1626167365&lt;/added-date&gt;&lt;ref-type name="Journal Article"&gt;17&lt;/ref-type&gt;&lt;dates&gt;&lt;year&gt;2020&lt;/year&gt;&lt;/dates&gt;&lt;rec-number&gt;1580&lt;/rec-number&gt;&lt;publisher&gt;Wiley&lt;/publisher&gt;&lt;last-updated-date format="utc"&gt;1671029079&lt;/last-updated-date&gt;&lt;electronic-resource-num&gt;10.1111/imig.12752&lt;/electronic-resource-num&gt;&lt;volume&gt;59&lt;/volume&gt;&lt;/record&gt;&lt;/Cite&gt;&lt;/EndNote&gt;</w:instrText>
      </w:r>
      <w:r w:rsidR="00F90875">
        <w:fldChar w:fldCharType="separate"/>
      </w:r>
      <w:r w:rsidR="005F3FC1">
        <w:rPr>
          <w:noProof/>
        </w:rPr>
        <w:t>(Khan‐Gökkaya</w:t>
      </w:r>
      <w:r w:rsidR="00EF1385">
        <w:rPr>
          <w:noProof/>
        </w:rPr>
        <w:t xml:space="preserve"> </w:t>
      </w:r>
      <w:r w:rsidR="005F3FC1">
        <w:rPr>
          <w:noProof/>
        </w:rPr>
        <w:t>&amp;</w:t>
      </w:r>
      <w:r w:rsidR="00EF1385">
        <w:rPr>
          <w:noProof/>
        </w:rPr>
        <w:t xml:space="preserve"> </w:t>
      </w:r>
      <w:r w:rsidR="005F3FC1">
        <w:rPr>
          <w:noProof/>
        </w:rPr>
        <w:t>Mösko,</w:t>
      </w:r>
      <w:r w:rsidR="00EF1385">
        <w:rPr>
          <w:noProof/>
        </w:rPr>
        <w:t xml:space="preserve"> </w:t>
      </w:r>
      <w:r w:rsidR="005F3FC1">
        <w:rPr>
          <w:noProof/>
        </w:rPr>
        <w:t>2020)</w:t>
      </w:r>
      <w:r w:rsidR="00F90875">
        <w:fldChar w:fldCharType="end"/>
      </w:r>
      <w:r w:rsidR="005749D4">
        <w:t>.</w:t>
      </w:r>
      <w:r w:rsidR="00EF1385">
        <w:t xml:space="preserve"> </w:t>
      </w:r>
      <w:r w:rsidR="009840C1">
        <w:t>Other</w:t>
      </w:r>
      <w:r w:rsidR="00EF1385">
        <w:t xml:space="preserve"> </w:t>
      </w:r>
      <w:r w:rsidR="009840C1">
        <w:t>authors</w:t>
      </w:r>
      <w:r w:rsidR="00EF1385">
        <w:t xml:space="preserve"> </w:t>
      </w:r>
      <w:r w:rsidR="009840C1">
        <w:t>have</w:t>
      </w:r>
      <w:r w:rsidR="00EF1385">
        <w:t xml:space="preserve"> </w:t>
      </w:r>
      <w:r w:rsidR="009840C1">
        <w:t>reported</w:t>
      </w:r>
      <w:r w:rsidR="00EF1385">
        <w:t xml:space="preserve"> </w:t>
      </w:r>
      <w:r w:rsidR="009840C1">
        <w:t>that</w:t>
      </w:r>
      <w:r w:rsidR="00EF1385">
        <w:t xml:space="preserve"> </w:t>
      </w:r>
      <w:r w:rsidR="00C74AAD">
        <w:t>a</w:t>
      </w:r>
      <w:r w:rsidR="009840C1">
        <w:t>s</w:t>
      </w:r>
      <w:r w:rsidR="00EF1385">
        <w:t xml:space="preserve"> </w:t>
      </w:r>
      <w:r w:rsidR="009840C1">
        <w:t>well</w:t>
      </w:r>
      <w:r w:rsidR="00EF1385">
        <w:t xml:space="preserve"> </w:t>
      </w:r>
      <w:r w:rsidR="009840C1">
        <w:t>as</w:t>
      </w:r>
      <w:r w:rsidR="00EF1385">
        <w:t xml:space="preserve"> </w:t>
      </w:r>
      <w:r w:rsidR="009840C1">
        <w:t>an</w:t>
      </w:r>
      <w:r w:rsidR="00EF1385">
        <w:t xml:space="preserve"> </w:t>
      </w:r>
      <w:r w:rsidR="009840C1">
        <w:t>‘ethnic</w:t>
      </w:r>
      <w:r w:rsidR="00EF1385">
        <w:t xml:space="preserve"> </w:t>
      </w:r>
      <w:r w:rsidR="009840C1">
        <w:t>penalty’</w:t>
      </w:r>
      <w:r w:rsidR="00EF1385">
        <w:t xml:space="preserve"> </w:t>
      </w:r>
      <w:r w:rsidR="009840C1">
        <w:t>faced</w:t>
      </w:r>
      <w:r w:rsidR="00EF1385">
        <w:t xml:space="preserve"> </w:t>
      </w:r>
      <w:r w:rsidR="009840C1">
        <w:t>by</w:t>
      </w:r>
      <w:r w:rsidR="00EF1385">
        <w:t xml:space="preserve"> </w:t>
      </w:r>
      <w:r w:rsidR="009840C1">
        <w:t>overseas-qualified</w:t>
      </w:r>
      <w:r w:rsidR="00EF1385">
        <w:t xml:space="preserve"> </w:t>
      </w:r>
      <w:r w:rsidR="009840C1">
        <w:t>doctors</w:t>
      </w:r>
      <w:r w:rsidR="00EF1385">
        <w:t xml:space="preserve"> </w:t>
      </w:r>
      <w:r w:rsidR="009840C1">
        <w:t>in</w:t>
      </w:r>
      <w:r w:rsidR="00EF1385">
        <w:t xml:space="preserve"> </w:t>
      </w:r>
      <w:r w:rsidR="009840C1">
        <w:t>the</w:t>
      </w:r>
      <w:r w:rsidR="00EF1385">
        <w:t xml:space="preserve"> </w:t>
      </w:r>
      <w:r w:rsidR="009840C1">
        <w:t>UK,</w:t>
      </w:r>
      <w:r w:rsidR="00EF1385">
        <w:t xml:space="preserve"> </w:t>
      </w:r>
      <w:r w:rsidR="009840C1">
        <w:t>there</w:t>
      </w:r>
      <w:r w:rsidR="00EF1385">
        <w:t xml:space="preserve"> </w:t>
      </w:r>
      <w:r w:rsidR="009840C1">
        <w:t>is</w:t>
      </w:r>
      <w:r w:rsidR="00EF1385">
        <w:t xml:space="preserve"> </w:t>
      </w:r>
      <w:r w:rsidR="00E25F84">
        <w:t>also</w:t>
      </w:r>
      <w:r w:rsidR="00EF1385">
        <w:t xml:space="preserve"> </w:t>
      </w:r>
      <w:r w:rsidR="00E25F84">
        <w:t>a</w:t>
      </w:r>
      <w:r w:rsidR="00EF1385">
        <w:t xml:space="preserve"> </w:t>
      </w:r>
      <w:r w:rsidR="00E25F84">
        <w:t>strong</w:t>
      </w:r>
      <w:r w:rsidR="00EF1385">
        <w:t xml:space="preserve"> </w:t>
      </w:r>
      <w:r w:rsidR="00E25F84">
        <w:t>gendered</w:t>
      </w:r>
      <w:r w:rsidR="00EF1385">
        <w:t xml:space="preserve"> </w:t>
      </w:r>
      <w:r w:rsidR="00E25F84">
        <w:t>dimension</w:t>
      </w:r>
      <w:r w:rsidR="00EF1385">
        <w:t xml:space="preserve"> </w:t>
      </w:r>
      <w:r w:rsidR="00E25F84">
        <w:t>and</w:t>
      </w:r>
      <w:r w:rsidR="00EF1385">
        <w:t xml:space="preserve"> </w:t>
      </w:r>
      <w:r w:rsidR="00E25F84">
        <w:t>intersectionality</w:t>
      </w:r>
      <w:r w:rsidR="00EF1385">
        <w:t xml:space="preserve"> </w:t>
      </w:r>
      <w:r w:rsidR="00E25F84">
        <w:t>to</w:t>
      </w:r>
      <w:r w:rsidR="00EF1385">
        <w:t xml:space="preserve"> </w:t>
      </w:r>
      <w:r w:rsidR="00E25F84">
        <w:t>the</w:t>
      </w:r>
      <w:r w:rsidR="00EF1385">
        <w:t xml:space="preserve"> </w:t>
      </w:r>
      <w:r w:rsidR="00E25F84">
        <w:t>workplace</w:t>
      </w:r>
      <w:r w:rsidR="00EF1385">
        <w:t xml:space="preserve"> </w:t>
      </w:r>
      <w:r w:rsidR="00E25F84">
        <w:t>experience</w:t>
      </w:r>
      <w:r w:rsidR="00EF1385">
        <w:t xml:space="preserve"> </w:t>
      </w:r>
      <w:r w:rsidR="00CE7C71">
        <w:fldChar w:fldCharType="begin"/>
      </w:r>
      <w:r w:rsidR="00CE7C71">
        <w:instrText xml:space="preserve"> ADDIN EN.CITE &lt;EndNote&gt;&lt;Cite&gt;&lt;Author&gt;Oikelome&lt;/Author&gt;&lt;Year&gt;2013&lt;/Year&gt;&lt;IDText&gt;Gender, migration and place of qualification of doctors in the UK: Perceptions of inequality, morale and career aspiration&lt;/IDText&gt;&lt;DisplayText&gt;(Oikelome &amp;amp; Healy, 2013)&lt;/DisplayText&gt;&lt;record&gt;&lt;isbn&gt;1369-183X&lt;/isbn&gt;&lt;titles&gt;&lt;title&gt;Gender, migration and place of qualification of doctors in the UK: Perceptions of inequality, morale and career aspiration&lt;/title&gt;&lt;secondary-title&gt;Journal of Ethnic and Migration Studies&lt;/secondary-title&gt;&lt;/titles&gt;&lt;pages&gt;557-577&lt;/pages&gt;&lt;number&gt;4&lt;/number&gt;&lt;contributors&gt;&lt;authors&gt;&lt;author&gt;Oikelome, Franklin&lt;/author&gt;&lt;author&gt;Healy, Geraldine&lt;/author&gt;&lt;/authors&gt;&lt;/contributors&gt;&lt;added-date format="utc"&gt;1626167365&lt;/added-date&gt;&lt;ref-type name="Journal Article"&gt;17&lt;/ref-type&gt;&lt;dates&gt;&lt;year&gt;2013&lt;/year&gt;&lt;/dates&gt;&lt;rec-number&gt;1588&lt;/rec-number&gt;&lt;last-updated-date format="utc"&gt;1626167365&lt;/last-updated-date&gt;&lt;volume&gt;39&lt;/volume&gt;&lt;/record&gt;&lt;/Cite&gt;&lt;/EndNote&gt;</w:instrText>
      </w:r>
      <w:r w:rsidR="00CE7C71">
        <w:fldChar w:fldCharType="separate"/>
      </w:r>
      <w:r w:rsidR="00CE7C71">
        <w:rPr>
          <w:noProof/>
        </w:rPr>
        <w:t>(Oikelome</w:t>
      </w:r>
      <w:r w:rsidR="00EF1385">
        <w:rPr>
          <w:noProof/>
        </w:rPr>
        <w:t xml:space="preserve"> </w:t>
      </w:r>
      <w:r w:rsidR="00CE7C71">
        <w:rPr>
          <w:noProof/>
        </w:rPr>
        <w:t>&amp;</w:t>
      </w:r>
      <w:r w:rsidR="00EF1385">
        <w:rPr>
          <w:noProof/>
        </w:rPr>
        <w:t xml:space="preserve"> </w:t>
      </w:r>
      <w:r w:rsidR="00CE7C71">
        <w:rPr>
          <w:noProof/>
        </w:rPr>
        <w:t>Healy,</w:t>
      </w:r>
      <w:r w:rsidR="00EF1385">
        <w:rPr>
          <w:noProof/>
        </w:rPr>
        <w:t xml:space="preserve"> </w:t>
      </w:r>
      <w:r w:rsidR="00CE7C71">
        <w:rPr>
          <w:noProof/>
        </w:rPr>
        <w:t>2013)</w:t>
      </w:r>
      <w:r w:rsidR="00CE7C71">
        <w:fldChar w:fldCharType="end"/>
      </w:r>
      <w:r w:rsidR="00CE7C71">
        <w:t>.</w:t>
      </w:r>
    </w:p>
    <w:p w14:paraId="3946FDA9" w14:textId="0A4F730A" w:rsidR="00ED3C5D" w:rsidRPr="008A7112" w:rsidRDefault="00ED3C5D" w:rsidP="008A7112">
      <w:r>
        <w:t>S</w:t>
      </w:r>
      <w:r w:rsidR="002C6E88">
        <w:t>o</w:t>
      </w:r>
      <w:r w:rsidR="00EF1385">
        <w:t xml:space="preserve"> </w:t>
      </w:r>
      <w:r w:rsidR="00200FD6">
        <w:t>there</w:t>
      </w:r>
      <w:r w:rsidR="00EF1385">
        <w:t xml:space="preserve"> </w:t>
      </w:r>
      <w:r w:rsidR="00641643">
        <w:t>can</w:t>
      </w:r>
      <w:r w:rsidR="00EF1385">
        <w:t xml:space="preserve"> </w:t>
      </w:r>
      <w:r w:rsidR="00641643">
        <w:t>be</w:t>
      </w:r>
      <w:r w:rsidR="00EF1385">
        <w:t xml:space="preserve"> </w:t>
      </w:r>
      <w:r w:rsidR="00641643">
        <w:t>a</w:t>
      </w:r>
      <w:r w:rsidR="00EF1385">
        <w:t xml:space="preserve"> </w:t>
      </w:r>
      <w:r w:rsidR="00641643">
        <w:t>clear</w:t>
      </w:r>
      <w:r w:rsidR="00EF1385">
        <w:t xml:space="preserve"> </w:t>
      </w:r>
      <w:r w:rsidR="001F0368">
        <w:t>role</w:t>
      </w:r>
      <w:r w:rsidR="00EF1385">
        <w:t xml:space="preserve"> </w:t>
      </w:r>
      <w:r w:rsidR="00641643">
        <w:t>for</w:t>
      </w:r>
      <w:r w:rsidR="00EF1385">
        <w:t xml:space="preserve"> </w:t>
      </w:r>
      <w:r w:rsidR="00641643">
        <w:t>professional</w:t>
      </w:r>
      <w:r w:rsidR="00EF1385">
        <w:t xml:space="preserve"> </w:t>
      </w:r>
      <w:r w:rsidR="00641643">
        <w:t>bodies</w:t>
      </w:r>
      <w:r w:rsidR="00EF1385">
        <w:t xml:space="preserve"> </w:t>
      </w:r>
      <w:r w:rsidR="001F0368">
        <w:t>in</w:t>
      </w:r>
      <w:r w:rsidR="00EF1385">
        <w:t xml:space="preserve"> </w:t>
      </w:r>
      <w:r w:rsidR="001F0368">
        <w:t>helping</w:t>
      </w:r>
      <w:r w:rsidR="00EF1385">
        <w:t xml:space="preserve"> </w:t>
      </w:r>
      <w:r w:rsidR="001F0368">
        <w:t>understand</w:t>
      </w:r>
      <w:r w:rsidR="00EF1385">
        <w:t xml:space="preserve"> </w:t>
      </w:r>
      <w:r w:rsidR="001F0368">
        <w:t>the</w:t>
      </w:r>
      <w:r w:rsidR="00EF1385">
        <w:t xml:space="preserve"> </w:t>
      </w:r>
      <w:r w:rsidR="001F0368">
        <w:t>culture</w:t>
      </w:r>
      <w:r w:rsidR="00EF1385">
        <w:t xml:space="preserve"> </w:t>
      </w:r>
      <w:r w:rsidR="001F0368">
        <w:t>and</w:t>
      </w:r>
      <w:r w:rsidR="00EF1385">
        <w:t xml:space="preserve"> </w:t>
      </w:r>
      <w:r w:rsidR="001F0368">
        <w:t>politics</w:t>
      </w:r>
      <w:r w:rsidR="00EF1385">
        <w:t xml:space="preserve"> </w:t>
      </w:r>
      <w:r w:rsidR="001F0368">
        <w:t>of</w:t>
      </w:r>
      <w:r w:rsidR="00EF1385">
        <w:t xml:space="preserve"> </w:t>
      </w:r>
      <w:r w:rsidR="001F0368">
        <w:t>working</w:t>
      </w:r>
      <w:r w:rsidR="00EF1385">
        <w:t xml:space="preserve"> </w:t>
      </w:r>
      <w:r w:rsidR="001F0368">
        <w:t>in</w:t>
      </w:r>
      <w:r w:rsidR="00EF1385">
        <w:t xml:space="preserve"> </w:t>
      </w:r>
      <w:r w:rsidR="001F0368">
        <w:t>that</w:t>
      </w:r>
      <w:r w:rsidR="00EF1385">
        <w:t xml:space="preserve"> </w:t>
      </w:r>
      <w:r w:rsidR="001F0368">
        <w:t>profession</w:t>
      </w:r>
      <w:r w:rsidR="00EF1385">
        <w:t xml:space="preserve"> </w:t>
      </w:r>
      <w:r w:rsidR="001F0368">
        <w:t>in</w:t>
      </w:r>
      <w:r w:rsidR="00EF1385">
        <w:t xml:space="preserve"> </w:t>
      </w:r>
      <w:r w:rsidR="001F0368">
        <w:t>the</w:t>
      </w:r>
      <w:r w:rsidR="00EF1385">
        <w:t xml:space="preserve"> </w:t>
      </w:r>
      <w:r w:rsidR="001F0368">
        <w:t>UK</w:t>
      </w:r>
      <w:r w:rsidR="000425DB">
        <w:t>,</w:t>
      </w:r>
      <w:r w:rsidR="00EF1385">
        <w:t xml:space="preserve"> </w:t>
      </w:r>
      <w:r w:rsidR="000425DB">
        <w:t>both</w:t>
      </w:r>
      <w:r w:rsidR="00EF1385">
        <w:t xml:space="preserve"> </w:t>
      </w:r>
      <w:r w:rsidR="000425DB">
        <w:t>before</w:t>
      </w:r>
      <w:r w:rsidR="00EF1385">
        <w:t xml:space="preserve"> </w:t>
      </w:r>
      <w:r w:rsidR="000425DB">
        <w:t>entering</w:t>
      </w:r>
      <w:r w:rsidR="00EF1385">
        <w:t xml:space="preserve"> </w:t>
      </w:r>
      <w:r w:rsidR="000425DB">
        <w:t>it,</w:t>
      </w:r>
      <w:r w:rsidR="00EF1385">
        <w:t xml:space="preserve"> </w:t>
      </w:r>
      <w:r w:rsidR="000425DB">
        <w:t>and</w:t>
      </w:r>
      <w:r w:rsidR="00EF1385">
        <w:t xml:space="preserve"> </w:t>
      </w:r>
      <w:r w:rsidR="000425DB">
        <w:t>continuing</w:t>
      </w:r>
      <w:r w:rsidR="00EF1385">
        <w:t xml:space="preserve"> </w:t>
      </w:r>
      <w:r w:rsidR="007C568D">
        <w:t>in</w:t>
      </w:r>
      <w:r w:rsidR="00EF1385">
        <w:t xml:space="preserve"> </w:t>
      </w:r>
      <w:r w:rsidR="007C568D">
        <w:t>the</w:t>
      </w:r>
      <w:r w:rsidR="00EF1385">
        <w:t xml:space="preserve"> </w:t>
      </w:r>
      <w:r w:rsidR="007C568D">
        <w:t>workplace</w:t>
      </w:r>
      <w:r w:rsidR="00EF1385">
        <w:t xml:space="preserve"> </w:t>
      </w:r>
      <w:r w:rsidR="00580F05">
        <w:t>for</w:t>
      </w:r>
      <w:r w:rsidR="00EF1385">
        <w:t xml:space="preserve"> </w:t>
      </w:r>
      <w:r w:rsidR="00580F05">
        <w:t>true</w:t>
      </w:r>
      <w:r w:rsidR="00EF1385">
        <w:t xml:space="preserve"> </w:t>
      </w:r>
      <w:r w:rsidR="00580F05">
        <w:t>inclusion.</w:t>
      </w:r>
    </w:p>
    <w:p w14:paraId="44F7A810" w14:textId="6BF7494C" w:rsidR="006F545C" w:rsidRDefault="006F545C"/>
    <w:p w14:paraId="5C02C8FA" w14:textId="4E405FD6" w:rsidR="00233A3A" w:rsidRDefault="00233A3A">
      <w:r>
        <w:br w:type="page"/>
      </w:r>
    </w:p>
    <w:p w14:paraId="67D7E039" w14:textId="3E454BE7" w:rsidR="005E7790" w:rsidRPr="005E7790" w:rsidRDefault="005E7790" w:rsidP="00CC6C04">
      <w:pPr>
        <w:pStyle w:val="Heading2"/>
      </w:pPr>
      <w:bookmarkStart w:id="17" w:name="_Toc122535633"/>
      <w:r w:rsidRPr="005E7790">
        <w:lastRenderedPageBreak/>
        <w:t>Review</w:t>
      </w:r>
      <w:r w:rsidR="00EF1385">
        <w:t xml:space="preserve"> </w:t>
      </w:r>
      <w:r w:rsidRPr="005E7790">
        <w:t>of</w:t>
      </w:r>
      <w:r w:rsidR="00EF1385">
        <w:t xml:space="preserve"> </w:t>
      </w:r>
      <w:r w:rsidRPr="005E7790">
        <w:t>professional</w:t>
      </w:r>
      <w:r w:rsidR="00EF1385">
        <w:t xml:space="preserve"> </w:t>
      </w:r>
      <w:r w:rsidR="00516515">
        <w:t>body</w:t>
      </w:r>
      <w:r w:rsidR="00EF1385">
        <w:t xml:space="preserve"> </w:t>
      </w:r>
      <w:r w:rsidRPr="005E7790">
        <w:t>websites</w:t>
      </w:r>
      <w:bookmarkEnd w:id="17"/>
    </w:p>
    <w:p w14:paraId="77C28176" w14:textId="260569B4" w:rsidR="00D256B6" w:rsidRDefault="00CB4178">
      <w:r>
        <w:t>The</w:t>
      </w:r>
      <w:r w:rsidR="00EF1385">
        <w:t xml:space="preserve"> </w:t>
      </w:r>
      <w:r>
        <w:t>websites</w:t>
      </w:r>
      <w:r w:rsidR="00EF1385">
        <w:t xml:space="preserve"> </w:t>
      </w:r>
      <w:r>
        <w:t>of</w:t>
      </w:r>
      <w:r w:rsidR="00EF1385">
        <w:t xml:space="preserve"> </w:t>
      </w:r>
      <w:r>
        <w:t>42</w:t>
      </w:r>
      <w:r w:rsidR="00EF1385">
        <w:t xml:space="preserve"> </w:t>
      </w:r>
      <w:r>
        <w:t>organisations</w:t>
      </w:r>
      <w:r w:rsidR="00EF1385">
        <w:t xml:space="preserve"> </w:t>
      </w:r>
      <w:r>
        <w:t>were</w:t>
      </w:r>
      <w:r w:rsidR="00EF1385">
        <w:t xml:space="preserve"> </w:t>
      </w:r>
      <w:r>
        <w:t>surveyed,</w:t>
      </w:r>
      <w:r w:rsidR="00EF1385">
        <w:t xml:space="preserve"> </w:t>
      </w:r>
      <w:r w:rsidR="006C1100">
        <w:t>across</w:t>
      </w:r>
      <w:r w:rsidR="00EF1385">
        <w:t xml:space="preserve"> </w:t>
      </w:r>
      <w:r w:rsidR="006C1100">
        <w:t>a</w:t>
      </w:r>
      <w:r w:rsidR="00EF1385">
        <w:t xml:space="preserve"> </w:t>
      </w:r>
      <w:r w:rsidR="006C1100">
        <w:t>broad</w:t>
      </w:r>
      <w:r w:rsidR="00EF1385">
        <w:t xml:space="preserve"> </w:t>
      </w:r>
      <w:r w:rsidR="006C1100">
        <w:t>range</w:t>
      </w:r>
      <w:r w:rsidR="00EF1385">
        <w:t xml:space="preserve"> </w:t>
      </w:r>
      <w:r w:rsidR="006C1100">
        <w:t>of</w:t>
      </w:r>
      <w:r w:rsidR="00EF1385">
        <w:t xml:space="preserve"> </w:t>
      </w:r>
      <w:r w:rsidR="006C1100">
        <w:t>disciplines</w:t>
      </w:r>
      <w:r w:rsidR="00EF1385">
        <w:t xml:space="preserve"> </w:t>
      </w:r>
      <w:r w:rsidR="006C1100">
        <w:t>and</w:t>
      </w:r>
      <w:r w:rsidR="00EF1385">
        <w:t xml:space="preserve"> </w:t>
      </w:r>
      <w:r w:rsidR="006C1100">
        <w:t>regulatory</w:t>
      </w:r>
      <w:r w:rsidR="00EF1385">
        <w:t xml:space="preserve"> </w:t>
      </w:r>
      <w:r w:rsidR="006C1100">
        <w:t>roles,</w:t>
      </w:r>
      <w:r w:rsidR="00EF1385">
        <w:t xml:space="preserve"> </w:t>
      </w:r>
      <w:r>
        <w:t>which</w:t>
      </w:r>
      <w:r w:rsidR="00EF1385">
        <w:t xml:space="preserve"> </w:t>
      </w:r>
      <w:r>
        <w:t>included</w:t>
      </w:r>
      <w:r w:rsidR="00EF1385">
        <w:t xml:space="preserve"> </w:t>
      </w:r>
      <w:r w:rsidR="0041016D">
        <w:t>16</w:t>
      </w:r>
      <w:r w:rsidR="00EF1385">
        <w:t xml:space="preserve"> </w:t>
      </w:r>
      <w:r w:rsidR="0041016D">
        <w:t>who</w:t>
      </w:r>
      <w:r w:rsidR="00EF1385">
        <w:t xml:space="preserve"> </w:t>
      </w:r>
      <w:r w:rsidR="0041016D">
        <w:t>had</w:t>
      </w:r>
      <w:r w:rsidR="00EF1385">
        <w:t xml:space="preserve"> </w:t>
      </w:r>
      <w:r w:rsidR="0041016D">
        <w:t>responded</w:t>
      </w:r>
      <w:r w:rsidR="00EF1385">
        <w:t xml:space="preserve"> </w:t>
      </w:r>
      <w:r w:rsidR="0041016D">
        <w:t>to</w:t>
      </w:r>
      <w:r w:rsidR="00EF1385">
        <w:t xml:space="preserve"> </w:t>
      </w:r>
      <w:r w:rsidR="0041016D">
        <w:t>the</w:t>
      </w:r>
      <w:r w:rsidR="00EF1385">
        <w:t xml:space="preserve"> </w:t>
      </w:r>
      <w:r w:rsidR="0041016D">
        <w:t>BEIS</w:t>
      </w:r>
      <w:r w:rsidR="00EF1385">
        <w:t xml:space="preserve"> </w:t>
      </w:r>
      <w:r w:rsidR="0041016D">
        <w:t>Call</w:t>
      </w:r>
      <w:r w:rsidR="00EF1385">
        <w:t xml:space="preserve"> </w:t>
      </w:r>
      <w:r w:rsidR="0041016D">
        <w:t>for</w:t>
      </w:r>
      <w:r w:rsidR="00EF1385">
        <w:t xml:space="preserve"> </w:t>
      </w:r>
      <w:r w:rsidR="0041016D">
        <w:t>Evidence</w:t>
      </w:r>
      <w:r w:rsidR="00EF1385">
        <w:t xml:space="preserve"> </w:t>
      </w:r>
      <w:r w:rsidR="0041016D">
        <w:t>(see</w:t>
      </w:r>
      <w:r w:rsidR="00EF1385">
        <w:t xml:space="preserve"> </w:t>
      </w:r>
      <w:r w:rsidR="0041016D">
        <w:t>Appendix</w:t>
      </w:r>
      <w:r w:rsidR="00EF1385">
        <w:t xml:space="preserve"> </w:t>
      </w:r>
      <w:r w:rsidR="00E26C1F">
        <w:t>2)</w:t>
      </w:r>
      <w:r w:rsidR="00A0324B">
        <w:t>.</w:t>
      </w:r>
      <w:r w:rsidR="00EF1385">
        <w:t xml:space="preserve"> </w:t>
      </w:r>
    </w:p>
    <w:p w14:paraId="3676D0FF" w14:textId="564FB339" w:rsidR="003E2917" w:rsidRDefault="005619DD" w:rsidP="00E26C1F">
      <w:r>
        <w:t>Table</w:t>
      </w:r>
      <w:r w:rsidR="00EF1385">
        <w:t xml:space="preserve"> </w:t>
      </w:r>
      <w:r>
        <w:t>1</w:t>
      </w:r>
      <w:r w:rsidR="00EF1385">
        <w:t xml:space="preserve"> </w:t>
      </w:r>
      <w:r>
        <w:t>shows</w:t>
      </w:r>
      <w:r w:rsidR="00EF1385">
        <w:t xml:space="preserve"> </w:t>
      </w:r>
      <w:r>
        <w:t>those</w:t>
      </w:r>
      <w:r w:rsidR="00EF1385">
        <w:t xml:space="preserve"> </w:t>
      </w:r>
      <w:r w:rsidR="00125F4D">
        <w:t>organisations</w:t>
      </w:r>
      <w:r w:rsidR="00EF1385">
        <w:t xml:space="preserve"> </w:t>
      </w:r>
      <w:r w:rsidR="00125F4D">
        <w:t>who</w:t>
      </w:r>
      <w:r w:rsidR="00EF1385">
        <w:t xml:space="preserve"> </w:t>
      </w:r>
      <w:r w:rsidR="006565DD">
        <w:t>were</w:t>
      </w:r>
      <w:r w:rsidR="00EF1385">
        <w:t xml:space="preserve"> </w:t>
      </w:r>
      <w:r w:rsidR="006565DD">
        <w:t>judged</w:t>
      </w:r>
      <w:r w:rsidR="00EF1385">
        <w:t xml:space="preserve"> </w:t>
      </w:r>
      <w:r w:rsidR="006565DD">
        <w:t>to</w:t>
      </w:r>
      <w:r w:rsidR="00EF1385">
        <w:t xml:space="preserve"> </w:t>
      </w:r>
      <w:r w:rsidR="006565DD">
        <w:t>have</w:t>
      </w:r>
      <w:r w:rsidR="00EF1385">
        <w:t xml:space="preserve"> </w:t>
      </w:r>
      <w:r w:rsidR="00125F4D">
        <w:t>met</w:t>
      </w:r>
      <w:r w:rsidR="00EF1385">
        <w:t xml:space="preserve"> </w:t>
      </w:r>
      <w:r w:rsidR="00125F4D">
        <w:t>at</w:t>
      </w:r>
      <w:r w:rsidR="00EF1385">
        <w:t xml:space="preserve"> </w:t>
      </w:r>
      <w:r w:rsidR="00125F4D">
        <w:t>least</w:t>
      </w:r>
      <w:r w:rsidR="00EF1385">
        <w:t xml:space="preserve"> </w:t>
      </w:r>
      <w:r w:rsidR="00125F4D">
        <w:t>one</w:t>
      </w:r>
      <w:r w:rsidR="00EF1385">
        <w:t xml:space="preserve"> </w:t>
      </w:r>
      <w:r w:rsidR="00125F4D">
        <w:t>of</w:t>
      </w:r>
      <w:r w:rsidR="00EF1385">
        <w:t xml:space="preserve"> </w:t>
      </w:r>
      <w:r w:rsidR="00125F4D">
        <w:t>the</w:t>
      </w:r>
      <w:r w:rsidR="00EF1385">
        <w:t xml:space="preserve"> </w:t>
      </w:r>
      <w:r w:rsidR="00125F4D">
        <w:t>criteria,</w:t>
      </w:r>
      <w:r w:rsidR="00EF1385">
        <w:t xml:space="preserve"> </w:t>
      </w:r>
      <w:r w:rsidR="00125F4D">
        <w:t>a</w:t>
      </w:r>
      <w:r w:rsidR="00EF1385">
        <w:t xml:space="preserve"> </w:t>
      </w:r>
      <w:r w:rsidR="00125F4D">
        <w:t>total</w:t>
      </w:r>
      <w:r w:rsidR="00EF1385">
        <w:t xml:space="preserve"> </w:t>
      </w:r>
      <w:r w:rsidR="00125F4D">
        <w:t>of</w:t>
      </w:r>
      <w:r w:rsidR="00EF1385">
        <w:t xml:space="preserve"> </w:t>
      </w:r>
      <w:r w:rsidR="00125F4D">
        <w:t>nine</w:t>
      </w:r>
      <w:r w:rsidR="00EF1385">
        <w:t xml:space="preserve"> </w:t>
      </w:r>
      <w:r w:rsidR="0067377D">
        <w:t>of</w:t>
      </w:r>
      <w:r w:rsidR="00EF1385">
        <w:t xml:space="preserve"> </w:t>
      </w:r>
      <w:r w:rsidR="0067377D">
        <w:t>the</w:t>
      </w:r>
      <w:r w:rsidR="00EF1385">
        <w:t xml:space="preserve"> </w:t>
      </w:r>
      <w:r w:rsidR="0067377D">
        <w:t>42</w:t>
      </w:r>
      <w:r w:rsidR="00EF1385">
        <w:t xml:space="preserve"> </w:t>
      </w:r>
      <w:r w:rsidR="0067377D">
        <w:t>surveyed.</w:t>
      </w:r>
      <w:r w:rsidR="00EF1385">
        <w:t xml:space="preserve"> </w:t>
      </w:r>
      <w:r w:rsidR="0067377D">
        <w:t>Of</w:t>
      </w:r>
      <w:r w:rsidR="00EF1385">
        <w:t xml:space="preserve"> </w:t>
      </w:r>
      <w:r w:rsidR="0067377D">
        <w:t>these,</w:t>
      </w:r>
      <w:r w:rsidR="00EF1385">
        <w:t xml:space="preserve"> </w:t>
      </w:r>
      <w:r w:rsidR="0067377D">
        <w:t>only</w:t>
      </w:r>
      <w:r w:rsidR="00EF1385">
        <w:t xml:space="preserve"> </w:t>
      </w:r>
      <w:r w:rsidR="0067377D">
        <w:t>the</w:t>
      </w:r>
      <w:r w:rsidR="00EF1385">
        <w:t xml:space="preserve"> </w:t>
      </w:r>
      <w:r w:rsidR="0067377D">
        <w:t>General</w:t>
      </w:r>
      <w:r w:rsidR="00EF1385">
        <w:t xml:space="preserve"> </w:t>
      </w:r>
      <w:r w:rsidR="0067377D">
        <w:t>Medical</w:t>
      </w:r>
      <w:r w:rsidR="00EF1385">
        <w:t xml:space="preserve"> </w:t>
      </w:r>
      <w:r w:rsidR="0067377D">
        <w:t>Council</w:t>
      </w:r>
      <w:r w:rsidR="00EF1385">
        <w:t xml:space="preserve"> </w:t>
      </w:r>
      <w:r w:rsidR="0067377D">
        <w:t>(</w:t>
      </w:r>
      <w:hyperlink r:id="rId24" w:history="1">
        <w:r w:rsidR="0067377D">
          <w:rPr>
            <w:rStyle w:val="Hyperlink"/>
          </w:rPr>
          <w:t>GMC</w:t>
        </w:r>
      </w:hyperlink>
      <w:r w:rsidR="0067377D">
        <w:t>)</w:t>
      </w:r>
      <w:r w:rsidR="00EF1385">
        <w:t xml:space="preserve"> </w:t>
      </w:r>
      <w:r w:rsidR="0067377D">
        <w:t>had</w:t>
      </w:r>
      <w:r w:rsidR="00EF1385">
        <w:t xml:space="preserve"> </w:t>
      </w:r>
      <w:r w:rsidR="0067377D">
        <w:t>the</w:t>
      </w:r>
      <w:r w:rsidR="00EF1385">
        <w:t xml:space="preserve"> </w:t>
      </w:r>
      <w:r w:rsidR="00C9398B">
        <w:t>full</w:t>
      </w:r>
      <w:r w:rsidR="00EF1385">
        <w:t xml:space="preserve"> </w:t>
      </w:r>
      <w:r w:rsidR="00C9398B">
        <w:t>range</w:t>
      </w:r>
      <w:r w:rsidR="00EF1385">
        <w:t xml:space="preserve"> </w:t>
      </w:r>
      <w:r w:rsidR="00C9398B">
        <w:t>of</w:t>
      </w:r>
      <w:r w:rsidR="00EF1385">
        <w:t xml:space="preserve"> </w:t>
      </w:r>
      <w:r w:rsidR="0057766E">
        <w:t>support</w:t>
      </w:r>
      <w:r w:rsidR="00EF1385">
        <w:t xml:space="preserve"> </w:t>
      </w:r>
      <w:r w:rsidR="0057766E">
        <w:t>we</w:t>
      </w:r>
      <w:r w:rsidR="00EF1385">
        <w:t xml:space="preserve"> </w:t>
      </w:r>
      <w:r w:rsidR="0057766E">
        <w:t>consider</w:t>
      </w:r>
      <w:r w:rsidR="00EF1385">
        <w:t xml:space="preserve"> </w:t>
      </w:r>
      <w:r w:rsidR="0057766E">
        <w:t>ideal</w:t>
      </w:r>
      <w:r w:rsidR="00C663F4">
        <w:t>.</w:t>
      </w:r>
      <w:r w:rsidR="00EF1385">
        <w:t xml:space="preserve"> </w:t>
      </w:r>
      <w:r w:rsidR="00C663F4">
        <w:t>Others</w:t>
      </w:r>
      <w:r w:rsidR="00EF1385">
        <w:t xml:space="preserve"> </w:t>
      </w:r>
      <w:r w:rsidR="00C663F4">
        <w:t>met</w:t>
      </w:r>
      <w:r w:rsidR="00EF1385">
        <w:t xml:space="preserve"> </w:t>
      </w:r>
      <w:r w:rsidR="00C663F4">
        <w:t>a</w:t>
      </w:r>
      <w:r w:rsidR="00EF1385">
        <w:t xml:space="preserve"> </w:t>
      </w:r>
      <w:r w:rsidR="00C663F4">
        <w:t>number</w:t>
      </w:r>
      <w:r w:rsidR="00EF1385">
        <w:t xml:space="preserve"> </w:t>
      </w:r>
      <w:r w:rsidR="00C663F4">
        <w:t>of</w:t>
      </w:r>
      <w:r w:rsidR="00EF1385">
        <w:t xml:space="preserve"> </w:t>
      </w:r>
      <w:r w:rsidR="00C663F4">
        <w:t>the</w:t>
      </w:r>
      <w:r w:rsidR="00EF1385">
        <w:t xml:space="preserve"> </w:t>
      </w:r>
      <w:r w:rsidR="00C663F4">
        <w:t>criteria,</w:t>
      </w:r>
      <w:r w:rsidR="00EF1385">
        <w:t xml:space="preserve"> </w:t>
      </w:r>
      <w:r w:rsidR="00100B75">
        <w:t>mostly</w:t>
      </w:r>
      <w:r w:rsidR="00EF1385">
        <w:t xml:space="preserve"> </w:t>
      </w:r>
      <w:r w:rsidR="00100B75">
        <w:t>in</w:t>
      </w:r>
      <w:r w:rsidR="00EF1385">
        <w:t xml:space="preserve"> </w:t>
      </w:r>
      <w:r w:rsidR="00100B75">
        <w:t>the</w:t>
      </w:r>
      <w:r w:rsidR="00EF1385">
        <w:t xml:space="preserve"> </w:t>
      </w:r>
      <w:r w:rsidR="00100B75">
        <w:t>health</w:t>
      </w:r>
      <w:r w:rsidR="00EF1385">
        <w:t xml:space="preserve"> </w:t>
      </w:r>
      <w:r w:rsidR="00100B75">
        <w:t>sector</w:t>
      </w:r>
      <w:r w:rsidR="00C0060E">
        <w:t>,</w:t>
      </w:r>
      <w:r w:rsidR="00EF1385">
        <w:t xml:space="preserve"> </w:t>
      </w:r>
      <w:r w:rsidR="00C0060E">
        <w:t>where,</w:t>
      </w:r>
      <w:r w:rsidR="00EF1385">
        <w:t xml:space="preserve"> </w:t>
      </w:r>
      <w:r w:rsidR="00C0060E">
        <w:t>as</w:t>
      </w:r>
      <w:r w:rsidR="00EF1385">
        <w:t xml:space="preserve"> </w:t>
      </w:r>
      <w:r w:rsidR="00C0060E">
        <w:t>for</w:t>
      </w:r>
      <w:r w:rsidR="00EF1385">
        <w:t xml:space="preserve"> </w:t>
      </w:r>
      <w:r w:rsidR="00C0060E">
        <w:t>doctors,</w:t>
      </w:r>
      <w:r w:rsidR="00EF1385">
        <w:t xml:space="preserve"> </w:t>
      </w:r>
      <w:r w:rsidR="00C0060E">
        <w:t>there</w:t>
      </w:r>
      <w:r w:rsidR="00EF1385">
        <w:t xml:space="preserve"> </w:t>
      </w:r>
      <w:r w:rsidR="00C0060E">
        <w:t>are</w:t>
      </w:r>
      <w:r w:rsidR="00EF1385">
        <w:t xml:space="preserve"> </w:t>
      </w:r>
      <w:r w:rsidR="00C0060E">
        <w:t>acute</w:t>
      </w:r>
      <w:r w:rsidR="00EF1385">
        <w:t xml:space="preserve"> </w:t>
      </w:r>
      <w:r w:rsidR="00C0060E">
        <w:t>skills</w:t>
      </w:r>
      <w:r w:rsidR="00EF1385">
        <w:t xml:space="preserve"> </w:t>
      </w:r>
      <w:r w:rsidR="00C0060E">
        <w:t>shortages</w:t>
      </w:r>
      <w:r w:rsidR="00EF1385">
        <w:t xml:space="preserve"> </w:t>
      </w:r>
      <w:r w:rsidR="00C0060E">
        <w:t>and</w:t>
      </w:r>
      <w:r w:rsidR="00EF1385">
        <w:t xml:space="preserve"> </w:t>
      </w:r>
      <w:r w:rsidR="00C0060E">
        <w:t>a</w:t>
      </w:r>
      <w:r w:rsidR="00EF1385">
        <w:t xml:space="preserve"> </w:t>
      </w:r>
      <w:r w:rsidR="00C0060E">
        <w:t>long</w:t>
      </w:r>
      <w:r w:rsidR="00EF1385">
        <w:t xml:space="preserve"> </w:t>
      </w:r>
      <w:r w:rsidR="00C0060E">
        <w:t>tradition</w:t>
      </w:r>
      <w:r w:rsidR="00EF1385">
        <w:t xml:space="preserve"> </w:t>
      </w:r>
      <w:r w:rsidR="00C0060E">
        <w:t>of</w:t>
      </w:r>
      <w:r w:rsidR="00EF1385">
        <w:t xml:space="preserve"> </w:t>
      </w:r>
      <w:r w:rsidR="00C0060E">
        <w:t>the</w:t>
      </w:r>
      <w:r w:rsidR="00EF1385">
        <w:t xml:space="preserve"> </w:t>
      </w:r>
      <w:r w:rsidR="00C0060E">
        <w:t>recruitment</w:t>
      </w:r>
      <w:r w:rsidR="00EF1385">
        <w:t xml:space="preserve"> </w:t>
      </w:r>
      <w:r w:rsidR="00C0060E">
        <w:t>of</w:t>
      </w:r>
      <w:r w:rsidR="00EF1385">
        <w:t xml:space="preserve"> </w:t>
      </w:r>
      <w:r w:rsidR="00C0060E">
        <w:t>overseas</w:t>
      </w:r>
      <w:r w:rsidR="00EF1385">
        <w:t xml:space="preserve"> </w:t>
      </w:r>
      <w:r w:rsidR="00C0060E">
        <w:t>professionals</w:t>
      </w:r>
      <w:r w:rsidR="00E81EFC">
        <w:t>,</w:t>
      </w:r>
      <w:r w:rsidR="00EF1385">
        <w:t xml:space="preserve"> </w:t>
      </w:r>
      <w:r w:rsidR="00E81EFC">
        <w:t>so</w:t>
      </w:r>
      <w:r w:rsidR="00EF1385">
        <w:t xml:space="preserve"> </w:t>
      </w:r>
      <w:r w:rsidR="00E81EFC">
        <w:t>the</w:t>
      </w:r>
      <w:r w:rsidR="00EF1385">
        <w:t xml:space="preserve"> </w:t>
      </w:r>
      <w:r w:rsidR="00E81EFC">
        <w:t>support</w:t>
      </w:r>
      <w:r w:rsidR="00EF1385">
        <w:t xml:space="preserve"> </w:t>
      </w:r>
      <w:r w:rsidR="00E81EFC">
        <w:t>needs</w:t>
      </w:r>
      <w:r w:rsidR="00EF1385">
        <w:t xml:space="preserve"> </w:t>
      </w:r>
      <w:r w:rsidR="00E81EFC">
        <w:t>are</w:t>
      </w:r>
      <w:r w:rsidR="00EF1385">
        <w:t xml:space="preserve"> </w:t>
      </w:r>
      <w:r w:rsidR="00E81EFC">
        <w:t>more</w:t>
      </w:r>
      <w:r w:rsidR="00EF1385">
        <w:t xml:space="preserve"> </w:t>
      </w:r>
      <w:r w:rsidR="00E81EFC">
        <w:t>recognised</w:t>
      </w:r>
      <w:r w:rsidR="00EF1385">
        <w:t xml:space="preserve"> </w:t>
      </w:r>
      <w:r w:rsidR="00E81EFC">
        <w:t>and</w:t>
      </w:r>
      <w:r w:rsidR="00EF1385">
        <w:t xml:space="preserve"> </w:t>
      </w:r>
      <w:r w:rsidR="00E81EFC">
        <w:t>embedded.</w:t>
      </w:r>
      <w:r w:rsidR="00EF1385">
        <w:t xml:space="preserve"> </w:t>
      </w:r>
      <w:r w:rsidR="0009420B">
        <w:t>The</w:t>
      </w:r>
      <w:r w:rsidR="00EF1385">
        <w:t xml:space="preserve"> </w:t>
      </w:r>
      <w:r w:rsidR="0009420B">
        <w:t>evidence</w:t>
      </w:r>
      <w:r w:rsidR="00EF1385">
        <w:t xml:space="preserve"> </w:t>
      </w:r>
      <w:r w:rsidR="00CF1C8D">
        <w:t>therefore</w:t>
      </w:r>
      <w:r w:rsidR="00EF1385">
        <w:t xml:space="preserve"> </w:t>
      </w:r>
      <w:r w:rsidR="00CF1C8D">
        <w:t>suggests</w:t>
      </w:r>
      <w:r w:rsidR="00EF1385">
        <w:t xml:space="preserve"> </w:t>
      </w:r>
      <w:r w:rsidR="00CF1C8D">
        <w:t>that</w:t>
      </w:r>
      <w:r w:rsidR="00EF1385">
        <w:t xml:space="preserve"> </w:t>
      </w:r>
      <w:r w:rsidR="00CF1C8D">
        <w:t>there</w:t>
      </w:r>
      <w:r w:rsidR="00EF1385">
        <w:t xml:space="preserve"> </w:t>
      </w:r>
      <w:r w:rsidR="00CF1C8D">
        <w:t>is</w:t>
      </w:r>
      <w:r w:rsidR="00EF1385">
        <w:t xml:space="preserve"> </w:t>
      </w:r>
      <w:r w:rsidR="00CF1C8D">
        <w:t>little</w:t>
      </w:r>
      <w:r w:rsidR="00EF1385">
        <w:t xml:space="preserve"> </w:t>
      </w:r>
      <w:r w:rsidR="0009420B" w:rsidRPr="0009420B">
        <w:t>recognition</w:t>
      </w:r>
      <w:r w:rsidR="00EF1385">
        <w:t xml:space="preserve"> </w:t>
      </w:r>
      <w:r w:rsidR="0009420B" w:rsidRPr="0009420B">
        <w:t>of</w:t>
      </w:r>
      <w:r w:rsidR="00EF1385">
        <w:t xml:space="preserve"> </w:t>
      </w:r>
      <w:r w:rsidR="0009420B" w:rsidRPr="0009420B">
        <w:t>the</w:t>
      </w:r>
      <w:r w:rsidR="00EF1385">
        <w:t xml:space="preserve"> </w:t>
      </w:r>
      <w:r w:rsidR="0009420B" w:rsidRPr="0009420B">
        <w:t>issue,</w:t>
      </w:r>
      <w:r w:rsidR="00EF1385">
        <w:t xml:space="preserve"> </w:t>
      </w:r>
      <w:r w:rsidR="0009420B" w:rsidRPr="0009420B">
        <w:t>or</w:t>
      </w:r>
      <w:r w:rsidR="00EF1385">
        <w:t xml:space="preserve"> </w:t>
      </w:r>
      <w:r w:rsidR="0009420B">
        <w:t>any</w:t>
      </w:r>
      <w:r w:rsidR="00EF1385">
        <w:t xml:space="preserve"> </w:t>
      </w:r>
      <w:r w:rsidR="0009420B" w:rsidRPr="0009420B">
        <w:t>meaningful</w:t>
      </w:r>
      <w:r w:rsidR="00EF1385">
        <w:t xml:space="preserve"> </w:t>
      </w:r>
      <w:r w:rsidR="0009420B" w:rsidRPr="0009420B">
        <w:t>support</w:t>
      </w:r>
      <w:r w:rsidR="00EF1385">
        <w:t xml:space="preserve"> </w:t>
      </w:r>
      <w:r w:rsidR="00CF1C8D">
        <w:t>provided.</w:t>
      </w:r>
    </w:p>
    <w:p w14:paraId="698CB669" w14:textId="77777777" w:rsidR="00E17276" w:rsidRDefault="00E17276" w:rsidP="00E26C1F"/>
    <w:p w14:paraId="3BEDD99B" w14:textId="382B1ACD" w:rsidR="003E2917" w:rsidRDefault="003D0CCF" w:rsidP="00E26C1F">
      <w:r w:rsidRPr="00927DA7">
        <w:rPr>
          <w:b/>
          <w:bCs/>
        </w:rPr>
        <w:t>Table</w:t>
      </w:r>
      <w:r w:rsidR="00EF1385">
        <w:rPr>
          <w:b/>
          <w:bCs/>
        </w:rPr>
        <w:t xml:space="preserve"> </w:t>
      </w:r>
      <w:r w:rsidRPr="00927DA7">
        <w:rPr>
          <w:b/>
          <w:bCs/>
        </w:rPr>
        <w:t>1.</w:t>
      </w:r>
      <w:r w:rsidR="00EF1385">
        <w:t xml:space="preserve"> </w:t>
      </w:r>
      <w:r>
        <w:t>Professional</w:t>
      </w:r>
      <w:r w:rsidR="00EF1385">
        <w:t xml:space="preserve"> </w:t>
      </w:r>
      <w:r>
        <w:t>associations</w:t>
      </w:r>
      <w:r w:rsidR="00EF1385">
        <w:t xml:space="preserve"> </w:t>
      </w:r>
      <w:r>
        <w:t>which</w:t>
      </w:r>
      <w:r w:rsidR="00EF1385">
        <w:t xml:space="preserve"> </w:t>
      </w:r>
      <w:r>
        <w:t>met</w:t>
      </w:r>
      <w:r w:rsidR="00EF1385">
        <w:t xml:space="preserve"> </w:t>
      </w:r>
      <w:r>
        <w:t>at</w:t>
      </w:r>
      <w:r w:rsidR="00EF1385">
        <w:t xml:space="preserve"> </w:t>
      </w:r>
      <w:r>
        <w:t>least</w:t>
      </w:r>
      <w:r w:rsidR="00EF1385">
        <w:t xml:space="preserve"> </w:t>
      </w:r>
      <w:r>
        <w:t>one</w:t>
      </w:r>
      <w:r w:rsidR="00EF1385">
        <w:t xml:space="preserve"> </w:t>
      </w:r>
      <w:r>
        <w:t>of</w:t>
      </w:r>
      <w:r w:rsidR="00EF1385">
        <w:t xml:space="preserve"> </w:t>
      </w:r>
      <w:r>
        <w:t>the</w:t>
      </w:r>
      <w:r w:rsidR="00EF1385">
        <w:t xml:space="preserve"> </w:t>
      </w:r>
      <w:r>
        <w:t>criteria</w:t>
      </w:r>
      <w:r w:rsidR="00EF1385">
        <w:t xml:space="preserve"> </w:t>
      </w:r>
      <w:r>
        <w:t>outlined</w:t>
      </w:r>
      <w:r w:rsidR="00EF1385">
        <w:t xml:space="preserve"> </w:t>
      </w:r>
      <w:r>
        <w:t>in</w:t>
      </w:r>
      <w:r w:rsidR="00EF1385">
        <w:t xml:space="preserve"> </w:t>
      </w:r>
      <w:r>
        <w:t>the</w:t>
      </w:r>
      <w:r w:rsidR="00EF1385">
        <w:t xml:space="preserve"> </w:t>
      </w:r>
      <w:r>
        <w:t>search</w:t>
      </w:r>
      <w:r w:rsidR="0092773C">
        <w:t>.</w:t>
      </w:r>
      <w:r w:rsidR="00EF1385">
        <w:t xml:space="preserve"> </w:t>
      </w:r>
      <w:r w:rsidR="0092773C">
        <w:t>(Numbers</w:t>
      </w:r>
      <w:r w:rsidR="00EF1385">
        <w:t xml:space="preserve"> </w:t>
      </w:r>
      <w:r w:rsidR="0092773C">
        <w:t>correspond</w:t>
      </w:r>
      <w:r w:rsidR="00EF1385">
        <w:t xml:space="preserve"> </w:t>
      </w:r>
      <w:r w:rsidR="0092773C">
        <w:t>to</w:t>
      </w:r>
      <w:r w:rsidR="00EF1385">
        <w:t xml:space="preserve"> </w:t>
      </w:r>
      <w:r w:rsidR="0092773C">
        <w:t>the</w:t>
      </w:r>
      <w:r w:rsidR="00EF1385">
        <w:t xml:space="preserve"> </w:t>
      </w:r>
      <w:r w:rsidR="0092773C">
        <w:t>numbered</w:t>
      </w:r>
      <w:r w:rsidR="00EF1385">
        <w:t xml:space="preserve"> </w:t>
      </w:r>
      <w:r w:rsidR="0092773C">
        <w:t>list</w:t>
      </w:r>
      <w:r w:rsidR="00EF1385">
        <w:t xml:space="preserve"> </w:t>
      </w:r>
      <w:r w:rsidR="0092773C">
        <w:t>in</w:t>
      </w:r>
      <w:r w:rsidR="00EF1385">
        <w:t xml:space="preserve"> </w:t>
      </w:r>
      <w:r w:rsidR="0092773C">
        <w:t>the</w:t>
      </w:r>
      <w:r w:rsidR="00EF1385">
        <w:t xml:space="preserve"> </w:t>
      </w:r>
      <w:r w:rsidR="0092773C">
        <w:t>methods</w:t>
      </w:r>
      <w:r w:rsidR="00EF1385">
        <w:t xml:space="preserve"> </w:t>
      </w:r>
      <w:r w:rsidR="0092773C">
        <w:t>section).</w:t>
      </w:r>
    </w:p>
    <w:tbl>
      <w:tblPr>
        <w:tblW w:w="7160" w:type="dxa"/>
        <w:jc w:val="center"/>
        <w:tblCellMar>
          <w:left w:w="0" w:type="dxa"/>
          <w:right w:w="0" w:type="dxa"/>
        </w:tblCellMar>
        <w:tblLook w:val="04A0" w:firstRow="1" w:lastRow="0" w:firstColumn="1" w:lastColumn="0" w:noHBand="0" w:noVBand="1"/>
      </w:tblPr>
      <w:tblGrid>
        <w:gridCol w:w="5220"/>
        <w:gridCol w:w="1940"/>
      </w:tblGrid>
      <w:tr w:rsidR="00D700A4" w:rsidRPr="00D700A4" w14:paraId="59ECC745"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D073A8" w14:textId="226E4027" w:rsidR="00D700A4" w:rsidRPr="00D700A4" w:rsidRDefault="00D700A4" w:rsidP="00D700A4">
            <w:r w:rsidRPr="00D700A4">
              <w:rPr>
                <w:b/>
                <w:bCs/>
                <w:u w:val="single"/>
              </w:rPr>
              <w:t>Sector</w:t>
            </w:r>
            <w:r w:rsidR="00EF1385">
              <w:rPr>
                <w:b/>
                <w:bCs/>
                <w:u w:val="single"/>
              </w:rPr>
              <w:t xml:space="preserve"> </w:t>
            </w:r>
            <w:r w:rsidRPr="00D700A4">
              <w:rPr>
                <w:b/>
                <w:bCs/>
                <w:u w:val="single"/>
              </w:rPr>
              <w:t>and</w:t>
            </w:r>
            <w:r w:rsidR="00EF1385">
              <w:rPr>
                <w:b/>
                <w:bCs/>
                <w:u w:val="single"/>
              </w:rPr>
              <w:t xml:space="preserve"> </w:t>
            </w:r>
            <w:r w:rsidRPr="00D700A4">
              <w:rPr>
                <w:b/>
                <w:bCs/>
                <w:u w:val="single"/>
              </w:rPr>
              <w:t>organization</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F1C3AE" w14:textId="5FDB6489" w:rsidR="00D700A4" w:rsidRPr="00D700A4" w:rsidRDefault="00D700A4" w:rsidP="00F61E2B">
            <w:pPr>
              <w:jc w:val="center"/>
            </w:pPr>
            <w:r w:rsidRPr="00D700A4">
              <w:rPr>
                <w:b/>
                <w:bCs/>
                <w:u w:val="single"/>
              </w:rPr>
              <w:t>Criteria</w:t>
            </w:r>
            <w:r w:rsidR="00EF1385">
              <w:rPr>
                <w:b/>
                <w:bCs/>
                <w:u w:val="single"/>
              </w:rPr>
              <w:t xml:space="preserve"> </w:t>
            </w:r>
            <w:r w:rsidRPr="00D700A4">
              <w:rPr>
                <w:b/>
                <w:bCs/>
                <w:u w:val="single"/>
              </w:rPr>
              <w:t>Met</w:t>
            </w:r>
          </w:p>
        </w:tc>
      </w:tr>
      <w:tr w:rsidR="00D700A4" w:rsidRPr="00D700A4" w14:paraId="517FB092"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A592D5" w14:textId="5A114190" w:rsidR="00D700A4" w:rsidRPr="00D700A4" w:rsidRDefault="00D700A4" w:rsidP="00D700A4">
            <w:r w:rsidRPr="00D700A4">
              <w:t>General</w:t>
            </w:r>
            <w:r w:rsidR="00EF1385">
              <w:t xml:space="preserve"> </w:t>
            </w:r>
            <w:r w:rsidRPr="00D700A4">
              <w:t>Medical</w:t>
            </w:r>
            <w:r w:rsidR="00EF1385">
              <w:t xml:space="preserve"> </w:t>
            </w:r>
            <w:r w:rsidRPr="00D700A4">
              <w:t>Council</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FEDD61" w14:textId="77777777" w:rsidR="00D700A4" w:rsidRPr="00D700A4" w:rsidRDefault="00D700A4" w:rsidP="00D700A4">
            <w:r w:rsidRPr="00D700A4">
              <w:t>1,2,3,4,5,6,7,8,9</w:t>
            </w:r>
          </w:p>
        </w:tc>
      </w:tr>
      <w:tr w:rsidR="00D700A4" w:rsidRPr="00D700A4" w14:paraId="367A0428"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A5C52E" w14:textId="0EE893EB" w:rsidR="00D700A4" w:rsidRPr="00D700A4" w:rsidRDefault="00D700A4" w:rsidP="00D700A4">
            <w:r w:rsidRPr="00D700A4">
              <w:t>General</w:t>
            </w:r>
            <w:r w:rsidR="00EF1385">
              <w:t xml:space="preserve"> </w:t>
            </w:r>
            <w:r w:rsidRPr="00D700A4">
              <w:t>Pharmaceutical</w:t>
            </w:r>
            <w:r w:rsidR="00EF1385">
              <w:t xml:space="preserve"> </w:t>
            </w:r>
            <w:r w:rsidRPr="00D700A4">
              <w:t>Council</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8A3E05" w14:textId="30063166" w:rsidR="00D700A4" w:rsidRPr="00D700A4" w:rsidRDefault="00D700A4" w:rsidP="00D700A4">
            <w:r w:rsidRPr="00D700A4">
              <w:t>4,</w:t>
            </w:r>
            <w:r w:rsidR="00EF1385">
              <w:t xml:space="preserve"> </w:t>
            </w:r>
            <w:r w:rsidRPr="00D700A4">
              <w:t>6</w:t>
            </w:r>
          </w:p>
        </w:tc>
      </w:tr>
      <w:tr w:rsidR="00D700A4" w:rsidRPr="00D700A4" w14:paraId="0C5C1F79"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FE512B" w14:textId="3DFCD655" w:rsidR="00D700A4" w:rsidRPr="00D700A4" w:rsidRDefault="00D700A4" w:rsidP="00D700A4">
            <w:r w:rsidRPr="00D700A4">
              <w:t>Nursing</w:t>
            </w:r>
            <w:r w:rsidR="00EF1385">
              <w:t xml:space="preserve"> </w:t>
            </w:r>
            <w:r w:rsidRPr="00D700A4">
              <w:t>and</w:t>
            </w:r>
            <w:r w:rsidR="00EF1385">
              <w:t xml:space="preserve"> </w:t>
            </w:r>
            <w:r w:rsidRPr="00D700A4">
              <w:t>Midwifery</w:t>
            </w:r>
            <w:r w:rsidR="00EF1385">
              <w:t xml:space="preserve"> </w:t>
            </w:r>
            <w:r w:rsidRPr="00D700A4">
              <w:t>Council</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7CA1E9" w14:textId="3ECCAD6E" w:rsidR="00D700A4" w:rsidRPr="00D700A4" w:rsidRDefault="00D700A4" w:rsidP="00D700A4">
            <w:r w:rsidRPr="00D700A4">
              <w:t>5,</w:t>
            </w:r>
            <w:r w:rsidR="00EF1385">
              <w:t xml:space="preserve"> </w:t>
            </w:r>
            <w:r w:rsidRPr="00D700A4">
              <w:t>6</w:t>
            </w:r>
          </w:p>
        </w:tc>
      </w:tr>
      <w:tr w:rsidR="00D700A4" w:rsidRPr="00D700A4" w14:paraId="55722366"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5301570" w14:textId="5ECB3D6C" w:rsidR="00D700A4" w:rsidRPr="00D700A4" w:rsidRDefault="00D700A4" w:rsidP="00D700A4">
            <w:r w:rsidRPr="00D700A4">
              <w:t>Chartered</w:t>
            </w:r>
            <w:r w:rsidR="00EF1385">
              <w:t xml:space="preserve"> </w:t>
            </w:r>
            <w:r w:rsidRPr="00D700A4">
              <w:t>Society</w:t>
            </w:r>
            <w:r w:rsidR="00EF1385">
              <w:t xml:space="preserve"> </w:t>
            </w:r>
            <w:r w:rsidRPr="00D700A4">
              <w:t>of</w:t>
            </w:r>
            <w:r w:rsidR="00EF1385">
              <w:t xml:space="preserve"> </w:t>
            </w:r>
            <w:r w:rsidRPr="00D700A4">
              <w:t>Physiotherapists</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B3312B" w14:textId="77777777" w:rsidR="00D700A4" w:rsidRPr="00D700A4" w:rsidRDefault="00D700A4" w:rsidP="00D700A4">
            <w:r w:rsidRPr="00D700A4">
              <w:t>1,2,3,8</w:t>
            </w:r>
          </w:p>
        </w:tc>
      </w:tr>
      <w:tr w:rsidR="00D700A4" w:rsidRPr="00D700A4" w14:paraId="374BA382"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6C4E5A9" w14:textId="2011E246" w:rsidR="00D700A4" w:rsidRPr="00D700A4" w:rsidRDefault="00D700A4" w:rsidP="00D700A4">
            <w:r w:rsidRPr="00D700A4">
              <w:t>Health</w:t>
            </w:r>
            <w:r w:rsidR="00EF1385">
              <w:t xml:space="preserve"> </w:t>
            </w:r>
            <w:r w:rsidRPr="00D700A4">
              <w:t>and</w:t>
            </w:r>
            <w:r w:rsidR="00EF1385">
              <w:t xml:space="preserve"> </w:t>
            </w:r>
            <w:r w:rsidRPr="00D700A4">
              <w:t>Care</w:t>
            </w:r>
            <w:r w:rsidR="00EF1385">
              <w:t xml:space="preserve"> </w:t>
            </w:r>
            <w:r w:rsidRPr="00D700A4">
              <w:t>Professionals</w:t>
            </w:r>
            <w:r w:rsidR="00EF1385">
              <w:t xml:space="preserve"> </w:t>
            </w:r>
            <w:r w:rsidRPr="00D700A4">
              <w:t>Council</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AAB4390" w14:textId="77777777" w:rsidR="00D700A4" w:rsidRPr="00D700A4" w:rsidRDefault="00D700A4" w:rsidP="00D700A4">
            <w:r w:rsidRPr="00D700A4">
              <w:t>1,2,3,4,9</w:t>
            </w:r>
          </w:p>
        </w:tc>
      </w:tr>
      <w:tr w:rsidR="00D700A4" w:rsidRPr="00D700A4" w14:paraId="26FAE252"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CC94E8" w14:textId="4F574194" w:rsidR="00D700A4" w:rsidRPr="00D700A4" w:rsidRDefault="00D700A4" w:rsidP="00D700A4">
            <w:r w:rsidRPr="00D700A4">
              <w:t>Teaching</w:t>
            </w:r>
            <w:r w:rsidR="00EF1385">
              <w:t xml:space="preserve"> </w:t>
            </w:r>
            <w:r w:rsidRPr="00D700A4">
              <w:t>Regulation</w:t>
            </w:r>
            <w:r w:rsidR="00EF1385">
              <w:t xml:space="preserve"> </w:t>
            </w:r>
            <w:r w:rsidRPr="00D700A4">
              <w:t>Agency</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796A97" w14:textId="77777777" w:rsidR="00D700A4" w:rsidRPr="00D700A4" w:rsidRDefault="00D700A4" w:rsidP="00D700A4">
            <w:r w:rsidRPr="00D700A4">
              <w:t>1,2,4,5</w:t>
            </w:r>
          </w:p>
        </w:tc>
      </w:tr>
      <w:tr w:rsidR="00D700A4" w:rsidRPr="00D700A4" w14:paraId="4446F3B5"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C937DD" w14:textId="00273321" w:rsidR="00D700A4" w:rsidRPr="00D700A4" w:rsidRDefault="00D700A4" w:rsidP="00D700A4">
            <w:r w:rsidRPr="00D700A4">
              <w:t>Association</w:t>
            </w:r>
            <w:r w:rsidR="00EF1385">
              <w:t xml:space="preserve"> </w:t>
            </w:r>
            <w:r w:rsidRPr="00D700A4">
              <w:t>of</w:t>
            </w:r>
            <w:r w:rsidR="00EF1385">
              <w:t xml:space="preserve"> </w:t>
            </w:r>
            <w:r w:rsidRPr="00D700A4">
              <w:t>Chartered</w:t>
            </w:r>
            <w:r w:rsidR="00EF1385">
              <w:t xml:space="preserve"> </w:t>
            </w:r>
            <w:r w:rsidRPr="00D700A4">
              <w:t>Certified</w:t>
            </w:r>
            <w:r w:rsidR="00EF1385">
              <w:t xml:space="preserve"> </w:t>
            </w:r>
            <w:r w:rsidRPr="00D700A4">
              <w:t>Accountants</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F70C51F" w14:textId="77777777" w:rsidR="00D700A4" w:rsidRPr="00D700A4" w:rsidRDefault="00D700A4" w:rsidP="00D700A4">
            <w:r w:rsidRPr="00D700A4">
              <w:t>5</w:t>
            </w:r>
          </w:p>
        </w:tc>
      </w:tr>
      <w:tr w:rsidR="00D700A4" w:rsidRPr="00D700A4" w14:paraId="0A091BC6"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1002F22" w14:textId="22146F1F" w:rsidR="00D700A4" w:rsidRPr="00D700A4" w:rsidRDefault="00D700A4" w:rsidP="00D700A4">
            <w:r w:rsidRPr="00D700A4">
              <w:t>Institution</w:t>
            </w:r>
            <w:r w:rsidR="00EF1385">
              <w:t xml:space="preserve"> </w:t>
            </w:r>
            <w:r w:rsidRPr="00D700A4">
              <w:t>of</w:t>
            </w:r>
            <w:r w:rsidR="00EF1385">
              <w:t xml:space="preserve"> </w:t>
            </w:r>
            <w:r w:rsidRPr="00D700A4">
              <w:t>Engineering</w:t>
            </w:r>
            <w:r w:rsidR="00EF1385">
              <w:t xml:space="preserve"> </w:t>
            </w:r>
            <w:r w:rsidRPr="00D700A4">
              <w:t>and</w:t>
            </w:r>
            <w:r w:rsidR="00EF1385">
              <w:t xml:space="preserve"> </w:t>
            </w:r>
            <w:r w:rsidRPr="00D700A4">
              <w:t>Technology</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F1D1706" w14:textId="77777777" w:rsidR="00D700A4" w:rsidRPr="00D700A4" w:rsidRDefault="00D700A4" w:rsidP="00D700A4">
            <w:r w:rsidRPr="00D700A4">
              <w:t>5</w:t>
            </w:r>
          </w:p>
        </w:tc>
      </w:tr>
      <w:tr w:rsidR="00D700A4" w:rsidRPr="00D700A4" w14:paraId="4790CCBA" w14:textId="77777777" w:rsidTr="00927DA7">
        <w:trPr>
          <w:jc w:val="center"/>
        </w:trPr>
        <w:tc>
          <w:tcPr>
            <w:tcW w:w="52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A7B1F33" w14:textId="0537D849" w:rsidR="00D700A4" w:rsidRPr="00D700A4" w:rsidRDefault="00D700A4" w:rsidP="00D700A4">
            <w:r w:rsidRPr="00D700A4">
              <w:t>Institute</w:t>
            </w:r>
            <w:r w:rsidR="00EF1385">
              <w:t xml:space="preserve"> </w:t>
            </w:r>
            <w:r w:rsidRPr="00D700A4">
              <w:t>of</w:t>
            </w:r>
            <w:r w:rsidR="00EF1385">
              <w:t xml:space="preserve"> </w:t>
            </w:r>
            <w:r w:rsidRPr="00D700A4">
              <w:t>Physics</w:t>
            </w:r>
          </w:p>
        </w:tc>
        <w:tc>
          <w:tcPr>
            <w:tcW w:w="19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6897B6" w14:textId="77777777" w:rsidR="00D700A4" w:rsidRPr="00D700A4" w:rsidRDefault="00D700A4" w:rsidP="00D700A4">
            <w:r w:rsidRPr="00D700A4">
              <w:t>8</w:t>
            </w:r>
          </w:p>
        </w:tc>
      </w:tr>
    </w:tbl>
    <w:p w14:paraId="3FD90D38" w14:textId="77777777" w:rsidR="00E17276" w:rsidRDefault="00E17276"/>
    <w:p w14:paraId="60F2AFC9" w14:textId="4ED07783" w:rsidR="00D00439" w:rsidRDefault="000B5CF6">
      <w:r>
        <w:t>Some</w:t>
      </w:r>
      <w:r w:rsidR="00EF1385">
        <w:t xml:space="preserve"> </w:t>
      </w:r>
      <w:r>
        <w:t>included</w:t>
      </w:r>
      <w:r w:rsidR="00EF1385">
        <w:t xml:space="preserve"> </w:t>
      </w:r>
      <w:r>
        <w:t>case</w:t>
      </w:r>
      <w:r w:rsidR="00EF1385">
        <w:t xml:space="preserve"> </w:t>
      </w:r>
      <w:r>
        <w:t>studies</w:t>
      </w:r>
      <w:r w:rsidR="00EF1385">
        <w:t xml:space="preserve"> </w:t>
      </w:r>
      <w:r>
        <w:t>of</w:t>
      </w:r>
      <w:r w:rsidR="00EF1385">
        <w:t xml:space="preserve"> </w:t>
      </w:r>
      <w:r>
        <w:t>individuals</w:t>
      </w:r>
      <w:r w:rsidR="00EF1385">
        <w:t xml:space="preserve"> </w:t>
      </w:r>
      <w:r w:rsidR="005F0901">
        <w:t>who</w:t>
      </w:r>
      <w:r w:rsidR="00EF1385">
        <w:t xml:space="preserve"> </w:t>
      </w:r>
      <w:r w:rsidR="005F0901">
        <w:t>had</w:t>
      </w:r>
      <w:r w:rsidR="00EF1385">
        <w:t xml:space="preserve"> </w:t>
      </w:r>
      <w:r w:rsidR="00D00439" w:rsidRPr="00D00439">
        <w:t>gone</w:t>
      </w:r>
      <w:r w:rsidR="00EF1385">
        <w:t xml:space="preserve"> </w:t>
      </w:r>
      <w:r w:rsidR="00D00439" w:rsidRPr="00D00439">
        <w:t>through</w:t>
      </w:r>
      <w:r w:rsidR="00EF1385">
        <w:t xml:space="preserve"> </w:t>
      </w:r>
      <w:r w:rsidR="00D00439" w:rsidRPr="00D00439">
        <w:t>and</w:t>
      </w:r>
      <w:r w:rsidR="00EF1385">
        <w:t xml:space="preserve"> </w:t>
      </w:r>
      <w:r w:rsidR="00D00439" w:rsidRPr="00D00439">
        <w:t>registered</w:t>
      </w:r>
      <w:r w:rsidR="00EF1385">
        <w:t xml:space="preserve"> </w:t>
      </w:r>
      <w:r w:rsidR="00D00439" w:rsidRPr="00D00439">
        <w:t>with</w:t>
      </w:r>
      <w:r w:rsidR="00EF1385">
        <w:t xml:space="preserve"> </w:t>
      </w:r>
      <w:r w:rsidR="00D00439" w:rsidRPr="00D00439">
        <w:t>the</w:t>
      </w:r>
      <w:r w:rsidR="00EF1385">
        <w:t xml:space="preserve"> </w:t>
      </w:r>
      <w:r w:rsidR="00D00439" w:rsidRPr="00D00439">
        <w:t>organization</w:t>
      </w:r>
      <w:r w:rsidR="00EF1385">
        <w:t xml:space="preserve"> </w:t>
      </w:r>
      <w:r w:rsidR="005F0901">
        <w:t>(criterion</w:t>
      </w:r>
      <w:r w:rsidR="00EF1385">
        <w:t xml:space="preserve"> </w:t>
      </w:r>
      <w:r w:rsidR="005F0901">
        <w:t>5)</w:t>
      </w:r>
      <w:r w:rsidR="00657C25">
        <w:t>,</w:t>
      </w:r>
      <w:r w:rsidR="00EF1385">
        <w:t xml:space="preserve"> </w:t>
      </w:r>
      <w:r w:rsidR="00657C25">
        <w:t>although</w:t>
      </w:r>
      <w:r w:rsidR="00EF1385">
        <w:t xml:space="preserve"> </w:t>
      </w:r>
      <w:r w:rsidR="00657C25">
        <w:t>precisely</w:t>
      </w:r>
      <w:r w:rsidR="00EF1385">
        <w:t xml:space="preserve"> </w:t>
      </w:r>
      <w:r w:rsidR="00657C25">
        <w:t>how</w:t>
      </w:r>
      <w:r w:rsidR="00EF1385">
        <w:t xml:space="preserve"> </w:t>
      </w:r>
      <w:r w:rsidR="00657C25">
        <w:t>they</w:t>
      </w:r>
      <w:r w:rsidR="00EF1385">
        <w:t xml:space="preserve"> </w:t>
      </w:r>
      <w:r w:rsidR="00657C25">
        <w:t>had</w:t>
      </w:r>
      <w:r w:rsidR="00EF1385">
        <w:t xml:space="preserve"> </w:t>
      </w:r>
      <w:r w:rsidR="00657C25">
        <w:t>achieved</w:t>
      </w:r>
      <w:r w:rsidR="00EF1385">
        <w:t xml:space="preserve"> </w:t>
      </w:r>
      <w:r w:rsidR="00657C25">
        <w:t>this</w:t>
      </w:r>
      <w:r w:rsidR="00EF1385">
        <w:t xml:space="preserve"> </w:t>
      </w:r>
      <w:r w:rsidR="00657C25">
        <w:t>and</w:t>
      </w:r>
      <w:r w:rsidR="00EF1385">
        <w:t xml:space="preserve"> </w:t>
      </w:r>
      <w:r w:rsidR="00657C25">
        <w:t>what</w:t>
      </w:r>
      <w:r w:rsidR="00EF1385">
        <w:t xml:space="preserve"> </w:t>
      </w:r>
      <w:r w:rsidR="00657C25">
        <w:t>the</w:t>
      </w:r>
      <w:r w:rsidR="00EF1385">
        <w:t xml:space="preserve"> </w:t>
      </w:r>
      <w:r w:rsidR="00657C25">
        <w:t>professional</w:t>
      </w:r>
      <w:r w:rsidR="00EF1385">
        <w:t xml:space="preserve"> </w:t>
      </w:r>
      <w:r w:rsidR="00657C25">
        <w:t>association</w:t>
      </w:r>
      <w:r w:rsidR="00EF1385">
        <w:t xml:space="preserve"> </w:t>
      </w:r>
      <w:r w:rsidR="00657C25">
        <w:t>had</w:t>
      </w:r>
      <w:r w:rsidR="00EF1385">
        <w:t xml:space="preserve"> </w:t>
      </w:r>
      <w:r w:rsidR="00657C25">
        <w:t>done</w:t>
      </w:r>
      <w:r w:rsidR="00EF1385">
        <w:t xml:space="preserve"> </w:t>
      </w:r>
      <w:r w:rsidR="00657C25">
        <w:t>to</w:t>
      </w:r>
      <w:r w:rsidR="00EF1385">
        <w:t xml:space="preserve"> </w:t>
      </w:r>
      <w:r w:rsidR="00657C25">
        <w:t>facilitate</w:t>
      </w:r>
      <w:r w:rsidR="00EF1385">
        <w:t xml:space="preserve"> </w:t>
      </w:r>
      <w:r w:rsidR="00657C25">
        <w:t>it</w:t>
      </w:r>
      <w:r w:rsidR="00EF1385">
        <w:t xml:space="preserve"> </w:t>
      </w:r>
      <w:r w:rsidR="00657C25">
        <w:t>was</w:t>
      </w:r>
      <w:r w:rsidR="00EF1385">
        <w:t xml:space="preserve"> </w:t>
      </w:r>
      <w:r w:rsidR="00657C25">
        <w:t>not</w:t>
      </w:r>
      <w:r w:rsidR="00EF1385">
        <w:t xml:space="preserve"> </w:t>
      </w:r>
      <w:r w:rsidR="00657C25">
        <w:t>clear.</w:t>
      </w:r>
      <w:r w:rsidR="00EF1385">
        <w:t xml:space="preserve"> </w:t>
      </w:r>
      <w:r w:rsidR="002879E1">
        <w:t>Others</w:t>
      </w:r>
      <w:r w:rsidR="00EF1385">
        <w:t xml:space="preserve"> </w:t>
      </w:r>
      <w:r w:rsidR="002879E1">
        <w:t>discussed</w:t>
      </w:r>
      <w:r w:rsidR="00EF1385">
        <w:t xml:space="preserve"> </w:t>
      </w:r>
      <w:r w:rsidR="002879E1">
        <w:t>how</w:t>
      </w:r>
      <w:r w:rsidR="00EF1385">
        <w:t xml:space="preserve"> </w:t>
      </w:r>
      <w:r w:rsidR="002879E1">
        <w:t>members/practitioners</w:t>
      </w:r>
      <w:r w:rsidR="00EF1385">
        <w:t xml:space="preserve"> </w:t>
      </w:r>
      <w:r w:rsidR="00AC5EE8">
        <w:t>may</w:t>
      </w:r>
      <w:r w:rsidR="00EF1385">
        <w:t xml:space="preserve"> </w:t>
      </w:r>
      <w:r w:rsidR="00AC5EE8">
        <w:t>be</w:t>
      </w:r>
      <w:r w:rsidR="00EF1385">
        <w:t xml:space="preserve"> </w:t>
      </w:r>
      <w:r w:rsidR="00AC5EE8">
        <w:t>working</w:t>
      </w:r>
      <w:r w:rsidR="00EF1385">
        <w:t xml:space="preserve"> </w:t>
      </w:r>
      <w:r w:rsidR="00AC5EE8">
        <w:t>with</w:t>
      </w:r>
      <w:r w:rsidR="00EF1385">
        <w:t xml:space="preserve"> </w:t>
      </w:r>
      <w:r w:rsidR="00AC5EE8">
        <w:t>refugees</w:t>
      </w:r>
      <w:r w:rsidR="00EF1385">
        <w:t xml:space="preserve"> </w:t>
      </w:r>
      <w:r w:rsidR="00AC5EE8">
        <w:t>as</w:t>
      </w:r>
      <w:r w:rsidR="00EF1385">
        <w:t xml:space="preserve"> </w:t>
      </w:r>
      <w:r w:rsidR="00AC5EE8">
        <w:t>a</w:t>
      </w:r>
      <w:r w:rsidR="00EF1385">
        <w:t xml:space="preserve"> </w:t>
      </w:r>
      <w:r w:rsidR="00AC5EE8">
        <w:t>client</w:t>
      </w:r>
      <w:r w:rsidR="00EF1385">
        <w:t xml:space="preserve"> </w:t>
      </w:r>
      <w:r w:rsidR="00AC5EE8">
        <w:t>group,</w:t>
      </w:r>
      <w:r w:rsidR="00EF1385">
        <w:t xml:space="preserve"> </w:t>
      </w:r>
      <w:r w:rsidR="00AC5EE8">
        <w:t>but</w:t>
      </w:r>
      <w:r w:rsidR="00EF1385">
        <w:t xml:space="preserve"> </w:t>
      </w:r>
      <w:r w:rsidR="00AC5EE8">
        <w:t>not</w:t>
      </w:r>
      <w:r w:rsidR="00EF1385">
        <w:t xml:space="preserve"> </w:t>
      </w:r>
      <w:r w:rsidR="00AC5EE8">
        <w:t>how</w:t>
      </w:r>
      <w:r w:rsidR="00EF1385">
        <w:t xml:space="preserve"> </w:t>
      </w:r>
      <w:r w:rsidR="00AC5EE8">
        <w:t>they</w:t>
      </w:r>
      <w:r w:rsidR="00EF1385">
        <w:t xml:space="preserve"> </w:t>
      </w:r>
      <w:r w:rsidR="00AC5EE8">
        <w:t>themselves</w:t>
      </w:r>
      <w:r w:rsidR="00EF1385">
        <w:t xml:space="preserve"> </w:t>
      </w:r>
      <w:r w:rsidR="00AC5EE8">
        <w:t>could</w:t>
      </w:r>
      <w:r w:rsidR="00EF1385">
        <w:t xml:space="preserve"> </w:t>
      </w:r>
      <w:r w:rsidR="00AC5EE8">
        <w:t>practice</w:t>
      </w:r>
      <w:r w:rsidR="009450B2">
        <w:t>,</w:t>
      </w:r>
      <w:r w:rsidR="00EF1385">
        <w:t xml:space="preserve"> </w:t>
      </w:r>
      <w:r w:rsidR="009450B2">
        <w:t>thereby</w:t>
      </w:r>
      <w:r w:rsidR="00EF1385">
        <w:t xml:space="preserve"> </w:t>
      </w:r>
      <w:r w:rsidR="009450B2">
        <w:t>(albeit</w:t>
      </w:r>
      <w:r w:rsidR="00EF1385">
        <w:t xml:space="preserve"> </w:t>
      </w:r>
      <w:r w:rsidR="009450B2">
        <w:t>unwittingly)</w:t>
      </w:r>
      <w:r w:rsidR="00EF1385">
        <w:t xml:space="preserve"> </w:t>
      </w:r>
      <w:r w:rsidR="009450B2">
        <w:t>contributing</w:t>
      </w:r>
      <w:r w:rsidR="00EF1385">
        <w:t xml:space="preserve"> </w:t>
      </w:r>
      <w:r w:rsidR="009450B2">
        <w:t>to</w:t>
      </w:r>
      <w:r w:rsidR="00EF1385">
        <w:t xml:space="preserve"> </w:t>
      </w:r>
      <w:r w:rsidR="009450B2">
        <w:t>the</w:t>
      </w:r>
      <w:r w:rsidR="00EF1385">
        <w:t xml:space="preserve"> </w:t>
      </w:r>
      <w:r w:rsidR="00195D61">
        <w:t>‘</w:t>
      </w:r>
      <w:r w:rsidR="00E17276">
        <w:t>deficit</w:t>
      </w:r>
      <w:r w:rsidR="00195D61">
        <w:t>’</w:t>
      </w:r>
      <w:r w:rsidR="00EF1385">
        <w:t xml:space="preserve"> </w:t>
      </w:r>
      <w:r w:rsidR="00195D61">
        <w:t>approach</w:t>
      </w:r>
      <w:r w:rsidR="00EF1385">
        <w:t xml:space="preserve"> </w:t>
      </w:r>
      <w:r w:rsidR="00195D61">
        <w:t>to</w:t>
      </w:r>
      <w:r w:rsidR="00EF1385">
        <w:t xml:space="preserve"> </w:t>
      </w:r>
      <w:r w:rsidR="00195D61">
        <w:t>refugees</w:t>
      </w:r>
      <w:r w:rsidR="00266D6E">
        <w:t>,</w:t>
      </w:r>
      <w:r w:rsidR="00EF1385">
        <w:t xml:space="preserve"> </w:t>
      </w:r>
      <w:r w:rsidR="00266D6E">
        <w:t>considering</w:t>
      </w:r>
      <w:r w:rsidR="00EF1385">
        <w:t xml:space="preserve"> </w:t>
      </w:r>
      <w:r w:rsidR="00266D6E">
        <w:t>them</w:t>
      </w:r>
      <w:r w:rsidR="00EF1385">
        <w:t xml:space="preserve"> </w:t>
      </w:r>
      <w:r w:rsidR="00266D6E">
        <w:t>only</w:t>
      </w:r>
      <w:r w:rsidR="00EF1385">
        <w:t xml:space="preserve"> </w:t>
      </w:r>
      <w:r w:rsidR="00266D6E">
        <w:t>as</w:t>
      </w:r>
      <w:r w:rsidR="00EF1385">
        <w:t xml:space="preserve"> </w:t>
      </w:r>
      <w:r w:rsidR="00266D6E">
        <w:t>victims</w:t>
      </w:r>
      <w:r w:rsidR="00EF1385">
        <w:t xml:space="preserve"> </w:t>
      </w:r>
      <w:r w:rsidR="00A07C10">
        <w:t>requiring</w:t>
      </w:r>
      <w:r w:rsidR="00EF1385">
        <w:t xml:space="preserve"> </w:t>
      </w:r>
      <w:r w:rsidR="00A07C10">
        <w:t>support</w:t>
      </w:r>
      <w:r w:rsidR="00EF1385">
        <w:t xml:space="preserve"> </w:t>
      </w:r>
      <w:r w:rsidR="00266D6E">
        <w:t>rather</w:t>
      </w:r>
      <w:r w:rsidR="00EF1385">
        <w:t xml:space="preserve"> </w:t>
      </w:r>
      <w:r w:rsidR="00266D6E">
        <w:t>than</w:t>
      </w:r>
      <w:r w:rsidR="00EF1385">
        <w:t xml:space="preserve"> </w:t>
      </w:r>
      <w:r w:rsidR="00266D6E">
        <w:t>people</w:t>
      </w:r>
      <w:r w:rsidR="00EF1385">
        <w:t xml:space="preserve"> </w:t>
      </w:r>
      <w:r w:rsidR="00266D6E">
        <w:t>with</w:t>
      </w:r>
      <w:r w:rsidR="00EF1385">
        <w:t xml:space="preserve"> </w:t>
      </w:r>
      <w:r w:rsidR="00266D6E">
        <w:t>agency,</w:t>
      </w:r>
      <w:r w:rsidR="00EF1385">
        <w:t xml:space="preserve"> </w:t>
      </w:r>
      <w:r w:rsidR="00266D6E">
        <w:t>and</w:t>
      </w:r>
      <w:r w:rsidR="00EF1385">
        <w:t xml:space="preserve"> </w:t>
      </w:r>
      <w:r w:rsidR="00266D6E">
        <w:t>in</w:t>
      </w:r>
      <w:r w:rsidR="00EF1385">
        <w:t xml:space="preserve"> </w:t>
      </w:r>
      <w:r w:rsidR="00266D6E">
        <w:t>our</w:t>
      </w:r>
      <w:r w:rsidR="00EF1385">
        <w:t xml:space="preserve"> </w:t>
      </w:r>
      <w:r w:rsidR="00266D6E">
        <w:t>case,</w:t>
      </w:r>
      <w:r w:rsidR="00EF1385">
        <w:t xml:space="preserve"> </w:t>
      </w:r>
      <w:r w:rsidR="00266D6E">
        <w:t>hi</w:t>
      </w:r>
      <w:r w:rsidR="00A07C10">
        <w:t>ghly</w:t>
      </w:r>
      <w:r w:rsidR="00EF1385">
        <w:t xml:space="preserve"> </w:t>
      </w:r>
      <w:r w:rsidR="00A07C10">
        <w:t>qualified.</w:t>
      </w:r>
      <w:r w:rsidR="00EF1385">
        <w:t xml:space="preserve"> </w:t>
      </w:r>
      <w:r w:rsidR="00290290">
        <w:t>Active</w:t>
      </w:r>
      <w:r w:rsidR="00EF1385">
        <w:t xml:space="preserve"> </w:t>
      </w:r>
      <w:r w:rsidR="00290290">
        <w:t>outreach</w:t>
      </w:r>
      <w:r w:rsidR="00EF1385">
        <w:t xml:space="preserve"> </w:t>
      </w:r>
      <w:r w:rsidR="00290290">
        <w:t>was</w:t>
      </w:r>
      <w:r w:rsidR="00EF1385">
        <w:t xml:space="preserve"> </w:t>
      </w:r>
      <w:r w:rsidR="00290290">
        <w:t>only</w:t>
      </w:r>
      <w:r w:rsidR="00EF1385">
        <w:t xml:space="preserve"> </w:t>
      </w:r>
      <w:r w:rsidR="00290290">
        <w:t>evident</w:t>
      </w:r>
      <w:r w:rsidR="00EF1385">
        <w:t xml:space="preserve"> </w:t>
      </w:r>
      <w:r w:rsidR="00290290">
        <w:t>in</w:t>
      </w:r>
      <w:r w:rsidR="00EF1385">
        <w:t xml:space="preserve"> </w:t>
      </w:r>
      <w:r w:rsidR="00290290">
        <w:t>three</w:t>
      </w:r>
      <w:r w:rsidR="00EF1385">
        <w:t xml:space="preserve"> </w:t>
      </w:r>
      <w:r w:rsidR="00290290">
        <w:t>cases</w:t>
      </w:r>
      <w:r w:rsidR="0004327B">
        <w:t>.</w:t>
      </w:r>
    </w:p>
    <w:p w14:paraId="548F4FDC" w14:textId="533DA9E0" w:rsidR="004C6EF4" w:rsidRDefault="00232DE5">
      <w:r>
        <w:t>Where</w:t>
      </w:r>
      <w:r w:rsidR="00EF1385">
        <w:t xml:space="preserve"> </w:t>
      </w:r>
      <w:r w:rsidR="000C5A7C">
        <w:t>details</w:t>
      </w:r>
      <w:r w:rsidR="00EF1385">
        <w:t xml:space="preserve"> </w:t>
      </w:r>
      <w:r w:rsidR="000C5A7C">
        <w:t>were</w:t>
      </w:r>
      <w:r w:rsidR="00EF1385">
        <w:t xml:space="preserve"> </w:t>
      </w:r>
      <w:r>
        <w:t>available</w:t>
      </w:r>
      <w:r w:rsidR="00180CA4">
        <w:t>,</w:t>
      </w:r>
      <w:r w:rsidR="00EF1385">
        <w:t xml:space="preserve"> </w:t>
      </w:r>
      <w:r w:rsidR="00180CA4">
        <w:t>we</w:t>
      </w:r>
      <w:r w:rsidR="00EF1385">
        <w:t xml:space="preserve"> </w:t>
      </w:r>
      <w:r w:rsidR="00180CA4">
        <w:t>contacted</w:t>
      </w:r>
      <w:r w:rsidR="00EF1385">
        <w:t xml:space="preserve"> </w:t>
      </w:r>
      <w:r w:rsidR="00180CA4">
        <w:t>the</w:t>
      </w:r>
      <w:r w:rsidR="00EF1385">
        <w:t xml:space="preserve"> </w:t>
      </w:r>
      <w:r w:rsidR="00180CA4">
        <w:t>organisation</w:t>
      </w:r>
      <w:r w:rsidR="00EF1385">
        <w:t xml:space="preserve"> </w:t>
      </w:r>
      <w:r w:rsidR="00180CA4">
        <w:t>using</w:t>
      </w:r>
      <w:r w:rsidR="00EF1385">
        <w:t xml:space="preserve"> </w:t>
      </w:r>
      <w:r w:rsidR="00180CA4">
        <w:t>the</w:t>
      </w:r>
      <w:r w:rsidR="00EF1385">
        <w:t xml:space="preserve"> </w:t>
      </w:r>
      <w:r w:rsidR="00180CA4">
        <w:t>link</w:t>
      </w:r>
      <w:r w:rsidR="00EF1385">
        <w:t xml:space="preserve"> </w:t>
      </w:r>
      <w:r w:rsidR="00180CA4">
        <w:t>provided</w:t>
      </w:r>
      <w:r w:rsidR="00EF1385">
        <w:t xml:space="preserve"> </w:t>
      </w:r>
      <w:r w:rsidR="00276E86">
        <w:t>which</w:t>
      </w:r>
      <w:r w:rsidR="00EF1385">
        <w:t xml:space="preserve"> </w:t>
      </w:r>
      <w:r w:rsidR="00276E86">
        <w:t>was</w:t>
      </w:r>
      <w:r w:rsidR="00EF1385">
        <w:t xml:space="preserve"> </w:t>
      </w:r>
      <w:r w:rsidR="00276E86">
        <w:t>either</w:t>
      </w:r>
      <w:r w:rsidR="00EF1385">
        <w:t xml:space="preserve"> </w:t>
      </w:r>
      <w:r w:rsidR="00276E86">
        <w:t>an</w:t>
      </w:r>
      <w:r w:rsidR="00EF1385">
        <w:t xml:space="preserve"> </w:t>
      </w:r>
      <w:r w:rsidR="00276E86">
        <w:t>email</w:t>
      </w:r>
      <w:r w:rsidR="00EF1385">
        <w:t xml:space="preserve"> </w:t>
      </w:r>
      <w:r w:rsidR="00276E86">
        <w:t>address</w:t>
      </w:r>
      <w:r w:rsidR="00EF1385">
        <w:t xml:space="preserve"> </w:t>
      </w:r>
      <w:r w:rsidR="00276E86">
        <w:t>or</w:t>
      </w:r>
      <w:r w:rsidR="00EF1385">
        <w:t xml:space="preserve"> </w:t>
      </w:r>
      <w:r w:rsidR="00276E86">
        <w:t>a</w:t>
      </w:r>
      <w:r w:rsidR="00EF1385">
        <w:t xml:space="preserve"> </w:t>
      </w:r>
      <w:r w:rsidR="00276E86">
        <w:t>text</w:t>
      </w:r>
      <w:r w:rsidR="00EF1385">
        <w:t xml:space="preserve"> </w:t>
      </w:r>
      <w:r w:rsidR="00276E86">
        <w:t>box</w:t>
      </w:r>
      <w:r w:rsidR="00EF1385">
        <w:t xml:space="preserve"> </w:t>
      </w:r>
      <w:r w:rsidR="00276E86">
        <w:t>to</w:t>
      </w:r>
      <w:r w:rsidR="00EF1385">
        <w:t xml:space="preserve"> </w:t>
      </w:r>
      <w:r w:rsidR="00276E86">
        <w:t>submit</w:t>
      </w:r>
      <w:r w:rsidR="00EF1385">
        <w:t xml:space="preserve"> </w:t>
      </w:r>
      <w:r w:rsidR="00276E86">
        <w:t>a</w:t>
      </w:r>
      <w:r w:rsidR="00EF1385">
        <w:t xml:space="preserve"> </w:t>
      </w:r>
      <w:r w:rsidR="00276E86">
        <w:t>question.</w:t>
      </w:r>
      <w:r w:rsidR="00EF1385">
        <w:t xml:space="preserve"> </w:t>
      </w:r>
      <w:r w:rsidR="00E67F5F">
        <w:t>Some</w:t>
      </w:r>
      <w:r w:rsidR="00EF1385">
        <w:t xml:space="preserve"> </w:t>
      </w:r>
      <w:r w:rsidR="00E67F5F">
        <w:t>responded</w:t>
      </w:r>
      <w:r w:rsidR="00EF1385">
        <w:t xml:space="preserve"> </w:t>
      </w:r>
      <w:r w:rsidR="00E67F5F">
        <w:t>and</w:t>
      </w:r>
      <w:r w:rsidR="00EF1385">
        <w:t xml:space="preserve"> </w:t>
      </w:r>
      <w:r w:rsidR="00E67F5F">
        <w:t>answered</w:t>
      </w:r>
      <w:r w:rsidR="00EF1385">
        <w:t xml:space="preserve"> </w:t>
      </w:r>
      <w:r w:rsidR="00E67F5F">
        <w:t>the</w:t>
      </w:r>
      <w:r w:rsidR="00EF1385">
        <w:t xml:space="preserve"> </w:t>
      </w:r>
      <w:r w:rsidR="00E67F5F">
        <w:t>request,</w:t>
      </w:r>
      <w:r w:rsidR="00EF1385">
        <w:t xml:space="preserve"> </w:t>
      </w:r>
      <w:r w:rsidR="00E67F5F">
        <w:t>or</w:t>
      </w:r>
      <w:r w:rsidR="00EF1385">
        <w:t xml:space="preserve"> </w:t>
      </w:r>
      <w:r w:rsidR="00E67F5F">
        <w:t>agreed</w:t>
      </w:r>
      <w:r w:rsidR="00EF1385">
        <w:t xml:space="preserve"> </w:t>
      </w:r>
      <w:r w:rsidR="00E67F5F">
        <w:t>to</w:t>
      </w:r>
      <w:r w:rsidR="00EF1385">
        <w:t xml:space="preserve"> </w:t>
      </w:r>
      <w:r w:rsidR="00E67F5F">
        <w:t>take</w:t>
      </w:r>
      <w:r w:rsidR="00EF1385">
        <w:t xml:space="preserve"> </w:t>
      </w:r>
      <w:r w:rsidR="00E67F5F">
        <w:t>part</w:t>
      </w:r>
      <w:r w:rsidR="00EF1385">
        <w:t xml:space="preserve"> </w:t>
      </w:r>
      <w:r w:rsidR="00E67F5F">
        <w:t>in</w:t>
      </w:r>
      <w:r w:rsidR="00EF1385">
        <w:t xml:space="preserve"> </w:t>
      </w:r>
      <w:r w:rsidR="00E67F5F">
        <w:t>interviews</w:t>
      </w:r>
      <w:r w:rsidR="00EF1385">
        <w:t xml:space="preserve"> </w:t>
      </w:r>
      <w:r w:rsidR="0004327B">
        <w:t>(see</w:t>
      </w:r>
      <w:r w:rsidR="00EF1385">
        <w:t xml:space="preserve"> </w:t>
      </w:r>
      <w:r w:rsidR="0004327B">
        <w:t>next</w:t>
      </w:r>
      <w:r w:rsidR="00EF1385">
        <w:t xml:space="preserve"> </w:t>
      </w:r>
      <w:r w:rsidR="0004327B">
        <w:t>section)</w:t>
      </w:r>
      <w:r w:rsidR="00E67F5F">
        <w:t>,</w:t>
      </w:r>
      <w:r w:rsidR="00EF1385">
        <w:t xml:space="preserve"> </w:t>
      </w:r>
      <w:r w:rsidR="00E67F5F">
        <w:t>but</w:t>
      </w:r>
      <w:r w:rsidR="00EF1385">
        <w:t xml:space="preserve"> </w:t>
      </w:r>
      <w:r w:rsidR="00E67F5F">
        <w:t>in</w:t>
      </w:r>
      <w:r w:rsidR="00EF1385">
        <w:t xml:space="preserve"> </w:t>
      </w:r>
      <w:r w:rsidR="00E67F5F">
        <w:t>other</w:t>
      </w:r>
      <w:r w:rsidR="00EF1385">
        <w:t xml:space="preserve"> </w:t>
      </w:r>
      <w:r w:rsidR="00E67F5F">
        <w:t>cases</w:t>
      </w:r>
      <w:r w:rsidR="00EF1385">
        <w:t xml:space="preserve"> </w:t>
      </w:r>
      <w:r w:rsidR="00E67F5F">
        <w:t>the</w:t>
      </w:r>
      <w:r w:rsidR="00EF1385">
        <w:t xml:space="preserve"> </w:t>
      </w:r>
      <w:r w:rsidR="00065FE3">
        <w:t>contact</w:t>
      </w:r>
      <w:r w:rsidR="00EF1385">
        <w:t xml:space="preserve"> </w:t>
      </w:r>
      <w:r w:rsidR="00065FE3">
        <w:t>links</w:t>
      </w:r>
      <w:r w:rsidR="00EF1385">
        <w:t xml:space="preserve"> </w:t>
      </w:r>
      <w:r w:rsidR="00065FE3">
        <w:t>did</w:t>
      </w:r>
      <w:r w:rsidR="00EF1385">
        <w:t xml:space="preserve"> </w:t>
      </w:r>
      <w:r w:rsidR="00065FE3">
        <w:t>not</w:t>
      </w:r>
      <w:r w:rsidR="00EF1385">
        <w:t xml:space="preserve"> </w:t>
      </w:r>
      <w:r w:rsidR="00065FE3">
        <w:t>work</w:t>
      </w:r>
      <w:r w:rsidR="00EF1385">
        <w:t xml:space="preserve"> </w:t>
      </w:r>
      <w:r w:rsidR="00065FE3">
        <w:t>(</w:t>
      </w:r>
      <w:r w:rsidR="00E67F5F">
        <w:t>either</w:t>
      </w:r>
      <w:r w:rsidR="00EF1385">
        <w:t xml:space="preserve"> </w:t>
      </w:r>
      <w:r w:rsidR="00065FE3">
        <w:t>not</w:t>
      </w:r>
      <w:r w:rsidR="00EF1385">
        <w:t xml:space="preserve"> </w:t>
      </w:r>
      <w:r w:rsidR="00065FE3">
        <w:t>recognised</w:t>
      </w:r>
      <w:r w:rsidR="005B7336">
        <w:t>,</w:t>
      </w:r>
      <w:r w:rsidR="00EF1385">
        <w:t xml:space="preserve"> </w:t>
      </w:r>
      <w:r w:rsidR="00065FE3">
        <w:t>or</w:t>
      </w:r>
      <w:r w:rsidR="00EF1385">
        <w:t xml:space="preserve"> </w:t>
      </w:r>
      <w:r w:rsidR="005B7336">
        <w:t>it</w:t>
      </w:r>
      <w:r w:rsidR="00EF1385">
        <w:t xml:space="preserve"> </w:t>
      </w:r>
      <w:r w:rsidR="00E67F5F">
        <w:t>generated</w:t>
      </w:r>
      <w:r w:rsidR="00EF1385">
        <w:t xml:space="preserve"> </w:t>
      </w:r>
      <w:r w:rsidR="00E67F5F">
        <w:t>an</w:t>
      </w:r>
      <w:r w:rsidR="00EF1385">
        <w:t xml:space="preserve"> </w:t>
      </w:r>
      <w:r w:rsidR="00065FE3">
        <w:t>error</w:t>
      </w:r>
      <w:r w:rsidR="00EF1385">
        <w:t xml:space="preserve"> </w:t>
      </w:r>
      <w:r w:rsidR="00065FE3">
        <w:t>message)</w:t>
      </w:r>
      <w:r w:rsidR="00E67F5F">
        <w:t>,</w:t>
      </w:r>
      <w:r w:rsidR="00EF1385">
        <w:t xml:space="preserve"> </w:t>
      </w:r>
      <w:r w:rsidR="00E67F5F">
        <w:t>or</w:t>
      </w:r>
      <w:r w:rsidR="00EF1385">
        <w:t xml:space="preserve"> </w:t>
      </w:r>
      <w:r w:rsidR="00E67F5F">
        <w:t>there</w:t>
      </w:r>
      <w:r w:rsidR="00EF1385">
        <w:t xml:space="preserve"> </w:t>
      </w:r>
      <w:r w:rsidR="00E67F5F">
        <w:t>was</w:t>
      </w:r>
      <w:r w:rsidR="00EF1385">
        <w:t xml:space="preserve"> </w:t>
      </w:r>
      <w:r w:rsidR="00E67F5F">
        <w:t>no</w:t>
      </w:r>
      <w:r w:rsidR="00EF1385">
        <w:t xml:space="preserve"> </w:t>
      </w:r>
      <w:r w:rsidR="00E67F5F">
        <w:t>reply.</w:t>
      </w:r>
      <w:r w:rsidR="00EF1385">
        <w:t xml:space="preserve"> </w:t>
      </w:r>
      <w:r w:rsidR="00374C0C">
        <w:t>This</w:t>
      </w:r>
      <w:r w:rsidR="00EF1385">
        <w:t xml:space="preserve"> </w:t>
      </w:r>
      <w:r w:rsidR="00374C0C">
        <w:t>certainly</w:t>
      </w:r>
      <w:r w:rsidR="00EF1385">
        <w:t xml:space="preserve"> </w:t>
      </w:r>
      <w:r w:rsidR="00374C0C">
        <w:t>isn’t</w:t>
      </w:r>
      <w:r w:rsidR="00EF1385">
        <w:t xml:space="preserve"> </w:t>
      </w:r>
      <w:r w:rsidR="00374C0C">
        <w:t>a</w:t>
      </w:r>
      <w:r w:rsidR="00EF1385">
        <w:t xml:space="preserve"> </w:t>
      </w:r>
      <w:r w:rsidR="00374C0C">
        <w:t>feature</w:t>
      </w:r>
      <w:r w:rsidR="00EF1385">
        <w:t xml:space="preserve"> </w:t>
      </w:r>
      <w:r w:rsidR="00374C0C">
        <w:t>unique</w:t>
      </w:r>
      <w:r w:rsidR="00EF1385">
        <w:t xml:space="preserve"> </w:t>
      </w:r>
      <w:r w:rsidR="00374C0C">
        <w:t>to</w:t>
      </w:r>
      <w:r w:rsidR="00EF1385">
        <w:t xml:space="preserve"> </w:t>
      </w:r>
      <w:r w:rsidR="00374C0C">
        <w:t>professional</w:t>
      </w:r>
      <w:r w:rsidR="00EF1385">
        <w:t xml:space="preserve"> </w:t>
      </w:r>
      <w:r w:rsidR="00374C0C">
        <w:t>associations,</w:t>
      </w:r>
      <w:r w:rsidR="00EF1385">
        <w:t xml:space="preserve"> </w:t>
      </w:r>
      <w:r w:rsidR="00374C0C">
        <w:t>as</w:t>
      </w:r>
      <w:r w:rsidR="00EF1385">
        <w:t xml:space="preserve"> </w:t>
      </w:r>
      <w:r w:rsidR="00374C0C">
        <w:t>websites</w:t>
      </w:r>
      <w:r w:rsidR="00EF1385">
        <w:t xml:space="preserve"> </w:t>
      </w:r>
      <w:r w:rsidR="00374C0C">
        <w:t>are</w:t>
      </w:r>
      <w:r w:rsidR="00EF1385">
        <w:t xml:space="preserve"> </w:t>
      </w:r>
      <w:r w:rsidR="00374C0C">
        <w:t>dynamic,</w:t>
      </w:r>
      <w:r w:rsidR="00EF1385">
        <w:t xml:space="preserve"> </w:t>
      </w:r>
      <w:r w:rsidR="00374C0C">
        <w:t>and</w:t>
      </w:r>
      <w:r w:rsidR="00EF1385">
        <w:t xml:space="preserve"> </w:t>
      </w:r>
      <w:r w:rsidR="00374C0C">
        <w:t>people</w:t>
      </w:r>
      <w:r w:rsidR="00EF1385">
        <w:t xml:space="preserve"> </w:t>
      </w:r>
      <w:r w:rsidR="00374C0C">
        <w:t>and</w:t>
      </w:r>
      <w:r w:rsidR="00EF1385">
        <w:t xml:space="preserve"> </w:t>
      </w:r>
      <w:r w:rsidR="00374C0C">
        <w:t>projects</w:t>
      </w:r>
      <w:r w:rsidR="00EF1385">
        <w:t xml:space="preserve"> </w:t>
      </w:r>
      <w:r w:rsidR="00374C0C">
        <w:t>change,</w:t>
      </w:r>
      <w:r w:rsidR="00EF1385">
        <w:t xml:space="preserve"> </w:t>
      </w:r>
      <w:r w:rsidR="00D56349">
        <w:t>but</w:t>
      </w:r>
      <w:r w:rsidR="00EF1385">
        <w:t xml:space="preserve"> </w:t>
      </w:r>
      <w:r w:rsidR="00D56349">
        <w:t>it</w:t>
      </w:r>
      <w:r w:rsidR="00EF1385">
        <w:t xml:space="preserve"> </w:t>
      </w:r>
      <w:r w:rsidR="00D56349">
        <w:t>is</w:t>
      </w:r>
      <w:r w:rsidR="00EF1385">
        <w:t xml:space="preserve"> </w:t>
      </w:r>
      <w:r w:rsidR="00D56349">
        <w:t>evident</w:t>
      </w:r>
      <w:r w:rsidR="00EF1385">
        <w:t xml:space="preserve"> </w:t>
      </w:r>
      <w:r w:rsidR="00D56349">
        <w:t>how</w:t>
      </w:r>
      <w:r w:rsidR="00EF1385">
        <w:t xml:space="preserve"> </w:t>
      </w:r>
      <w:r w:rsidR="00D56349">
        <w:t>this</w:t>
      </w:r>
      <w:r w:rsidR="00EF1385">
        <w:t xml:space="preserve"> </w:t>
      </w:r>
      <w:r w:rsidR="00D56349">
        <w:t>could</w:t>
      </w:r>
      <w:r w:rsidR="00EF1385">
        <w:t xml:space="preserve"> </w:t>
      </w:r>
      <w:r w:rsidR="00D56349">
        <w:t>be</w:t>
      </w:r>
      <w:r w:rsidR="00EF1385">
        <w:t xml:space="preserve"> </w:t>
      </w:r>
      <w:r w:rsidR="00D56349">
        <w:t>a</w:t>
      </w:r>
      <w:r w:rsidR="00EF1385">
        <w:t xml:space="preserve"> </w:t>
      </w:r>
      <w:r w:rsidR="00D56349">
        <w:t>significant</w:t>
      </w:r>
      <w:r w:rsidR="00EF1385">
        <w:t xml:space="preserve"> </w:t>
      </w:r>
      <w:r w:rsidR="00D56349">
        <w:t>setback</w:t>
      </w:r>
      <w:r w:rsidR="00EF1385">
        <w:t xml:space="preserve"> </w:t>
      </w:r>
      <w:r w:rsidR="00D56349">
        <w:t>to</w:t>
      </w:r>
      <w:r w:rsidR="00EF1385">
        <w:t xml:space="preserve"> </w:t>
      </w:r>
      <w:r w:rsidR="0004327B">
        <w:t>refugees</w:t>
      </w:r>
      <w:r w:rsidR="00EF1385">
        <w:t xml:space="preserve"> </w:t>
      </w:r>
      <w:r w:rsidR="0004327B">
        <w:t>who</w:t>
      </w:r>
      <w:r w:rsidR="00EF1385">
        <w:t xml:space="preserve"> </w:t>
      </w:r>
      <w:r w:rsidR="000235EB">
        <w:t>thought</w:t>
      </w:r>
      <w:r w:rsidR="00EF1385">
        <w:t xml:space="preserve"> </w:t>
      </w:r>
      <w:r w:rsidR="000235EB">
        <w:t>they</w:t>
      </w:r>
      <w:r w:rsidR="00EF1385">
        <w:t xml:space="preserve"> </w:t>
      </w:r>
      <w:r w:rsidR="00995771">
        <w:t>were</w:t>
      </w:r>
      <w:r w:rsidR="00EF1385">
        <w:t xml:space="preserve"> </w:t>
      </w:r>
      <w:r w:rsidR="00995771">
        <w:t>making</w:t>
      </w:r>
      <w:r w:rsidR="00EF1385">
        <w:t xml:space="preserve"> </w:t>
      </w:r>
      <w:r w:rsidR="00995771">
        <w:t>progress</w:t>
      </w:r>
      <w:r w:rsidR="00EF1385">
        <w:t xml:space="preserve"> </w:t>
      </w:r>
      <w:r w:rsidR="00995771">
        <w:t>in</w:t>
      </w:r>
      <w:r w:rsidR="00EF1385">
        <w:t xml:space="preserve"> </w:t>
      </w:r>
      <w:r w:rsidR="00995771">
        <w:t>engaging</w:t>
      </w:r>
      <w:r w:rsidR="00EF1385">
        <w:t xml:space="preserve"> </w:t>
      </w:r>
      <w:r w:rsidR="00995771">
        <w:t>with</w:t>
      </w:r>
      <w:r w:rsidR="00EF1385">
        <w:t xml:space="preserve"> </w:t>
      </w:r>
      <w:r w:rsidR="00995771">
        <w:t>their</w:t>
      </w:r>
      <w:r w:rsidR="00EF1385">
        <w:t xml:space="preserve"> </w:t>
      </w:r>
      <w:r w:rsidR="007E7B18">
        <w:t>profession.</w:t>
      </w:r>
    </w:p>
    <w:p w14:paraId="52EB396D" w14:textId="1E51C422" w:rsidR="004C6EF4" w:rsidRPr="004C6EF4" w:rsidRDefault="00681EFA" w:rsidP="004C6EF4">
      <w:r>
        <w:lastRenderedPageBreak/>
        <w:t>It</w:t>
      </w:r>
      <w:r w:rsidR="00EF1385">
        <w:t xml:space="preserve"> </w:t>
      </w:r>
      <w:r>
        <w:t>is</w:t>
      </w:r>
      <w:r w:rsidR="00EF1385">
        <w:t xml:space="preserve"> </w:t>
      </w:r>
      <w:r>
        <w:t>instructive</w:t>
      </w:r>
      <w:r w:rsidR="00EF1385">
        <w:t xml:space="preserve"> </w:t>
      </w:r>
      <w:r>
        <w:t>to</w:t>
      </w:r>
      <w:r w:rsidR="00EF1385">
        <w:t xml:space="preserve"> </w:t>
      </w:r>
      <w:r>
        <w:t>triangulate</w:t>
      </w:r>
      <w:r w:rsidR="00EF1385">
        <w:t xml:space="preserve"> </w:t>
      </w:r>
      <w:r>
        <w:t>these</w:t>
      </w:r>
      <w:r w:rsidR="00EF1385">
        <w:t xml:space="preserve"> </w:t>
      </w:r>
      <w:r>
        <w:t>findings</w:t>
      </w:r>
      <w:r w:rsidR="00EF1385">
        <w:t xml:space="preserve"> </w:t>
      </w:r>
      <w:r>
        <w:t>with</w:t>
      </w:r>
      <w:r w:rsidR="00EF1385">
        <w:t xml:space="preserve"> </w:t>
      </w:r>
      <w:r>
        <w:t>t</w:t>
      </w:r>
      <w:r w:rsidR="00976EF5">
        <w:t>h</w:t>
      </w:r>
      <w:r>
        <w:t>e</w:t>
      </w:r>
      <w:r w:rsidR="00EF1385">
        <w:t xml:space="preserve"> </w:t>
      </w:r>
      <w:r w:rsidR="00976EF5">
        <w:t>responses</w:t>
      </w:r>
      <w:r w:rsidR="00EF1385">
        <w:t xml:space="preserve"> </w:t>
      </w:r>
      <w:r w:rsidR="00976EF5">
        <w:t>provided</w:t>
      </w:r>
      <w:r w:rsidR="00EF1385">
        <w:t xml:space="preserve"> </w:t>
      </w:r>
      <w:r w:rsidR="00976EF5">
        <w:t>by</w:t>
      </w:r>
      <w:r w:rsidR="00EF1385">
        <w:t xml:space="preserve"> </w:t>
      </w:r>
      <w:r w:rsidR="00976EF5">
        <w:t>regulatory</w:t>
      </w:r>
      <w:r w:rsidR="00EF1385">
        <w:t xml:space="preserve"> </w:t>
      </w:r>
      <w:r w:rsidR="00976EF5">
        <w:t>bodies</w:t>
      </w:r>
      <w:r w:rsidR="00EF1385">
        <w:t xml:space="preserve"> </w:t>
      </w:r>
      <w:r w:rsidR="00976EF5">
        <w:t>to</w:t>
      </w:r>
      <w:r w:rsidR="00EF1385">
        <w:t xml:space="preserve"> </w:t>
      </w:r>
      <w:r w:rsidR="00525E93">
        <w:t>the</w:t>
      </w:r>
      <w:r w:rsidR="00EF1385">
        <w:t xml:space="preserve"> </w:t>
      </w:r>
      <w:r w:rsidR="00525E93">
        <w:t>call</w:t>
      </w:r>
      <w:r w:rsidR="00EF1385">
        <w:t xml:space="preserve"> </w:t>
      </w:r>
      <w:r w:rsidR="00525E93">
        <w:t>from</w:t>
      </w:r>
      <w:r w:rsidR="00EF1385">
        <w:t xml:space="preserve"> </w:t>
      </w:r>
      <w:r w:rsidR="00525E93">
        <w:t>BEIS,</w:t>
      </w:r>
      <w:r w:rsidR="00EF1385">
        <w:t xml:space="preserve"> </w:t>
      </w:r>
      <w:r w:rsidR="00525E93">
        <w:t>so</w:t>
      </w:r>
      <w:r w:rsidR="00EF1385">
        <w:t xml:space="preserve"> </w:t>
      </w:r>
      <w:r w:rsidR="004E22ED">
        <w:t>below</w:t>
      </w:r>
      <w:r w:rsidR="00EF1385">
        <w:t xml:space="preserve"> </w:t>
      </w:r>
      <w:r w:rsidR="00525E93">
        <w:t>we</w:t>
      </w:r>
      <w:r w:rsidR="00EF1385">
        <w:t xml:space="preserve"> </w:t>
      </w:r>
      <w:r w:rsidR="00525E93">
        <w:t>include</w:t>
      </w:r>
      <w:r w:rsidR="00EF1385">
        <w:t xml:space="preserve"> </w:t>
      </w:r>
      <w:r w:rsidR="00525E93">
        <w:t>verbatim</w:t>
      </w:r>
      <w:r w:rsidR="00EF1385">
        <w:t xml:space="preserve"> </w:t>
      </w:r>
      <w:r w:rsidR="00525E93">
        <w:t>some</w:t>
      </w:r>
      <w:r w:rsidR="00EF1385">
        <w:t xml:space="preserve"> </w:t>
      </w:r>
      <w:r w:rsidR="00CD375B">
        <w:t>relevant</w:t>
      </w:r>
      <w:r w:rsidR="00EF1385">
        <w:t xml:space="preserve"> </w:t>
      </w:r>
      <w:r w:rsidR="00CD375B">
        <w:t>details</w:t>
      </w:r>
      <w:r w:rsidR="00EF1385">
        <w:t xml:space="preserve"> </w:t>
      </w:r>
      <w:r w:rsidR="00CD375B">
        <w:t>f</w:t>
      </w:r>
      <w:r w:rsidR="004C6EF4" w:rsidRPr="004C6EF4">
        <w:t>rom</w:t>
      </w:r>
      <w:r w:rsidR="00EF1385">
        <w:t xml:space="preserve"> </w:t>
      </w:r>
      <w:r w:rsidR="004C6EF4" w:rsidRPr="004C6EF4">
        <w:t>The</w:t>
      </w:r>
      <w:r w:rsidR="00EF1385">
        <w:t xml:space="preserve"> </w:t>
      </w:r>
      <w:r w:rsidR="004C6EF4" w:rsidRPr="004C6EF4">
        <w:t>Recognition</w:t>
      </w:r>
      <w:r w:rsidR="00EF1385">
        <w:t xml:space="preserve"> </w:t>
      </w:r>
      <w:r w:rsidR="004C6EF4" w:rsidRPr="004C6EF4">
        <w:t>of</w:t>
      </w:r>
      <w:r w:rsidR="00EF1385">
        <w:t xml:space="preserve"> </w:t>
      </w:r>
      <w:r w:rsidR="004C6EF4" w:rsidRPr="004C6EF4">
        <w:t>Professional</w:t>
      </w:r>
      <w:r w:rsidR="00EF1385">
        <w:t xml:space="preserve"> </w:t>
      </w:r>
      <w:r w:rsidR="004C6EF4" w:rsidRPr="004C6EF4">
        <w:t>Qualifications</w:t>
      </w:r>
      <w:r w:rsidR="00EF1385">
        <w:t xml:space="preserve"> </w:t>
      </w:r>
      <w:r w:rsidR="004C6EF4" w:rsidRPr="004C6EF4">
        <w:t>and</w:t>
      </w:r>
      <w:r w:rsidR="00EF1385">
        <w:t xml:space="preserve"> </w:t>
      </w:r>
      <w:r w:rsidR="004C6EF4" w:rsidRPr="004C6EF4">
        <w:t>Regulation</w:t>
      </w:r>
      <w:r w:rsidR="00EF1385">
        <w:t xml:space="preserve"> </w:t>
      </w:r>
      <w:r w:rsidR="004C6EF4" w:rsidRPr="004C6EF4">
        <w:t>of</w:t>
      </w:r>
      <w:r w:rsidR="00EF1385">
        <w:t xml:space="preserve"> </w:t>
      </w:r>
      <w:r w:rsidR="004C6EF4" w:rsidRPr="004C6EF4">
        <w:t>Professions:</w:t>
      </w:r>
      <w:r w:rsidR="00EF1385">
        <w:t xml:space="preserve"> </w:t>
      </w:r>
      <w:r w:rsidR="004C6EF4" w:rsidRPr="004C6EF4">
        <w:t>Call</w:t>
      </w:r>
      <w:r w:rsidR="00EF1385">
        <w:t xml:space="preserve"> </w:t>
      </w:r>
      <w:r w:rsidR="004C6EF4" w:rsidRPr="004C6EF4">
        <w:t>for</w:t>
      </w:r>
      <w:r w:rsidR="00EF1385">
        <w:t xml:space="preserve"> </w:t>
      </w:r>
      <w:r w:rsidR="004C6EF4" w:rsidRPr="004C6EF4">
        <w:t>Evidence</w:t>
      </w:r>
      <w:r w:rsidR="00EF1385">
        <w:t xml:space="preserve"> </w:t>
      </w:r>
      <w:r w:rsidR="004C6EF4" w:rsidRPr="004C6EF4">
        <w:t>Summary</w:t>
      </w:r>
      <w:r w:rsidR="00EF1385">
        <w:t xml:space="preserve"> </w:t>
      </w:r>
      <w:r w:rsidR="004C6EF4" w:rsidRPr="004C6EF4">
        <w:t>of</w:t>
      </w:r>
      <w:r w:rsidR="00EF1385">
        <w:t xml:space="preserve"> </w:t>
      </w:r>
      <w:r w:rsidR="004C6EF4" w:rsidRPr="004C6EF4">
        <w:t>Responses,</w:t>
      </w:r>
      <w:r w:rsidR="00EF1385">
        <w:t xml:space="preserve"> </w:t>
      </w:r>
      <w:r w:rsidR="004C6EF4" w:rsidRPr="004C6EF4">
        <w:t>p11-13</w:t>
      </w:r>
      <w:r w:rsidR="00CD375B">
        <w:t>:</w:t>
      </w:r>
    </w:p>
    <w:p w14:paraId="6D5FBC15" w14:textId="04C88A09" w:rsidR="004C6EF4" w:rsidRPr="004C6EF4" w:rsidRDefault="004C6EF4" w:rsidP="004C6EF4">
      <w:pPr>
        <w:rPr>
          <w:i/>
          <w:iCs/>
        </w:rPr>
      </w:pPr>
      <w:r w:rsidRPr="004C6EF4">
        <w:rPr>
          <w:i/>
          <w:iCs/>
        </w:rPr>
        <w:t>We</w:t>
      </w:r>
      <w:r w:rsidR="00EF1385">
        <w:rPr>
          <w:i/>
          <w:iCs/>
        </w:rPr>
        <w:t xml:space="preserve"> </w:t>
      </w:r>
      <w:r w:rsidRPr="004C6EF4">
        <w:rPr>
          <w:i/>
          <w:iCs/>
        </w:rPr>
        <w:t>asked</w:t>
      </w:r>
      <w:r w:rsidR="00EF1385">
        <w:rPr>
          <w:i/>
          <w:iCs/>
        </w:rPr>
        <w:t xml:space="preserve"> </w:t>
      </w:r>
      <w:r w:rsidRPr="004C6EF4">
        <w:rPr>
          <w:i/>
          <w:iCs/>
        </w:rPr>
        <w:t>about</w:t>
      </w:r>
      <w:r w:rsidR="00EF1385">
        <w:rPr>
          <w:i/>
          <w:iCs/>
        </w:rPr>
        <w:t xml:space="preserve"> </w:t>
      </w:r>
      <w:r w:rsidRPr="004C6EF4">
        <w:rPr>
          <w:i/>
          <w:iCs/>
        </w:rPr>
        <w:t>the</w:t>
      </w:r>
      <w:r w:rsidR="00EF1385">
        <w:rPr>
          <w:i/>
          <w:iCs/>
        </w:rPr>
        <w:t xml:space="preserve"> </w:t>
      </w:r>
      <w:r w:rsidRPr="004C6EF4">
        <w:rPr>
          <w:i/>
          <w:iCs/>
        </w:rPr>
        <w:t>types</w:t>
      </w:r>
      <w:r w:rsidR="00EF1385">
        <w:rPr>
          <w:i/>
          <w:iCs/>
        </w:rPr>
        <w:t xml:space="preserve"> </w:t>
      </w:r>
      <w:r w:rsidRPr="004C6EF4">
        <w:rPr>
          <w:i/>
          <w:iCs/>
        </w:rPr>
        <w:t>of</w:t>
      </w:r>
      <w:r w:rsidR="00EF1385">
        <w:rPr>
          <w:i/>
          <w:iCs/>
        </w:rPr>
        <w:t xml:space="preserve"> </w:t>
      </w:r>
      <w:r w:rsidRPr="004C6EF4">
        <w:rPr>
          <w:i/>
          <w:iCs/>
        </w:rPr>
        <w:t>costs</w:t>
      </w:r>
      <w:r w:rsidR="00EF1385">
        <w:rPr>
          <w:i/>
          <w:iCs/>
        </w:rPr>
        <w:t xml:space="preserve"> </w:t>
      </w:r>
      <w:r w:rsidRPr="004C6EF4">
        <w:rPr>
          <w:i/>
          <w:iCs/>
        </w:rPr>
        <w:t>to</w:t>
      </w:r>
      <w:r w:rsidR="00EF1385">
        <w:rPr>
          <w:i/>
          <w:iCs/>
        </w:rPr>
        <w:t xml:space="preserve"> </w:t>
      </w:r>
      <w:r w:rsidRPr="004C6EF4">
        <w:rPr>
          <w:i/>
          <w:iCs/>
        </w:rPr>
        <w:t>regulators</w:t>
      </w:r>
      <w:r w:rsidR="00EF1385">
        <w:rPr>
          <w:i/>
          <w:iCs/>
        </w:rPr>
        <w:t xml:space="preserve"> </w:t>
      </w:r>
      <w:r w:rsidRPr="004C6EF4">
        <w:rPr>
          <w:i/>
          <w:iCs/>
        </w:rPr>
        <w:t>of</w:t>
      </w:r>
      <w:r w:rsidR="00EF1385">
        <w:rPr>
          <w:i/>
          <w:iCs/>
        </w:rPr>
        <w:t xml:space="preserve"> </w:t>
      </w:r>
      <w:r w:rsidRPr="004C6EF4">
        <w:rPr>
          <w:i/>
          <w:iCs/>
        </w:rPr>
        <w:t>assessing</w:t>
      </w:r>
      <w:r w:rsidR="00EF1385">
        <w:rPr>
          <w:i/>
          <w:iCs/>
        </w:rPr>
        <w:t xml:space="preserve"> </w:t>
      </w:r>
      <w:r w:rsidRPr="004C6EF4">
        <w:rPr>
          <w:i/>
          <w:iCs/>
        </w:rPr>
        <w:t>qualifications</w:t>
      </w:r>
      <w:r w:rsidR="00EF1385">
        <w:rPr>
          <w:i/>
          <w:iCs/>
        </w:rPr>
        <w:t xml:space="preserve"> </w:t>
      </w:r>
      <w:r w:rsidRPr="004C6EF4">
        <w:rPr>
          <w:i/>
          <w:iCs/>
        </w:rPr>
        <w:t>from</w:t>
      </w:r>
      <w:r w:rsidR="00EF1385">
        <w:rPr>
          <w:i/>
          <w:iCs/>
        </w:rPr>
        <w:t xml:space="preserve"> </w:t>
      </w:r>
      <w:r w:rsidRPr="004C6EF4">
        <w:rPr>
          <w:i/>
          <w:iCs/>
        </w:rPr>
        <w:t>both</w:t>
      </w:r>
      <w:r w:rsidR="00EF1385">
        <w:rPr>
          <w:i/>
          <w:iCs/>
        </w:rPr>
        <w:t xml:space="preserve"> </w:t>
      </w:r>
      <w:r w:rsidRPr="004C6EF4">
        <w:rPr>
          <w:i/>
          <w:iCs/>
        </w:rPr>
        <w:t>overseas</w:t>
      </w:r>
      <w:r w:rsidR="00EF1385">
        <w:rPr>
          <w:i/>
          <w:iCs/>
        </w:rPr>
        <w:t xml:space="preserve"> </w:t>
      </w:r>
      <w:r w:rsidRPr="004C6EF4">
        <w:rPr>
          <w:i/>
          <w:iCs/>
        </w:rPr>
        <w:t>and</w:t>
      </w:r>
      <w:r w:rsidR="00EF1385">
        <w:rPr>
          <w:i/>
          <w:iCs/>
        </w:rPr>
        <w:t xml:space="preserve"> </w:t>
      </w:r>
      <w:r w:rsidRPr="004C6EF4">
        <w:rPr>
          <w:i/>
          <w:iCs/>
        </w:rPr>
        <w:t>domestic</w:t>
      </w:r>
      <w:r w:rsidR="00EF1385">
        <w:rPr>
          <w:i/>
          <w:iCs/>
        </w:rPr>
        <w:t xml:space="preserve"> </w:t>
      </w:r>
      <w:r w:rsidRPr="004C6EF4">
        <w:rPr>
          <w:i/>
          <w:iCs/>
        </w:rPr>
        <w:t>applicants.</w:t>
      </w:r>
      <w:r w:rsidR="00EF1385">
        <w:rPr>
          <w:i/>
          <w:iCs/>
        </w:rPr>
        <w:t xml:space="preserve"> </w:t>
      </w:r>
      <w:r w:rsidRPr="004C6EF4">
        <w:rPr>
          <w:i/>
          <w:iCs/>
        </w:rPr>
        <w:t>24</w:t>
      </w:r>
      <w:r w:rsidR="00EF1385">
        <w:rPr>
          <w:i/>
          <w:iCs/>
        </w:rPr>
        <w:t xml:space="preserve"> </w:t>
      </w:r>
      <w:r w:rsidRPr="004C6EF4">
        <w:rPr>
          <w:i/>
          <w:iCs/>
        </w:rPr>
        <w:t>regulatory</w:t>
      </w:r>
      <w:r w:rsidR="00EF1385">
        <w:rPr>
          <w:i/>
          <w:iCs/>
        </w:rPr>
        <w:t xml:space="preserve"> </w:t>
      </w:r>
      <w:r w:rsidRPr="004C6EF4">
        <w:rPr>
          <w:i/>
          <w:iCs/>
        </w:rPr>
        <w:t>bodies</w:t>
      </w:r>
      <w:r w:rsidR="00EF1385">
        <w:rPr>
          <w:i/>
          <w:iCs/>
        </w:rPr>
        <w:t xml:space="preserve"> </w:t>
      </w:r>
      <w:r w:rsidRPr="004C6EF4">
        <w:rPr>
          <w:i/>
          <w:iCs/>
        </w:rPr>
        <w:t>provided</w:t>
      </w:r>
      <w:r w:rsidR="00EF1385">
        <w:rPr>
          <w:i/>
          <w:iCs/>
        </w:rPr>
        <w:t xml:space="preserve"> </w:t>
      </w:r>
      <w:r w:rsidRPr="004C6EF4">
        <w:rPr>
          <w:i/>
          <w:iCs/>
        </w:rPr>
        <w:t>information</w:t>
      </w:r>
      <w:r w:rsidR="00EF1385">
        <w:rPr>
          <w:i/>
          <w:iCs/>
        </w:rPr>
        <w:t xml:space="preserve"> </w:t>
      </w:r>
      <w:r w:rsidRPr="004C6EF4">
        <w:rPr>
          <w:i/>
          <w:iCs/>
        </w:rPr>
        <w:t>on</w:t>
      </w:r>
      <w:r w:rsidR="00EF1385">
        <w:rPr>
          <w:i/>
          <w:iCs/>
        </w:rPr>
        <w:t xml:space="preserve"> </w:t>
      </w:r>
      <w:r w:rsidRPr="004C6EF4">
        <w:rPr>
          <w:i/>
          <w:iCs/>
        </w:rPr>
        <w:t>types</w:t>
      </w:r>
      <w:r w:rsidR="00EF1385">
        <w:rPr>
          <w:i/>
          <w:iCs/>
        </w:rPr>
        <w:t xml:space="preserve"> </w:t>
      </w:r>
      <w:r w:rsidRPr="004C6EF4">
        <w:rPr>
          <w:i/>
          <w:iCs/>
        </w:rPr>
        <w:t>of</w:t>
      </w:r>
      <w:r w:rsidR="00EF1385">
        <w:rPr>
          <w:i/>
          <w:iCs/>
        </w:rPr>
        <w:t xml:space="preserve"> </w:t>
      </w:r>
      <w:r w:rsidRPr="004C6EF4">
        <w:rPr>
          <w:i/>
          <w:iCs/>
        </w:rPr>
        <w:t>costs.</w:t>
      </w:r>
      <w:r w:rsidR="00EF1385">
        <w:rPr>
          <w:i/>
          <w:iCs/>
        </w:rPr>
        <w:t xml:space="preserve"> </w:t>
      </w:r>
      <w:r w:rsidRPr="004C6EF4">
        <w:rPr>
          <w:i/>
          <w:iCs/>
        </w:rPr>
        <w:t>The</w:t>
      </w:r>
      <w:r w:rsidR="00EF1385">
        <w:rPr>
          <w:i/>
          <w:iCs/>
        </w:rPr>
        <w:t xml:space="preserve"> </w:t>
      </w:r>
      <w:r w:rsidRPr="004C6EF4">
        <w:rPr>
          <w:i/>
          <w:iCs/>
        </w:rPr>
        <w:t>key</w:t>
      </w:r>
      <w:r w:rsidR="00EF1385">
        <w:rPr>
          <w:i/>
          <w:iCs/>
        </w:rPr>
        <w:t xml:space="preserve"> </w:t>
      </w:r>
      <w:r w:rsidRPr="004C6EF4">
        <w:rPr>
          <w:i/>
          <w:iCs/>
        </w:rPr>
        <w:t>reasons</w:t>
      </w:r>
      <w:r w:rsidR="00EF1385">
        <w:rPr>
          <w:i/>
          <w:iCs/>
        </w:rPr>
        <w:t xml:space="preserve"> </w:t>
      </w:r>
      <w:r w:rsidRPr="004C6EF4">
        <w:rPr>
          <w:i/>
          <w:iCs/>
        </w:rPr>
        <w:t>for</w:t>
      </w:r>
      <w:r w:rsidR="00EF1385">
        <w:rPr>
          <w:i/>
          <w:iCs/>
        </w:rPr>
        <w:t xml:space="preserve"> </w:t>
      </w:r>
      <w:r w:rsidRPr="004C6EF4">
        <w:rPr>
          <w:i/>
          <w:iCs/>
        </w:rPr>
        <w:t>costs</w:t>
      </w:r>
      <w:r w:rsidR="00EF1385">
        <w:rPr>
          <w:i/>
          <w:iCs/>
        </w:rPr>
        <w:t xml:space="preserve"> </w:t>
      </w:r>
      <w:r w:rsidRPr="004C6EF4">
        <w:rPr>
          <w:i/>
          <w:iCs/>
        </w:rPr>
        <w:t>included:</w:t>
      </w:r>
      <w:r w:rsidR="00EF1385">
        <w:rPr>
          <w:i/>
          <w:iCs/>
        </w:rPr>
        <w:t xml:space="preserve">  </w:t>
      </w:r>
    </w:p>
    <w:p w14:paraId="0CBF6566" w14:textId="0CDBA8C4" w:rsidR="004C6EF4" w:rsidRPr="00D52323" w:rsidRDefault="004C6EF4" w:rsidP="00654E00">
      <w:pPr>
        <w:pStyle w:val="ListParagraph"/>
        <w:numPr>
          <w:ilvl w:val="0"/>
          <w:numId w:val="14"/>
        </w:numPr>
        <w:rPr>
          <w:i/>
          <w:iCs/>
        </w:rPr>
      </w:pPr>
      <w:r w:rsidRPr="00D52323">
        <w:rPr>
          <w:i/>
          <w:iCs/>
        </w:rPr>
        <w:t>Administrative</w:t>
      </w:r>
      <w:r w:rsidR="00EF1385">
        <w:rPr>
          <w:i/>
          <w:iCs/>
        </w:rPr>
        <w:t xml:space="preserve"> </w:t>
      </w:r>
      <w:r w:rsidRPr="00D52323">
        <w:rPr>
          <w:i/>
          <w:iCs/>
        </w:rPr>
        <w:t>checks</w:t>
      </w:r>
      <w:r w:rsidR="00EF1385">
        <w:rPr>
          <w:i/>
          <w:iCs/>
        </w:rPr>
        <w:t xml:space="preserve"> </w:t>
      </w:r>
      <w:r w:rsidRPr="00D52323">
        <w:rPr>
          <w:i/>
          <w:iCs/>
        </w:rPr>
        <w:t>–</w:t>
      </w:r>
      <w:r w:rsidR="00EF1385">
        <w:rPr>
          <w:i/>
          <w:iCs/>
        </w:rPr>
        <w:t xml:space="preserve"> </w:t>
      </w:r>
      <w:r w:rsidRPr="00D52323">
        <w:rPr>
          <w:i/>
          <w:iCs/>
        </w:rPr>
        <w:t>associated</w:t>
      </w:r>
      <w:r w:rsidR="00EF1385">
        <w:rPr>
          <w:i/>
          <w:iCs/>
        </w:rPr>
        <w:t xml:space="preserve"> </w:t>
      </w:r>
      <w:r w:rsidRPr="00D52323">
        <w:rPr>
          <w:i/>
          <w:iCs/>
        </w:rPr>
        <w:t>with</w:t>
      </w:r>
      <w:r w:rsidR="00EF1385">
        <w:rPr>
          <w:i/>
          <w:iCs/>
        </w:rPr>
        <w:t xml:space="preserve"> </w:t>
      </w:r>
      <w:r w:rsidRPr="00D52323">
        <w:rPr>
          <w:i/>
          <w:iCs/>
        </w:rPr>
        <w:t>verifying</w:t>
      </w:r>
      <w:r w:rsidR="00EF1385">
        <w:rPr>
          <w:i/>
          <w:iCs/>
        </w:rPr>
        <w:t xml:space="preserve"> </w:t>
      </w:r>
      <w:r w:rsidRPr="00D52323">
        <w:rPr>
          <w:i/>
          <w:iCs/>
        </w:rPr>
        <w:t>qualifications</w:t>
      </w:r>
      <w:r w:rsidR="00EF1385">
        <w:rPr>
          <w:i/>
          <w:iCs/>
        </w:rPr>
        <w:t xml:space="preserve"> </w:t>
      </w:r>
      <w:r w:rsidRPr="00D52323">
        <w:rPr>
          <w:i/>
          <w:iCs/>
        </w:rPr>
        <w:t>awarded</w:t>
      </w:r>
      <w:r w:rsidR="00EF1385">
        <w:rPr>
          <w:i/>
          <w:iCs/>
        </w:rPr>
        <w:t xml:space="preserve"> </w:t>
      </w:r>
      <w:r w:rsidRPr="00D52323">
        <w:rPr>
          <w:i/>
          <w:iCs/>
        </w:rPr>
        <w:t>by</w:t>
      </w:r>
      <w:r w:rsidR="00EF1385">
        <w:rPr>
          <w:i/>
          <w:iCs/>
        </w:rPr>
        <w:t xml:space="preserve"> </w:t>
      </w:r>
      <w:r w:rsidRPr="00D52323">
        <w:rPr>
          <w:i/>
          <w:iCs/>
        </w:rPr>
        <w:t>overseas</w:t>
      </w:r>
      <w:r w:rsidR="00EF1385">
        <w:rPr>
          <w:i/>
          <w:iCs/>
        </w:rPr>
        <w:t xml:space="preserve"> </w:t>
      </w:r>
      <w:r w:rsidRPr="00D52323">
        <w:rPr>
          <w:i/>
          <w:iCs/>
        </w:rPr>
        <w:t>bodies,</w:t>
      </w:r>
      <w:r w:rsidR="00EF1385">
        <w:rPr>
          <w:i/>
          <w:iCs/>
        </w:rPr>
        <w:t xml:space="preserve"> </w:t>
      </w:r>
      <w:r w:rsidRPr="00D52323">
        <w:rPr>
          <w:i/>
          <w:iCs/>
        </w:rPr>
        <w:t>or</w:t>
      </w:r>
      <w:r w:rsidR="00EF1385">
        <w:rPr>
          <w:i/>
          <w:iCs/>
        </w:rPr>
        <w:t xml:space="preserve"> </w:t>
      </w:r>
      <w:r w:rsidRPr="00D52323">
        <w:rPr>
          <w:i/>
          <w:iCs/>
        </w:rPr>
        <w:t>disclosure</w:t>
      </w:r>
      <w:r w:rsidR="00EF1385">
        <w:rPr>
          <w:i/>
          <w:iCs/>
        </w:rPr>
        <w:t xml:space="preserve"> </w:t>
      </w:r>
      <w:r w:rsidRPr="00D52323">
        <w:rPr>
          <w:i/>
          <w:iCs/>
        </w:rPr>
        <w:t>checks</w:t>
      </w:r>
      <w:r w:rsidR="00EF1385">
        <w:rPr>
          <w:i/>
          <w:iCs/>
        </w:rPr>
        <w:t xml:space="preserve"> </w:t>
      </w:r>
      <w:r w:rsidRPr="00D52323">
        <w:rPr>
          <w:i/>
          <w:iCs/>
        </w:rPr>
        <w:t>to</w:t>
      </w:r>
      <w:r w:rsidR="00EF1385">
        <w:rPr>
          <w:i/>
          <w:iCs/>
        </w:rPr>
        <w:t xml:space="preserve"> </w:t>
      </w:r>
      <w:r w:rsidRPr="00D52323">
        <w:rPr>
          <w:i/>
          <w:iCs/>
        </w:rPr>
        <w:t>ensure</w:t>
      </w:r>
      <w:r w:rsidR="00EF1385">
        <w:rPr>
          <w:i/>
          <w:iCs/>
        </w:rPr>
        <w:t xml:space="preserve"> </w:t>
      </w:r>
      <w:r w:rsidRPr="00D52323">
        <w:rPr>
          <w:i/>
          <w:iCs/>
        </w:rPr>
        <w:t>applicants</w:t>
      </w:r>
      <w:r w:rsidR="00EF1385">
        <w:rPr>
          <w:i/>
          <w:iCs/>
        </w:rPr>
        <w:t xml:space="preserve"> </w:t>
      </w:r>
      <w:r w:rsidRPr="00D52323">
        <w:rPr>
          <w:i/>
          <w:iCs/>
        </w:rPr>
        <w:t>are</w:t>
      </w:r>
      <w:r w:rsidR="00EF1385">
        <w:rPr>
          <w:i/>
          <w:iCs/>
        </w:rPr>
        <w:t xml:space="preserve"> </w:t>
      </w:r>
      <w:r w:rsidRPr="00D52323">
        <w:rPr>
          <w:i/>
          <w:iCs/>
        </w:rPr>
        <w:t>permitted</w:t>
      </w:r>
      <w:r w:rsidR="00EF1385">
        <w:rPr>
          <w:i/>
          <w:iCs/>
        </w:rPr>
        <w:t xml:space="preserve"> </w:t>
      </w:r>
      <w:r w:rsidRPr="00D52323">
        <w:rPr>
          <w:i/>
          <w:iCs/>
        </w:rPr>
        <w:t>to</w:t>
      </w:r>
      <w:r w:rsidR="00EF1385">
        <w:rPr>
          <w:i/>
          <w:iCs/>
        </w:rPr>
        <w:t xml:space="preserve"> </w:t>
      </w:r>
      <w:r w:rsidRPr="00D52323">
        <w:rPr>
          <w:i/>
          <w:iCs/>
        </w:rPr>
        <w:t>practise</w:t>
      </w:r>
      <w:r w:rsidR="00EF1385">
        <w:rPr>
          <w:i/>
          <w:iCs/>
        </w:rPr>
        <w:t xml:space="preserve"> </w:t>
      </w:r>
      <w:r w:rsidRPr="00D52323">
        <w:rPr>
          <w:i/>
          <w:iCs/>
        </w:rPr>
        <w:t>within</w:t>
      </w:r>
      <w:r w:rsidR="00EF1385">
        <w:rPr>
          <w:i/>
          <w:iCs/>
        </w:rPr>
        <w:t xml:space="preserve"> </w:t>
      </w:r>
      <w:r w:rsidRPr="00D52323">
        <w:rPr>
          <w:i/>
          <w:iCs/>
        </w:rPr>
        <w:t>a</w:t>
      </w:r>
      <w:r w:rsidR="00EF1385">
        <w:rPr>
          <w:i/>
          <w:iCs/>
        </w:rPr>
        <w:t xml:space="preserve"> </w:t>
      </w:r>
      <w:proofErr w:type="gramStart"/>
      <w:r w:rsidRPr="00D52323">
        <w:rPr>
          <w:i/>
          <w:iCs/>
        </w:rPr>
        <w:t>profession;</w:t>
      </w:r>
      <w:proofErr w:type="gramEnd"/>
      <w:r w:rsidR="00EF1385">
        <w:rPr>
          <w:i/>
          <w:iCs/>
        </w:rPr>
        <w:t xml:space="preserve">  </w:t>
      </w:r>
    </w:p>
    <w:p w14:paraId="25A19F98" w14:textId="6963F510" w:rsidR="004C6EF4" w:rsidRPr="00D52323" w:rsidRDefault="004C6EF4" w:rsidP="00654E00">
      <w:pPr>
        <w:pStyle w:val="ListParagraph"/>
        <w:numPr>
          <w:ilvl w:val="0"/>
          <w:numId w:val="14"/>
        </w:numPr>
        <w:rPr>
          <w:i/>
          <w:iCs/>
        </w:rPr>
      </w:pPr>
      <w:r w:rsidRPr="00D52323">
        <w:rPr>
          <w:i/>
          <w:iCs/>
        </w:rPr>
        <w:t>Language</w:t>
      </w:r>
      <w:r w:rsidR="00EF1385">
        <w:rPr>
          <w:i/>
          <w:iCs/>
        </w:rPr>
        <w:t xml:space="preserve"> </w:t>
      </w:r>
      <w:r w:rsidRPr="00D52323">
        <w:rPr>
          <w:i/>
          <w:iCs/>
        </w:rPr>
        <w:t>test</w:t>
      </w:r>
      <w:r w:rsidR="00EF1385">
        <w:rPr>
          <w:i/>
          <w:iCs/>
        </w:rPr>
        <w:t xml:space="preserve"> </w:t>
      </w:r>
      <w:r w:rsidRPr="00D52323">
        <w:rPr>
          <w:i/>
          <w:iCs/>
        </w:rPr>
        <w:t>–</w:t>
      </w:r>
      <w:r w:rsidR="00EF1385">
        <w:rPr>
          <w:i/>
          <w:iCs/>
        </w:rPr>
        <w:t xml:space="preserve"> </w:t>
      </w:r>
      <w:r w:rsidRPr="00D52323">
        <w:rPr>
          <w:i/>
          <w:iCs/>
        </w:rPr>
        <w:t>ensuring</w:t>
      </w:r>
      <w:r w:rsidR="00EF1385">
        <w:rPr>
          <w:i/>
          <w:iCs/>
        </w:rPr>
        <w:t xml:space="preserve"> </w:t>
      </w:r>
      <w:r w:rsidRPr="00D52323">
        <w:rPr>
          <w:i/>
          <w:iCs/>
        </w:rPr>
        <w:t>that</w:t>
      </w:r>
      <w:r w:rsidR="00EF1385">
        <w:rPr>
          <w:i/>
          <w:iCs/>
        </w:rPr>
        <w:t xml:space="preserve"> </w:t>
      </w:r>
      <w:r w:rsidRPr="00D52323">
        <w:rPr>
          <w:i/>
          <w:iCs/>
        </w:rPr>
        <w:t>overseas</w:t>
      </w:r>
      <w:r w:rsidR="00EF1385">
        <w:rPr>
          <w:i/>
          <w:iCs/>
        </w:rPr>
        <w:t xml:space="preserve"> </w:t>
      </w:r>
      <w:r w:rsidRPr="00D52323">
        <w:rPr>
          <w:i/>
          <w:iCs/>
        </w:rPr>
        <w:t>applicants</w:t>
      </w:r>
      <w:r w:rsidR="00EF1385">
        <w:rPr>
          <w:i/>
          <w:iCs/>
        </w:rPr>
        <w:t xml:space="preserve"> </w:t>
      </w:r>
      <w:r w:rsidRPr="00D52323">
        <w:rPr>
          <w:i/>
          <w:iCs/>
        </w:rPr>
        <w:t>have</w:t>
      </w:r>
      <w:r w:rsidR="00EF1385">
        <w:rPr>
          <w:i/>
          <w:iCs/>
        </w:rPr>
        <w:t xml:space="preserve"> </w:t>
      </w:r>
      <w:r w:rsidRPr="00D52323">
        <w:rPr>
          <w:i/>
          <w:iCs/>
        </w:rPr>
        <w:t>the</w:t>
      </w:r>
      <w:r w:rsidR="00EF1385">
        <w:rPr>
          <w:i/>
          <w:iCs/>
        </w:rPr>
        <w:t xml:space="preserve"> </w:t>
      </w:r>
      <w:r w:rsidRPr="00D52323">
        <w:rPr>
          <w:i/>
          <w:iCs/>
        </w:rPr>
        <w:t>necessary</w:t>
      </w:r>
      <w:r w:rsidR="00EF1385">
        <w:rPr>
          <w:i/>
          <w:iCs/>
        </w:rPr>
        <w:t xml:space="preserve"> </w:t>
      </w:r>
      <w:r w:rsidRPr="00D52323">
        <w:rPr>
          <w:i/>
          <w:iCs/>
        </w:rPr>
        <w:t>English</w:t>
      </w:r>
      <w:r w:rsidR="00EF1385">
        <w:rPr>
          <w:i/>
          <w:iCs/>
        </w:rPr>
        <w:t xml:space="preserve"> </w:t>
      </w:r>
      <w:r w:rsidRPr="00D52323">
        <w:rPr>
          <w:i/>
          <w:iCs/>
        </w:rPr>
        <w:t>language</w:t>
      </w:r>
      <w:r w:rsidR="00EF1385">
        <w:rPr>
          <w:i/>
          <w:iCs/>
        </w:rPr>
        <w:t xml:space="preserve"> </w:t>
      </w:r>
      <w:r w:rsidRPr="00D52323">
        <w:rPr>
          <w:i/>
          <w:iCs/>
        </w:rPr>
        <w:t>skills</w:t>
      </w:r>
      <w:r w:rsidR="00EF1385">
        <w:rPr>
          <w:i/>
          <w:iCs/>
        </w:rPr>
        <w:t xml:space="preserve"> </w:t>
      </w:r>
      <w:r w:rsidRPr="00D52323">
        <w:rPr>
          <w:i/>
          <w:iCs/>
        </w:rPr>
        <w:t>to</w:t>
      </w:r>
      <w:r w:rsidR="00EF1385">
        <w:rPr>
          <w:i/>
          <w:iCs/>
        </w:rPr>
        <w:t xml:space="preserve"> </w:t>
      </w:r>
      <w:r w:rsidRPr="00D52323">
        <w:rPr>
          <w:i/>
          <w:iCs/>
        </w:rPr>
        <w:t>provide</w:t>
      </w:r>
      <w:r w:rsidR="00EF1385">
        <w:rPr>
          <w:i/>
          <w:iCs/>
        </w:rPr>
        <w:t xml:space="preserve"> </w:t>
      </w:r>
      <w:r w:rsidRPr="00D52323">
        <w:rPr>
          <w:i/>
          <w:iCs/>
        </w:rPr>
        <w:t>services</w:t>
      </w:r>
      <w:r w:rsidR="00EF1385">
        <w:rPr>
          <w:i/>
          <w:iCs/>
        </w:rPr>
        <w:t xml:space="preserve"> </w:t>
      </w:r>
      <w:r w:rsidRPr="00D52323">
        <w:rPr>
          <w:i/>
          <w:iCs/>
        </w:rPr>
        <w:t>across</w:t>
      </w:r>
      <w:r w:rsidR="00EF1385">
        <w:rPr>
          <w:i/>
          <w:iCs/>
        </w:rPr>
        <w:t xml:space="preserve"> </w:t>
      </w:r>
      <w:r w:rsidRPr="00D52323">
        <w:rPr>
          <w:i/>
          <w:iCs/>
        </w:rPr>
        <w:t>the</w:t>
      </w:r>
      <w:r w:rsidR="00EF1385">
        <w:rPr>
          <w:i/>
          <w:iCs/>
        </w:rPr>
        <w:t xml:space="preserve"> </w:t>
      </w:r>
      <w:r w:rsidRPr="00D52323">
        <w:rPr>
          <w:i/>
          <w:iCs/>
        </w:rPr>
        <w:t>UK.</w:t>
      </w:r>
      <w:r w:rsidR="00EF1385">
        <w:rPr>
          <w:i/>
          <w:iCs/>
        </w:rPr>
        <w:t xml:space="preserve"> </w:t>
      </w:r>
      <w:r w:rsidRPr="00D52323">
        <w:rPr>
          <w:i/>
          <w:iCs/>
        </w:rPr>
        <w:t>An</w:t>
      </w:r>
      <w:r w:rsidR="00EF1385">
        <w:rPr>
          <w:i/>
          <w:iCs/>
        </w:rPr>
        <w:t xml:space="preserve"> </w:t>
      </w:r>
      <w:r w:rsidRPr="00D52323">
        <w:rPr>
          <w:i/>
          <w:iCs/>
        </w:rPr>
        <w:t>example</w:t>
      </w:r>
      <w:r w:rsidR="00EF1385">
        <w:rPr>
          <w:i/>
          <w:iCs/>
        </w:rPr>
        <w:t xml:space="preserve"> </w:t>
      </w:r>
      <w:r w:rsidRPr="00D52323">
        <w:rPr>
          <w:i/>
          <w:iCs/>
        </w:rPr>
        <w:t>given</w:t>
      </w:r>
      <w:r w:rsidR="00EF1385">
        <w:rPr>
          <w:i/>
          <w:iCs/>
        </w:rPr>
        <w:t xml:space="preserve"> </w:t>
      </w:r>
      <w:r w:rsidRPr="00D52323">
        <w:rPr>
          <w:i/>
          <w:iCs/>
        </w:rPr>
        <w:t>was</w:t>
      </w:r>
      <w:r w:rsidR="00EF1385">
        <w:rPr>
          <w:i/>
          <w:iCs/>
        </w:rPr>
        <w:t xml:space="preserve"> </w:t>
      </w:r>
      <w:r w:rsidRPr="00D52323">
        <w:rPr>
          <w:i/>
          <w:iCs/>
        </w:rPr>
        <w:t>the</w:t>
      </w:r>
      <w:r w:rsidR="00EF1385">
        <w:rPr>
          <w:i/>
          <w:iCs/>
        </w:rPr>
        <w:t xml:space="preserve"> </w:t>
      </w:r>
      <w:r w:rsidRPr="00D52323">
        <w:rPr>
          <w:i/>
          <w:iCs/>
        </w:rPr>
        <w:t>Professional</w:t>
      </w:r>
      <w:r w:rsidR="00EF1385">
        <w:rPr>
          <w:i/>
          <w:iCs/>
        </w:rPr>
        <w:t xml:space="preserve"> </w:t>
      </w:r>
      <w:r w:rsidRPr="00D52323">
        <w:rPr>
          <w:i/>
          <w:iCs/>
        </w:rPr>
        <w:t>and</w:t>
      </w:r>
      <w:r w:rsidR="00EF1385">
        <w:rPr>
          <w:i/>
          <w:iCs/>
        </w:rPr>
        <w:t xml:space="preserve"> </w:t>
      </w:r>
      <w:r w:rsidRPr="00D52323">
        <w:rPr>
          <w:i/>
          <w:iCs/>
        </w:rPr>
        <w:t>Linguistic</w:t>
      </w:r>
      <w:r w:rsidR="00EF1385">
        <w:rPr>
          <w:i/>
          <w:iCs/>
        </w:rPr>
        <w:t xml:space="preserve"> </w:t>
      </w:r>
      <w:r w:rsidRPr="00D52323">
        <w:rPr>
          <w:i/>
          <w:iCs/>
        </w:rPr>
        <w:t>Assessments</w:t>
      </w:r>
      <w:r w:rsidR="00EF1385">
        <w:rPr>
          <w:i/>
          <w:iCs/>
        </w:rPr>
        <w:t xml:space="preserve"> </w:t>
      </w:r>
      <w:r w:rsidRPr="00D52323">
        <w:rPr>
          <w:i/>
          <w:iCs/>
        </w:rPr>
        <w:t>Board</w:t>
      </w:r>
      <w:r w:rsidR="00EF1385">
        <w:rPr>
          <w:i/>
          <w:iCs/>
        </w:rPr>
        <w:t xml:space="preserve"> </w:t>
      </w:r>
      <w:r w:rsidRPr="00D52323">
        <w:rPr>
          <w:i/>
          <w:iCs/>
        </w:rPr>
        <w:t>(PLAB)</w:t>
      </w:r>
      <w:r w:rsidR="00EF1385">
        <w:rPr>
          <w:i/>
          <w:iCs/>
        </w:rPr>
        <w:t xml:space="preserve"> </w:t>
      </w:r>
      <w:r w:rsidRPr="00D52323">
        <w:rPr>
          <w:i/>
          <w:iCs/>
        </w:rPr>
        <w:t>test,</w:t>
      </w:r>
      <w:r w:rsidR="00EF1385">
        <w:rPr>
          <w:i/>
          <w:iCs/>
        </w:rPr>
        <w:t xml:space="preserve"> </w:t>
      </w:r>
      <w:r w:rsidRPr="00D52323">
        <w:rPr>
          <w:i/>
          <w:iCs/>
        </w:rPr>
        <w:t>which</w:t>
      </w:r>
      <w:r w:rsidR="00EF1385">
        <w:rPr>
          <w:i/>
          <w:iCs/>
        </w:rPr>
        <w:t xml:space="preserve"> </w:t>
      </w:r>
      <w:r w:rsidRPr="00D52323">
        <w:rPr>
          <w:i/>
          <w:iCs/>
        </w:rPr>
        <w:t>is</w:t>
      </w:r>
      <w:r w:rsidR="00EF1385">
        <w:rPr>
          <w:i/>
          <w:iCs/>
        </w:rPr>
        <w:t xml:space="preserve"> </w:t>
      </w:r>
      <w:r w:rsidRPr="00D52323">
        <w:rPr>
          <w:i/>
          <w:iCs/>
        </w:rPr>
        <w:t>required</w:t>
      </w:r>
      <w:r w:rsidR="00EF1385">
        <w:rPr>
          <w:i/>
          <w:iCs/>
        </w:rPr>
        <w:t xml:space="preserve"> </w:t>
      </w:r>
      <w:r w:rsidRPr="00D52323">
        <w:rPr>
          <w:i/>
          <w:iCs/>
        </w:rPr>
        <w:t>by</w:t>
      </w:r>
      <w:r w:rsidR="00EF1385">
        <w:rPr>
          <w:i/>
          <w:iCs/>
        </w:rPr>
        <w:t xml:space="preserve"> </w:t>
      </w:r>
      <w:r w:rsidRPr="00D52323">
        <w:rPr>
          <w:i/>
          <w:iCs/>
        </w:rPr>
        <w:t>the</w:t>
      </w:r>
      <w:r w:rsidR="00EF1385">
        <w:rPr>
          <w:i/>
          <w:iCs/>
        </w:rPr>
        <w:t xml:space="preserve"> </w:t>
      </w:r>
      <w:r w:rsidRPr="00D52323">
        <w:rPr>
          <w:i/>
          <w:iCs/>
        </w:rPr>
        <w:t>General</w:t>
      </w:r>
      <w:r w:rsidR="00EF1385">
        <w:rPr>
          <w:i/>
          <w:iCs/>
        </w:rPr>
        <w:t xml:space="preserve"> </w:t>
      </w:r>
      <w:r w:rsidRPr="00D52323">
        <w:rPr>
          <w:i/>
          <w:iCs/>
        </w:rPr>
        <w:t>Medical</w:t>
      </w:r>
      <w:r w:rsidR="00EF1385">
        <w:rPr>
          <w:i/>
          <w:iCs/>
        </w:rPr>
        <w:t xml:space="preserve"> </w:t>
      </w:r>
      <w:r w:rsidRPr="00D52323">
        <w:rPr>
          <w:i/>
          <w:iCs/>
        </w:rPr>
        <w:t>Council</w:t>
      </w:r>
      <w:r w:rsidR="00EF1385">
        <w:rPr>
          <w:i/>
          <w:iCs/>
        </w:rPr>
        <w:t xml:space="preserve"> </w:t>
      </w:r>
      <w:r w:rsidRPr="00D52323">
        <w:rPr>
          <w:i/>
          <w:iCs/>
        </w:rPr>
        <w:t>in</w:t>
      </w:r>
      <w:r w:rsidR="00EF1385">
        <w:rPr>
          <w:i/>
          <w:iCs/>
        </w:rPr>
        <w:t xml:space="preserve"> </w:t>
      </w:r>
      <w:r w:rsidRPr="00D52323">
        <w:rPr>
          <w:i/>
          <w:iCs/>
        </w:rPr>
        <w:t>order</w:t>
      </w:r>
      <w:r w:rsidR="00EF1385">
        <w:rPr>
          <w:i/>
          <w:iCs/>
        </w:rPr>
        <w:t xml:space="preserve"> </w:t>
      </w:r>
      <w:r w:rsidRPr="00D52323">
        <w:rPr>
          <w:i/>
          <w:iCs/>
        </w:rPr>
        <w:t>for</w:t>
      </w:r>
      <w:r w:rsidR="00EF1385">
        <w:rPr>
          <w:i/>
          <w:iCs/>
        </w:rPr>
        <w:t xml:space="preserve"> </w:t>
      </w:r>
      <w:r w:rsidRPr="00D52323">
        <w:rPr>
          <w:i/>
          <w:iCs/>
        </w:rPr>
        <w:t>overseas</w:t>
      </w:r>
      <w:r w:rsidR="00EF1385">
        <w:rPr>
          <w:i/>
          <w:iCs/>
        </w:rPr>
        <w:t xml:space="preserve"> </w:t>
      </w:r>
      <w:r w:rsidRPr="00D52323">
        <w:rPr>
          <w:i/>
          <w:iCs/>
        </w:rPr>
        <w:t>applicants</w:t>
      </w:r>
      <w:r w:rsidR="00EF1385">
        <w:rPr>
          <w:i/>
          <w:iCs/>
        </w:rPr>
        <w:t xml:space="preserve"> </w:t>
      </w:r>
      <w:r w:rsidRPr="00D52323">
        <w:rPr>
          <w:i/>
          <w:iCs/>
        </w:rPr>
        <w:t>to</w:t>
      </w:r>
      <w:r w:rsidR="00EF1385">
        <w:rPr>
          <w:i/>
          <w:iCs/>
        </w:rPr>
        <w:t xml:space="preserve"> </w:t>
      </w:r>
      <w:r w:rsidRPr="00D52323">
        <w:rPr>
          <w:i/>
          <w:iCs/>
        </w:rPr>
        <w:t>practise</w:t>
      </w:r>
      <w:r w:rsidR="00EF1385">
        <w:rPr>
          <w:i/>
          <w:iCs/>
        </w:rPr>
        <w:t xml:space="preserve"> </w:t>
      </w:r>
      <w:r w:rsidRPr="00D52323">
        <w:rPr>
          <w:i/>
          <w:iCs/>
        </w:rPr>
        <w:t>in</w:t>
      </w:r>
      <w:r w:rsidR="00EF1385">
        <w:rPr>
          <w:i/>
          <w:iCs/>
        </w:rPr>
        <w:t xml:space="preserve"> </w:t>
      </w:r>
      <w:r w:rsidRPr="00D52323">
        <w:rPr>
          <w:i/>
          <w:iCs/>
        </w:rPr>
        <w:t>the</w:t>
      </w:r>
      <w:r w:rsidR="00EF1385">
        <w:rPr>
          <w:i/>
          <w:iCs/>
        </w:rPr>
        <w:t xml:space="preserve"> </w:t>
      </w:r>
      <w:r w:rsidRPr="00D52323">
        <w:rPr>
          <w:i/>
          <w:iCs/>
        </w:rPr>
        <w:t>UK;</w:t>
      </w:r>
      <w:r w:rsidR="00EF1385">
        <w:rPr>
          <w:i/>
          <w:iCs/>
        </w:rPr>
        <w:t xml:space="preserve"> </w:t>
      </w:r>
      <w:r w:rsidRPr="00D52323">
        <w:rPr>
          <w:i/>
          <w:iCs/>
        </w:rPr>
        <w:t>and</w:t>
      </w:r>
      <w:r w:rsidR="00EF1385">
        <w:rPr>
          <w:i/>
          <w:iCs/>
        </w:rPr>
        <w:t xml:space="preserve"> </w:t>
      </w:r>
    </w:p>
    <w:p w14:paraId="44746422" w14:textId="195799D0" w:rsidR="004C6EF4" w:rsidRPr="00D52323" w:rsidRDefault="004C6EF4" w:rsidP="00654E00">
      <w:pPr>
        <w:pStyle w:val="ListParagraph"/>
        <w:numPr>
          <w:ilvl w:val="0"/>
          <w:numId w:val="14"/>
        </w:numPr>
        <w:rPr>
          <w:i/>
          <w:iCs/>
        </w:rPr>
      </w:pPr>
      <w:r w:rsidRPr="00D52323">
        <w:rPr>
          <w:i/>
          <w:iCs/>
        </w:rPr>
        <w:t>Further</w:t>
      </w:r>
      <w:r w:rsidR="00EF1385">
        <w:rPr>
          <w:i/>
          <w:iCs/>
        </w:rPr>
        <w:t xml:space="preserve"> </w:t>
      </w:r>
      <w:r w:rsidRPr="00D52323">
        <w:rPr>
          <w:i/>
          <w:iCs/>
        </w:rPr>
        <w:t>compensatory</w:t>
      </w:r>
      <w:r w:rsidR="00EF1385">
        <w:rPr>
          <w:i/>
          <w:iCs/>
        </w:rPr>
        <w:t xml:space="preserve"> </w:t>
      </w:r>
      <w:r w:rsidRPr="00D52323">
        <w:rPr>
          <w:i/>
          <w:iCs/>
        </w:rPr>
        <w:t>measures</w:t>
      </w:r>
      <w:r w:rsidR="00EF1385">
        <w:rPr>
          <w:i/>
          <w:iCs/>
        </w:rPr>
        <w:t xml:space="preserve"> </w:t>
      </w:r>
      <w:r w:rsidRPr="00D52323">
        <w:rPr>
          <w:i/>
          <w:iCs/>
        </w:rPr>
        <w:t>–</w:t>
      </w:r>
      <w:r w:rsidR="00EF1385">
        <w:rPr>
          <w:i/>
          <w:iCs/>
        </w:rPr>
        <w:t xml:space="preserve"> </w:t>
      </w:r>
      <w:r w:rsidRPr="00D52323">
        <w:rPr>
          <w:i/>
          <w:iCs/>
        </w:rPr>
        <w:t>where</w:t>
      </w:r>
      <w:r w:rsidR="00EF1385">
        <w:rPr>
          <w:i/>
          <w:iCs/>
        </w:rPr>
        <w:t xml:space="preserve"> </w:t>
      </w:r>
      <w:r w:rsidRPr="00D52323">
        <w:rPr>
          <w:i/>
          <w:iCs/>
        </w:rPr>
        <w:t>there</w:t>
      </w:r>
      <w:r w:rsidR="00EF1385">
        <w:rPr>
          <w:i/>
          <w:iCs/>
        </w:rPr>
        <w:t xml:space="preserve"> </w:t>
      </w:r>
      <w:r w:rsidRPr="00D52323">
        <w:rPr>
          <w:i/>
          <w:iCs/>
        </w:rPr>
        <w:t>remains</w:t>
      </w:r>
      <w:r w:rsidR="00EF1385">
        <w:rPr>
          <w:i/>
          <w:iCs/>
        </w:rPr>
        <w:t xml:space="preserve"> </w:t>
      </w:r>
      <w:r w:rsidRPr="00D52323">
        <w:rPr>
          <w:i/>
          <w:iCs/>
        </w:rPr>
        <w:t>some</w:t>
      </w:r>
      <w:r w:rsidR="00EF1385">
        <w:rPr>
          <w:i/>
          <w:iCs/>
        </w:rPr>
        <w:t xml:space="preserve"> </w:t>
      </w:r>
      <w:r w:rsidRPr="00D52323">
        <w:rPr>
          <w:i/>
          <w:iCs/>
        </w:rPr>
        <w:t>qualification</w:t>
      </w:r>
      <w:r w:rsidR="00EF1385">
        <w:rPr>
          <w:i/>
          <w:iCs/>
        </w:rPr>
        <w:t xml:space="preserve"> </w:t>
      </w:r>
      <w:r w:rsidRPr="00D52323">
        <w:rPr>
          <w:i/>
          <w:iCs/>
        </w:rPr>
        <w:t>aspect,</w:t>
      </w:r>
      <w:r w:rsidR="00EF1385">
        <w:rPr>
          <w:i/>
          <w:iCs/>
        </w:rPr>
        <w:t xml:space="preserve"> </w:t>
      </w:r>
      <w:r w:rsidRPr="00D52323">
        <w:rPr>
          <w:i/>
          <w:iCs/>
        </w:rPr>
        <w:t>or</w:t>
      </w:r>
      <w:r w:rsidR="00EF1385">
        <w:rPr>
          <w:i/>
          <w:iCs/>
        </w:rPr>
        <w:t xml:space="preserve"> </w:t>
      </w:r>
      <w:r w:rsidRPr="00D52323">
        <w:rPr>
          <w:i/>
          <w:iCs/>
        </w:rPr>
        <w:t>competence</w:t>
      </w:r>
      <w:r w:rsidR="00EF1385">
        <w:rPr>
          <w:i/>
          <w:iCs/>
        </w:rPr>
        <w:t xml:space="preserve"> </w:t>
      </w:r>
      <w:r w:rsidRPr="00D52323">
        <w:rPr>
          <w:i/>
          <w:iCs/>
        </w:rPr>
        <w:t>examination</w:t>
      </w:r>
      <w:r w:rsidR="00EF1385">
        <w:rPr>
          <w:i/>
          <w:iCs/>
        </w:rPr>
        <w:t xml:space="preserve"> </w:t>
      </w:r>
      <w:r w:rsidRPr="00D52323">
        <w:rPr>
          <w:i/>
          <w:iCs/>
        </w:rPr>
        <w:t>that</w:t>
      </w:r>
      <w:r w:rsidR="00EF1385">
        <w:rPr>
          <w:i/>
          <w:iCs/>
        </w:rPr>
        <w:t xml:space="preserve"> </w:t>
      </w:r>
      <w:r w:rsidRPr="00D52323">
        <w:rPr>
          <w:i/>
          <w:iCs/>
        </w:rPr>
        <w:t>relates</w:t>
      </w:r>
      <w:r w:rsidR="00EF1385">
        <w:rPr>
          <w:i/>
          <w:iCs/>
        </w:rPr>
        <w:t xml:space="preserve"> </w:t>
      </w:r>
      <w:r w:rsidRPr="00D52323">
        <w:rPr>
          <w:i/>
          <w:iCs/>
        </w:rPr>
        <w:t>neither</w:t>
      </w:r>
      <w:r w:rsidR="00EF1385">
        <w:rPr>
          <w:i/>
          <w:iCs/>
        </w:rPr>
        <w:t xml:space="preserve"> </w:t>
      </w:r>
      <w:r w:rsidRPr="00D52323">
        <w:rPr>
          <w:i/>
          <w:iCs/>
        </w:rPr>
        <w:t>to</w:t>
      </w:r>
      <w:r w:rsidR="00EF1385">
        <w:rPr>
          <w:i/>
          <w:iCs/>
        </w:rPr>
        <w:t xml:space="preserve"> </w:t>
      </w:r>
      <w:r w:rsidRPr="00D52323">
        <w:rPr>
          <w:i/>
          <w:iCs/>
        </w:rPr>
        <w:t>original</w:t>
      </w:r>
      <w:r w:rsidR="00EF1385">
        <w:rPr>
          <w:i/>
          <w:iCs/>
        </w:rPr>
        <w:t xml:space="preserve"> </w:t>
      </w:r>
      <w:r w:rsidRPr="00D52323">
        <w:rPr>
          <w:i/>
          <w:iCs/>
        </w:rPr>
        <w:t>qualifications</w:t>
      </w:r>
      <w:r w:rsidR="00EF1385">
        <w:rPr>
          <w:i/>
          <w:iCs/>
        </w:rPr>
        <w:t xml:space="preserve"> </w:t>
      </w:r>
      <w:r w:rsidRPr="00D52323">
        <w:rPr>
          <w:i/>
          <w:iCs/>
        </w:rPr>
        <w:t>nor</w:t>
      </w:r>
      <w:r w:rsidR="00EF1385">
        <w:rPr>
          <w:i/>
          <w:iCs/>
        </w:rPr>
        <w:t xml:space="preserve"> </w:t>
      </w:r>
      <w:r w:rsidRPr="00D52323">
        <w:rPr>
          <w:i/>
          <w:iCs/>
        </w:rPr>
        <w:t>language</w:t>
      </w:r>
      <w:r w:rsidR="00EF1385">
        <w:rPr>
          <w:i/>
          <w:iCs/>
        </w:rPr>
        <w:t xml:space="preserve"> </w:t>
      </w:r>
      <w:r w:rsidRPr="00D52323">
        <w:rPr>
          <w:i/>
          <w:iCs/>
        </w:rPr>
        <w:t>testing.</w:t>
      </w:r>
      <w:r w:rsidR="00EF1385">
        <w:rPr>
          <w:i/>
          <w:iCs/>
        </w:rPr>
        <w:t xml:space="preserve">  </w:t>
      </w:r>
      <w:r w:rsidRPr="00D52323">
        <w:rPr>
          <w:i/>
          <w:iCs/>
        </w:rPr>
        <w:t>24</w:t>
      </w:r>
      <w:r w:rsidR="00EF1385">
        <w:rPr>
          <w:i/>
          <w:iCs/>
        </w:rPr>
        <w:t xml:space="preserve"> </w:t>
      </w:r>
      <w:r w:rsidRPr="00D52323">
        <w:rPr>
          <w:i/>
          <w:iCs/>
        </w:rPr>
        <w:t>respondents</w:t>
      </w:r>
      <w:r w:rsidR="00EF1385">
        <w:rPr>
          <w:i/>
          <w:iCs/>
        </w:rPr>
        <w:t xml:space="preserve"> </w:t>
      </w:r>
      <w:r w:rsidRPr="00D52323">
        <w:rPr>
          <w:i/>
          <w:iCs/>
        </w:rPr>
        <w:t>provided</w:t>
      </w:r>
      <w:r w:rsidR="00EF1385">
        <w:rPr>
          <w:i/>
          <w:iCs/>
        </w:rPr>
        <w:t xml:space="preserve"> </w:t>
      </w:r>
      <w:r w:rsidRPr="00D52323">
        <w:rPr>
          <w:i/>
          <w:iCs/>
        </w:rPr>
        <w:t>detail</w:t>
      </w:r>
      <w:r w:rsidR="00EF1385">
        <w:rPr>
          <w:i/>
          <w:iCs/>
        </w:rPr>
        <w:t xml:space="preserve"> </w:t>
      </w:r>
      <w:r w:rsidRPr="00D52323">
        <w:rPr>
          <w:i/>
          <w:iCs/>
        </w:rPr>
        <w:t>on</w:t>
      </w:r>
      <w:r w:rsidR="00EF1385">
        <w:rPr>
          <w:i/>
          <w:iCs/>
        </w:rPr>
        <w:t xml:space="preserve"> </w:t>
      </w:r>
      <w:r w:rsidRPr="00D52323">
        <w:rPr>
          <w:i/>
          <w:iCs/>
        </w:rPr>
        <w:t>precise</w:t>
      </w:r>
      <w:r w:rsidR="00EF1385">
        <w:rPr>
          <w:i/>
          <w:iCs/>
        </w:rPr>
        <w:t xml:space="preserve"> </w:t>
      </w:r>
      <w:r w:rsidRPr="00D52323">
        <w:rPr>
          <w:i/>
          <w:iCs/>
        </w:rPr>
        <w:t>costs,</w:t>
      </w:r>
      <w:r w:rsidR="00EF1385">
        <w:rPr>
          <w:i/>
          <w:iCs/>
        </w:rPr>
        <w:t xml:space="preserve"> </w:t>
      </w:r>
      <w:r w:rsidRPr="00D52323">
        <w:rPr>
          <w:i/>
          <w:iCs/>
        </w:rPr>
        <w:t>with</w:t>
      </w:r>
      <w:r w:rsidR="00EF1385">
        <w:rPr>
          <w:i/>
          <w:iCs/>
        </w:rPr>
        <w:t xml:space="preserve"> </w:t>
      </w:r>
      <w:r w:rsidRPr="00D52323">
        <w:rPr>
          <w:i/>
          <w:iCs/>
        </w:rPr>
        <w:t>a</w:t>
      </w:r>
      <w:r w:rsidR="00EF1385">
        <w:rPr>
          <w:i/>
          <w:iCs/>
        </w:rPr>
        <w:t xml:space="preserve"> </w:t>
      </w:r>
      <w:r w:rsidRPr="00D52323">
        <w:rPr>
          <w:i/>
          <w:iCs/>
        </w:rPr>
        <w:t>range</w:t>
      </w:r>
      <w:r w:rsidR="00EF1385">
        <w:rPr>
          <w:i/>
          <w:iCs/>
        </w:rPr>
        <w:t xml:space="preserve"> </w:t>
      </w:r>
      <w:r w:rsidRPr="00D52323">
        <w:rPr>
          <w:i/>
          <w:iCs/>
        </w:rPr>
        <w:t>from</w:t>
      </w:r>
      <w:r w:rsidR="00EF1385">
        <w:rPr>
          <w:i/>
          <w:iCs/>
        </w:rPr>
        <w:t xml:space="preserve"> </w:t>
      </w:r>
      <w:r w:rsidRPr="00D52323">
        <w:rPr>
          <w:i/>
          <w:iCs/>
        </w:rPr>
        <w:t>£0</w:t>
      </w:r>
      <w:r w:rsidR="00EF1385">
        <w:rPr>
          <w:i/>
          <w:iCs/>
        </w:rPr>
        <w:t xml:space="preserve"> </w:t>
      </w:r>
      <w:r w:rsidRPr="00D52323">
        <w:rPr>
          <w:i/>
          <w:iCs/>
        </w:rPr>
        <w:t>to</w:t>
      </w:r>
      <w:r w:rsidR="00EF1385">
        <w:rPr>
          <w:i/>
          <w:iCs/>
        </w:rPr>
        <w:t xml:space="preserve"> </w:t>
      </w:r>
      <w:r w:rsidRPr="00D52323">
        <w:rPr>
          <w:i/>
          <w:iCs/>
        </w:rPr>
        <w:t>£3,980.</w:t>
      </w:r>
      <w:r w:rsidR="00EF1385">
        <w:rPr>
          <w:i/>
          <w:iCs/>
        </w:rPr>
        <w:t xml:space="preserve"> </w:t>
      </w:r>
      <w:r w:rsidRPr="00D52323">
        <w:rPr>
          <w:i/>
          <w:iCs/>
        </w:rPr>
        <w:t>Out</w:t>
      </w:r>
      <w:r w:rsidR="00EF1385">
        <w:rPr>
          <w:i/>
          <w:iCs/>
        </w:rPr>
        <w:t xml:space="preserve"> </w:t>
      </w:r>
      <w:r w:rsidRPr="00D52323">
        <w:rPr>
          <w:i/>
          <w:iCs/>
        </w:rPr>
        <w:t>of</w:t>
      </w:r>
      <w:r w:rsidR="00EF1385">
        <w:rPr>
          <w:i/>
          <w:iCs/>
        </w:rPr>
        <w:t xml:space="preserve"> </w:t>
      </w:r>
      <w:r w:rsidRPr="00D52323">
        <w:rPr>
          <w:i/>
          <w:iCs/>
        </w:rPr>
        <w:t>these</w:t>
      </w:r>
      <w:r w:rsidR="00EF1385">
        <w:rPr>
          <w:i/>
          <w:iCs/>
        </w:rPr>
        <w:t xml:space="preserve"> </w:t>
      </w:r>
      <w:r w:rsidRPr="00D52323">
        <w:rPr>
          <w:i/>
          <w:iCs/>
        </w:rPr>
        <w:t>respondents,</w:t>
      </w:r>
      <w:r w:rsidR="00EF1385">
        <w:rPr>
          <w:i/>
          <w:iCs/>
        </w:rPr>
        <w:t xml:space="preserve"> </w:t>
      </w:r>
      <w:r w:rsidRPr="00D52323">
        <w:rPr>
          <w:i/>
          <w:iCs/>
        </w:rPr>
        <w:t>9</w:t>
      </w:r>
      <w:r w:rsidR="00EF1385">
        <w:rPr>
          <w:i/>
          <w:iCs/>
        </w:rPr>
        <w:t xml:space="preserve"> </w:t>
      </w:r>
      <w:r w:rsidRPr="00D52323">
        <w:rPr>
          <w:i/>
          <w:iCs/>
        </w:rPr>
        <w:t>reported</w:t>
      </w:r>
      <w:r w:rsidR="00EF1385">
        <w:rPr>
          <w:i/>
          <w:iCs/>
        </w:rPr>
        <w:t xml:space="preserve"> </w:t>
      </w:r>
      <w:r w:rsidRPr="00D52323">
        <w:rPr>
          <w:i/>
          <w:iCs/>
        </w:rPr>
        <w:t>total</w:t>
      </w:r>
      <w:r w:rsidR="00EF1385">
        <w:rPr>
          <w:i/>
          <w:iCs/>
        </w:rPr>
        <w:t xml:space="preserve"> </w:t>
      </w:r>
      <w:r w:rsidRPr="00D52323">
        <w:rPr>
          <w:i/>
          <w:iCs/>
        </w:rPr>
        <w:t>costs</w:t>
      </w:r>
      <w:r w:rsidR="00EF1385">
        <w:rPr>
          <w:i/>
          <w:iCs/>
        </w:rPr>
        <w:t xml:space="preserve"> </w:t>
      </w:r>
      <w:r w:rsidRPr="00D52323">
        <w:rPr>
          <w:i/>
          <w:iCs/>
        </w:rPr>
        <w:t>of</w:t>
      </w:r>
      <w:r w:rsidR="00EF1385">
        <w:rPr>
          <w:i/>
          <w:iCs/>
        </w:rPr>
        <w:t xml:space="preserve"> </w:t>
      </w:r>
      <w:r w:rsidRPr="00D52323">
        <w:rPr>
          <w:i/>
          <w:iCs/>
        </w:rPr>
        <w:t>over</w:t>
      </w:r>
      <w:r w:rsidR="00EF1385">
        <w:rPr>
          <w:i/>
          <w:iCs/>
        </w:rPr>
        <w:t xml:space="preserve"> </w:t>
      </w:r>
      <w:r w:rsidRPr="00D52323">
        <w:rPr>
          <w:i/>
          <w:iCs/>
        </w:rPr>
        <w:t>£1,000.</w:t>
      </w:r>
    </w:p>
    <w:p w14:paraId="403244FE" w14:textId="37C2DF10" w:rsidR="004C6EF4" w:rsidRPr="004C6EF4" w:rsidRDefault="004C6EF4" w:rsidP="004C6EF4">
      <w:pPr>
        <w:rPr>
          <w:i/>
          <w:iCs/>
        </w:rPr>
      </w:pPr>
      <w:r w:rsidRPr="004C6EF4">
        <w:rPr>
          <w:i/>
          <w:iCs/>
        </w:rPr>
        <w:t>Supporting</w:t>
      </w:r>
      <w:r w:rsidR="00EF1385">
        <w:rPr>
          <w:i/>
          <w:iCs/>
        </w:rPr>
        <w:t xml:space="preserve"> </w:t>
      </w:r>
      <w:r w:rsidRPr="004C6EF4">
        <w:rPr>
          <w:i/>
          <w:iCs/>
        </w:rPr>
        <w:t>refugees</w:t>
      </w:r>
    </w:p>
    <w:p w14:paraId="638D998A" w14:textId="78F85052" w:rsidR="004C6EF4" w:rsidRPr="004C6EF4" w:rsidRDefault="004C6EF4" w:rsidP="004C6EF4">
      <w:pPr>
        <w:rPr>
          <w:i/>
          <w:iCs/>
        </w:rPr>
      </w:pPr>
      <w:r w:rsidRPr="004C6EF4">
        <w:rPr>
          <w:i/>
          <w:iCs/>
        </w:rPr>
        <w:t>We</w:t>
      </w:r>
      <w:r w:rsidR="00EF1385">
        <w:rPr>
          <w:i/>
          <w:iCs/>
        </w:rPr>
        <w:t xml:space="preserve"> </w:t>
      </w:r>
      <w:r w:rsidRPr="004C6EF4">
        <w:rPr>
          <w:i/>
          <w:iCs/>
        </w:rPr>
        <w:t>asked</w:t>
      </w:r>
      <w:r w:rsidR="00EF1385">
        <w:rPr>
          <w:i/>
          <w:iCs/>
        </w:rPr>
        <w:t xml:space="preserve"> </w:t>
      </w:r>
      <w:r w:rsidRPr="004C6EF4">
        <w:rPr>
          <w:i/>
          <w:iCs/>
        </w:rPr>
        <w:t>to</w:t>
      </w:r>
      <w:r w:rsidR="00EF1385">
        <w:rPr>
          <w:i/>
          <w:iCs/>
        </w:rPr>
        <w:t xml:space="preserve"> </w:t>
      </w:r>
      <w:r w:rsidRPr="004C6EF4">
        <w:rPr>
          <w:i/>
          <w:iCs/>
        </w:rPr>
        <w:t>what</w:t>
      </w:r>
      <w:r w:rsidR="00EF1385">
        <w:rPr>
          <w:i/>
          <w:iCs/>
        </w:rPr>
        <w:t xml:space="preserve"> </w:t>
      </w:r>
      <w:r w:rsidRPr="004C6EF4">
        <w:rPr>
          <w:i/>
          <w:iCs/>
        </w:rPr>
        <w:t>extent</w:t>
      </w:r>
      <w:r w:rsidR="00EF1385">
        <w:rPr>
          <w:i/>
          <w:iCs/>
        </w:rPr>
        <w:t xml:space="preserve"> </w:t>
      </w:r>
      <w:r w:rsidRPr="004C6EF4">
        <w:rPr>
          <w:i/>
          <w:iCs/>
        </w:rPr>
        <w:t>regulators</w:t>
      </w:r>
      <w:r w:rsidR="00EF1385">
        <w:rPr>
          <w:i/>
          <w:iCs/>
        </w:rPr>
        <w:t xml:space="preserve"> </w:t>
      </w:r>
      <w:r w:rsidRPr="004C6EF4">
        <w:rPr>
          <w:i/>
          <w:iCs/>
        </w:rPr>
        <w:t>have</w:t>
      </w:r>
      <w:r w:rsidR="00EF1385">
        <w:rPr>
          <w:i/>
          <w:iCs/>
        </w:rPr>
        <w:t xml:space="preserve"> </w:t>
      </w:r>
      <w:r w:rsidRPr="004C6EF4">
        <w:rPr>
          <w:i/>
          <w:iCs/>
        </w:rPr>
        <w:t>provisions</w:t>
      </w:r>
      <w:r w:rsidR="00EF1385">
        <w:rPr>
          <w:i/>
          <w:iCs/>
        </w:rPr>
        <w:t xml:space="preserve"> </w:t>
      </w:r>
      <w:r w:rsidRPr="004C6EF4">
        <w:rPr>
          <w:i/>
          <w:iCs/>
        </w:rPr>
        <w:t>in</w:t>
      </w:r>
      <w:r w:rsidR="00EF1385">
        <w:rPr>
          <w:i/>
          <w:iCs/>
        </w:rPr>
        <w:t xml:space="preserve"> </w:t>
      </w:r>
      <w:r w:rsidRPr="004C6EF4">
        <w:rPr>
          <w:i/>
          <w:iCs/>
        </w:rPr>
        <w:t>place</w:t>
      </w:r>
      <w:r w:rsidR="00EF1385">
        <w:rPr>
          <w:i/>
          <w:iCs/>
        </w:rPr>
        <w:t xml:space="preserve"> </w:t>
      </w:r>
      <w:r w:rsidRPr="004C6EF4">
        <w:rPr>
          <w:i/>
          <w:iCs/>
        </w:rPr>
        <w:t>to</w:t>
      </w:r>
      <w:r w:rsidR="00EF1385">
        <w:rPr>
          <w:i/>
          <w:iCs/>
        </w:rPr>
        <w:t xml:space="preserve"> </w:t>
      </w:r>
      <w:r w:rsidRPr="004C6EF4">
        <w:rPr>
          <w:i/>
          <w:iCs/>
        </w:rPr>
        <w:t>support</w:t>
      </w:r>
      <w:r w:rsidR="00EF1385">
        <w:rPr>
          <w:i/>
          <w:iCs/>
        </w:rPr>
        <w:t xml:space="preserve"> </w:t>
      </w:r>
      <w:r w:rsidRPr="004C6EF4">
        <w:rPr>
          <w:i/>
          <w:iCs/>
        </w:rPr>
        <w:t>the</w:t>
      </w:r>
      <w:r w:rsidR="00EF1385">
        <w:rPr>
          <w:i/>
          <w:iCs/>
        </w:rPr>
        <w:t xml:space="preserve"> </w:t>
      </w:r>
      <w:r w:rsidRPr="004C6EF4">
        <w:rPr>
          <w:i/>
          <w:iCs/>
        </w:rPr>
        <w:t>recognition</w:t>
      </w:r>
      <w:r w:rsidR="00EF1385">
        <w:rPr>
          <w:i/>
          <w:iCs/>
        </w:rPr>
        <w:t xml:space="preserve"> </w:t>
      </w:r>
      <w:r w:rsidRPr="004C6EF4">
        <w:rPr>
          <w:i/>
          <w:iCs/>
        </w:rPr>
        <w:t>of</w:t>
      </w:r>
      <w:r w:rsidR="00EF1385">
        <w:rPr>
          <w:i/>
          <w:iCs/>
        </w:rPr>
        <w:t xml:space="preserve"> </w:t>
      </w:r>
      <w:r w:rsidRPr="004C6EF4">
        <w:rPr>
          <w:i/>
          <w:iCs/>
        </w:rPr>
        <w:t>professional</w:t>
      </w:r>
      <w:r w:rsidR="00EF1385">
        <w:rPr>
          <w:i/>
          <w:iCs/>
        </w:rPr>
        <w:t xml:space="preserve"> </w:t>
      </w:r>
      <w:r w:rsidRPr="004C6EF4">
        <w:rPr>
          <w:i/>
          <w:iCs/>
        </w:rPr>
        <w:t>qualifications</w:t>
      </w:r>
      <w:r w:rsidR="00EF1385">
        <w:rPr>
          <w:i/>
          <w:iCs/>
        </w:rPr>
        <w:t xml:space="preserve"> </w:t>
      </w:r>
      <w:r w:rsidRPr="004C6EF4">
        <w:rPr>
          <w:i/>
          <w:iCs/>
        </w:rPr>
        <w:t>held</w:t>
      </w:r>
      <w:r w:rsidR="00EF1385">
        <w:rPr>
          <w:i/>
          <w:iCs/>
        </w:rPr>
        <w:t xml:space="preserve"> </w:t>
      </w:r>
      <w:r w:rsidRPr="004C6EF4">
        <w:rPr>
          <w:i/>
          <w:iCs/>
        </w:rPr>
        <w:t>by</w:t>
      </w:r>
      <w:r w:rsidR="00EF1385">
        <w:rPr>
          <w:i/>
          <w:iCs/>
        </w:rPr>
        <w:t xml:space="preserve"> </w:t>
      </w:r>
      <w:r w:rsidRPr="004C6EF4">
        <w:rPr>
          <w:i/>
          <w:iCs/>
        </w:rPr>
        <w:t>refugees.</w:t>
      </w:r>
      <w:r w:rsidR="00EF1385">
        <w:rPr>
          <w:i/>
          <w:iCs/>
        </w:rPr>
        <w:t xml:space="preserve"> </w:t>
      </w:r>
      <w:r w:rsidRPr="004C6EF4">
        <w:rPr>
          <w:i/>
          <w:iCs/>
        </w:rPr>
        <w:t>Of</w:t>
      </w:r>
      <w:r w:rsidR="00EF1385">
        <w:rPr>
          <w:i/>
          <w:iCs/>
        </w:rPr>
        <w:t xml:space="preserve"> </w:t>
      </w:r>
      <w:r w:rsidRPr="004C6EF4">
        <w:rPr>
          <w:i/>
          <w:iCs/>
        </w:rPr>
        <w:t>the</w:t>
      </w:r>
      <w:r w:rsidR="00EF1385">
        <w:rPr>
          <w:i/>
          <w:iCs/>
        </w:rPr>
        <w:t xml:space="preserve"> </w:t>
      </w:r>
      <w:r w:rsidRPr="004C6EF4">
        <w:rPr>
          <w:i/>
          <w:iCs/>
        </w:rPr>
        <w:t>63</w:t>
      </w:r>
      <w:r w:rsidR="00EF1385">
        <w:rPr>
          <w:i/>
          <w:iCs/>
        </w:rPr>
        <w:t xml:space="preserve"> </w:t>
      </w:r>
      <w:r w:rsidRPr="004C6EF4">
        <w:rPr>
          <w:i/>
          <w:iCs/>
        </w:rPr>
        <w:t>regulatory</w:t>
      </w:r>
      <w:r w:rsidR="00EF1385">
        <w:rPr>
          <w:i/>
          <w:iCs/>
        </w:rPr>
        <w:t xml:space="preserve"> </w:t>
      </w:r>
      <w:r w:rsidRPr="004C6EF4">
        <w:rPr>
          <w:i/>
          <w:iCs/>
        </w:rPr>
        <w:t>bodies</w:t>
      </w:r>
      <w:r w:rsidR="00EF1385">
        <w:rPr>
          <w:i/>
          <w:iCs/>
        </w:rPr>
        <w:t xml:space="preserve"> </w:t>
      </w:r>
      <w:r w:rsidRPr="004C6EF4">
        <w:rPr>
          <w:i/>
          <w:iCs/>
        </w:rPr>
        <w:t>which</w:t>
      </w:r>
      <w:r w:rsidR="00EF1385">
        <w:rPr>
          <w:i/>
          <w:iCs/>
        </w:rPr>
        <w:t xml:space="preserve"> </w:t>
      </w:r>
      <w:r w:rsidRPr="004C6EF4">
        <w:rPr>
          <w:i/>
          <w:iCs/>
        </w:rPr>
        <w:t>responded</w:t>
      </w:r>
      <w:r w:rsidR="00EF1385">
        <w:rPr>
          <w:i/>
          <w:iCs/>
        </w:rPr>
        <w:t xml:space="preserve"> </w:t>
      </w:r>
      <w:r w:rsidRPr="004C6EF4">
        <w:rPr>
          <w:i/>
          <w:iCs/>
        </w:rPr>
        <w:t>to</w:t>
      </w:r>
      <w:r w:rsidR="00EF1385">
        <w:rPr>
          <w:i/>
          <w:iCs/>
        </w:rPr>
        <w:t xml:space="preserve"> </w:t>
      </w:r>
      <w:r w:rsidRPr="004C6EF4">
        <w:rPr>
          <w:i/>
          <w:iCs/>
        </w:rPr>
        <w:t>this</w:t>
      </w:r>
      <w:r w:rsidR="00EF1385">
        <w:rPr>
          <w:i/>
          <w:iCs/>
        </w:rPr>
        <w:t xml:space="preserve"> </w:t>
      </w:r>
      <w:r w:rsidRPr="004C6EF4">
        <w:rPr>
          <w:i/>
          <w:iCs/>
        </w:rPr>
        <w:t>question,</w:t>
      </w:r>
      <w:r w:rsidR="00EF1385">
        <w:rPr>
          <w:i/>
          <w:iCs/>
        </w:rPr>
        <w:t xml:space="preserve"> </w:t>
      </w:r>
      <w:r w:rsidRPr="004C6EF4">
        <w:rPr>
          <w:i/>
          <w:iCs/>
        </w:rPr>
        <w:t>7</w:t>
      </w:r>
      <w:r w:rsidR="00EF1385">
        <w:rPr>
          <w:i/>
          <w:iCs/>
        </w:rPr>
        <w:t xml:space="preserve"> </w:t>
      </w:r>
      <w:r w:rsidRPr="004C6EF4">
        <w:rPr>
          <w:i/>
          <w:iCs/>
        </w:rPr>
        <w:t>specified</w:t>
      </w:r>
      <w:r w:rsidR="00EF1385">
        <w:rPr>
          <w:i/>
          <w:iCs/>
        </w:rPr>
        <w:t xml:space="preserve"> </w:t>
      </w:r>
      <w:r w:rsidRPr="004C6EF4">
        <w:rPr>
          <w:i/>
          <w:iCs/>
        </w:rPr>
        <w:t>that</w:t>
      </w:r>
      <w:r w:rsidR="00EF1385">
        <w:rPr>
          <w:i/>
          <w:iCs/>
        </w:rPr>
        <w:t xml:space="preserve"> </w:t>
      </w:r>
      <w:r w:rsidRPr="004C6EF4">
        <w:rPr>
          <w:i/>
          <w:iCs/>
        </w:rPr>
        <w:t>they</w:t>
      </w:r>
      <w:r w:rsidR="00EF1385">
        <w:rPr>
          <w:i/>
          <w:iCs/>
        </w:rPr>
        <w:t xml:space="preserve"> </w:t>
      </w:r>
      <w:r w:rsidRPr="004C6EF4">
        <w:rPr>
          <w:i/>
          <w:iCs/>
        </w:rPr>
        <w:t>have</w:t>
      </w:r>
      <w:r w:rsidR="00EF1385">
        <w:rPr>
          <w:i/>
          <w:iCs/>
        </w:rPr>
        <w:t xml:space="preserve"> </w:t>
      </w:r>
      <w:r w:rsidRPr="004C6EF4">
        <w:rPr>
          <w:i/>
          <w:iCs/>
        </w:rPr>
        <w:t>tailored</w:t>
      </w:r>
      <w:r w:rsidR="00EF1385">
        <w:rPr>
          <w:i/>
          <w:iCs/>
        </w:rPr>
        <w:t xml:space="preserve"> </w:t>
      </w:r>
      <w:r w:rsidRPr="004C6EF4">
        <w:rPr>
          <w:i/>
          <w:iCs/>
        </w:rPr>
        <w:t>measures</w:t>
      </w:r>
      <w:r w:rsidR="00EF1385">
        <w:rPr>
          <w:i/>
          <w:iCs/>
        </w:rPr>
        <w:t xml:space="preserve"> </w:t>
      </w:r>
      <w:r w:rsidRPr="004C6EF4">
        <w:rPr>
          <w:i/>
          <w:iCs/>
        </w:rPr>
        <w:t>in</w:t>
      </w:r>
      <w:r w:rsidR="00EF1385">
        <w:rPr>
          <w:i/>
          <w:iCs/>
        </w:rPr>
        <w:t xml:space="preserve"> </w:t>
      </w:r>
      <w:r w:rsidRPr="004C6EF4">
        <w:rPr>
          <w:i/>
          <w:iCs/>
        </w:rPr>
        <w:t>place</w:t>
      </w:r>
      <w:r w:rsidR="00EF1385">
        <w:rPr>
          <w:i/>
          <w:iCs/>
        </w:rPr>
        <w:t xml:space="preserve"> </w:t>
      </w:r>
      <w:r w:rsidRPr="004C6EF4">
        <w:rPr>
          <w:i/>
          <w:iCs/>
        </w:rPr>
        <w:t>to</w:t>
      </w:r>
      <w:r w:rsidR="00EF1385">
        <w:rPr>
          <w:i/>
          <w:iCs/>
        </w:rPr>
        <w:t xml:space="preserve"> </w:t>
      </w:r>
      <w:r w:rsidRPr="004C6EF4">
        <w:rPr>
          <w:i/>
          <w:iCs/>
        </w:rPr>
        <w:t>support</w:t>
      </w:r>
      <w:r w:rsidR="00EF1385">
        <w:rPr>
          <w:i/>
          <w:iCs/>
        </w:rPr>
        <w:t xml:space="preserve"> </w:t>
      </w:r>
      <w:r w:rsidRPr="004C6EF4">
        <w:rPr>
          <w:i/>
          <w:iCs/>
        </w:rPr>
        <w:t>refugees.</w:t>
      </w:r>
    </w:p>
    <w:p w14:paraId="4A483818" w14:textId="4AB406CE" w:rsidR="004C6EF4" w:rsidRPr="00D52323" w:rsidRDefault="004C6EF4" w:rsidP="00A42A0A">
      <w:pPr>
        <w:pStyle w:val="ListParagraph"/>
        <w:numPr>
          <w:ilvl w:val="0"/>
          <w:numId w:val="14"/>
        </w:numPr>
        <w:rPr>
          <w:i/>
          <w:iCs/>
        </w:rPr>
      </w:pPr>
      <w:r w:rsidRPr="00D52323">
        <w:rPr>
          <w:i/>
          <w:iCs/>
        </w:rPr>
        <w:t>Where</w:t>
      </w:r>
      <w:r w:rsidR="00EF1385">
        <w:rPr>
          <w:i/>
          <w:iCs/>
        </w:rPr>
        <w:t xml:space="preserve"> </w:t>
      </w:r>
      <w:proofErr w:type="gramStart"/>
      <w:r w:rsidRPr="00D52323">
        <w:rPr>
          <w:i/>
          <w:iCs/>
        </w:rPr>
        <w:t>described,</w:t>
      </w:r>
      <w:proofErr w:type="gramEnd"/>
      <w:r w:rsidR="00EF1385">
        <w:rPr>
          <w:i/>
          <w:iCs/>
        </w:rPr>
        <w:t xml:space="preserve"> </w:t>
      </w:r>
      <w:r w:rsidRPr="00D52323">
        <w:rPr>
          <w:i/>
          <w:iCs/>
        </w:rPr>
        <w:t>the</w:t>
      </w:r>
      <w:r w:rsidR="00EF1385">
        <w:rPr>
          <w:i/>
          <w:iCs/>
        </w:rPr>
        <w:t xml:space="preserve"> </w:t>
      </w:r>
      <w:r w:rsidRPr="00D52323">
        <w:rPr>
          <w:i/>
          <w:iCs/>
        </w:rPr>
        <w:t>measures</w:t>
      </w:r>
      <w:r w:rsidR="00EF1385">
        <w:rPr>
          <w:i/>
          <w:iCs/>
        </w:rPr>
        <w:t xml:space="preserve"> </w:t>
      </w:r>
      <w:r w:rsidRPr="00D52323">
        <w:rPr>
          <w:i/>
          <w:iCs/>
        </w:rPr>
        <w:t>that</w:t>
      </w:r>
      <w:r w:rsidR="00EF1385">
        <w:rPr>
          <w:i/>
          <w:iCs/>
        </w:rPr>
        <w:t xml:space="preserve"> </w:t>
      </w:r>
      <w:r w:rsidRPr="00D52323">
        <w:rPr>
          <w:i/>
          <w:iCs/>
        </w:rPr>
        <w:t>regulatory</w:t>
      </w:r>
      <w:r w:rsidR="00EF1385">
        <w:rPr>
          <w:i/>
          <w:iCs/>
        </w:rPr>
        <w:t xml:space="preserve"> </w:t>
      </w:r>
      <w:r w:rsidRPr="00D52323">
        <w:rPr>
          <w:i/>
          <w:iCs/>
        </w:rPr>
        <w:t>bodies</w:t>
      </w:r>
      <w:r w:rsidR="00EF1385">
        <w:rPr>
          <w:i/>
          <w:iCs/>
        </w:rPr>
        <w:t xml:space="preserve"> </w:t>
      </w:r>
      <w:r w:rsidRPr="00D52323">
        <w:rPr>
          <w:i/>
          <w:iCs/>
        </w:rPr>
        <w:t>employ</w:t>
      </w:r>
      <w:r w:rsidR="00EF1385">
        <w:rPr>
          <w:i/>
          <w:iCs/>
        </w:rPr>
        <w:t xml:space="preserve"> </w:t>
      </w:r>
      <w:r w:rsidRPr="00D52323">
        <w:rPr>
          <w:i/>
          <w:iCs/>
        </w:rPr>
        <w:t>to</w:t>
      </w:r>
      <w:r w:rsidR="00EF1385">
        <w:rPr>
          <w:i/>
          <w:iCs/>
        </w:rPr>
        <w:t xml:space="preserve"> </w:t>
      </w:r>
      <w:r w:rsidRPr="00D52323">
        <w:rPr>
          <w:i/>
          <w:iCs/>
        </w:rPr>
        <w:t>support</w:t>
      </w:r>
      <w:r w:rsidR="00EF1385">
        <w:rPr>
          <w:i/>
          <w:iCs/>
        </w:rPr>
        <w:t xml:space="preserve"> </w:t>
      </w:r>
      <w:r w:rsidRPr="00D52323">
        <w:rPr>
          <w:i/>
          <w:iCs/>
        </w:rPr>
        <w:t>applications</w:t>
      </w:r>
      <w:r w:rsidR="00EF1385">
        <w:rPr>
          <w:i/>
          <w:iCs/>
        </w:rPr>
        <w:t xml:space="preserve"> </w:t>
      </w:r>
      <w:r w:rsidRPr="00D52323">
        <w:rPr>
          <w:i/>
          <w:iCs/>
        </w:rPr>
        <w:t>for</w:t>
      </w:r>
      <w:r w:rsidR="00EF1385">
        <w:rPr>
          <w:i/>
          <w:iCs/>
        </w:rPr>
        <w:t xml:space="preserve"> </w:t>
      </w:r>
      <w:r w:rsidRPr="00D52323">
        <w:rPr>
          <w:i/>
          <w:iCs/>
        </w:rPr>
        <w:t>professional</w:t>
      </w:r>
      <w:r w:rsidR="00EF1385">
        <w:rPr>
          <w:i/>
          <w:iCs/>
        </w:rPr>
        <w:t xml:space="preserve"> </w:t>
      </w:r>
      <w:r w:rsidRPr="00D52323">
        <w:rPr>
          <w:i/>
          <w:iCs/>
        </w:rPr>
        <w:t>qualification</w:t>
      </w:r>
      <w:r w:rsidR="00EF1385">
        <w:rPr>
          <w:i/>
          <w:iCs/>
        </w:rPr>
        <w:t xml:space="preserve"> </w:t>
      </w:r>
      <w:r w:rsidRPr="00D52323">
        <w:rPr>
          <w:i/>
          <w:iCs/>
        </w:rPr>
        <w:t>recognition</w:t>
      </w:r>
      <w:r w:rsidR="00EF1385">
        <w:rPr>
          <w:i/>
          <w:iCs/>
        </w:rPr>
        <w:t xml:space="preserve"> </w:t>
      </w:r>
      <w:r w:rsidRPr="00D52323">
        <w:rPr>
          <w:i/>
          <w:iCs/>
        </w:rPr>
        <w:t>from</w:t>
      </w:r>
      <w:r w:rsidR="00EF1385">
        <w:rPr>
          <w:i/>
          <w:iCs/>
        </w:rPr>
        <w:t xml:space="preserve"> </w:t>
      </w:r>
      <w:r w:rsidRPr="00D52323">
        <w:rPr>
          <w:i/>
          <w:iCs/>
        </w:rPr>
        <w:t>refugees</w:t>
      </w:r>
      <w:r w:rsidR="00EF1385">
        <w:rPr>
          <w:i/>
          <w:iCs/>
        </w:rPr>
        <w:t xml:space="preserve"> </w:t>
      </w:r>
      <w:r w:rsidRPr="00D52323">
        <w:rPr>
          <w:i/>
          <w:iCs/>
        </w:rPr>
        <w:t>included:</w:t>
      </w:r>
    </w:p>
    <w:p w14:paraId="4F9CDF50" w14:textId="4391000F" w:rsidR="004C6EF4" w:rsidRPr="00D52323" w:rsidRDefault="004C6EF4" w:rsidP="00A42A0A">
      <w:pPr>
        <w:pStyle w:val="ListParagraph"/>
        <w:numPr>
          <w:ilvl w:val="1"/>
          <w:numId w:val="14"/>
        </w:numPr>
        <w:rPr>
          <w:i/>
          <w:iCs/>
        </w:rPr>
      </w:pPr>
      <w:r w:rsidRPr="00D52323">
        <w:rPr>
          <w:i/>
          <w:iCs/>
        </w:rPr>
        <w:t>Working</w:t>
      </w:r>
      <w:r w:rsidR="00EF1385">
        <w:rPr>
          <w:i/>
          <w:iCs/>
        </w:rPr>
        <w:t xml:space="preserve"> </w:t>
      </w:r>
      <w:r w:rsidRPr="00D52323">
        <w:rPr>
          <w:i/>
          <w:iCs/>
        </w:rPr>
        <w:t>with</w:t>
      </w:r>
      <w:r w:rsidR="00EF1385">
        <w:rPr>
          <w:i/>
          <w:iCs/>
        </w:rPr>
        <w:t xml:space="preserve"> </w:t>
      </w:r>
      <w:r w:rsidRPr="00D52323">
        <w:rPr>
          <w:i/>
          <w:iCs/>
        </w:rPr>
        <w:t>refugee</w:t>
      </w:r>
      <w:r w:rsidR="00EF1385">
        <w:rPr>
          <w:i/>
          <w:iCs/>
        </w:rPr>
        <w:t xml:space="preserve"> </w:t>
      </w:r>
      <w:r w:rsidRPr="00D52323">
        <w:rPr>
          <w:i/>
          <w:iCs/>
        </w:rPr>
        <w:t>charities</w:t>
      </w:r>
      <w:r w:rsidR="00EF1385">
        <w:rPr>
          <w:i/>
          <w:iCs/>
        </w:rPr>
        <w:t xml:space="preserve"> </w:t>
      </w:r>
      <w:r w:rsidRPr="00D52323">
        <w:rPr>
          <w:i/>
          <w:iCs/>
        </w:rPr>
        <w:t>to</w:t>
      </w:r>
      <w:r w:rsidR="00EF1385">
        <w:rPr>
          <w:i/>
          <w:iCs/>
        </w:rPr>
        <w:t xml:space="preserve"> </w:t>
      </w:r>
      <w:r w:rsidRPr="00D52323">
        <w:rPr>
          <w:i/>
          <w:iCs/>
        </w:rPr>
        <w:t>identify</w:t>
      </w:r>
      <w:r w:rsidR="00EF1385">
        <w:rPr>
          <w:i/>
          <w:iCs/>
        </w:rPr>
        <w:t xml:space="preserve"> </w:t>
      </w:r>
      <w:r w:rsidRPr="00D52323">
        <w:rPr>
          <w:i/>
          <w:iCs/>
        </w:rPr>
        <w:t>routes</w:t>
      </w:r>
      <w:r w:rsidR="00EF1385">
        <w:rPr>
          <w:i/>
          <w:iCs/>
        </w:rPr>
        <w:t xml:space="preserve"> </w:t>
      </w:r>
      <w:r w:rsidRPr="00D52323">
        <w:rPr>
          <w:i/>
          <w:iCs/>
        </w:rPr>
        <w:t>into</w:t>
      </w:r>
      <w:r w:rsidR="00EF1385">
        <w:rPr>
          <w:i/>
          <w:iCs/>
        </w:rPr>
        <w:t xml:space="preserve"> </w:t>
      </w:r>
      <w:r w:rsidRPr="00D52323">
        <w:rPr>
          <w:i/>
          <w:iCs/>
        </w:rPr>
        <w:t>the</w:t>
      </w:r>
      <w:r w:rsidR="00EF1385">
        <w:rPr>
          <w:i/>
          <w:iCs/>
        </w:rPr>
        <w:t xml:space="preserve"> </w:t>
      </w:r>
      <w:r w:rsidRPr="00D52323">
        <w:rPr>
          <w:i/>
          <w:iCs/>
        </w:rPr>
        <w:t>relevant</w:t>
      </w:r>
      <w:r w:rsidR="00EF1385">
        <w:rPr>
          <w:i/>
          <w:iCs/>
        </w:rPr>
        <w:t xml:space="preserve"> </w:t>
      </w:r>
      <w:proofErr w:type="gramStart"/>
      <w:r w:rsidRPr="00D52323">
        <w:rPr>
          <w:i/>
          <w:iCs/>
        </w:rPr>
        <w:t>profession;</w:t>
      </w:r>
      <w:proofErr w:type="gramEnd"/>
    </w:p>
    <w:p w14:paraId="502FDDCC" w14:textId="12D2AA37" w:rsidR="004C6EF4" w:rsidRPr="00D52323" w:rsidRDefault="004C6EF4" w:rsidP="00A42A0A">
      <w:pPr>
        <w:pStyle w:val="ListParagraph"/>
        <w:numPr>
          <w:ilvl w:val="1"/>
          <w:numId w:val="14"/>
        </w:numPr>
        <w:rPr>
          <w:i/>
          <w:iCs/>
        </w:rPr>
      </w:pPr>
      <w:r w:rsidRPr="00D52323">
        <w:rPr>
          <w:i/>
          <w:iCs/>
        </w:rPr>
        <w:t>Providing</w:t>
      </w:r>
      <w:r w:rsidR="00EF1385">
        <w:rPr>
          <w:i/>
          <w:iCs/>
        </w:rPr>
        <w:t xml:space="preserve"> </w:t>
      </w:r>
      <w:r w:rsidRPr="00D52323">
        <w:rPr>
          <w:i/>
          <w:iCs/>
        </w:rPr>
        <w:t>financial</w:t>
      </w:r>
      <w:r w:rsidR="00EF1385">
        <w:rPr>
          <w:i/>
          <w:iCs/>
        </w:rPr>
        <w:t xml:space="preserve"> </w:t>
      </w:r>
      <w:r w:rsidRPr="00D52323">
        <w:rPr>
          <w:i/>
          <w:iCs/>
        </w:rPr>
        <w:t>support</w:t>
      </w:r>
      <w:r w:rsidR="00EF1385">
        <w:rPr>
          <w:i/>
          <w:iCs/>
        </w:rPr>
        <w:t xml:space="preserve"> </w:t>
      </w:r>
      <w:r w:rsidRPr="00D52323">
        <w:rPr>
          <w:i/>
          <w:iCs/>
        </w:rPr>
        <w:t>or</w:t>
      </w:r>
      <w:r w:rsidR="00EF1385">
        <w:rPr>
          <w:i/>
          <w:iCs/>
        </w:rPr>
        <w:t xml:space="preserve"> </w:t>
      </w:r>
      <w:r w:rsidRPr="00D52323">
        <w:rPr>
          <w:i/>
          <w:iCs/>
        </w:rPr>
        <w:t>waivers</w:t>
      </w:r>
      <w:r w:rsidR="00EF1385">
        <w:rPr>
          <w:i/>
          <w:iCs/>
        </w:rPr>
        <w:t xml:space="preserve"> </w:t>
      </w:r>
      <w:r w:rsidRPr="00D52323">
        <w:rPr>
          <w:i/>
          <w:iCs/>
        </w:rPr>
        <w:t>of</w:t>
      </w:r>
      <w:r w:rsidR="00EF1385">
        <w:rPr>
          <w:i/>
          <w:iCs/>
        </w:rPr>
        <w:t xml:space="preserve"> </w:t>
      </w:r>
      <w:r w:rsidRPr="00D52323">
        <w:rPr>
          <w:i/>
          <w:iCs/>
        </w:rPr>
        <w:t>application</w:t>
      </w:r>
      <w:r w:rsidR="00EF1385">
        <w:rPr>
          <w:i/>
          <w:iCs/>
        </w:rPr>
        <w:t xml:space="preserve"> </w:t>
      </w:r>
      <w:r w:rsidRPr="00D52323">
        <w:rPr>
          <w:i/>
          <w:iCs/>
        </w:rPr>
        <w:t>and</w:t>
      </w:r>
      <w:r w:rsidR="00EF1385">
        <w:rPr>
          <w:i/>
          <w:iCs/>
        </w:rPr>
        <w:t xml:space="preserve"> </w:t>
      </w:r>
      <w:r w:rsidRPr="00D52323">
        <w:rPr>
          <w:i/>
          <w:iCs/>
        </w:rPr>
        <w:t>examination</w:t>
      </w:r>
      <w:r w:rsidR="00EF1385">
        <w:rPr>
          <w:i/>
          <w:iCs/>
        </w:rPr>
        <w:t xml:space="preserve"> </w:t>
      </w:r>
      <w:r w:rsidRPr="00D52323">
        <w:rPr>
          <w:i/>
          <w:iCs/>
        </w:rPr>
        <w:t>fees;</w:t>
      </w:r>
      <w:r w:rsidR="00EF1385">
        <w:rPr>
          <w:i/>
          <w:iCs/>
        </w:rPr>
        <w:t xml:space="preserve"> </w:t>
      </w:r>
      <w:r w:rsidRPr="00D52323">
        <w:rPr>
          <w:i/>
          <w:iCs/>
        </w:rPr>
        <w:t>and</w:t>
      </w:r>
    </w:p>
    <w:p w14:paraId="575CBDDD" w14:textId="3245D079" w:rsidR="004C6EF4" w:rsidRPr="00D52323" w:rsidRDefault="004C6EF4" w:rsidP="00A42A0A">
      <w:pPr>
        <w:pStyle w:val="ListParagraph"/>
        <w:numPr>
          <w:ilvl w:val="1"/>
          <w:numId w:val="14"/>
        </w:numPr>
        <w:rPr>
          <w:i/>
          <w:iCs/>
        </w:rPr>
      </w:pPr>
      <w:r w:rsidRPr="00D52323">
        <w:rPr>
          <w:i/>
          <w:iCs/>
        </w:rPr>
        <w:t>Flexibility</w:t>
      </w:r>
      <w:r w:rsidR="00EF1385">
        <w:rPr>
          <w:i/>
          <w:iCs/>
        </w:rPr>
        <w:t xml:space="preserve"> </w:t>
      </w:r>
      <w:r w:rsidRPr="00D52323">
        <w:rPr>
          <w:i/>
          <w:iCs/>
        </w:rPr>
        <w:t>when</w:t>
      </w:r>
      <w:r w:rsidR="00EF1385">
        <w:rPr>
          <w:i/>
          <w:iCs/>
        </w:rPr>
        <w:t xml:space="preserve"> </w:t>
      </w:r>
      <w:r w:rsidRPr="00D52323">
        <w:rPr>
          <w:i/>
          <w:iCs/>
        </w:rPr>
        <w:t>assessing</w:t>
      </w:r>
      <w:r w:rsidR="00EF1385">
        <w:rPr>
          <w:i/>
          <w:iCs/>
        </w:rPr>
        <w:t xml:space="preserve"> </w:t>
      </w:r>
      <w:r w:rsidRPr="00D52323">
        <w:rPr>
          <w:i/>
          <w:iCs/>
        </w:rPr>
        <w:t>the</w:t>
      </w:r>
      <w:r w:rsidR="00EF1385">
        <w:rPr>
          <w:i/>
          <w:iCs/>
        </w:rPr>
        <w:t xml:space="preserve"> </w:t>
      </w:r>
      <w:r w:rsidRPr="00D52323">
        <w:rPr>
          <w:i/>
          <w:iCs/>
        </w:rPr>
        <w:t>supporting</w:t>
      </w:r>
      <w:r w:rsidR="00EF1385">
        <w:rPr>
          <w:i/>
          <w:iCs/>
        </w:rPr>
        <w:t xml:space="preserve"> </w:t>
      </w:r>
      <w:r w:rsidRPr="00D52323">
        <w:rPr>
          <w:i/>
          <w:iCs/>
        </w:rPr>
        <w:t>materials</w:t>
      </w:r>
      <w:r w:rsidR="00EF1385">
        <w:rPr>
          <w:i/>
          <w:iCs/>
        </w:rPr>
        <w:t xml:space="preserve"> </w:t>
      </w:r>
      <w:r w:rsidRPr="00D52323">
        <w:rPr>
          <w:i/>
          <w:iCs/>
        </w:rPr>
        <w:t>that</w:t>
      </w:r>
      <w:r w:rsidR="00EF1385">
        <w:rPr>
          <w:i/>
          <w:iCs/>
        </w:rPr>
        <w:t xml:space="preserve"> </w:t>
      </w:r>
      <w:r w:rsidRPr="00D52323">
        <w:rPr>
          <w:i/>
          <w:iCs/>
        </w:rPr>
        <w:t>are</w:t>
      </w:r>
      <w:r w:rsidR="00EF1385">
        <w:rPr>
          <w:i/>
          <w:iCs/>
        </w:rPr>
        <w:t xml:space="preserve"> </w:t>
      </w:r>
      <w:r w:rsidRPr="00D52323">
        <w:rPr>
          <w:i/>
          <w:iCs/>
        </w:rPr>
        <w:t>needed</w:t>
      </w:r>
      <w:r w:rsidR="00EF1385">
        <w:rPr>
          <w:i/>
          <w:iCs/>
        </w:rPr>
        <w:t xml:space="preserve"> </w:t>
      </w:r>
      <w:r w:rsidRPr="00D52323">
        <w:rPr>
          <w:i/>
          <w:iCs/>
        </w:rPr>
        <w:t>to</w:t>
      </w:r>
      <w:r w:rsidR="00EF1385">
        <w:rPr>
          <w:i/>
          <w:iCs/>
        </w:rPr>
        <w:t xml:space="preserve"> </w:t>
      </w:r>
      <w:r w:rsidRPr="00D52323">
        <w:rPr>
          <w:i/>
          <w:iCs/>
        </w:rPr>
        <w:t>make</w:t>
      </w:r>
      <w:r w:rsidR="00EF1385">
        <w:rPr>
          <w:i/>
          <w:iCs/>
        </w:rPr>
        <w:t xml:space="preserve"> </w:t>
      </w:r>
      <w:r w:rsidRPr="00D52323">
        <w:rPr>
          <w:i/>
          <w:iCs/>
        </w:rPr>
        <w:t>a</w:t>
      </w:r>
      <w:r w:rsidR="00EF1385">
        <w:rPr>
          <w:i/>
          <w:iCs/>
        </w:rPr>
        <w:t xml:space="preserve"> </w:t>
      </w:r>
      <w:r w:rsidRPr="00D52323">
        <w:rPr>
          <w:i/>
          <w:iCs/>
        </w:rPr>
        <w:t>recognition</w:t>
      </w:r>
      <w:r w:rsidR="00EF1385">
        <w:rPr>
          <w:i/>
          <w:iCs/>
        </w:rPr>
        <w:t xml:space="preserve"> </w:t>
      </w:r>
      <w:r w:rsidRPr="00D52323">
        <w:rPr>
          <w:i/>
          <w:iCs/>
        </w:rPr>
        <w:t>application</w:t>
      </w:r>
      <w:r w:rsidR="00EF1385">
        <w:rPr>
          <w:i/>
          <w:iCs/>
        </w:rPr>
        <w:t xml:space="preserve"> </w:t>
      </w:r>
      <w:r w:rsidRPr="00D52323">
        <w:rPr>
          <w:i/>
          <w:iCs/>
        </w:rPr>
        <w:t>by</w:t>
      </w:r>
      <w:r w:rsidR="00EF1385">
        <w:rPr>
          <w:i/>
          <w:iCs/>
        </w:rPr>
        <w:t xml:space="preserve"> </w:t>
      </w:r>
      <w:r w:rsidRPr="00D52323">
        <w:rPr>
          <w:i/>
          <w:iCs/>
        </w:rPr>
        <w:t>refugees</w:t>
      </w:r>
      <w:r w:rsidR="00EF1385">
        <w:rPr>
          <w:i/>
          <w:iCs/>
        </w:rPr>
        <w:t xml:space="preserve"> </w:t>
      </w:r>
      <w:r w:rsidRPr="00D52323">
        <w:rPr>
          <w:i/>
          <w:iCs/>
        </w:rPr>
        <w:t>who</w:t>
      </w:r>
      <w:r w:rsidR="00EF1385">
        <w:rPr>
          <w:i/>
          <w:iCs/>
        </w:rPr>
        <w:t xml:space="preserve"> </w:t>
      </w:r>
      <w:r w:rsidRPr="00D52323">
        <w:rPr>
          <w:i/>
          <w:iCs/>
        </w:rPr>
        <w:t>may</w:t>
      </w:r>
      <w:r w:rsidR="00EF1385">
        <w:rPr>
          <w:i/>
          <w:iCs/>
        </w:rPr>
        <w:t xml:space="preserve"> </w:t>
      </w:r>
      <w:r w:rsidRPr="00D52323">
        <w:rPr>
          <w:i/>
          <w:iCs/>
        </w:rPr>
        <w:t>be</w:t>
      </w:r>
      <w:r w:rsidR="00EF1385">
        <w:rPr>
          <w:i/>
          <w:iCs/>
        </w:rPr>
        <w:t xml:space="preserve"> </w:t>
      </w:r>
      <w:r w:rsidRPr="00D52323">
        <w:rPr>
          <w:i/>
          <w:iCs/>
        </w:rPr>
        <w:t>unable</w:t>
      </w:r>
      <w:r w:rsidR="00EF1385">
        <w:rPr>
          <w:i/>
          <w:iCs/>
        </w:rPr>
        <w:t xml:space="preserve"> </w:t>
      </w:r>
      <w:r w:rsidRPr="00D52323">
        <w:rPr>
          <w:i/>
          <w:iCs/>
        </w:rPr>
        <w:t>to</w:t>
      </w:r>
      <w:r w:rsidR="00EF1385">
        <w:rPr>
          <w:i/>
          <w:iCs/>
        </w:rPr>
        <w:t xml:space="preserve"> </w:t>
      </w:r>
      <w:r w:rsidRPr="00D52323">
        <w:rPr>
          <w:i/>
          <w:iCs/>
        </w:rPr>
        <w:t>produce</w:t>
      </w:r>
      <w:r w:rsidR="00EF1385">
        <w:rPr>
          <w:i/>
          <w:iCs/>
        </w:rPr>
        <w:t xml:space="preserve"> </w:t>
      </w:r>
      <w:r w:rsidRPr="00D52323">
        <w:rPr>
          <w:i/>
          <w:iCs/>
        </w:rPr>
        <w:t>the</w:t>
      </w:r>
      <w:r w:rsidR="00EF1385">
        <w:rPr>
          <w:i/>
          <w:iCs/>
        </w:rPr>
        <w:t xml:space="preserve"> </w:t>
      </w:r>
      <w:r w:rsidRPr="00D52323">
        <w:rPr>
          <w:i/>
          <w:iCs/>
        </w:rPr>
        <w:t>necessary</w:t>
      </w:r>
      <w:r w:rsidR="00EF1385">
        <w:rPr>
          <w:i/>
          <w:iCs/>
        </w:rPr>
        <w:t xml:space="preserve"> </w:t>
      </w:r>
      <w:r w:rsidRPr="00D52323">
        <w:rPr>
          <w:i/>
          <w:iCs/>
        </w:rPr>
        <w:t>documents.</w:t>
      </w:r>
    </w:p>
    <w:p w14:paraId="1BECB090" w14:textId="52499B43" w:rsidR="004C6EF4" w:rsidRPr="00D52323" w:rsidRDefault="004C6EF4" w:rsidP="00A42A0A">
      <w:pPr>
        <w:pStyle w:val="ListParagraph"/>
        <w:numPr>
          <w:ilvl w:val="0"/>
          <w:numId w:val="14"/>
        </w:numPr>
        <w:rPr>
          <w:i/>
          <w:iCs/>
        </w:rPr>
      </w:pPr>
      <w:r w:rsidRPr="00D52323">
        <w:rPr>
          <w:i/>
          <w:iCs/>
        </w:rPr>
        <w:t>Of</w:t>
      </w:r>
      <w:r w:rsidR="00EF1385">
        <w:rPr>
          <w:i/>
          <w:iCs/>
        </w:rPr>
        <w:t xml:space="preserve"> </w:t>
      </w:r>
      <w:r w:rsidRPr="00D52323">
        <w:rPr>
          <w:i/>
          <w:iCs/>
        </w:rPr>
        <w:t>the</w:t>
      </w:r>
      <w:r w:rsidR="00EF1385">
        <w:rPr>
          <w:i/>
          <w:iCs/>
        </w:rPr>
        <w:t xml:space="preserve"> </w:t>
      </w:r>
      <w:r w:rsidRPr="00D52323">
        <w:rPr>
          <w:i/>
          <w:iCs/>
        </w:rPr>
        <w:t>63</w:t>
      </w:r>
      <w:r w:rsidR="00EF1385">
        <w:rPr>
          <w:i/>
          <w:iCs/>
        </w:rPr>
        <w:t xml:space="preserve"> </w:t>
      </w:r>
      <w:r w:rsidRPr="00D52323">
        <w:rPr>
          <w:i/>
          <w:iCs/>
        </w:rPr>
        <w:t>respondents,</w:t>
      </w:r>
      <w:r w:rsidR="00EF1385">
        <w:rPr>
          <w:i/>
          <w:iCs/>
        </w:rPr>
        <w:t xml:space="preserve"> </w:t>
      </w:r>
      <w:r w:rsidRPr="00D52323">
        <w:rPr>
          <w:i/>
          <w:iCs/>
        </w:rPr>
        <w:t>56</w:t>
      </w:r>
      <w:r w:rsidR="00EF1385">
        <w:rPr>
          <w:i/>
          <w:iCs/>
        </w:rPr>
        <w:t xml:space="preserve"> </w:t>
      </w:r>
      <w:r w:rsidRPr="00D52323">
        <w:rPr>
          <w:i/>
          <w:iCs/>
        </w:rPr>
        <w:t>said</w:t>
      </w:r>
      <w:r w:rsidR="00EF1385">
        <w:rPr>
          <w:i/>
          <w:iCs/>
        </w:rPr>
        <w:t xml:space="preserve"> </w:t>
      </w:r>
      <w:r w:rsidRPr="00D52323">
        <w:rPr>
          <w:i/>
          <w:iCs/>
        </w:rPr>
        <w:t>that</w:t>
      </w:r>
      <w:r w:rsidR="00EF1385">
        <w:rPr>
          <w:i/>
          <w:iCs/>
        </w:rPr>
        <w:t xml:space="preserve"> </w:t>
      </w:r>
      <w:r w:rsidRPr="00D52323">
        <w:rPr>
          <w:i/>
          <w:iCs/>
        </w:rPr>
        <w:t>they</w:t>
      </w:r>
      <w:r w:rsidR="00EF1385">
        <w:rPr>
          <w:i/>
          <w:iCs/>
        </w:rPr>
        <w:t xml:space="preserve"> </w:t>
      </w:r>
      <w:r w:rsidRPr="00D52323">
        <w:rPr>
          <w:i/>
          <w:iCs/>
        </w:rPr>
        <w:t>did</w:t>
      </w:r>
      <w:r w:rsidR="00EF1385">
        <w:rPr>
          <w:i/>
          <w:iCs/>
        </w:rPr>
        <w:t xml:space="preserve"> </w:t>
      </w:r>
      <w:r w:rsidRPr="00D52323">
        <w:rPr>
          <w:i/>
          <w:iCs/>
        </w:rPr>
        <w:t>not</w:t>
      </w:r>
      <w:r w:rsidR="00EF1385">
        <w:rPr>
          <w:i/>
          <w:iCs/>
        </w:rPr>
        <w:t xml:space="preserve"> </w:t>
      </w:r>
      <w:r w:rsidRPr="00D52323">
        <w:rPr>
          <w:i/>
          <w:iCs/>
        </w:rPr>
        <w:t>have</w:t>
      </w:r>
      <w:r w:rsidR="00EF1385">
        <w:rPr>
          <w:i/>
          <w:iCs/>
        </w:rPr>
        <w:t xml:space="preserve"> </w:t>
      </w:r>
      <w:r w:rsidRPr="00D52323">
        <w:rPr>
          <w:i/>
          <w:iCs/>
        </w:rPr>
        <w:t>dedicated</w:t>
      </w:r>
      <w:r w:rsidR="00EF1385">
        <w:rPr>
          <w:i/>
          <w:iCs/>
        </w:rPr>
        <w:t xml:space="preserve"> </w:t>
      </w:r>
      <w:r w:rsidRPr="00D52323">
        <w:rPr>
          <w:i/>
          <w:iCs/>
        </w:rPr>
        <w:t>provisions</w:t>
      </w:r>
      <w:r w:rsidR="00EF1385">
        <w:rPr>
          <w:i/>
          <w:iCs/>
        </w:rPr>
        <w:t xml:space="preserve"> </w:t>
      </w:r>
      <w:r w:rsidRPr="00D52323">
        <w:rPr>
          <w:i/>
          <w:iCs/>
        </w:rPr>
        <w:t>to</w:t>
      </w:r>
      <w:r w:rsidR="00EF1385">
        <w:rPr>
          <w:i/>
          <w:iCs/>
        </w:rPr>
        <w:t xml:space="preserve"> </w:t>
      </w:r>
      <w:r w:rsidRPr="00D52323">
        <w:rPr>
          <w:i/>
          <w:iCs/>
        </w:rPr>
        <w:t>support</w:t>
      </w:r>
      <w:r w:rsidR="00EF1385">
        <w:rPr>
          <w:i/>
          <w:iCs/>
        </w:rPr>
        <w:t xml:space="preserve"> </w:t>
      </w:r>
      <w:r w:rsidRPr="00D52323">
        <w:rPr>
          <w:i/>
          <w:iCs/>
        </w:rPr>
        <w:t>applications</w:t>
      </w:r>
      <w:r w:rsidR="00EF1385">
        <w:rPr>
          <w:i/>
          <w:iCs/>
        </w:rPr>
        <w:t xml:space="preserve"> </w:t>
      </w:r>
      <w:r w:rsidRPr="00D52323">
        <w:rPr>
          <w:i/>
          <w:iCs/>
        </w:rPr>
        <w:t>from</w:t>
      </w:r>
      <w:r w:rsidR="00EF1385">
        <w:rPr>
          <w:i/>
          <w:iCs/>
        </w:rPr>
        <w:t xml:space="preserve"> </w:t>
      </w:r>
      <w:r w:rsidRPr="00D52323">
        <w:rPr>
          <w:i/>
          <w:iCs/>
        </w:rPr>
        <w:t>refugees.</w:t>
      </w:r>
    </w:p>
    <w:p w14:paraId="623E3FA7" w14:textId="689C1BCC" w:rsidR="004C6EF4" w:rsidRPr="00D52323" w:rsidRDefault="004C6EF4" w:rsidP="00A42A0A">
      <w:pPr>
        <w:pStyle w:val="ListParagraph"/>
        <w:rPr>
          <w:i/>
          <w:iCs/>
        </w:rPr>
      </w:pPr>
      <w:r w:rsidRPr="00D52323">
        <w:rPr>
          <w:i/>
          <w:iCs/>
        </w:rPr>
        <w:t>Where</w:t>
      </w:r>
      <w:r w:rsidR="00EF1385">
        <w:rPr>
          <w:i/>
          <w:iCs/>
        </w:rPr>
        <w:t xml:space="preserve"> </w:t>
      </w:r>
      <w:r w:rsidRPr="00D52323">
        <w:rPr>
          <w:i/>
          <w:iCs/>
        </w:rPr>
        <w:t>detail</w:t>
      </w:r>
      <w:r w:rsidR="00EF1385">
        <w:rPr>
          <w:i/>
          <w:iCs/>
        </w:rPr>
        <w:t xml:space="preserve"> </w:t>
      </w:r>
      <w:r w:rsidRPr="00D52323">
        <w:rPr>
          <w:i/>
          <w:iCs/>
        </w:rPr>
        <w:t>was</w:t>
      </w:r>
      <w:r w:rsidR="00EF1385">
        <w:rPr>
          <w:i/>
          <w:iCs/>
        </w:rPr>
        <w:t xml:space="preserve"> </w:t>
      </w:r>
      <w:r w:rsidRPr="00D52323">
        <w:rPr>
          <w:i/>
          <w:iCs/>
        </w:rPr>
        <w:t>provided,</w:t>
      </w:r>
      <w:r w:rsidR="00EF1385">
        <w:rPr>
          <w:i/>
          <w:iCs/>
        </w:rPr>
        <w:t xml:space="preserve"> </w:t>
      </w:r>
      <w:r w:rsidRPr="00D52323">
        <w:rPr>
          <w:i/>
          <w:iCs/>
        </w:rPr>
        <w:t>these</w:t>
      </w:r>
      <w:r w:rsidR="00EF1385">
        <w:rPr>
          <w:i/>
          <w:iCs/>
        </w:rPr>
        <w:t xml:space="preserve"> </w:t>
      </w:r>
      <w:r w:rsidRPr="00D52323">
        <w:rPr>
          <w:i/>
          <w:iCs/>
        </w:rPr>
        <w:t>respondents</w:t>
      </w:r>
      <w:r w:rsidR="00EF1385">
        <w:rPr>
          <w:i/>
          <w:iCs/>
        </w:rPr>
        <w:t xml:space="preserve"> </w:t>
      </w:r>
      <w:r w:rsidRPr="00D52323">
        <w:rPr>
          <w:i/>
          <w:iCs/>
        </w:rPr>
        <w:t>suggested</w:t>
      </w:r>
      <w:r w:rsidR="00EF1385">
        <w:rPr>
          <w:i/>
          <w:iCs/>
        </w:rPr>
        <w:t xml:space="preserve"> </w:t>
      </w:r>
      <w:r w:rsidRPr="00D52323">
        <w:rPr>
          <w:i/>
          <w:iCs/>
        </w:rPr>
        <w:t>that</w:t>
      </w:r>
      <w:r w:rsidR="00EF1385">
        <w:rPr>
          <w:i/>
          <w:iCs/>
        </w:rPr>
        <w:t xml:space="preserve"> </w:t>
      </w:r>
      <w:r w:rsidRPr="00D52323">
        <w:rPr>
          <w:i/>
          <w:iCs/>
        </w:rPr>
        <w:t>this</w:t>
      </w:r>
      <w:r w:rsidR="00EF1385">
        <w:rPr>
          <w:i/>
          <w:iCs/>
        </w:rPr>
        <w:t xml:space="preserve"> </w:t>
      </w:r>
      <w:r w:rsidRPr="00D52323">
        <w:rPr>
          <w:i/>
          <w:iCs/>
        </w:rPr>
        <w:t>was</w:t>
      </w:r>
      <w:r w:rsidR="00EF1385">
        <w:rPr>
          <w:i/>
          <w:iCs/>
        </w:rPr>
        <w:t xml:space="preserve"> </w:t>
      </w:r>
      <w:r w:rsidRPr="00D52323">
        <w:rPr>
          <w:i/>
          <w:iCs/>
        </w:rPr>
        <w:t>either</w:t>
      </w:r>
      <w:r w:rsidR="00EF1385">
        <w:rPr>
          <w:i/>
          <w:iCs/>
        </w:rPr>
        <w:t xml:space="preserve"> </w:t>
      </w:r>
      <w:r w:rsidRPr="00D52323">
        <w:rPr>
          <w:i/>
          <w:iCs/>
        </w:rPr>
        <w:t>because</w:t>
      </w:r>
      <w:r w:rsidR="00EF1385">
        <w:rPr>
          <w:i/>
          <w:iCs/>
        </w:rPr>
        <w:t xml:space="preserve"> </w:t>
      </w:r>
      <w:r w:rsidRPr="00D52323">
        <w:rPr>
          <w:i/>
          <w:iCs/>
        </w:rPr>
        <w:t>supporting</w:t>
      </w:r>
      <w:r w:rsidR="00EF1385">
        <w:rPr>
          <w:i/>
          <w:iCs/>
        </w:rPr>
        <w:t xml:space="preserve"> </w:t>
      </w:r>
      <w:r w:rsidRPr="00D52323">
        <w:rPr>
          <w:i/>
          <w:iCs/>
        </w:rPr>
        <w:t>those</w:t>
      </w:r>
      <w:r w:rsidR="00EF1385">
        <w:rPr>
          <w:i/>
          <w:iCs/>
        </w:rPr>
        <w:t xml:space="preserve"> </w:t>
      </w:r>
      <w:r w:rsidRPr="00D52323">
        <w:rPr>
          <w:i/>
          <w:iCs/>
        </w:rPr>
        <w:t>applications</w:t>
      </w:r>
      <w:r w:rsidR="00EF1385">
        <w:rPr>
          <w:i/>
          <w:iCs/>
        </w:rPr>
        <w:t xml:space="preserve"> </w:t>
      </w:r>
      <w:r w:rsidRPr="00D52323">
        <w:rPr>
          <w:i/>
          <w:iCs/>
        </w:rPr>
        <w:t>would</w:t>
      </w:r>
      <w:r w:rsidR="00EF1385">
        <w:rPr>
          <w:i/>
          <w:iCs/>
        </w:rPr>
        <w:t xml:space="preserve"> </w:t>
      </w:r>
      <w:r w:rsidRPr="00D52323">
        <w:rPr>
          <w:i/>
          <w:iCs/>
        </w:rPr>
        <w:t>be</w:t>
      </w:r>
      <w:r w:rsidR="00EF1385">
        <w:rPr>
          <w:i/>
          <w:iCs/>
        </w:rPr>
        <w:t xml:space="preserve"> </w:t>
      </w:r>
      <w:r w:rsidRPr="00D52323">
        <w:rPr>
          <w:i/>
          <w:iCs/>
        </w:rPr>
        <w:t>captured</w:t>
      </w:r>
      <w:r w:rsidR="00EF1385">
        <w:rPr>
          <w:i/>
          <w:iCs/>
        </w:rPr>
        <w:t xml:space="preserve"> </w:t>
      </w:r>
      <w:r w:rsidRPr="00D52323">
        <w:rPr>
          <w:i/>
          <w:iCs/>
        </w:rPr>
        <w:t>in</w:t>
      </w:r>
      <w:r w:rsidR="00EF1385">
        <w:rPr>
          <w:i/>
          <w:iCs/>
        </w:rPr>
        <w:t xml:space="preserve"> </w:t>
      </w:r>
      <w:r w:rsidRPr="00D52323">
        <w:rPr>
          <w:i/>
          <w:iCs/>
        </w:rPr>
        <w:t>their</w:t>
      </w:r>
      <w:r w:rsidR="00EF1385">
        <w:rPr>
          <w:i/>
          <w:iCs/>
        </w:rPr>
        <w:t xml:space="preserve"> </w:t>
      </w:r>
      <w:r w:rsidRPr="00D52323">
        <w:rPr>
          <w:i/>
          <w:iCs/>
        </w:rPr>
        <w:t>current</w:t>
      </w:r>
      <w:r w:rsidR="00EF1385">
        <w:rPr>
          <w:i/>
          <w:iCs/>
        </w:rPr>
        <w:t xml:space="preserve"> </w:t>
      </w:r>
      <w:r w:rsidRPr="00D52323">
        <w:rPr>
          <w:i/>
          <w:iCs/>
        </w:rPr>
        <w:t>recognition</w:t>
      </w:r>
      <w:r w:rsidR="00EF1385">
        <w:rPr>
          <w:i/>
          <w:iCs/>
        </w:rPr>
        <w:t xml:space="preserve"> </w:t>
      </w:r>
      <w:r w:rsidRPr="00D52323">
        <w:rPr>
          <w:i/>
          <w:iCs/>
        </w:rPr>
        <w:t>processes,</w:t>
      </w:r>
      <w:r w:rsidR="00EF1385">
        <w:rPr>
          <w:i/>
          <w:iCs/>
        </w:rPr>
        <w:t xml:space="preserve"> </w:t>
      </w:r>
      <w:r w:rsidRPr="00D52323">
        <w:rPr>
          <w:i/>
          <w:iCs/>
        </w:rPr>
        <w:t>or</w:t>
      </w:r>
      <w:r w:rsidR="00EF1385">
        <w:rPr>
          <w:i/>
          <w:iCs/>
        </w:rPr>
        <w:t xml:space="preserve"> </w:t>
      </w:r>
      <w:r w:rsidRPr="00D52323">
        <w:rPr>
          <w:i/>
          <w:iCs/>
        </w:rPr>
        <w:t>that</w:t>
      </w:r>
      <w:r w:rsidR="00EF1385">
        <w:rPr>
          <w:i/>
          <w:iCs/>
        </w:rPr>
        <w:t xml:space="preserve"> </w:t>
      </w:r>
      <w:r w:rsidRPr="00D52323">
        <w:rPr>
          <w:i/>
          <w:iCs/>
        </w:rPr>
        <w:t>their</w:t>
      </w:r>
      <w:r w:rsidR="00EF1385">
        <w:rPr>
          <w:i/>
          <w:iCs/>
        </w:rPr>
        <w:t xml:space="preserve"> </w:t>
      </w:r>
      <w:r w:rsidRPr="00D52323">
        <w:rPr>
          <w:i/>
          <w:iCs/>
        </w:rPr>
        <w:t>processes</w:t>
      </w:r>
      <w:r w:rsidR="00EF1385">
        <w:rPr>
          <w:i/>
          <w:iCs/>
        </w:rPr>
        <w:t xml:space="preserve"> </w:t>
      </w:r>
      <w:r w:rsidRPr="00D52323">
        <w:rPr>
          <w:i/>
          <w:iCs/>
        </w:rPr>
        <w:t>were</w:t>
      </w:r>
      <w:r w:rsidR="00EF1385">
        <w:rPr>
          <w:i/>
          <w:iCs/>
        </w:rPr>
        <w:t xml:space="preserve"> </w:t>
      </w:r>
      <w:r w:rsidRPr="00D52323">
        <w:rPr>
          <w:i/>
          <w:iCs/>
        </w:rPr>
        <w:t>flexible</w:t>
      </w:r>
      <w:r w:rsidR="00EF1385">
        <w:rPr>
          <w:i/>
          <w:iCs/>
        </w:rPr>
        <w:t xml:space="preserve"> </w:t>
      </w:r>
      <w:r w:rsidRPr="00D52323">
        <w:rPr>
          <w:i/>
          <w:iCs/>
        </w:rPr>
        <w:t>enough</w:t>
      </w:r>
      <w:r w:rsidR="00EF1385">
        <w:rPr>
          <w:i/>
          <w:iCs/>
        </w:rPr>
        <w:t xml:space="preserve"> </w:t>
      </w:r>
      <w:r w:rsidRPr="00D52323">
        <w:rPr>
          <w:i/>
          <w:iCs/>
        </w:rPr>
        <w:t>to</w:t>
      </w:r>
      <w:r w:rsidR="00EF1385">
        <w:rPr>
          <w:i/>
          <w:iCs/>
        </w:rPr>
        <w:t xml:space="preserve"> </w:t>
      </w:r>
      <w:r w:rsidRPr="00D52323">
        <w:rPr>
          <w:i/>
          <w:iCs/>
        </w:rPr>
        <w:t>accommodate</w:t>
      </w:r>
      <w:r w:rsidR="00EF1385">
        <w:rPr>
          <w:i/>
          <w:iCs/>
        </w:rPr>
        <w:t xml:space="preserve"> </w:t>
      </w:r>
      <w:r w:rsidRPr="00D52323">
        <w:rPr>
          <w:i/>
          <w:iCs/>
        </w:rPr>
        <w:t>for</w:t>
      </w:r>
      <w:r w:rsidR="00EF1385">
        <w:rPr>
          <w:i/>
          <w:iCs/>
        </w:rPr>
        <w:t xml:space="preserve"> </w:t>
      </w:r>
      <w:r w:rsidRPr="00D52323">
        <w:rPr>
          <w:i/>
          <w:iCs/>
        </w:rPr>
        <w:t>the</w:t>
      </w:r>
      <w:r w:rsidR="00EF1385">
        <w:rPr>
          <w:i/>
          <w:iCs/>
        </w:rPr>
        <w:t xml:space="preserve"> </w:t>
      </w:r>
      <w:r w:rsidRPr="00D52323">
        <w:rPr>
          <w:i/>
          <w:iCs/>
        </w:rPr>
        <w:t>need</w:t>
      </w:r>
      <w:r w:rsidR="00EF1385">
        <w:rPr>
          <w:i/>
          <w:iCs/>
        </w:rPr>
        <w:t xml:space="preserve"> </w:t>
      </w:r>
      <w:r w:rsidRPr="00D52323">
        <w:rPr>
          <w:i/>
          <w:iCs/>
        </w:rPr>
        <w:t>of</w:t>
      </w:r>
      <w:r w:rsidR="00EF1385">
        <w:rPr>
          <w:i/>
          <w:iCs/>
        </w:rPr>
        <w:t xml:space="preserve"> </w:t>
      </w:r>
      <w:r w:rsidRPr="00D52323">
        <w:rPr>
          <w:i/>
          <w:iCs/>
        </w:rPr>
        <w:t>these</w:t>
      </w:r>
      <w:r w:rsidR="00EF1385">
        <w:rPr>
          <w:i/>
          <w:iCs/>
        </w:rPr>
        <w:t xml:space="preserve"> </w:t>
      </w:r>
      <w:r w:rsidRPr="00D52323">
        <w:rPr>
          <w:i/>
          <w:iCs/>
        </w:rPr>
        <w:t>applicants</w:t>
      </w:r>
      <w:r w:rsidR="00EF1385">
        <w:rPr>
          <w:i/>
          <w:iCs/>
        </w:rPr>
        <w:t xml:space="preserve"> </w:t>
      </w:r>
      <w:r w:rsidRPr="00D52323">
        <w:rPr>
          <w:i/>
          <w:iCs/>
        </w:rPr>
        <w:t>on</w:t>
      </w:r>
      <w:r w:rsidR="00EF1385">
        <w:rPr>
          <w:i/>
          <w:iCs/>
        </w:rPr>
        <w:t xml:space="preserve"> </w:t>
      </w:r>
      <w:r w:rsidRPr="00D52323">
        <w:rPr>
          <w:i/>
          <w:iCs/>
        </w:rPr>
        <w:t>a</w:t>
      </w:r>
      <w:r w:rsidR="00EF1385">
        <w:rPr>
          <w:i/>
          <w:iCs/>
        </w:rPr>
        <w:t xml:space="preserve"> </w:t>
      </w:r>
      <w:r w:rsidRPr="00D52323">
        <w:rPr>
          <w:i/>
          <w:iCs/>
        </w:rPr>
        <w:t>case-by-case</w:t>
      </w:r>
      <w:r w:rsidR="00EF1385">
        <w:rPr>
          <w:i/>
          <w:iCs/>
        </w:rPr>
        <w:t xml:space="preserve"> </w:t>
      </w:r>
      <w:r w:rsidRPr="00D52323">
        <w:rPr>
          <w:i/>
          <w:iCs/>
        </w:rPr>
        <w:t>basis,</w:t>
      </w:r>
      <w:r w:rsidR="00EF1385">
        <w:rPr>
          <w:i/>
          <w:iCs/>
        </w:rPr>
        <w:t xml:space="preserve"> </w:t>
      </w:r>
      <w:r w:rsidRPr="00D52323">
        <w:rPr>
          <w:i/>
          <w:iCs/>
        </w:rPr>
        <w:t>when</w:t>
      </w:r>
      <w:r w:rsidR="00EF1385">
        <w:rPr>
          <w:i/>
          <w:iCs/>
        </w:rPr>
        <w:t xml:space="preserve"> </w:t>
      </w:r>
      <w:r w:rsidRPr="00D52323">
        <w:rPr>
          <w:i/>
          <w:iCs/>
        </w:rPr>
        <w:t>necessary.</w:t>
      </w:r>
    </w:p>
    <w:p w14:paraId="6FDE175F" w14:textId="77777777" w:rsidR="00CD375B" w:rsidRDefault="00CD375B" w:rsidP="004C6EF4"/>
    <w:p w14:paraId="00B85A24" w14:textId="2E980549" w:rsidR="00233A3A" w:rsidRDefault="00377E26">
      <w:r>
        <w:t>We</w:t>
      </w:r>
      <w:r w:rsidR="00EF1385">
        <w:t xml:space="preserve"> </w:t>
      </w:r>
      <w:r>
        <w:t>do</w:t>
      </w:r>
      <w:r w:rsidR="00EF1385">
        <w:t xml:space="preserve"> </w:t>
      </w:r>
      <w:r>
        <w:t>not</w:t>
      </w:r>
      <w:r w:rsidR="00EF1385">
        <w:t xml:space="preserve"> </w:t>
      </w:r>
      <w:r>
        <w:t>know</w:t>
      </w:r>
      <w:r w:rsidR="00EF1385">
        <w:t xml:space="preserve"> </w:t>
      </w:r>
      <w:r>
        <w:t>which</w:t>
      </w:r>
      <w:r w:rsidR="00EF1385">
        <w:t xml:space="preserve"> </w:t>
      </w:r>
      <w:r>
        <w:t>regulatory</w:t>
      </w:r>
      <w:r w:rsidR="00EF1385">
        <w:t xml:space="preserve"> </w:t>
      </w:r>
      <w:r>
        <w:t>bodies</w:t>
      </w:r>
      <w:r w:rsidR="00EF1385">
        <w:t xml:space="preserve"> </w:t>
      </w:r>
      <w:r>
        <w:t>submitted</w:t>
      </w:r>
      <w:r w:rsidR="00EF1385">
        <w:t xml:space="preserve"> </w:t>
      </w:r>
      <w:r>
        <w:t>this</w:t>
      </w:r>
      <w:r w:rsidR="00EF1385">
        <w:t xml:space="preserve"> </w:t>
      </w:r>
      <w:r>
        <w:t>evidence</w:t>
      </w:r>
      <w:r w:rsidR="00CA358F">
        <w:t>,</w:t>
      </w:r>
      <w:r w:rsidR="00EF1385">
        <w:t xml:space="preserve"> </w:t>
      </w:r>
      <w:r w:rsidR="00822A6F">
        <w:t>so</w:t>
      </w:r>
      <w:r w:rsidR="00EF1385">
        <w:t xml:space="preserve"> </w:t>
      </w:r>
      <w:r w:rsidR="00822A6F">
        <w:t>precise</w:t>
      </w:r>
      <w:r w:rsidR="00EF1385">
        <w:t xml:space="preserve"> </w:t>
      </w:r>
      <w:r w:rsidR="00822A6F">
        <w:t>cross-referencing</w:t>
      </w:r>
      <w:r w:rsidR="00EF1385">
        <w:t xml:space="preserve"> </w:t>
      </w:r>
      <w:r w:rsidR="00822A6F">
        <w:t>is</w:t>
      </w:r>
      <w:r w:rsidR="00EF1385">
        <w:t xml:space="preserve"> </w:t>
      </w:r>
      <w:r w:rsidR="00822A6F">
        <w:t>not</w:t>
      </w:r>
      <w:r w:rsidR="00EF1385">
        <w:t xml:space="preserve"> </w:t>
      </w:r>
      <w:r w:rsidR="00822A6F">
        <w:t>possible,</w:t>
      </w:r>
      <w:r w:rsidR="00EF1385">
        <w:t xml:space="preserve"> </w:t>
      </w:r>
      <w:r w:rsidR="00CA358F">
        <w:t>but</w:t>
      </w:r>
      <w:r w:rsidR="00EF1385">
        <w:t xml:space="preserve"> </w:t>
      </w:r>
      <w:r w:rsidR="00E90998">
        <w:t>we</w:t>
      </w:r>
      <w:r w:rsidR="00EF1385">
        <w:t xml:space="preserve"> </w:t>
      </w:r>
      <w:r w:rsidR="00E90998">
        <w:t>can</w:t>
      </w:r>
      <w:r w:rsidR="00EF1385">
        <w:t xml:space="preserve"> </w:t>
      </w:r>
      <w:r w:rsidR="00E90998">
        <w:t>make</w:t>
      </w:r>
      <w:r w:rsidR="00EF1385">
        <w:t xml:space="preserve"> </w:t>
      </w:r>
      <w:r w:rsidR="00E90998">
        <w:t>some</w:t>
      </w:r>
      <w:r w:rsidR="00EF1385">
        <w:t xml:space="preserve"> </w:t>
      </w:r>
      <w:r w:rsidR="00E90998">
        <w:t>general</w:t>
      </w:r>
      <w:r w:rsidR="00EF1385">
        <w:t xml:space="preserve"> </w:t>
      </w:r>
      <w:r w:rsidR="00E90998">
        <w:t>observations.</w:t>
      </w:r>
      <w:r w:rsidR="00EF1385">
        <w:t xml:space="preserve"> </w:t>
      </w:r>
      <w:r w:rsidR="00A130DE">
        <w:t>Firstly,</w:t>
      </w:r>
      <w:r w:rsidR="00EF1385">
        <w:t xml:space="preserve"> </w:t>
      </w:r>
      <w:r w:rsidR="00A130DE">
        <w:t>w</w:t>
      </w:r>
      <w:r w:rsidR="00E90998">
        <w:t>hile</w:t>
      </w:r>
      <w:r w:rsidR="00EF1385">
        <w:t xml:space="preserve"> </w:t>
      </w:r>
      <w:r w:rsidR="00EA75F9">
        <w:t>it</w:t>
      </w:r>
      <w:r w:rsidR="00EF1385">
        <w:t xml:space="preserve"> </w:t>
      </w:r>
      <w:r w:rsidR="00EA75F9">
        <w:t>seems</w:t>
      </w:r>
      <w:r w:rsidR="00EF1385">
        <w:t xml:space="preserve"> </w:t>
      </w:r>
      <w:r w:rsidR="00EA75F9">
        <w:t>that</w:t>
      </w:r>
      <w:r w:rsidR="00EF1385">
        <w:t xml:space="preserve"> </w:t>
      </w:r>
      <w:r w:rsidR="00E90998">
        <w:t>some</w:t>
      </w:r>
      <w:r w:rsidR="00EF1385">
        <w:t xml:space="preserve"> </w:t>
      </w:r>
      <w:r w:rsidR="00E90998">
        <w:t>have</w:t>
      </w:r>
      <w:r w:rsidR="00EF1385">
        <w:t xml:space="preserve"> </w:t>
      </w:r>
      <w:r w:rsidR="00E90998">
        <w:t>zero</w:t>
      </w:r>
      <w:r w:rsidR="00EF1385">
        <w:t xml:space="preserve"> </w:t>
      </w:r>
      <w:r w:rsidR="00E90998">
        <w:t>cost</w:t>
      </w:r>
      <w:r w:rsidR="00EF1385">
        <w:t xml:space="preserve"> </w:t>
      </w:r>
      <w:r w:rsidR="000F6B66">
        <w:t>(or</w:t>
      </w:r>
      <w:r w:rsidR="00EF1385">
        <w:t xml:space="preserve"> </w:t>
      </w:r>
      <w:r w:rsidR="000F6B66">
        <w:t>at</w:t>
      </w:r>
      <w:r w:rsidR="00EF1385">
        <w:t xml:space="preserve"> </w:t>
      </w:r>
      <w:r w:rsidR="000F6B66">
        <w:t>least</w:t>
      </w:r>
      <w:r w:rsidR="00E16CE4">
        <w:t>,</w:t>
      </w:r>
      <w:r w:rsidR="00EF1385">
        <w:t xml:space="preserve"> </w:t>
      </w:r>
      <w:r w:rsidR="000F6B66">
        <w:t>one</w:t>
      </w:r>
      <w:r w:rsidR="00EF1385">
        <w:t xml:space="preserve"> </w:t>
      </w:r>
      <w:r w:rsidR="000F6B66">
        <w:t>does)</w:t>
      </w:r>
      <w:r w:rsidR="00E90998">
        <w:t>,</w:t>
      </w:r>
      <w:r w:rsidR="00EF1385">
        <w:t xml:space="preserve"> </w:t>
      </w:r>
      <w:r w:rsidR="00EA75F9">
        <w:t>costs</w:t>
      </w:r>
      <w:r w:rsidR="00EF1385">
        <w:t xml:space="preserve"> </w:t>
      </w:r>
      <w:r w:rsidR="00EA75F9">
        <w:t>for</w:t>
      </w:r>
      <w:r w:rsidR="00EF1385">
        <w:t xml:space="preserve"> </w:t>
      </w:r>
      <w:r w:rsidR="00EA75F9">
        <w:t>recognition</w:t>
      </w:r>
      <w:r w:rsidR="00EF1385">
        <w:t xml:space="preserve"> </w:t>
      </w:r>
      <w:r w:rsidR="00EA75F9">
        <w:t>of</w:t>
      </w:r>
      <w:r w:rsidR="00EF1385">
        <w:t xml:space="preserve"> </w:t>
      </w:r>
      <w:r w:rsidR="00EA75F9">
        <w:t>qualifications</w:t>
      </w:r>
      <w:r w:rsidR="00EF1385">
        <w:t xml:space="preserve"> </w:t>
      </w:r>
      <w:r w:rsidR="00EA75F9">
        <w:t>can</w:t>
      </w:r>
      <w:r w:rsidR="00EF1385">
        <w:t xml:space="preserve"> </w:t>
      </w:r>
      <w:r w:rsidR="00EA75F9">
        <w:t>be</w:t>
      </w:r>
      <w:r w:rsidR="00EF1385">
        <w:t xml:space="preserve"> </w:t>
      </w:r>
      <w:r w:rsidR="00EA75F9">
        <w:t>very</w:t>
      </w:r>
      <w:r w:rsidR="00EF1385">
        <w:t xml:space="preserve"> </w:t>
      </w:r>
      <w:r w:rsidR="00EA75F9">
        <w:t>high</w:t>
      </w:r>
      <w:r w:rsidR="00EF1385">
        <w:t xml:space="preserve"> </w:t>
      </w:r>
      <w:r w:rsidR="00F80EEB">
        <w:t>–</w:t>
      </w:r>
      <w:r w:rsidR="00EF1385">
        <w:t xml:space="preserve"> </w:t>
      </w:r>
      <w:r w:rsidR="00F80EEB">
        <w:t>hundreds</w:t>
      </w:r>
      <w:r w:rsidR="00EF1385">
        <w:t xml:space="preserve"> </w:t>
      </w:r>
      <w:r w:rsidR="00F80EEB">
        <w:t>or</w:t>
      </w:r>
      <w:r w:rsidR="00EF1385">
        <w:t xml:space="preserve"> </w:t>
      </w:r>
      <w:r w:rsidR="00F80EEB">
        <w:t>thousands</w:t>
      </w:r>
      <w:r w:rsidR="00EF1385">
        <w:t xml:space="preserve"> </w:t>
      </w:r>
      <w:r w:rsidR="00F80EEB">
        <w:t>of</w:t>
      </w:r>
      <w:r w:rsidR="00EF1385">
        <w:t xml:space="preserve"> </w:t>
      </w:r>
      <w:r w:rsidR="00F80EEB">
        <w:t>pounds.</w:t>
      </w:r>
      <w:r w:rsidR="00EF1385">
        <w:t xml:space="preserve"> </w:t>
      </w:r>
      <w:r w:rsidR="00F80EEB">
        <w:t>This</w:t>
      </w:r>
      <w:r w:rsidR="00EF1385">
        <w:t xml:space="preserve"> </w:t>
      </w:r>
      <w:r w:rsidR="00F80EEB">
        <w:t>could</w:t>
      </w:r>
      <w:r w:rsidR="00EF1385">
        <w:t xml:space="preserve"> </w:t>
      </w:r>
      <w:r w:rsidR="00F80EEB">
        <w:t>be</w:t>
      </w:r>
      <w:r w:rsidR="00EF1385">
        <w:t xml:space="preserve"> </w:t>
      </w:r>
      <w:r w:rsidR="00F80EEB">
        <w:t>a</w:t>
      </w:r>
      <w:r w:rsidR="00EF1385">
        <w:t xml:space="preserve"> </w:t>
      </w:r>
      <w:r w:rsidR="00F80EEB">
        <w:t>significant</w:t>
      </w:r>
      <w:r w:rsidR="00EF1385">
        <w:t xml:space="preserve"> </w:t>
      </w:r>
      <w:r w:rsidR="00F80EEB">
        <w:t>barrier</w:t>
      </w:r>
      <w:r w:rsidR="00EF1385">
        <w:t xml:space="preserve"> </w:t>
      </w:r>
      <w:r w:rsidR="00F80EEB">
        <w:t>to</w:t>
      </w:r>
      <w:r w:rsidR="00EF1385">
        <w:t xml:space="preserve"> </w:t>
      </w:r>
      <w:r w:rsidR="00F80EEB">
        <w:t>refugees</w:t>
      </w:r>
      <w:r w:rsidR="00EF1385">
        <w:t xml:space="preserve"> </w:t>
      </w:r>
      <w:r w:rsidR="00F80EEB">
        <w:t>without</w:t>
      </w:r>
      <w:r w:rsidR="00EF1385">
        <w:t xml:space="preserve"> </w:t>
      </w:r>
      <w:r w:rsidR="00270556">
        <w:t>any</w:t>
      </w:r>
      <w:r w:rsidR="00EF1385">
        <w:t xml:space="preserve"> </w:t>
      </w:r>
      <w:r w:rsidR="00270556">
        <w:t>waivers</w:t>
      </w:r>
      <w:r w:rsidR="00EF1385">
        <w:t xml:space="preserve"> </w:t>
      </w:r>
      <w:r w:rsidR="00C92F69">
        <w:t>given</w:t>
      </w:r>
      <w:r w:rsidR="00EF1385">
        <w:t xml:space="preserve"> </w:t>
      </w:r>
      <w:r w:rsidR="00C92F69">
        <w:t>their</w:t>
      </w:r>
      <w:r w:rsidR="00EF1385">
        <w:t xml:space="preserve"> </w:t>
      </w:r>
      <w:r w:rsidR="001F65C0">
        <w:t>typical</w:t>
      </w:r>
      <w:r w:rsidR="00EF1385">
        <w:t xml:space="preserve"> </w:t>
      </w:r>
      <w:r w:rsidR="00C92F69">
        <w:t>status</w:t>
      </w:r>
      <w:r w:rsidR="00EF1385">
        <w:t xml:space="preserve"> </w:t>
      </w:r>
      <w:r w:rsidR="00C92F69">
        <w:t>of</w:t>
      </w:r>
      <w:r w:rsidR="00EF1385">
        <w:t xml:space="preserve"> </w:t>
      </w:r>
      <w:r w:rsidR="00E50DAA">
        <w:t>under-</w:t>
      </w:r>
      <w:r w:rsidR="00EF1385">
        <w:t xml:space="preserve"> </w:t>
      </w:r>
      <w:r w:rsidR="00E50DAA">
        <w:t>or</w:t>
      </w:r>
      <w:r w:rsidR="00EF1385">
        <w:t xml:space="preserve"> </w:t>
      </w:r>
      <w:r w:rsidR="00E50DAA">
        <w:t>unemployment</w:t>
      </w:r>
      <w:r w:rsidR="00EF1385">
        <w:t xml:space="preserve"> </w:t>
      </w:r>
      <w:r w:rsidR="001F65C0">
        <w:t>and</w:t>
      </w:r>
      <w:r w:rsidR="00EF1385">
        <w:t xml:space="preserve"> </w:t>
      </w:r>
      <w:r w:rsidR="002D5920">
        <w:t>relative</w:t>
      </w:r>
      <w:r w:rsidR="00EF1385">
        <w:t xml:space="preserve"> </w:t>
      </w:r>
      <w:r w:rsidR="002D5920">
        <w:t>poverty</w:t>
      </w:r>
      <w:r w:rsidR="00270556">
        <w:t>.</w:t>
      </w:r>
      <w:r w:rsidR="00EF1385">
        <w:t xml:space="preserve"> </w:t>
      </w:r>
      <w:r w:rsidR="00A130DE">
        <w:t>Secondly,</w:t>
      </w:r>
      <w:r w:rsidR="00EF1385">
        <w:t xml:space="preserve"> </w:t>
      </w:r>
      <w:r w:rsidR="00A130DE">
        <w:t>while</w:t>
      </w:r>
      <w:r w:rsidR="00EF1385">
        <w:t xml:space="preserve"> </w:t>
      </w:r>
      <w:r w:rsidR="00A130DE">
        <w:t>7</w:t>
      </w:r>
      <w:r w:rsidR="00EF1385">
        <w:t xml:space="preserve"> </w:t>
      </w:r>
      <w:r w:rsidR="00EE6320">
        <w:t>of</w:t>
      </w:r>
      <w:r w:rsidR="00EF1385">
        <w:t xml:space="preserve"> </w:t>
      </w:r>
      <w:r w:rsidR="00EE6320">
        <w:t>the</w:t>
      </w:r>
      <w:r w:rsidR="00EF1385">
        <w:t xml:space="preserve"> </w:t>
      </w:r>
      <w:r w:rsidR="00EE6320">
        <w:t>63</w:t>
      </w:r>
      <w:r w:rsidR="00EF1385">
        <w:t xml:space="preserve"> </w:t>
      </w:r>
      <w:r w:rsidR="00EE6320">
        <w:t>respondents</w:t>
      </w:r>
      <w:r w:rsidR="00EF1385">
        <w:t xml:space="preserve"> </w:t>
      </w:r>
      <w:r w:rsidR="00EE6320">
        <w:t>said</w:t>
      </w:r>
      <w:r w:rsidR="00EF1385">
        <w:t xml:space="preserve"> </w:t>
      </w:r>
      <w:r w:rsidR="00EE6320">
        <w:t>they</w:t>
      </w:r>
      <w:r w:rsidR="00EF1385">
        <w:t xml:space="preserve"> </w:t>
      </w:r>
      <w:r w:rsidR="00EE6320">
        <w:t>did</w:t>
      </w:r>
      <w:r w:rsidR="00EF1385">
        <w:t xml:space="preserve"> </w:t>
      </w:r>
      <w:r w:rsidR="00EE6320">
        <w:t>have</w:t>
      </w:r>
      <w:r w:rsidR="00EF1385">
        <w:t xml:space="preserve"> </w:t>
      </w:r>
      <w:r w:rsidR="00126FE4">
        <w:t>tailored</w:t>
      </w:r>
      <w:r w:rsidR="00EF1385">
        <w:t xml:space="preserve"> </w:t>
      </w:r>
      <w:r w:rsidR="00EE6320">
        <w:t>support</w:t>
      </w:r>
      <w:r w:rsidR="00EF1385">
        <w:t xml:space="preserve"> </w:t>
      </w:r>
      <w:r w:rsidR="00126FE4">
        <w:t>measures</w:t>
      </w:r>
      <w:r w:rsidR="00EF1385">
        <w:t xml:space="preserve"> </w:t>
      </w:r>
      <w:r w:rsidR="00EE6320">
        <w:t>for</w:t>
      </w:r>
      <w:r w:rsidR="00EF1385">
        <w:t xml:space="preserve"> </w:t>
      </w:r>
      <w:r w:rsidR="00126FE4">
        <w:t>refugees</w:t>
      </w:r>
      <w:r w:rsidR="00EF1385">
        <w:t xml:space="preserve"> </w:t>
      </w:r>
      <w:r w:rsidR="00126FE4">
        <w:t>in</w:t>
      </w:r>
      <w:r w:rsidR="00EF1385">
        <w:t xml:space="preserve"> </w:t>
      </w:r>
      <w:r w:rsidR="00126FE4">
        <w:t>place</w:t>
      </w:r>
      <w:r w:rsidR="00BE602B">
        <w:t>,</w:t>
      </w:r>
      <w:r w:rsidR="00EF1385">
        <w:t xml:space="preserve"> </w:t>
      </w:r>
      <w:r w:rsidR="00BE602B">
        <w:t>we</w:t>
      </w:r>
      <w:r w:rsidR="00EF1385">
        <w:t xml:space="preserve"> </w:t>
      </w:r>
      <w:r w:rsidR="00BE602B">
        <w:t>(mostly)</w:t>
      </w:r>
      <w:r w:rsidR="00EF1385">
        <w:t xml:space="preserve"> </w:t>
      </w:r>
      <w:r w:rsidR="00BE602B">
        <w:t>could</w:t>
      </w:r>
      <w:r w:rsidR="00EF1385">
        <w:t xml:space="preserve"> </w:t>
      </w:r>
      <w:r w:rsidR="00BE602B">
        <w:t>not</w:t>
      </w:r>
      <w:r w:rsidR="00EF1385">
        <w:t xml:space="preserve"> </w:t>
      </w:r>
      <w:r w:rsidR="00BE602B">
        <w:t>find</w:t>
      </w:r>
      <w:r w:rsidR="00EF1385">
        <w:t xml:space="preserve"> </w:t>
      </w:r>
      <w:r w:rsidR="00BE602B">
        <w:t>any</w:t>
      </w:r>
      <w:r w:rsidR="00EF1385">
        <w:t xml:space="preserve"> </w:t>
      </w:r>
      <w:r w:rsidR="00BE602B">
        <w:t>evidence</w:t>
      </w:r>
      <w:r w:rsidR="00EF1385">
        <w:t xml:space="preserve"> </w:t>
      </w:r>
      <w:r w:rsidR="00BE602B">
        <w:t>of</w:t>
      </w:r>
      <w:r w:rsidR="00EF1385">
        <w:t xml:space="preserve"> </w:t>
      </w:r>
      <w:r w:rsidR="002E05BA">
        <w:t>it</w:t>
      </w:r>
      <w:r w:rsidR="00BE602B">
        <w:t>.</w:t>
      </w:r>
      <w:r w:rsidR="00EF1385">
        <w:t xml:space="preserve"> </w:t>
      </w:r>
      <w:r w:rsidR="00283A1B">
        <w:t>There</w:t>
      </w:r>
      <w:r w:rsidR="00EF1385">
        <w:t xml:space="preserve"> </w:t>
      </w:r>
      <w:r w:rsidR="00283A1B">
        <w:t>may</w:t>
      </w:r>
      <w:r w:rsidR="00EF1385">
        <w:t xml:space="preserve"> </w:t>
      </w:r>
      <w:r w:rsidR="00283A1B">
        <w:t>be</w:t>
      </w:r>
      <w:r w:rsidR="00EF1385">
        <w:t xml:space="preserve"> </w:t>
      </w:r>
      <w:r w:rsidR="00283A1B">
        <w:t>a</w:t>
      </w:r>
      <w:r w:rsidR="00EF1385">
        <w:t xml:space="preserve"> </w:t>
      </w:r>
      <w:r w:rsidR="00283A1B">
        <w:t>sampling</w:t>
      </w:r>
      <w:r w:rsidR="00EF1385">
        <w:t xml:space="preserve"> </w:t>
      </w:r>
      <w:r w:rsidR="00283A1B">
        <w:t>issue</w:t>
      </w:r>
      <w:r w:rsidR="00EF1385">
        <w:t xml:space="preserve"> </w:t>
      </w:r>
      <w:r w:rsidR="00283A1B">
        <w:t>here,</w:t>
      </w:r>
      <w:r w:rsidR="00EF1385">
        <w:t xml:space="preserve"> </w:t>
      </w:r>
      <w:r w:rsidR="00283A1B">
        <w:t>in</w:t>
      </w:r>
      <w:r w:rsidR="00EF1385">
        <w:t xml:space="preserve"> </w:t>
      </w:r>
      <w:r w:rsidR="00283A1B">
        <w:t>that</w:t>
      </w:r>
      <w:r w:rsidR="00EF1385">
        <w:t xml:space="preserve"> </w:t>
      </w:r>
      <w:r w:rsidR="00283A1B">
        <w:t>we</w:t>
      </w:r>
      <w:r w:rsidR="00EF1385">
        <w:t xml:space="preserve"> </w:t>
      </w:r>
      <w:r w:rsidR="00E50DAA">
        <w:t>happened</w:t>
      </w:r>
      <w:r w:rsidR="00EF1385">
        <w:t xml:space="preserve"> </w:t>
      </w:r>
      <w:r w:rsidR="00283A1B">
        <w:t>not</w:t>
      </w:r>
      <w:r w:rsidR="00EF1385">
        <w:t xml:space="preserve"> </w:t>
      </w:r>
      <w:r w:rsidR="00E50DAA">
        <w:t>to</w:t>
      </w:r>
      <w:r w:rsidR="00EF1385">
        <w:t xml:space="preserve"> </w:t>
      </w:r>
      <w:r w:rsidR="002E05BA">
        <w:t>survey</w:t>
      </w:r>
      <w:r w:rsidR="00EF1385">
        <w:t xml:space="preserve"> </w:t>
      </w:r>
      <w:r w:rsidR="002E05BA">
        <w:t>the</w:t>
      </w:r>
      <w:r w:rsidR="00EF1385">
        <w:t xml:space="preserve"> </w:t>
      </w:r>
      <w:r w:rsidR="002E05BA">
        <w:t>websites</w:t>
      </w:r>
      <w:r w:rsidR="00EF1385">
        <w:t xml:space="preserve"> </w:t>
      </w:r>
      <w:r w:rsidR="002E05BA">
        <w:t>of</w:t>
      </w:r>
      <w:r w:rsidR="00EF1385">
        <w:t xml:space="preserve"> </w:t>
      </w:r>
      <w:r w:rsidR="002E05BA">
        <w:t>those</w:t>
      </w:r>
      <w:r w:rsidR="00EF1385">
        <w:t xml:space="preserve"> </w:t>
      </w:r>
      <w:r w:rsidR="002E05BA">
        <w:t>who</w:t>
      </w:r>
      <w:r w:rsidR="00EF1385">
        <w:t xml:space="preserve"> </w:t>
      </w:r>
      <w:r w:rsidR="002E05BA">
        <w:t>did</w:t>
      </w:r>
      <w:r w:rsidR="00EF1385">
        <w:t xml:space="preserve"> </w:t>
      </w:r>
      <w:r w:rsidR="002E05BA">
        <w:t>provide</w:t>
      </w:r>
      <w:r w:rsidR="00EF1385">
        <w:t xml:space="preserve"> </w:t>
      </w:r>
      <w:r w:rsidR="002E05BA">
        <w:t>this</w:t>
      </w:r>
      <w:r w:rsidR="00EF1385">
        <w:t xml:space="preserve"> </w:t>
      </w:r>
      <w:r w:rsidR="002E05BA">
        <w:t>support</w:t>
      </w:r>
      <w:r w:rsidR="00480184">
        <w:t>,</w:t>
      </w:r>
      <w:r w:rsidR="00EF1385">
        <w:t xml:space="preserve"> </w:t>
      </w:r>
      <w:r w:rsidR="00480184">
        <w:t>but</w:t>
      </w:r>
      <w:r w:rsidR="00EF1385">
        <w:t xml:space="preserve"> </w:t>
      </w:r>
      <w:r w:rsidR="00480184">
        <w:t>interviews</w:t>
      </w:r>
      <w:r w:rsidR="00EF1385">
        <w:t xml:space="preserve"> </w:t>
      </w:r>
      <w:r w:rsidR="00480184">
        <w:t>with</w:t>
      </w:r>
      <w:r w:rsidR="00EF1385">
        <w:t xml:space="preserve"> </w:t>
      </w:r>
      <w:r w:rsidR="00480184">
        <w:t>representatives</w:t>
      </w:r>
      <w:r w:rsidR="00EF1385">
        <w:t xml:space="preserve"> </w:t>
      </w:r>
      <w:r w:rsidR="00480184">
        <w:t>and</w:t>
      </w:r>
      <w:r w:rsidR="00EF1385">
        <w:t xml:space="preserve"> </w:t>
      </w:r>
      <w:r w:rsidR="00480184">
        <w:t>members</w:t>
      </w:r>
      <w:r w:rsidR="00EF1385">
        <w:t xml:space="preserve"> </w:t>
      </w:r>
      <w:r w:rsidR="00B8339C">
        <w:t>of</w:t>
      </w:r>
      <w:r w:rsidR="00EF1385">
        <w:t xml:space="preserve"> </w:t>
      </w:r>
      <w:r w:rsidR="00B8339C">
        <w:t>some</w:t>
      </w:r>
      <w:r w:rsidR="00EF1385">
        <w:t xml:space="preserve"> </w:t>
      </w:r>
      <w:r w:rsidR="00B8339C">
        <w:t>of</w:t>
      </w:r>
      <w:r w:rsidR="00EF1385">
        <w:t xml:space="preserve"> </w:t>
      </w:r>
      <w:r w:rsidR="00480184">
        <w:t>these</w:t>
      </w:r>
      <w:r w:rsidR="00EF1385">
        <w:t xml:space="preserve"> </w:t>
      </w:r>
      <w:r w:rsidR="00480184">
        <w:t>organisations</w:t>
      </w:r>
      <w:r w:rsidR="00EF1385">
        <w:t xml:space="preserve"> </w:t>
      </w:r>
      <w:r w:rsidR="00480184">
        <w:t>(see</w:t>
      </w:r>
      <w:r w:rsidR="00EF1385">
        <w:t xml:space="preserve"> </w:t>
      </w:r>
      <w:r w:rsidR="00480184">
        <w:t>next</w:t>
      </w:r>
      <w:r w:rsidR="00EF1385">
        <w:t xml:space="preserve"> </w:t>
      </w:r>
      <w:r w:rsidR="00480184">
        <w:t>section)</w:t>
      </w:r>
      <w:r w:rsidR="00EF1385">
        <w:t xml:space="preserve"> </w:t>
      </w:r>
      <w:r w:rsidR="00E50DAA">
        <w:t>suggests</w:t>
      </w:r>
      <w:r w:rsidR="00EF1385">
        <w:t xml:space="preserve"> </w:t>
      </w:r>
      <w:r w:rsidR="00E50DAA">
        <w:t>this</w:t>
      </w:r>
      <w:r w:rsidR="00EF1385">
        <w:t xml:space="preserve"> </w:t>
      </w:r>
      <w:r w:rsidR="00E50DAA">
        <w:t>is</w:t>
      </w:r>
      <w:r w:rsidR="00EF1385">
        <w:t xml:space="preserve"> </w:t>
      </w:r>
      <w:r w:rsidR="00E50DAA">
        <w:t>unlikely</w:t>
      </w:r>
      <w:r w:rsidR="00EF1385">
        <w:t xml:space="preserve"> </w:t>
      </w:r>
      <w:r w:rsidR="00D90E80">
        <w:t>in</w:t>
      </w:r>
      <w:r w:rsidR="00EF1385">
        <w:t xml:space="preserve"> </w:t>
      </w:r>
      <w:r w:rsidR="00D90E80">
        <w:t>all</w:t>
      </w:r>
      <w:r w:rsidR="00EF1385">
        <w:t xml:space="preserve"> </w:t>
      </w:r>
      <w:r w:rsidR="00D90E80">
        <w:t>cases.</w:t>
      </w:r>
      <w:r w:rsidR="00EF1385">
        <w:t xml:space="preserve"> </w:t>
      </w:r>
      <w:r w:rsidR="00D90E80">
        <w:t>They</w:t>
      </w:r>
      <w:r w:rsidR="00EF1385">
        <w:t xml:space="preserve"> </w:t>
      </w:r>
      <w:r w:rsidR="00D90E80">
        <w:t>acknowledged</w:t>
      </w:r>
      <w:r w:rsidR="00EF1385">
        <w:t xml:space="preserve"> </w:t>
      </w:r>
      <w:r w:rsidR="00D90E80">
        <w:t>that</w:t>
      </w:r>
      <w:r w:rsidR="00EF1385">
        <w:t xml:space="preserve"> </w:t>
      </w:r>
      <w:r w:rsidR="00D90E80">
        <w:t>while</w:t>
      </w:r>
      <w:r w:rsidR="00EF1385">
        <w:t xml:space="preserve"> </w:t>
      </w:r>
      <w:r w:rsidR="00D90E80">
        <w:t>extensive</w:t>
      </w:r>
      <w:r w:rsidR="00EF1385">
        <w:t xml:space="preserve"> </w:t>
      </w:r>
      <w:r w:rsidR="00D90E80">
        <w:t>support</w:t>
      </w:r>
      <w:r w:rsidR="00EF1385">
        <w:t xml:space="preserve"> </w:t>
      </w:r>
      <w:r w:rsidR="00D90E80">
        <w:t>could</w:t>
      </w:r>
      <w:r w:rsidR="00EF1385">
        <w:t xml:space="preserve"> </w:t>
      </w:r>
      <w:r w:rsidR="00D90E80">
        <w:t>be</w:t>
      </w:r>
      <w:r w:rsidR="00EF1385">
        <w:t xml:space="preserve"> </w:t>
      </w:r>
      <w:r w:rsidR="00D90E80">
        <w:t>(and</w:t>
      </w:r>
      <w:r w:rsidR="00EF1385">
        <w:t xml:space="preserve"> </w:t>
      </w:r>
      <w:r w:rsidR="00723D7E">
        <w:t>in</w:t>
      </w:r>
      <w:r w:rsidR="00EF1385">
        <w:t xml:space="preserve"> </w:t>
      </w:r>
      <w:r w:rsidR="00723D7E">
        <w:t>some</w:t>
      </w:r>
      <w:r w:rsidR="00EF1385">
        <w:t xml:space="preserve"> </w:t>
      </w:r>
      <w:r w:rsidR="00723D7E">
        <w:t>cases</w:t>
      </w:r>
      <w:r w:rsidR="00EF1385">
        <w:t xml:space="preserve"> </w:t>
      </w:r>
      <w:r w:rsidR="00D90E80">
        <w:t>was)</w:t>
      </w:r>
      <w:r w:rsidR="00EF1385">
        <w:t xml:space="preserve"> </w:t>
      </w:r>
      <w:r w:rsidR="00D90E80">
        <w:t>given</w:t>
      </w:r>
      <w:r w:rsidR="00EF1385">
        <w:t xml:space="preserve"> </w:t>
      </w:r>
      <w:r w:rsidR="004F7E42">
        <w:t>to</w:t>
      </w:r>
      <w:r w:rsidR="00EF1385">
        <w:t xml:space="preserve"> </w:t>
      </w:r>
      <w:r w:rsidR="004F7E42">
        <w:t>those</w:t>
      </w:r>
      <w:r w:rsidR="00EF1385">
        <w:t xml:space="preserve"> </w:t>
      </w:r>
      <w:r w:rsidR="004F7E42">
        <w:t>who</w:t>
      </w:r>
      <w:r w:rsidR="00EF1385">
        <w:t xml:space="preserve"> </w:t>
      </w:r>
      <w:r w:rsidR="004F7E42">
        <w:t>managed</w:t>
      </w:r>
      <w:r w:rsidR="00EF1385">
        <w:t xml:space="preserve"> </w:t>
      </w:r>
      <w:r w:rsidR="004F7E42">
        <w:t>to</w:t>
      </w:r>
      <w:r w:rsidR="00EF1385">
        <w:t xml:space="preserve"> </w:t>
      </w:r>
      <w:r w:rsidR="00774C77">
        <w:t>penetrate</w:t>
      </w:r>
      <w:r w:rsidR="00EF1385">
        <w:t xml:space="preserve"> </w:t>
      </w:r>
      <w:r w:rsidR="00774C77">
        <w:t>the</w:t>
      </w:r>
      <w:r w:rsidR="00EF1385">
        <w:t xml:space="preserve"> </w:t>
      </w:r>
      <w:r w:rsidR="00774C77">
        <w:t>system</w:t>
      </w:r>
      <w:r w:rsidR="00EF1385">
        <w:t xml:space="preserve"> </w:t>
      </w:r>
      <w:r w:rsidR="00F2403F">
        <w:t>(usually</w:t>
      </w:r>
      <w:r w:rsidR="00EF1385">
        <w:t xml:space="preserve"> </w:t>
      </w:r>
      <w:r w:rsidR="00F2403F">
        <w:t>via</w:t>
      </w:r>
      <w:r w:rsidR="00EF1385">
        <w:t xml:space="preserve"> </w:t>
      </w:r>
      <w:r w:rsidR="00F2403F">
        <w:t>a</w:t>
      </w:r>
      <w:r w:rsidR="00EF1385">
        <w:t xml:space="preserve"> </w:t>
      </w:r>
      <w:r w:rsidR="00F2403F">
        <w:t>personal</w:t>
      </w:r>
      <w:r w:rsidR="00EF1385">
        <w:t xml:space="preserve"> </w:t>
      </w:r>
      <w:r w:rsidR="00F2403F">
        <w:t>referral)</w:t>
      </w:r>
      <w:r w:rsidR="00D90E80">
        <w:t>,</w:t>
      </w:r>
      <w:r w:rsidR="00EF1385">
        <w:t xml:space="preserve"> </w:t>
      </w:r>
      <w:r w:rsidR="004F7E42">
        <w:t>there</w:t>
      </w:r>
      <w:r w:rsidR="00EF1385">
        <w:t xml:space="preserve"> </w:t>
      </w:r>
      <w:r w:rsidR="004F7E42">
        <w:t>wasn’t</w:t>
      </w:r>
      <w:r w:rsidR="00EF1385">
        <w:t xml:space="preserve"> </w:t>
      </w:r>
      <w:r w:rsidR="004F7E42">
        <w:t>any</w:t>
      </w:r>
      <w:r w:rsidR="00EF1385">
        <w:t xml:space="preserve"> </w:t>
      </w:r>
      <w:r w:rsidR="004F7E42">
        <w:t>outreach</w:t>
      </w:r>
      <w:r w:rsidR="00EF1385">
        <w:t xml:space="preserve"> </w:t>
      </w:r>
      <w:r w:rsidR="004F7E42">
        <w:t>or</w:t>
      </w:r>
      <w:r w:rsidR="00EF1385">
        <w:t xml:space="preserve"> </w:t>
      </w:r>
      <w:r w:rsidR="004F7E42">
        <w:t>clear</w:t>
      </w:r>
      <w:r w:rsidR="00EF1385">
        <w:t xml:space="preserve"> </w:t>
      </w:r>
      <w:r w:rsidR="004F7E42">
        <w:t>signposting</w:t>
      </w:r>
      <w:r w:rsidR="00EF1385">
        <w:t xml:space="preserve"> </w:t>
      </w:r>
      <w:r w:rsidR="009844F3">
        <w:t>to</w:t>
      </w:r>
      <w:r w:rsidR="00EF1385">
        <w:t xml:space="preserve"> </w:t>
      </w:r>
      <w:r w:rsidR="009844F3">
        <w:t>how</w:t>
      </w:r>
      <w:r w:rsidR="00EF1385">
        <w:t xml:space="preserve"> </w:t>
      </w:r>
      <w:r w:rsidR="009844F3">
        <w:t>others</w:t>
      </w:r>
      <w:r w:rsidR="00EF1385">
        <w:t xml:space="preserve"> </w:t>
      </w:r>
      <w:r w:rsidR="009844F3">
        <w:t>could</w:t>
      </w:r>
      <w:r w:rsidR="00EF1385">
        <w:t xml:space="preserve"> </w:t>
      </w:r>
      <w:r w:rsidR="009844F3">
        <w:t>achieve</w:t>
      </w:r>
      <w:r w:rsidR="00EF1385">
        <w:t xml:space="preserve"> </w:t>
      </w:r>
      <w:r w:rsidR="009844F3">
        <w:t>it.</w:t>
      </w:r>
      <w:r w:rsidR="00EF1385">
        <w:t xml:space="preserve"> </w:t>
      </w:r>
      <w:r w:rsidR="00783328">
        <w:t>The</w:t>
      </w:r>
      <w:r w:rsidR="00EF1385">
        <w:t xml:space="preserve"> </w:t>
      </w:r>
      <w:r w:rsidR="00EB7B75">
        <w:t>response</w:t>
      </w:r>
      <w:r w:rsidR="00EF1385">
        <w:t xml:space="preserve"> </w:t>
      </w:r>
      <w:r w:rsidR="00EB7B75">
        <w:t>of</w:t>
      </w:r>
      <w:r w:rsidR="00EF1385">
        <w:t xml:space="preserve"> </w:t>
      </w:r>
      <w:r w:rsidR="00783328">
        <w:t>other</w:t>
      </w:r>
      <w:r w:rsidR="00EF1385">
        <w:t xml:space="preserve"> </w:t>
      </w:r>
      <w:r w:rsidR="00783328">
        <w:t>56</w:t>
      </w:r>
      <w:r w:rsidR="00EF1385">
        <w:t xml:space="preserve"> </w:t>
      </w:r>
      <w:r w:rsidR="00783328">
        <w:t>who</w:t>
      </w:r>
      <w:r w:rsidR="00EF1385">
        <w:t xml:space="preserve"> </w:t>
      </w:r>
      <w:r w:rsidR="00783328">
        <w:t>did</w:t>
      </w:r>
      <w:r w:rsidR="00EF1385">
        <w:t xml:space="preserve"> </w:t>
      </w:r>
      <w:r w:rsidR="00783328">
        <w:t>not</w:t>
      </w:r>
      <w:r w:rsidR="00EF1385">
        <w:t xml:space="preserve"> </w:t>
      </w:r>
      <w:r w:rsidR="00783328">
        <w:t>have</w:t>
      </w:r>
      <w:r w:rsidR="00EF1385">
        <w:t xml:space="preserve"> </w:t>
      </w:r>
      <w:r w:rsidR="00783328">
        <w:t>de</w:t>
      </w:r>
      <w:r w:rsidR="00CB78EC">
        <w:t>dicated</w:t>
      </w:r>
      <w:r w:rsidR="00EF1385">
        <w:t xml:space="preserve"> </w:t>
      </w:r>
      <w:r w:rsidR="00CB78EC">
        <w:t>provision</w:t>
      </w:r>
      <w:r w:rsidR="00EF1385">
        <w:t xml:space="preserve"> </w:t>
      </w:r>
      <w:r w:rsidR="00CB78EC">
        <w:t>“</w:t>
      </w:r>
      <w:r w:rsidR="00CB78EC" w:rsidRPr="00CB78EC">
        <w:rPr>
          <w:i/>
          <w:iCs/>
        </w:rPr>
        <w:t>either</w:t>
      </w:r>
      <w:r w:rsidR="00EF1385">
        <w:rPr>
          <w:i/>
          <w:iCs/>
        </w:rPr>
        <w:t xml:space="preserve"> </w:t>
      </w:r>
      <w:r w:rsidR="00CB78EC" w:rsidRPr="00CB78EC">
        <w:rPr>
          <w:i/>
          <w:iCs/>
        </w:rPr>
        <w:t>because</w:t>
      </w:r>
      <w:r w:rsidR="00EF1385">
        <w:rPr>
          <w:i/>
          <w:iCs/>
        </w:rPr>
        <w:t xml:space="preserve"> </w:t>
      </w:r>
      <w:r w:rsidR="00CB78EC" w:rsidRPr="00CB78EC">
        <w:rPr>
          <w:i/>
          <w:iCs/>
        </w:rPr>
        <w:t>supporting</w:t>
      </w:r>
      <w:r w:rsidR="00EF1385">
        <w:rPr>
          <w:i/>
          <w:iCs/>
        </w:rPr>
        <w:t xml:space="preserve"> </w:t>
      </w:r>
      <w:r w:rsidR="00CB78EC" w:rsidRPr="00CB78EC">
        <w:rPr>
          <w:i/>
          <w:iCs/>
        </w:rPr>
        <w:t>those</w:t>
      </w:r>
      <w:r w:rsidR="00EF1385">
        <w:rPr>
          <w:i/>
          <w:iCs/>
        </w:rPr>
        <w:t xml:space="preserve"> </w:t>
      </w:r>
      <w:r w:rsidR="00CB78EC" w:rsidRPr="00CB78EC">
        <w:rPr>
          <w:i/>
          <w:iCs/>
        </w:rPr>
        <w:t>applications</w:t>
      </w:r>
      <w:r w:rsidR="00EF1385">
        <w:rPr>
          <w:i/>
          <w:iCs/>
        </w:rPr>
        <w:t xml:space="preserve"> </w:t>
      </w:r>
      <w:r w:rsidR="00CB78EC" w:rsidRPr="00CB78EC">
        <w:rPr>
          <w:i/>
          <w:iCs/>
        </w:rPr>
        <w:t>would</w:t>
      </w:r>
      <w:r w:rsidR="00EF1385">
        <w:rPr>
          <w:i/>
          <w:iCs/>
        </w:rPr>
        <w:t xml:space="preserve"> </w:t>
      </w:r>
      <w:r w:rsidR="00CB78EC" w:rsidRPr="00CB78EC">
        <w:rPr>
          <w:i/>
          <w:iCs/>
        </w:rPr>
        <w:t>be</w:t>
      </w:r>
      <w:r w:rsidR="00EF1385">
        <w:rPr>
          <w:i/>
          <w:iCs/>
        </w:rPr>
        <w:t xml:space="preserve"> </w:t>
      </w:r>
      <w:r w:rsidR="00CB78EC" w:rsidRPr="00CB78EC">
        <w:rPr>
          <w:i/>
          <w:iCs/>
        </w:rPr>
        <w:t>captured</w:t>
      </w:r>
      <w:r w:rsidR="00EF1385">
        <w:rPr>
          <w:i/>
          <w:iCs/>
        </w:rPr>
        <w:t xml:space="preserve"> </w:t>
      </w:r>
      <w:r w:rsidR="00CB78EC" w:rsidRPr="00CB78EC">
        <w:rPr>
          <w:i/>
          <w:iCs/>
        </w:rPr>
        <w:t>in</w:t>
      </w:r>
      <w:r w:rsidR="00EF1385">
        <w:rPr>
          <w:i/>
          <w:iCs/>
        </w:rPr>
        <w:t xml:space="preserve"> </w:t>
      </w:r>
      <w:r w:rsidR="00CB78EC" w:rsidRPr="00CB78EC">
        <w:rPr>
          <w:i/>
          <w:iCs/>
        </w:rPr>
        <w:t>their</w:t>
      </w:r>
      <w:r w:rsidR="00EF1385">
        <w:rPr>
          <w:i/>
          <w:iCs/>
        </w:rPr>
        <w:t xml:space="preserve"> </w:t>
      </w:r>
      <w:r w:rsidR="00CB78EC" w:rsidRPr="00CB78EC">
        <w:rPr>
          <w:i/>
          <w:iCs/>
        </w:rPr>
        <w:t>current</w:t>
      </w:r>
      <w:r w:rsidR="00EF1385">
        <w:rPr>
          <w:i/>
          <w:iCs/>
        </w:rPr>
        <w:t xml:space="preserve"> </w:t>
      </w:r>
      <w:r w:rsidR="00CB78EC" w:rsidRPr="00CB78EC">
        <w:rPr>
          <w:i/>
          <w:iCs/>
        </w:rPr>
        <w:t>recognition</w:t>
      </w:r>
      <w:r w:rsidR="00EF1385">
        <w:rPr>
          <w:i/>
          <w:iCs/>
        </w:rPr>
        <w:t xml:space="preserve"> </w:t>
      </w:r>
      <w:r w:rsidR="00CB78EC" w:rsidRPr="00CB78EC">
        <w:rPr>
          <w:i/>
          <w:iCs/>
        </w:rPr>
        <w:t>processes,</w:t>
      </w:r>
      <w:r w:rsidR="00EF1385">
        <w:rPr>
          <w:i/>
          <w:iCs/>
        </w:rPr>
        <w:t xml:space="preserve"> </w:t>
      </w:r>
      <w:r w:rsidR="00CB78EC" w:rsidRPr="00CB78EC">
        <w:rPr>
          <w:i/>
          <w:iCs/>
        </w:rPr>
        <w:t>or</w:t>
      </w:r>
      <w:r w:rsidR="00EF1385">
        <w:rPr>
          <w:i/>
          <w:iCs/>
        </w:rPr>
        <w:t xml:space="preserve"> </w:t>
      </w:r>
      <w:r w:rsidR="00CB78EC" w:rsidRPr="00CB78EC">
        <w:rPr>
          <w:i/>
          <w:iCs/>
        </w:rPr>
        <w:t>that</w:t>
      </w:r>
      <w:r w:rsidR="00EF1385">
        <w:rPr>
          <w:i/>
          <w:iCs/>
        </w:rPr>
        <w:t xml:space="preserve"> </w:t>
      </w:r>
      <w:r w:rsidR="00CB78EC" w:rsidRPr="00CB78EC">
        <w:rPr>
          <w:i/>
          <w:iCs/>
        </w:rPr>
        <w:t>their</w:t>
      </w:r>
      <w:r w:rsidR="00EF1385">
        <w:rPr>
          <w:i/>
          <w:iCs/>
        </w:rPr>
        <w:t xml:space="preserve"> </w:t>
      </w:r>
      <w:r w:rsidR="00CB78EC" w:rsidRPr="00CB78EC">
        <w:rPr>
          <w:i/>
          <w:iCs/>
        </w:rPr>
        <w:t>processes</w:t>
      </w:r>
      <w:r w:rsidR="00EF1385">
        <w:rPr>
          <w:i/>
          <w:iCs/>
        </w:rPr>
        <w:t xml:space="preserve"> </w:t>
      </w:r>
      <w:r w:rsidR="00CB78EC" w:rsidRPr="00CB78EC">
        <w:rPr>
          <w:i/>
          <w:iCs/>
        </w:rPr>
        <w:t>were</w:t>
      </w:r>
      <w:r w:rsidR="00EF1385">
        <w:rPr>
          <w:i/>
          <w:iCs/>
        </w:rPr>
        <w:t xml:space="preserve"> </w:t>
      </w:r>
      <w:r w:rsidR="00CB78EC" w:rsidRPr="00CB78EC">
        <w:rPr>
          <w:i/>
          <w:iCs/>
        </w:rPr>
        <w:t>flexible</w:t>
      </w:r>
      <w:r w:rsidR="00EF1385">
        <w:rPr>
          <w:i/>
          <w:iCs/>
        </w:rPr>
        <w:t xml:space="preserve"> </w:t>
      </w:r>
      <w:r w:rsidR="00CB78EC" w:rsidRPr="00CB78EC">
        <w:rPr>
          <w:i/>
          <w:iCs/>
        </w:rPr>
        <w:t>enough</w:t>
      </w:r>
      <w:r w:rsidR="00EF1385">
        <w:rPr>
          <w:i/>
          <w:iCs/>
        </w:rPr>
        <w:t xml:space="preserve"> </w:t>
      </w:r>
      <w:r w:rsidR="00CB78EC" w:rsidRPr="00CB78EC">
        <w:rPr>
          <w:i/>
          <w:iCs/>
        </w:rPr>
        <w:t>to</w:t>
      </w:r>
      <w:r w:rsidR="00EF1385">
        <w:rPr>
          <w:i/>
          <w:iCs/>
        </w:rPr>
        <w:t xml:space="preserve"> </w:t>
      </w:r>
      <w:r w:rsidR="00CB78EC" w:rsidRPr="00CB78EC">
        <w:rPr>
          <w:i/>
          <w:iCs/>
        </w:rPr>
        <w:t>accommodate</w:t>
      </w:r>
      <w:r w:rsidR="00EF1385">
        <w:rPr>
          <w:i/>
          <w:iCs/>
        </w:rPr>
        <w:t xml:space="preserve"> </w:t>
      </w:r>
      <w:r w:rsidR="00CB78EC" w:rsidRPr="00CB78EC">
        <w:rPr>
          <w:i/>
          <w:iCs/>
        </w:rPr>
        <w:t>for</w:t>
      </w:r>
      <w:r w:rsidR="00EF1385">
        <w:rPr>
          <w:i/>
          <w:iCs/>
        </w:rPr>
        <w:t xml:space="preserve"> </w:t>
      </w:r>
      <w:r w:rsidR="00CB78EC" w:rsidRPr="00CB78EC">
        <w:rPr>
          <w:i/>
          <w:iCs/>
        </w:rPr>
        <w:t>the</w:t>
      </w:r>
      <w:r w:rsidR="00EF1385">
        <w:rPr>
          <w:i/>
          <w:iCs/>
        </w:rPr>
        <w:t xml:space="preserve"> </w:t>
      </w:r>
      <w:r w:rsidR="00CB78EC" w:rsidRPr="00CB78EC">
        <w:rPr>
          <w:i/>
          <w:iCs/>
        </w:rPr>
        <w:t>need</w:t>
      </w:r>
      <w:r w:rsidR="00EF1385">
        <w:rPr>
          <w:i/>
          <w:iCs/>
        </w:rPr>
        <w:t xml:space="preserve"> </w:t>
      </w:r>
      <w:r w:rsidR="00CB78EC" w:rsidRPr="00CB78EC">
        <w:rPr>
          <w:i/>
          <w:iCs/>
        </w:rPr>
        <w:t>of</w:t>
      </w:r>
      <w:r w:rsidR="00EF1385">
        <w:rPr>
          <w:i/>
          <w:iCs/>
        </w:rPr>
        <w:t xml:space="preserve"> </w:t>
      </w:r>
      <w:r w:rsidR="00CB78EC" w:rsidRPr="00CB78EC">
        <w:rPr>
          <w:i/>
          <w:iCs/>
        </w:rPr>
        <w:t>these</w:t>
      </w:r>
      <w:r w:rsidR="00EF1385">
        <w:rPr>
          <w:i/>
          <w:iCs/>
        </w:rPr>
        <w:t xml:space="preserve"> </w:t>
      </w:r>
      <w:r w:rsidR="00CB78EC" w:rsidRPr="00CB78EC">
        <w:rPr>
          <w:i/>
          <w:iCs/>
        </w:rPr>
        <w:lastRenderedPageBreak/>
        <w:t>applicants</w:t>
      </w:r>
      <w:r w:rsidR="00EF1385">
        <w:rPr>
          <w:i/>
          <w:iCs/>
        </w:rPr>
        <w:t xml:space="preserve"> </w:t>
      </w:r>
      <w:r w:rsidR="00CB78EC" w:rsidRPr="00CB78EC">
        <w:rPr>
          <w:i/>
          <w:iCs/>
        </w:rPr>
        <w:t>on</w:t>
      </w:r>
      <w:r w:rsidR="00EF1385">
        <w:rPr>
          <w:i/>
          <w:iCs/>
        </w:rPr>
        <w:t xml:space="preserve"> </w:t>
      </w:r>
      <w:r w:rsidR="00CB78EC" w:rsidRPr="00CB78EC">
        <w:rPr>
          <w:i/>
          <w:iCs/>
        </w:rPr>
        <w:t>a</w:t>
      </w:r>
      <w:r w:rsidR="00EF1385">
        <w:rPr>
          <w:i/>
          <w:iCs/>
        </w:rPr>
        <w:t xml:space="preserve"> </w:t>
      </w:r>
      <w:r w:rsidR="00CB78EC" w:rsidRPr="00CB78EC">
        <w:rPr>
          <w:i/>
          <w:iCs/>
        </w:rPr>
        <w:t>case-by-case</w:t>
      </w:r>
      <w:r w:rsidR="00EF1385">
        <w:rPr>
          <w:i/>
          <w:iCs/>
        </w:rPr>
        <w:t xml:space="preserve"> </w:t>
      </w:r>
      <w:r w:rsidR="00CB78EC" w:rsidRPr="00CB78EC">
        <w:rPr>
          <w:i/>
          <w:iCs/>
        </w:rPr>
        <w:t>basis,</w:t>
      </w:r>
      <w:r w:rsidR="00EF1385">
        <w:rPr>
          <w:i/>
          <w:iCs/>
        </w:rPr>
        <w:t xml:space="preserve"> </w:t>
      </w:r>
      <w:r w:rsidR="00CB78EC" w:rsidRPr="00CB78EC">
        <w:rPr>
          <w:i/>
          <w:iCs/>
        </w:rPr>
        <w:t>when</w:t>
      </w:r>
      <w:r w:rsidR="00EF1385">
        <w:rPr>
          <w:i/>
          <w:iCs/>
        </w:rPr>
        <w:t xml:space="preserve"> </w:t>
      </w:r>
      <w:r w:rsidR="00CB78EC" w:rsidRPr="00CB78EC">
        <w:rPr>
          <w:i/>
          <w:iCs/>
        </w:rPr>
        <w:t>necessary</w:t>
      </w:r>
      <w:r w:rsidR="004A5B4B">
        <w:rPr>
          <w:i/>
          <w:iCs/>
        </w:rPr>
        <w:t>”</w:t>
      </w:r>
      <w:r w:rsidR="00EF1385">
        <w:t xml:space="preserve"> </w:t>
      </w:r>
      <w:r w:rsidR="004A5B4B">
        <w:t>is</w:t>
      </w:r>
      <w:r w:rsidR="00EF1385">
        <w:t xml:space="preserve"> </w:t>
      </w:r>
      <w:r w:rsidR="004A5B4B">
        <w:t>not</w:t>
      </w:r>
      <w:r w:rsidR="00EF1385">
        <w:t xml:space="preserve"> </w:t>
      </w:r>
      <w:r w:rsidR="004A5B4B">
        <w:t>convincing</w:t>
      </w:r>
      <w:r w:rsidR="00AE3B87">
        <w:t>.</w:t>
      </w:r>
      <w:r w:rsidR="00EF1385">
        <w:t xml:space="preserve"> </w:t>
      </w:r>
      <w:r w:rsidR="00AE3B87">
        <w:t>It</w:t>
      </w:r>
      <w:r w:rsidR="00EF1385">
        <w:t xml:space="preserve"> </w:t>
      </w:r>
      <w:r w:rsidR="00AE3B87">
        <w:t>was</w:t>
      </w:r>
      <w:r w:rsidR="00EF1385">
        <w:t xml:space="preserve"> </w:t>
      </w:r>
      <w:r w:rsidR="00AE3B87">
        <w:t>not</w:t>
      </w:r>
      <w:r w:rsidR="00EF1385">
        <w:t xml:space="preserve"> </w:t>
      </w:r>
      <w:r w:rsidR="00AE3B87">
        <w:t>clear</w:t>
      </w:r>
      <w:r w:rsidR="00EF1385">
        <w:t xml:space="preserve"> </w:t>
      </w:r>
      <w:r w:rsidR="007512C3">
        <w:t>that</w:t>
      </w:r>
      <w:r w:rsidR="00EF1385">
        <w:t xml:space="preserve"> </w:t>
      </w:r>
      <w:r w:rsidR="007512C3">
        <w:t>there</w:t>
      </w:r>
      <w:r w:rsidR="00EF1385">
        <w:t xml:space="preserve"> </w:t>
      </w:r>
      <w:r w:rsidR="007512C3">
        <w:t>were</w:t>
      </w:r>
      <w:r w:rsidR="00EF1385">
        <w:t xml:space="preserve"> </w:t>
      </w:r>
      <w:r w:rsidR="007512C3">
        <w:t>any</w:t>
      </w:r>
      <w:r w:rsidR="00EF1385">
        <w:t xml:space="preserve"> </w:t>
      </w:r>
      <w:r w:rsidR="007512C3">
        <w:t>recognition</w:t>
      </w:r>
      <w:r w:rsidR="00EF1385">
        <w:t xml:space="preserve"> </w:t>
      </w:r>
      <w:r w:rsidR="007512C3">
        <w:t>processes,</w:t>
      </w:r>
      <w:r w:rsidR="00EF1385">
        <w:t xml:space="preserve"> </w:t>
      </w:r>
      <w:r w:rsidR="007512C3">
        <w:t>flexible</w:t>
      </w:r>
      <w:r w:rsidR="00EF1385">
        <w:t xml:space="preserve"> </w:t>
      </w:r>
      <w:r w:rsidR="007512C3">
        <w:t>or</w:t>
      </w:r>
      <w:r w:rsidR="00EF1385">
        <w:t xml:space="preserve"> </w:t>
      </w:r>
      <w:r w:rsidR="007512C3">
        <w:t>otherwise,</w:t>
      </w:r>
      <w:r w:rsidR="00EF1385">
        <w:t xml:space="preserve"> </w:t>
      </w:r>
      <w:r w:rsidR="008A303B">
        <w:t>and</w:t>
      </w:r>
      <w:r w:rsidR="00EF1385">
        <w:t xml:space="preserve"> </w:t>
      </w:r>
      <w:r w:rsidR="008A303B">
        <w:t>even</w:t>
      </w:r>
      <w:r w:rsidR="00EF1385">
        <w:t xml:space="preserve"> </w:t>
      </w:r>
      <w:r w:rsidR="008A303B">
        <w:t>if</w:t>
      </w:r>
      <w:r w:rsidR="00EF1385">
        <w:t xml:space="preserve"> </w:t>
      </w:r>
      <w:r w:rsidR="008A303B">
        <w:t>they</w:t>
      </w:r>
      <w:r w:rsidR="00EF1385">
        <w:t xml:space="preserve"> </w:t>
      </w:r>
      <w:r w:rsidR="008A303B">
        <w:t>were,</w:t>
      </w:r>
      <w:r w:rsidR="00EF1385">
        <w:t xml:space="preserve"> </w:t>
      </w:r>
      <w:r w:rsidR="008A303B">
        <w:t>without</w:t>
      </w:r>
      <w:r w:rsidR="00EF1385">
        <w:t xml:space="preserve"> </w:t>
      </w:r>
      <w:r w:rsidR="0064135D">
        <w:t>any</w:t>
      </w:r>
      <w:r w:rsidR="00EF1385">
        <w:t xml:space="preserve"> </w:t>
      </w:r>
      <w:r w:rsidR="0064135D">
        <w:t>effort</w:t>
      </w:r>
      <w:r w:rsidR="00EF1385">
        <w:t xml:space="preserve"> </w:t>
      </w:r>
      <w:r w:rsidR="0064135D">
        <w:t>at</w:t>
      </w:r>
      <w:r w:rsidR="00EF1385">
        <w:t xml:space="preserve"> </w:t>
      </w:r>
      <w:r w:rsidR="0064135D">
        <w:t>outreach</w:t>
      </w:r>
      <w:r w:rsidR="00EF1385">
        <w:t xml:space="preserve"> </w:t>
      </w:r>
      <w:r w:rsidR="0064135D">
        <w:t>or</w:t>
      </w:r>
      <w:r w:rsidR="00EF1385">
        <w:t xml:space="preserve"> </w:t>
      </w:r>
      <w:r w:rsidR="008A303B">
        <w:t>clear</w:t>
      </w:r>
      <w:r w:rsidR="00EF1385">
        <w:t xml:space="preserve"> </w:t>
      </w:r>
      <w:r w:rsidR="00AF001F">
        <w:t>and</w:t>
      </w:r>
      <w:r w:rsidR="00EF1385">
        <w:t xml:space="preserve"> </w:t>
      </w:r>
      <w:r w:rsidR="00AF001F">
        <w:t>accessible</w:t>
      </w:r>
      <w:r w:rsidR="00EF1385">
        <w:t xml:space="preserve"> </w:t>
      </w:r>
      <w:r w:rsidR="0064135D">
        <w:t>guidance</w:t>
      </w:r>
      <w:r w:rsidR="00EF1385">
        <w:t xml:space="preserve"> </w:t>
      </w:r>
      <w:r w:rsidR="0064135D">
        <w:t>to</w:t>
      </w:r>
      <w:r w:rsidR="00EF1385">
        <w:t xml:space="preserve"> </w:t>
      </w:r>
      <w:r w:rsidR="00C045AF">
        <w:t>those</w:t>
      </w:r>
      <w:r w:rsidR="00EF1385">
        <w:t xml:space="preserve"> </w:t>
      </w:r>
      <w:r w:rsidR="00C045AF">
        <w:t>hoping</w:t>
      </w:r>
      <w:r w:rsidR="00EF1385">
        <w:t xml:space="preserve"> </w:t>
      </w:r>
      <w:r w:rsidR="00C045AF">
        <w:t>to</w:t>
      </w:r>
      <w:r w:rsidR="00EF1385">
        <w:t xml:space="preserve"> </w:t>
      </w:r>
      <w:r w:rsidR="00C045AF">
        <w:t>engage</w:t>
      </w:r>
      <w:r w:rsidR="00EF1385">
        <w:t xml:space="preserve"> </w:t>
      </w:r>
      <w:r w:rsidR="00C045AF">
        <w:t>with</w:t>
      </w:r>
      <w:r w:rsidR="00EF1385">
        <w:t xml:space="preserve"> </w:t>
      </w:r>
      <w:r w:rsidR="00C045AF">
        <w:t>them</w:t>
      </w:r>
      <w:r w:rsidR="00EF1385">
        <w:t xml:space="preserve"> </w:t>
      </w:r>
      <w:r w:rsidR="00AF001F">
        <w:t>they</w:t>
      </w:r>
      <w:r w:rsidR="00EF1385">
        <w:t xml:space="preserve"> </w:t>
      </w:r>
      <w:r w:rsidR="00AF001F">
        <w:t>have</w:t>
      </w:r>
      <w:r w:rsidR="00EF1385">
        <w:t xml:space="preserve"> </w:t>
      </w:r>
      <w:r w:rsidR="00AF001F">
        <w:t>little</w:t>
      </w:r>
      <w:r w:rsidR="00EF1385">
        <w:t xml:space="preserve"> </w:t>
      </w:r>
      <w:r w:rsidR="00AF001F">
        <w:t>value.</w:t>
      </w:r>
      <w:r w:rsidR="00EF1385">
        <w:t xml:space="preserve"> </w:t>
      </w:r>
      <w:r w:rsidR="00AF001F">
        <w:t>It</w:t>
      </w:r>
      <w:r w:rsidR="00EF1385">
        <w:t xml:space="preserve"> </w:t>
      </w:r>
      <w:r w:rsidR="00AF001F">
        <w:t>is</w:t>
      </w:r>
      <w:r w:rsidR="00EF1385">
        <w:t xml:space="preserve"> </w:t>
      </w:r>
      <w:r w:rsidR="00AF001F">
        <w:t>also</w:t>
      </w:r>
      <w:r w:rsidR="00EF1385">
        <w:t xml:space="preserve"> </w:t>
      </w:r>
      <w:r w:rsidR="00AF001F">
        <w:t>worth</w:t>
      </w:r>
      <w:r w:rsidR="00EF1385">
        <w:t xml:space="preserve"> </w:t>
      </w:r>
      <w:r w:rsidR="00AF001F">
        <w:t>remembering</w:t>
      </w:r>
      <w:r w:rsidR="00EF1385">
        <w:t xml:space="preserve"> </w:t>
      </w:r>
      <w:r w:rsidR="00AF001F">
        <w:t>that</w:t>
      </w:r>
      <w:r w:rsidR="00EF1385">
        <w:t xml:space="preserve"> </w:t>
      </w:r>
      <w:r w:rsidR="00AF001F">
        <w:t>the</w:t>
      </w:r>
      <w:r w:rsidR="00EF1385">
        <w:t xml:space="preserve"> </w:t>
      </w:r>
      <w:r w:rsidR="00AF001F">
        <w:t>BEIS</w:t>
      </w:r>
      <w:r w:rsidR="00EF1385">
        <w:t xml:space="preserve"> </w:t>
      </w:r>
      <w:r w:rsidR="002D5F26">
        <w:t>call</w:t>
      </w:r>
      <w:r w:rsidR="00EF1385">
        <w:t xml:space="preserve"> </w:t>
      </w:r>
      <w:r w:rsidR="002D5F26">
        <w:t>for</w:t>
      </w:r>
      <w:r w:rsidR="00EF1385">
        <w:t xml:space="preserve"> </w:t>
      </w:r>
      <w:r w:rsidR="002D5F26">
        <w:t>evidence</w:t>
      </w:r>
      <w:r w:rsidR="00EF1385">
        <w:t xml:space="preserve"> </w:t>
      </w:r>
      <w:r w:rsidR="002D5F26">
        <w:t>and</w:t>
      </w:r>
      <w:r w:rsidR="00EF1385">
        <w:t xml:space="preserve"> </w:t>
      </w:r>
      <w:r w:rsidR="002D5F26">
        <w:t>policy</w:t>
      </w:r>
      <w:r w:rsidR="00EF1385">
        <w:t xml:space="preserve"> </w:t>
      </w:r>
      <w:r w:rsidR="002D5F26">
        <w:t>focus</w:t>
      </w:r>
      <w:r w:rsidR="00EF1385">
        <w:t xml:space="preserve"> </w:t>
      </w:r>
      <w:r w:rsidR="002D5F26">
        <w:t>is</w:t>
      </w:r>
      <w:r w:rsidR="00EF1385">
        <w:t xml:space="preserve"> </w:t>
      </w:r>
      <w:r w:rsidR="002D5F26">
        <w:t>solely</w:t>
      </w:r>
      <w:r w:rsidR="00EF1385">
        <w:t xml:space="preserve"> </w:t>
      </w:r>
      <w:r w:rsidR="002D5F26">
        <w:t>on</w:t>
      </w:r>
      <w:r w:rsidR="00EF1385">
        <w:t xml:space="preserve"> </w:t>
      </w:r>
      <w:r w:rsidR="002D5F26">
        <w:t>the</w:t>
      </w:r>
      <w:r w:rsidR="00EF1385">
        <w:t xml:space="preserve"> </w:t>
      </w:r>
      <w:r w:rsidR="002D5F26">
        <w:t>recognition</w:t>
      </w:r>
      <w:r w:rsidR="00EF1385">
        <w:t xml:space="preserve"> </w:t>
      </w:r>
      <w:r w:rsidR="002D5F26">
        <w:t>of</w:t>
      </w:r>
      <w:r w:rsidR="00EF1385">
        <w:t xml:space="preserve"> </w:t>
      </w:r>
      <w:r w:rsidR="002D5F26">
        <w:t>qualifications</w:t>
      </w:r>
      <w:r w:rsidR="00DC36B8">
        <w:t>.</w:t>
      </w:r>
      <w:r w:rsidR="00EF1385">
        <w:t xml:space="preserve"> </w:t>
      </w:r>
      <w:r w:rsidR="00DC36B8">
        <w:t>The</w:t>
      </w:r>
      <w:r w:rsidR="00EF1385">
        <w:t xml:space="preserve"> </w:t>
      </w:r>
      <w:r w:rsidR="00907FDB">
        <w:t>report</w:t>
      </w:r>
      <w:r w:rsidR="00EF1385">
        <w:t xml:space="preserve"> </w:t>
      </w:r>
      <w:r w:rsidR="00907FDB">
        <w:t>contains</w:t>
      </w:r>
      <w:r w:rsidR="00EF1385">
        <w:t xml:space="preserve"> </w:t>
      </w:r>
      <w:r w:rsidR="00907FDB">
        <w:t>some</w:t>
      </w:r>
      <w:r w:rsidR="00EF1385">
        <w:t xml:space="preserve"> </w:t>
      </w:r>
      <w:r w:rsidR="00907FDB">
        <w:t>responses</w:t>
      </w:r>
      <w:r w:rsidR="00EF1385">
        <w:t xml:space="preserve"> </w:t>
      </w:r>
      <w:r w:rsidR="00907FDB">
        <w:t>from</w:t>
      </w:r>
      <w:r w:rsidR="00EF1385">
        <w:t xml:space="preserve"> </w:t>
      </w:r>
      <w:r w:rsidR="00907FDB">
        <w:t>individuals</w:t>
      </w:r>
      <w:r w:rsidR="00005A58">
        <w:t>,</w:t>
      </w:r>
      <w:r w:rsidR="00EF1385">
        <w:t xml:space="preserve"> </w:t>
      </w:r>
      <w:r w:rsidR="00005A58">
        <w:t>many</w:t>
      </w:r>
      <w:r w:rsidR="00EF1385">
        <w:t xml:space="preserve"> </w:t>
      </w:r>
      <w:r w:rsidR="00005A58">
        <w:t>of</w:t>
      </w:r>
      <w:r w:rsidR="00EF1385">
        <w:t xml:space="preserve"> </w:t>
      </w:r>
      <w:r w:rsidR="00005A58">
        <w:t>whom</w:t>
      </w:r>
      <w:r w:rsidR="00EF1385">
        <w:t xml:space="preserve"> </w:t>
      </w:r>
      <w:r w:rsidR="00EC322A">
        <w:t>reported</w:t>
      </w:r>
      <w:r w:rsidR="00EF1385">
        <w:t xml:space="preserve"> </w:t>
      </w:r>
      <w:r w:rsidR="00EC322A">
        <w:t>that</w:t>
      </w:r>
      <w:r w:rsidR="00EF1385">
        <w:t xml:space="preserve"> </w:t>
      </w:r>
      <w:r w:rsidR="00EC322A">
        <w:t>they</w:t>
      </w:r>
      <w:r w:rsidR="00EF1385">
        <w:t xml:space="preserve"> </w:t>
      </w:r>
      <w:r w:rsidR="00EC322A">
        <w:t>did</w:t>
      </w:r>
      <w:r w:rsidR="00EF1385">
        <w:t xml:space="preserve"> </w:t>
      </w:r>
      <w:r w:rsidR="00EC322A">
        <w:t>understand</w:t>
      </w:r>
      <w:r w:rsidR="00EF1385">
        <w:t xml:space="preserve"> </w:t>
      </w:r>
      <w:r w:rsidR="00EC322A">
        <w:t>how</w:t>
      </w:r>
      <w:r w:rsidR="00EF1385">
        <w:t xml:space="preserve"> </w:t>
      </w:r>
      <w:r w:rsidR="00EC322A">
        <w:t>to</w:t>
      </w:r>
      <w:r w:rsidR="00EF1385">
        <w:t xml:space="preserve"> </w:t>
      </w:r>
      <w:r w:rsidR="00EC322A">
        <w:t>obtain</w:t>
      </w:r>
      <w:r w:rsidR="00EF1385">
        <w:t xml:space="preserve"> </w:t>
      </w:r>
      <w:r w:rsidR="00EC322A">
        <w:t>information</w:t>
      </w:r>
      <w:r w:rsidR="00EF1385">
        <w:t xml:space="preserve"> </w:t>
      </w:r>
      <w:r w:rsidR="00EC322A">
        <w:t>and</w:t>
      </w:r>
      <w:r w:rsidR="00EF1385">
        <w:t xml:space="preserve"> </w:t>
      </w:r>
      <w:r w:rsidR="00EC322A">
        <w:t>enter</w:t>
      </w:r>
      <w:r w:rsidR="00EF1385">
        <w:t xml:space="preserve"> </w:t>
      </w:r>
      <w:r w:rsidR="00EC322A">
        <w:t>the</w:t>
      </w:r>
      <w:r w:rsidR="00EF1385">
        <w:t xml:space="preserve"> </w:t>
      </w:r>
      <w:r w:rsidR="00EC322A">
        <w:t>profession</w:t>
      </w:r>
      <w:r w:rsidR="002C67F8">
        <w:t>,</w:t>
      </w:r>
      <w:r w:rsidR="00EF1385">
        <w:t xml:space="preserve"> </w:t>
      </w:r>
      <w:r w:rsidR="002C67F8">
        <w:t>but</w:t>
      </w:r>
      <w:r w:rsidR="00EF1385">
        <w:t xml:space="preserve"> </w:t>
      </w:r>
      <w:r w:rsidR="002C67F8" w:rsidRPr="002C67F8">
        <w:rPr>
          <w:i/>
          <w:iCs/>
        </w:rPr>
        <w:t>“</w:t>
      </w:r>
      <w:r w:rsidR="002C67F8" w:rsidRPr="004C6EF4">
        <w:rPr>
          <w:i/>
          <w:iCs/>
        </w:rPr>
        <w:t>those</w:t>
      </w:r>
      <w:r w:rsidR="00EF1385">
        <w:rPr>
          <w:i/>
          <w:iCs/>
        </w:rPr>
        <w:t xml:space="preserve"> </w:t>
      </w:r>
      <w:r w:rsidR="002C67F8" w:rsidRPr="004C6EF4">
        <w:rPr>
          <w:i/>
          <w:iCs/>
        </w:rPr>
        <w:t>who</w:t>
      </w:r>
      <w:r w:rsidR="00EF1385">
        <w:rPr>
          <w:i/>
          <w:iCs/>
        </w:rPr>
        <w:t xml:space="preserve"> </w:t>
      </w:r>
      <w:r w:rsidR="002C67F8" w:rsidRPr="004C6EF4">
        <w:rPr>
          <w:i/>
          <w:iCs/>
        </w:rPr>
        <w:t>reported</w:t>
      </w:r>
      <w:r w:rsidR="00EF1385">
        <w:rPr>
          <w:i/>
          <w:iCs/>
        </w:rPr>
        <w:t xml:space="preserve"> </w:t>
      </w:r>
      <w:r w:rsidR="002C67F8" w:rsidRPr="004C6EF4">
        <w:rPr>
          <w:i/>
          <w:iCs/>
        </w:rPr>
        <w:t>difficulty</w:t>
      </w:r>
      <w:r w:rsidR="00EF1385">
        <w:rPr>
          <w:i/>
          <w:iCs/>
        </w:rPr>
        <w:t xml:space="preserve"> </w:t>
      </w:r>
      <w:r w:rsidR="002C67F8" w:rsidRPr="004C6EF4">
        <w:rPr>
          <w:i/>
          <w:iCs/>
        </w:rPr>
        <w:t>pointed</w:t>
      </w:r>
      <w:r w:rsidR="00EF1385">
        <w:rPr>
          <w:i/>
          <w:iCs/>
        </w:rPr>
        <w:t xml:space="preserve"> </w:t>
      </w:r>
      <w:r w:rsidR="002C67F8" w:rsidRPr="004C6EF4">
        <w:rPr>
          <w:i/>
          <w:iCs/>
        </w:rPr>
        <w:t>to</w:t>
      </w:r>
      <w:r w:rsidR="00EF1385">
        <w:rPr>
          <w:i/>
          <w:iCs/>
        </w:rPr>
        <w:t xml:space="preserve"> </w:t>
      </w:r>
      <w:r w:rsidR="002C67F8" w:rsidRPr="004C6EF4">
        <w:rPr>
          <w:i/>
          <w:iCs/>
        </w:rPr>
        <w:t>further</w:t>
      </w:r>
      <w:r w:rsidR="00EF1385">
        <w:rPr>
          <w:i/>
          <w:iCs/>
        </w:rPr>
        <w:t xml:space="preserve"> </w:t>
      </w:r>
      <w:r w:rsidR="002C67F8" w:rsidRPr="004C6EF4">
        <w:rPr>
          <w:i/>
          <w:iCs/>
        </w:rPr>
        <w:t>opportunities</w:t>
      </w:r>
      <w:r w:rsidR="00EF1385">
        <w:rPr>
          <w:i/>
          <w:iCs/>
        </w:rPr>
        <w:t xml:space="preserve"> </w:t>
      </w:r>
      <w:r w:rsidR="002C67F8" w:rsidRPr="004C6EF4">
        <w:rPr>
          <w:i/>
          <w:iCs/>
        </w:rPr>
        <w:t>to</w:t>
      </w:r>
      <w:r w:rsidR="00EF1385">
        <w:rPr>
          <w:i/>
          <w:iCs/>
        </w:rPr>
        <w:t xml:space="preserve"> </w:t>
      </w:r>
      <w:r w:rsidR="002C67F8" w:rsidRPr="004C6EF4">
        <w:rPr>
          <w:i/>
          <w:iCs/>
        </w:rPr>
        <w:t>reduce</w:t>
      </w:r>
      <w:r w:rsidR="00EF1385">
        <w:rPr>
          <w:i/>
          <w:iCs/>
        </w:rPr>
        <w:t xml:space="preserve"> </w:t>
      </w:r>
      <w:r w:rsidR="002C67F8" w:rsidRPr="004C6EF4">
        <w:rPr>
          <w:i/>
          <w:iCs/>
        </w:rPr>
        <w:t>barriers</w:t>
      </w:r>
      <w:r w:rsidR="00EF1385">
        <w:rPr>
          <w:i/>
          <w:iCs/>
        </w:rPr>
        <w:t xml:space="preserve"> </w:t>
      </w:r>
      <w:r w:rsidR="002C67F8" w:rsidRPr="004C6EF4">
        <w:rPr>
          <w:i/>
          <w:iCs/>
        </w:rPr>
        <w:t>to</w:t>
      </w:r>
      <w:r w:rsidR="00EF1385">
        <w:rPr>
          <w:i/>
          <w:iCs/>
        </w:rPr>
        <w:t xml:space="preserve"> </w:t>
      </w:r>
      <w:r w:rsidR="002C67F8" w:rsidRPr="004C6EF4">
        <w:rPr>
          <w:i/>
          <w:iCs/>
        </w:rPr>
        <w:t>entry</w:t>
      </w:r>
      <w:r w:rsidR="00EF1385">
        <w:rPr>
          <w:i/>
          <w:iCs/>
        </w:rPr>
        <w:t xml:space="preserve"> </w:t>
      </w:r>
      <w:r w:rsidR="002C67F8" w:rsidRPr="004C6EF4">
        <w:rPr>
          <w:i/>
          <w:iCs/>
        </w:rPr>
        <w:t>into</w:t>
      </w:r>
      <w:r w:rsidR="00EF1385">
        <w:rPr>
          <w:i/>
          <w:iCs/>
        </w:rPr>
        <w:t xml:space="preserve"> </w:t>
      </w:r>
      <w:r w:rsidR="002C67F8" w:rsidRPr="004C6EF4">
        <w:rPr>
          <w:i/>
          <w:iCs/>
        </w:rPr>
        <w:t>professions.</w:t>
      </w:r>
      <w:r w:rsidR="00EF1385">
        <w:rPr>
          <w:i/>
          <w:iCs/>
        </w:rPr>
        <w:t xml:space="preserve"> </w:t>
      </w:r>
      <w:r w:rsidR="002C67F8" w:rsidRPr="004C6EF4">
        <w:rPr>
          <w:i/>
          <w:iCs/>
        </w:rPr>
        <w:t>These</w:t>
      </w:r>
      <w:r w:rsidR="00EF1385">
        <w:rPr>
          <w:i/>
          <w:iCs/>
        </w:rPr>
        <w:t xml:space="preserve"> </w:t>
      </w:r>
      <w:r w:rsidR="002C67F8" w:rsidRPr="004C6EF4">
        <w:rPr>
          <w:i/>
          <w:iCs/>
        </w:rPr>
        <w:t>included</w:t>
      </w:r>
      <w:r w:rsidR="00EF1385">
        <w:rPr>
          <w:i/>
          <w:iCs/>
        </w:rPr>
        <w:t xml:space="preserve"> </w:t>
      </w:r>
      <w:r w:rsidR="002C67F8" w:rsidRPr="004C6EF4">
        <w:rPr>
          <w:i/>
          <w:iCs/>
        </w:rPr>
        <w:t>opportunities</w:t>
      </w:r>
      <w:r w:rsidR="00EF1385">
        <w:rPr>
          <w:i/>
          <w:iCs/>
        </w:rPr>
        <w:t xml:space="preserve"> </w:t>
      </w:r>
      <w:r w:rsidR="002C67F8" w:rsidRPr="004C6EF4">
        <w:rPr>
          <w:i/>
          <w:iCs/>
        </w:rPr>
        <w:t>to</w:t>
      </w:r>
      <w:r w:rsidR="00EF1385">
        <w:rPr>
          <w:i/>
          <w:iCs/>
        </w:rPr>
        <w:t xml:space="preserve"> </w:t>
      </w:r>
      <w:r w:rsidR="002C67F8" w:rsidRPr="004C6EF4">
        <w:rPr>
          <w:i/>
          <w:iCs/>
        </w:rPr>
        <w:t>talk</w:t>
      </w:r>
      <w:r w:rsidR="00EF1385">
        <w:rPr>
          <w:i/>
          <w:iCs/>
        </w:rPr>
        <w:t xml:space="preserve"> </w:t>
      </w:r>
      <w:r w:rsidR="002C67F8" w:rsidRPr="004C6EF4">
        <w:rPr>
          <w:i/>
          <w:iCs/>
        </w:rPr>
        <w:t>to</w:t>
      </w:r>
      <w:r w:rsidR="00EF1385">
        <w:rPr>
          <w:i/>
          <w:iCs/>
        </w:rPr>
        <w:t xml:space="preserve"> </w:t>
      </w:r>
      <w:r w:rsidR="002C67F8" w:rsidRPr="004C6EF4">
        <w:rPr>
          <w:i/>
          <w:iCs/>
        </w:rPr>
        <w:t>professionals</w:t>
      </w:r>
      <w:r w:rsidR="00EF1385">
        <w:rPr>
          <w:i/>
          <w:iCs/>
        </w:rPr>
        <w:t xml:space="preserve"> </w:t>
      </w:r>
      <w:r w:rsidR="002C67F8" w:rsidRPr="004C6EF4">
        <w:rPr>
          <w:i/>
          <w:iCs/>
        </w:rPr>
        <w:t>about</w:t>
      </w:r>
      <w:r w:rsidR="00EF1385">
        <w:rPr>
          <w:i/>
          <w:iCs/>
        </w:rPr>
        <w:t xml:space="preserve"> </w:t>
      </w:r>
      <w:r w:rsidR="002C67F8" w:rsidRPr="004C6EF4">
        <w:rPr>
          <w:i/>
          <w:iCs/>
        </w:rPr>
        <w:t>their</w:t>
      </w:r>
      <w:r w:rsidR="00EF1385">
        <w:rPr>
          <w:i/>
          <w:iCs/>
        </w:rPr>
        <w:t xml:space="preserve"> </w:t>
      </w:r>
      <w:r w:rsidR="002C67F8" w:rsidRPr="004C6EF4">
        <w:rPr>
          <w:i/>
          <w:iCs/>
        </w:rPr>
        <w:t>experiences,</w:t>
      </w:r>
      <w:r w:rsidR="00EF1385">
        <w:rPr>
          <w:i/>
          <w:iCs/>
        </w:rPr>
        <w:t xml:space="preserve"> </w:t>
      </w:r>
      <w:r w:rsidR="002C67F8" w:rsidRPr="004C6EF4">
        <w:rPr>
          <w:i/>
          <w:iCs/>
        </w:rPr>
        <w:t>by</w:t>
      </w:r>
      <w:r w:rsidR="00EF1385">
        <w:rPr>
          <w:i/>
          <w:iCs/>
        </w:rPr>
        <w:t xml:space="preserve"> </w:t>
      </w:r>
      <w:r w:rsidR="002C67F8" w:rsidRPr="004C6EF4">
        <w:rPr>
          <w:i/>
          <w:iCs/>
        </w:rPr>
        <w:t>clarifying</w:t>
      </w:r>
      <w:r w:rsidR="00EF1385">
        <w:rPr>
          <w:i/>
          <w:iCs/>
        </w:rPr>
        <w:t xml:space="preserve"> </w:t>
      </w:r>
      <w:r w:rsidR="002C67F8" w:rsidRPr="004C6EF4">
        <w:rPr>
          <w:i/>
          <w:iCs/>
        </w:rPr>
        <w:t>the</w:t>
      </w:r>
      <w:r w:rsidR="00EF1385">
        <w:rPr>
          <w:i/>
          <w:iCs/>
        </w:rPr>
        <w:t xml:space="preserve"> </w:t>
      </w:r>
      <w:r w:rsidR="002C67F8" w:rsidRPr="004C6EF4">
        <w:rPr>
          <w:i/>
          <w:iCs/>
        </w:rPr>
        <w:t>exact</w:t>
      </w:r>
      <w:r w:rsidR="00EF1385">
        <w:rPr>
          <w:i/>
          <w:iCs/>
        </w:rPr>
        <w:t xml:space="preserve"> </w:t>
      </w:r>
      <w:r w:rsidR="002C67F8" w:rsidRPr="004C6EF4">
        <w:rPr>
          <w:i/>
          <w:iCs/>
        </w:rPr>
        <w:t>steps</w:t>
      </w:r>
      <w:r w:rsidR="00EF1385">
        <w:rPr>
          <w:i/>
          <w:iCs/>
        </w:rPr>
        <w:t xml:space="preserve"> </w:t>
      </w:r>
      <w:r w:rsidR="002C67F8" w:rsidRPr="004C6EF4">
        <w:rPr>
          <w:i/>
          <w:iCs/>
        </w:rPr>
        <w:t>required</w:t>
      </w:r>
      <w:r w:rsidR="00EF1385">
        <w:rPr>
          <w:i/>
          <w:iCs/>
        </w:rPr>
        <w:t xml:space="preserve"> </w:t>
      </w:r>
      <w:r w:rsidR="002C67F8" w:rsidRPr="004C6EF4">
        <w:rPr>
          <w:i/>
          <w:iCs/>
        </w:rPr>
        <w:t>by</w:t>
      </w:r>
      <w:r w:rsidR="00EF1385">
        <w:rPr>
          <w:i/>
          <w:iCs/>
        </w:rPr>
        <w:t xml:space="preserve"> </w:t>
      </w:r>
      <w:r w:rsidR="002C67F8" w:rsidRPr="004C6EF4">
        <w:rPr>
          <w:i/>
          <w:iCs/>
        </w:rPr>
        <w:t>different</w:t>
      </w:r>
      <w:r w:rsidR="00EF1385">
        <w:rPr>
          <w:i/>
          <w:iCs/>
        </w:rPr>
        <w:t xml:space="preserve"> </w:t>
      </w:r>
      <w:r w:rsidR="002C67F8" w:rsidRPr="004C6EF4">
        <w:rPr>
          <w:i/>
          <w:iCs/>
        </w:rPr>
        <w:t>routes</w:t>
      </w:r>
      <w:r w:rsidR="00EF1385">
        <w:rPr>
          <w:i/>
          <w:iCs/>
        </w:rPr>
        <w:t xml:space="preserve"> </w:t>
      </w:r>
      <w:r w:rsidR="002C67F8" w:rsidRPr="004C6EF4">
        <w:rPr>
          <w:i/>
          <w:iCs/>
        </w:rPr>
        <w:t>into</w:t>
      </w:r>
      <w:r w:rsidR="00EF1385">
        <w:rPr>
          <w:i/>
          <w:iCs/>
        </w:rPr>
        <w:t xml:space="preserve"> </w:t>
      </w:r>
      <w:r w:rsidR="002C67F8" w:rsidRPr="004C6EF4">
        <w:rPr>
          <w:i/>
          <w:iCs/>
        </w:rPr>
        <w:t>a</w:t>
      </w:r>
      <w:r w:rsidR="00EF1385">
        <w:rPr>
          <w:i/>
          <w:iCs/>
        </w:rPr>
        <w:t xml:space="preserve"> </w:t>
      </w:r>
      <w:r w:rsidR="002C67F8" w:rsidRPr="004C6EF4">
        <w:rPr>
          <w:i/>
          <w:iCs/>
        </w:rPr>
        <w:t>given</w:t>
      </w:r>
      <w:r w:rsidR="00EF1385">
        <w:rPr>
          <w:i/>
          <w:iCs/>
        </w:rPr>
        <w:t xml:space="preserve"> </w:t>
      </w:r>
      <w:r w:rsidR="002C67F8" w:rsidRPr="004C6EF4">
        <w:rPr>
          <w:i/>
          <w:iCs/>
        </w:rPr>
        <w:t>profession,</w:t>
      </w:r>
      <w:r w:rsidR="00EF1385">
        <w:rPr>
          <w:i/>
          <w:iCs/>
        </w:rPr>
        <w:t xml:space="preserve"> </w:t>
      </w:r>
      <w:r w:rsidR="002C67F8" w:rsidRPr="004C6EF4">
        <w:rPr>
          <w:i/>
          <w:iCs/>
        </w:rPr>
        <w:t>and</w:t>
      </w:r>
      <w:r w:rsidR="00EF1385">
        <w:rPr>
          <w:i/>
          <w:iCs/>
        </w:rPr>
        <w:t xml:space="preserve"> </w:t>
      </w:r>
      <w:r w:rsidR="002C67F8" w:rsidRPr="004C6EF4">
        <w:rPr>
          <w:i/>
          <w:iCs/>
        </w:rPr>
        <w:t>through</w:t>
      </w:r>
      <w:r w:rsidR="00EF1385">
        <w:rPr>
          <w:i/>
          <w:iCs/>
        </w:rPr>
        <w:t xml:space="preserve"> </w:t>
      </w:r>
      <w:r w:rsidR="002C67F8" w:rsidRPr="004C6EF4">
        <w:rPr>
          <w:i/>
          <w:iCs/>
        </w:rPr>
        <w:t>greater</w:t>
      </w:r>
      <w:r w:rsidR="00EF1385">
        <w:rPr>
          <w:i/>
          <w:iCs/>
        </w:rPr>
        <w:t xml:space="preserve"> </w:t>
      </w:r>
      <w:r w:rsidR="002C67F8" w:rsidRPr="004C6EF4">
        <w:rPr>
          <w:i/>
          <w:iCs/>
        </w:rPr>
        <w:t>publicity</w:t>
      </w:r>
      <w:r w:rsidR="00EF1385">
        <w:rPr>
          <w:i/>
          <w:iCs/>
        </w:rPr>
        <w:t xml:space="preserve"> </w:t>
      </w:r>
      <w:r w:rsidR="002C67F8" w:rsidRPr="004C6EF4">
        <w:rPr>
          <w:i/>
          <w:iCs/>
        </w:rPr>
        <w:t>about</w:t>
      </w:r>
      <w:r w:rsidR="00EF1385">
        <w:rPr>
          <w:i/>
          <w:iCs/>
        </w:rPr>
        <w:t xml:space="preserve"> </w:t>
      </w:r>
      <w:r w:rsidR="002C67F8" w:rsidRPr="004C6EF4">
        <w:rPr>
          <w:i/>
          <w:iCs/>
        </w:rPr>
        <w:t>certain</w:t>
      </w:r>
      <w:r w:rsidR="00EF1385">
        <w:rPr>
          <w:i/>
          <w:iCs/>
        </w:rPr>
        <w:t xml:space="preserve"> </w:t>
      </w:r>
      <w:r w:rsidR="002C67F8" w:rsidRPr="004C6EF4">
        <w:rPr>
          <w:i/>
          <w:iCs/>
        </w:rPr>
        <w:t>professions</w:t>
      </w:r>
      <w:r w:rsidR="002C67F8" w:rsidRPr="002C67F8">
        <w:rPr>
          <w:i/>
          <w:iCs/>
        </w:rPr>
        <w:t>”</w:t>
      </w:r>
      <w:r w:rsidR="00EF1385">
        <w:t xml:space="preserve"> </w:t>
      </w:r>
      <w:r w:rsidR="002C67F8">
        <w:t>(</w:t>
      </w:r>
      <w:r w:rsidR="004C6EF4" w:rsidRPr="004C6EF4">
        <w:t>p.17</w:t>
      </w:r>
      <w:r w:rsidR="002C67F8">
        <w:t>).</w:t>
      </w:r>
      <w:r w:rsidR="00EF1385">
        <w:t xml:space="preserve"> </w:t>
      </w:r>
      <w:r w:rsidR="008A4664">
        <w:t>This</w:t>
      </w:r>
      <w:r w:rsidR="00EF1385">
        <w:t xml:space="preserve"> </w:t>
      </w:r>
      <w:r w:rsidR="008A4664">
        <w:t>highlights</w:t>
      </w:r>
      <w:r w:rsidR="00EF1385">
        <w:t xml:space="preserve"> </w:t>
      </w:r>
      <w:r w:rsidR="008A4664">
        <w:t>how</w:t>
      </w:r>
      <w:r w:rsidR="00EF1385">
        <w:t xml:space="preserve"> </w:t>
      </w:r>
      <w:r w:rsidR="00B70B7E">
        <w:t>professional</w:t>
      </w:r>
      <w:r w:rsidR="00EF1385">
        <w:t xml:space="preserve"> </w:t>
      </w:r>
      <w:r w:rsidR="00B10189">
        <w:t>bodies</w:t>
      </w:r>
      <w:r w:rsidR="00EF1385">
        <w:t xml:space="preserve"> </w:t>
      </w:r>
      <w:r w:rsidR="00B70B7E">
        <w:t>need</w:t>
      </w:r>
      <w:r w:rsidR="00EF1385">
        <w:t xml:space="preserve"> </w:t>
      </w:r>
      <w:r w:rsidR="00B70B7E">
        <w:t>to</w:t>
      </w:r>
      <w:r w:rsidR="00EF1385">
        <w:t xml:space="preserve"> </w:t>
      </w:r>
      <w:r w:rsidR="00B70B7E">
        <w:t>move</w:t>
      </w:r>
      <w:r w:rsidR="00EF1385">
        <w:t xml:space="preserve"> </w:t>
      </w:r>
      <w:r w:rsidR="00B70B7E">
        <w:t>beyond</w:t>
      </w:r>
      <w:r w:rsidR="00EF1385">
        <w:t xml:space="preserve"> </w:t>
      </w:r>
      <w:r w:rsidR="00B70B7E">
        <w:t>just</w:t>
      </w:r>
      <w:r w:rsidR="00EF1385">
        <w:t xml:space="preserve"> </w:t>
      </w:r>
      <w:r w:rsidR="004467E8">
        <w:t>narrow</w:t>
      </w:r>
      <w:r w:rsidR="00EF1385">
        <w:t xml:space="preserve"> </w:t>
      </w:r>
      <w:r w:rsidR="00B70B7E">
        <w:t>qualification</w:t>
      </w:r>
      <w:r w:rsidR="00EF1385">
        <w:t xml:space="preserve"> </w:t>
      </w:r>
      <w:r w:rsidR="00B70B7E">
        <w:t>recognition</w:t>
      </w:r>
      <w:r w:rsidR="00241317">
        <w:t>,</w:t>
      </w:r>
      <w:r w:rsidR="00EF1385">
        <w:t xml:space="preserve"> </w:t>
      </w:r>
      <w:r w:rsidR="004467E8">
        <w:t>essential</w:t>
      </w:r>
      <w:r w:rsidR="00EF1385">
        <w:t xml:space="preserve"> </w:t>
      </w:r>
      <w:r w:rsidR="004467E8">
        <w:t>though</w:t>
      </w:r>
      <w:r w:rsidR="00EF1385">
        <w:t xml:space="preserve"> </w:t>
      </w:r>
      <w:r w:rsidR="004467E8">
        <w:t>this</w:t>
      </w:r>
      <w:r w:rsidR="00EF1385">
        <w:t xml:space="preserve"> </w:t>
      </w:r>
      <w:r w:rsidR="004467E8">
        <w:t>is,</w:t>
      </w:r>
      <w:r w:rsidR="00EF1385">
        <w:t xml:space="preserve"> </w:t>
      </w:r>
      <w:r w:rsidR="00241317">
        <w:t>and</w:t>
      </w:r>
      <w:r w:rsidR="00EF1385">
        <w:t xml:space="preserve"> </w:t>
      </w:r>
      <w:r w:rsidR="00241317">
        <w:t>have</w:t>
      </w:r>
      <w:r w:rsidR="00EF1385">
        <w:t xml:space="preserve"> </w:t>
      </w:r>
      <w:r w:rsidR="00241317">
        <w:t>a</w:t>
      </w:r>
      <w:r w:rsidR="00EF1385">
        <w:t xml:space="preserve"> </w:t>
      </w:r>
      <w:r w:rsidR="00241317">
        <w:t>clear</w:t>
      </w:r>
      <w:r w:rsidR="00EF1385">
        <w:t xml:space="preserve"> </w:t>
      </w:r>
      <w:r w:rsidR="00241317">
        <w:t>role</w:t>
      </w:r>
      <w:r w:rsidR="00EF1385">
        <w:t xml:space="preserve"> </w:t>
      </w:r>
      <w:r w:rsidR="00241317">
        <w:t>in</w:t>
      </w:r>
      <w:r w:rsidR="00EF1385">
        <w:t xml:space="preserve"> </w:t>
      </w:r>
      <w:r w:rsidR="00241317">
        <w:t>outreach,</w:t>
      </w:r>
      <w:r w:rsidR="00EF1385">
        <w:t xml:space="preserve"> </w:t>
      </w:r>
      <w:r w:rsidR="00241317">
        <w:t>information</w:t>
      </w:r>
      <w:r w:rsidR="00EF1385">
        <w:t xml:space="preserve"> </w:t>
      </w:r>
      <w:r w:rsidR="00241317">
        <w:t>sharing,</w:t>
      </w:r>
      <w:r w:rsidR="00EF1385">
        <w:t xml:space="preserve"> </w:t>
      </w:r>
      <w:r w:rsidR="00BB792B">
        <w:t>networking,</w:t>
      </w:r>
      <w:r w:rsidR="00EF1385">
        <w:t xml:space="preserve"> </w:t>
      </w:r>
      <w:r w:rsidR="00241317">
        <w:t>and</w:t>
      </w:r>
      <w:r w:rsidR="00EF1385">
        <w:t xml:space="preserve"> </w:t>
      </w:r>
      <w:r w:rsidR="00BB792B">
        <w:t>mentoring/buddying</w:t>
      </w:r>
      <w:r w:rsidR="00EF1385">
        <w:t xml:space="preserve"> </w:t>
      </w:r>
      <w:r w:rsidR="00BB792B">
        <w:t>schemes.</w:t>
      </w:r>
    </w:p>
    <w:p w14:paraId="0AF4D0AE" w14:textId="77777777" w:rsidR="00C93639" w:rsidRDefault="00C93639"/>
    <w:p w14:paraId="272E4B73" w14:textId="210BE42E" w:rsidR="00B655E7" w:rsidRDefault="00B655E7">
      <w:r>
        <w:br w:type="page"/>
      </w:r>
    </w:p>
    <w:p w14:paraId="3DC2F3C1" w14:textId="0715812E" w:rsidR="004A67CC" w:rsidRPr="004A67CC" w:rsidRDefault="004A67CC" w:rsidP="00CC6C04">
      <w:pPr>
        <w:pStyle w:val="Heading2"/>
      </w:pPr>
      <w:bookmarkStart w:id="18" w:name="_Toc122535634"/>
      <w:r w:rsidRPr="004A67CC">
        <w:lastRenderedPageBreak/>
        <w:t>Interviews</w:t>
      </w:r>
      <w:r w:rsidR="00EF1385">
        <w:t xml:space="preserve"> </w:t>
      </w:r>
      <w:r w:rsidRPr="004A67CC">
        <w:t>and</w:t>
      </w:r>
      <w:r w:rsidR="00EF1385">
        <w:t xml:space="preserve"> </w:t>
      </w:r>
      <w:r w:rsidRPr="004A67CC">
        <w:t>informant</w:t>
      </w:r>
      <w:r w:rsidR="00EF1385">
        <w:t xml:space="preserve"> </w:t>
      </w:r>
      <w:r w:rsidRPr="004A67CC">
        <w:t>discussions</w:t>
      </w:r>
      <w:bookmarkEnd w:id="18"/>
    </w:p>
    <w:p w14:paraId="0BACF02C" w14:textId="16707DF5" w:rsidR="0085187C" w:rsidRPr="0085187C" w:rsidRDefault="0085187C" w:rsidP="0085187C">
      <w:r w:rsidRPr="0085187C">
        <w:t>A</w:t>
      </w:r>
      <w:r w:rsidR="00EF1385">
        <w:t xml:space="preserve"> </w:t>
      </w:r>
      <w:r w:rsidRPr="0085187C">
        <w:t>total</w:t>
      </w:r>
      <w:r w:rsidR="00EF1385">
        <w:t xml:space="preserve"> </w:t>
      </w:r>
      <w:r w:rsidRPr="0085187C">
        <w:t>of</w:t>
      </w:r>
      <w:r w:rsidR="00EF1385">
        <w:t xml:space="preserve"> </w:t>
      </w:r>
      <w:r w:rsidRPr="0085187C">
        <w:t>33</w:t>
      </w:r>
      <w:r w:rsidR="00EF1385">
        <w:t xml:space="preserve"> </w:t>
      </w:r>
      <w:r w:rsidRPr="0085187C">
        <w:t>people</w:t>
      </w:r>
      <w:r w:rsidR="00EF1385">
        <w:t xml:space="preserve"> </w:t>
      </w:r>
      <w:r w:rsidRPr="0085187C">
        <w:t>contributed</w:t>
      </w:r>
      <w:r w:rsidR="00EF1385">
        <w:t xml:space="preserve"> </w:t>
      </w:r>
      <w:r w:rsidRPr="0085187C">
        <w:t>to</w:t>
      </w:r>
      <w:r w:rsidR="00EF1385">
        <w:t xml:space="preserve"> </w:t>
      </w:r>
      <w:r w:rsidRPr="0085187C">
        <w:t>the</w:t>
      </w:r>
      <w:r w:rsidR="00EF1385">
        <w:t xml:space="preserve"> </w:t>
      </w:r>
      <w:r w:rsidRPr="0085187C">
        <w:t>research,</w:t>
      </w:r>
      <w:r w:rsidR="00EF1385">
        <w:t xml:space="preserve"> </w:t>
      </w:r>
      <w:r w:rsidRPr="0085187C">
        <w:t>including</w:t>
      </w:r>
      <w:r w:rsidR="00EF1385">
        <w:t xml:space="preserve"> </w:t>
      </w:r>
      <w:r w:rsidRPr="0085187C">
        <w:t>19</w:t>
      </w:r>
      <w:r w:rsidR="00EF1385">
        <w:t xml:space="preserve"> </w:t>
      </w:r>
      <w:r w:rsidRPr="0085187C">
        <w:t>interviews</w:t>
      </w:r>
      <w:r w:rsidR="00EF1385">
        <w:t xml:space="preserve"> </w:t>
      </w:r>
      <w:r w:rsidR="00164200">
        <w:t>which</w:t>
      </w:r>
      <w:r w:rsidR="00EF1385">
        <w:t xml:space="preserve"> </w:t>
      </w:r>
      <w:r w:rsidR="00164200">
        <w:t>were</w:t>
      </w:r>
      <w:r w:rsidR="00EF1385">
        <w:t xml:space="preserve"> </w:t>
      </w:r>
      <w:r w:rsidR="00164200">
        <w:t>recorded</w:t>
      </w:r>
      <w:r w:rsidR="00EF1385">
        <w:t xml:space="preserve"> </w:t>
      </w:r>
      <w:r w:rsidR="00164200">
        <w:t>and</w:t>
      </w:r>
      <w:r w:rsidR="00EF1385">
        <w:t xml:space="preserve"> </w:t>
      </w:r>
      <w:r w:rsidR="00164200">
        <w:t>transcribed,</w:t>
      </w:r>
      <w:r w:rsidR="00EF1385">
        <w:t xml:space="preserve"> </w:t>
      </w:r>
      <w:r w:rsidRPr="0085187C">
        <w:t>and</w:t>
      </w:r>
      <w:r w:rsidR="00EF1385">
        <w:t xml:space="preserve"> </w:t>
      </w:r>
      <w:r w:rsidRPr="0085187C">
        <w:t>14</w:t>
      </w:r>
      <w:r w:rsidR="00EF1385">
        <w:t xml:space="preserve"> </w:t>
      </w:r>
      <w:r w:rsidR="00150011">
        <w:t>informants</w:t>
      </w:r>
      <w:r w:rsidR="00EF1385">
        <w:t xml:space="preserve"> </w:t>
      </w:r>
      <w:r w:rsidRPr="0085187C">
        <w:t>who</w:t>
      </w:r>
      <w:r w:rsidR="00EF1385">
        <w:t xml:space="preserve"> </w:t>
      </w:r>
      <w:r w:rsidRPr="0085187C">
        <w:t>were</w:t>
      </w:r>
      <w:r w:rsidR="00EF1385">
        <w:t xml:space="preserve"> </w:t>
      </w:r>
      <w:r w:rsidRPr="0085187C">
        <w:t>happy</w:t>
      </w:r>
      <w:r w:rsidR="00EF1385">
        <w:t xml:space="preserve"> </w:t>
      </w:r>
      <w:r w:rsidRPr="0085187C">
        <w:t>to</w:t>
      </w:r>
      <w:r w:rsidR="00EF1385">
        <w:t xml:space="preserve"> </w:t>
      </w:r>
      <w:r w:rsidRPr="0085187C">
        <w:t>discuss</w:t>
      </w:r>
      <w:r w:rsidR="00EF1385">
        <w:t xml:space="preserve"> </w:t>
      </w:r>
      <w:r w:rsidRPr="0085187C">
        <w:t>the</w:t>
      </w:r>
      <w:r w:rsidR="00EF1385">
        <w:t xml:space="preserve"> </w:t>
      </w:r>
      <w:r w:rsidRPr="0085187C">
        <w:t>ideas</w:t>
      </w:r>
      <w:r w:rsidR="00EF1385">
        <w:t xml:space="preserve"> </w:t>
      </w:r>
      <w:r w:rsidRPr="0085187C">
        <w:t>and</w:t>
      </w:r>
      <w:r w:rsidR="00EF1385">
        <w:t xml:space="preserve"> </w:t>
      </w:r>
      <w:r w:rsidRPr="0085187C">
        <w:t>issues</w:t>
      </w:r>
      <w:r w:rsidR="00EF1385">
        <w:t xml:space="preserve"> </w:t>
      </w:r>
      <w:r w:rsidRPr="0085187C">
        <w:t>as</w:t>
      </w:r>
      <w:r w:rsidR="00EF1385">
        <w:t xml:space="preserve"> </w:t>
      </w:r>
      <w:r w:rsidRPr="0085187C">
        <w:t>individuals</w:t>
      </w:r>
      <w:r w:rsidR="00EF1385">
        <w:t xml:space="preserve"> </w:t>
      </w:r>
      <w:r w:rsidRPr="0085187C">
        <w:t>or</w:t>
      </w:r>
      <w:r w:rsidR="00EF1385">
        <w:t xml:space="preserve"> </w:t>
      </w:r>
      <w:r w:rsidRPr="0085187C">
        <w:t>organisations</w:t>
      </w:r>
      <w:r w:rsidR="00EF1385">
        <w:t xml:space="preserve"> </w:t>
      </w:r>
      <w:r w:rsidRPr="0085187C">
        <w:t>but</w:t>
      </w:r>
      <w:r w:rsidR="00EF1385">
        <w:t xml:space="preserve"> </w:t>
      </w:r>
      <w:r w:rsidRPr="0085187C">
        <w:t>did</w:t>
      </w:r>
      <w:r w:rsidR="00EF1385">
        <w:t xml:space="preserve"> </w:t>
      </w:r>
      <w:r w:rsidRPr="0085187C">
        <w:t>not</w:t>
      </w:r>
      <w:r w:rsidR="00EF1385">
        <w:t xml:space="preserve"> </w:t>
      </w:r>
      <w:r w:rsidRPr="0085187C">
        <w:t>wish</w:t>
      </w:r>
      <w:r w:rsidR="00EF1385">
        <w:t xml:space="preserve"> </w:t>
      </w:r>
      <w:r w:rsidRPr="0085187C">
        <w:t>to</w:t>
      </w:r>
      <w:r w:rsidR="00EF1385">
        <w:t xml:space="preserve"> </w:t>
      </w:r>
      <w:r w:rsidRPr="0085187C">
        <w:t>be</w:t>
      </w:r>
      <w:r w:rsidR="00EF1385">
        <w:t xml:space="preserve"> </w:t>
      </w:r>
      <w:r w:rsidRPr="0085187C">
        <w:t>formally</w:t>
      </w:r>
      <w:r w:rsidR="00EF1385">
        <w:t xml:space="preserve"> </w:t>
      </w:r>
      <w:r w:rsidRPr="0085187C">
        <w:t>interviewed</w:t>
      </w:r>
      <w:r w:rsidR="00EF1385">
        <w:t xml:space="preserve"> </w:t>
      </w:r>
      <w:r>
        <w:t>(see</w:t>
      </w:r>
      <w:r w:rsidR="00EF1385">
        <w:t xml:space="preserve"> </w:t>
      </w:r>
      <w:r>
        <w:t>Table</w:t>
      </w:r>
      <w:r w:rsidR="00EF1385">
        <w:t xml:space="preserve"> </w:t>
      </w:r>
      <w:r>
        <w:t>1).</w:t>
      </w:r>
      <w:r w:rsidR="00EF1385">
        <w:t xml:space="preserve"> </w:t>
      </w:r>
      <w:r w:rsidR="007468FA">
        <w:t>Notes</w:t>
      </w:r>
      <w:r w:rsidR="00EF1385">
        <w:t xml:space="preserve"> </w:t>
      </w:r>
      <w:r w:rsidR="007468FA">
        <w:t>were</w:t>
      </w:r>
      <w:r w:rsidR="00EF1385">
        <w:t xml:space="preserve"> </w:t>
      </w:r>
      <w:r w:rsidR="007468FA">
        <w:t>taken</w:t>
      </w:r>
      <w:r w:rsidR="00EF1385">
        <w:t xml:space="preserve"> </w:t>
      </w:r>
      <w:r w:rsidR="007468FA">
        <w:t>for</w:t>
      </w:r>
      <w:r w:rsidR="00EF1385">
        <w:t xml:space="preserve"> </w:t>
      </w:r>
      <w:r w:rsidR="007468FA">
        <w:t>these</w:t>
      </w:r>
      <w:r w:rsidR="00EF1385">
        <w:t xml:space="preserve"> </w:t>
      </w:r>
      <w:r w:rsidR="007468FA">
        <w:t>discussions.</w:t>
      </w:r>
    </w:p>
    <w:p w14:paraId="7044C8F7" w14:textId="66AF5455" w:rsidR="005E7790" w:rsidRDefault="005E7790"/>
    <w:p w14:paraId="6F432C19" w14:textId="17994CF2" w:rsidR="00457E58" w:rsidRDefault="00457E58">
      <w:r>
        <w:t>Table</w:t>
      </w:r>
      <w:r w:rsidR="00EF1385">
        <w:t xml:space="preserve"> </w:t>
      </w:r>
      <w:r>
        <w:t>1.</w:t>
      </w:r>
      <w:r w:rsidR="00EF1385">
        <w:t xml:space="preserve"> </w:t>
      </w:r>
      <w:r w:rsidR="0085162B">
        <w:t>Contributors</w:t>
      </w:r>
      <w:r w:rsidR="00EF1385">
        <w:t xml:space="preserve"> </w:t>
      </w:r>
      <w:r w:rsidR="0085162B">
        <w:t>to</w:t>
      </w:r>
      <w:r w:rsidR="00EF1385">
        <w:t xml:space="preserve"> </w:t>
      </w:r>
      <w:r w:rsidR="0085162B">
        <w:t>the</w:t>
      </w:r>
      <w:r w:rsidR="00EF1385">
        <w:t xml:space="preserve"> </w:t>
      </w:r>
      <w:r w:rsidR="0085162B">
        <w:t>project.</w:t>
      </w:r>
      <w:r w:rsidR="00EF1385">
        <w:t xml:space="preserve"> </w:t>
      </w:r>
      <w:r w:rsidR="00FA07B3">
        <w:t>Type</w:t>
      </w:r>
      <w:r w:rsidR="00EF1385">
        <w:t xml:space="preserve"> </w:t>
      </w:r>
      <w:r w:rsidR="00FA07B3">
        <w:t>indicates</w:t>
      </w:r>
      <w:r w:rsidR="00EF1385">
        <w:t xml:space="preserve"> </w:t>
      </w:r>
      <w:r w:rsidR="00FA07B3">
        <w:t>whether</w:t>
      </w:r>
      <w:r w:rsidR="00EF1385">
        <w:t xml:space="preserve"> </w:t>
      </w:r>
      <w:r w:rsidR="00FF4B16">
        <w:t>they</w:t>
      </w:r>
      <w:r w:rsidR="00EF1385">
        <w:t xml:space="preserve"> </w:t>
      </w:r>
      <w:r w:rsidR="00FF4B16">
        <w:t>were</w:t>
      </w:r>
      <w:r w:rsidR="00EF1385">
        <w:t xml:space="preserve"> </w:t>
      </w:r>
      <w:r w:rsidR="00FF4B16">
        <w:t>an</w:t>
      </w:r>
      <w:r w:rsidR="00EF1385">
        <w:t xml:space="preserve"> </w:t>
      </w:r>
      <w:r w:rsidR="00FF4B16">
        <w:t>individual</w:t>
      </w:r>
      <w:r w:rsidR="00EF1385">
        <w:t xml:space="preserve"> </w:t>
      </w:r>
      <w:r w:rsidR="00FF4B16">
        <w:t>Refugee</w:t>
      </w:r>
      <w:r w:rsidR="00972D7D">
        <w:t>;</w:t>
      </w:r>
      <w:r w:rsidR="00EF1385">
        <w:t xml:space="preserve"> </w:t>
      </w:r>
      <w:r w:rsidR="00FF4B16">
        <w:t>a</w:t>
      </w:r>
      <w:r w:rsidR="00EF1385">
        <w:t xml:space="preserve"> </w:t>
      </w:r>
      <w:r w:rsidR="00FF4B16">
        <w:t>Refugee</w:t>
      </w:r>
      <w:r w:rsidR="00EF1385">
        <w:t xml:space="preserve"> </w:t>
      </w:r>
      <w:r w:rsidR="00FF4B16">
        <w:t>Support</w:t>
      </w:r>
      <w:r w:rsidR="00EF1385">
        <w:t xml:space="preserve"> </w:t>
      </w:r>
      <w:r w:rsidR="00FF4B16">
        <w:t>Organisation</w:t>
      </w:r>
      <w:r w:rsidR="00EF1385">
        <w:t xml:space="preserve"> </w:t>
      </w:r>
      <w:r w:rsidR="00FF4B16">
        <w:t>(RSO</w:t>
      </w:r>
      <w:r w:rsidR="00972D7D">
        <w:t>,</w:t>
      </w:r>
      <w:r w:rsidR="00EF1385">
        <w:t xml:space="preserve"> </w:t>
      </w:r>
      <w:r w:rsidR="00972D7D">
        <w:t>which</w:t>
      </w:r>
      <w:r w:rsidR="00EF1385">
        <w:t xml:space="preserve"> </w:t>
      </w:r>
      <w:r w:rsidR="00972D7D">
        <w:t>may</w:t>
      </w:r>
      <w:r w:rsidR="00EF1385">
        <w:t xml:space="preserve"> </w:t>
      </w:r>
      <w:r w:rsidR="00972D7D">
        <w:t>be</w:t>
      </w:r>
      <w:r w:rsidR="00EF1385">
        <w:t xml:space="preserve"> </w:t>
      </w:r>
      <w:r w:rsidR="00972D7D">
        <w:t>generic</w:t>
      </w:r>
      <w:r w:rsidR="00EF1385">
        <w:t xml:space="preserve"> </w:t>
      </w:r>
      <w:r w:rsidR="00972D7D">
        <w:t>or</w:t>
      </w:r>
      <w:r w:rsidR="00EF1385">
        <w:t xml:space="preserve"> </w:t>
      </w:r>
      <w:r w:rsidR="00972D7D">
        <w:t>specialised</w:t>
      </w:r>
      <w:r w:rsidR="00EF1385">
        <w:t xml:space="preserve"> </w:t>
      </w:r>
      <w:r w:rsidR="00972D7D">
        <w:t>in</w:t>
      </w:r>
      <w:r w:rsidR="00EF1385">
        <w:t xml:space="preserve"> </w:t>
      </w:r>
      <w:r w:rsidR="00972D7D">
        <w:t>employment);</w:t>
      </w:r>
      <w:r w:rsidR="00EF1385">
        <w:t xml:space="preserve"> </w:t>
      </w:r>
      <w:r w:rsidR="00972D7D">
        <w:t>a</w:t>
      </w:r>
      <w:r w:rsidR="00EF1385">
        <w:t xml:space="preserve"> </w:t>
      </w:r>
      <w:r w:rsidR="00972D7D">
        <w:t>Professional</w:t>
      </w:r>
      <w:r w:rsidR="00EF1385">
        <w:t xml:space="preserve"> </w:t>
      </w:r>
      <w:r w:rsidR="00972D7D">
        <w:t>Body</w:t>
      </w:r>
      <w:r w:rsidR="00EF1385">
        <w:t xml:space="preserve"> </w:t>
      </w:r>
      <w:r w:rsidR="00972D7D">
        <w:t>representative</w:t>
      </w:r>
      <w:r w:rsidR="00EF1385">
        <w:t xml:space="preserve"> </w:t>
      </w:r>
      <w:r w:rsidR="00972D7D">
        <w:t>(PB,</w:t>
      </w:r>
      <w:r w:rsidR="00EF1385">
        <w:t xml:space="preserve"> </w:t>
      </w:r>
      <w:r w:rsidR="00972D7D">
        <w:t>which</w:t>
      </w:r>
      <w:r w:rsidR="00EF1385">
        <w:t xml:space="preserve"> </w:t>
      </w:r>
      <w:r w:rsidR="00972D7D">
        <w:t>may</w:t>
      </w:r>
      <w:r w:rsidR="00EF1385">
        <w:t xml:space="preserve"> </w:t>
      </w:r>
      <w:r w:rsidR="00972D7D">
        <w:t>be</w:t>
      </w:r>
      <w:r w:rsidR="00EF1385">
        <w:t xml:space="preserve"> </w:t>
      </w:r>
      <w:r w:rsidR="00972D7D">
        <w:t>a</w:t>
      </w:r>
      <w:r w:rsidR="00EF1385">
        <w:t xml:space="preserve"> </w:t>
      </w:r>
      <w:r w:rsidR="00972D7D">
        <w:t>person</w:t>
      </w:r>
      <w:r w:rsidR="00EF1385">
        <w:t xml:space="preserve"> </w:t>
      </w:r>
      <w:r w:rsidR="00B54E71">
        <w:t>formally</w:t>
      </w:r>
      <w:r w:rsidR="00EF1385">
        <w:t xml:space="preserve"> </w:t>
      </w:r>
      <w:r w:rsidR="00B54E71">
        <w:t>working</w:t>
      </w:r>
      <w:r w:rsidR="00EF1385">
        <w:t xml:space="preserve"> </w:t>
      </w:r>
      <w:r w:rsidR="00B54E71">
        <w:t>for</w:t>
      </w:r>
      <w:r w:rsidR="00EF1385">
        <w:t xml:space="preserve"> </w:t>
      </w:r>
      <w:r w:rsidR="00B54E71">
        <w:t>the</w:t>
      </w:r>
      <w:r w:rsidR="00EF1385">
        <w:t xml:space="preserve"> </w:t>
      </w:r>
      <w:r w:rsidR="00B54E71">
        <w:t>organisation,</w:t>
      </w:r>
      <w:r w:rsidR="00EF1385">
        <w:t xml:space="preserve"> </w:t>
      </w:r>
      <w:r w:rsidR="00B54E71">
        <w:t>or</w:t>
      </w:r>
      <w:r w:rsidR="00EF1385">
        <w:t xml:space="preserve"> </w:t>
      </w:r>
      <w:r w:rsidR="00B54E71">
        <w:t>a</w:t>
      </w:r>
      <w:r w:rsidR="00EF1385">
        <w:t xml:space="preserve"> </w:t>
      </w:r>
      <w:r w:rsidR="00B54E71">
        <w:t>university</w:t>
      </w:r>
      <w:r w:rsidR="00EF1385">
        <w:t xml:space="preserve"> </w:t>
      </w:r>
      <w:r w:rsidR="00B54E71">
        <w:t>lecturer</w:t>
      </w:r>
      <w:r w:rsidR="00EF1385">
        <w:t xml:space="preserve"> </w:t>
      </w:r>
      <w:r w:rsidR="00B54E71">
        <w:t>in</w:t>
      </w:r>
      <w:r w:rsidR="00EF1385">
        <w:t xml:space="preserve"> </w:t>
      </w:r>
      <w:r w:rsidR="00B54E71">
        <w:t>that</w:t>
      </w:r>
      <w:r w:rsidR="00EF1385">
        <w:t xml:space="preserve"> </w:t>
      </w:r>
      <w:r w:rsidR="00B54E71">
        <w:t>regulated</w:t>
      </w:r>
      <w:r w:rsidR="00EF1385">
        <w:t xml:space="preserve"> </w:t>
      </w:r>
      <w:r w:rsidR="00B54E71">
        <w:t>profession)</w:t>
      </w:r>
      <w:r w:rsidR="00EC2621">
        <w:t>;</w:t>
      </w:r>
      <w:r w:rsidR="00EF1385">
        <w:t xml:space="preserve"> </w:t>
      </w:r>
      <w:r w:rsidR="00E87B84">
        <w:t>or</w:t>
      </w:r>
      <w:r w:rsidR="00EF1385">
        <w:t xml:space="preserve"> </w:t>
      </w:r>
      <w:r w:rsidR="005A7172">
        <w:t>Policy</w:t>
      </w:r>
      <w:r w:rsidR="00EF1385">
        <w:t xml:space="preserve"> </w:t>
      </w:r>
      <w:r w:rsidR="00E87B84">
        <w:t>(</w:t>
      </w:r>
      <w:r w:rsidR="005A7172">
        <w:t>those</w:t>
      </w:r>
      <w:r w:rsidR="00EF1385">
        <w:t xml:space="preserve"> </w:t>
      </w:r>
      <w:r w:rsidR="005A7172">
        <w:t>working</w:t>
      </w:r>
      <w:r w:rsidR="00EF1385">
        <w:t xml:space="preserve"> </w:t>
      </w:r>
      <w:r w:rsidR="005A7172">
        <w:t>in</w:t>
      </w:r>
      <w:r w:rsidR="00EF1385">
        <w:t xml:space="preserve"> </w:t>
      </w:r>
      <w:r w:rsidR="00FB7FCF">
        <w:t>general</w:t>
      </w:r>
      <w:r w:rsidR="00EF1385">
        <w:t xml:space="preserve"> </w:t>
      </w:r>
      <w:r w:rsidR="00FB7FCF">
        <w:t>employment</w:t>
      </w:r>
      <w:r w:rsidR="00EF1385">
        <w:t xml:space="preserve"> </w:t>
      </w:r>
      <w:r w:rsidR="0027739D">
        <w:t>and</w:t>
      </w:r>
      <w:r w:rsidR="00EF1385">
        <w:t xml:space="preserve"> </w:t>
      </w:r>
      <w:r w:rsidR="0027739D">
        <w:t>professional</w:t>
      </w:r>
      <w:r w:rsidR="00EF1385">
        <w:t xml:space="preserve"> </w:t>
      </w:r>
      <w:r w:rsidR="003E3559">
        <w:t>policy</w:t>
      </w:r>
      <w:r w:rsidR="00EF1385">
        <w:t xml:space="preserve"> </w:t>
      </w:r>
      <w:r w:rsidR="003E3559">
        <w:t>areas</w:t>
      </w:r>
      <w:r w:rsidR="00E87B84">
        <w:t>)</w:t>
      </w:r>
      <w:r w:rsidR="0027739D">
        <w:t>.</w:t>
      </w:r>
    </w:p>
    <w:tbl>
      <w:tblPr>
        <w:tblStyle w:val="ListTable3-Accent5"/>
        <w:tblW w:w="8633" w:type="dxa"/>
        <w:jc w:val="center"/>
        <w:tblLook w:val="04A0" w:firstRow="1" w:lastRow="0" w:firstColumn="1" w:lastColumn="0" w:noHBand="0" w:noVBand="1"/>
      </w:tblPr>
      <w:tblGrid>
        <w:gridCol w:w="1696"/>
        <w:gridCol w:w="993"/>
        <w:gridCol w:w="2693"/>
        <w:gridCol w:w="1870"/>
        <w:gridCol w:w="1381"/>
      </w:tblGrid>
      <w:tr w:rsidR="005B2E65" w:rsidRPr="005B2E65" w14:paraId="67698477" w14:textId="77777777" w:rsidTr="000E5175">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1696" w:type="dxa"/>
            <w:noWrap/>
          </w:tcPr>
          <w:p w14:paraId="59E81E04" w14:textId="00372C2B" w:rsidR="008B3BC2" w:rsidRPr="00714E31" w:rsidRDefault="0085162B">
            <w:r>
              <w:t>T</w:t>
            </w:r>
            <w:r w:rsidR="00CA531F">
              <w:t>ype</w:t>
            </w:r>
          </w:p>
        </w:tc>
        <w:tc>
          <w:tcPr>
            <w:tcW w:w="993" w:type="dxa"/>
            <w:noWrap/>
          </w:tcPr>
          <w:p w14:paraId="473E4F3A" w14:textId="46A4F4D7" w:rsidR="008B3BC2" w:rsidRPr="00714E31" w:rsidRDefault="008B3BC2" w:rsidP="00B70D84">
            <w:pPr>
              <w:jc w:val="center"/>
              <w:cnfStyle w:val="100000000000" w:firstRow="1" w:lastRow="0" w:firstColumn="0" w:lastColumn="0" w:oddVBand="0" w:evenVBand="0" w:oddHBand="0" w:evenHBand="0" w:firstRowFirstColumn="0" w:firstRowLastColumn="0" w:lastRowFirstColumn="0" w:lastRowLastColumn="0"/>
            </w:pPr>
            <w:r>
              <w:t>Gender</w:t>
            </w:r>
          </w:p>
        </w:tc>
        <w:tc>
          <w:tcPr>
            <w:tcW w:w="2693" w:type="dxa"/>
            <w:noWrap/>
          </w:tcPr>
          <w:p w14:paraId="3C723644" w14:textId="18AD245A" w:rsidR="008B3BC2" w:rsidRPr="00714E31" w:rsidRDefault="00A843F5">
            <w:pPr>
              <w:cnfStyle w:val="100000000000" w:firstRow="1" w:lastRow="0" w:firstColumn="0" w:lastColumn="0" w:oddVBand="0" w:evenVBand="0" w:oddHBand="0" w:evenHBand="0" w:firstRowFirstColumn="0" w:firstRowLastColumn="0" w:lastRowFirstColumn="0" w:lastRowLastColumn="0"/>
            </w:pPr>
            <w:r>
              <w:t>Profession</w:t>
            </w:r>
          </w:p>
        </w:tc>
        <w:tc>
          <w:tcPr>
            <w:tcW w:w="1870" w:type="dxa"/>
            <w:noWrap/>
          </w:tcPr>
          <w:p w14:paraId="0498B283" w14:textId="2BDE6CA1" w:rsidR="008B3BC2" w:rsidRPr="00714E31" w:rsidRDefault="008B3BC2">
            <w:pPr>
              <w:cnfStyle w:val="100000000000" w:firstRow="1" w:lastRow="0" w:firstColumn="0" w:lastColumn="0" w:oddVBand="0" w:evenVBand="0" w:oddHBand="0" w:evenHBand="0" w:firstRowFirstColumn="0" w:firstRowLastColumn="0" w:lastRowFirstColumn="0" w:lastRowLastColumn="0"/>
            </w:pPr>
            <w:r>
              <w:t>Country</w:t>
            </w:r>
            <w:r w:rsidR="00EF1385">
              <w:t xml:space="preserve"> </w:t>
            </w:r>
            <w:r>
              <w:t>of</w:t>
            </w:r>
            <w:r w:rsidR="00EF1385">
              <w:t xml:space="preserve"> </w:t>
            </w:r>
            <w:r>
              <w:t>origin</w:t>
            </w:r>
          </w:p>
        </w:tc>
        <w:tc>
          <w:tcPr>
            <w:tcW w:w="1381" w:type="dxa"/>
            <w:noWrap/>
          </w:tcPr>
          <w:p w14:paraId="7104FCF7" w14:textId="6739FAD4" w:rsidR="008B3BC2" w:rsidRPr="005B2E65" w:rsidRDefault="00FB7FCF">
            <w:pPr>
              <w:cnfStyle w:val="100000000000" w:firstRow="1" w:lastRow="0" w:firstColumn="0" w:lastColumn="0" w:oddVBand="0" w:evenVBand="0" w:oddHBand="0" w:evenHBand="0" w:firstRowFirstColumn="0" w:firstRowLastColumn="0" w:lastRowFirstColumn="0" w:lastRowLastColumn="0"/>
            </w:pPr>
            <w:r w:rsidRPr="008D7F41">
              <w:t>Contribution</w:t>
            </w:r>
          </w:p>
        </w:tc>
      </w:tr>
      <w:tr w:rsidR="008B3BC2" w:rsidRPr="00714E31" w14:paraId="100E654A"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E5E040" w14:textId="77777777" w:rsidR="008B3BC2" w:rsidRPr="00714E31" w:rsidRDefault="008B3BC2">
            <w:r w:rsidRPr="00714E31">
              <w:t>Refugee</w:t>
            </w:r>
          </w:p>
        </w:tc>
        <w:tc>
          <w:tcPr>
            <w:tcW w:w="993" w:type="dxa"/>
            <w:noWrap/>
            <w:hideMark/>
          </w:tcPr>
          <w:p w14:paraId="55ED131D" w14:textId="77777777" w:rsidR="008B3BC2" w:rsidRPr="00714E31" w:rsidRDefault="008B3BC2"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030313C2"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Psychology/Counselling</w:t>
            </w:r>
          </w:p>
        </w:tc>
        <w:tc>
          <w:tcPr>
            <w:tcW w:w="1870" w:type="dxa"/>
            <w:noWrap/>
            <w:hideMark/>
          </w:tcPr>
          <w:p w14:paraId="2819B340"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ran</w:t>
            </w:r>
          </w:p>
        </w:tc>
        <w:tc>
          <w:tcPr>
            <w:tcW w:w="1381" w:type="dxa"/>
            <w:noWrap/>
            <w:hideMark/>
          </w:tcPr>
          <w:p w14:paraId="15985555"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nterview</w:t>
            </w:r>
          </w:p>
        </w:tc>
      </w:tr>
      <w:tr w:rsidR="008B3BC2" w:rsidRPr="00714E31" w14:paraId="25623343"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31A33E" w14:textId="77777777" w:rsidR="008B3BC2" w:rsidRPr="00714E31" w:rsidRDefault="008B3BC2">
            <w:r w:rsidRPr="00714E31">
              <w:t>Refugee</w:t>
            </w:r>
          </w:p>
        </w:tc>
        <w:tc>
          <w:tcPr>
            <w:tcW w:w="993" w:type="dxa"/>
            <w:noWrap/>
            <w:hideMark/>
          </w:tcPr>
          <w:p w14:paraId="55019C6A" w14:textId="77777777" w:rsidR="008B3BC2" w:rsidRPr="00714E31" w:rsidRDefault="008B3BC2" w:rsidP="00B70D84">
            <w:pPr>
              <w:jc w:val="center"/>
              <w:cnfStyle w:val="000000000000" w:firstRow="0" w:lastRow="0" w:firstColumn="0" w:lastColumn="0" w:oddVBand="0" w:evenVBand="0" w:oddHBand="0" w:evenHBand="0" w:firstRowFirstColumn="0" w:firstRowLastColumn="0" w:lastRowFirstColumn="0" w:lastRowLastColumn="0"/>
            </w:pPr>
            <w:r w:rsidRPr="00714E31">
              <w:t>F</w:t>
            </w:r>
          </w:p>
        </w:tc>
        <w:tc>
          <w:tcPr>
            <w:tcW w:w="2693" w:type="dxa"/>
            <w:noWrap/>
            <w:hideMark/>
          </w:tcPr>
          <w:p w14:paraId="39DA7CE1"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Psychology/Counselling</w:t>
            </w:r>
          </w:p>
        </w:tc>
        <w:tc>
          <w:tcPr>
            <w:tcW w:w="1870" w:type="dxa"/>
            <w:noWrap/>
            <w:hideMark/>
          </w:tcPr>
          <w:p w14:paraId="0DF58C92"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ran</w:t>
            </w:r>
          </w:p>
        </w:tc>
        <w:tc>
          <w:tcPr>
            <w:tcW w:w="1381" w:type="dxa"/>
            <w:noWrap/>
            <w:hideMark/>
          </w:tcPr>
          <w:p w14:paraId="542187C3"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nterview</w:t>
            </w:r>
          </w:p>
        </w:tc>
      </w:tr>
      <w:tr w:rsidR="008B3BC2" w:rsidRPr="00714E31" w14:paraId="5A117C9C"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9D07101" w14:textId="77777777" w:rsidR="008B3BC2" w:rsidRPr="00714E31" w:rsidRDefault="008B3BC2">
            <w:r w:rsidRPr="00714E31">
              <w:t>Refugee</w:t>
            </w:r>
          </w:p>
        </w:tc>
        <w:tc>
          <w:tcPr>
            <w:tcW w:w="993" w:type="dxa"/>
            <w:noWrap/>
            <w:hideMark/>
          </w:tcPr>
          <w:p w14:paraId="58CD9846" w14:textId="77777777" w:rsidR="008B3BC2" w:rsidRPr="00714E31" w:rsidRDefault="008B3BC2"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62579868"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Accounting</w:t>
            </w:r>
          </w:p>
        </w:tc>
        <w:tc>
          <w:tcPr>
            <w:tcW w:w="1870" w:type="dxa"/>
            <w:noWrap/>
            <w:hideMark/>
          </w:tcPr>
          <w:p w14:paraId="557ECBF6" w14:textId="2CC16BB2"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El</w:t>
            </w:r>
            <w:r w:rsidR="00EF1385">
              <w:t xml:space="preserve"> </w:t>
            </w:r>
            <w:r w:rsidRPr="00714E31">
              <w:t>Salvador</w:t>
            </w:r>
          </w:p>
        </w:tc>
        <w:tc>
          <w:tcPr>
            <w:tcW w:w="1381" w:type="dxa"/>
            <w:noWrap/>
            <w:hideMark/>
          </w:tcPr>
          <w:p w14:paraId="1C49E637"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nterview</w:t>
            </w:r>
          </w:p>
        </w:tc>
      </w:tr>
      <w:tr w:rsidR="008B3BC2" w:rsidRPr="00714E31" w14:paraId="7ED3F460"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8248E3" w14:textId="77777777" w:rsidR="008B3BC2" w:rsidRPr="00714E31" w:rsidRDefault="008B3BC2">
            <w:r w:rsidRPr="00714E31">
              <w:t>Refugee</w:t>
            </w:r>
          </w:p>
        </w:tc>
        <w:tc>
          <w:tcPr>
            <w:tcW w:w="993" w:type="dxa"/>
            <w:noWrap/>
            <w:hideMark/>
          </w:tcPr>
          <w:p w14:paraId="00CE3980" w14:textId="77777777" w:rsidR="008B3BC2" w:rsidRPr="00714E31" w:rsidRDefault="008B3BC2"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0280A2F8" w14:textId="164B1071"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Civil</w:t>
            </w:r>
            <w:r w:rsidR="00EF1385">
              <w:t xml:space="preserve"> </w:t>
            </w:r>
            <w:r w:rsidRPr="00714E31">
              <w:t>Engineer/Construction</w:t>
            </w:r>
          </w:p>
        </w:tc>
        <w:tc>
          <w:tcPr>
            <w:tcW w:w="1870" w:type="dxa"/>
            <w:noWrap/>
            <w:hideMark/>
          </w:tcPr>
          <w:p w14:paraId="1BF8B1CE"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Kurdistan</w:t>
            </w:r>
          </w:p>
        </w:tc>
        <w:tc>
          <w:tcPr>
            <w:tcW w:w="1381" w:type="dxa"/>
            <w:noWrap/>
            <w:hideMark/>
          </w:tcPr>
          <w:p w14:paraId="70EE3E2B"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nterview</w:t>
            </w:r>
          </w:p>
        </w:tc>
      </w:tr>
      <w:tr w:rsidR="008B3BC2" w:rsidRPr="00714E31" w14:paraId="60041DF6"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D01C185" w14:textId="77777777" w:rsidR="008B3BC2" w:rsidRPr="00714E31" w:rsidRDefault="008B3BC2">
            <w:r w:rsidRPr="00714E31">
              <w:t>Refugee</w:t>
            </w:r>
          </w:p>
        </w:tc>
        <w:tc>
          <w:tcPr>
            <w:tcW w:w="993" w:type="dxa"/>
            <w:noWrap/>
            <w:hideMark/>
          </w:tcPr>
          <w:p w14:paraId="25F78F64" w14:textId="77777777" w:rsidR="008B3BC2" w:rsidRPr="00714E31" w:rsidRDefault="008B3BC2" w:rsidP="00B70D84">
            <w:pPr>
              <w:jc w:val="center"/>
              <w:cnfStyle w:val="000000100000" w:firstRow="0" w:lastRow="0" w:firstColumn="0" w:lastColumn="0" w:oddVBand="0" w:evenVBand="0" w:oddHBand="1" w:evenHBand="0" w:firstRowFirstColumn="0" w:firstRowLastColumn="0" w:lastRowFirstColumn="0" w:lastRowLastColumn="0"/>
            </w:pPr>
            <w:r w:rsidRPr="00714E31">
              <w:t>M</w:t>
            </w:r>
          </w:p>
        </w:tc>
        <w:tc>
          <w:tcPr>
            <w:tcW w:w="2693" w:type="dxa"/>
            <w:noWrap/>
            <w:hideMark/>
          </w:tcPr>
          <w:p w14:paraId="2544AA60"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Law</w:t>
            </w:r>
          </w:p>
        </w:tc>
        <w:tc>
          <w:tcPr>
            <w:tcW w:w="1870" w:type="dxa"/>
            <w:noWrap/>
            <w:hideMark/>
          </w:tcPr>
          <w:p w14:paraId="5648DD72" w14:textId="382625E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DR</w:t>
            </w:r>
            <w:r w:rsidR="00EF1385">
              <w:t xml:space="preserve"> </w:t>
            </w:r>
            <w:r w:rsidR="00AD66E1">
              <w:t>Congo</w:t>
            </w:r>
          </w:p>
        </w:tc>
        <w:tc>
          <w:tcPr>
            <w:tcW w:w="1381" w:type="dxa"/>
            <w:noWrap/>
            <w:hideMark/>
          </w:tcPr>
          <w:p w14:paraId="4BD25B44"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nterview</w:t>
            </w:r>
          </w:p>
        </w:tc>
      </w:tr>
      <w:tr w:rsidR="00237FA1" w:rsidRPr="00714E31" w14:paraId="6D4FD991"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B870CF" w14:textId="77777777" w:rsidR="00237FA1" w:rsidRPr="00714E31" w:rsidRDefault="00237FA1" w:rsidP="008D7F41">
            <w:r w:rsidRPr="00714E31">
              <w:t>R</w:t>
            </w:r>
            <w:r>
              <w:t>efugee</w:t>
            </w:r>
          </w:p>
        </w:tc>
        <w:tc>
          <w:tcPr>
            <w:tcW w:w="993" w:type="dxa"/>
            <w:noWrap/>
            <w:hideMark/>
          </w:tcPr>
          <w:p w14:paraId="03CC769E" w14:textId="77777777" w:rsidR="00237FA1" w:rsidRPr="00714E31" w:rsidRDefault="00237FA1" w:rsidP="00B70D84">
            <w:pPr>
              <w:jc w:val="center"/>
              <w:cnfStyle w:val="000000000000" w:firstRow="0" w:lastRow="0" w:firstColumn="0" w:lastColumn="0" w:oddVBand="0" w:evenVBand="0" w:oddHBand="0" w:evenHBand="0" w:firstRowFirstColumn="0" w:firstRowLastColumn="0" w:lastRowFirstColumn="0" w:lastRowLastColumn="0"/>
            </w:pPr>
            <w:r>
              <w:t>M</w:t>
            </w:r>
          </w:p>
        </w:tc>
        <w:tc>
          <w:tcPr>
            <w:tcW w:w="2693" w:type="dxa"/>
            <w:noWrap/>
            <w:hideMark/>
          </w:tcPr>
          <w:p w14:paraId="55EF2E77"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t>IT</w:t>
            </w:r>
          </w:p>
        </w:tc>
        <w:tc>
          <w:tcPr>
            <w:tcW w:w="1870" w:type="dxa"/>
            <w:noWrap/>
            <w:hideMark/>
          </w:tcPr>
          <w:p w14:paraId="53D6655E"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t>Afghanistan</w:t>
            </w:r>
          </w:p>
        </w:tc>
        <w:tc>
          <w:tcPr>
            <w:tcW w:w="1381" w:type="dxa"/>
            <w:noWrap/>
            <w:hideMark/>
          </w:tcPr>
          <w:p w14:paraId="62FBB4B1"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Interview</w:t>
            </w:r>
          </w:p>
        </w:tc>
      </w:tr>
      <w:tr w:rsidR="00237FA1" w:rsidRPr="00714E31" w14:paraId="208BB10A"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0010A4" w14:textId="77777777" w:rsidR="00237FA1" w:rsidRPr="00714E31" w:rsidRDefault="00237FA1" w:rsidP="008D7F41">
            <w:r w:rsidRPr="00714E31">
              <w:t>Refugee</w:t>
            </w:r>
          </w:p>
        </w:tc>
        <w:tc>
          <w:tcPr>
            <w:tcW w:w="993" w:type="dxa"/>
            <w:noWrap/>
            <w:hideMark/>
          </w:tcPr>
          <w:p w14:paraId="7C8B517F" w14:textId="77777777" w:rsidR="00237FA1" w:rsidRPr="00714E31" w:rsidRDefault="00237FA1"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07C260F6" w14:textId="6178AA98"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Civil</w:t>
            </w:r>
            <w:r w:rsidR="00EF1385">
              <w:t xml:space="preserve"> </w:t>
            </w:r>
            <w:r w:rsidRPr="00714E31">
              <w:t>Engineer</w:t>
            </w:r>
          </w:p>
        </w:tc>
        <w:tc>
          <w:tcPr>
            <w:tcW w:w="1870" w:type="dxa"/>
            <w:noWrap/>
            <w:hideMark/>
          </w:tcPr>
          <w:p w14:paraId="470E7F87"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Ukraine</w:t>
            </w:r>
          </w:p>
        </w:tc>
        <w:tc>
          <w:tcPr>
            <w:tcW w:w="1381" w:type="dxa"/>
            <w:noWrap/>
            <w:hideMark/>
          </w:tcPr>
          <w:p w14:paraId="123F46CC"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Interview</w:t>
            </w:r>
          </w:p>
        </w:tc>
      </w:tr>
      <w:tr w:rsidR="00237FA1" w:rsidRPr="00714E31" w14:paraId="7AF390ED"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3DE43A4" w14:textId="77777777" w:rsidR="00237FA1" w:rsidRPr="00714E31" w:rsidRDefault="00237FA1" w:rsidP="008D7F41">
            <w:r w:rsidRPr="00714E31">
              <w:t>Refugee</w:t>
            </w:r>
          </w:p>
        </w:tc>
        <w:tc>
          <w:tcPr>
            <w:tcW w:w="993" w:type="dxa"/>
            <w:noWrap/>
            <w:hideMark/>
          </w:tcPr>
          <w:p w14:paraId="20D5A6BF" w14:textId="77777777" w:rsidR="00237FA1" w:rsidRPr="00714E31" w:rsidRDefault="00237FA1"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3F6AC1C2"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Doctor</w:t>
            </w:r>
          </w:p>
        </w:tc>
        <w:tc>
          <w:tcPr>
            <w:tcW w:w="1870" w:type="dxa"/>
            <w:noWrap/>
            <w:hideMark/>
          </w:tcPr>
          <w:p w14:paraId="7D97F72E"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Syria</w:t>
            </w:r>
          </w:p>
        </w:tc>
        <w:tc>
          <w:tcPr>
            <w:tcW w:w="1381" w:type="dxa"/>
            <w:noWrap/>
            <w:hideMark/>
          </w:tcPr>
          <w:p w14:paraId="49F29965"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Interview</w:t>
            </w:r>
          </w:p>
        </w:tc>
      </w:tr>
      <w:tr w:rsidR="00237FA1" w:rsidRPr="00714E31" w14:paraId="35B12620"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0BE11C" w14:textId="77777777" w:rsidR="00237FA1" w:rsidRPr="00714E31" w:rsidRDefault="00237FA1" w:rsidP="008D7F41">
            <w:r w:rsidRPr="00714E31">
              <w:t>Refugee</w:t>
            </w:r>
          </w:p>
        </w:tc>
        <w:tc>
          <w:tcPr>
            <w:tcW w:w="993" w:type="dxa"/>
            <w:noWrap/>
            <w:hideMark/>
          </w:tcPr>
          <w:p w14:paraId="7BC7E9AD" w14:textId="77777777" w:rsidR="00237FA1" w:rsidRPr="00714E31" w:rsidRDefault="00237FA1"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3F5C9173"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Teacher</w:t>
            </w:r>
          </w:p>
        </w:tc>
        <w:tc>
          <w:tcPr>
            <w:tcW w:w="1870" w:type="dxa"/>
            <w:noWrap/>
            <w:hideMark/>
          </w:tcPr>
          <w:p w14:paraId="5D44CF81"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Pakistan</w:t>
            </w:r>
          </w:p>
        </w:tc>
        <w:tc>
          <w:tcPr>
            <w:tcW w:w="1381" w:type="dxa"/>
            <w:noWrap/>
            <w:hideMark/>
          </w:tcPr>
          <w:p w14:paraId="33D962D4"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Interview</w:t>
            </w:r>
          </w:p>
        </w:tc>
      </w:tr>
      <w:tr w:rsidR="00237FA1" w:rsidRPr="00714E31" w14:paraId="43D6DF05"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8105B8F" w14:textId="77777777" w:rsidR="00237FA1" w:rsidRPr="00714E31" w:rsidRDefault="00237FA1" w:rsidP="008D7F41">
            <w:r w:rsidRPr="00714E31">
              <w:t>Refugee</w:t>
            </w:r>
          </w:p>
        </w:tc>
        <w:tc>
          <w:tcPr>
            <w:tcW w:w="993" w:type="dxa"/>
            <w:noWrap/>
            <w:hideMark/>
          </w:tcPr>
          <w:p w14:paraId="56957728" w14:textId="77777777" w:rsidR="00237FA1" w:rsidRPr="00714E31" w:rsidRDefault="00237FA1"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3F091D30" w14:textId="382B19D3"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Water</w:t>
            </w:r>
            <w:r w:rsidR="00EF1385">
              <w:t xml:space="preserve"> </w:t>
            </w:r>
            <w:r w:rsidRPr="00714E31">
              <w:t>engineer</w:t>
            </w:r>
          </w:p>
        </w:tc>
        <w:tc>
          <w:tcPr>
            <w:tcW w:w="1870" w:type="dxa"/>
            <w:noWrap/>
            <w:hideMark/>
          </w:tcPr>
          <w:p w14:paraId="5BB1843E"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Africa</w:t>
            </w:r>
          </w:p>
        </w:tc>
        <w:tc>
          <w:tcPr>
            <w:tcW w:w="1381" w:type="dxa"/>
            <w:noWrap/>
            <w:hideMark/>
          </w:tcPr>
          <w:p w14:paraId="442B1524"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Interview</w:t>
            </w:r>
          </w:p>
        </w:tc>
      </w:tr>
      <w:tr w:rsidR="00237FA1" w:rsidRPr="00714E31" w14:paraId="70BC519D"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97046A" w14:textId="0EBB3E67" w:rsidR="00237FA1" w:rsidRPr="00714E31" w:rsidRDefault="00237FA1" w:rsidP="008D7F41">
            <w:r w:rsidRPr="00714E31">
              <w:t>Refugee</w:t>
            </w:r>
            <w:r w:rsidR="00EF1385">
              <w:t xml:space="preserve"> </w:t>
            </w:r>
            <w:r w:rsidRPr="00714E31">
              <w:t>+</w:t>
            </w:r>
            <w:r w:rsidR="00EF1385">
              <w:t xml:space="preserve"> </w:t>
            </w:r>
            <w:r w:rsidRPr="00714E31">
              <w:t>RSO</w:t>
            </w:r>
          </w:p>
        </w:tc>
        <w:tc>
          <w:tcPr>
            <w:tcW w:w="993" w:type="dxa"/>
            <w:noWrap/>
            <w:hideMark/>
          </w:tcPr>
          <w:p w14:paraId="15912855" w14:textId="77777777" w:rsidR="00237FA1" w:rsidRPr="00714E31" w:rsidRDefault="00237FA1"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7CC505D7"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p>
        </w:tc>
        <w:tc>
          <w:tcPr>
            <w:tcW w:w="1870" w:type="dxa"/>
            <w:noWrap/>
            <w:hideMark/>
          </w:tcPr>
          <w:p w14:paraId="2D7DF574"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Bosnia</w:t>
            </w:r>
          </w:p>
        </w:tc>
        <w:tc>
          <w:tcPr>
            <w:tcW w:w="1381" w:type="dxa"/>
            <w:noWrap/>
            <w:hideMark/>
          </w:tcPr>
          <w:p w14:paraId="543E2FCB"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Interview</w:t>
            </w:r>
          </w:p>
        </w:tc>
      </w:tr>
      <w:tr w:rsidR="008B3BC2" w:rsidRPr="00714E31" w14:paraId="5D2973F8"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D7A18F" w14:textId="77777777" w:rsidR="008B3BC2" w:rsidRPr="00714E31" w:rsidRDefault="008B3BC2">
            <w:r w:rsidRPr="00714E31">
              <w:t>RSO</w:t>
            </w:r>
          </w:p>
        </w:tc>
        <w:tc>
          <w:tcPr>
            <w:tcW w:w="993" w:type="dxa"/>
            <w:noWrap/>
            <w:hideMark/>
          </w:tcPr>
          <w:p w14:paraId="56915579" w14:textId="77777777" w:rsidR="008B3BC2" w:rsidRPr="00714E31" w:rsidRDefault="008B3BC2" w:rsidP="00B70D84">
            <w:pPr>
              <w:jc w:val="center"/>
              <w:cnfStyle w:val="000000000000" w:firstRow="0" w:lastRow="0" w:firstColumn="0" w:lastColumn="0" w:oddVBand="0" w:evenVBand="0" w:oddHBand="0" w:evenHBand="0" w:firstRowFirstColumn="0" w:firstRowLastColumn="0" w:lastRowFirstColumn="0" w:lastRowLastColumn="0"/>
            </w:pPr>
            <w:r w:rsidRPr="00714E31">
              <w:t>F</w:t>
            </w:r>
          </w:p>
        </w:tc>
        <w:tc>
          <w:tcPr>
            <w:tcW w:w="2693" w:type="dxa"/>
            <w:noWrap/>
            <w:hideMark/>
          </w:tcPr>
          <w:p w14:paraId="2088EA49"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p>
        </w:tc>
        <w:tc>
          <w:tcPr>
            <w:tcW w:w="1870" w:type="dxa"/>
            <w:noWrap/>
            <w:hideMark/>
          </w:tcPr>
          <w:p w14:paraId="3F90B881" w14:textId="53A39D36" w:rsidR="008B3BC2" w:rsidRPr="00714E31" w:rsidRDefault="008B3BC2">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44C53906"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nterview</w:t>
            </w:r>
          </w:p>
        </w:tc>
      </w:tr>
      <w:tr w:rsidR="00237FA1" w:rsidRPr="00714E31" w14:paraId="63062996"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3B3C884" w14:textId="77777777" w:rsidR="00237FA1" w:rsidRPr="00714E31" w:rsidRDefault="00237FA1" w:rsidP="008D7F41">
            <w:r w:rsidRPr="00714E31">
              <w:t>RSO</w:t>
            </w:r>
          </w:p>
        </w:tc>
        <w:tc>
          <w:tcPr>
            <w:tcW w:w="993" w:type="dxa"/>
            <w:noWrap/>
            <w:hideMark/>
          </w:tcPr>
          <w:p w14:paraId="53206763" w14:textId="77777777" w:rsidR="00237FA1" w:rsidRPr="00714E31" w:rsidRDefault="00237FA1"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1D2B2F7D"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p>
        </w:tc>
        <w:tc>
          <w:tcPr>
            <w:tcW w:w="1870" w:type="dxa"/>
            <w:noWrap/>
            <w:hideMark/>
          </w:tcPr>
          <w:p w14:paraId="1CC97ED1"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7912D870" w14:textId="77777777" w:rsidR="00237FA1" w:rsidRPr="00714E31" w:rsidRDefault="00237FA1" w:rsidP="008D7F41">
            <w:pPr>
              <w:cnfStyle w:val="000000100000" w:firstRow="0" w:lastRow="0" w:firstColumn="0" w:lastColumn="0" w:oddVBand="0" w:evenVBand="0" w:oddHBand="1" w:evenHBand="0" w:firstRowFirstColumn="0" w:firstRowLastColumn="0" w:lastRowFirstColumn="0" w:lastRowLastColumn="0"/>
            </w:pPr>
            <w:r w:rsidRPr="00714E31">
              <w:t>Interview</w:t>
            </w:r>
          </w:p>
        </w:tc>
      </w:tr>
      <w:tr w:rsidR="00237FA1" w:rsidRPr="00714E31" w14:paraId="52FFCEE1"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E7644B8" w14:textId="77777777" w:rsidR="00237FA1" w:rsidRPr="00714E31" w:rsidRDefault="00237FA1" w:rsidP="008D7F41">
            <w:r w:rsidRPr="00714E31">
              <w:t>RSO</w:t>
            </w:r>
          </w:p>
        </w:tc>
        <w:tc>
          <w:tcPr>
            <w:tcW w:w="993" w:type="dxa"/>
            <w:noWrap/>
            <w:hideMark/>
          </w:tcPr>
          <w:p w14:paraId="1A372FE5" w14:textId="77777777" w:rsidR="00237FA1" w:rsidRPr="00714E31" w:rsidRDefault="00237FA1" w:rsidP="00B70D84">
            <w:pPr>
              <w:jc w:val="center"/>
              <w:cnfStyle w:val="000000000000" w:firstRow="0" w:lastRow="0" w:firstColumn="0" w:lastColumn="0" w:oddVBand="0" w:evenVBand="0" w:oddHBand="0" w:evenHBand="0" w:firstRowFirstColumn="0" w:firstRowLastColumn="0" w:lastRowFirstColumn="0" w:lastRowLastColumn="0"/>
            </w:pPr>
            <w:r w:rsidRPr="00714E31">
              <w:t>F</w:t>
            </w:r>
          </w:p>
        </w:tc>
        <w:tc>
          <w:tcPr>
            <w:tcW w:w="2693" w:type="dxa"/>
            <w:noWrap/>
            <w:hideMark/>
          </w:tcPr>
          <w:p w14:paraId="52353124"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p>
        </w:tc>
        <w:tc>
          <w:tcPr>
            <w:tcW w:w="1870" w:type="dxa"/>
            <w:noWrap/>
            <w:hideMark/>
          </w:tcPr>
          <w:p w14:paraId="5DAB20D2"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091703F7" w14:textId="77777777" w:rsidR="00237FA1" w:rsidRPr="00714E31" w:rsidRDefault="00237FA1" w:rsidP="008D7F41">
            <w:pPr>
              <w:cnfStyle w:val="000000000000" w:firstRow="0" w:lastRow="0" w:firstColumn="0" w:lastColumn="0" w:oddVBand="0" w:evenVBand="0" w:oddHBand="0" w:evenHBand="0" w:firstRowFirstColumn="0" w:firstRowLastColumn="0" w:lastRowFirstColumn="0" w:lastRowLastColumn="0"/>
            </w:pPr>
            <w:r w:rsidRPr="00714E31">
              <w:t>Interview</w:t>
            </w:r>
          </w:p>
        </w:tc>
      </w:tr>
      <w:tr w:rsidR="008B3BC2" w:rsidRPr="00714E31" w14:paraId="2DC42E5D"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C0BF7D" w14:textId="77777777" w:rsidR="008B3BC2" w:rsidRPr="00714E31" w:rsidRDefault="008B3BC2">
            <w:r w:rsidRPr="00714E31">
              <w:t>PB</w:t>
            </w:r>
          </w:p>
        </w:tc>
        <w:tc>
          <w:tcPr>
            <w:tcW w:w="993" w:type="dxa"/>
            <w:noWrap/>
            <w:hideMark/>
          </w:tcPr>
          <w:p w14:paraId="3F99CEA6" w14:textId="77777777" w:rsidR="008B3BC2" w:rsidRPr="00714E31" w:rsidRDefault="008B3BC2"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0A997D0A"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Health</w:t>
            </w:r>
          </w:p>
        </w:tc>
        <w:tc>
          <w:tcPr>
            <w:tcW w:w="1870" w:type="dxa"/>
            <w:noWrap/>
            <w:hideMark/>
          </w:tcPr>
          <w:p w14:paraId="3D5EAE18"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33ADCDFD"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nterview</w:t>
            </w:r>
          </w:p>
        </w:tc>
      </w:tr>
      <w:tr w:rsidR="008B3BC2" w:rsidRPr="00714E31" w14:paraId="4920DBCD"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55A0849" w14:textId="77777777" w:rsidR="008B3BC2" w:rsidRPr="00714E31" w:rsidRDefault="008B3BC2">
            <w:r w:rsidRPr="00714E31">
              <w:t>PB</w:t>
            </w:r>
          </w:p>
        </w:tc>
        <w:tc>
          <w:tcPr>
            <w:tcW w:w="993" w:type="dxa"/>
            <w:noWrap/>
            <w:hideMark/>
          </w:tcPr>
          <w:p w14:paraId="3F9908BB" w14:textId="77777777" w:rsidR="008B3BC2" w:rsidRPr="00714E31" w:rsidRDefault="008B3BC2" w:rsidP="00B70D84">
            <w:pPr>
              <w:jc w:val="center"/>
              <w:cnfStyle w:val="000000000000" w:firstRow="0" w:lastRow="0" w:firstColumn="0" w:lastColumn="0" w:oddVBand="0" w:evenVBand="0" w:oddHBand="0" w:evenHBand="0" w:firstRowFirstColumn="0" w:firstRowLastColumn="0" w:lastRowFirstColumn="0" w:lastRowLastColumn="0"/>
            </w:pPr>
            <w:r w:rsidRPr="00714E31">
              <w:t>F</w:t>
            </w:r>
          </w:p>
        </w:tc>
        <w:tc>
          <w:tcPr>
            <w:tcW w:w="2693" w:type="dxa"/>
            <w:noWrap/>
            <w:hideMark/>
          </w:tcPr>
          <w:p w14:paraId="6CF0B543"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Engineering</w:t>
            </w:r>
          </w:p>
        </w:tc>
        <w:tc>
          <w:tcPr>
            <w:tcW w:w="1870" w:type="dxa"/>
            <w:noWrap/>
          </w:tcPr>
          <w:p w14:paraId="6966C88B" w14:textId="65784F8D" w:rsidR="008B3BC2" w:rsidRPr="00714E31" w:rsidRDefault="008B3BC2">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4230119F"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nterview</w:t>
            </w:r>
          </w:p>
        </w:tc>
      </w:tr>
      <w:tr w:rsidR="008B3BC2" w:rsidRPr="00714E31" w14:paraId="6FA3DBFD"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150800B" w14:textId="77777777" w:rsidR="008B3BC2" w:rsidRPr="00714E31" w:rsidRDefault="008B3BC2">
            <w:r w:rsidRPr="00714E31">
              <w:t>PB</w:t>
            </w:r>
          </w:p>
        </w:tc>
        <w:tc>
          <w:tcPr>
            <w:tcW w:w="993" w:type="dxa"/>
            <w:noWrap/>
            <w:hideMark/>
          </w:tcPr>
          <w:p w14:paraId="444AEF10" w14:textId="77777777" w:rsidR="008B3BC2" w:rsidRPr="00714E31" w:rsidRDefault="008B3BC2"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09C21341"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Engineering</w:t>
            </w:r>
          </w:p>
        </w:tc>
        <w:tc>
          <w:tcPr>
            <w:tcW w:w="1870" w:type="dxa"/>
            <w:noWrap/>
          </w:tcPr>
          <w:p w14:paraId="7569614D" w14:textId="5390C7E9" w:rsidR="008B3BC2" w:rsidRPr="00714E31" w:rsidRDefault="008B3BC2">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31B45EC1"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nterview</w:t>
            </w:r>
          </w:p>
        </w:tc>
      </w:tr>
      <w:tr w:rsidR="008B3BC2" w:rsidRPr="00714E31" w14:paraId="5E2F58F0"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31D8D2" w14:textId="77777777" w:rsidR="008B3BC2" w:rsidRPr="00714E31" w:rsidRDefault="008B3BC2">
            <w:r w:rsidRPr="00714E31">
              <w:t>PB</w:t>
            </w:r>
          </w:p>
        </w:tc>
        <w:tc>
          <w:tcPr>
            <w:tcW w:w="993" w:type="dxa"/>
            <w:noWrap/>
            <w:hideMark/>
          </w:tcPr>
          <w:p w14:paraId="0131EDF3" w14:textId="77777777" w:rsidR="008B3BC2" w:rsidRPr="00714E31" w:rsidRDefault="008B3BC2"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738242E3"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Psychology/Counselling</w:t>
            </w:r>
          </w:p>
        </w:tc>
        <w:tc>
          <w:tcPr>
            <w:tcW w:w="1870" w:type="dxa"/>
            <w:noWrap/>
            <w:hideMark/>
          </w:tcPr>
          <w:p w14:paraId="674D06D5"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71EAF7BF"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nterview</w:t>
            </w:r>
          </w:p>
        </w:tc>
      </w:tr>
      <w:tr w:rsidR="00833E16" w:rsidRPr="00714E31" w14:paraId="1F8F6AB6"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D2252D" w14:textId="77777777" w:rsidR="00833E16" w:rsidRPr="00714E31" w:rsidRDefault="00833E16" w:rsidP="008D7F41">
            <w:r>
              <w:t>Policy</w:t>
            </w:r>
          </w:p>
        </w:tc>
        <w:tc>
          <w:tcPr>
            <w:tcW w:w="993" w:type="dxa"/>
            <w:noWrap/>
            <w:hideMark/>
          </w:tcPr>
          <w:p w14:paraId="37E8E778" w14:textId="77777777" w:rsidR="00833E16" w:rsidRPr="00714E31" w:rsidRDefault="00833E16" w:rsidP="008D7F41">
            <w:pPr>
              <w:jc w:val="center"/>
              <w:cnfStyle w:val="000000100000" w:firstRow="0" w:lastRow="0" w:firstColumn="0" w:lastColumn="0" w:oddVBand="0" w:evenVBand="0" w:oddHBand="1" w:evenHBand="0" w:firstRowFirstColumn="0" w:firstRowLastColumn="0" w:lastRowFirstColumn="0" w:lastRowLastColumn="0"/>
            </w:pPr>
            <w:r w:rsidRPr="00714E31">
              <w:t>M</w:t>
            </w:r>
          </w:p>
        </w:tc>
        <w:tc>
          <w:tcPr>
            <w:tcW w:w="2693" w:type="dxa"/>
            <w:noWrap/>
            <w:hideMark/>
          </w:tcPr>
          <w:p w14:paraId="7D04C24D" w14:textId="77777777" w:rsidR="00833E16" w:rsidRPr="00714E31" w:rsidRDefault="00833E16" w:rsidP="008D7F41">
            <w:pPr>
              <w:cnfStyle w:val="000000100000" w:firstRow="0" w:lastRow="0" w:firstColumn="0" w:lastColumn="0" w:oddVBand="0" w:evenVBand="0" w:oddHBand="1" w:evenHBand="0" w:firstRowFirstColumn="0" w:firstRowLastColumn="0" w:lastRowFirstColumn="0" w:lastRowLastColumn="0"/>
            </w:pPr>
          </w:p>
        </w:tc>
        <w:tc>
          <w:tcPr>
            <w:tcW w:w="1870" w:type="dxa"/>
            <w:noWrap/>
            <w:hideMark/>
          </w:tcPr>
          <w:p w14:paraId="3A9F10C3" w14:textId="77777777" w:rsidR="00833E16" w:rsidRPr="00714E31" w:rsidRDefault="00833E16" w:rsidP="008D7F41">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0352EE5F" w14:textId="77777777" w:rsidR="00833E16" w:rsidRPr="00714E31" w:rsidRDefault="00833E16" w:rsidP="008D7F41">
            <w:pPr>
              <w:cnfStyle w:val="000000100000" w:firstRow="0" w:lastRow="0" w:firstColumn="0" w:lastColumn="0" w:oddVBand="0" w:evenVBand="0" w:oddHBand="1" w:evenHBand="0" w:firstRowFirstColumn="0" w:firstRowLastColumn="0" w:lastRowFirstColumn="0" w:lastRowLastColumn="0"/>
            </w:pPr>
            <w:r w:rsidRPr="00714E31">
              <w:t>Interview</w:t>
            </w:r>
          </w:p>
        </w:tc>
      </w:tr>
      <w:tr w:rsidR="00CB1949" w:rsidRPr="00714E31" w14:paraId="5F97598F"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8899C35" w14:textId="77777777" w:rsidR="00CB1949" w:rsidRPr="00714E31" w:rsidRDefault="00CB1949" w:rsidP="008D7F41">
            <w:r w:rsidRPr="00714E31">
              <w:t>Refugee</w:t>
            </w:r>
          </w:p>
        </w:tc>
        <w:tc>
          <w:tcPr>
            <w:tcW w:w="993" w:type="dxa"/>
            <w:noWrap/>
            <w:hideMark/>
          </w:tcPr>
          <w:p w14:paraId="023A8ED9" w14:textId="77777777" w:rsidR="00CB1949" w:rsidRPr="00714E31" w:rsidRDefault="00CB1949"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1B86DC66" w14:textId="2F4EC11C"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Youth</w:t>
            </w:r>
            <w:r w:rsidR="00EF1385">
              <w:t xml:space="preserve"> </w:t>
            </w:r>
            <w:r w:rsidRPr="00714E31">
              <w:t>Work</w:t>
            </w:r>
          </w:p>
        </w:tc>
        <w:tc>
          <w:tcPr>
            <w:tcW w:w="1870" w:type="dxa"/>
            <w:noWrap/>
            <w:hideMark/>
          </w:tcPr>
          <w:p w14:paraId="1FC1E610"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Afghanistan</w:t>
            </w:r>
          </w:p>
        </w:tc>
        <w:tc>
          <w:tcPr>
            <w:tcW w:w="1381" w:type="dxa"/>
            <w:noWrap/>
            <w:hideMark/>
          </w:tcPr>
          <w:p w14:paraId="6CA3B659"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Informant</w:t>
            </w:r>
          </w:p>
        </w:tc>
      </w:tr>
      <w:tr w:rsidR="00CB1949" w:rsidRPr="00714E31" w14:paraId="22B35009"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EE55F2" w14:textId="77777777" w:rsidR="00CB1949" w:rsidRPr="00714E31" w:rsidRDefault="00CB1949" w:rsidP="008D7F41">
            <w:r w:rsidRPr="00714E31">
              <w:t>Refugee</w:t>
            </w:r>
          </w:p>
        </w:tc>
        <w:tc>
          <w:tcPr>
            <w:tcW w:w="993" w:type="dxa"/>
            <w:noWrap/>
            <w:hideMark/>
          </w:tcPr>
          <w:p w14:paraId="1E640952" w14:textId="77777777" w:rsidR="00CB1949" w:rsidRPr="00714E31" w:rsidRDefault="00CB1949"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7EC6518C"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r w:rsidRPr="00714E31">
              <w:t>Economist</w:t>
            </w:r>
          </w:p>
        </w:tc>
        <w:tc>
          <w:tcPr>
            <w:tcW w:w="1870" w:type="dxa"/>
            <w:noWrap/>
            <w:hideMark/>
          </w:tcPr>
          <w:p w14:paraId="193361FF"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r w:rsidRPr="00714E31">
              <w:t>Iran</w:t>
            </w:r>
          </w:p>
        </w:tc>
        <w:tc>
          <w:tcPr>
            <w:tcW w:w="1381" w:type="dxa"/>
            <w:noWrap/>
            <w:hideMark/>
          </w:tcPr>
          <w:p w14:paraId="63432A1C"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r w:rsidRPr="00714E31">
              <w:t>Informant</w:t>
            </w:r>
          </w:p>
        </w:tc>
      </w:tr>
      <w:tr w:rsidR="00CB1949" w:rsidRPr="00714E31" w14:paraId="397F45FE"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4D234D" w14:textId="77777777" w:rsidR="00CB1949" w:rsidRPr="00714E31" w:rsidRDefault="00CB1949" w:rsidP="008D7F41">
            <w:r w:rsidRPr="00714E31">
              <w:t>Refugee</w:t>
            </w:r>
          </w:p>
        </w:tc>
        <w:tc>
          <w:tcPr>
            <w:tcW w:w="993" w:type="dxa"/>
            <w:noWrap/>
            <w:hideMark/>
          </w:tcPr>
          <w:p w14:paraId="794FF27F" w14:textId="77777777" w:rsidR="00CB1949" w:rsidRPr="00714E31" w:rsidRDefault="00CB1949"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0B16F4D1"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Nurse</w:t>
            </w:r>
          </w:p>
        </w:tc>
        <w:tc>
          <w:tcPr>
            <w:tcW w:w="1870" w:type="dxa"/>
            <w:noWrap/>
            <w:hideMark/>
          </w:tcPr>
          <w:p w14:paraId="0ABAA103"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Ethiopia</w:t>
            </w:r>
          </w:p>
        </w:tc>
        <w:tc>
          <w:tcPr>
            <w:tcW w:w="1381" w:type="dxa"/>
            <w:noWrap/>
            <w:hideMark/>
          </w:tcPr>
          <w:p w14:paraId="34BFB493"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Informant</w:t>
            </w:r>
          </w:p>
        </w:tc>
      </w:tr>
      <w:tr w:rsidR="008B3BC2" w:rsidRPr="00714E31" w14:paraId="3F8784E4"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82EEB5" w14:textId="20A2891A" w:rsidR="008B3BC2" w:rsidRPr="00714E31" w:rsidRDefault="008B3BC2">
            <w:r w:rsidRPr="00714E31">
              <w:t>Refugee</w:t>
            </w:r>
            <w:r w:rsidR="00EF1385">
              <w:t xml:space="preserve"> </w:t>
            </w:r>
            <w:r w:rsidRPr="00714E31">
              <w:t>+</w:t>
            </w:r>
            <w:r w:rsidR="00EF1385">
              <w:t xml:space="preserve"> </w:t>
            </w:r>
            <w:r w:rsidRPr="00714E31">
              <w:t>RSO</w:t>
            </w:r>
          </w:p>
        </w:tc>
        <w:tc>
          <w:tcPr>
            <w:tcW w:w="993" w:type="dxa"/>
            <w:noWrap/>
            <w:hideMark/>
          </w:tcPr>
          <w:p w14:paraId="330318A4" w14:textId="77777777" w:rsidR="008B3BC2" w:rsidRPr="00714E31" w:rsidRDefault="008B3BC2"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18D512D6"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Economist</w:t>
            </w:r>
          </w:p>
        </w:tc>
        <w:tc>
          <w:tcPr>
            <w:tcW w:w="1870" w:type="dxa"/>
            <w:noWrap/>
            <w:hideMark/>
          </w:tcPr>
          <w:p w14:paraId="41406B9E"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Ethiopia</w:t>
            </w:r>
          </w:p>
        </w:tc>
        <w:tc>
          <w:tcPr>
            <w:tcW w:w="1381" w:type="dxa"/>
            <w:noWrap/>
            <w:hideMark/>
          </w:tcPr>
          <w:p w14:paraId="58D35C44"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nformant</w:t>
            </w:r>
          </w:p>
        </w:tc>
      </w:tr>
      <w:tr w:rsidR="00CB1949" w:rsidRPr="00714E31" w14:paraId="67C153BF"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22CDDE5" w14:textId="472362B9" w:rsidR="00CB1949" w:rsidRPr="00714E31" w:rsidRDefault="00CB1949" w:rsidP="008D7F41">
            <w:r w:rsidRPr="00714E31">
              <w:t>Refugee</w:t>
            </w:r>
            <w:r w:rsidR="00EF1385">
              <w:t xml:space="preserve"> </w:t>
            </w:r>
            <w:r w:rsidRPr="00714E31">
              <w:t>+</w:t>
            </w:r>
            <w:r w:rsidR="00EF1385">
              <w:t xml:space="preserve"> </w:t>
            </w:r>
            <w:r w:rsidRPr="00714E31">
              <w:t>RSO</w:t>
            </w:r>
          </w:p>
        </w:tc>
        <w:tc>
          <w:tcPr>
            <w:tcW w:w="993" w:type="dxa"/>
            <w:noWrap/>
            <w:hideMark/>
          </w:tcPr>
          <w:p w14:paraId="1E496C04" w14:textId="77777777" w:rsidR="00CB1949" w:rsidRPr="00714E31" w:rsidRDefault="00CB1949"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01C1966C"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Pharmacist</w:t>
            </w:r>
          </w:p>
        </w:tc>
        <w:tc>
          <w:tcPr>
            <w:tcW w:w="1870" w:type="dxa"/>
            <w:noWrap/>
            <w:hideMark/>
          </w:tcPr>
          <w:p w14:paraId="7AB44CDA"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Cameroon</w:t>
            </w:r>
          </w:p>
        </w:tc>
        <w:tc>
          <w:tcPr>
            <w:tcW w:w="1381" w:type="dxa"/>
            <w:noWrap/>
            <w:hideMark/>
          </w:tcPr>
          <w:p w14:paraId="71F53A0F"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Informant</w:t>
            </w:r>
          </w:p>
        </w:tc>
      </w:tr>
      <w:tr w:rsidR="00CB1949" w:rsidRPr="00714E31" w14:paraId="22D245AA"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32850C9" w14:textId="1CEB40DB" w:rsidR="00CB1949" w:rsidRPr="00714E31" w:rsidRDefault="00CB1949" w:rsidP="008D7F41">
            <w:r w:rsidRPr="00714E31">
              <w:t>Refugee</w:t>
            </w:r>
            <w:r w:rsidR="00EF1385">
              <w:t xml:space="preserve"> </w:t>
            </w:r>
            <w:r w:rsidRPr="00714E31">
              <w:t>+</w:t>
            </w:r>
            <w:r w:rsidR="00EF1385">
              <w:t xml:space="preserve"> </w:t>
            </w:r>
            <w:r w:rsidRPr="00714E31">
              <w:t>RSO</w:t>
            </w:r>
          </w:p>
        </w:tc>
        <w:tc>
          <w:tcPr>
            <w:tcW w:w="993" w:type="dxa"/>
            <w:noWrap/>
            <w:hideMark/>
          </w:tcPr>
          <w:p w14:paraId="5CAFEB7C" w14:textId="77777777" w:rsidR="00CB1949" w:rsidRPr="00714E31" w:rsidRDefault="00CB1949" w:rsidP="00B70D84">
            <w:pPr>
              <w:jc w:val="center"/>
              <w:cnfStyle w:val="000000100000" w:firstRow="0" w:lastRow="0" w:firstColumn="0" w:lastColumn="0" w:oddVBand="0" w:evenVBand="0" w:oddHBand="1" w:evenHBand="0" w:firstRowFirstColumn="0" w:firstRowLastColumn="0" w:lastRowFirstColumn="0" w:lastRowLastColumn="0"/>
            </w:pPr>
            <w:r w:rsidRPr="00714E31">
              <w:t>M</w:t>
            </w:r>
          </w:p>
        </w:tc>
        <w:tc>
          <w:tcPr>
            <w:tcW w:w="2693" w:type="dxa"/>
            <w:noWrap/>
            <w:hideMark/>
          </w:tcPr>
          <w:p w14:paraId="63E9E44A"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p>
        </w:tc>
        <w:tc>
          <w:tcPr>
            <w:tcW w:w="1870" w:type="dxa"/>
            <w:noWrap/>
            <w:hideMark/>
          </w:tcPr>
          <w:p w14:paraId="1EE7C878"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3D02786A"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r w:rsidRPr="00714E31">
              <w:t>Informant</w:t>
            </w:r>
          </w:p>
        </w:tc>
      </w:tr>
      <w:tr w:rsidR="00CB1949" w:rsidRPr="00714E31" w14:paraId="01F1CCCC"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A9CE84" w14:textId="77777777" w:rsidR="00CB1949" w:rsidRPr="00714E31" w:rsidRDefault="00CB1949" w:rsidP="008D7F41">
            <w:r w:rsidRPr="00714E31">
              <w:t>RSO</w:t>
            </w:r>
          </w:p>
        </w:tc>
        <w:tc>
          <w:tcPr>
            <w:tcW w:w="993" w:type="dxa"/>
            <w:noWrap/>
            <w:hideMark/>
          </w:tcPr>
          <w:p w14:paraId="76648D5E" w14:textId="77777777" w:rsidR="00CB1949" w:rsidRPr="00714E31" w:rsidRDefault="00CB1949" w:rsidP="00B70D84">
            <w:pPr>
              <w:jc w:val="center"/>
              <w:cnfStyle w:val="000000000000" w:firstRow="0" w:lastRow="0" w:firstColumn="0" w:lastColumn="0" w:oddVBand="0" w:evenVBand="0" w:oddHBand="0" w:evenHBand="0" w:firstRowFirstColumn="0" w:firstRowLastColumn="0" w:lastRowFirstColumn="0" w:lastRowLastColumn="0"/>
            </w:pPr>
            <w:r w:rsidRPr="00714E31">
              <w:t>F</w:t>
            </w:r>
          </w:p>
        </w:tc>
        <w:tc>
          <w:tcPr>
            <w:tcW w:w="2693" w:type="dxa"/>
            <w:noWrap/>
            <w:hideMark/>
          </w:tcPr>
          <w:p w14:paraId="0A905340"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p>
        </w:tc>
        <w:tc>
          <w:tcPr>
            <w:tcW w:w="1870" w:type="dxa"/>
            <w:noWrap/>
            <w:hideMark/>
          </w:tcPr>
          <w:p w14:paraId="5DD67AB7"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082EAEBA"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Informant</w:t>
            </w:r>
          </w:p>
        </w:tc>
      </w:tr>
      <w:tr w:rsidR="00CB1949" w:rsidRPr="00714E31" w14:paraId="51972064"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44A5C91" w14:textId="77777777" w:rsidR="00CB1949" w:rsidRPr="00714E31" w:rsidRDefault="00CB1949" w:rsidP="008D7F41">
            <w:r w:rsidRPr="00714E31">
              <w:t>RSO</w:t>
            </w:r>
          </w:p>
        </w:tc>
        <w:tc>
          <w:tcPr>
            <w:tcW w:w="993" w:type="dxa"/>
            <w:noWrap/>
            <w:hideMark/>
          </w:tcPr>
          <w:p w14:paraId="23CDF1D5" w14:textId="77777777" w:rsidR="00CB1949" w:rsidRPr="00714E31" w:rsidRDefault="00CB1949"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2EC349FA"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p>
        </w:tc>
        <w:tc>
          <w:tcPr>
            <w:tcW w:w="1870" w:type="dxa"/>
            <w:noWrap/>
            <w:hideMark/>
          </w:tcPr>
          <w:p w14:paraId="14F9CE3F"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4E69F2DE"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r w:rsidRPr="00714E31">
              <w:t>Informant</w:t>
            </w:r>
          </w:p>
        </w:tc>
      </w:tr>
      <w:tr w:rsidR="00CB1949" w:rsidRPr="00714E31" w14:paraId="48BA65CA"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7E39798" w14:textId="77777777" w:rsidR="00CB1949" w:rsidRPr="00714E31" w:rsidRDefault="00CB1949" w:rsidP="008D7F41">
            <w:r w:rsidRPr="00714E31">
              <w:t>RSO</w:t>
            </w:r>
          </w:p>
        </w:tc>
        <w:tc>
          <w:tcPr>
            <w:tcW w:w="993" w:type="dxa"/>
            <w:noWrap/>
            <w:hideMark/>
          </w:tcPr>
          <w:p w14:paraId="713BACFC" w14:textId="77777777" w:rsidR="00CB1949" w:rsidRPr="00714E31" w:rsidRDefault="00CB1949" w:rsidP="00B70D84">
            <w:pPr>
              <w:jc w:val="center"/>
              <w:cnfStyle w:val="000000000000" w:firstRow="0" w:lastRow="0" w:firstColumn="0" w:lastColumn="0" w:oddVBand="0" w:evenVBand="0" w:oddHBand="0" w:evenHBand="0" w:firstRowFirstColumn="0" w:firstRowLastColumn="0" w:lastRowFirstColumn="0" w:lastRowLastColumn="0"/>
            </w:pPr>
            <w:r w:rsidRPr="00714E31">
              <w:t>F</w:t>
            </w:r>
          </w:p>
        </w:tc>
        <w:tc>
          <w:tcPr>
            <w:tcW w:w="2693" w:type="dxa"/>
            <w:noWrap/>
            <w:hideMark/>
          </w:tcPr>
          <w:p w14:paraId="196828AD"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p>
        </w:tc>
        <w:tc>
          <w:tcPr>
            <w:tcW w:w="1870" w:type="dxa"/>
            <w:noWrap/>
            <w:hideMark/>
          </w:tcPr>
          <w:p w14:paraId="4BED2254"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634AD42B" w14:textId="77777777" w:rsidR="00CB1949" w:rsidRPr="00714E31" w:rsidRDefault="00CB1949" w:rsidP="008D7F41">
            <w:pPr>
              <w:cnfStyle w:val="000000000000" w:firstRow="0" w:lastRow="0" w:firstColumn="0" w:lastColumn="0" w:oddVBand="0" w:evenVBand="0" w:oddHBand="0" w:evenHBand="0" w:firstRowFirstColumn="0" w:firstRowLastColumn="0" w:lastRowFirstColumn="0" w:lastRowLastColumn="0"/>
            </w:pPr>
            <w:r w:rsidRPr="00714E31">
              <w:t>Informant</w:t>
            </w:r>
          </w:p>
        </w:tc>
      </w:tr>
      <w:tr w:rsidR="00CB1949" w:rsidRPr="00714E31" w14:paraId="19972C95"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FCD00" w14:textId="77777777" w:rsidR="00CB1949" w:rsidRPr="00714E31" w:rsidRDefault="00CB1949" w:rsidP="008D7F41">
            <w:r w:rsidRPr="00714E31">
              <w:t>RSO</w:t>
            </w:r>
          </w:p>
        </w:tc>
        <w:tc>
          <w:tcPr>
            <w:tcW w:w="993" w:type="dxa"/>
            <w:noWrap/>
            <w:hideMark/>
          </w:tcPr>
          <w:p w14:paraId="71C851F0" w14:textId="77777777" w:rsidR="00CB1949" w:rsidRPr="00714E31" w:rsidRDefault="00CB1949" w:rsidP="00B70D84">
            <w:pPr>
              <w:jc w:val="center"/>
              <w:cnfStyle w:val="000000100000" w:firstRow="0" w:lastRow="0" w:firstColumn="0" w:lastColumn="0" w:oddVBand="0" w:evenVBand="0" w:oddHBand="1" w:evenHBand="0" w:firstRowFirstColumn="0" w:firstRowLastColumn="0" w:lastRowFirstColumn="0" w:lastRowLastColumn="0"/>
            </w:pPr>
            <w:r w:rsidRPr="00714E31">
              <w:t>M</w:t>
            </w:r>
          </w:p>
        </w:tc>
        <w:tc>
          <w:tcPr>
            <w:tcW w:w="2693" w:type="dxa"/>
            <w:noWrap/>
            <w:hideMark/>
          </w:tcPr>
          <w:p w14:paraId="2CFC5555"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p>
        </w:tc>
        <w:tc>
          <w:tcPr>
            <w:tcW w:w="1870" w:type="dxa"/>
            <w:noWrap/>
          </w:tcPr>
          <w:p w14:paraId="67625C24"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4375CF1C" w14:textId="77777777" w:rsidR="00CB1949" w:rsidRPr="00714E31" w:rsidRDefault="00CB1949" w:rsidP="008D7F41">
            <w:pPr>
              <w:cnfStyle w:val="000000100000" w:firstRow="0" w:lastRow="0" w:firstColumn="0" w:lastColumn="0" w:oddVBand="0" w:evenVBand="0" w:oddHBand="1" w:evenHBand="0" w:firstRowFirstColumn="0" w:firstRowLastColumn="0" w:lastRowFirstColumn="0" w:lastRowLastColumn="0"/>
            </w:pPr>
            <w:r w:rsidRPr="00714E31">
              <w:t>Informant</w:t>
            </w:r>
          </w:p>
        </w:tc>
      </w:tr>
      <w:tr w:rsidR="008B3BC2" w:rsidRPr="00714E31" w14:paraId="33A56C76"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61454C" w14:textId="77777777" w:rsidR="008B3BC2" w:rsidRPr="00714E31" w:rsidRDefault="008B3BC2">
            <w:r w:rsidRPr="00714E31">
              <w:t>PB</w:t>
            </w:r>
          </w:p>
        </w:tc>
        <w:tc>
          <w:tcPr>
            <w:tcW w:w="993" w:type="dxa"/>
            <w:noWrap/>
            <w:hideMark/>
          </w:tcPr>
          <w:p w14:paraId="298192E1" w14:textId="77777777" w:rsidR="008B3BC2" w:rsidRPr="00714E31" w:rsidRDefault="008B3BC2" w:rsidP="00B70D84">
            <w:pPr>
              <w:jc w:val="center"/>
              <w:cnfStyle w:val="000000000000" w:firstRow="0" w:lastRow="0" w:firstColumn="0" w:lastColumn="0" w:oddVBand="0" w:evenVBand="0" w:oddHBand="0" w:evenHBand="0" w:firstRowFirstColumn="0" w:firstRowLastColumn="0" w:lastRowFirstColumn="0" w:lastRowLastColumn="0"/>
            </w:pPr>
            <w:r w:rsidRPr="00714E31">
              <w:t>F</w:t>
            </w:r>
          </w:p>
        </w:tc>
        <w:tc>
          <w:tcPr>
            <w:tcW w:w="2693" w:type="dxa"/>
            <w:noWrap/>
            <w:hideMark/>
          </w:tcPr>
          <w:p w14:paraId="6AEC89D1"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Languages</w:t>
            </w:r>
          </w:p>
        </w:tc>
        <w:tc>
          <w:tcPr>
            <w:tcW w:w="1870" w:type="dxa"/>
            <w:noWrap/>
            <w:hideMark/>
          </w:tcPr>
          <w:p w14:paraId="0F700D17"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6BE10C65"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nformant</w:t>
            </w:r>
          </w:p>
        </w:tc>
      </w:tr>
      <w:tr w:rsidR="008B3BC2" w:rsidRPr="00714E31" w14:paraId="1AD3D784"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576ABE" w14:textId="77777777" w:rsidR="008B3BC2" w:rsidRPr="00714E31" w:rsidRDefault="008B3BC2">
            <w:r w:rsidRPr="00714E31">
              <w:t>PB</w:t>
            </w:r>
          </w:p>
        </w:tc>
        <w:tc>
          <w:tcPr>
            <w:tcW w:w="993" w:type="dxa"/>
            <w:noWrap/>
            <w:hideMark/>
          </w:tcPr>
          <w:p w14:paraId="3395DB78" w14:textId="77777777" w:rsidR="008B3BC2" w:rsidRPr="00714E31" w:rsidRDefault="008B3BC2" w:rsidP="00B70D84">
            <w:pPr>
              <w:jc w:val="center"/>
              <w:cnfStyle w:val="000000100000" w:firstRow="0" w:lastRow="0" w:firstColumn="0" w:lastColumn="0" w:oddVBand="0" w:evenVBand="0" w:oddHBand="1" w:evenHBand="0" w:firstRowFirstColumn="0" w:firstRowLastColumn="0" w:lastRowFirstColumn="0" w:lastRowLastColumn="0"/>
            </w:pPr>
            <w:r w:rsidRPr="00714E31">
              <w:t>F</w:t>
            </w:r>
          </w:p>
        </w:tc>
        <w:tc>
          <w:tcPr>
            <w:tcW w:w="2693" w:type="dxa"/>
            <w:noWrap/>
            <w:hideMark/>
          </w:tcPr>
          <w:p w14:paraId="17114D5C"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Health</w:t>
            </w:r>
          </w:p>
        </w:tc>
        <w:tc>
          <w:tcPr>
            <w:tcW w:w="1870" w:type="dxa"/>
            <w:noWrap/>
            <w:hideMark/>
          </w:tcPr>
          <w:p w14:paraId="0DD16FD5"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55A0F495" w14:textId="77777777" w:rsidR="008B3BC2" w:rsidRPr="00714E31" w:rsidRDefault="008B3BC2">
            <w:pPr>
              <w:cnfStyle w:val="000000100000" w:firstRow="0" w:lastRow="0" w:firstColumn="0" w:lastColumn="0" w:oddVBand="0" w:evenVBand="0" w:oddHBand="1" w:evenHBand="0" w:firstRowFirstColumn="0" w:firstRowLastColumn="0" w:lastRowFirstColumn="0" w:lastRowLastColumn="0"/>
            </w:pPr>
            <w:r w:rsidRPr="00714E31">
              <w:t>Informant</w:t>
            </w:r>
          </w:p>
        </w:tc>
      </w:tr>
      <w:tr w:rsidR="008B3BC2" w:rsidRPr="00714E31" w14:paraId="5C8D0E99" w14:textId="77777777" w:rsidTr="000E5175">
        <w:trPr>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051157D" w14:textId="77777777" w:rsidR="008B3BC2" w:rsidRPr="00714E31" w:rsidRDefault="008B3BC2">
            <w:r w:rsidRPr="00714E31">
              <w:t>PB</w:t>
            </w:r>
          </w:p>
        </w:tc>
        <w:tc>
          <w:tcPr>
            <w:tcW w:w="993" w:type="dxa"/>
            <w:noWrap/>
            <w:hideMark/>
          </w:tcPr>
          <w:p w14:paraId="624B5D2F" w14:textId="77777777" w:rsidR="008B3BC2" w:rsidRPr="00714E31" w:rsidRDefault="008B3BC2" w:rsidP="00B70D84">
            <w:pPr>
              <w:jc w:val="center"/>
              <w:cnfStyle w:val="000000000000" w:firstRow="0" w:lastRow="0" w:firstColumn="0" w:lastColumn="0" w:oddVBand="0" w:evenVBand="0" w:oddHBand="0" w:evenHBand="0" w:firstRowFirstColumn="0" w:firstRowLastColumn="0" w:lastRowFirstColumn="0" w:lastRowLastColumn="0"/>
            </w:pPr>
            <w:r w:rsidRPr="00714E31">
              <w:t>M</w:t>
            </w:r>
          </w:p>
        </w:tc>
        <w:tc>
          <w:tcPr>
            <w:tcW w:w="2693" w:type="dxa"/>
            <w:noWrap/>
            <w:hideMark/>
          </w:tcPr>
          <w:p w14:paraId="0042AE25" w14:textId="328315B1" w:rsidR="008B3BC2" w:rsidRPr="00714E31" w:rsidRDefault="0036530D">
            <w:pPr>
              <w:cnfStyle w:val="000000000000" w:firstRow="0" w:lastRow="0" w:firstColumn="0" w:lastColumn="0" w:oddVBand="0" w:evenVBand="0" w:oddHBand="0" w:evenHBand="0" w:firstRowFirstColumn="0" w:firstRowLastColumn="0" w:lastRowFirstColumn="0" w:lastRowLastColumn="0"/>
            </w:pPr>
            <w:r>
              <w:t>Education</w:t>
            </w:r>
          </w:p>
        </w:tc>
        <w:tc>
          <w:tcPr>
            <w:tcW w:w="1870" w:type="dxa"/>
            <w:noWrap/>
          </w:tcPr>
          <w:p w14:paraId="191F66C2" w14:textId="475DD852" w:rsidR="008B3BC2" w:rsidRPr="00714E31" w:rsidRDefault="008B3BC2">
            <w:pPr>
              <w:cnfStyle w:val="000000000000" w:firstRow="0" w:lastRow="0" w:firstColumn="0" w:lastColumn="0" w:oddVBand="0" w:evenVBand="0" w:oddHBand="0" w:evenHBand="0" w:firstRowFirstColumn="0" w:firstRowLastColumn="0" w:lastRowFirstColumn="0" w:lastRowLastColumn="0"/>
            </w:pPr>
          </w:p>
        </w:tc>
        <w:tc>
          <w:tcPr>
            <w:tcW w:w="1381" w:type="dxa"/>
            <w:noWrap/>
            <w:hideMark/>
          </w:tcPr>
          <w:p w14:paraId="1A6CD751" w14:textId="77777777" w:rsidR="008B3BC2" w:rsidRPr="00714E31" w:rsidRDefault="008B3BC2">
            <w:pPr>
              <w:cnfStyle w:val="000000000000" w:firstRow="0" w:lastRow="0" w:firstColumn="0" w:lastColumn="0" w:oddVBand="0" w:evenVBand="0" w:oddHBand="0" w:evenHBand="0" w:firstRowFirstColumn="0" w:firstRowLastColumn="0" w:lastRowFirstColumn="0" w:lastRowLastColumn="0"/>
            </w:pPr>
            <w:r w:rsidRPr="00714E31">
              <w:t>Informant</w:t>
            </w:r>
          </w:p>
        </w:tc>
      </w:tr>
      <w:tr w:rsidR="00805F3D" w:rsidRPr="00714E31" w14:paraId="2BD0D343" w14:textId="77777777" w:rsidTr="000E517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D0736" w14:textId="77777777" w:rsidR="00805F3D" w:rsidRPr="00714E31" w:rsidRDefault="00805F3D" w:rsidP="008D7F41">
            <w:r w:rsidRPr="00714E31">
              <w:t>Policy</w:t>
            </w:r>
          </w:p>
        </w:tc>
        <w:tc>
          <w:tcPr>
            <w:tcW w:w="993" w:type="dxa"/>
            <w:noWrap/>
            <w:hideMark/>
          </w:tcPr>
          <w:p w14:paraId="6F3A59FD" w14:textId="77777777" w:rsidR="00805F3D" w:rsidRPr="00714E31" w:rsidRDefault="00805F3D" w:rsidP="008D7F41">
            <w:pPr>
              <w:jc w:val="center"/>
              <w:cnfStyle w:val="000000100000" w:firstRow="0" w:lastRow="0" w:firstColumn="0" w:lastColumn="0" w:oddVBand="0" w:evenVBand="0" w:oddHBand="1" w:evenHBand="0" w:firstRowFirstColumn="0" w:firstRowLastColumn="0" w:lastRowFirstColumn="0" w:lastRowLastColumn="0"/>
            </w:pPr>
            <w:r>
              <w:t>F</w:t>
            </w:r>
          </w:p>
        </w:tc>
        <w:tc>
          <w:tcPr>
            <w:tcW w:w="2693" w:type="dxa"/>
            <w:noWrap/>
            <w:hideMark/>
          </w:tcPr>
          <w:p w14:paraId="2C9B21AB" w14:textId="77777777" w:rsidR="00805F3D" w:rsidRPr="00714E31" w:rsidRDefault="00805F3D" w:rsidP="008D7F41">
            <w:pPr>
              <w:cnfStyle w:val="000000100000" w:firstRow="0" w:lastRow="0" w:firstColumn="0" w:lastColumn="0" w:oddVBand="0" w:evenVBand="0" w:oddHBand="1" w:evenHBand="0" w:firstRowFirstColumn="0" w:firstRowLastColumn="0" w:lastRowFirstColumn="0" w:lastRowLastColumn="0"/>
            </w:pPr>
          </w:p>
        </w:tc>
        <w:tc>
          <w:tcPr>
            <w:tcW w:w="1870" w:type="dxa"/>
            <w:noWrap/>
            <w:hideMark/>
          </w:tcPr>
          <w:p w14:paraId="5667602E" w14:textId="77777777" w:rsidR="00805F3D" w:rsidRPr="00714E31" w:rsidRDefault="00805F3D" w:rsidP="008D7F41">
            <w:pPr>
              <w:cnfStyle w:val="000000100000" w:firstRow="0" w:lastRow="0" w:firstColumn="0" w:lastColumn="0" w:oddVBand="0" w:evenVBand="0" w:oddHBand="1" w:evenHBand="0" w:firstRowFirstColumn="0" w:firstRowLastColumn="0" w:lastRowFirstColumn="0" w:lastRowLastColumn="0"/>
            </w:pPr>
          </w:p>
        </w:tc>
        <w:tc>
          <w:tcPr>
            <w:tcW w:w="1381" w:type="dxa"/>
            <w:noWrap/>
            <w:hideMark/>
          </w:tcPr>
          <w:p w14:paraId="56E1B45A" w14:textId="77777777" w:rsidR="00805F3D" w:rsidRPr="00714E31" w:rsidRDefault="00805F3D" w:rsidP="008D7F41">
            <w:pPr>
              <w:cnfStyle w:val="000000100000" w:firstRow="0" w:lastRow="0" w:firstColumn="0" w:lastColumn="0" w:oddVBand="0" w:evenVBand="0" w:oddHBand="1" w:evenHBand="0" w:firstRowFirstColumn="0" w:firstRowLastColumn="0" w:lastRowFirstColumn="0" w:lastRowLastColumn="0"/>
            </w:pPr>
            <w:r w:rsidRPr="00714E31">
              <w:t>Informant</w:t>
            </w:r>
          </w:p>
        </w:tc>
      </w:tr>
    </w:tbl>
    <w:p w14:paraId="6C1DE624" w14:textId="5212E232" w:rsidR="00714E31" w:rsidRDefault="00714E31"/>
    <w:p w14:paraId="66F17E1C" w14:textId="25906D05" w:rsidR="00B655E7" w:rsidRDefault="00B655E7" w:rsidP="00B655E7"/>
    <w:p w14:paraId="35BEE636" w14:textId="610B27C4" w:rsidR="00985184" w:rsidRPr="00985184" w:rsidRDefault="00435963" w:rsidP="00435963">
      <w:pPr>
        <w:pStyle w:val="Heading3"/>
      </w:pPr>
      <w:bookmarkStart w:id="19" w:name="_Toc122535635"/>
      <w:r>
        <w:lastRenderedPageBreak/>
        <w:t>Refugee</w:t>
      </w:r>
      <w:r w:rsidR="00EF1385">
        <w:t xml:space="preserve"> </w:t>
      </w:r>
      <w:r>
        <w:t>experiences</w:t>
      </w:r>
      <w:bookmarkEnd w:id="19"/>
    </w:p>
    <w:p w14:paraId="655FD735" w14:textId="6BE0B01A" w:rsidR="00C2565F" w:rsidRDefault="001216B6" w:rsidP="00985184">
      <w:r>
        <w:t xml:space="preserve">The importance of their profession to their </w:t>
      </w:r>
      <w:r w:rsidR="00EB598E">
        <w:t>identity and life was evident for all, as exemplified by a teacher from Pakistan:</w:t>
      </w:r>
    </w:p>
    <w:p w14:paraId="17DE7BA4" w14:textId="331CFA9F" w:rsidR="00D71006" w:rsidRPr="00847393" w:rsidRDefault="00D71006" w:rsidP="00EB598E">
      <w:pPr>
        <w:ind w:left="567" w:right="566"/>
      </w:pPr>
      <w:r w:rsidRPr="00847393">
        <w:rPr>
          <w:i/>
          <w:iCs/>
        </w:rPr>
        <w:t>I’m</w:t>
      </w:r>
      <w:r>
        <w:rPr>
          <w:i/>
          <w:iCs/>
        </w:rPr>
        <w:t xml:space="preserve"> </w:t>
      </w:r>
      <w:r w:rsidRPr="00847393">
        <w:rPr>
          <w:i/>
          <w:iCs/>
        </w:rPr>
        <w:t>a</w:t>
      </w:r>
      <w:r>
        <w:rPr>
          <w:i/>
          <w:iCs/>
        </w:rPr>
        <w:t xml:space="preserve"> </w:t>
      </w:r>
      <w:r w:rsidRPr="00847393">
        <w:rPr>
          <w:i/>
          <w:iCs/>
        </w:rPr>
        <w:t>career</w:t>
      </w:r>
      <w:r>
        <w:rPr>
          <w:i/>
          <w:iCs/>
        </w:rPr>
        <w:t xml:space="preserve"> </w:t>
      </w:r>
      <w:r w:rsidRPr="00847393">
        <w:rPr>
          <w:i/>
          <w:iCs/>
        </w:rPr>
        <w:t>woman.</w:t>
      </w:r>
      <w:r>
        <w:rPr>
          <w:i/>
          <w:iCs/>
        </w:rPr>
        <w:t xml:space="preserve"> </w:t>
      </w:r>
      <w:r w:rsidRPr="00847393">
        <w:rPr>
          <w:i/>
          <w:iCs/>
        </w:rPr>
        <w:t>I</w:t>
      </w:r>
      <w:r>
        <w:rPr>
          <w:i/>
          <w:iCs/>
        </w:rPr>
        <w:t xml:space="preserve"> </w:t>
      </w:r>
      <w:r w:rsidRPr="00847393">
        <w:rPr>
          <w:i/>
          <w:iCs/>
        </w:rPr>
        <w:t>have</w:t>
      </w:r>
      <w:r>
        <w:rPr>
          <w:i/>
          <w:iCs/>
        </w:rPr>
        <w:t xml:space="preserve"> </w:t>
      </w:r>
      <w:r w:rsidRPr="00847393">
        <w:rPr>
          <w:i/>
          <w:iCs/>
        </w:rPr>
        <w:t>to</w:t>
      </w:r>
      <w:r>
        <w:rPr>
          <w:i/>
          <w:iCs/>
        </w:rPr>
        <w:t xml:space="preserve"> </w:t>
      </w:r>
      <w:r w:rsidRPr="00847393">
        <w:rPr>
          <w:i/>
          <w:iCs/>
        </w:rPr>
        <w:t>do</w:t>
      </w:r>
      <w:r>
        <w:rPr>
          <w:i/>
          <w:iCs/>
        </w:rPr>
        <w:t xml:space="preserve"> </w:t>
      </w:r>
      <w:r w:rsidRPr="00847393">
        <w:rPr>
          <w:i/>
          <w:iCs/>
        </w:rPr>
        <w:t>job</w:t>
      </w:r>
      <w:r>
        <w:rPr>
          <w:i/>
          <w:iCs/>
        </w:rPr>
        <w:t xml:space="preserve"> </w:t>
      </w:r>
      <w:r w:rsidRPr="00847393">
        <w:rPr>
          <w:i/>
          <w:iCs/>
        </w:rPr>
        <w:t>that</w:t>
      </w:r>
      <w:r>
        <w:rPr>
          <w:i/>
          <w:iCs/>
        </w:rPr>
        <w:t xml:space="preserve"> </w:t>
      </w:r>
      <w:r w:rsidRPr="00847393">
        <w:rPr>
          <w:i/>
          <w:iCs/>
        </w:rPr>
        <w:t>is</w:t>
      </w:r>
      <w:r>
        <w:rPr>
          <w:i/>
          <w:iCs/>
        </w:rPr>
        <w:t xml:space="preserve"> </w:t>
      </w:r>
      <w:r w:rsidRPr="00847393">
        <w:rPr>
          <w:i/>
          <w:iCs/>
        </w:rPr>
        <w:t>very</w:t>
      </w:r>
      <w:r>
        <w:rPr>
          <w:i/>
          <w:iCs/>
        </w:rPr>
        <w:t xml:space="preserve"> </w:t>
      </w:r>
      <w:r w:rsidRPr="00847393">
        <w:rPr>
          <w:i/>
          <w:iCs/>
        </w:rPr>
        <w:t>important</w:t>
      </w:r>
      <w:r>
        <w:rPr>
          <w:i/>
          <w:iCs/>
        </w:rPr>
        <w:t xml:space="preserve"> </w:t>
      </w:r>
      <w:r w:rsidRPr="00847393">
        <w:rPr>
          <w:i/>
          <w:iCs/>
        </w:rPr>
        <w:t>for</w:t>
      </w:r>
      <w:r>
        <w:rPr>
          <w:i/>
          <w:iCs/>
        </w:rPr>
        <w:t xml:space="preserve"> </w:t>
      </w:r>
      <w:r w:rsidRPr="00847393">
        <w:rPr>
          <w:i/>
          <w:iCs/>
        </w:rPr>
        <w:t>me</w:t>
      </w:r>
      <w:r>
        <w:rPr>
          <w:i/>
          <w:iCs/>
        </w:rPr>
        <w:t xml:space="preserve"> </w:t>
      </w:r>
      <w:r w:rsidRPr="00847393">
        <w:rPr>
          <w:i/>
          <w:iCs/>
        </w:rPr>
        <w:t>and</w:t>
      </w:r>
      <w:r>
        <w:rPr>
          <w:i/>
          <w:iCs/>
        </w:rPr>
        <w:t xml:space="preserve"> </w:t>
      </w:r>
      <w:r w:rsidRPr="00847393">
        <w:rPr>
          <w:i/>
          <w:iCs/>
        </w:rPr>
        <w:t>for</w:t>
      </w:r>
      <w:r>
        <w:rPr>
          <w:i/>
          <w:iCs/>
        </w:rPr>
        <w:t xml:space="preserve"> </w:t>
      </w:r>
      <w:r w:rsidRPr="00847393">
        <w:rPr>
          <w:i/>
          <w:iCs/>
        </w:rPr>
        <w:t>my</w:t>
      </w:r>
      <w:r>
        <w:rPr>
          <w:i/>
          <w:iCs/>
        </w:rPr>
        <w:t xml:space="preserve"> </w:t>
      </w:r>
      <w:r w:rsidRPr="00847393">
        <w:rPr>
          <w:i/>
          <w:iCs/>
        </w:rPr>
        <w:t>family.</w:t>
      </w:r>
      <w:r>
        <w:rPr>
          <w:i/>
          <w:iCs/>
        </w:rPr>
        <w:t xml:space="preserve"> </w:t>
      </w:r>
      <w:r w:rsidRPr="00847393">
        <w:rPr>
          <w:i/>
          <w:iCs/>
        </w:rPr>
        <w:t>I</w:t>
      </w:r>
      <w:r>
        <w:rPr>
          <w:i/>
          <w:iCs/>
        </w:rPr>
        <w:t xml:space="preserve"> </w:t>
      </w:r>
      <w:r w:rsidRPr="00847393">
        <w:rPr>
          <w:i/>
          <w:iCs/>
        </w:rPr>
        <w:t>have</w:t>
      </w:r>
      <w:r>
        <w:rPr>
          <w:i/>
          <w:iCs/>
        </w:rPr>
        <w:t xml:space="preserve"> </w:t>
      </w:r>
      <w:r w:rsidRPr="00847393">
        <w:rPr>
          <w:i/>
          <w:iCs/>
        </w:rPr>
        <w:t>to</w:t>
      </w:r>
      <w:r>
        <w:rPr>
          <w:i/>
          <w:iCs/>
        </w:rPr>
        <w:t xml:space="preserve"> </w:t>
      </w:r>
      <w:r w:rsidRPr="00847393">
        <w:rPr>
          <w:i/>
          <w:iCs/>
        </w:rPr>
        <w:t>work;</w:t>
      </w:r>
      <w:r>
        <w:rPr>
          <w:i/>
          <w:iCs/>
        </w:rPr>
        <w:t xml:space="preserve"> </w:t>
      </w:r>
      <w:r w:rsidRPr="00847393">
        <w:rPr>
          <w:i/>
          <w:iCs/>
        </w:rPr>
        <w:t>I</w:t>
      </w:r>
      <w:r>
        <w:rPr>
          <w:i/>
          <w:iCs/>
        </w:rPr>
        <w:t xml:space="preserve"> </w:t>
      </w:r>
      <w:r w:rsidRPr="00847393">
        <w:rPr>
          <w:i/>
          <w:iCs/>
        </w:rPr>
        <w:t>can’t</w:t>
      </w:r>
      <w:r>
        <w:rPr>
          <w:i/>
          <w:iCs/>
        </w:rPr>
        <w:t xml:space="preserve"> </w:t>
      </w:r>
      <w:r w:rsidRPr="00847393">
        <w:rPr>
          <w:i/>
          <w:iCs/>
        </w:rPr>
        <w:t>just</w:t>
      </w:r>
      <w:r>
        <w:rPr>
          <w:i/>
          <w:iCs/>
        </w:rPr>
        <w:t xml:space="preserve"> </w:t>
      </w:r>
      <w:r w:rsidRPr="00847393">
        <w:rPr>
          <w:i/>
          <w:iCs/>
        </w:rPr>
        <w:t>sit</w:t>
      </w:r>
      <w:r>
        <w:rPr>
          <w:i/>
          <w:iCs/>
        </w:rPr>
        <w:t xml:space="preserve"> </w:t>
      </w:r>
      <w:r w:rsidRPr="00847393">
        <w:rPr>
          <w:i/>
          <w:iCs/>
        </w:rPr>
        <w:t>at</w:t>
      </w:r>
      <w:r>
        <w:rPr>
          <w:i/>
          <w:iCs/>
        </w:rPr>
        <w:t xml:space="preserve"> </w:t>
      </w:r>
      <w:r w:rsidRPr="00847393">
        <w:rPr>
          <w:i/>
          <w:iCs/>
        </w:rPr>
        <w:t>home</w:t>
      </w:r>
      <w:r>
        <w:rPr>
          <w:i/>
          <w:iCs/>
        </w:rPr>
        <w:t xml:space="preserve"> </w:t>
      </w:r>
      <w:r w:rsidRPr="00847393">
        <w:rPr>
          <w:i/>
          <w:iCs/>
        </w:rPr>
        <w:t>cooking</w:t>
      </w:r>
      <w:r>
        <w:rPr>
          <w:i/>
          <w:iCs/>
        </w:rPr>
        <w:t xml:space="preserve"> </w:t>
      </w:r>
      <w:r w:rsidRPr="00847393">
        <w:rPr>
          <w:i/>
          <w:iCs/>
        </w:rPr>
        <w:t>and</w:t>
      </w:r>
      <w:r>
        <w:rPr>
          <w:i/>
          <w:iCs/>
        </w:rPr>
        <w:t xml:space="preserve"> </w:t>
      </w:r>
      <w:r w:rsidRPr="00847393">
        <w:rPr>
          <w:i/>
          <w:iCs/>
        </w:rPr>
        <w:t>cleaning.</w:t>
      </w:r>
      <w:r>
        <w:rPr>
          <w:i/>
          <w:iCs/>
        </w:rPr>
        <w:t xml:space="preserve"> </w:t>
      </w:r>
      <w:r w:rsidRPr="00847393">
        <w:rPr>
          <w:i/>
          <w:iCs/>
        </w:rPr>
        <w:t>My</w:t>
      </w:r>
      <w:r>
        <w:rPr>
          <w:i/>
          <w:iCs/>
        </w:rPr>
        <w:t xml:space="preserve"> </w:t>
      </w:r>
      <w:r w:rsidRPr="00847393">
        <w:rPr>
          <w:i/>
          <w:iCs/>
        </w:rPr>
        <w:t>job</w:t>
      </w:r>
      <w:r>
        <w:rPr>
          <w:i/>
          <w:iCs/>
        </w:rPr>
        <w:t xml:space="preserve"> </w:t>
      </w:r>
      <w:r w:rsidRPr="00847393">
        <w:rPr>
          <w:i/>
          <w:iCs/>
        </w:rPr>
        <w:t>was</w:t>
      </w:r>
      <w:r>
        <w:rPr>
          <w:i/>
          <w:iCs/>
        </w:rPr>
        <w:t xml:space="preserve"> </w:t>
      </w:r>
      <w:r w:rsidRPr="00847393">
        <w:rPr>
          <w:i/>
          <w:iCs/>
        </w:rPr>
        <w:t>very</w:t>
      </w:r>
      <w:r w:rsidR="00063501">
        <w:rPr>
          <w:i/>
          <w:iCs/>
        </w:rPr>
        <w:t>,</w:t>
      </w:r>
      <w:r>
        <w:rPr>
          <w:i/>
          <w:iCs/>
        </w:rPr>
        <w:t xml:space="preserve"> </w:t>
      </w:r>
      <w:r w:rsidRPr="00847393">
        <w:rPr>
          <w:i/>
          <w:iCs/>
        </w:rPr>
        <w:t>very</w:t>
      </w:r>
      <w:r>
        <w:rPr>
          <w:i/>
          <w:iCs/>
        </w:rPr>
        <w:t xml:space="preserve"> </w:t>
      </w:r>
      <w:r w:rsidRPr="00847393">
        <w:rPr>
          <w:i/>
          <w:iCs/>
        </w:rPr>
        <w:t>important</w:t>
      </w:r>
      <w:r>
        <w:rPr>
          <w:i/>
          <w:iCs/>
        </w:rPr>
        <w:t xml:space="preserve"> </w:t>
      </w:r>
      <w:r w:rsidRPr="00847393">
        <w:rPr>
          <w:i/>
          <w:iCs/>
        </w:rPr>
        <w:t>to</w:t>
      </w:r>
      <w:r>
        <w:rPr>
          <w:i/>
          <w:iCs/>
        </w:rPr>
        <w:t xml:space="preserve"> </w:t>
      </w:r>
      <w:r w:rsidRPr="00847393">
        <w:rPr>
          <w:i/>
          <w:iCs/>
        </w:rPr>
        <w:t>me</w:t>
      </w:r>
      <w:r w:rsidRPr="00847393">
        <w:t>.</w:t>
      </w:r>
      <w:r>
        <w:t xml:space="preserve"> </w:t>
      </w:r>
    </w:p>
    <w:p w14:paraId="3913F053" w14:textId="5EC21CF9" w:rsidR="003B5EB4" w:rsidRDefault="003B5EB4" w:rsidP="006C0E2E">
      <w:r>
        <w:t xml:space="preserve">What was also universal was </w:t>
      </w:r>
      <w:r w:rsidR="00395357">
        <w:t xml:space="preserve">their experience of a lack of </w:t>
      </w:r>
      <w:r w:rsidR="00D10F0F">
        <w:t xml:space="preserve">clear information </w:t>
      </w:r>
      <w:r w:rsidR="00AA43CE">
        <w:t xml:space="preserve">about </w:t>
      </w:r>
      <w:r w:rsidR="00395357" w:rsidRPr="00847393">
        <w:t>the</w:t>
      </w:r>
      <w:r w:rsidR="00395357">
        <w:t xml:space="preserve"> </w:t>
      </w:r>
      <w:r w:rsidR="00395357" w:rsidRPr="00847393">
        <w:t>specialist</w:t>
      </w:r>
      <w:r w:rsidR="00395357">
        <w:t xml:space="preserve"> </w:t>
      </w:r>
      <w:r w:rsidR="00395357" w:rsidRPr="00847393">
        <w:t>requirements</w:t>
      </w:r>
      <w:r w:rsidR="00395357">
        <w:t xml:space="preserve"> </w:t>
      </w:r>
      <w:r w:rsidR="00395357" w:rsidRPr="00847393">
        <w:t>for</w:t>
      </w:r>
      <w:r w:rsidR="00395357">
        <w:t xml:space="preserve"> </w:t>
      </w:r>
      <w:r w:rsidR="00395357" w:rsidRPr="00847393">
        <w:t>entering</w:t>
      </w:r>
      <w:r w:rsidR="00395357">
        <w:t xml:space="preserve"> </w:t>
      </w:r>
      <w:r w:rsidR="00395357" w:rsidRPr="00847393">
        <w:t>professions</w:t>
      </w:r>
      <w:r w:rsidR="009C4A3E">
        <w:t>, and for some what they later realised was incorrect advice</w:t>
      </w:r>
      <w:r w:rsidR="00E37A0E">
        <w:t xml:space="preserve">. They described how </w:t>
      </w:r>
      <w:r w:rsidR="00472F76">
        <w:t>it w</w:t>
      </w:r>
      <w:r w:rsidR="00E37A0E" w:rsidRPr="00847393">
        <w:t>ould</w:t>
      </w:r>
      <w:r w:rsidR="00E37A0E">
        <w:t xml:space="preserve"> </w:t>
      </w:r>
      <w:r w:rsidR="00E37A0E" w:rsidRPr="00847393">
        <w:t>have</w:t>
      </w:r>
      <w:r w:rsidR="00E37A0E">
        <w:t xml:space="preserve"> </w:t>
      </w:r>
      <w:r w:rsidR="00E37A0E" w:rsidRPr="00847393">
        <w:t>been</w:t>
      </w:r>
      <w:r w:rsidR="00E37A0E">
        <w:t xml:space="preserve"> </w:t>
      </w:r>
      <w:r w:rsidR="00E37A0E" w:rsidRPr="00847393">
        <w:t>helpful</w:t>
      </w:r>
      <w:r w:rsidR="00E37A0E">
        <w:t xml:space="preserve"> </w:t>
      </w:r>
      <w:r w:rsidR="00472F76">
        <w:t xml:space="preserve">early in their journey </w:t>
      </w:r>
      <w:r w:rsidR="00E37A0E" w:rsidRPr="00847393">
        <w:t>to</w:t>
      </w:r>
      <w:r w:rsidR="00E37A0E">
        <w:t xml:space="preserve"> </w:t>
      </w:r>
      <w:r w:rsidR="00E37A0E" w:rsidRPr="00847393">
        <w:t>have</w:t>
      </w:r>
      <w:r w:rsidR="00E37A0E">
        <w:t xml:space="preserve"> </w:t>
      </w:r>
      <w:r w:rsidR="00E37A0E" w:rsidRPr="00847393">
        <w:t>people</w:t>
      </w:r>
      <w:r w:rsidR="00E37A0E">
        <w:t xml:space="preserve"> </w:t>
      </w:r>
      <w:r w:rsidR="00E37A0E" w:rsidRPr="00847393">
        <w:t>to</w:t>
      </w:r>
      <w:r w:rsidR="00E37A0E">
        <w:t xml:space="preserve"> </w:t>
      </w:r>
      <w:r w:rsidR="00E37A0E" w:rsidRPr="00847393">
        <w:t>talk</w:t>
      </w:r>
      <w:r w:rsidR="00E37A0E">
        <w:t xml:space="preserve"> </w:t>
      </w:r>
      <w:r w:rsidR="00E37A0E" w:rsidRPr="00847393">
        <w:t>to</w:t>
      </w:r>
      <w:r w:rsidR="00E37A0E">
        <w:t xml:space="preserve"> </w:t>
      </w:r>
      <w:r w:rsidR="00E37A0E" w:rsidRPr="00847393">
        <w:t>about</w:t>
      </w:r>
      <w:r w:rsidR="00E37A0E">
        <w:t xml:space="preserve"> </w:t>
      </w:r>
      <w:r w:rsidR="00E37A0E" w:rsidRPr="00847393">
        <w:t>how</w:t>
      </w:r>
      <w:r w:rsidR="00E37A0E">
        <w:t xml:space="preserve"> </w:t>
      </w:r>
      <w:r w:rsidR="00121EF9">
        <w:t xml:space="preserve">their </w:t>
      </w:r>
      <w:r w:rsidR="00E37A0E" w:rsidRPr="00847393">
        <w:t>professional</w:t>
      </w:r>
      <w:r w:rsidR="00E37A0E">
        <w:t xml:space="preserve"> </w:t>
      </w:r>
      <w:r w:rsidR="00E37A0E" w:rsidRPr="00847393">
        <w:t>background</w:t>
      </w:r>
      <w:r w:rsidR="00E37A0E">
        <w:t xml:space="preserve"> </w:t>
      </w:r>
      <w:r w:rsidR="00E37A0E" w:rsidRPr="00847393">
        <w:t>could</w:t>
      </w:r>
      <w:r w:rsidR="00E37A0E">
        <w:t xml:space="preserve"> </w:t>
      </w:r>
      <w:r w:rsidR="00E37A0E" w:rsidRPr="00847393">
        <w:t>be</w:t>
      </w:r>
      <w:r w:rsidR="00E37A0E">
        <w:t xml:space="preserve"> </w:t>
      </w:r>
      <w:r w:rsidR="00E37A0E" w:rsidRPr="00847393">
        <w:t>transferred</w:t>
      </w:r>
      <w:r w:rsidR="00E37A0E">
        <w:t xml:space="preserve"> </w:t>
      </w:r>
      <w:r w:rsidR="00E37A0E" w:rsidRPr="00847393">
        <w:t>to</w:t>
      </w:r>
      <w:r w:rsidR="00E37A0E">
        <w:t xml:space="preserve"> </w:t>
      </w:r>
      <w:r w:rsidR="00E37A0E" w:rsidRPr="00847393">
        <w:t>UK,</w:t>
      </w:r>
      <w:r w:rsidR="00E37A0E">
        <w:t xml:space="preserve"> </w:t>
      </w:r>
      <w:r w:rsidR="000C1ECA">
        <w:t xml:space="preserve">and how to find </w:t>
      </w:r>
      <w:r w:rsidR="00395357" w:rsidRPr="00847393">
        <w:t>information</w:t>
      </w:r>
      <w:r w:rsidR="00395357">
        <w:t xml:space="preserve"> </w:t>
      </w:r>
      <w:r w:rsidR="00395357" w:rsidRPr="00847393">
        <w:t>about</w:t>
      </w:r>
      <w:r w:rsidR="00395357">
        <w:t xml:space="preserve"> </w:t>
      </w:r>
      <w:r w:rsidR="000C1ECA">
        <w:t>applying for jobs, workpl</w:t>
      </w:r>
      <w:r w:rsidR="00341307">
        <w:t>ace culture and</w:t>
      </w:r>
      <w:r w:rsidR="00496AF9">
        <w:t xml:space="preserve"> practices:</w:t>
      </w:r>
    </w:p>
    <w:p w14:paraId="5561E5AE" w14:textId="58BF81EC" w:rsidR="00395357" w:rsidRPr="00A27AFD" w:rsidRDefault="00395357" w:rsidP="00226806">
      <w:pPr>
        <w:ind w:left="567" w:right="566"/>
      </w:pPr>
      <w:r w:rsidRPr="00A27AFD">
        <w:rPr>
          <w:i/>
          <w:iCs/>
        </w:rPr>
        <w:t>I'm</w:t>
      </w:r>
      <w:r>
        <w:rPr>
          <w:i/>
          <w:iCs/>
        </w:rPr>
        <w:t xml:space="preserve"> </w:t>
      </w:r>
      <w:r w:rsidRPr="00A27AFD">
        <w:rPr>
          <w:i/>
          <w:iCs/>
        </w:rPr>
        <w:t>still</w:t>
      </w:r>
      <w:r>
        <w:rPr>
          <w:i/>
          <w:iCs/>
        </w:rPr>
        <w:t xml:space="preserve"> </w:t>
      </w:r>
      <w:r w:rsidRPr="00A27AFD">
        <w:rPr>
          <w:i/>
          <w:iCs/>
        </w:rPr>
        <w:t>not</w:t>
      </w:r>
      <w:r>
        <w:rPr>
          <w:i/>
          <w:iCs/>
        </w:rPr>
        <w:t xml:space="preserve"> </w:t>
      </w:r>
      <w:r w:rsidRPr="00A27AFD">
        <w:rPr>
          <w:i/>
          <w:iCs/>
        </w:rPr>
        <w:t>full</w:t>
      </w:r>
      <w:r>
        <w:rPr>
          <w:i/>
          <w:iCs/>
        </w:rPr>
        <w:t xml:space="preserve"> </w:t>
      </w:r>
      <w:r w:rsidRPr="00A27AFD">
        <w:rPr>
          <w:i/>
          <w:iCs/>
        </w:rPr>
        <w:t>confidence</w:t>
      </w:r>
      <w:r>
        <w:rPr>
          <w:i/>
          <w:iCs/>
        </w:rPr>
        <w:t xml:space="preserve"> </w:t>
      </w:r>
      <w:r>
        <w:t>[sic]</w:t>
      </w:r>
      <w:r>
        <w:rPr>
          <w:i/>
          <w:iCs/>
        </w:rPr>
        <w:t xml:space="preserve"> </w:t>
      </w:r>
      <w:r w:rsidRPr="00A27AFD">
        <w:rPr>
          <w:i/>
          <w:iCs/>
        </w:rPr>
        <w:t>about</w:t>
      </w:r>
      <w:r>
        <w:rPr>
          <w:i/>
          <w:iCs/>
        </w:rPr>
        <w:t xml:space="preserve"> </w:t>
      </w:r>
      <w:r w:rsidRPr="00A27AFD">
        <w:rPr>
          <w:i/>
          <w:iCs/>
        </w:rPr>
        <w:t>my</w:t>
      </w:r>
      <w:r>
        <w:rPr>
          <w:i/>
          <w:iCs/>
        </w:rPr>
        <w:t xml:space="preserve"> </w:t>
      </w:r>
      <w:r w:rsidRPr="00A27AFD">
        <w:rPr>
          <w:i/>
          <w:iCs/>
        </w:rPr>
        <w:t>English,</w:t>
      </w:r>
      <w:r>
        <w:rPr>
          <w:i/>
          <w:iCs/>
        </w:rPr>
        <w:t xml:space="preserve"> </w:t>
      </w:r>
      <w:r w:rsidRPr="00A27AFD">
        <w:rPr>
          <w:i/>
          <w:iCs/>
        </w:rPr>
        <w:t>but</w:t>
      </w:r>
      <w:r>
        <w:rPr>
          <w:i/>
          <w:iCs/>
        </w:rPr>
        <w:t xml:space="preserve"> </w:t>
      </w:r>
      <w:r w:rsidRPr="00A27AFD">
        <w:rPr>
          <w:i/>
          <w:iCs/>
        </w:rPr>
        <w:t>I'm</w:t>
      </w:r>
      <w:r>
        <w:rPr>
          <w:i/>
          <w:iCs/>
        </w:rPr>
        <w:t xml:space="preserve"> </w:t>
      </w:r>
      <w:r w:rsidRPr="00A27AFD">
        <w:rPr>
          <w:i/>
          <w:iCs/>
        </w:rPr>
        <w:t>confident</w:t>
      </w:r>
      <w:r>
        <w:rPr>
          <w:i/>
          <w:iCs/>
        </w:rPr>
        <w:t xml:space="preserve"> </w:t>
      </w:r>
      <w:r w:rsidRPr="00A27AFD">
        <w:rPr>
          <w:i/>
          <w:iCs/>
        </w:rPr>
        <w:t>about</w:t>
      </w:r>
      <w:r>
        <w:rPr>
          <w:i/>
          <w:iCs/>
        </w:rPr>
        <w:t xml:space="preserve"> </w:t>
      </w:r>
      <w:r w:rsidRPr="00A27AFD">
        <w:rPr>
          <w:i/>
          <w:iCs/>
        </w:rPr>
        <w:t>my</w:t>
      </w:r>
      <w:r>
        <w:rPr>
          <w:i/>
          <w:iCs/>
        </w:rPr>
        <w:t xml:space="preserve"> </w:t>
      </w:r>
      <w:r w:rsidRPr="00A27AFD">
        <w:rPr>
          <w:i/>
          <w:iCs/>
        </w:rPr>
        <w:t>skills</w:t>
      </w:r>
      <w:r>
        <w:rPr>
          <w:i/>
          <w:iCs/>
        </w:rPr>
        <w:t xml:space="preserve"> </w:t>
      </w:r>
      <w:r w:rsidRPr="00AA5E74">
        <w:rPr>
          <w:i/>
          <w:iCs/>
        </w:rPr>
        <w:t>…</w:t>
      </w:r>
      <w:r>
        <w:rPr>
          <w:i/>
          <w:iCs/>
        </w:rPr>
        <w:t xml:space="preserve"> </w:t>
      </w:r>
      <w:r w:rsidRPr="00A27AFD">
        <w:rPr>
          <w:i/>
          <w:iCs/>
        </w:rPr>
        <w:t>But</w:t>
      </w:r>
      <w:r>
        <w:rPr>
          <w:i/>
          <w:iCs/>
        </w:rPr>
        <w:t xml:space="preserve"> </w:t>
      </w:r>
      <w:r w:rsidRPr="00A27AFD">
        <w:rPr>
          <w:i/>
          <w:iCs/>
        </w:rPr>
        <w:t>the</w:t>
      </w:r>
      <w:r>
        <w:rPr>
          <w:i/>
          <w:iCs/>
        </w:rPr>
        <w:t xml:space="preserve"> </w:t>
      </w:r>
      <w:r w:rsidRPr="00A27AFD">
        <w:rPr>
          <w:i/>
          <w:iCs/>
        </w:rPr>
        <w:t>thing</w:t>
      </w:r>
      <w:r>
        <w:rPr>
          <w:i/>
          <w:iCs/>
        </w:rPr>
        <w:t xml:space="preserve"> </w:t>
      </w:r>
      <w:r w:rsidRPr="00A27AFD">
        <w:rPr>
          <w:i/>
          <w:iCs/>
        </w:rPr>
        <w:t>that</w:t>
      </w:r>
      <w:r>
        <w:rPr>
          <w:i/>
          <w:iCs/>
        </w:rPr>
        <w:t xml:space="preserve"> </w:t>
      </w:r>
      <w:r w:rsidRPr="00A27AFD">
        <w:rPr>
          <w:i/>
          <w:iCs/>
        </w:rPr>
        <w:t>I</w:t>
      </w:r>
      <w:r>
        <w:rPr>
          <w:i/>
          <w:iCs/>
        </w:rPr>
        <w:t xml:space="preserve"> </w:t>
      </w:r>
      <w:r w:rsidRPr="00A27AFD">
        <w:rPr>
          <w:i/>
          <w:iCs/>
        </w:rPr>
        <w:t>wasn't</w:t>
      </w:r>
      <w:r>
        <w:rPr>
          <w:i/>
          <w:iCs/>
        </w:rPr>
        <w:t xml:space="preserve"> </w:t>
      </w:r>
      <w:r w:rsidRPr="00A27AFD">
        <w:rPr>
          <w:i/>
          <w:iCs/>
        </w:rPr>
        <w:t>confident</w:t>
      </w:r>
      <w:r>
        <w:rPr>
          <w:i/>
          <w:iCs/>
        </w:rPr>
        <w:t xml:space="preserve"> </w:t>
      </w:r>
      <w:r w:rsidRPr="00A27AFD">
        <w:rPr>
          <w:i/>
          <w:iCs/>
        </w:rPr>
        <w:t>about</w:t>
      </w:r>
      <w:r>
        <w:rPr>
          <w:i/>
          <w:iCs/>
        </w:rPr>
        <w:t xml:space="preserve"> </w:t>
      </w:r>
      <w:r w:rsidRPr="00A27AFD">
        <w:rPr>
          <w:i/>
          <w:iCs/>
        </w:rPr>
        <w:t>and</w:t>
      </w:r>
      <w:r>
        <w:rPr>
          <w:i/>
          <w:iCs/>
        </w:rPr>
        <w:t xml:space="preserve"> </w:t>
      </w:r>
      <w:r w:rsidRPr="00A27AFD">
        <w:rPr>
          <w:i/>
          <w:iCs/>
        </w:rPr>
        <w:t>I'm</w:t>
      </w:r>
      <w:r>
        <w:rPr>
          <w:i/>
          <w:iCs/>
        </w:rPr>
        <w:t xml:space="preserve"> </w:t>
      </w:r>
      <w:r w:rsidRPr="00A27AFD">
        <w:rPr>
          <w:i/>
          <w:iCs/>
        </w:rPr>
        <w:t>not</w:t>
      </w:r>
      <w:r>
        <w:rPr>
          <w:i/>
          <w:iCs/>
        </w:rPr>
        <w:t xml:space="preserve"> </w:t>
      </w:r>
      <w:r w:rsidRPr="00A27AFD">
        <w:rPr>
          <w:i/>
          <w:iCs/>
        </w:rPr>
        <w:t>still</w:t>
      </w:r>
      <w:r>
        <w:rPr>
          <w:i/>
          <w:iCs/>
        </w:rPr>
        <w:t xml:space="preserve">, </w:t>
      </w:r>
      <w:r w:rsidRPr="00A27AFD">
        <w:rPr>
          <w:i/>
          <w:iCs/>
        </w:rPr>
        <w:t>it's</w:t>
      </w:r>
      <w:r>
        <w:rPr>
          <w:i/>
          <w:iCs/>
        </w:rPr>
        <w:t xml:space="preserve"> </w:t>
      </w:r>
      <w:r w:rsidRPr="00A27AFD">
        <w:rPr>
          <w:i/>
          <w:iCs/>
        </w:rPr>
        <w:t>I</w:t>
      </w:r>
      <w:r>
        <w:rPr>
          <w:i/>
          <w:iCs/>
        </w:rPr>
        <w:t xml:space="preserve"> </w:t>
      </w:r>
      <w:r w:rsidRPr="00A27AFD">
        <w:rPr>
          <w:i/>
          <w:iCs/>
        </w:rPr>
        <w:t>don't</w:t>
      </w:r>
      <w:r>
        <w:rPr>
          <w:i/>
          <w:iCs/>
        </w:rPr>
        <w:t xml:space="preserve"> </w:t>
      </w:r>
      <w:r w:rsidRPr="00A27AFD">
        <w:rPr>
          <w:i/>
          <w:iCs/>
        </w:rPr>
        <w:t>know</w:t>
      </w:r>
      <w:r>
        <w:rPr>
          <w:i/>
          <w:iCs/>
        </w:rPr>
        <w:t xml:space="preserve"> </w:t>
      </w:r>
      <w:r w:rsidRPr="00A27AFD">
        <w:rPr>
          <w:i/>
          <w:iCs/>
        </w:rPr>
        <w:t>the</w:t>
      </w:r>
      <w:r>
        <w:rPr>
          <w:i/>
          <w:iCs/>
        </w:rPr>
        <w:t xml:space="preserve"> </w:t>
      </w:r>
      <w:r w:rsidRPr="00A27AFD">
        <w:rPr>
          <w:i/>
          <w:iCs/>
        </w:rPr>
        <w:t>process</w:t>
      </w:r>
      <w:r>
        <w:rPr>
          <w:i/>
          <w:iCs/>
        </w:rPr>
        <w:t xml:space="preserve"> </w:t>
      </w:r>
      <w:r w:rsidRPr="00A27AFD">
        <w:rPr>
          <w:i/>
          <w:iCs/>
        </w:rPr>
        <w:t>of</w:t>
      </w:r>
      <w:r>
        <w:rPr>
          <w:i/>
          <w:iCs/>
        </w:rPr>
        <w:t xml:space="preserve"> </w:t>
      </w:r>
      <w:r w:rsidRPr="00A27AFD">
        <w:rPr>
          <w:i/>
          <w:iCs/>
        </w:rPr>
        <w:t>working</w:t>
      </w:r>
      <w:r>
        <w:rPr>
          <w:i/>
          <w:iCs/>
        </w:rPr>
        <w:t xml:space="preserve"> </w:t>
      </w:r>
      <w:r w:rsidRPr="00A27AFD">
        <w:rPr>
          <w:i/>
          <w:iCs/>
        </w:rPr>
        <w:t>in</w:t>
      </w:r>
      <w:r>
        <w:rPr>
          <w:i/>
          <w:iCs/>
        </w:rPr>
        <w:t xml:space="preserve"> </w:t>
      </w:r>
      <w:r w:rsidRPr="00A27AFD">
        <w:rPr>
          <w:i/>
          <w:iCs/>
        </w:rPr>
        <w:t>the</w:t>
      </w:r>
      <w:r>
        <w:rPr>
          <w:i/>
          <w:iCs/>
        </w:rPr>
        <w:t xml:space="preserve"> </w:t>
      </w:r>
      <w:r w:rsidRPr="00A27AFD">
        <w:rPr>
          <w:i/>
          <w:iCs/>
        </w:rPr>
        <w:t>UK</w:t>
      </w:r>
      <w:r w:rsidRPr="00A27AFD">
        <w:t>.</w:t>
      </w:r>
      <w:r>
        <w:t xml:space="preserve"> </w:t>
      </w:r>
      <w:r w:rsidR="00627B9F">
        <w:t>Counsellor</w:t>
      </w:r>
      <w:r>
        <w:t xml:space="preserve"> </w:t>
      </w:r>
    </w:p>
    <w:p w14:paraId="595E7327" w14:textId="16A2A908" w:rsidR="00407FC4" w:rsidRPr="00847393" w:rsidRDefault="00407FC4" w:rsidP="00226806">
      <w:pPr>
        <w:ind w:left="567" w:right="566"/>
      </w:pPr>
      <w:r w:rsidRPr="00847393">
        <w:rPr>
          <w:i/>
          <w:iCs/>
        </w:rPr>
        <w:t>I</w:t>
      </w:r>
      <w:r w:rsidRPr="00627B9F">
        <w:rPr>
          <w:i/>
          <w:iCs/>
        </w:rPr>
        <w:t xml:space="preserve"> </w:t>
      </w:r>
      <w:r w:rsidRPr="00847393">
        <w:rPr>
          <w:i/>
          <w:iCs/>
        </w:rPr>
        <w:t>know</w:t>
      </w:r>
      <w:r w:rsidRPr="00627B9F">
        <w:rPr>
          <w:i/>
          <w:iCs/>
        </w:rPr>
        <w:t xml:space="preserve"> </w:t>
      </w:r>
      <w:r w:rsidRPr="00847393">
        <w:rPr>
          <w:i/>
          <w:iCs/>
        </w:rPr>
        <w:t>very</w:t>
      </w:r>
      <w:r w:rsidRPr="00627B9F">
        <w:rPr>
          <w:i/>
          <w:iCs/>
        </w:rPr>
        <w:t xml:space="preserve"> </w:t>
      </w:r>
      <w:r w:rsidRPr="00847393">
        <w:rPr>
          <w:i/>
          <w:iCs/>
        </w:rPr>
        <w:t>little</w:t>
      </w:r>
      <w:r w:rsidRPr="00627B9F">
        <w:rPr>
          <w:i/>
          <w:iCs/>
        </w:rPr>
        <w:t xml:space="preserve"> </w:t>
      </w:r>
      <w:r w:rsidRPr="00847393">
        <w:rPr>
          <w:i/>
          <w:iCs/>
        </w:rPr>
        <w:t>about</w:t>
      </w:r>
      <w:r w:rsidRPr="00627B9F">
        <w:rPr>
          <w:i/>
          <w:iCs/>
        </w:rPr>
        <w:t xml:space="preserve"> </w:t>
      </w:r>
      <w:r w:rsidRPr="00847393">
        <w:rPr>
          <w:i/>
          <w:iCs/>
        </w:rPr>
        <w:t>it.</w:t>
      </w:r>
      <w:r w:rsidRPr="00627B9F">
        <w:rPr>
          <w:i/>
          <w:iCs/>
        </w:rPr>
        <w:t xml:space="preserve"> </w:t>
      </w:r>
      <w:r w:rsidRPr="00847393">
        <w:rPr>
          <w:i/>
          <w:iCs/>
        </w:rPr>
        <w:t>That's</w:t>
      </w:r>
      <w:r w:rsidRPr="00627B9F">
        <w:rPr>
          <w:i/>
          <w:iCs/>
        </w:rPr>
        <w:t xml:space="preserve"> </w:t>
      </w:r>
      <w:r w:rsidRPr="00847393">
        <w:rPr>
          <w:i/>
          <w:iCs/>
        </w:rPr>
        <w:t>that</w:t>
      </w:r>
      <w:r w:rsidRPr="00627B9F">
        <w:rPr>
          <w:i/>
          <w:iCs/>
        </w:rPr>
        <w:t xml:space="preserve"> </w:t>
      </w:r>
      <w:r w:rsidRPr="00847393">
        <w:rPr>
          <w:i/>
          <w:iCs/>
        </w:rPr>
        <w:t>would</w:t>
      </w:r>
      <w:r w:rsidRPr="00627B9F">
        <w:rPr>
          <w:i/>
          <w:iCs/>
        </w:rPr>
        <w:t xml:space="preserve"> </w:t>
      </w:r>
      <w:r w:rsidRPr="00847393">
        <w:rPr>
          <w:i/>
          <w:iCs/>
        </w:rPr>
        <w:t>be</w:t>
      </w:r>
      <w:r w:rsidRPr="00627B9F">
        <w:rPr>
          <w:i/>
          <w:iCs/>
        </w:rPr>
        <w:t xml:space="preserve"> </w:t>
      </w:r>
      <w:r w:rsidRPr="00847393">
        <w:rPr>
          <w:i/>
          <w:iCs/>
        </w:rPr>
        <w:t>my</w:t>
      </w:r>
      <w:r w:rsidRPr="00627B9F">
        <w:rPr>
          <w:i/>
          <w:iCs/>
        </w:rPr>
        <w:t xml:space="preserve"> </w:t>
      </w:r>
      <w:r w:rsidRPr="00847393">
        <w:rPr>
          <w:i/>
          <w:iCs/>
        </w:rPr>
        <w:t>first</w:t>
      </w:r>
      <w:r w:rsidRPr="00627B9F">
        <w:rPr>
          <w:i/>
          <w:iCs/>
        </w:rPr>
        <w:t xml:space="preserve"> </w:t>
      </w:r>
      <w:r w:rsidRPr="00847393">
        <w:rPr>
          <w:i/>
          <w:iCs/>
        </w:rPr>
        <w:t>concern</w:t>
      </w:r>
      <w:r w:rsidRPr="00627B9F">
        <w:rPr>
          <w:i/>
          <w:iCs/>
        </w:rPr>
        <w:t xml:space="preserve"> </w:t>
      </w:r>
      <w:r w:rsidRPr="00847393">
        <w:rPr>
          <w:i/>
          <w:iCs/>
        </w:rPr>
        <w:t>is</w:t>
      </w:r>
      <w:r w:rsidRPr="00627B9F">
        <w:rPr>
          <w:i/>
          <w:iCs/>
        </w:rPr>
        <w:t xml:space="preserve"> </w:t>
      </w:r>
      <w:r w:rsidRPr="00847393">
        <w:rPr>
          <w:i/>
          <w:iCs/>
        </w:rPr>
        <w:t>that</w:t>
      </w:r>
      <w:r w:rsidRPr="00627B9F">
        <w:rPr>
          <w:i/>
          <w:iCs/>
        </w:rPr>
        <w:t xml:space="preserve"> </w:t>
      </w:r>
      <w:r w:rsidRPr="00847393">
        <w:rPr>
          <w:i/>
          <w:iCs/>
        </w:rPr>
        <w:t>I</w:t>
      </w:r>
      <w:r w:rsidRPr="00627B9F">
        <w:rPr>
          <w:i/>
          <w:iCs/>
        </w:rPr>
        <w:t xml:space="preserve"> </w:t>
      </w:r>
      <w:r w:rsidRPr="00847393">
        <w:rPr>
          <w:i/>
          <w:iCs/>
        </w:rPr>
        <w:t>just</w:t>
      </w:r>
      <w:r w:rsidRPr="00627B9F">
        <w:rPr>
          <w:i/>
          <w:iCs/>
        </w:rPr>
        <w:t xml:space="preserve"> </w:t>
      </w:r>
      <w:r w:rsidRPr="00847393">
        <w:rPr>
          <w:i/>
          <w:iCs/>
        </w:rPr>
        <w:t>don't</w:t>
      </w:r>
      <w:r w:rsidRPr="00627B9F">
        <w:rPr>
          <w:i/>
          <w:iCs/>
        </w:rPr>
        <w:t xml:space="preserve"> </w:t>
      </w:r>
      <w:r w:rsidRPr="00847393">
        <w:rPr>
          <w:i/>
          <w:iCs/>
        </w:rPr>
        <w:t>know</w:t>
      </w:r>
      <w:r w:rsidRPr="00627B9F">
        <w:rPr>
          <w:i/>
          <w:iCs/>
        </w:rPr>
        <w:t xml:space="preserve"> </w:t>
      </w:r>
      <w:r w:rsidRPr="00847393">
        <w:rPr>
          <w:i/>
          <w:iCs/>
        </w:rPr>
        <w:t>what,</w:t>
      </w:r>
      <w:r w:rsidRPr="00627B9F">
        <w:rPr>
          <w:i/>
          <w:iCs/>
        </w:rPr>
        <w:t xml:space="preserve"> </w:t>
      </w:r>
      <w:r w:rsidRPr="00847393">
        <w:rPr>
          <w:i/>
          <w:iCs/>
        </w:rPr>
        <w:t>what's</w:t>
      </w:r>
      <w:r w:rsidRPr="00627B9F">
        <w:rPr>
          <w:i/>
          <w:iCs/>
        </w:rPr>
        <w:t xml:space="preserve"> </w:t>
      </w:r>
      <w:r w:rsidRPr="00847393">
        <w:rPr>
          <w:i/>
          <w:iCs/>
        </w:rPr>
        <w:t>out</w:t>
      </w:r>
      <w:r w:rsidRPr="00627B9F">
        <w:rPr>
          <w:i/>
          <w:iCs/>
        </w:rPr>
        <w:t xml:space="preserve"> </w:t>
      </w:r>
      <w:r w:rsidRPr="00847393">
        <w:rPr>
          <w:i/>
          <w:iCs/>
        </w:rPr>
        <w:t>there.</w:t>
      </w:r>
      <w:r w:rsidRPr="00627B9F">
        <w:rPr>
          <w:i/>
          <w:iCs/>
        </w:rPr>
        <w:t xml:space="preserve"> </w:t>
      </w:r>
      <w:r w:rsidRPr="00847393">
        <w:rPr>
          <w:i/>
          <w:iCs/>
        </w:rPr>
        <w:t>I</w:t>
      </w:r>
      <w:r w:rsidRPr="00627B9F">
        <w:rPr>
          <w:i/>
          <w:iCs/>
        </w:rPr>
        <w:t xml:space="preserve"> </w:t>
      </w:r>
      <w:r w:rsidRPr="00847393">
        <w:rPr>
          <w:i/>
          <w:iCs/>
        </w:rPr>
        <w:t>don't</w:t>
      </w:r>
      <w:r w:rsidRPr="00627B9F">
        <w:rPr>
          <w:i/>
          <w:iCs/>
        </w:rPr>
        <w:t xml:space="preserve"> </w:t>
      </w:r>
      <w:r w:rsidRPr="00847393">
        <w:rPr>
          <w:i/>
          <w:iCs/>
        </w:rPr>
        <w:t>know</w:t>
      </w:r>
      <w:r w:rsidRPr="00627B9F">
        <w:rPr>
          <w:i/>
          <w:iCs/>
        </w:rPr>
        <w:t xml:space="preserve"> </w:t>
      </w:r>
      <w:r w:rsidRPr="00847393">
        <w:rPr>
          <w:i/>
          <w:iCs/>
        </w:rPr>
        <w:t>what's</w:t>
      </w:r>
      <w:r w:rsidRPr="00627B9F">
        <w:rPr>
          <w:i/>
          <w:iCs/>
        </w:rPr>
        <w:t xml:space="preserve"> </w:t>
      </w:r>
      <w:r w:rsidRPr="00847393">
        <w:rPr>
          <w:i/>
          <w:iCs/>
        </w:rPr>
        <w:t>the</w:t>
      </w:r>
      <w:r w:rsidRPr="00627B9F">
        <w:rPr>
          <w:i/>
          <w:iCs/>
        </w:rPr>
        <w:t xml:space="preserve"> </w:t>
      </w:r>
      <w:r w:rsidRPr="00847393">
        <w:rPr>
          <w:i/>
          <w:iCs/>
        </w:rPr>
        <w:t>practice.</w:t>
      </w:r>
      <w:r>
        <w:t xml:space="preserve"> Engineer</w:t>
      </w:r>
    </w:p>
    <w:p w14:paraId="60001C45" w14:textId="62DDDE60" w:rsidR="00627B9F" w:rsidRPr="00847393" w:rsidRDefault="008D3DEE" w:rsidP="00627B9F">
      <w:r>
        <w:t xml:space="preserve">Some felt that employers </w:t>
      </w:r>
      <w:r w:rsidR="0059700D">
        <w:t>were not interested in people from their background</w:t>
      </w:r>
      <w:r w:rsidR="00ED77D4">
        <w:t>, or t</w:t>
      </w:r>
      <w:r w:rsidR="007C00EC">
        <w:t>hey had experienced some c</w:t>
      </w:r>
      <w:r w:rsidR="00627B9F" w:rsidRPr="00847393">
        <w:t>ultural</w:t>
      </w:r>
      <w:r w:rsidR="00627B9F">
        <w:t xml:space="preserve"> </w:t>
      </w:r>
      <w:r w:rsidR="00627B9F" w:rsidRPr="00847393">
        <w:t>differences</w:t>
      </w:r>
      <w:r w:rsidR="00627B9F">
        <w:t xml:space="preserve"> </w:t>
      </w:r>
      <w:r w:rsidR="00627B9F" w:rsidRPr="00847393">
        <w:t>in</w:t>
      </w:r>
      <w:r w:rsidR="00627B9F">
        <w:t xml:space="preserve"> </w:t>
      </w:r>
      <w:r w:rsidR="00627B9F" w:rsidRPr="00847393">
        <w:t>appl</w:t>
      </w:r>
      <w:r w:rsidR="00D4144A">
        <w:t>ying for jobs</w:t>
      </w:r>
      <w:r w:rsidR="00ED77D4">
        <w:t xml:space="preserve">. </w:t>
      </w:r>
      <w:r w:rsidR="004C5374">
        <w:t>I</w:t>
      </w:r>
      <w:r w:rsidR="004F1EE0">
        <w:t xml:space="preserve">n the </w:t>
      </w:r>
      <w:r w:rsidR="00627B9F" w:rsidRPr="00847393">
        <w:t>UK</w:t>
      </w:r>
      <w:r w:rsidR="00627B9F">
        <w:t xml:space="preserve"> </w:t>
      </w:r>
      <w:r w:rsidR="00D4144A">
        <w:t xml:space="preserve">during the </w:t>
      </w:r>
      <w:r w:rsidR="00627B9F" w:rsidRPr="00847393">
        <w:t>interview</w:t>
      </w:r>
      <w:r w:rsidR="00D4144A">
        <w:t xml:space="preserve"> process </w:t>
      </w:r>
      <w:r w:rsidR="002D32EB">
        <w:t xml:space="preserve">you </w:t>
      </w:r>
      <w:r w:rsidR="004C5374">
        <w:t>are</w:t>
      </w:r>
      <w:r w:rsidR="002D32EB">
        <w:t xml:space="preserve"> expected to sell yourself and talk about achievements</w:t>
      </w:r>
      <w:r w:rsidR="00627B9F" w:rsidRPr="00847393">
        <w:t>,</w:t>
      </w:r>
      <w:r w:rsidR="00627B9F">
        <w:t xml:space="preserve"> </w:t>
      </w:r>
      <w:r w:rsidR="004F1EE0">
        <w:t>whereas in their</w:t>
      </w:r>
      <w:r w:rsidR="00627B9F">
        <w:t xml:space="preserve"> </w:t>
      </w:r>
      <w:r w:rsidR="00627B9F" w:rsidRPr="00847393">
        <w:t>country</w:t>
      </w:r>
      <w:r w:rsidR="00627B9F">
        <w:t xml:space="preserve"> </w:t>
      </w:r>
      <w:r w:rsidR="00627B9F" w:rsidRPr="00847393">
        <w:t>of</w:t>
      </w:r>
      <w:r w:rsidR="00627B9F">
        <w:t xml:space="preserve"> </w:t>
      </w:r>
      <w:r w:rsidR="00627B9F" w:rsidRPr="00847393">
        <w:t>origin</w:t>
      </w:r>
      <w:r w:rsidR="00627B9F">
        <w:t xml:space="preserve"> </w:t>
      </w:r>
      <w:r w:rsidR="00627B9F" w:rsidRPr="00847393">
        <w:t>this</w:t>
      </w:r>
      <w:r w:rsidR="00627B9F">
        <w:t xml:space="preserve"> </w:t>
      </w:r>
      <w:r w:rsidR="00627B9F" w:rsidRPr="00847393">
        <w:t>would</w:t>
      </w:r>
      <w:r w:rsidR="00627B9F">
        <w:t xml:space="preserve"> </w:t>
      </w:r>
      <w:r w:rsidR="00627B9F" w:rsidRPr="00847393">
        <w:t>be</w:t>
      </w:r>
      <w:r w:rsidR="00627B9F">
        <w:t xml:space="preserve"> </w:t>
      </w:r>
      <w:r w:rsidR="00627B9F" w:rsidRPr="00847393">
        <w:t>considered</w:t>
      </w:r>
      <w:r w:rsidR="00627B9F">
        <w:t xml:space="preserve"> </w:t>
      </w:r>
      <w:r w:rsidR="00627B9F" w:rsidRPr="00847393">
        <w:t>arrogance</w:t>
      </w:r>
      <w:r w:rsidR="002D32EB">
        <w:t>.</w:t>
      </w:r>
      <w:r w:rsidR="00084729">
        <w:t xml:space="preserve"> And others found themselves in the situation reported in the literature:</w:t>
      </w:r>
    </w:p>
    <w:p w14:paraId="7B8B4B17" w14:textId="4087409F" w:rsidR="00C15348" w:rsidRPr="00847393" w:rsidRDefault="00C15348" w:rsidP="00084729">
      <w:pPr>
        <w:ind w:left="567" w:right="566"/>
      </w:pPr>
      <w:r w:rsidRPr="00847393">
        <w:rPr>
          <w:i/>
          <w:iCs/>
        </w:rPr>
        <w:t>I</w:t>
      </w:r>
      <w:r>
        <w:rPr>
          <w:i/>
          <w:iCs/>
        </w:rPr>
        <w:t xml:space="preserve"> </w:t>
      </w:r>
      <w:r w:rsidRPr="00847393">
        <w:rPr>
          <w:i/>
          <w:iCs/>
        </w:rPr>
        <w:t>was</w:t>
      </w:r>
      <w:r>
        <w:rPr>
          <w:i/>
          <w:iCs/>
        </w:rPr>
        <w:t xml:space="preserve"> </w:t>
      </w:r>
      <w:r w:rsidRPr="00847393">
        <w:rPr>
          <w:i/>
          <w:iCs/>
        </w:rPr>
        <w:t>trying</w:t>
      </w:r>
      <w:r>
        <w:rPr>
          <w:i/>
          <w:iCs/>
        </w:rPr>
        <w:t xml:space="preserve"> </w:t>
      </w:r>
      <w:r w:rsidRPr="00847393">
        <w:rPr>
          <w:i/>
          <w:iCs/>
        </w:rPr>
        <w:t>to</w:t>
      </w:r>
      <w:r>
        <w:rPr>
          <w:i/>
          <w:iCs/>
        </w:rPr>
        <w:t xml:space="preserve"> </w:t>
      </w:r>
      <w:r w:rsidRPr="00847393">
        <w:rPr>
          <w:i/>
          <w:iCs/>
        </w:rPr>
        <w:t>apply</w:t>
      </w:r>
      <w:r>
        <w:rPr>
          <w:i/>
          <w:iCs/>
        </w:rPr>
        <w:t xml:space="preserve"> </w:t>
      </w:r>
      <w:r w:rsidRPr="00847393">
        <w:rPr>
          <w:i/>
          <w:iCs/>
        </w:rPr>
        <w:t>but</w:t>
      </w:r>
      <w:r>
        <w:rPr>
          <w:i/>
          <w:iCs/>
        </w:rPr>
        <w:t xml:space="preserve"> </w:t>
      </w:r>
      <w:r w:rsidRPr="00847393">
        <w:rPr>
          <w:i/>
          <w:iCs/>
        </w:rPr>
        <w:t>I</w:t>
      </w:r>
      <w:r>
        <w:rPr>
          <w:i/>
          <w:iCs/>
        </w:rPr>
        <w:t xml:space="preserve"> </w:t>
      </w:r>
      <w:r w:rsidRPr="00847393">
        <w:rPr>
          <w:i/>
          <w:iCs/>
        </w:rPr>
        <w:t>couldn't</w:t>
      </w:r>
      <w:r>
        <w:rPr>
          <w:i/>
          <w:iCs/>
        </w:rPr>
        <w:t xml:space="preserve"> </w:t>
      </w:r>
      <w:r w:rsidRPr="00847393">
        <w:rPr>
          <w:i/>
          <w:iCs/>
        </w:rPr>
        <w:t>get</w:t>
      </w:r>
      <w:r>
        <w:rPr>
          <w:i/>
          <w:iCs/>
        </w:rPr>
        <w:t xml:space="preserve"> </w:t>
      </w:r>
      <w:r w:rsidRPr="00847393">
        <w:rPr>
          <w:i/>
          <w:iCs/>
        </w:rPr>
        <w:t>the</w:t>
      </w:r>
      <w:r>
        <w:rPr>
          <w:i/>
          <w:iCs/>
        </w:rPr>
        <w:t xml:space="preserve"> </w:t>
      </w:r>
      <w:r w:rsidRPr="00847393">
        <w:rPr>
          <w:i/>
          <w:iCs/>
        </w:rPr>
        <w:t>job</w:t>
      </w:r>
      <w:r>
        <w:rPr>
          <w:i/>
          <w:iCs/>
        </w:rPr>
        <w:t xml:space="preserve"> </w:t>
      </w:r>
      <w:r w:rsidRPr="00847393">
        <w:rPr>
          <w:i/>
          <w:iCs/>
        </w:rPr>
        <w:t>straight</w:t>
      </w:r>
      <w:r>
        <w:rPr>
          <w:i/>
          <w:iCs/>
        </w:rPr>
        <w:t xml:space="preserve"> </w:t>
      </w:r>
      <w:r w:rsidRPr="00847393">
        <w:rPr>
          <w:i/>
          <w:iCs/>
        </w:rPr>
        <w:t>away</w:t>
      </w:r>
      <w:r>
        <w:rPr>
          <w:i/>
          <w:iCs/>
        </w:rPr>
        <w:t xml:space="preserve"> </w:t>
      </w:r>
      <w:r w:rsidRPr="00847393">
        <w:rPr>
          <w:i/>
          <w:iCs/>
        </w:rPr>
        <w:t>to</w:t>
      </w:r>
      <w:r>
        <w:rPr>
          <w:i/>
          <w:iCs/>
        </w:rPr>
        <w:t xml:space="preserve"> </w:t>
      </w:r>
      <w:r w:rsidRPr="00847393">
        <w:rPr>
          <w:i/>
          <w:iCs/>
        </w:rPr>
        <w:t>the</w:t>
      </w:r>
      <w:r>
        <w:rPr>
          <w:i/>
          <w:iCs/>
        </w:rPr>
        <w:t xml:space="preserve"> </w:t>
      </w:r>
      <w:r w:rsidRPr="00847393">
        <w:rPr>
          <w:i/>
          <w:iCs/>
        </w:rPr>
        <w:t>engineering</w:t>
      </w:r>
      <w:r>
        <w:rPr>
          <w:i/>
          <w:iCs/>
        </w:rPr>
        <w:t xml:space="preserve"> </w:t>
      </w:r>
      <w:r w:rsidRPr="00847393">
        <w:rPr>
          <w:i/>
          <w:iCs/>
        </w:rPr>
        <w:t>field</w:t>
      </w:r>
      <w:r>
        <w:rPr>
          <w:i/>
          <w:iCs/>
        </w:rPr>
        <w:t xml:space="preserve"> </w:t>
      </w:r>
      <w:r w:rsidRPr="00847393">
        <w:rPr>
          <w:i/>
          <w:iCs/>
        </w:rPr>
        <w:t>because</w:t>
      </w:r>
      <w:r>
        <w:rPr>
          <w:i/>
          <w:iCs/>
        </w:rPr>
        <w:t xml:space="preserve"> </w:t>
      </w:r>
      <w:r w:rsidRPr="00847393">
        <w:rPr>
          <w:i/>
          <w:iCs/>
        </w:rPr>
        <w:t>I</w:t>
      </w:r>
      <w:r>
        <w:rPr>
          <w:i/>
          <w:iCs/>
        </w:rPr>
        <w:t xml:space="preserve"> </w:t>
      </w:r>
      <w:r w:rsidRPr="00847393">
        <w:rPr>
          <w:i/>
          <w:iCs/>
        </w:rPr>
        <w:t>didn't</w:t>
      </w:r>
      <w:r>
        <w:rPr>
          <w:i/>
          <w:iCs/>
        </w:rPr>
        <w:t xml:space="preserve"> </w:t>
      </w:r>
      <w:r w:rsidRPr="00847393">
        <w:rPr>
          <w:i/>
          <w:iCs/>
        </w:rPr>
        <w:t>have</w:t>
      </w:r>
      <w:r>
        <w:rPr>
          <w:i/>
          <w:iCs/>
        </w:rPr>
        <w:t xml:space="preserve"> </w:t>
      </w:r>
      <w:r w:rsidRPr="00847393">
        <w:rPr>
          <w:i/>
          <w:iCs/>
        </w:rPr>
        <w:t>experience</w:t>
      </w:r>
      <w:r>
        <w:rPr>
          <w:i/>
          <w:iCs/>
        </w:rPr>
        <w:t xml:space="preserve"> </w:t>
      </w:r>
      <w:r w:rsidRPr="00847393">
        <w:rPr>
          <w:i/>
          <w:iCs/>
        </w:rPr>
        <w:t>in</w:t>
      </w:r>
      <w:r>
        <w:rPr>
          <w:i/>
          <w:iCs/>
        </w:rPr>
        <w:t xml:space="preserve"> </w:t>
      </w:r>
      <w:r w:rsidRPr="00847393">
        <w:rPr>
          <w:i/>
          <w:iCs/>
        </w:rPr>
        <w:t>the</w:t>
      </w:r>
      <w:r>
        <w:rPr>
          <w:i/>
          <w:iCs/>
        </w:rPr>
        <w:t xml:space="preserve"> </w:t>
      </w:r>
      <w:r w:rsidRPr="00847393">
        <w:rPr>
          <w:i/>
          <w:iCs/>
        </w:rPr>
        <w:t>UK.</w:t>
      </w:r>
      <w:r>
        <w:rPr>
          <w:i/>
          <w:iCs/>
        </w:rPr>
        <w:t xml:space="preserve"> </w:t>
      </w:r>
      <w:r w:rsidRPr="00847393">
        <w:rPr>
          <w:i/>
          <w:iCs/>
        </w:rPr>
        <w:t>So</w:t>
      </w:r>
      <w:r>
        <w:rPr>
          <w:i/>
          <w:iCs/>
        </w:rPr>
        <w:t xml:space="preserve"> </w:t>
      </w:r>
      <w:r w:rsidRPr="00847393">
        <w:rPr>
          <w:i/>
          <w:iCs/>
        </w:rPr>
        <w:t>a</w:t>
      </w:r>
      <w:r>
        <w:rPr>
          <w:i/>
          <w:iCs/>
        </w:rPr>
        <w:t xml:space="preserve"> </w:t>
      </w:r>
      <w:r w:rsidRPr="00847393">
        <w:rPr>
          <w:i/>
          <w:iCs/>
        </w:rPr>
        <w:t>lot</w:t>
      </w:r>
      <w:r>
        <w:rPr>
          <w:i/>
          <w:iCs/>
        </w:rPr>
        <w:t xml:space="preserve"> </w:t>
      </w:r>
      <w:r w:rsidRPr="00847393">
        <w:rPr>
          <w:i/>
          <w:iCs/>
        </w:rPr>
        <w:t>of</w:t>
      </w:r>
      <w:r>
        <w:rPr>
          <w:i/>
          <w:iCs/>
        </w:rPr>
        <w:t xml:space="preserve"> </w:t>
      </w:r>
      <w:r w:rsidRPr="00847393">
        <w:rPr>
          <w:i/>
          <w:iCs/>
        </w:rPr>
        <w:t>people</w:t>
      </w:r>
      <w:r>
        <w:rPr>
          <w:i/>
          <w:iCs/>
        </w:rPr>
        <w:t xml:space="preserve"> </w:t>
      </w:r>
      <w:r w:rsidRPr="00847393">
        <w:rPr>
          <w:i/>
          <w:iCs/>
        </w:rPr>
        <w:t>were</w:t>
      </w:r>
      <w:r>
        <w:rPr>
          <w:i/>
          <w:iCs/>
        </w:rPr>
        <w:t xml:space="preserve"> </w:t>
      </w:r>
      <w:r w:rsidRPr="00847393">
        <w:rPr>
          <w:i/>
          <w:iCs/>
        </w:rPr>
        <w:t>saying</w:t>
      </w:r>
      <w:r>
        <w:rPr>
          <w:i/>
          <w:iCs/>
        </w:rPr>
        <w:t xml:space="preserve"> </w:t>
      </w:r>
      <w:proofErr w:type="spellStart"/>
      <w:r w:rsidRPr="00847393">
        <w:rPr>
          <w:i/>
          <w:iCs/>
        </w:rPr>
        <w:t>ohh</w:t>
      </w:r>
      <w:proofErr w:type="spellEnd"/>
      <w:r>
        <w:rPr>
          <w:i/>
          <w:iCs/>
        </w:rPr>
        <w:t xml:space="preserve"> </w:t>
      </w:r>
      <w:r w:rsidRPr="00847393">
        <w:rPr>
          <w:i/>
          <w:iCs/>
        </w:rPr>
        <w:t>this</w:t>
      </w:r>
      <w:r>
        <w:rPr>
          <w:i/>
          <w:iCs/>
        </w:rPr>
        <w:t xml:space="preserve"> </w:t>
      </w:r>
      <w:r w:rsidRPr="00847393">
        <w:rPr>
          <w:i/>
          <w:iCs/>
        </w:rPr>
        <w:t>is</w:t>
      </w:r>
      <w:r>
        <w:rPr>
          <w:i/>
          <w:iCs/>
        </w:rPr>
        <w:t xml:space="preserve"> </w:t>
      </w:r>
      <w:r w:rsidRPr="00847393">
        <w:rPr>
          <w:i/>
          <w:iCs/>
        </w:rPr>
        <w:t>good,</w:t>
      </w:r>
      <w:r>
        <w:rPr>
          <w:i/>
          <w:iCs/>
        </w:rPr>
        <w:t xml:space="preserve"> </w:t>
      </w:r>
      <w:r w:rsidRPr="00847393">
        <w:rPr>
          <w:i/>
          <w:iCs/>
        </w:rPr>
        <w:t>what</w:t>
      </w:r>
      <w:r>
        <w:rPr>
          <w:i/>
          <w:iCs/>
        </w:rPr>
        <w:t xml:space="preserve"> </w:t>
      </w:r>
      <w:r w:rsidRPr="00847393">
        <w:rPr>
          <w:i/>
          <w:iCs/>
        </w:rPr>
        <w:t>you</w:t>
      </w:r>
      <w:r>
        <w:rPr>
          <w:i/>
          <w:iCs/>
        </w:rPr>
        <w:t xml:space="preserve"> </w:t>
      </w:r>
      <w:r w:rsidRPr="00847393">
        <w:rPr>
          <w:i/>
          <w:iCs/>
        </w:rPr>
        <w:t>did</w:t>
      </w:r>
      <w:r>
        <w:rPr>
          <w:i/>
          <w:iCs/>
        </w:rPr>
        <w:t xml:space="preserve"> </w:t>
      </w:r>
      <w:r w:rsidRPr="00847393">
        <w:rPr>
          <w:i/>
          <w:iCs/>
        </w:rPr>
        <w:t>is</w:t>
      </w:r>
      <w:r>
        <w:rPr>
          <w:i/>
          <w:iCs/>
        </w:rPr>
        <w:t xml:space="preserve"> </w:t>
      </w:r>
      <w:r w:rsidRPr="00847393">
        <w:rPr>
          <w:i/>
          <w:iCs/>
        </w:rPr>
        <w:t>good</w:t>
      </w:r>
      <w:r>
        <w:rPr>
          <w:i/>
          <w:iCs/>
        </w:rPr>
        <w:t xml:space="preserve"> </w:t>
      </w:r>
      <w:r w:rsidRPr="00847393">
        <w:rPr>
          <w:i/>
          <w:iCs/>
        </w:rPr>
        <w:t>but</w:t>
      </w:r>
      <w:r>
        <w:rPr>
          <w:i/>
          <w:iCs/>
        </w:rPr>
        <w:t xml:space="preserve"> </w:t>
      </w:r>
      <w:r w:rsidRPr="00847393">
        <w:rPr>
          <w:i/>
          <w:iCs/>
        </w:rPr>
        <w:t>you</w:t>
      </w:r>
      <w:r>
        <w:rPr>
          <w:i/>
          <w:iCs/>
        </w:rPr>
        <w:t xml:space="preserve"> </w:t>
      </w:r>
      <w:r w:rsidRPr="00847393">
        <w:rPr>
          <w:i/>
          <w:iCs/>
        </w:rPr>
        <w:t>…</w:t>
      </w:r>
      <w:r>
        <w:rPr>
          <w:i/>
          <w:iCs/>
        </w:rPr>
        <w:t xml:space="preserve"> </w:t>
      </w:r>
      <w:r w:rsidRPr="00847393">
        <w:rPr>
          <w:i/>
          <w:iCs/>
        </w:rPr>
        <w:t>never</w:t>
      </w:r>
      <w:r>
        <w:rPr>
          <w:i/>
          <w:iCs/>
        </w:rPr>
        <w:t xml:space="preserve"> </w:t>
      </w:r>
      <w:r w:rsidRPr="00847393">
        <w:rPr>
          <w:i/>
          <w:iCs/>
        </w:rPr>
        <w:t>worked</w:t>
      </w:r>
      <w:r>
        <w:rPr>
          <w:i/>
          <w:iCs/>
        </w:rPr>
        <w:t xml:space="preserve"> </w:t>
      </w:r>
      <w:r w:rsidRPr="00847393">
        <w:rPr>
          <w:i/>
          <w:iCs/>
        </w:rPr>
        <w:t>here.</w:t>
      </w:r>
      <w:r>
        <w:rPr>
          <w:i/>
          <w:iCs/>
        </w:rPr>
        <w:t xml:space="preserve"> </w:t>
      </w:r>
      <w:r w:rsidRPr="00847393">
        <w:rPr>
          <w:i/>
          <w:iCs/>
        </w:rPr>
        <w:t>So</w:t>
      </w:r>
      <w:r>
        <w:rPr>
          <w:i/>
          <w:iCs/>
        </w:rPr>
        <w:t xml:space="preserve"> </w:t>
      </w:r>
      <w:r w:rsidRPr="00847393">
        <w:rPr>
          <w:i/>
          <w:iCs/>
        </w:rPr>
        <w:t>we</w:t>
      </w:r>
      <w:r>
        <w:rPr>
          <w:i/>
          <w:iCs/>
        </w:rPr>
        <w:t xml:space="preserve"> </w:t>
      </w:r>
      <w:r w:rsidRPr="00847393">
        <w:rPr>
          <w:i/>
          <w:iCs/>
        </w:rPr>
        <w:t>need</w:t>
      </w:r>
      <w:r>
        <w:rPr>
          <w:i/>
          <w:iCs/>
        </w:rPr>
        <w:t xml:space="preserve"> </w:t>
      </w:r>
      <w:r w:rsidRPr="00847393">
        <w:rPr>
          <w:i/>
          <w:iCs/>
        </w:rPr>
        <w:t>you</w:t>
      </w:r>
      <w:r>
        <w:rPr>
          <w:i/>
          <w:iCs/>
        </w:rPr>
        <w:t xml:space="preserve"> </w:t>
      </w:r>
      <w:r w:rsidRPr="00847393">
        <w:rPr>
          <w:i/>
          <w:iCs/>
        </w:rPr>
        <w:t>at</w:t>
      </w:r>
      <w:r>
        <w:rPr>
          <w:i/>
          <w:iCs/>
        </w:rPr>
        <w:t xml:space="preserve"> </w:t>
      </w:r>
      <w:r w:rsidRPr="00847393">
        <w:rPr>
          <w:i/>
          <w:iCs/>
        </w:rPr>
        <w:t>least</w:t>
      </w:r>
      <w:r>
        <w:rPr>
          <w:i/>
          <w:iCs/>
        </w:rPr>
        <w:t xml:space="preserve"> </w:t>
      </w:r>
      <w:r w:rsidRPr="00847393">
        <w:rPr>
          <w:i/>
          <w:iCs/>
        </w:rPr>
        <w:t>to</w:t>
      </w:r>
      <w:r>
        <w:rPr>
          <w:i/>
          <w:iCs/>
        </w:rPr>
        <w:t xml:space="preserve"> </w:t>
      </w:r>
      <w:r w:rsidR="00904833">
        <w:rPr>
          <w:i/>
          <w:iCs/>
        </w:rPr>
        <w:t xml:space="preserve">[have] </w:t>
      </w:r>
      <w:r w:rsidRPr="00847393">
        <w:rPr>
          <w:i/>
          <w:iCs/>
        </w:rPr>
        <w:t>worked</w:t>
      </w:r>
      <w:r>
        <w:rPr>
          <w:i/>
          <w:iCs/>
        </w:rPr>
        <w:t xml:space="preserve"> </w:t>
      </w:r>
      <w:r w:rsidRPr="00847393">
        <w:rPr>
          <w:i/>
          <w:iCs/>
        </w:rPr>
        <w:t>here</w:t>
      </w:r>
      <w:r>
        <w:rPr>
          <w:i/>
          <w:iCs/>
        </w:rPr>
        <w:t xml:space="preserve"> </w:t>
      </w:r>
      <w:r w:rsidRPr="00847393">
        <w:rPr>
          <w:i/>
          <w:iCs/>
        </w:rPr>
        <w:t>so</w:t>
      </w:r>
      <w:r>
        <w:rPr>
          <w:i/>
          <w:iCs/>
        </w:rPr>
        <w:t xml:space="preserve"> </w:t>
      </w:r>
      <w:r w:rsidRPr="00847393">
        <w:rPr>
          <w:i/>
          <w:iCs/>
        </w:rPr>
        <w:t>we</w:t>
      </w:r>
      <w:r>
        <w:rPr>
          <w:i/>
          <w:iCs/>
        </w:rPr>
        <w:t xml:space="preserve"> </w:t>
      </w:r>
      <w:r w:rsidRPr="00847393">
        <w:rPr>
          <w:i/>
          <w:iCs/>
        </w:rPr>
        <w:t>can</w:t>
      </w:r>
      <w:r>
        <w:rPr>
          <w:i/>
          <w:iCs/>
        </w:rPr>
        <w:t xml:space="preserve"> </w:t>
      </w:r>
      <w:r w:rsidRPr="00847393">
        <w:rPr>
          <w:i/>
          <w:iCs/>
        </w:rPr>
        <w:t>give</w:t>
      </w:r>
      <w:r>
        <w:rPr>
          <w:i/>
          <w:iCs/>
        </w:rPr>
        <w:t xml:space="preserve"> </w:t>
      </w:r>
      <w:r w:rsidRPr="00847393">
        <w:rPr>
          <w:i/>
          <w:iCs/>
        </w:rPr>
        <w:t>you</w:t>
      </w:r>
      <w:r>
        <w:rPr>
          <w:i/>
          <w:iCs/>
        </w:rPr>
        <w:t xml:space="preserve"> </w:t>
      </w:r>
      <w:r w:rsidRPr="00847393">
        <w:rPr>
          <w:i/>
          <w:iCs/>
        </w:rPr>
        <w:t>the</w:t>
      </w:r>
      <w:r>
        <w:rPr>
          <w:i/>
          <w:iCs/>
        </w:rPr>
        <w:t xml:space="preserve"> </w:t>
      </w:r>
      <w:r w:rsidRPr="00847393">
        <w:rPr>
          <w:i/>
          <w:iCs/>
        </w:rPr>
        <w:t>job.</w:t>
      </w:r>
      <w:r w:rsidR="009D2D97">
        <w:t xml:space="preserve"> Engineer</w:t>
      </w:r>
    </w:p>
    <w:p w14:paraId="7DFC8D41" w14:textId="2F1C515C" w:rsidR="00B91385" w:rsidRPr="00847393" w:rsidRDefault="00FF2E73" w:rsidP="00B91385">
      <w:r>
        <w:t xml:space="preserve">Even if they potentially did have the </w:t>
      </w:r>
      <w:r w:rsidR="002B5F57">
        <w:t>skills and knowledge to be able to gain a job in their sector</w:t>
      </w:r>
      <w:r w:rsidR="004D5B07">
        <w:t xml:space="preserve">, their experiences and circumstances </w:t>
      </w:r>
      <w:r w:rsidR="00370EDA">
        <w:t xml:space="preserve">meant they were cautious. </w:t>
      </w:r>
      <w:r w:rsidR="004E486B">
        <w:t xml:space="preserve">Refugees by definition have had disrupted lives </w:t>
      </w:r>
      <w:r w:rsidR="00266C84">
        <w:t>and may be reluctant to relocate having built social and support networks</w:t>
      </w:r>
      <w:r w:rsidR="00F33ADE">
        <w:t xml:space="preserve">. </w:t>
      </w:r>
      <w:r w:rsidR="00370EDA">
        <w:t xml:space="preserve">An engineer </w:t>
      </w:r>
      <w:r w:rsidR="008E4E40">
        <w:t>said,</w:t>
      </w:r>
      <w:r w:rsidR="00370EDA">
        <w:t xml:space="preserve"> </w:t>
      </w:r>
      <w:r w:rsidR="00370EDA" w:rsidRPr="008E4E40">
        <w:rPr>
          <w:i/>
          <w:iCs/>
        </w:rPr>
        <w:t>“</w:t>
      </w:r>
      <w:r w:rsidR="00B91385" w:rsidRPr="00847393">
        <w:rPr>
          <w:i/>
          <w:iCs/>
        </w:rPr>
        <w:t>someone</w:t>
      </w:r>
      <w:r w:rsidR="00B91385" w:rsidRPr="008E4E40">
        <w:rPr>
          <w:i/>
          <w:iCs/>
        </w:rPr>
        <w:t xml:space="preserve"> </w:t>
      </w:r>
      <w:r w:rsidR="00B91385" w:rsidRPr="00847393">
        <w:rPr>
          <w:i/>
          <w:iCs/>
        </w:rPr>
        <w:t>like</w:t>
      </w:r>
      <w:r w:rsidR="00B91385" w:rsidRPr="008E4E40">
        <w:rPr>
          <w:i/>
          <w:iCs/>
        </w:rPr>
        <w:t xml:space="preserve"> </w:t>
      </w:r>
      <w:r w:rsidR="00B91385" w:rsidRPr="00847393">
        <w:rPr>
          <w:i/>
          <w:iCs/>
        </w:rPr>
        <w:t>me</w:t>
      </w:r>
      <w:r w:rsidR="008E4E40" w:rsidRPr="008E4E40">
        <w:rPr>
          <w:i/>
          <w:iCs/>
        </w:rPr>
        <w:t xml:space="preserve">, </w:t>
      </w:r>
      <w:r w:rsidR="00B91385" w:rsidRPr="00847393">
        <w:rPr>
          <w:i/>
          <w:iCs/>
        </w:rPr>
        <w:t>I</w:t>
      </w:r>
      <w:r w:rsidR="00B91385" w:rsidRPr="008E4E40">
        <w:rPr>
          <w:i/>
          <w:iCs/>
        </w:rPr>
        <w:t xml:space="preserve"> </w:t>
      </w:r>
      <w:r w:rsidR="00B91385" w:rsidRPr="00847393">
        <w:rPr>
          <w:i/>
          <w:iCs/>
        </w:rPr>
        <w:t>just</w:t>
      </w:r>
      <w:r w:rsidR="00B91385" w:rsidRPr="008E4E40">
        <w:rPr>
          <w:i/>
          <w:iCs/>
        </w:rPr>
        <w:t xml:space="preserve"> </w:t>
      </w:r>
      <w:r w:rsidR="00B91385" w:rsidRPr="00847393">
        <w:rPr>
          <w:i/>
          <w:iCs/>
        </w:rPr>
        <w:t>want</w:t>
      </w:r>
      <w:r w:rsidR="00B91385" w:rsidRPr="008E4E40">
        <w:rPr>
          <w:i/>
          <w:iCs/>
        </w:rPr>
        <w:t xml:space="preserve"> </w:t>
      </w:r>
      <w:r w:rsidR="00B91385" w:rsidRPr="00847393">
        <w:rPr>
          <w:i/>
          <w:iCs/>
        </w:rPr>
        <w:t>to</w:t>
      </w:r>
      <w:r w:rsidR="00B91385" w:rsidRPr="008E4E40">
        <w:rPr>
          <w:i/>
          <w:iCs/>
        </w:rPr>
        <w:t xml:space="preserve"> </w:t>
      </w:r>
      <w:r w:rsidR="00B91385" w:rsidRPr="00847393">
        <w:rPr>
          <w:i/>
          <w:iCs/>
        </w:rPr>
        <w:t>make</w:t>
      </w:r>
      <w:r w:rsidR="00B91385" w:rsidRPr="008E4E40">
        <w:rPr>
          <w:i/>
          <w:iCs/>
        </w:rPr>
        <w:t xml:space="preserve"> </w:t>
      </w:r>
      <w:r w:rsidR="00B91385" w:rsidRPr="00847393">
        <w:rPr>
          <w:i/>
          <w:iCs/>
        </w:rPr>
        <w:t>sure</w:t>
      </w:r>
      <w:r w:rsidR="00B91385" w:rsidRPr="008E4E40">
        <w:rPr>
          <w:i/>
          <w:iCs/>
        </w:rPr>
        <w:t xml:space="preserve"> </w:t>
      </w:r>
      <w:r w:rsidR="00B91385" w:rsidRPr="00847393">
        <w:rPr>
          <w:i/>
          <w:iCs/>
        </w:rPr>
        <w:t>that</w:t>
      </w:r>
      <w:r w:rsidR="00B91385" w:rsidRPr="008E4E40">
        <w:rPr>
          <w:i/>
          <w:iCs/>
        </w:rPr>
        <w:t xml:space="preserve"> </w:t>
      </w:r>
      <w:r w:rsidR="00B91385" w:rsidRPr="00847393">
        <w:rPr>
          <w:i/>
          <w:iCs/>
        </w:rPr>
        <w:t>wherever</w:t>
      </w:r>
      <w:r w:rsidR="00B91385" w:rsidRPr="008E4E40">
        <w:rPr>
          <w:i/>
          <w:iCs/>
        </w:rPr>
        <w:t xml:space="preserve"> </w:t>
      </w:r>
      <w:r w:rsidR="00B91385" w:rsidRPr="00847393">
        <w:rPr>
          <w:i/>
          <w:iCs/>
        </w:rPr>
        <w:t>I</w:t>
      </w:r>
      <w:r w:rsidR="00B91385" w:rsidRPr="008E4E40">
        <w:rPr>
          <w:i/>
          <w:iCs/>
        </w:rPr>
        <w:t xml:space="preserve"> </w:t>
      </w:r>
      <w:r w:rsidR="00B91385" w:rsidRPr="00847393">
        <w:rPr>
          <w:i/>
          <w:iCs/>
        </w:rPr>
        <w:t>go,</w:t>
      </w:r>
      <w:r w:rsidR="00B91385" w:rsidRPr="008E4E40">
        <w:rPr>
          <w:i/>
          <w:iCs/>
        </w:rPr>
        <w:t xml:space="preserve"> </w:t>
      </w:r>
      <w:r w:rsidR="00B91385" w:rsidRPr="00847393">
        <w:rPr>
          <w:i/>
          <w:iCs/>
        </w:rPr>
        <w:t>I</w:t>
      </w:r>
      <w:r w:rsidR="00B91385" w:rsidRPr="008E4E40">
        <w:rPr>
          <w:i/>
          <w:iCs/>
        </w:rPr>
        <w:t xml:space="preserve"> </w:t>
      </w:r>
      <w:r w:rsidR="00B91385" w:rsidRPr="00847393">
        <w:rPr>
          <w:i/>
          <w:iCs/>
        </w:rPr>
        <w:t>feel</w:t>
      </w:r>
      <w:r w:rsidR="00B91385" w:rsidRPr="008E4E40">
        <w:rPr>
          <w:i/>
          <w:iCs/>
        </w:rPr>
        <w:t xml:space="preserve"> </w:t>
      </w:r>
      <w:r w:rsidR="00B91385" w:rsidRPr="00847393">
        <w:rPr>
          <w:i/>
          <w:iCs/>
        </w:rPr>
        <w:t>safe,</w:t>
      </w:r>
      <w:r w:rsidR="00B91385" w:rsidRPr="008E4E40">
        <w:rPr>
          <w:i/>
          <w:iCs/>
        </w:rPr>
        <w:t xml:space="preserve"> </w:t>
      </w:r>
      <w:r w:rsidR="00B91385" w:rsidRPr="00847393">
        <w:rPr>
          <w:i/>
          <w:iCs/>
        </w:rPr>
        <w:t>welcomed</w:t>
      </w:r>
      <w:r w:rsidR="00B91385" w:rsidRPr="008E4E40">
        <w:rPr>
          <w:i/>
          <w:iCs/>
        </w:rPr>
        <w:t xml:space="preserve"> </w:t>
      </w:r>
      <w:r w:rsidR="00B91385" w:rsidRPr="00847393">
        <w:rPr>
          <w:i/>
          <w:iCs/>
        </w:rPr>
        <w:t>and</w:t>
      </w:r>
      <w:r w:rsidR="00B91385" w:rsidRPr="008E4E40">
        <w:rPr>
          <w:i/>
          <w:iCs/>
        </w:rPr>
        <w:t xml:space="preserve"> </w:t>
      </w:r>
      <w:r w:rsidR="00B91385" w:rsidRPr="00847393">
        <w:rPr>
          <w:i/>
          <w:iCs/>
        </w:rPr>
        <w:t>encouraged,</w:t>
      </w:r>
      <w:r w:rsidR="00B91385" w:rsidRPr="008E4E40">
        <w:rPr>
          <w:i/>
          <w:iCs/>
        </w:rPr>
        <w:t xml:space="preserve"> </w:t>
      </w:r>
      <w:r w:rsidR="00B91385" w:rsidRPr="00847393">
        <w:rPr>
          <w:i/>
          <w:iCs/>
        </w:rPr>
        <w:t>same</w:t>
      </w:r>
      <w:r w:rsidR="00B91385" w:rsidRPr="008E4E40">
        <w:rPr>
          <w:i/>
          <w:iCs/>
        </w:rPr>
        <w:t xml:space="preserve"> </w:t>
      </w:r>
      <w:r w:rsidR="00B91385" w:rsidRPr="00847393">
        <w:rPr>
          <w:i/>
          <w:iCs/>
        </w:rPr>
        <w:t>as</w:t>
      </w:r>
      <w:r w:rsidR="00B91385" w:rsidRPr="008E4E40">
        <w:rPr>
          <w:i/>
          <w:iCs/>
        </w:rPr>
        <w:t xml:space="preserve"> </w:t>
      </w:r>
      <w:r w:rsidR="00B91385" w:rsidRPr="00847393">
        <w:rPr>
          <w:i/>
          <w:iCs/>
        </w:rPr>
        <w:t>anyone</w:t>
      </w:r>
      <w:r w:rsidR="00B91385" w:rsidRPr="008E4E40">
        <w:rPr>
          <w:i/>
          <w:iCs/>
        </w:rPr>
        <w:t xml:space="preserve"> </w:t>
      </w:r>
      <w:r w:rsidR="00B91385" w:rsidRPr="00847393">
        <w:rPr>
          <w:i/>
          <w:iCs/>
        </w:rPr>
        <w:t>else.</w:t>
      </w:r>
      <w:r w:rsidR="008E4E40" w:rsidRPr="008E4E40">
        <w:rPr>
          <w:i/>
          <w:iCs/>
        </w:rPr>
        <w:t>”</w:t>
      </w:r>
      <w:r w:rsidR="008E4E40">
        <w:t xml:space="preserve"> He was </w:t>
      </w:r>
      <w:r w:rsidR="005E5267">
        <w:t xml:space="preserve">nervous about taking that final step into an organisation </w:t>
      </w:r>
      <w:r w:rsidR="00001103">
        <w:t xml:space="preserve">he did not </w:t>
      </w:r>
      <w:r w:rsidR="00A63DA1">
        <w:t>know,</w:t>
      </w:r>
      <w:r w:rsidR="00001103">
        <w:t xml:space="preserve"> </w:t>
      </w:r>
      <w:r w:rsidR="005E5267">
        <w:t>and this suggests a clear role for a supportive mentor in the profession and workplace</w:t>
      </w:r>
      <w:r w:rsidR="009105B1">
        <w:t>.</w:t>
      </w:r>
    </w:p>
    <w:p w14:paraId="02F68061" w14:textId="6892A585" w:rsidR="00D9324F" w:rsidRPr="00847393" w:rsidRDefault="00D9324F" w:rsidP="00D9324F">
      <w:r>
        <w:t>There were success stories though, and one engineer described how o</w:t>
      </w:r>
      <w:r w:rsidRPr="00847393">
        <w:t>nce</w:t>
      </w:r>
      <w:r>
        <w:t xml:space="preserve"> </w:t>
      </w:r>
      <w:r w:rsidR="00526939">
        <w:t xml:space="preserve">he </w:t>
      </w:r>
      <w:r w:rsidRPr="00847393">
        <w:t>found</w:t>
      </w:r>
      <w:r>
        <w:t xml:space="preserve"> </w:t>
      </w:r>
      <w:r w:rsidRPr="00847393">
        <w:t>work,</w:t>
      </w:r>
      <w:r>
        <w:t xml:space="preserve"> he </w:t>
      </w:r>
      <w:r w:rsidRPr="00847393">
        <w:t>discovered</w:t>
      </w:r>
      <w:r>
        <w:t xml:space="preserve"> </w:t>
      </w:r>
      <w:r w:rsidRPr="00847393">
        <w:t>others</w:t>
      </w:r>
      <w:r>
        <w:t xml:space="preserve"> </w:t>
      </w:r>
      <w:r w:rsidRPr="00847393">
        <w:t>with</w:t>
      </w:r>
      <w:r>
        <w:t xml:space="preserve"> a </w:t>
      </w:r>
      <w:r w:rsidRPr="00847393">
        <w:t>similar</w:t>
      </w:r>
      <w:r>
        <w:t xml:space="preserve"> </w:t>
      </w:r>
      <w:r w:rsidRPr="00847393">
        <w:t>background</w:t>
      </w:r>
      <w:r>
        <w:t xml:space="preserve"> </w:t>
      </w:r>
      <w:r w:rsidR="004049AA">
        <w:t xml:space="preserve">which made him </w:t>
      </w:r>
      <w:r w:rsidRPr="00847393">
        <w:t>feel</w:t>
      </w:r>
      <w:r>
        <w:t xml:space="preserve"> </w:t>
      </w:r>
      <w:r w:rsidRPr="00847393">
        <w:t>less</w:t>
      </w:r>
      <w:r>
        <w:t xml:space="preserve"> </w:t>
      </w:r>
      <w:r w:rsidRPr="00847393">
        <w:t>alone</w:t>
      </w:r>
      <w:r w:rsidR="009F3A28">
        <w:t xml:space="preserve"> – further testimony to the importance of the profession for social contact and emotional health as well as </w:t>
      </w:r>
      <w:r w:rsidR="0056422E">
        <w:t xml:space="preserve">income and job satisfaction. </w:t>
      </w:r>
      <w:r w:rsidR="006E6E49">
        <w:t xml:space="preserve">An accountant had struggled to find employment but </w:t>
      </w:r>
      <w:r w:rsidR="00EC04EE">
        <w:t xml:space="preserve">on joining a general buddying scheme organised by a refugee support organisation, she was paired with a retired accountant. He was able to offer advice on job search and application processes, and </w:t>
      </w:r>
      <w:r w:rsidR="009C4A3E">
        <w:t xml:space="preserve">shortly after she was </w:t>
      </w:r>
      <w:r w:rsidR="00A25B80">
        <w:t>offered a job for a probationary 3-month period, which was then made a permanent offer:</w:t>
      </w:r>
    </w:p>
    <w:p w14:paraId="7F226004" w14:textId="03056A85" w:rsidR="007C6D95" w:rsidRPr="00847393" w:rsidRDefault="007C6D95" w:rsidP="00496AF9">
      <w:pPr>
        <w:ind w:left="567" w:right="566"/>
        <w:rPr>
          <w:i/>
          <w:iCs/>
        </w:rPr>
      </w:pPr>
      <w:r w:rsidRPr="00847393">
        <w:rPr>
          <w:i/>
          <w:iCs/>
        </w:rPr>
        <w:t>I</w:t>
      </w:r>
      <w:r>
        <w:rPr>
          <w:i/>
          <w:iCs/>
        </w:rPr>
        <w:t xml:space="preserve"> </w:t>
      </w:r>
      <w:r w:rsidRPr="00847393">
        <w:rPr>
          <w:i/>
          <w:iCs/>
        </w:rPr>
        <w:t>got</w:t>
      </w:r>
      <w:r>
        <w:rPr>
          <w:i/>
          <w:iCs/>
        </w:rPr>
        <w:t xml:space="preserve"> </w:t>
      </w:r>
      <w:r w:rsidRPr="00847393">
        <w:rPr>
          <w:i/>
          <w:iCs/>
        </w:rPr>
        <w:t>a</w:t>
      </w:r>
      <w:r>
        <w:rPr>
          <w:i/>
          <w:iCs/>
        </w:rPr>
        <w:t xml:space="preserve"> </w:t>
      </w:r>
      <w:r w:rsidRPr="00847393">
        <w:rPr>
          <w:i/>
          <w:iCs/>
        </w:rPr>
        <w:t>contract</w:t>
      </w:r>
      <w:r>
        <w:rPr>
          <w:i/>
          <w:iCs/>
        </w:rPr>
        <w:t xml:space="preserve"> </w:t>
      </w:r>
      <w:r w:rsidRPr="00847393">
        <w:rPr>
          <w:i/>
          <w:iCs/>
        </w:rPr>
        <w:t>with</w:t>
      </w:r>
      <w:r>
        <w:rPr>
          <w:i/>
          <w:iCs/>
        </w:rPr>
        <w:t xml:space="preserve"> </w:t>
      </w:r>
      <w:r w:rsidRPr="00847393">
        <w:rPr>
          <w:i/>
          <w:iCs/>
        </w:rPr>
        <w:t>the</w:t>
      </w:r>
      <w:r>
        <w:rPr>
          <w:i/>
          <w:iCs/>
        </w:rPr>
        <w:t xml:space="preserve"> </w:t>
      </w:r>
      <w:r w:rsidRPr="00847393">
        <w:rPr>
          <w:i/>
          <w:iCs/>
        </w:rPr>
        <w:t>one</w:t>
      </w:r>
      <w:r>
        <w:rPr>
          <w:i/>
          <w:iCs/>
        </w:rPr>
        <w:t xml:space="preserve"> </w:t>
      </w:r>
      <w:r w:rsidRPr="00847393">
        <w:rPr>
          <w:i/>
          <w:iCs/>
        </w:rPr>
        <w:t>letting</w:t>
      </w:r>
      <w:r>
        <w:rPr>
          <w:i/>
          <w:iCs/>
        </w:rPr>
        <w:t xml:space="preserve"> </w:t>
      </w:r>
      <w:r w:rsidRPr="00847393">
        <w:rPr>
          <w:i/>
          <w:iCs/>
        </w:rPr>
        <w:t>agency</w:t>
      </w:r>
      <w:r>
        <w:rPr>
          <w:i/>
          <w:iCs/>
        </w:rPr>
        <w:t xml:space="preserve"> </w:t>
      </w:r>
      <w:r w:rsidRPr="00847393">
        <w:rPr>
          <w:i/>
          <w:iCs/>
        </w:rPr>
        <w:t>they</w:t>
      </w:r>
      <w:r>
        <w:rPr>
          <w:i/>
          <w:iCs/>
        </w:rPr>
        <w:t xml:space="preserve"> </w:t>
      </w:r>
      <w:r w:rsidRPr="00847393">
        <w:rPr>
          <w:i/>
          <w:iCs/>
        </w:rPr>
        <w:t>offer</w:t>
      </w:r>
      <w:r>
        <w:rPr>
          <w:i/>
          <w:iCs/>
        </w:rPr>
        <w:t xml:space="preserve"> </w:t>
      </w:r>
      <w:r w:rsidRPr="00847393">
        <w:rPr>
          <w:i/>
          <w:iCs/>
        </w:rPr>
        <w:t>me</w:t>
      </w:r>
      <w:r>
        <w:rPr>
          <w:i/>
          <w:iCs/>
        </w:rPr>
        <w:t xml:space="preserve"> </w:t>
      </w:r>
      <w:r w:rsidRPr="00847393">
        <w:rPr>
          <w:i/>
          <w:iCs/>
        </w:rPr>
        <w:t>an</w:t>
      </w:r>
      <w:r>
        <w:rPr>
          <w:i/>
          <w:iCs/>
        </w:rPr>
        <w:t xml:space="preserve"> </w:t>
      </w:r>
      <w:r w:rsidRPr="00847393">
        <w:rPr>
          <w:i/>
          <w:iCs/>
        </w:rPr>
        <w:t>administrative</w:t>
      </w:r>
      <w:r>
        <w:rPr>
          <w:i/>
          <w:iCs/>
        </w:rPr>
        <w:t xml:space="preserve"> </w:t>
      </w:r>
      <w:r w:rsidRPr="00847393">
        <w:rPr>
          <w:i/>
          <w:iCs/>
        </w:rPr>
        <w:t>and</w:t>
      </w:r>
      <w:r>
        <w:rPr>
          <w:i/>
          <w:iCs/>
        </w:rPr>
        <w:t xml:space="preserve"> </w:t>
      </w:r>
      <w:r w:rsidRPr="00847393">
        <w:rPr>
          <w:i/>
          <w:iCs/>
        </w:rPr>
        <w:t>financial</w:t>
      </w:r>
      <w:r>
        <w:rPr>
          <w:i/>
          <w:iCs/>
        </w:rPr>
        <w:t xml:space="preserve"> </w:t>
      </w:r>
      <w:r w:rsidRPr="00847393">
        <w:rPr>
          <w:i/>
          <w:iCs/>
        </w:rPr>
        <w:t>role.</w:t>
      </w:r>
      <w:r>
        <w:rPr>
          <w:i/>
          <w:iCs/>
        </w:rPr>
        <w:t xml:space="preserve"> </w:t>
      </w:r>
      <w:r w:rsidRPr="00847393">
        <w:rPr>
          <w:i/>
          <w:iCs/>
        </w:rPr>
        <w:t>I</w:t>
      </w:r>
      <w:r>
        <w:rPr>
          <w:i/>
          <w:iCs/>
        </w:rPr>
        <w:t xml:space="preserve"> </w:t>
      </w:r>
      <w:r w:rsidRPr="00847393">
        <w:rPr>
          <w:i/>
          <w:iCs/>
        </w:rPr>
        <w:t>will</w:t>
      </w:r>
      <w:r>
        <w:rPr>
          <w:i/>
          <w:iCs/>
        </w:rPr>
        <w:t xml:space="preserve"> </w:t>
      </w:r>
      <w:r w:rsidRPr="00847393">
        <w:rPr>
          <w:i/>
          <w:iCs/>
        </w:rPr>
        <w:t>be</w:t>
      </w:r>
      <w:r>
        <w:rPr>
          <w:i/>
          <w:iCs/>
        </w:rPr>
        <w:t xml:space="preserve"> </w:t>
      </w:r>
      <w:r w:rsidRPr="00847393">
        <w:rPr>
          <w:i/>
          <w:iCs/>
        </w:rPr>
        <w:t>involved</w:t>
      </w:r>
      <w:r>
        <w:rPr>
          <w:i/>
          <w:iCs/>
        </w:rPr>
        <w:t xml:space="preserve"> </w:t>
      </w:r>
      <w:r w:rsidRPr="00847393">
        <w:rPr>
          <w:i/>
          <w:iCs/>
        </w:rPr>
        <w:t>in</w:t>
      </w:r>
      <w:r>
        <w:rPr>
          <w:i/>
          <w:iCs/>
        </w:rPr>
        <w:t xml:space="preserve"> </w:t>
      </w:r>
      <w:r w:rsidRPr="00847393">
        <w:rPr>
          <w:i/>
          <w:iCs/>
        </w:rPr>
        <w:t>two</w:t>
      </w:r>
      <w:r>
        <w:rPr>
          <w:i/>
          <w:iCs/>
        </w:rPr>
        <w:t xml:space="preserve"> </w:t>
      </w:r>
      <w:r w:rsidRPr="00847393">
        <w:rPr>
          <w:i/>
          <w:iCs/>
        </w:rPr>
        <w:t>areas</w:t>
      </w:r>
      <w:r>
        <w:rPr>
          <w:i/>
          <w:iCs/>
        </w:rPr>
        <w:t xml:space="preserve"> </w:t>
      </w:r>
      <w:r w:rsidRPr="00847393">
        <w:rPr>
          <w:i/>
          <w:iCs/>
        </w:rPr>
        <w:t>of</w:t>
      </w:r>
      <w:r>
        <w:rPr>
          <w:i/>
          <w:iCs/>
        </w:rPr>
        <w:t xml:space="preserve"> </w:t>
      </w:r>
      <w:r w:rsidRPr="00847393">
        <w:rPr>
          <w:i/>
          <w:iCs/>
        </w:rPr>
        <w:t>the</w:t>
      </w:r>
      <w:r>
        <w:rPr>
          <w:i/>
          <w:iCs/>
        </w:rPr>
        <w:t xml:space="preserve"> </w:t>
      </w:r>
      <w:r w:rsidRPr="00847393">
        <w:rPr>
          <w:i/>
          <w:iCs/>
        </w:rPr>
        <w:t>company</w:t>
      </w:r>
      <w:r>
        <w:rPr>
          <w:i/>
          <w:iCs/>
        </w:rPr>
        <w:t xml:space="preserve"> </w:t>
      </w:r>
      <w:r w:rsidRPr="00847393">
        <w:rPr>
          <w:i/>
          <w:iCs/>
        </w:rPr>
        <w:t>and</w:t>
      </w:r>
      <w:r>
        <w:rPr>
          <w:i/>
          <w:iCs/>
        </w:rPr>
        <w:t xml:space="preserve"> </w:t>
      </w:r>
      <w:r w:rsidRPr="00847393">
        <w:rPr>
          <w:i/>
          <w:iCs/>
        </w:rPr>
        <w:t>it's</w:t>
      </w:r>
      <w:r>
        <w:rPr>
          <w:i/>
          <w:iCs/>
        </w:rPr>
        <w:t xml:space="preserve"> </w:t>
      </w:r>
      <w:r w:rsidRPr="00847393">
        <w:rPr>
          <w:i/>
          <w:iCs/>
        </w:rPr>
        <w:t>really</w:t>
      </w:r>
      <w:r>
        <w:rPr>
          <w:i/>
          <w:iCs/>
        </w:rPr>
        <w:t xml:space="preserve"> </w:t>
      </w:r>
      <w:r w:rsidRPr="00847393">
        <w:rPr>
          <w:i/>
          <w:iCs/>
        </w:rPr>
        <w:t>great</w:t>
      </w:r>
      <w:r>
        <w:rPr>
          <w:i/>
          <w:iCs/>
        </w:rPr>
        <w:t xml:space="preserve"> </w:t>
      </w:r>
      <w:r w:rsidRPr="00847393">
        <w:rPr>
          <w:i/>
          <w:iCs/>
        </w:rPr>
        <w:t>for</w:t>
      </w:r>
      <w:r>
        <w:rPr>
          <w:i/>
          <w:iCs/>
        </w:rPr>
        <w:t xml:space="preserve"> </w:t>
      </w:r>
      <w:r w:rsidRPr="00847393">
        <w:rPr>
          <w:i/>
          <w:iCs/>
        </w:rPr>
        <w:t>me</w:t>
      </w:r>
      <w:r>
        <w:rPr>
          <w:i/>
          <w:iCs/>
        </w:rPr>
        <w:t xml:space="preserve"> </w:t>
      </w:r>
      <w:r w:rsidRPr="00847393">
        <w:rPr>
          <w:i/>
          <w:iCs/>
        </w:rPr>
        <w:t>because</w:t>
      </w:r>
      <w:r>
        <w:rPr>
          <w:i/>
          <w:iCs/>
        </w:rPr>
        <w:t xml:space="preserve"> </w:t>
      </w:r>
      <w:r w:rsidRPr="00847393">
        <w:rPr>
          <w:i/>
          <w:iCs/>
        </w:rPr>
        <w:t>it's</w:t>
      </w:r>
      <w:r>
        <w:rPr>
          <w:i/>
          <w:iCs/>
        </w:rPr>
        <w:t xml:space="preserve"> </w:t>
      </w:r>
      <w:r w:rsidRPr="00847393">
        <w:rPr>
          <w:i/>
          <w:iCs/>
        </w:rPr>
        <w:t>a</w:t>
      </w:r>
      <w:r>
        <w:rPr>
          <w:i/>
          <w:iCs/>
        </w:rPr>
        <w:t xml:space="preserve"> </w:t>
      </w:r>
      <w:r w:rsidRPr="00847393">
        <w:rPr>
          <w:i/>
          <w:iCs/>
        </w:rPr>
        <w:t>challenge</w:t>
      </w:r>
      <w:r>
        <w:rPr>
          <w:i/>
          <w:iCs/>
        </w:rPr>
        <w:t xml:space="preserve"> </w:t>
      </w:r>
      <w:r w:rsidRPr="00847393">
        <w:rPr>
          <w:i/>
          <w:iCs/>
        </w:rPr>
        <w:t>in</w:t>
      </w:r>
      <w:r>
        <w:rPr>
          <w:i/>
          <w:iCs/>
        </w:rPr>
        <w:t xml:space="preserve"> </w:t>
      </w:r>
      <w:r w:rsidRPr="00847393">
        <w:rPr>
          <w:i/>
          <w:iCs/>
        </w:rPr>
        <w:t>the</w:t>
      </w:r>
      <w:r>
        <w:rPr>
          <w:i/>
          <w:iCs/>
        </w:rPr>
        <w:t xml:space="preserve"> </w:t>
      </w:r>
      <w:r w:rsidRPr="00847393">
        <w:rPr>
          <w:i/>
          <w:iCs/>
        </w:rPr>
        <w:t>beginning</w:t>
      </w:r>
      <w:r>
        <w:rPr>
          <w:i/>
          <w:iCs/>
        </w:rPr>
        <w:t xml:space="preserve"> </w:t>
      </w:r>
      <w:r w:rsidRPr="00847393">
        <w:rPr>
          <w:i/>
          <w:iCs/>
        </w:rPr>
        <w:t>because</w:t>
      </w:r>
      <w:r>
        <w:rPr>
          <w:i/>
          <w:iCs/>
        </w:rPr>
        <w:t xml:space="preserve"> </w:t>
      </w:r>
      <w:r w:rsidRPr="00847393">
        <w:rPr>
          <w:i/>
          <w:iCs/>
        </w:rPr>
        <w:t>it's</w:t>
      </w:r>
      <w:r>
        <w:rPr>
          <w:i/>
          <w:iCs/>
        </w:rPr>
        <w:t xml:space="preserve"> </w:t>
      </w:r>
      <w:r w:rsidRPr="00847393">
        <w:rPr>
          <w:i/>
          <w:iCs/>
        </w:rPr>
        <w:t>difficult</w:t>
      </w:r>
      <w:r>
        <w:rPr>
          <w:i/>
          <w:iCs/>
        </w:rPr>
        <w:t xml:space="preserve"> </w:t>
      </w:r>
      <w:r w:rsidRPr="00847393">
        <w:rPr>
          <w:i/>
          <w:iCs/>
        </w:rPr>
        <w:t>to</w:t>
      </w:r>
      <w:r>
        <w:rPr>
          <w:i/>
          <w:iCs/>
        </w:rPr>
        <w:t xml:space="preserve"> </w:t>
      </w:r>
      <w:r w:rsidRPr="00847393">
        <w:rPr>
          <w:i/>
          <w:iCs/>
        </w:rPr>
        <w:t>get</w:t>
      </w:r>
      <w:r>
        <w:rPr>
          <w:i/>
          <w:iCs/>
        </w:rPr>
        <w:t xml:space="preserve"> </w:t>
      </w:r>
      <w:r w:rsidRPr="00847393">
        <w:rPr>
          <w:i/>
          <w:iCs/>
        </w:rPr>
        <w:t>at</w:t>
      </w:r>
      <w:r>
        <w:rPr>
          <w:i/>
          <w:iCs/>
        </w:rPr>
        <w:t xml:space="preserve"> </w:t>
      </w:r>
      <w:r w:rsidRPr="00847393">
        <w:rPr>
          <w:i/>
          <w:iCs/>
        </w:rPr>
        <w:t>that</w:t>
      </w:r>
      <w:r>
        <w:rPr>
          <w:i/>
          <w:iCs/>
        </w:rPr>
        <w:t xml:space="preserve"> </w:t>
      </w:r>
      <w:r w:rsidRPr="00847393">
        <w:rPr>
          <w:i/>
          <w:iCs/>
        </w:rPr>
        <w:t>kind</w:t>
      </w:r>
      <w:r>
        <w:rPr>
          <w:i/>
          <w:iCs/>
        </w:rPr>
        <w:t xml:space="preserve"> </w:t>
      </w:r>
      <w:r w:rsidRPr="00847393">
        <w:rPr>
          <w:i/>
          <w:iCs/>
        </w:rPr>
        <w:t>of</w:t>
      </w:r>
      <w:r>
        <w:rPr>
          <w:i/>
          <w:iCs/>
        </w:rPr>
        <w:t xml:space="preserve"> </w:t>
      </w:r>
      <w:r w:rsidRPr="00847393">
        <w:rPr>
          <w:i/>
          <w:iCs/>
        </w:rPr>
        <w:t>job</w:t>
      </w:r>
      <w:r>
        <w:rPr>
          <w:i/>
          <w:iCs/>
        </w:rPr>
        <w:t xml:space="preserve"> </w:t>
      </w:r>
      <w:r w:rsidRPr="00847393">
        <w:rPr>
          <w:i/>
          <w:iCs/>
        </w:rPr>
        <w:t>here</w:t>
      </w:r>
      <w:r>
        <w:rPr>
          <w:i/>
          <w:iCs/>
        </w:rPr>
        <w:t xml:space="preserve"> </w:t>
      </w:r>
      <w:r w:rsidRPr="00847393">
        <w:rPr>
          <w:i/>
          <w:iCs/>
        </w:rPr>
        <w:t>for</w:t>
      </w:r>
      <w:r>
        <w:rPr>
          <w:i/>
          <w:iCs/>
        </w:rPr>
        <w:t xml:space="preserve"> m</w:t>
      </w:r>
      <w:r w:rsidRPr="00847393">
        <w:rPr>
          <w:i/>
          <w:iCs/>
        </w:rPr>
        <w:t>igrants</w:t>
      </w:r>
      <w:r w:rsidR="0078250B">
        <w:rPr>
          <w:i/>
          <w:iCs/>
        </w:rPr>
        <w:t xml:space="preserve"> ..</w:t>
      </w:r>
      <w:r w:rsidRPr="00847393">
        <w:rPr>
          <w:i/>
          <w:iCs/>
        </w:rPr>
        <w:t>.</w:t>
      </w:r>
      <w:r>
        <w:rPr>
          <w:i/>
          <w:iCs/>
        </w:rPr>
        <w:t xml:space="preserve"> </w:t>
      </w:r>
      <w:r w:rsidRPr="00847393">
        <w:rPr>
          <w:i/>
          <w:iCs/>
        </w:rPr>
        <w:t>It's</w:t>
      </w:r>
      <w:r>
        <w:rPr>
          <w:i/>
          <w:iCs/>
        </w:rPr>
        <w:t xml:space="preserve"> </w:t>
      </w:r>
      <w:r w:rsidRPr="00847393">
        <w:rPr>
          <w:i/>
          <w:iCs/>
        </w:rPr>
        <w:t>give</w:t>
      </w:r>
      <w:r w:rsidR="0078250B">
        <w:rPr>
          <w:i/>
          <w:iCs/>
        </w:rPr>
        <w:t>n</w:t>
      </w:r>
      <w:r>
        <w:rPr>
          <w:i/>
          <w:iCs/>
        </w:rPr>
        <w:t xml:space="preserve"> </w:t>
      </w:r>
      <w:r w:rsidRPr="00847393">
        <w:rPr>
          <w:i/>
          <w:iCs/>
        </w:rPr>
        <w:t>me</w:t>
      </w:r>
      <w:r>
        <w:rPr>
          <w:i/>
          <w:iCs/>
        </w:rPr>
        <w:t xml:space="preserve"> </w:t>
      </w:r>
      <w:r w:rsidRPr="00847393">
        <w:rPr>
          <w:i/>
          <w:iCs/>
        </w:rPr>
        <w:t>a</w:t>
      </w:r>
      <w:r>
        <w:rPr>
          <w:i/>
          <w:iCs/>
        </w:rPr>
        <w:t xml:space="preserve"> </w:t>
      </w:r>
      <w:r w:rsidRPr="00847393">
        <w:rPr>
          <w:i/>
          <w:iCs/>
        </w:rPr>
        <w:t>background</w:t>
      </w:r>
      <w:r>
        <w:rPr>
          <w:i/>
          <w:iCs/>
        </w:rPr>
        <w:t xml:space="preserve"> </w:t>
      </w:r>
      <w:r w:rsidRPr="00847393">
        <w:rPr>
          <w:i/>
          <w:iCs/>
        </w:rPr>
        <w:t>about</w:t>
      </w:r>
      <w:r>
        <w:rPr>
          <w:i/>
          <w:iCs/>
        </w:rPr>
        <w:t xml:space="preserve"> </w:t>
      </w:r>
      <w:r w:rsidRPr="00847393">
        <w:rPr>
          <w:i/>
          <w:iCs/>
        </w:rPr>
        <w:t>the</w:t>
      </w:r>
      <w:r>
        <w:rPr>
          <w:i/>
          <w:iCs/>
        </w:rPr>
        <w:t xml:space="preserve"> </w:t>
      </w:r>
      <w:r w:rsidRPr="00847393">
        <w:rPr>
          <w:i/>
          <w:iCs/>
        </w:rPr>
        <w:t>laws</w:t>
      </w:r>
      <w:r>
        <w:rPr>
          <w:i/>
          <w:iCs/>
        </w:rPr>
        <w:t xml:space="preserve"> </w:t>
      </w:r>
      <w:r w:rsidRPr="00847393">
        <w:rPr>
          <w:i/>
          <w:iCs/>
        </w:rPr>
        <w:t>and</w:t>
      </w:r>
      <w:r>
        <w:rPr>
          <w:i/>
          <w:iCs/>
        </w:rPr>
        <w:t xml:space="preserve"> </w:t>
      </w:r>
      <w:r w:rsidRPr="00847393">
        <w:rPr>
          <w:i/>
          <w:iCs/>
        </w:rPr>
        <w:t>rules</w:t>
      </w:r>
      <w:r>
        <w:rPr>
          <w:i/>
          <w:iCs/>
        </w:rPr>
        <w:t xml:space="preserve"> </w:t>
      </w:r>
      <w:r w:rsidRPr="00847393">
        <w:rPr>
          <w:i/>
          <w:iCs/>
        </w:rPr>
        <w:t>and</w:t>
      </w:r>
      <w:r>
        <w:rPr>
          <w:i/>
          <w:iCs/>
        </w:rPr>
        <w:t xml:space="preserve"> </w:t>
      </w:r>
      <w:r w:rsidRPr="00847393">
        <w:rPr>
          <w:i/>
          <w:iCs/>
        </w:rPr>
        <w:t>the</w:t>
      </w:r>
      <w:r>
        <w:rPr>
          <w:i/>
          <w:iCs/>
        </w:rPr>
        <w:t xml:space="preserve"> </w:t>
      </w:r>
      <w:r w:rsidRPr="00847393">
        <w:rPr>
          <w:i/>
          <w:iCs/>
        </w:rPr>
        <w:t>financial</w:t>
      </w:r>
      <w:r>
        <w:rPr>
          <w:i/>
          <w:iCs/>
        </w:rPr>
        <w:t xml:space="preserve"> </w:t>
      </w:r>
      <w:r w:rsidRPr="00847393">
        <w:rPr>
          <w:i/>
          <w:iCs/>
        </w:rPr>
        <w:t>sector</w:t>
      </w:r>
      <w:r>
        <w:rPr>
          <w:i/>
          <w:iCs/>
        </w:rPr>
        <w:t xml:space="preserve"> </w:t>
      </w:r>
      <w:r w:rsidRPr="00847393">
        <w:rPr>
          <w:i/>
          <w:iCs/>
        </w:rPr>
        <w:t>here</w:t>
      </w:r>
      <w:r>
        <w:rPr>
          <w:i/>
          <w:iCs/>
        </w:rPr>
        <w:t xml:space="preserve"> </w:t>
      </w:r>
      <w:r w:rsidRPr="00847393">
        <w:rPr>
          <w:i/>
          <w:iCs/>
        </w:rPr>
        <w:t>in</w:t>
      </w:r>
      <w:r>
        <w:rPr>
          <w:i/>
          <w:iCs/>
        </w:rPr>
        <w:t xml:space="preserve"> </w:t>
      </w:r>
      <w:r w:rsidRPr="00847393">
        <w:rPr>
          <w:i/>
          <w:iCs/>
        </w:rPr>
        <w:t>the</w:t>
      </w:r>
      <w:r>
        <w:rPr>
          <w:i/>
          <w:iCs/>
        </w:rPr>
        <w:t xml:space="preserve"> </w:t>
      </w:r>
      <w:r w:rsidRPr="00847393">
        <w:rPr>
          <w:i/>
          <w:iCs/>
        </w:rPr>
        <w:t>UK</w:t>
      </w:r>
      <w:r>
        <w:rPr>
          <w:i/>
          <w:iCs/>
        </w:rPr>
        <w:t xml:space="preserve"> </w:t>
      </w:r>
      <w:r w:rsidRPr="00847393">
        <w:rPr>
          <w:i/>
          <w:iCs/>
        </w:rPr>
        <w:t>because</w:t>
      </w:r>
      <w:r>
        <w:rPr>
          <w:i/>
          <w:iCs/>
        </w:rPr>
        <w:t xml:space="preserve"> </w:t>
      </w:r>
      <w:r w:rsidRPr="00847393">
        <w:rPr>
          <w:i/>
          <w:iCs/>
        </w:rPr>
        <w:t>each</w:t>
      </w:r>
      <w:r>
        <w:rPr>
          <w:i/>
          <w:iCs/>
        </w:rPr>
        <w:t xml:space="preserve"> </w:t>
      </w:r>
      <w:r w:rsidRPr="00847393">
        <w:rPr>
          <w:i/>
          <w:iCs/>
        </w:rPr>
        <w:t>country</w:t>
      </w:r>
      <w:r>
        <w:rPr>
          <w:i/>
          <w:iCs/>
        </w:rPr>
        <w:t xml:space="preserve"> </w:t>
      </w:r>
      <w:proofErr w:type="gramStart"/>
      <w:r w:rsidRPr="00847393">
        <w:rPr>
          <w:i/>
          <w:iCs/>
        </w:rPr>
        <w:t>have</w:t>
      </w:r>
      <w:proofErr w:type="gramEnd"/>
      <w:r>
        <w:rPr>
          <w:i/>
          <w:iCs/>
        </w:rPr>
        <w:t xml:space="preserve"> </w:t>
      </w:r>
      <w:r w:rsidRPr="00847393">
        <w:rPr>
          <w:i/>
          <w:iCs/>
        </w:rPr>
        <w:t>their</w:t>
      </w:r>
      <w:r>
        <w:rPr>
          <w:i/>
          <w:iCs/>
        </w:rPr>
        <w:t xml:space="preserve"> </w:t>
      </w:r>
      <w:r w:rsidRPr="00847393">
        <w:rPr>
          <w:i/>
          <w:iCs/>
        </w:rPr>
        <w:t>own</w:t>
      </w:r>
      <w:r>
        <w:rPr>
          <w:i/>
          <w:iCs/>
        </w:rPr>
        <w:t xml:space="preserve"> </w:t>
      </w:r>
      <w:r w:rsidRPr="00847393">
        <w:rPr>
          <w:i/>
          <w:iCs/>
        </w:rPr>
        <w:t>rules</w:t>
      </w:r>
      <w:r>
        <w:rPr>
          <w:i/>
          <w:iCs/>
        </w:rPr>
        <w:t xml:space="preserve"> </w:t>
      </w:r>
      <w:r w:rsidRPr="00847393">
        <w:rPr>
          <w:i/>
          <w:iCs/>
        </w:rPr>
        <w:t>and</w:t>
      </w:r>
      <w:r>
        <w:rPr>
          <w:i/>
          <w:iCs/>
        </w:rPr>
        <w:t xml:space="preserve"> </w:t>
      </w:r>
      <w:r w:rsidRPr="00847393">
        <w:rPr>
          <w:i/>
          <w:iCs/>
        </w:rPr>
        <w:t>laws</w:t>
      </w:r>
      <w:r>
        <w:rPr>
          <w:i/>
          <w:iCs/>
        </w:rPr>
        <w:t xml:space="preserve"> </w:t>
      </w:r>
      <w:r w:rsidRPr="00847393">
        <w:rPr>
          <w:i/>
          <w:iCs/>
        </w:rPr>
        <w:t>about</w:t>
      </w:r>
      <w:r>
        <w:rPr>
          <w:i/>
          <w:iCs/>
        </w:rPr>
        <w:t xml:space="preserve"> </w:t>
      </w:r>
      <w:r w:rsidRPr="00847393">
        <w:rPr>
          <w:i/>
          <w:iCs/>
        </w:rPr>
        <w:t>financial</w:t>
      </w:r>
      <w:r>
        <w:rPr>
          <w:i/>
          <w:iCs/>
        </w:rPr>
        <w:t xml:space="preserve"> </w:t>
      </w:r>
      <w:r w:rsidRPr="00847393">
        <w:rPr>
          <w:i/>
          <w:iCs/>
        </w:rPr>
        <w:t>and</w:t>
      </w:r>
      <w:r>
        <w:rPr>
          <w:i/>
          <w:iCs/>
        </w:rPr>
        <w:t xml:space="preserve"> </w:t>
      </w:r>
      <w:r w:rsidRPr="00847393">
        <w:rPr>
          <w:i/>
          <w:iCs/>
        </w:rPr>
        <w:t>different</w:t>
      </w:r>
      <w:r>
        <w:rPr>
          <w:i/>
          <w:iCs/>
        </w:rPr>
        <w:t xml:space="preserve"> </w:t>
      </w:r>
      <w:r w:rsidRPr="00847393">
        <w:rPr>
          <w:i/>
          <w:iCs/>
        </w:rPr>
        <w:t>areas</w:t>
      </w:r>
      <w:r>
        <w:rPr>
          <w:i/>
          <w:iCs/>
        </w:rPr>
        <w:t xml:space="preserve"> </w:t>
      </w:r>
      <w:r w:rsidRPr="00847393">
        <w:rPr>
          <w:i/>
          <w:iCs/>
        </w:rPr>
        <w:t>of</w:t>
      </w:r>
      <w:r>
        <w:rPr>
          <w:i/>
          <w:iCs/>
        </w:rPr>
        <w:t xml:space="preserve"> </w:t>
      </w:r>
      <w:r w:rsidRPr="00847393">
        <w:rPr>
          <w:i/>
          <w:iCs/>
        </w:rPr>
        <w:t>jobs.</w:t>
      </w:r>
    </w:p>
    <w:p w14:paraId="18866938" w14:textId="77777777" w:rsidR="00C15348" w:rsidRDefault="00C15348" w:rsidP="00985184"/>
    <w:p w14:paraId="4E0DD21C" w14:textId="2D7ED94F" w:rsidR="00C2565F" w:rsidRDefault="00731F98" w:rsidP="0090236F">
      <w:pPr>
        <w:pStyle w:val="Heading4"/>
      </w:pPr>
      <w:bookmarkStart w:id="20" w:name="_Toc122535636"/>
      <w:r>
        <w:lastRenderedPageBreak/>
        <w:t xml:space="preserve">Engagement with </w:t>
      </w:r>
      <w:r w:rsidR="00B22476">
        <w:t>a professional body</w:t>
      </w:r>
      <w:bookmarkEnd w:id="20"/>
    </w:p>
    <w:p w14:paraId="00E72052" w14:textId="769FCCC1" w:rsidR="00985184" w:rsidRPr="00985184" w:rsidRDefault="00100FDA" w:rsidP="00985184">
      <w:r>
        <w:t xml:space="preserve">None of the refugees interviewed had made any attempt to contact a professional body for support or guidance. </w:t>
      </w:r>
      <w:r w:rsidR="005D46ED">
        <w:t xml:space="preserve">An engineer from Ukraine said that </w:t>
      </w:r>
      <w:r w:rsidR="005D46ED" w:rsidRPr="00985184">
        <w:t>there</w:t>
      </w:r>
      <w:r w:rsidR="005D46ED">
        <w:t xml:space="preserve"> </w:t>
      </w:r>
      <w:r w:rsidR="005D46ED" w:rsidRPr="00985184">
        <w:t>wasn’t</w:t>
      </w:r>
      <w:r w:rsidR="005D46ED">
        <w:t xml:space="preserve"> the equivalent of a professional body </w:t>
      </w:r>
      <w:r w:rsidR="005D46ED" w:rsidRPr="00985184">
        <w:t>in</w:t>
      </w:r>
      <w:r w:rsidR="005D46ED">
        <w:t xml:space="preserve"> </w:t>
      </w:r>
      <w:r w:rsidR="005D46ED" w:rsidRPr="00985184">
        <w:t>her</w:t>
      </w:r>
      <w:r w:rsidR="005D46ED">
        <w:t xml:space="preserve"> </w:t>
      </w:r>
      <w:r w:rsidR="00945ECE" w:rsidRPr="00985184">
        <w:t>country,</w:t>
      </w:r>
      <w:r w:rsidR="005D46ED">
        <w:t xml:space="preserve"> </w:t>
      </w:r>
      <w:r w:rsidR="005D46ED" w:rsidRPr="00985184">
        <w:t>so</w:t>
      </w:r>
      <w:r w:rsidR="005D46ED">
        <w:t xml:space="preserve"> </w:t>
      </w:r>
      <w:r w:rsidR="005D46ED" w:rsidRPr="00985184">
        <w:t>it</w:t>
      </w:r>
      <w:r w:rsidR="005D46ED">
        <w:t xml:space="preserve"> </w:t>
      </w:r>
      <w:r w:rsidR="005D46ED" w:rsidRPr="00985184">
        <w:t>hadn’t</w:t>
      </w:r>
      <w:r w:rsidR="005D46ED">
        <w:t xml:space="preserve"> </w:t>
      </w:r>
      <w:r w:rsidR="005D46ED" w:rsidRPr="00985184">
        <w:t>occurred</w:t>
      </w:r>
      <w:r w:rsidR="005D46ED">
        <w:t xml:space="preserve"> </w:t>
      </w:r>
      <w:r w:rsidR="005D46ED" w:rsidRPr="00985184">
        <w:t>to</w:t>
      </w:r>
      <w:r w:rsidR="005D46ED">
        <w:t xml:space="preserve"> </w:t>
      </w:r>
      <w:r w:rsidR="005D46ED" w:rsidRPr="00985184">
        <w:t>her</w:t>
      </w:r>
      <w:r w:rsidR="005D46ED">
        <w:t xml:space="preserve"> </w:t>
      </w:r>
      <w:r w:rsidR="005D46ED" w:rsidRPr="00985184">
        <w:t>that</w:t>
      </w:r>
      <w:r w:rsidR="005D46ED">
        <w:t xml:space="preserve"> </w:t>
      </w:r>
      <w:r w:rsidR="005D46ED" w:rsidRPr="00985184">
        <w:t>such</w:t>
      </w:r>
      <w:r w:rsidR="005D46ED">
        <w:t xml:space="preserve"> </w:t>
      </w:r>
      <w:r w:rsidR="005D46ED" w:rsidRPr="00985184">
        <w:t>a</w:t>
      </w:r>
      <w:r w:rsidR="005D46ED">
        <w:t xml:space="preserve"> </w:t>
      </w:r>
      <w:r w:rsidR="005D46ED" w:rsidRPr="00985184">
        <w:t>thing</w:t>
      </w:r>
      <w:r w:rsidR="005D46ED">
        <w:t xml:space="preserve"> </w:t>
      </w:r>
      <w:r w:rsidR="005D46ED" w:rsidRPr="00985184">
        <w:t>existed</w:t>
      </w:r>
      <w:r w:rsidR="00945ECE">
        <w:t xml:space="preserve">. Others knew of them but were unsure of what to do because of the way the </w:t>
      </w:r>
      <w:r w:rsidR="009C4BA6">
        <w:t xml:space="preserve">wider </w:t>
      </w:r>
      <w:r w:rsidR="00945ECE">
        <w:t>profession w</w:t>
      </w:r>
      <w:r w:rsidR="009C4BA6">
        <w:t xml:space="preserve">as structured in the UK. A </w:t>
      </w:r>
      <w:r w:rsidR="00985184" w:rsidRPr="00985184">
        <w:t>refugee</w:t>
      </w:r>
      <w:r w:rsidR="00EF1385">
        <w:t xml:space="preserve"> </w:t>
      </w:r>
      <w:r w:rsidR="00985184" w:rsidRPr="00985184">
        <w:t>lawyer</w:t>
      </w:r>
      <w:r w:rsidR="00EF1385">
        <w:t xml:space="preserve"> </w:t>
      </w:r>
      <w:r w:rsidR="00985184" w:rsidRPr="00985184">
        <w:t>said</w:t>
      </w:r>
      <w:r w:rsidR="00EF1385">
        <w:t xml:space="preserve"> </w:t>
      </w:r>
      <w:r w:rsidR="00985184" w:rsidRPr="00985184">
        <w:t>“</w:t>
      </w:r>
      <w:r w:rsidR="00985184" w:rsidRPr="00985184">
        <w:rPr>
          <w:i/>
          <w:iCs/>
        </w:rPr>
        <w:t>In</w:t>
      </w:r>
      <w:r w:rsidR="00EF1385">
        <w:rPr>
          <w:i/>
          <w:iCs/>
        </w:rPr>
        <w:t xml:space="preserve"> </w:t>
      </w:r>
      <w:r w:rsidR="00985184" w:rsidRPr="00985184">
        <w:rPr>
          <w:i/>
          <w:iCs/>
        </w:rPr>
        <w:t>my</w:t>
      </w:r>
      <w:r w:rsidR="00EF1385">
        <w:rPr>
          <w:i/>
          <w:iCs/>
        </w:rPr>
        <w:t xml:space="preserve"> </w:t>
      </w:r>
      <w:r w:rsidR="00985184" w:rsidRPr="00985184">
        <w:rPr>
          <w:i/>
          <w:iCs/>
        </w:rPr>
        <w:t>...</w:t>
      </w:r>
      <w:r w:rsidR="00EF1385">
        <w:rPr>
          <w:i/>
          <w:iCs/>
        </w:rPr>
        <w:t xml:space="preserve"> </w:t>
      </w:r>
      <w:r w:rsidR="00985184" w:rsidRPr="00985184">
        <w:rPr>
          <w:i/>
          <w:iCs/>
        </w:rPr>
        <w:t>country</w:t>
      </w:r>
      <w:r w:rsidR="00EF1385">
        <w:rPr>
          <w:i/>
          <w:iCs/>
        </w:rPr>
        <w:t xml:space="preserve"> </w:t>
      </w:r>
      <w:r w:rsidR="00985184" w:rsidRPr="00985184">
        <w:rPr>
          <w:i/>
          <w:iCs/>
        </w:rPr>
        <w:t>of</w:t>
      </w:r>
      <w:r w:rsidR="00EF1385">
        <w:rPr>
          <w:i/>
          <w:iCs/>
        </w:rPr>
        <w:t xml:space="preserve"> </w:t>
      </w:r>
      <w:r w:rsidR="00985184" w:rsidRPr="00985184">
        <w:rPr>
          <w:i/>
          <w:iCs/>
        </w:rPr>
        <w:t>origin</w:t>
      </w:r>
      <w:r w:rsidR="00EF1385">
        <w:rPr>
          <w:i/>
          <w:iCs/>
        </w:rPr>
        <w:t xml:space="preserve"> </w:t>
      </w:r>
      <w:r w:rsidR="00985184" w:rsidRPr="00985184">
        <w:rPr>
          <w:i/>
          <w:iCs/>
        </w:rPr>
        <w:t>there</w:t>
      </w:r>
      <w:r w:rsidR="00EF1385">
        <w:rPr>
          <w:i/>
          <w:iCs/>
        </w:rPr>
        <w:t xml:space="preserve"> </w:t>
      </w:r>
      <w:r w:rsidR="00985184" w:rsidRPr="00985184">
        <w:rPr>
          <w:i/>
          <w:iCs/>
        </w:rPr>
        <w:t>is</w:t>
      </w:r>
      <w:r w:rsidR="00EF1385">
        <w:rPr>
          <w:i/>
          <w:iCs/>
        </w:rPr>
        <w:t xml:space="preserve"> </w:t>
      </w:r>
      <w:r w:rsidR="00985184" w:rsidRPr="00985184">
        <w:rPr>
          <w:i/>
          <w:iCs/>
        </w:rPr>
        <w:t>no</w:t>
      </w:r>
      <w:r w:rsidR="00EF1385">
        <w:rPr>
          <w:i/>
          <w:iCs/>
        </w:rPr>
        <w:t xml:space="preserve"> </w:t>
      </w:r>
      <w:r w:rsidR="00985184" w:rsidRPr="00985184">
        <w:rPr>
          <w:i/>
          <w:iCs/>
        </w:rPr>
        <w:t>distinction</w:t>
      </w:r>
      <w:r w:rsidR="00EF1385">
        <w:rPr>
          <w:i/>
          <w:iCs/>
        </w:rPr>
        <w:t xml:space="preserve"> </w:t>
      </w:r>
      <w:r w:rsidR="00985184" w:rsidRPr="00985184">
        <w:rPr>
          <w:i/>
          <w:iCs/>
        </w:rPr>
        <w:t>between</w:t>
      </w:r>
      <w:r w:rsidR="00EF1385">
        <w:rPr>
          <w:i/>
          <w:iCs/>
        </w:rPr>
        <w:t xml:space="preserve"> </w:t>
      </w:r>
      <w:r w:rsidR="00985184" w:rsidRPr="00985184">
        <w:rPr>
          <w:i/>
          <w:iCs/>
        </w:rPr>
        <w:t>barrister</w:t>
      </w:r>
      <w:r w:rsidR="00EF1385">
        <w:rPr>
          <w:i/>
          <w:iCs/>
        </w:rPr>
        <w:t xml:space="preserve"> </w:t>
      </w:r>
      <w:r w:rsidR="00985184" w:rsidRPr="00985184">
        <w:rPr>
          <w:i/>
          <w:iCs/>
        </w:rPr>
        <w:t>and</w:t>
      </w:r>
      <w:r w:rsidR="00EF1385">
        <w:rPr>
          <w:i/>
          <w:iCs/>
        </w:rPr>
        <w:t xml:space="preserve"> </w:t>
      </w:r>
      <w:r w:rsidR="00985184" w:rsidRPr="00985184">
        <w:rPr>
          <w:i/>
          <w:iCs/>
        </w:rPr>
        <w:t>solicitor”</w:t>
      </w:r>
      <w:r w:rsidR="00EF1385">
        <w:t xml:space="preserve"> </w:t>
      </w:r>
      <w:r w:rsidR="00985184" w:rsidRPr="00985184">
        <w:t>so</w:t>
      </w:r>
      <w:r w:rsidR="00EF1385">
        <w:t xml:space="preserve"> </w:t>
      </w:r>
      <w:r w:rsidR="00985184" w:rsidRPr="00985184">
        <w:t>the</w:t>
      </w:r>
      <w:r w:rsidR="00EF1385">
        <w:t xml:space="preserve"> </w:t>
      </w:r>
      <w:r w:rsidR="00985184" w:rsidRPr="00985184">
        <w:t>distinction</w:t>
      </w:r>
      <w:r w:rsidR="00EF1385">
        <w:t xml:space="preserve"> </w:t>
      </w:r>
      <w:r w:rsidR="00985184" w:rsidRPr="00985184">
        <w:t>and</w:t>
      </w:r>
      <w:r w:rsidR="00EF1385">
        <w:t xml:space="preserve"> </w:t>
      </w:r>
      <w:r w:rsidR="00985184" w:rsidRPr="00985184">
        <w:t>different</w:t>
      </w:r>
      <w:r w:rsidR="00EF1385">
        <w:t xml:space="preserve"> </w:t>
      </w:r>
      <w:r w:rsidR="00985184" w:rsidRPr="00985184">
        <w:t>routes</w:t>
      </w:r>
      <w:r w:rsidR="00EF1385">
        <w:t xml:space="preserve"> </w:t>
      </w:r>
      <w:r w:rsidR="00985184" w:rsidRPr="00985184">
        <w:t>were</w:t>
      </w:r>
      <w:r w:rsidR="00EF1385">
        <w:t xml:space="preserve"> </w:t>
      </w:r>
      <w:r w:rsidR="00985184" w:rsidRPr="00985184">
        <w:t>not</w:t>
      </w:r>
      <w:r w:rsidR="00EF1385">
        <w:t xml:space="preserve"> </w:t>
      </w:r>
      <w:r w:rsidR="00985184" w:rsidRPr="00985184">
        <w:t>clear</w:t>
      </w:r>
      <w:r w:rsidR="00EF1385">
        <w:t xml:space="preserve"> </w:t>
      </w:r>
      <w:r w:rsidR="00985184" w:rsidRPr="00985184">
        <w:t>to</w:t>
      </w:r>
      <w:r w:rsidR="00EF1385">
        <w:t xml:space="preserve"> </w:t>
      </w:r>
      <w:r w:rsidR="00985184" w:rsidRPr="00985184">
        <w:t>him</w:t>
      </w:r>
      <w:r w:rsidR="003F3A15">
        <w:t xml:space="preserve">. Two </w:t>
      </w:r>
      <w:r w:rsidR="00985184" w:rsidRPr="00985184">
        <w:t>refugees</w:t>
      </w:r>
      <w:r w:rsidR="00EF1385">
        <w:t xml:space="preserve"> </w:t>
      </w:r>
      <w:r w:rsidR="00985184" w:rsidRPr="00985184">
        <w:t>described</w:t>
      </w:r>
      <w:r w:rsidR="00EF1385">
        <w:t xml:space="preserve"> </w:t>
      </w:r>
      <w:r w:rsidR="00985184" w:rsidRPr="00985184">
        <w:t>their</w:t>
      </w:r>
      <w:r w:rsidR="00EF1385">
        <w:t xml:space="preserve"> </w:t>
      </w:r>
      <w:r w:rsidR="00985184" w:rsidRPr="00985184">
        <w:t>work</w:t>
      </w:r>
      <w:r w:rsidR="00EF1385">
        <w:t xml:space="preserve"> </w:t>
      </w:r>
      <w:r w:rsidR="00985184" w:rsidRPr="00985184">
        <w:t>as</w:t>
      </w:r>
      <w:r w:rsidR="00EF1385">
        <w:t xml:space="preserve"> </w:t>
      </w:r>
      <w:r w:rsidR="00985184" w:rsidRPr="00985184">
        <w:t>psychology/counselling,</w:t>
      </w:r>
      <w:r w:rsidR="00EF1385">
        <w:t xml:space="preserve"> </w:t>
      </w:r>
      <w:r w:rsidR="00985184" w:rsidRPr="00985184">
        <w:t>but</w:t>
      </w:r>
      <w:r w:rsidR="00EF1385">
        <w:t xml:space="preserve"> </w:t>
      </w:r>
      <w:r w:rsidR="00985184" w:rsidRPr="00985184">
        <w:t>despite</w:t>
      </w:r>
      <w:r w:rsidR="00EF1385">
        <w:t xml:space="preserve"> </w:t>
      </w:r>
      <w:r w:rsidR="00985184" w:rsidRPr="00985184">
        <w:t>considerable</w:t>
      </w:r>
      <w:r w:rsidR="00EF1385">
        <w:t xml:space="preserve"> </w:t>
      </w:r>
      <w:r w:rsidR="00985184" w:rsidRPr="00985184">
        <w:t>experience</w:t>
      </w:r>
      <w:r w:rsidR="00EF1385">
        <w:t xml:space="preserve"> </w:t>
      </w:r>
      <w:r w:rsidR="00985184" w:rsidRPr="00985184">
        <w:t>(and</w:t>
      </w:r>
      <w:r w:rsidR="00EF1385">
        <w:t xml:space="preserve"> </w:t>
      </w:r>
      <w:r w:rsidR="00985184" w:rsidRPr="00985184">
        <w:t>good</w:t>
      </w:r>
      <w:r w:rsidR="00EF1385">
        <w:t xml:space="preserve"> </w:t>
      </w:r>
      <w:r w:rsidR="00985184" w:rsidRPr="00985184">
        <w:t>English)</w:t>
      </w:r>
      <w:r w:rsidR="00EF1385">
        <w:t xml:space="preserve"> </w:t>
      </w:r>
      <w:r w:rsidR="00985184" w:rsidRPr="00985184">
        <w:t>they</w:t>
      </w:r>
      <w:r w:rsidR="00EF1385">
        <w:t xml:space="preserve"> </w:t>
      </w:r>
      <w:r w:rsidR="00985184" w:rsidRPr="00985184">
        <w:t>had</w:t>
      </w:r>
      <w:r w:rsidR="00EF1385">
        <w:t xml:space="preserve"> </w:t>
      </w:r>
      <w:r w:rsidR="00985184" w:rsidRPr="00985184">
        <w:t>been</w:t>
      </w:r>
      <w:r w:rsidR="00EF1385">
        <w:t xml:space="preserve"> </w:t>
      </w:r>
      <w:r w:rsidR="00985184" w:rsidRPr="00985184">
        <w:t>unable</w:t>
      </w:r>
      <w:r w:rsidR="00EF1385">
        <w:t xml:space="preserve"> </w:t>
      </w:r>
      <w:r w:rsidR="00985184" w:rsidRPr="00985184">
        <w:t>to</w:t>
      </w:r>
      <w:r w:rsidR="00EF1385">
        <w:t xml:space="preserve"> </w:t>
      </w:r>
      <w:r w:rsidR="00985184" w:rsidRPr="00985184">
        <w:t>get</w:t>
      </w:r>
      <w:r w:rsidR="00EF1385">
        <w:t xml:space="preserve"> </w:t>
      </w:r>
      <w:r w:rsidR="00985184" w:rsidRPr="00985184">
        <w:t>paid</w:t>
      </w:r>
      <w:r w:rsidR="00EF1385">
        <w:t xml:space="preserve"> </w:t>
      </w:r>
      <w:r w:rsidR="00985184" w:rsidRPr="00985184">
        <w:t>work.</w:t>
      </w:r>
      <w:r w:rsidR="00EF1385">
        <w:t xml:space="preserve"> </w:t>
      </w:r>
      <w:r w:rsidR="0000038E">
        <w:t xml:space="preserve">They considered their </w:t>
      </w:r>
      <w:r w:rsidR="00A17479">
        <w:t>profession and work to be a single entity, but p</w:t>
      </w:r>
      <w:r w:rsidR="00985184" w:rsidRPr="00985184">
        <w:t>sychology</w:t>
      </w:r>
      <w:r w:rsidR="00EF1385">
        <w:t xml:space="preserve"> </w:t>
      </w:r>
      <w:r w:rsidR="00985184" w:rsidRPr="00985184">
        <w:t>and</w:t>
      </w:r>
      <w:r w:rsidR="00EF1385">
        <w:t xml:space="preserve"> </w:t>
      </w:r>
      <w:r w:rsidR="00A17479">
        <w:t>c</w:t>
      </w:r>
      <w:r w:rsidR="00985184" w:rsidRPr="00985184">
        <w:t>ounselling</w:t>
      </w:r>
      <w:r w:rsidR="00EF1385">
        <w:t xml:space="preserve"> </w:t>
      </w:r>
      <w:r w:rsidR="00985184" w:rsidRPr="00985184">
        <w:t>in</w:t>
      </w:r>
      <w:r w:rsidR="00EF1385">
        <w:t xml:space="preserve"> </w:t>
      </w:r>
      <w:r w:rsidR="00985184" w:rsidRPr="00985184">
        <w:t>the</w:t>
      </w:r>
      <w:r w:rsidR="00EF1385">
        <w:t xml:space="preserve"> </w:t>
      </w:r>
      <w:r w:rsidR="00985184" w:rsidRPr="00985184">
        <w:t>UK</w:t>
      </w:r>
      <w:r w:rsidR="00EF1385">
        <w:t xml:space="preserve"> </w:t>
      </w:r>
      <w:r w:rsidR="00985184" w:rsidRPr="00985184">
        <w:t>have</w:t>
      </w:r>
      <w:r w:rsidR="00EF1385">
        <w:t xml:space="preserve"> </w:t>
      </w:r>
      <w:r w:rsidR="00985184" w:rsidRPr="00985184">
        <w:t>different</w:t>
      </w:r>
      <w:r w:rsidR="00EF1385">
        <w:t xml:space="preserve"> </w:t>
      </w:r>
      <w:r w:rsidR="00985184" w:rsidRPr="00985184">
        <w:t>professional</w:t>
      </w:r>
      <w:r w:rsidR="00EF1385">
        <w:t xml:space="preserve"> </w:t>
      </w:r>
      <w:r w:rsidR="00985184" w:rsidRPr="00985184">
        <w:t>bodies</w:t>
      </w:r>
      <w:r w:rsidR="00EF1385">
        <w:t xml:space="preserve"> </w:t>
      </w:r>
      <w:r w:rsidR="00985184" w:rsidRPr="00985184">
        <w:t>and</w:t>
      </w:r>
      <w:r w:rsidR="00EF1385">
        <w:t xml:space="preserve"> </w:t>
      </w:r>
      <w:r w:rsidR="00985184" w:rsidRPr="00985184">
        <w:t>entirely</w:t>
      </w:r>
      <w:r w:rsidR="00EF1385">
        <w:t xml:space="preserve"> </w:t>
      </w:r>
      <w:r w:rsidR="00985184" w:rsidRPr="00985184">
        <w:t>separate</w:t>
      </w:r>
      <w:r w:rsidR="00EF1385">
        <w:t xml:space="preserve"> </w:t>
      </w:r>
      <w:r w:rsidR="00985184" w:rsidRPr="00985184">
        <w:t>degree</w:t>
      </w:r>
      <w:r w:rsidR="00EF1385">
        <w:t xml:space="preserve"> </w:t>
      </w:r>
      <w:r w:rsidR="00985184" w:rsidRPr="00985184">
        <w:t>courses</w:t>
      </w:r>
      <w:r w:rsidR="00EF1385">
        <w:t xml:space="preserve"> </w:t>
      </w:r>
      <w:r w:rsidR="00985184" w:rsidRPr="00985184">
        <w:t>and</w:t>
      </w:r>
      <w:r w:rsidR="00EF1385">
        <w:t xml:space="preserve"> </w:t>
      </w:r>
      <w:r w:rsidR="00985184" w:rsidRPr="00985184">
        <w:t>requirements</w:t>
      </w:r>
      <w:r w:rsidR="00EF1385">
        <w:t xml:space="preserve"> </w:t>
      </w:r>
      <w:r w:rsidR="00985184" w:rsidRPr="00985184">
        <w:t>leading</w:t>
      </w:r>
      <w:r w:rsidR="00EF1385">
        <w:t xml:space="preserve"> </w:t>
      </w:r>
      <w:r w:rsidR="00985184" w:rsidRPr="00985184">
        <w:t>to</w:t>
      </w:r>
      <w:r w:rsidR="00EF1385">
        <w:t xml:space="preserve"> </w:t>
      </w:r>
      <w:r w:rsidR="00985184" w:rsidRPr="00985184">
        <w:t>professional</w:t>
      </w:r>
      <w:r w:rsidR="00EF1385">
        <w:t xml:space="preserve"> </w:t>
      </w:r>
      <w:r w:rsidR="00985184" w:rsidRPr="00985184">
        <w:t>qualification.</w:t>
      </w:r>
      <w:r w:rsidR="00EF1385">
        <w:t xml:space="preserve"> </w:t>
      </w:r>
      <w:r w:rsidR="00DF7AE0">
        <w:t>Ano</w:t>
      </w:r>
      <w:r w:rsidR="009704D9">
        <w:t xml:space="preserve">ther </w:t>
      </w:r>
      <w:r w:rsidR="0025354D">
        <w:t>did not contact the professional body because they lacked confidence to approach them:</w:t>
      </w:r>
    </w:p>
    <w:p w14:paraId="31014CA7" w14:textId="27088750" w:rsidR="00D71006" w:rsidRPr="00847393" w:rsidRDefault="00D71006" w:rsidP="005F2C97">
      <w:pPr>
        <w:ind w:left="567" w:right="566"/>
      </w:pPr>
      <w:r w:rsidRPr="00847393">
        <w:rPr>
          <w:i/>
          <w:iCs/>
        </w:rPr>
        <w:t>“No,</w:t>
      </w:r>
      <w:r>
        <w:rPr>
          <w:i/>
          <w:iCs/>
        </w:rPr>
        <w:t xml:space="preserve"> </w:t>
      </w:r>
      <w:r w:rsidRPr="00847393">
        <w:rPr>
          <w:i/>
          <w:iCs/>
        </w:rPr>
        <w:t>honestly,</w:t>
      </w:r>
      <w:r>
        <w:rPr>
          <w:i/>
          <w:iCs/>
        </w:rPr>
        <w:t xml:space="preserve"> </w:t>
      </w:r>
      <w:r w:rsidRPr="00847393">
        <w:rPr>
          <w:i/>
          <w:iCs/>
        </w:rPr>
        <w:t>no.</w:t>
      </w:r>
      <w:r>
        <w:rPr>
          <w:i/>
          <w:iCs/>
        </w:rPr>
        <w:t xml:space="preserve"> </w:t>
      </w:r>
      <w:r w:rsidRPr="00847393">
        <w:rPr>
          <w:i/>
          <w:iCs/>
        </w:rPr>
        <w:t>Because</w:t>
      </w:r>
      <w:r>
        <w:rPr>
          <w:i/>
          <w:iCs/>
        </w:rPr>
        <w:t xml:space="preserve"> </w:t>
      </w:r>
      <w:r w:rsidRPr="00847393">
        <w:rPr>
          <w:i/>
          <w:iCs/>
        </w:rPr>
        <w:t>I</w:t>
      </w:r>
      <w:r>
        <w:rPr>
          <w:i/>
          <w:iCs/>
        </w:rPr>
        <w:t xml:space="preserve"> </w:t>
      </w:r>
      <w:r w:rsidRPr="00847393">
        <w:rPr>
          <w:i/>
          <w:iCs/>
        </w:rPr>
        <w:t>didn't</w:t>
      </w:r>
      <w:r>
        <w:rPr>
          <w:i/>
          <w:iCs/>
        </w:rPr>
        <w:t xml:space="preserve"> </w:t>
      </w:r>
      <w:r w:rsidRPr="00847393">
        <w:rPr>
          <w:i/>
          <w:iCs/>
        </w:rPr>
        <w:t>feel</w:t>
      </w:r>
      <w:r>
        <w:rPr>
          <w:i/>
          <w:iCs/>
        </w:rPr>
        <w:t xml:space="preserve"> </w:t>
      </w:r>
      <w:r w:rsidRPr="00847393">
        <w:rPr>
          <w:i/>
          <w:iCs/>
        </w:rPr>
        <w:t>confident</w:t>
      </w:r>
      <w:r>
        <w:rPr>
          <w:i/>
          <w:iCs/>
        </w:rPr>
        <w:t xml:space="preserve"> </w:t>
      </w:r>
      <w:r w:rsidRPr="00847393">
        <w:rPr>
          <w:i/>
          <w:iCs/>
        </w:rPr>
        <w:t>in</w:t>
      </w:r>
      <w:r>
        <w:rPr>
          <w:i/>
          <w:iCs/>
        </w:rPr>
        <w:t xml:space="preserve"> </w:t>
      </w:r>
      <w:r w:rsidRPr="00847393">
        <w:rPr>
          <w:i/>
          <w:iCs/>
        </w:rPr>
        <w:t>the</w:t>
      </w:r>
      <w:r>
        <w:rPr>
          <w:i/>
          <w:iCs/>
        </w:rPr>
        <w:t xml:space="preserve"> </w:t>
      </w:r>
      <w:r w:rsidRPr="00847393">
        <w:rPr>
          <w:i/>
          <w:iCs/>
        </w:rPr>
        <w:t>first</w:t>
      </w:r>
      <w:r>
        <w:rPr>
          <w:i/>
          <w:iCs/>
        </w:rPr>
        <w:t xml:space="preserve"> </w:t>
      </w:r>
      <w:r w:rsidRPr="00847393">
        <w:rPr>
          <w:i/>
          <w:iCs/>
        </w:rPr>
        <w:t>of</w:t>
      </w:r>
      <w:r>
        <w:rPr>
          <w:i/>
          <w:iCs/>
        </w:rPr>
        <w:t xml:space="preserve"> </w:t>
      </w:r>
      <w:r w:rsidRPr="00847393">
        <w:rPr>
          <w:i/>
          <w:iCs/>
        </w:rPr>
        <w:t>all,</w:t>
      </w:r>
      <w:r>
        <w:rPr>
          <w:i/>
          <w:iCs/>
        </w:rPr>
        <w:t xml:space="preserve"> </w:t>
      </w:r>
      <w:r w:rsidR="009336FA">
        <w:rPr>
          <w:i/>
          <w:iCs/>
        </w:rPr>
        <w:t>t</w:t>
      </w:r>
      <w:r w:rsidRPr="00847393">
        <w:rPr>
          <w:i/>
          <w:iCs/>
        </w:rPr>
        <w:t>oward</w:t>
      </w:r>
      <w:r>
        <w:rPr>
          <w:i/>
          <w:iCs/>
        </w:rPr>
        <w:t xml:space="preserve"> </w:t>
      </w:r>
      <w:r w:rsidRPr="00847393">
        <w:rPr>
          <w:i/>
          <w:iCs/>
        </w:rPr>
        <w:t>the</w:t>
      </w:r>
      <w:r>
        <w:rPr>
          <w:i/>
          <w:iCs/>
        </w:rPr>
        <w:t xml:space="preserve"> </w:t>
      </w:r>
      <w:r w:rsidRPr="00847393">
        <w:rPr>
          <w:i/>
          <w:iCs/>
        </w:rPr>
        <w:t>language,</w:t>
      </w:r>
      <w:r>
        <w:rPr>
          <w:i/>
          <w:iCs/>
        </w:rPr>
        <w:t xml:space="preserve"> </w:t>
      </w:r>
      <w:r w:rsidRPr="00847393">
        <w:rPr>
          <w:i/>
          <w:iCs/>
        </w:rPr>
        <w:t>and</w:t>
      </w:r>
      <w:r>
        <w:rPr>
          <w:i/>
          <w:iCs/>
        </w:rPr>
        <w:t xml:space="preserve"> </w:t>
      </w:r>
      <w:r w:rsidRPr="00847393">
        <w:rPr>
          <w:i/>
          <w:iCs/>
        </w:rPr>
        <w:t>I</w:t>
      </w:r>
      <w:r>
        <w:rPr>
          <w:i/>
          <w:iCs/>
        </w:rPr>
        <w:t xml:space="preserve"> </w:t>
      </w:r>
      <w:r w:rsidRPr="00847393">
        <w:rPr>
          <w:i/>
          <w:iCs/>
        </w:rPr>
        <w:t>say</w:t>
      </w:r>
      <w:r>
        <w:rPr>
          <w:i/>
          <w:iCs/>
        </w:rPr>
        <w:t xml:space="preserve"> </w:t>
      </w:r>
      <w:r w:rsidRPr="00847393">
        <w:rPr>
          <w:i/>
          <w:iCs/>
        </w:rPr>
        <w:t>I</w:t>
      </w:r>
      <w:r>
        <w:rPr>
          <w:i/>
          <w:iCs/>
        </w:rPr>
        <w:t xml:space="preserve"> </w:t>
      </w:r>
      <w:r w:rsidRPr="00847393">
        <w:rPr>
          <w:i/>
          <w:iCs/>
        </w:rPr>
        <w:t>thought</w:t>
      </w:r>
      <w:r>
        <w:rPr>
          <w:i/>
          <w:iCs/>
        </w:rPr>
        <w:t xml:space="preserve"> </w:t>
      </w:r>
      <w:r w:rsidRPr="00847393">
        <w:rPr>
          <w:i/>
          <w:iCs/>
        </w:rPr>
        <w:t>maybe</w:t>
      </w:r>
      <w:r>
        <w:rPr>
          <w:i/>
          <w:iCs/>
        </w:rPr>
        <w:t xml:space="preserve"> </w:t>
      </w:r>
      <w:r w:rsidRPr="00847393">
        <w:rPr>
          <w:i/>
          <w:iCs/>
        </w:rPr>
        <w:t>I</w:t>
      </w:r>
      <w:r>
        <w:rPr>
          <w:i/>
          <w:iCs/>
        </w:rPr>
        <w:t xml:space="preserve"> </w:t>
      </w:r>
      <w:r w:rsidRPr="00847393">
        <w:rPr>
          <w:i/>
          <w:iCs/>
        </w:rPr>
        <w:t>cannot</w:t>
      </w:r>
      <w:r>
        <w:rPr>
          <w:i/>
          <w:iCs/>
        </w:rPr>
        <w:t xml:space="preserve"> </w:t>
      </w:r>
      <w:r w:rsidRPr="00847393">
        <w:rPr>
          <w:i/>
          <w:iCs/>
        </w:rPr>
        <w:t>offer</w:t>
      </w:r>
      <w:r>
        <w:rPr>
          <w:i/>
          <w:iCs/>
        </w:rPr>
        <w:t xml:space="preserve"> </w:t>
      </w:r>
      <w:proofErr w:type="gramStart"/>
      <w:r w:rsidRPr="00847393">
        <w:rPr>
          <w:i/>
          <w:iCs/>
        </w:rPr>
        <w:t>my</w:t>
      </w:r>
      <w:r>
        <w:rPr>
          <w:i/>
          <w:iCs/>
        </w:rPr>
        <w:t xml:space="preserve"> </w:t>
      </w:r>
      <w:r w:rsidRPr="00847393">
        <w:rPr>
          <w:i/>
          <w:iCs/>
        </w:rPr>
        <w:t>the</w:t>
      </w:r>
      <w:proofErr w:type="gramEnd"/>
      <w:r>
        <w:rPr>
          <w:i/>
          <w:iCs/>
        </w:rPr>
        <w:t xml:space="preserve"> </w:t>
      </w:r>
      <w:r w:rsidRPr="00847393">
        <w:rPr>
          <w:i/>
          <w:iCs/>
        </w:rPr>
        <w:t>best</w:t>
      </w:r>
      <w:r>
        <w:rPr>
          <w:i/>
          <w:iCs/>
        </w:rPr>
        <w:t xml:space="preserve"> </w:t>
      </w:r>
      <w:r w:rsidRPr="00847393">
        <w:rPr>
          <w:i/>
          <w:iCs/>
        </w:rPr>
        <w:t>of</w:t>
      </w:r>
      <w:r>
        <w:rPr>
          <w:i/>
          <w:iCs/>
        </w:rPr>
        <w:t xml:space="preserve"> </w:t>
      </w:r>
      <w:r w:rsidRPr="00847393">
        <w:rPr>
          <w:i/>
          <w:iCs/>
        </w:rPr>
        <w:t>me</w:t>
      </w:r>
      <w:r>
        <w:rPr>
          <w:i/>
          <w:iCs/>
        </w:rPr>
        <w:t xml:space="preserve"> </w:t>
      </w:r>
      <w:r w:rsidR="005F2C97">
        <w:rPr>
          <w:i/>
          <w:iCs/>
        </w:rPr>
        <w:t>…</w:t>
      </w:r>
      <w:r>
        <w:rPr>
          <w:i/>
          <w:iCs/>
        </w:rPr>
        <w:t xml:space="preserve"> </w:t>
      </w:r>
      <w:r w:rsidRPr="00847393">
        <w:rPr>
          <w:i/>
          <w:iCs/>
        </w:rPr>
        <w:t>Or</w:t>
      </w:r>
      <w:r>
        <w:rPr>
          <w:i/>
          <w:iCs/>
        </w:rPr>
        <w:t xml:space="preserve"> </w:t>
      </w:r>
      <w:r w:rsidRPr="00847393">
        <w:rPr>
          <w:i/>
          <w:iCs/>
        </w:rPr>
        <w:t>maybe</w:t>
      </w:r>
      <w:r>
        <w:rPr>
          <w:i/>
          <w:iCs/>
        </w:rPr>
        <w:t xml:space="preserve"> </w:t>
      </w:r>
      <w:r w:rsidRPr="00847393">
        <w:rPr>
          <w:i/>
          <w:iCs/>
        </w:rPr>
        <w:t>they</w:t>
      </w:r>
      <w:r>
        <w:rPr>
          <w:i/>
          <w:iCs/>
        </w:rPr>
        <w:t xml:space="preserve"> </w:t>
      </w:r>
      <w:r w:rsidRPr="00847393">
        <w:rPr>
          <w:i/>
          <w:iCs/>
        </w:rPr>
        <w:t>ask</w:t>
      </w:r>
      <w:r>
        <w:rPr>
          <w:i/>
          <w:iCs/>
        </w:rPr>
        <w:t xml:space="preserve"> </w:t>
      </w:r>
      <w:r w:rsidRPr="00847393">
        <w:rPr>
          <w:i/>
          <w:iCs/>
        </w:rPr>
        <w:t>me</w:t>
      </w:r>
      <w:r>
        <w:rPr>
          <w:i/>
          <w:iCs/>
        </w:rPr>
        <w:t xml:space="preserve"> </w:t>
      </w:r>
      <w:r w:rsidRPr="00847393">
        <w:rPr>
          <w:i/>
          <w:iCs/>
        </w:rPr>
        <w:t>some</w:t>
      </w:r>
      <w:r>
        <w:rPr>
          <w:i/>
          <w:iCs/>
        </w:rPr>
        <w:t xml:space="preserve"> </w:t>
      </w:r>
      <w:r w:rsidRPr="00847393">
        <w:rPr>
          <w:i/>
          <w:iCs/>
        </w:rPr>
        <w:t>question</w:t>
      </w:r>
      <w:r>
        <w:rPr>
          <w:i/>
          <w:iCs/>
        </w:rPr>
        <w:t xml:space="preserve"> </w:t>
      </w:r>
      <w:r w:rsidRPr="00847393">
        <w:rPr>
          <w:i/>
          <w:iCs/>
        </w:rPr>
        <w:t>and</w:t>
      </w:r>
      <w:r>
        <w:rPr>
          <w:i/>
          <w:iCs/>
        </w:rPr>
        <w:t xml:space="preserve"> </w:t>
      </w:r>
      <w:r w:rsidRPr="00847393">
        <w:rPr>
          <w:i/>
          <w:iCs/>
        </w:rPr>
        <w:t>maybe</w:t>
      </w:r>
      <w:r>
        <w:rPr>
          <w:i/>
          <w:iCs/>
        </w:rPr>
        <w:t xml:space="preserve"> </w:t>
      </w:r>
      <w:r w:rsidRPr="00847393">
        <w:rPr>
          <w:i/>
          <w:iCs/>
        </w:rPr>
        <w:t>I</w:t>
      </w:r>
      <w:r>
        <w:rPr>
          <w:i/>
          <w:iCs/>
        </w:rPr>
        <w:t xml:space="preserve"> </w:t>
      </w:r>
      <w:r w:rsidRPr="00847393">
        <w:rPr>
          <w:i/>
          <w:iCs/>
        </w:rPr>
        <w:t>don't</w:t>
      </w:r>
      <w:r>
        <w:rPr>
          <w:i/>
          <w:iCs/>
        </w:rPr>
        <w:t xml:space="preserve"> </w:t>
      </w:r>
      <w:r w:rsidRPr="00847393">
        <w:rPr>
          <w:i/>
          <w:iCs/>
        </w:rPr>
        <w:t>know</w:t>
      </w:r>
      <w:r>
        <w:rPr>
          <w:i/>
          <w:iCs/>
        </w:rPr>
        <w:t xml:space="preserve"> </w:t>
      </w:r>
      <w:r w:rsidRPr="00847393">
        <w:rPr>
          <w:i/>
          <w:iCs/>
        </w:rPr>
        <w:t>how</w:t>
      </w:r>
      <w:r>
        <w:rPr>
          <w:i/>
          <w:iCs/>
        </w:rPr>
        <w:t xml:space="preserve"> </w:t>
      </w:r>
      <w:r w:rsidRPr="00847393">
        <w:rPr>
          <w:i/>
          <w:iCs/>
        </w:rPr>
        <w:t>to</w:t>
      </w:r>
      <w:r>
        <w:rPr>
          <w:i/>
          <w:iCs/>
        </w:rPr>
        <w:t xml:space="preserve"> </w:t>
      </w:r>
      <w:r w:rsidRPr="00847393">
        <w:rPr>
          <w:i/>
          <w:iCs/>
        </w:rPr>
        <w:t>answer</w:t>
      </w:r>
      <w:r w:rsidR="001172EE">
        <w:rPr>
          <w:i/>
          <w:iCs/>
        </w:rPr>
        <w:t xml:space="preserve"> i</w:t>
      </w:r>
      <w:r w:rsidRPr="00847393">
        <w:rPr>
          <w:i/>
          <w:iCs/>
        </w:rPr>
        <w:t>f</w:t>
      </w:r>
      <w:r>
        <w:rPr>
          <w:i/>
          <w:iCs/>
        </w:rPr>
        <w:t xml:space="preserve"> </w:t>
      </w:r>
      <w:r w:rsidRPr="00847393">
        <w:rPr>
          <w:i/>
          <w:iCs/>
        </w:rPr>
        <w:t>they</w:t>
      </w:r>
      <w:r>
        <w:rPr>
          <w:i/>
          <w:iCs/>
        </w:rPr>
        <w:t xml:space="preserve"> </w:t>
      </w:r>
      <w:r w:rsidRPr="00847393">
        <w:rPr>
          <w:i/>
          <w:iCs/>
        </w:rPr>
        <w:t>ask</w:t>
      </w:r>
      <w:r>
        <w:rPr>
          <w:i/>
          <w:iCs/>
        </w:rPr>
        <w:t xml:space="preserve"> </w:t>
      </w:r>
      <w:r w:rsidRPr="00847393">
        <w:rPr>
          <w:i/>
          <w:iCs/>
        </w:rPr>
        <w:t>me</w:t>
      </w:r>
      <w:r>
        <w:rPr>
          <w:i/>
          <w:iCs/>
        </w:rPr>
        <w:t xml:space="preserve"> </w:t>
      </w:r>
      <w:r w:rsidRPr="00847393">
        <w:rPr>
          <w:i/>
          <w:iCs/>
        </w:rPr>
        <w:t>in</w:t>
      </w:r>
      <w:r>
        <w:rPr>
          <w:i/>
          <w:iCs/>
        </w:rPr>
        <w:t xml:space="preserve"> </w:t>
      </w:r>
      <w:r w:rsidRPr="00847393">
        <w:rPr>
          <w:i/>
          <w:iCs/>
        </w:rPr>
        <w:t>English</w:t>
      </w:r>
      <w:r>
        <w:rPr>
          <w:i/>
          <w:iCs/>
        </w:rPr>
        <w:t xml:space="preserve"> </w:t>
      </w:r>
      <w:r w:rsidRPr="00847393">
        <w:rPr>
          <w:i/>
          <w:iCs/>
        </w:rPr>
        <w:t>because</w:t>
      </w:r>
      <w:r>
        <w:rPr>
          <w:i/>
          <w:iCs/>
        </w:rPr>
        <w:t xml:space="preserve"> </w:t>
      </w:r>
      <w:r w:rsidRPr="00847393">
        <w:rPr>
          <w:i/>
          <w:iCs/>
        </w:rPr>
        <w:t>I</w:t>
      </w:r>
      <w:r>
        <w:rPr>
          <w:i/>
          <w:iCs/>
        </w:rPr>
        <w:t xml:space="preserve"> </w:t>
      </w:r>
      <w:r w:rsidRPr="00847393">
        <w:rPr>
          <w:i/>
          <w:iCs/>
        </w:rPr>
        <w:t>have</w:t>
      </w:r>
      <w:r>
        <w:rPr>
          <w:i/>
          <w:iCs/>
        </w:rPr>
        <w:t xml:space="preserve"> </w:t>
      </w:r>
      <w:r w:rsidRPr="00847393">
        <w:rPr>
          <w:i/>
          <w:iCs/>
        </w:rPr>
        <w:t>the</w:t>
      </w:r>
      <w:r>
        <w:rPr>
          <w:i/>
          <w:iCs/>
        </w:rPr>
        <w:t xml:space="preserve"> </w:t>
      </w:r>
      <w:r w:rsidRPr="00847393">
        <w:rPr>
          <w:i/>
          <w:iCs/>
        </w:rPr>
        <w:t>knowledge</w:t>
      </w:r>
      <w:r>
        <w:rPr>
          <w:i/>
          <w:iCs/>
        </w:rPr>
        <w:t xml:space="preserve"> </w:t>
      </w:r>
      <w:r w:rsidRPr="00847393">
        <w:rPr>
          <w:i/>
          <w:iCs/>
        </w:rPr>
        <w:t>in</w:t>
      </w:r>
      <w:r>
        <w:rPr>
          <w:i/>
          <w:iCs/>
        </w:rPr>
        <w:t xml:space="preserve"> </w:t>
      </w:r>
      <w:r w:rsidRPr="00847393">
        <w:rPr>
          <w:i/>
          <w:iCs/>
        </w:rPr>
        <w:t>in</w:t>
      </w:r>
      <w:r>
        <w:rPr>
          <w:i/>
          <w:iCs/>
        </w:rPr>
        <w:t xml:space="preserve"> </w:t>
      </w:r>
      <w:r w:rsidRPr="00847393">
        <w:rPr>
          <w:i/>
          <w:iCs/>
        </w:rPr>
        <w:t>my</w:t>
      </w:r>
      <w:r>
        <w:rPr>
          <w:i/>
          <w:iCs/>
        </w:rPr>
        <w:t xml:space="preserve"> </w:t>
      </w:r>
      <w:r w:rsidRPr="00847393">
        <w:rPr>
          <w:i/>
          <w:iCs/>
        </w:rPr>
        <w:t>language,</w:t>
      </w:r>
      <w:r>
        <w:rPr>
          <w:i/>
          <w:iCs/>
        </w:rPr>
        <w:t xml:space="preserve"> </w:t>
      </w:r>
      <w:r w:rsidRPr="00847393">
        <w:rPr>
          <w:i/>
          <w:iCs/>
        </w:rPr>
        <w:t>but</w:t>
      </w:r>
      <w:r>
        <w:rPr>
          <w:i/>
          <w:iCs/>
        </w:rPr>
        <w:t xml:space="preserve"> </w:t>
      </w:r>
      <w:r w:rsidRPr="00847393">
        <w:rPr>
          <w:i/>
          <w:iCs/>
        </w:rPr>
        <w:t>I</w:t>
      </w:r>
      <w:r>
        <w:rPr>
          <w:i/>
          <w:iCs/>
        </w:rPr>
        <w:t xml:space="preserve"> </w:t>
      </w:r>
      <w:r w:rsidRPr="00847393">
        <w:rPr>
          <w:i/>
          <w:iCs/>
        </w:rPr>
        <w:t>don't</w:t>
      </w:r>
      <w:r>
        <w:rPr>
          <w:i/>
          <w:iCs/>
        </w:rPr>
        <w:t xml:space="preserve"> </w:t>
      </w:r>
      <w:r w:rsidRPr="00847393">
        <w:rPr>
          <w:i/>
          <w:iCs/>
        </w:rPr>
        <w:t>know</w:t>
      </w:r>
      <w:r>
        <w:rPr>
          <w:i/>
          <w:iCs/>
        </w:rPr>
        <w:t xml:space="preserve"> </w:t>
      </w:r>
      <w:r w:rsidRPr="00847393">
        <w:rPr>
          <w:i/>
          <w:iCs/>
        </w:rPr>
        <w:t>how</w:t>
      </w:r>
      <w:r>
        <w:rPr>
          <w:i/>
          <w:iCs/>
        </w:rPr>
        <w:t xml:space="preserve"> </w:t>
      </w:r>
      <w:proofErr w:type="gramStart"/>
      <w:r w:rsidRPr="00847393">
        <w:rPr>
          <w:i/>
          <w:iCs/>
        </w:rPr>
        <w:t>can</w:t>
      </w:r>
      <w:r>
        <w:rPr>
          <w:i/>
          <w:iCs/>
        </w:rPr>
        <w:t xml:space="preserve"> </w:t>
      </w:r>
      <w:r w:rsidRPr="00847393">
        <w:rPr>
          <w:i/>
          <w:iCs/>
        </w:rPr>
        <w:t>I</w:t>
      </w:r>
      <w:proofErr w:type="gramEnd"/>
      <w:r>
        <w:rPr>
          <w:i/>
          <w:iCs/>
        </w:rPr>
        <w:t xml:space="preserve"> </w:t>
      </w:r>
      <w:r w:rsidRPr="00847393">
        <w:rPr>
          <w:i/>
          <w:iCs/>
        </w:rPr>
        <w:t>answer</w:t>
      </w:r>
      <w:r>
        <w:rPr>
          <w:i/>
          <w:iCs/>
        </w:rPr>
        <w:t xml:space="preserve"> </w:t>
      </w:r>
      <w:r w:rsidRPr="00847393">
        <w:rPr>
          <w:i/>
          <w:iCs/>
        </w:rPr>
        <w:t>in</w:t>
      </w:r>
      <w:r>
        <w:rPr>
          <w:i/>
          <w:iCs/>
        </w:rPr>
        <w:t xml:space="preserve"> </w:t>
      </w:r>
      <w:r w:rsidRPr="00847393">
        <w:rPr>
          <w:i/>
          <w:iCs/>
        </w:rPr>
        <w:t>English.”</w:t>
      </w:r>
      <w:r>
        <w:rPr>
          <w:i/>
          <w:iCs/>
        </w:rPr>
        <w:t xml:space="preserve"> </w:t>
      </w:r>
      <w:r w:rsidR="0025354D">
        <w:t>A</w:t>
      </w:r>
      <w:r w:rsidRPr="00D71006">
        <w:t>ccountant</w:t>
      </w:r>
    </w:p>
    <w:p w14:paraId="7E649713" w14:textId="56BE871D" w:rsidR="00985184" w:rsidRDefault="005F2C97" w:rsidP="00985184">
      <w:r>
        <w:t xml:space="preserve">While </w:t>
      </w:r>
      <w:r w:rsidR="001D67D9">
        <w:t>evidently</w:t>
      </w:r>
      <w:r>
        <w:t xml:space="preserve"> not perfect English, the person was able to participate in the interview</w:t>
      </w:r>
      <w:r w:rsidR="001D67D9">
        <w:t xml:space="preserve"> </w:t>
      </w:r>
      <w:r w:rsidR="000341B5">
        <w:t xml:space="preserve">and so </w:t>
      </w:r>
      <w:r w:rsidR="00F82411">
        <w:t>presumably work</w:t>
      </w:r>
      <w:r w:rsidR="000A60EC">
        <w:t xml:space="preserve"> if she possessed the technical knowledge. </w:t>
      </w:r>
      <w:r w:rsidR="00B84F9B">
        <w:t xml:space="preserve">These responses all indicate a role for professional bodies in outreach, demystifying their </w:t>
      </w:r>
      <w:r w:rsidR="008A1CB9">
        <w:t xml:space="preserve">profession (or their role within it), and offering a welcoming and supportive </w:t>
      </w:r>
      <w:r w:rsidR="00C077C0">
        <w:t xml:space="preserve">environment. </w:t>
      </w:r>
      <w:r w:rsidR="000447A3">
        <w:t>Conversations with a</w:t>
      </w:r>
      <w:r w:rsidR="001D67D9">
        <w:t xml:space="preserve"> mentor from the profession could </w:t>
      </w:r>
      <w:r w:rsidR="00F82411">
        <w:t xml:space="preserve">be very useful in developing the vocabulary of accountancy </w:t>
      </w:r>
      <w:r w:rsidR="00E2464D">
        <w:t xml:space="preserve">(or any other field) as well as </w:t>
      </w:r>
      <w:r w:rsidR="00EF7A50">
        <w:t>other work-related skills</w:t>
      </w:r>
      <w:r w:rsidR="00244D7F">
        <w:t xml:space="preserve"> which are needed to register:</w:t>
      </w:r>
    </w:p>
    <w:p w14:paraId="65C4B921" w14:textId="77777777" w:rsidR="009677F1" w:rsidRPr="00985184" w:rsidRDefault="009677F1" w:rsidP="009677F1">
      <w:pPr>
        <w:ind w:left="567" w:right="566"/>
      </w:pPr>
      <w:r w:rsidRPr="00985184">
        <w:rPr>
          <w:i/>
          <w:iCs/>
        </w:rPr>
        <w:t>[There]</w:t>
      </w:r>
      <w:r>
        <w:rPr>
          <w:i/>
          <w:iCs/>
        </w:rPr>
        <w:t xml:space="preserve"> </w:t>
      </w:r>
      <w:r w:rsidRPr="00985184">
        <w:rPr>
          <w:i/>
          <w:iCs/>
        </w:rPr>
        <w:t>are</w:t>
      </w:r>
      <w:r>
        <w:rPr>
          <w:i/>
          <w:iCs/>
        </w:rPr>
        <w:t xml:space="preserve"> </w:t>
      </w:r>
      <w:r w:rsidRPr="00985184">
        <w:rPr>
          <w:i/>
          <w:iCs/>
        </w:rPr>
        <w:t>a</w:t>
      </w:r>
      <w:r>
        <w:rPr>
          <w:i/>
          <w:iCs/>
        </w:rPr>
        <w:t xml:space="preserve"> </w:t>
      </w:r>
      <w:r w:rsidRPr="00985184">
        <w:rPr>
          <w:i/>
          <w:iCs/>
        </w:rPr>
        <w:t>higher</w:t>
      </w:r>
      <w:r>
        <w:rPr>
          <w:i/>
          <w:iCs/>
        </w:rPr>
        <w:t xml:space="preserve"> </w:t>
      </w:r>
      <w:r w:rsidRPr="00985184">
        <w:rPr>
          <w:i/>
          <w:iCs/>
        </w:rPr>
        <w:t>proportion</w:t>
      </w:r>
      <w:r>
        <w:rPr>
          <w:i/>
          <w:iCs/>
        </w:rPr>
        <w:t xml:space="preserve"> </w:t>
      </w:r>
      <w:r w:rsidRPr="00985184">
        <w:rPr>
          <w:i/>
          <w:iCs/>
        </w:rPr>
        <w:t>of</w:t>
      </w:r>
      <w:r>
        <w:rPr>
          <w:i/>
          <w:iCs/>
        </w:rPr>
        <w:t xml:space="preserve"> </w:t>
      </w:r>
      <w:r w:rsidRPr="00985184">
        <w:rPr>
          <w:i/>
          <w:iCs/>
        </w:rPr>
        <w:t>Certificate</w:t>
      </w:r>
      <w:r>
        <w:rPr>
          <w:i/>
          <w:iCs/>
        </w:rPr>
        <w:t xml:space="preserve"> </w:t>
      </w:r>
      <w:r w:rsidRPr="00985184">
        <w:rPr>
          <w:i/>
          <w:iCs/>
        </w:rPr>
        <w:t>of</w:t>
      </w:r>
      <w:r>
        <w:rPr>
          <w:i/>
          <w:iCs/>
        </w:rPr>
        <w:t xml:space="preserve"> </w:t>
      </w:r>
      <w:r w:rsidRPr="00985184">
        <w:rPr>
          <w:i/>
          <w:iCs/>
        </w:rPr>
        <w:t>Proficiency</w:t>
      </w:r>
      <w:r>
        <w:rPr>
          <w:i/>
          <w:iCs/>
        </w:rPr>
        <w:t xml:space="preserve"> </w:t>
      </w:r>
      <w:r w:rsidRPr="00985184">
        <w:rPr>
          <w:i/>
          <w:iCs/>
        </w:rPr>
        <w:t>fails</w:t>
      </w:r>
      <w:r>
        <w:rPr>
          <w:i/>
          <w:iCs/>
        </w:rPr>
        <w:t xml:space="preserve"> </w:t>
      </w:r>
      <w:r w:rsidRPr="00985184">
        <w:rPr>
          <w:i/>
          <w:iCs/>
        </w:rPr>
        <w:t>for</w:t>
      </w:r>
      <w:r>
        <w:rPr>
          <w:i/>
          <w:iCs/>
        </w:rPr>
        <w:t xml:space="preserve"> </w:t>
      </w:r>
      <w:r w:rsidRPr="00985184">
        <w:rPr>
          <w:i/>
          <w:iCs/>
        </w:rPr>
        <w:t>applicants</w:t>
      </w:r>
      <w:r>
        <w:rPr>
          <w:i/>
          <w:iCs/>
        </w:rPr>
        <w:t xml:space="preserve"> </w:t>
      </w:r>
      <w:r w:rsidRPr="00985184">
        <w:rPr>
          <w:i/>
          <w:iCs/>
        </w:rPr>
        <w:t>whose</w:t>
      </w:r>
      <w:r>
        <w:rPr>
          <w:i/>
          <w:iCs/>
        </w:rPr>
        <w:t xml:space="preserve"> </w:t>
      </w:r>
      <w:r w:rsidRPr="00985184">
        <w:rPr>
          <w:i/>
          <w:iCs/>
        </w:rPr>
        <w:t>first</w:t>
      </w:r>
      <w:r>
        <w:rPr>
          <w:i/>
          <w:iCs/>
        </w:rPr>
        <w:t xml:space="preserve"> </w:t>
      </w:r>
      <w:r w:rsidRPr="00985184">
        <w:rPr>
          <w:i/>
          <w:iCs/>
        </w:rPr>
        <w:t>language</w:t>
      </w:r>
      <w:r>
        <w:rPr>
          <w:i/>
          <w:iCs/>
        </w:rPr>
        <w:t xml:space="preserve"> </w:t>
      </w:r>
      <w:r w:rsidRPr="00985184">
        <w:rPr>
          <w:i/>
          <w:iCs/>
        </w:rPr>
        <w:t>is</w:t>
      </w:r>
      <w:r>
        <w:rPr>
          <w:i/>
          <w:iCs/>
        </w:rPr>
        <w:t xml:space="preserve"> </w:t>
      </w:r>
      <w:r w:rsidRPr="00985184">
        <w:rPr>
          <w:i/>
          <w:iCs/>
        </w:rPr>
        <w:t>not</w:t>
      </w:r>
      <w:r>
        <w:rPr>
          <w:i/>
          <w:iCs/>
        </w:rPr>
        <w:t xml:space="preserve"> </w:t>
      </w:r>
      <w:r w:rsidRPr="00985184">
        <w:rPr>
          <w:i/>
          <w:iCs/>
        </w:rPr>
        <w:t>English,</w:t>
      </w:r>
      <w:r>
        <w:rPr>
          <w:i/>
          <w:iCs/>
        </w:rPr>
        <w:t xml:space="preserve"> </w:t>
      </w:r>
      <w:r w:rsidRPr="00985184">
        <w:rPr>
          <w:i/>
          <w:iCs/>
        </w:rPr>
        <w:t>and</w:t>
      </w:r>
      <w:r>
        <w:rPr>
          <w:i/>
          <w:iCs/>
        </w:rPr>
        <w:t xml:space="preserve"> </w:t>
      </w:r>
      <w:r w:rsidRPr="00985184">
        <w:rPr>
          <w:i/>
          <w:iCs/>
        </w:rPr>
        <w:t>this</w:t>
      </w:r>
      <w:r>
        <w:rPr>
          <w:i/>
          <w:iCs/>
        </w:rPr>
        <w:t xml:space="preserve"> </w:t>
      </w:r>
      <w:r w:rsidRPr="00985184">
        <w:rPr>
          <w:i/>
          <w:iCs/>
        </w:rPr>
        <w:t>applies</w:t>
      </w:r>
      <w:r>
        <w:rPr>
          <w:i/>
          <w:iCs/>
        </w:rPr>
        <w:t xml:space="preserve"> </w:t>
      </w:r>
      <w:r w:rsidRPr="00985184">
        <w:rPr>
          <w:i/>
          <w:iCs/>
        </w:rPr>
        <w:t>to</w:t>
      </w:r>
      <w:r>
        <w:rPr>
          <w:i/>
          <w:iCs/>
        </w:rPr>
        <w:t xml:space="preserve"> </w:t>
      </w:r>
      <w:r w:rsidRPr="00985184">
        <w:rPr>
          <w:i/>
          <w:iCs/>
        </w:rPr>
        <w:t>those</w:t>
      </w:r>
      <w:r>
        <w:rPr>
          <w:i/>
          <w:iCs/>
        </w:rPr>
        <w:t xml:space="preserve"> </w:t>
      </w:r>
      <w:r w:rsidRPr="00985184">
        <w:rPr>
          <w:i/>
          <w:iCs/>
        </w:rPr>
        <w:t>who</w:t>
      </w:r>
      <w:r>
        <w:rPr>
          <w:i/>
          <w:iCs/>
        </w:rPr>
        <w:t xml:space="preserve"> </w:t>
      </w:r>
      <w:r w:rsidRPr="00985184">
        <w:rPr>
          <w:i/>
          <w:iCs/>
        </w:rPr>
        <w:t>have</w:t>
      </w:r>
      <w:r>
        <w:rPr>
          <w:i/>
          <w:iCs/>
        </w:rPr>
        <w:t xml:space="preserve"> </w:t>
      </w:r>
      <w:r w:rsidRPr="00985184">
        <w:rPr>
          <w:i/>
          <w:iCs/>
        </w:rPr>
        <w:t>a</w:t>
      </w:r>
      <w:r>
        <w:rPr>
          <w:i/>
          <w:iCs/>
        </w:rPr>
        <w:t xml:space="preserve"> </w:t>
      </w:r>
      <w:r w:rsidRPr="00985184">
        <w:rPr>
          <w:i/>
          <w:iCs/>
        </w:rPr>
        <w:t>good</w:t>
      </w:r>
      <w:r>
        <w:rPr>
          <w:i/>
          <w:iCs/>
        </w:rPr>
        <w:t xml:space="preserve"> </w:t>
      </w:r>
      <w:r w:rsidRPr="00985184">
        <w:rPr>
          <w:i/>
          <w:iCs/>
        </w:rPr>
        <w:t>grasp</w:t>
      </w:r>
      <w:r>
        <w:rPr>
          <w:i/>
          <w:iCs/>
        </w:rPr>
        <w:t xml:space="preserve"> </w:t>
      </w:r>
      <w:r w:rsidRPr="00985184">
        <w:rPr>
          <w:i/>
          <w:iCs/>
        </w:rPr>
        <w:t>of</w:t>
      </w:r>
      <w:r>
        <w:rPr>
          <w:i/>
          <w:iCs/>
        </w:rPr>
        <w:t xml:space="preserve"> </w:t>
      </w:r>
      <w:r w:rsidRPr="00985184">
        <w:rPr>
          <w:i/>
          <w:iCs/>
        </w:rPr>
        <w:t>the</w:t>
      </w:r>
      <w:r>
        <w:rPr>
          <w:i/>
          <w:iCs/>
        </w:rPr>
        <w:t xml:space="preserve"> </w:t>
      </w:r>
      <w:r w:rsidRPr="00985184">
        <w:rPr>
          <w:i/>
          <w:iCs/>
        </w:rPr>
        <w:t>language.</w:t>
      </w:r>
      <w:r>
        <w:rPr>
          <w:i/>
          <w:iCs/>
        </w:rPr>
        <w:t xml:space="preserve"> </w:t>
      </w:r>
      <w:r w:rsidRPr="00985184">
        <w:rPr>
          <w:i/>
          <w:iCs/>
        </w:rPr>
        <w:t>Some</w:t>
      </w:r>
      <w:r>
        <w:rPr>
          <w:i/>
          <w:iCs/>
        </w:rPr>
        <w:t xml:space="preserve"> </w:t>
      </w:r>
      <w:r w:rsidRPr="00985184">
        <w:rPr>
          <w:i/>
          <w:iCs/>
        </w:rPr>
        <w:t>of</w:t>
      </w:r>
      <w:r>
        <w:rPr>
          <w:i/>
          <w:iCs/>
        </w:rPr>
        <w:t xml:space="preserve"> </w:t>
      </w:r>
      <w:r w:rsidRPr="00985184">
        <w:rPr>
          <w:i/>
          <w:iCs/>
        </w:rPr>
        <w:t>the</w:t>
      </w:r>
      <w:r>
        <w:rPr>
          <w:i/>
          <w:iCs/>
        </w:rPr>
        <w:t xml:space="preserve"> </w:t>
      </w:r>
      <w:r w:rsidRPr="00985184">
        <w:rPr>
          <w:i/>
          <w:iCs/>
        </w:rPr>
        <w:t>difficulties</w:t>
      </w:r>
      <w:r>
        <w:rPr>
          <w:i/>
          <w:iCs/>
        </w:rPr>
        <w:t xml:space="preserve"> </w:t>
      </w:r>
      <w:r w:rsidRPr="00985184">
        <w:rPr>
          <w:i/>
          <w:iCs/>
        </w:rPr>
        <w:t>lie</w:t>
      </w:r>
      <w:r>
        <w:rPr>
          <w:i/>
          <w:iCs/>
        </w:rPr>
        <w:t xml:space="preserve"> </w:t>
      </w:r>
      <w:r w:rsidRPr="00985184">
        <w:rPr>
          <w:i/>
          <w:iCs/>
        </w:rPr>
        <w:t>in</w:t>
      </w:r>
      <w:r>
        <w:rPr>
          <w:i/>
          <w:iCs/>
        </w:rPr>
        <w:t xml:space="preserve"> </w:t>
      </w:r>
      <w:r w:rsidRPr="00985184">
        <w:rPr>
          <w:i/>
          <w:iCs/>
        </w:rPr>
        <w:t>different</w:t>
      </w:r>
      <w:r>
        <w:rPr>
          <w:i/>
          <w:iCs/>
        </w:rPr>
        <w:t xml:space="preserve"> </w:t>
      </w:r>
      <w:r w:rsidRPr="00985184">
        <w:rPr>
          <w:i/>
          <w:iCs/>
        </w:rPr>
        <w:t>UK</w:t>
      </w:r>
      <w:r>
        <w:rPr>
          <w:i/>
          <w:iCs/>
        </w:rPr>
        <w:t xml:space="preserve"> </w:t>
      </w:r>
      <w:r w:rsidRPr="00985184">
        <w:rPr>
          <w:i/>
          <w:iCs/>
        </w:rPr>
        <w:t>contexts</w:t>
      </w:r>
      <w:r>
        <w:rPr>
          <w:i/>
          <w:iCs/>
        </w:rPr>
        <w:t xml:space="preserve"> </w:t>
      </w:r>
      <w:r w:rsidRPr="00985184">
        <w:rPr>
          <w:i/>
          <w:iCs/>
        </w:rPr>
        <w:t>rather</w:t>
      </w:r>
      <w:r>
        <w:rPr>
          <w:i/>
          <w:iCs/>
        </w:rPr>
        <w:t xml:space="preserve"> </w:t>
      </w:r>
      <w:r w:rsidRPr="00985184">
        <w:rPr>
          <w:i/>
          <w:iCs/>
        </w:rPr>
        <w:t>than</w:t>
      </w:r>
      <w:r>
        <w:rPr>
          <w:i/>
          <w:iCs/>
        </w:rPr>
        <w:t xml:space="preserve"> </w:t>
      </w:r>
      <w:r w:rsidRPr="00985184">
        <w:rPr>
          <w:i/>
          <w:iCs/>
        </w:rPr>
        <w:t>the</w:t>
      </w:r>
      <w:r>
        <w:rPr>
          <w:i/>
          <w:iCs/>
        </w:rPr>
        <w:t xml:space="preserve"> </w:t>
      </w:r>
      <w:r w:rsidRPr="00985184">
        <w:rPr>
          <w:i/>
          <w:iCs/>
        </w:rPr>
        <w:t>language</w:t>
      </w:r>
      <w:r>
        <w:rPr>
          <w:i/>
          <w:iCs/>
        </w:rPr>
        <w:t xml:space="preserve"> </w:t>
      </w:r>
      <w:r w:rsidRPr="00985184">
        <w:rPr>
          <w:i/>
          <w:iCs/>
        </w:rPr>
        <w:t>barrier</w:t>
      </w:r>
      <w:r>
        <w:rPr>
          <w:i/>
          <w:iCs/>
        </w:rPr>
        <w:t xml:space="preserve"> </w:t>
      </w:r>
      <w:r w:rsidRPr="00985184">
        <w:rPr>
          <w:i/>
          <w:iCs/>
        </w:rPr>
        <w:t>e.g.</w:t>
      </w:r>
      <w:r>
        <w:rPr>
          <w:i/>
          <w:iCs/>
        </w:rPr>
        <w:t xml:space="preserve"> … </w:t>
      </w:r>
      <w:r w:rsidRPr="00985184">
        <w:rPr>
          <w:i/>
          <w:iCs/>
        </w:rPr>
        <w:t>different</w:t>
      </w:r>
      <w:r>
        <w:rPr>
          <w:i/>
          <w:iCs/>
        </w:rPr>
        <w:t xml:space="preserve"> </w:t>
      </w:r>
      <w:r w:rsidRPr="00985184">
        <w:rPr>
          <w:i/>
          <w:iCs/>
        </w:rPr>
        <w:t>work</w:t>
      </w:r>
      <w:r>
        <w:rPr>
          <w:i/>
          <w:iCs/>
        </w:rPr>
        <w:t xml:space="preserve"> </w:t>
      </w:r>
      <w:r w:rsidRPr="00985184">
        <w:rPr>
          <w:i/>
          <w:iCs/>
        </w:rPr>
        <w:t>contexts</w:t>
      </w:r>
      <w:r>
        <w:rPr>
          <w:i/>
          <w:iCs/>
        </w:rPr>
        <w:t xml:space="preserve"> </w:t>
      </w:r>
      <w:r w:rsidRPr="00985184">
        <w:rPr>
          <w:i/>
          <w:iCs/>
        </w:rPr>
        <w:t>etc.</w:t>
      </w:r>
      <w:r>
        <w:t xml:space="preserve"> Professional Body</w:t>
      </w:r>
    </w:p>
    <w:p w14:paraId="5E757F5D" w14:textId="77777777" w:rsidR="00847393" w:rsidRPr="00985184" w:rsidRDefault="00847393" w:rsidP="00985184"/>
    <w:p w14:paraId="32666B3F" w14:textId="12E4E0A2" w:rsidR="00C04924" w:rsidRPr="005A73EB" w:rsidRDefault="005A73EB" w:rsidP="00AD3B76">
      <w:pPr>
        <w:pStyle w:val="Heading3"/>
      </w:pPr>
      <w:bookmarkStart w:id="21" w:name="_Toc122535637"/>
      <w:r w:rsidRPr="005A73EB">
        <w:t>Existing</w:t>
      </w:r>
      <w:r w:rsidR="00EF1385">
        <w:t xml:space="preserve"> </w:t>
      </w:r>
      <w:r w:rsidRPr="005A73EB">
        <w:t>provision</w:t>
      </w:r>
      <w:bookmarkEnd w:id="21"/>
    </w:p>
    <w:p w14:paraId="13BBCF16" w14:textId="14F467EB" w:rsidR="00D14923" w:rsidRPr="00985184" w:rsidRDefault="00D14923" w:rsidP="00D14923">
      <w:r>
        <w:t xml:space="preserve">There are concerns across a range of sectors about skills shortages caused by leaving the EU and the problems of qualification recognition, and while there is some awareness of the potential of people already in the UK, how they are supported is not clear: </w:t>
      </w:r>
      <w:r w:rsidRPr="00985184">
        <w:rPr>
          <w:i/>
          <w:iCs/>
        </w:rPr>
        <w:t>“at</w:t>
      </w:r>
      <w:r>
        <w:rPr>
          <w:i/>
          <w:iCs/>
        </w:rPr>
        <w:t xml:space="preserve"> </w:t>
      </w:r>
      <w:r w:rsidRPr="00985184">
        <w:rPr>
          <w:i/>
          <w:iCs/>
        </w:rPr>
        <w:t>the</w:t>
      </w:r>
      <w:r>
        <w:rPr>
          <w:i/>
          <w:iCs/>
        </w:rPr>
        <w:t xml:space="preserve"> </w:t>
      </w:r>
      <w:r w:rsidRPr="00985184">
        <w:rPr>
          <w:i/>
          <w:iCs/>
        </w:rPr>
        <w:t>moment</w:t>
      </w:r>
      <w:r>
        <w:rPr>
          <w:i/>
          <w:iCs/>
        </w:rPr>
        <w:t xml:space="preserve"> </w:t>
      </w:r>
      <w:r w:rsidRPr="00985184">
        <w:rPr>
          <w:i/>
          <w:iCs/>
        </w:rPr>
        <w:t>there's</w:t>
      </w:r>
      <w:r>
        <w:rPr>
          <w:i/>
          <w:iCs/>
        </w:rPr>
        <w:t xml:space="preserve"> </w:t>
      </w:r>
      <w:r w:rsidRPr="00985184">
        <w:rPr>
          <w:i/>
          <w:iCs/>
        </w:rPr>
        <w:t>not</w:t>
      </w:r>
      <w:r>
        <w:rPr>
          <w:i/>
          <w:iCs/>
        </w:rPr>
        <w:t xml:space="preserve"> </w:t>
      </w:r>
      <w:r w:rsidRPr="00985184">
        <w:rPr>
          <w:i/>
          <w:iCs/>
        </w:rPr>
        <w:t>a</w:t>
      </w:r>
      <w:r>
        <w:rPr>
          <w:i/>
          <w:iCs/>
        </w:rPr>
        <w:t xml:space="preserve"> </w:t>
      </w:r>
      <w:r w:rsidRPr="00985184">
        <w:rPr>
          <w:i/>
          <w:iCs/>
        </w:rPr>
        <w:t>signposting</w:t>
      </w:r>
      <w:r>
        <w:rPr>
          <w:i/>
          <w:iCs/>
        </w:rPr>
        <w:t xml:space="preserve"> </w:t>
      </w:r>
      <w:r w:rsidRPr="00985184">
        <w:rPr>
          <w:i/>
          <w:iCs/>
        </w:rPr>
        <w:t>service</w:t>
      </w:r>
      <w:r>
        <w:rPr>
          <w:i/>
          <w:iCs/>
        </w:rPr>
        <w:t xml:space="preserve"> </w:t>
      </w:r>
      <w:r w:rsidRPr="00985184">
        <w:rPr>
          <w:i/>
          <w:iCs/>
        </w:rPr>
        <w:t>for</w:t>
      </w:r>
      <w:r>
        <w:rPr>
          <w:i/>
          <w:iCs/>
        </w:rPr>
        <w:t xml:space="preserve"> </w:t>
      </w:r>
      <w:r w:rsidRPr="00985184">
        <w:rPr>
          <w:i/>
          <w:iCs/>
        </w:rPr>
        <w:t>professional</w:t>
      </w:r>
      <w:r>
        <w:rPr>
          <w:i/>
          <w:iCs/>
        </w:rPr>
        <w:t xml:space="preserve"> </w:t>
      </w:r>
      <w:r w:rsidRPr="00985184">
        <w:rPr>
          <w:i/>
          <w:iCs/>
        </w:rPr>
        <w:t>people</w:t>
      </w:r>
      <w:r>
        <w:rPr>
          <w:i/>
          <w:iCs/>
        </w:rPr>
        <w:t xml:space="preserve"> </w:t>
      </w:r>
      <w:r w:rsidRPr="00985184">
        <w:rPr>
          <w:i/>
          <w:iCs/>
        </w:rPr>
        <w:t>coming</w:t>
      </w:r>
      <w:r>
        <w:rPr>
          <w:i/>
          <w:iCs/>
        </w:rPr>
        <w:t xml:space="preserve"> </w:t>
      </w:r>
      <w:r w:rsidRPr="00985184">
        <w:rPr>
          <w:i/>
          <w:iCs/>
        </w:rPr>
        <w:t>from,</w:t>
      </w:r>
      <w:r>
        <w:rPr>
          <w:i/>
          <w:iCs/>
        </w:rPr>
        <w:t xml:space="preserve"> </w:t>
      </w:r>
      <w:r w:rsidRPr="00985184">
        <w:rPr>
          <w:i/>
          <w:iCs/>
        </w:rPr>
        <w:t>let's</w:t>
      </w:r>
      <w:r>
        <w:rPr>
          <w:i/>
          <w:iCs/>
        </w:rPr>
        <w:t xml:space="preserve"> </w:t>
      </w:r>
      <w:r w:rsidRPr="00985184">
        <w:rPr>
          <w:i/>
          <w:iCs/>
        </w:rPr>
        <w:t>say,</w:t>
      </w:r>
      <w:r>
        <w:rPr>
          <w:i/>
          <w:iCs/>
        </w:rPr>
        <w:t xml:space="preserve"> </w:t>
      </w:r>
      <w:r w:rsidRPr="00985184">
        <w:rPr>
          <w:i/>
          <w:iCs/>
        </w:rPr>
        <w:t>Ukraine</w:t>
      </w:r>
      <w:r>
        <w:rPr>
          <w:i/>
          <w:iCs/>
        </w:rPr>
        <w:t xml:space="preserve"> </w:t>
      </w:r>
      <w:r w:rsidRPr="00985184">
        <w:rPr>
          <w:i/>
          <w:iCs/>
        </w:rPr>
        <w:t>or</w:t>
      </w:r>
      <w:r>
        <w:rPr>
          <w:i/>
          <w:iCs/>
        </w:rPr>
        <w:t xml:space="preserve"> </w:t>
      </w:r>
      <w:r w:rsidRPr="00985184">
        <w:rPr>
          <w:i/>
          <w:iCs/>
        </w:rPr>
        <w:t>wherever</w:t>
      </w:r>
      <w:r>
        <w:rPr>
          <w:i/>
          <w:iCs/>
        </w:rPr>
        <w:t xml:space="preserve"> </w:t>
      </w:r>
      <w:r w:rsidRPr="00985184">
        <w:rPr>
          <w:i/>
          <w:iCs/>
        </w:rPr>
        <w:t>it</w:t>
      </w:r>
      <w:r>
        <w:rPr>
          <w:i/>
          <w:iCs/>
        </w:rPr>
        <w:t xml:space="preserve"> </w:t>
      </w:r>
      <w:r w:rsidRPr="00985184">
        <w:rPr>
          <w:i/>
          <w:iCs/>
        </w:rPr>
        <w:t>is</w:t>
      </w:r>
      <w:r>
        <w:rPr>
          <w:i/>
          <w:iCs/>
        </w:rPr>
        <w:t xml:space="preserve"> </w:t>
      </w:r>
      <w:r w:rsidRPr="00985184">
        <w:rPr>
          <w:i/>
          <w:iCs/>
        </w:rPr>
        <w:t>now”</w:t>
      </w:r>
      <w:r>
        <w:t xml:space="preserve"> (</w:t>
      </w:r>
      <w:r w:rsidRPr="00985184">
        <w:t>P</w:t>
      </w:r>
      <w:r>
        <w:t xml:space="preserve">olicy Organisation). </w:t>
      </w:r>
      <w:r w:rsidR="00F5361B">
        <w:t>There is also awareness of a growing need for</w:t>
      </w:r>
      <w:r w:rsidR="005B003A">
        <w:t xml:space="preserve"> support:</w:t>
      </w:r>
    </w:p>
    <w:p w14:paraId="27043D09" w14:textId="7AE23646" w:rsidR="00D14923" w:rsidRPr="00DD0A3E" w:rsidRDefault="00D14923" w:rsidP="005B003A">
      <w:pPr>
        <w:ind w:left="567" w:right="566"/>
        <w:jc w:val="left"/>
      </w:pPr>
      <w:r w:rsidRPr="00322AE5">
        <w:rPr>
          <w:i/>
          <w:iCs/>
        </w:rPr>
        <w:t>I</w:t>
      </w:r>
      <w:r>
        <w:rPr>
          <w:i/>
          <w:iCs/>
        </w:rPr>
        <w:t xml:space="preserve"> </w:t>
      </w:r>
      <w:r w:rsidRPr="00322AE5">
        <w:rPr>
          <w:i/>
          <w:iCs/>
        </w:rPr>
        <w:t>think</w:t>
      </w:r>
      <w:r>
        <w:rPr>
          <w:i/>
          <w:iCs/>
        </w:rPr>
        <w:t xml:space="preserve"> </w:t>
      </w:r>
      <w:r w:rsidRPr="00322AE5">
        <w:rPr>
          <w:i/>
          <w:iCs/>
        </w:rPr>
        <w:t>the</w:t>
      </w:r>
      <w:r>
        <w:rPr>
          <w:i/>
          <w:iCs/>
        </w:rPr>
        <w:t xml:space="preserve"> </w:t>
      </w:r>
      <w:r w:rsidRPr="00322AE5">
        <w:rPr>
          <w:i/>
          <w:iCs/>
        </w:rPr>
        <w:t>for</w:t>
      </w:r>
      <w:r>
        <w:rPr>
          <w:i/>
          <w:iCs/>
        </w:rPr>
        <w:t xml:space="preserve"> </w:t>
      </w:r>
      <w:r w:rsidRPr="00322AE5">
        <w:rPr>
          <w:i/>
          <w:iCs/>
        </w:rPr>
        <w:t>us,</w:t>
      </w:r>
      <w:r>
        <w:rPr>
          <w:i/>
          <w:iCs/>
        </w:rPr>
        <w:t xml:space="preserve"> </w:t>
      </w:r>
      <w:r w:rsidRPr="00322AE5">
        <w:rPr>
          <w:i/>
          <w:iCs/>
        </w:rPr>
        <w:t>the</w:t>
      </w:r>
      <w:r>
        <w:rPr>
          <w:i/>
          <w:iCs/>
        </w:rPr>
        <w:t xml:space="preserve"> </w:t>
      </w:r>
      <w:r w:rsidRPr="00322AE5">
        <w:rPr>
          <w:i/>
          <w:iCs/>
        </w:rPr>
        <w:t>refugee</w:t>
      </w:r>
      <w:r>
        <w:rPr>
          <w:i/>
          <w:iCs/>
        </w:rPr>
        <w:t xml:space="preserve"> </w:t>
      </w:r>
      <w:r w:rsidRPr="00322AE5">
        <w:rPr>
          <w:i/>
          <w:iCs/>
        </w:rPr>
        <w:t>thing</w:t>
      </w:r>
      <w:r>
        <w:rPr>
          <w:i/>
          <w:iCs/>
        </w:rPr>
        <w:t xml:space="preserve"> </w:t>
      </w:r>
      <w:r w:rsidRPr="00322AE5">
        <w:rPr>
          <w:i/>
          <w:iCs/>
        </w:rPr>
        <w:t>has</w:t>
      </w:r>
      <w:r>
        <w:rPr>
          <w:i/>
          <w:iCs/>
        </w:rPr>
        <w:t xml:space="preserve"> </w:t>
      </w:r>
      <w:r w:rsidRPr="00322AE5">
        <w:rPr>
          <w:i/>
          <w:iCs/>
        </w:rPr>
        <w:t>sort</w:t>
      </w:r>
      <w:r>
        <w:rPr>
          <w:i/>
          <w:iCs/>
        </w:rPr>
        <w:t xml:space="preserve"> </w:t>
      </w:r>
      <w:r w:rsidRPr="00322AE5">
        <w:rPr>
          <w:i/>
          <w:iCs/>
        </w:rPr>
        <w:t>of</w:t>
      </w:r>
      <w:r>
        <w:rPr>
          <w:i/>
          <w:iCs/>
        </w:rPr>
        <w:t xml:space="preserve"> </w:t>
      </w:r>
      <w:r w:rsidRPr="00322AE5">
        <w:rPr>
          <w:i/>
          <w:iCs/>
        </w:rPr>
        <w:t>just</w:t>
      </w:r>
      <w:r>
        <w:rPr>
          <w:i/>
          <w:iCs/>
        </w:rPr>
        <w:t xml:space="preserve"> </w:t>
      </w:r>
      <w:r w:rsidRPr="00E36872">
        <w:rPr>
          <w:i/>
          <w:iCs/>
        </w:rPr>
        <w:t>h</w:t>
      </w:r>
      <w:r w:rsidRPr="00322AE5">
        <w:rPr>
          <w:i/>
          <w:iCs/>
        </w:rPr>
        <w:t>appened</w:t>
      </w:r>
      <w:r>
        <w:rPr>
          <w:i/>
          <w:iCs/>
        </w:rPr>
        <w:t xml:space="preserve"> </w:t>
      </w:r>
      <w:r w:rsidRPr="00322AE5">
        <w:rPr>
          <w:i/>
          <w:iCs/>
        </w:rPr>
        <w:t>in</w:t>
      </w:r>
      <w:r>
        <w:rPr>
          <w:i/>
          <w:iCs/>
        </w:rPr>
        <w:t xml:space="preserve"> </w:t>
      </w:r>
      <w:r w:rsidRPr="00322AE5">
        <w:rPr>
          <w:i/>
          <w:iCs/>
        </w:rPr>
        <w:t>the</w:t>
      </w:r>
      <w:r>
        <w:rPr>
          <w:i/>
          <w:iCs/>
        </w:rPr>
        <w:t xml:space="preserve"> </w:t>
      </w:r>
      <w:r w:rsidRPr="00322AE5">
        <w:rPr>
          <w:i/>
          <w:iCs/>
        </w:rPr>
        <w:t>background</w:t>
      </w:r>
      <w:r>
        <w:rPr>
          <w:i/>
          <w:iCs/>
        </w:rPr>
        <w:t xml:space="preserve"> </w:t>
      </w:r>
      <w:r w:rsidRPr="00322AE5">
        <w:rPr>
          <w:i/>
          <w:iCs/>
        </w:rPr>
        <w:t>and</w:t>
      </w:r>
      <w:r>
        <w:rPr>
          <w:i/>
          <w:iCs/>
        </w:rPr>
        <w:t xml:space="preserve"> </w:t>
      </w:r>
      <w:r w:rsidRPr="00322AE5">
        <w:rPr>
          <w:i/>
          <w:iCs/>
        </w:rPr>
        <w:t>it's</w:t>
      </w:r>
      <w:r>
        <w:rPr>
          <w:i/>
          <w:iCs/>
        </w:rPr>
        <w:t xml:space="preserve"> </w:t>
      </w:r>
      <w:r w:rsidRPr="00322AE5">
        <w:rPr>
          <w:i/>
          <w:iCs/>
        </w:rPr>
        <w:t>been</w:t>
      </w:r>
      <w:r>
        <w:rPr>
          <w:i/>
          <w:iCs/>
        </w:rPr>
        <w:t xml:space="preserve"> </w:t>
      </w:r>
      <w:r w:rsidRPr="00322AE5">
        <w:rPr>
          <w:i/>
          <w:iCs/>
        </w:rPr>
        <w:t>a</w:t>
      </w:r>
      <w:r>
        <w:rPr>
          <w:i/>
          <w:iCs/>
        </w:rPr>
        <w:t xml:space="preserve"> </w:t>
      </w:r>
      <w:r w:rsidRPr="00322AE5">
        <w:rPr>
          <w:i/>
          <w:iCs/>
        </w:rPr>
        <w:t>handful</w:t>
      </w:r>
      <w:r>
        <w:rPr>
          <w:i/>
          <w:iCs/>
        </w:rPr>
        <w:t xml:space="preserve"> </w:t>
      </w:r>
      <w:r w:rsidRPr="00322AE5">
        <w:rPr>
          <w:i/>
          <w:iCs/>
        </w:rPr>
        <w:t>of</w:t>
      </w:r>
      <w:r>
        <w:rPr>
          <w:i/>
          <w:iCs/>
        </w:rPr>
        <w:t xml:space="preserve"> </w:t>
      </w:r>
      <w:r w:rsidRPr="00322AE5">
        <w:rPr>
          <w:i/>
          <w:iCs/>
        </w:rPr>
        <w:t>cases</w:t>
      </w:r>
      <w:r>
        <w:rPr>
          <w:i/>
          <w:iCs/>
        </w:rPr>
        <w:t xml:space="preserve"> </w:t>
      </w:r>
      <w:r w:rsidRPr="00322AE5">
        <w:rPr>
          <w:i/>
          <w:iCs/>
        </w:rPr>
        <w:t>every</w:t>
      </w:r>
      <w:r>
        <w:rPr>
          <w:i/>
          <w:iCs/>
        </w:rPr>
        <w:t xml:space="preserve"> </w:t>
      </w:r>
      <w:r w:rsidRPr="00322AE5">
        <w:rPr>
          <w:i/>
          <w:iCs/>
        </w:rPr>
        <w:t>year.</w:t>
      </w:r>
      <w:r>
        <w:rPr>
          <w:i/>
          <w:iCs/>
        </w:rPr>
        <w:t xml:space="preserve"> </w:t>
      </w:r>
      <w:r w:rsidRPr="00322AE5">
        <w:rPr>
          <w:i/>
          <w:iCs/>
        </w:rPr>
        <w:t>I</w:t>
      </w:r>
      <w:r>
        <w:rPr>
          <w:i/>
          <w:iCs/>
        </w:rPr>
        <w:t xml:space="preserve"> </w:t>
      </w:r>
      <w:r w:rsidRPr="00322AE5">
        <w:rPr>
          <w:i/>
          <w:iCs/>
        </w:rPr>
        <w:t>would</w:t>
      </w:r>
      <w:r>
        <w:rPr>
          <w:i/>
          <w:iCs/>
        </w:rPr>
        <w:t xml:space="preserve"> </w:t>
      </w:r>
      <w:r w:rsidRPr="00322AE5">
        <w:rPr>
          <w:i/>
          <w:iCs/>
        </w:rPr>
        <w:t>say</w:t>
      </w:r>
      <w:r>
        <w:rPr>
          <w:i/>
          <w:iCs/>
        </w:rPr>
        <w:t xml:space="preserve"> </w:t>
      </w:r>
      <w:r w:rsidRPr="00322AE5">
        <w:rPr>
          <w:i/>
          <w:iCs/>
        </w:rPr>
        <w:t>it's</w:t>
      </w:r>
      <w:r>
        <w:rPr>
          <w:i/>
          <w:iCs/>
        </w:rPr>
        <w:t xml:space="preserve"> </w:t>
      </w:r>
      <w:r w:rsidRPr="00322AE5">
        <w:rPr>
          <w:i/>
          <w:iCs/>
        </w:rPr>
        <w:t>now</w:t>
      </w:r>
      <w:r>
        <w:rPr>
          <w:i/>
          <w:iCs/>
        </w:rPr>
        <w:t xml:space="preserve"> </w:t>
      </w:r>
      <w:r w:rsidRPr="00322AE5">
        <w:rPr>
          <w:i/>
          <w:iCs/>
        </w:rPr>
        <w:t>a</w:t>
      </w:r>
      <w:r>
        <w:rPr>
          <w:i/>
          <w:iCs/>
        </w:rPr>
        <w:t xml:space="preserve"> </w:t>
      </w:r>
      <w:r w:rsidRPr="00322AE5">
        <w:rPr>
          <w:i/>
          <w:iCs/>
        </w:rPr>
        <w:t>handful</w:t>
      </w:r>
      <w:r>
        <w:rPr>
          <w:i/>
          <w:iCs/>
        </w:rPr>
        <w:t xml:space="preserve"> </w:t>
      </w:r>
      <w:r w:rsidRPr="00322AE5">
        <w:rPr>
          <w:i/>
          <w:iCs/>
        </w:rPr>
        <w:t>of</w:t>
      </w:r>
      <w:r>
        <w:rPr>
          <w:i/>
          <w:iCs/>
        </w:rPr>
        <w:t xml:space="preserve"> </w:t>
      </w:r>
      <w:r w:rsidRPr="00322AE5">
        <w:rPr>
          <w:i/>
          <w:iCs/>
        </w:rPr>
        <w:t>cases</w:t>
      </w:r>
      <w:r>
        <w:rPr>
          <w:i/>
          <w:iCs/>
        </w:rPr>
        <w:t xml:space="preserve"> </w:t>
      </w:r>
      <w:r w:rsidRPr="00322AE5">
        <w:rPr>
          <w:i/>
          <w:iCs/>
        </w:rPr>
        <w:t>every</w:t>
      </w:r>
      <w:r>
        <w:rPr>
          <w:i/>
          <w:iCs/>
        </w:rPr>
        <w:t xml:space="preserve"> </w:t>
      </w:r>
      <w:r w:rsidRPr="00322AE5">
        <w:rPr>
          <w:i/>
          <w:iCs/>
        </w:rPr>
        <w:t>month,</w:t>
      </w:r>
      <w:r>
        <w:rPr>
          <w:i/>
          <w:iCs/>
        </w:rPr>
        <w:t xml:space="preserve"> </w:t>
      </w:r>
      <w:r w:rsidRPr="00322AE5">
        <w:rPr>
          <w:i/>
          <w:iCs/>
        </w:rPr>
        <w:t>and</w:t>
      </w:r>
      <w:r>
        <w:rPr>
          <w:i/>
          <w:iCs/>
        </w:rPr>
        <w:t xml:space="preserve"> </w:t>
      </w:r>
      <w:r w:rsidRPr="00322AE5">
        <w:rPr>
          <w:i/>
          <w:iCs/>
        </w:rPr>
        <w:t>I</w:t>
      </w:r>
      <w:r>
        <w:rPr>
          <w:i/>
          <w:iCs/>
        </w:rPr>
        <w:t xml:space="preserve"> </w:t>
      </w:r>
      <w:r w:rsidRPr="00322AE5">
        <w:rPr>
          <w:i/>
          <w:iCs/>
        </w:rPr>
        <w:t>can</w:t>
      </w:r>
      <w:r>
        <w:rPr>
          <w:i/>
          <w:iCs/>
        </w:rPr>
        <w:t xml:space="preserve"> </w:t>
      </w:r>
      <w:r w:rsidRPr="00322AE5">
        <w:rPr>
          <w:i/>
          <w:iCs/>
        </w:rPr>
        <w:t>definitely</w:t>
      </w:r>
      <w:r>
        <w:rPr>
          <w:i/>
          <w:iCs/>
        </w:rPr>
        <w:t xml:space="preserve"> </w:t>
      </w:r>
      <w:r w:rsidRPr="00322AE5">
        <w:rPr>
          <w:i/>
          <w:iCs/>
        </w:rPr>
        <w:t>feel</w:t>
      </w:r>
      <w:r>
        <w:rPr>
          <w:i/>
          <w:iCs/>
        </w:rPr>
        <w:t xml:space="preserve"> </w:t>
      </w:r>
      <w:r w:rsidRPr="00322AE5">
        <w:rPr>
          <w:i/>
          <w:iCs/>
        </w:rPr>
        <w:t>it's</w:t>
      </w:r>
      <w:r>
        <w:rPr>
          <w:i/>
          <w:iCs/>
        </w:rPr>
        <w:t xml:space="preserve"> </w:t>
      </w:r>
      <w:r w:rsidRPr="00322AE5">
        <w:rPr>
          <w:i/>
          <w:iCs/>
        </w:rPr>
        <w:t>stepping</w:t>
      </w:r>
      <w:r>
        <w:rPr>
          <w:i/>
          <w:iCs/>
        </w:rPr>
        <w:t xml:space="preserve"> </w:t>
      </w:r>
      <w:r w:rsidRPr="00322AE5">
        <w:rPr>
          <w:i/>
          <w:iCs/>
        </w:rPr>
        <w:t>up</w:t>
      </w:r>
      <w:r>
        <w:rPr>
          <w:i/>
          <w:iCs/>
        </w:rPr>
        <w:t xml:space="preserve"> </w:t>
      </w:r>
      <w:r w:rsidRPr="00322AE5">
        <w:rPr>
          <w:i/>
          <w:iCs/>
        </w:rPr>
        <w:t>at</w:t>
      </w:r>
      <w:r>
        <w:rPr>
          <w:i/>
          <w:iCs/>
        </w:rPr>
        <w:t xml:space="preserve"> </w:t>
      </w:r>
      <w:r w:rsidRPr="00322AE5">
        <w:rPr>
          <w:i/>
          <w:iCs/>
        </w:rPr>
        <w:t>the</w:t>
      </w:r>
      <w:r>
        <w:rPr>
          <w:i/>
          <w:iCs/>
        </w:rPr>
        <w:t xml:space="preserve"> </w:t>
      </w:r>
      <w:r w:rsidRPr="00322AE5">
        <w:rPr>
          <w:i/>
          <w:iCs/>
        </w:rPr>
        <w:t>moment</w:t>
      </w:r>
      <w:r>
        <w:rPr>
          <w:i/>
          <w:iCs/>
        </w:rPr>
        <w:t xml:space="preserve"> </w:t>
      </w:r>
      <w:r w:rsidRPr="00322AE5">
        <w:rPr>
          <w:i/>
          <w:iCs/>
        </w:rPr>
        <w:t>and</w:t>
      </w:r>
      <w:r>
        <w:rPr>
          <w:i/>
          <w:iCs/>
        </w:rPr>
        <w:t xml:space="preserve"> </w:t>
      </w:r>
      <w:r w:rsidRPr="00322AE5">
        <w:rPr>
          <w:i/>
          <w:iCs/>
        </w:rPr>
        <w:t>there's</w:t>
      </w:r>
      <w:r>
        <w:rPr>
          <w:i/>
          <w:iCs/>
        </w:rPr>
        <w:t xml:space="preserve"> </w:t>
      </w:r>
      <w:r w:rsidRPr="00322AE5">
        <w:rPr>
          <w:i/>
          <w:iCs/>
        </w:rPr>
        <w:t>very</w:t>
      </w:r>
      <w:r>
        <w:rPr>
          <w:i/>
          <w:iCs/>
        </w:rPr>
        <w:t xml:space="preserve"> </w:t>
      </w:r>
      <w:r w:rsidRPr="00322AE5">
        <w:rPr>
          <w:i/>
          <w:iCs/>
        </w:rPr>
        <w:t>regular</w:t>
      </w:r>
      <w:r>
        <w:rPr>
          <w:i/>
          <w:iCs/>
        </w:rPr>
        <w:t xml:space="preserve"> </w:t>
      </w:r>
      <w:r w:rsidRPr="00322AE5">
        <w:rPr>
          <w:i/>
          <w:iCs/>
        </w:rPr>
        <w:t>contact</w:t>
      </w:r>
      <w:r>
        <w:rPr>
          <w:i/>
          <w:iCs/>
        </w:rPr>
        <w:t xml:space="preserve"> </w:t>
      </w:r>
      <w:r w:rsidRPr="00322AE5">
        <w:rPr>
          <w:i/>
          <w:iCs/>
        </w:rPr>
        <w:t>at</w:t>
      </w:r>
      <w:r>
        <w:rPr>
          <w:i/>
          <w:iCs/>
        </w:rPr>
        <w:t xml:space="preserve"> </w:t>
      </w:r>
      <w:r w:rsidRPr="00322AE5">
        <w:rPr>
          <w:i/>
          <w:iCs/>
        </w:rPr>
        <w:t>the</w:t>
      </w:r>
      <w:r>
        <w:rPr>
          <w:i/>
          <w:iCs/>
        </w:rPr>
        <w:t xml:space="preserve"> </w:t>
      </w:r>
      <w:r w:rsidRPr="00322AE5">
        <w:rPr>
          <w:i/>
          <w:iCs/>
        </w:rPr>
        <w:t>moment.</w:t>
      </w:r>
      <w:r w:rsidR="005B003A">
        <w:rPr>
          <w:i/>
          <w:iCs/>
        </w:rPr>
        <w:t xml:space="preserve"> </w:t>
      </w:r>
      <w:r>
        <w:t>Engineering Professional Body</w:t>
      </w:r>
    </w:p>
    <w:p w14:paraId="6F2080D6" w14:textId="710B430A" w:rsidR="00AD3B76" w:rsidRDefault="000A53E2" w:rsidP="00AD3B76">
      <w:r w:rsidRPr="000A53E2">
        <w:t xml:space="preserve">The quality and timeliness of </w:t>
      </w:r>
      <w:r w:rsidR="00A124A0">
        <w:t xml:space="preserve">Information, Advice and Guidance (IAG) given to refugees to support their integration </w:t>
      </w:r>
      <w:r w:rsidR="005E042A">
        <w:t xml:space="preserve">is key. </w:t>
      </w:r>
      <w:r w:rsidR="000573A5">
        <w:t xml:space="preserve">This is known to be </w:t>
      </w:r>
      <w:r w:rsidR="001C6E1F">
        <w:t xml:space="preserve">highly variable in </w:t>
      </w:r>
      <w:r w:rsidR="0070517F">
        <w:t xml:space="preserve">the case of </w:t>
      </w:r>
      <w:r w:rsidR="001C6E1F">
        <w:t xml:space="preserve">English language provision </w:t>
      </w:r>
      <w:r w:rsidR="001C6E1F">
        <w:fldChar w:fldCharType="begin"/>
      </w:r>
      <w:r w:rsidR="001C6E1F">
        <w:instrText xml:space="preserve"> ADDIN EN.CITE &lt;EndNote&gt;&lt;Cite&gt;&lt;Author&gt;Hann&lt;/Author&gt;&lt;Year&gt;2021&lt;/Year&gt;&lt;IDText&gt;What is Suitable and Effective ESOL for Refugees?&lt;/IDText&gt;&lt;DisplayText&gt;(Hann et al., 2021)&lt;/DisplayText&gt;&lt;record&gt;&lt;urls&gt;&lt;related-urls&gt;&lt;url&gt;https://www.migrationyorkshire.org.uk/esol-refugees-toolkit-commissioners-and-practitioners&lt;/url&gt;&lt;/related-urls&gt;&lt;/urls&gt;&lt;titles&gt;&lt;title&gt;What is Suitable and Effective ESOL for Refugees?&lt;/title&gt;&lt;/titles&gt;&lt;contributors&gt;&lt;authors&gt;&lt;author&gt;Hann, Naeema&lt;/author&gt;&lt;author&gt;Willott, John&lt;/author&gt;&lt;author&gt;Graham-Brown, Nafisah&lt;/author&gt;&lt;author&gt;Roden, Jenny&lt;/author&gt;&lt;author&gt;Tremayne, Diana&lt;/author&gt;&lt;/authors&gt;&lt;/contributors&gt;&lt;added-date format="utc"&gt;1662130631&lt;/added-date&gt;&lt;ref-type name="Report"&gt;27&lt;/ref-type&gt;&lt;dates&gt;&lt;year&gt;2021&lt;/year&gt;&lt;/dates&gt;&lt;rec-number&gt;1644&lt;/rec-number&gt;&lt;last-updated-date format="utc"&gt;1662130853&lt;/last-updated-date&gt;&lt;/record&gt;&lt;/Cite&gt;&lt;/EndNote&gt;</w:instrText>
      </w:r>
      <w:r w:rsidR="001C6E1F">
        <w:fldChar w:fldCharType="separate"/>
      </w:r>
      <w:r w:rsidR="001C6E1F">
        <w:rPr>
          <w:noProof/>
        </w:rPr>
        <w:t>(Hann et al., 2021)</w:t>
      </w:r>
      <w:r w:rsidR="001C6E1F">
        <w:fldChar w:fldCharType="end"/>
      </w:r>
      <w:r w:rsidR="001C6E1F">
        <w:t xml:space="preserve"> </w:t>
      </w:r>
      <w:r w:rsidR="00B24FED">
        <w:t xml:space="preserve">where lack of outreach and </w:t>
      </w:r>
      <w:r w:rsidR="00B24FED" w:rsidRPr="00985184">
        <w:t>effective</w:t>
      </w:r>
      <w:r w:rsidR="00B24FED">
        <w:t xml:space="preserve"> </w:t>
      </w:r>
      <w:r w:rsidR="00B24FED" w:rsidRPr="00985184">
        <w:t>initial</w:t>
      </w:r>
      <w:r w:rsidR="00B24FED">
        <w:t xml:space="preserve"> </w:t>
      </w:r>
      <w:r w:rsidR="00B24FED" w:rsidRPr="00985184">
        <w:t>assessment</w:t>
      </w:r>
      <w:r w:rsidR="00B24FED">
        <w:t xml:space="preserve"> </w:t>
      </w:r>
      <w:r w:rsidR="00B24FED" w:rsidRPr="00985184">
        <w:t>and</w:t>
      </w:r>
      <w:r w:rsidR="00B24FED">
        <w:t xml:space="preserve"> </w:t>
      </w:r>
      <w:r w:rsidR="00B24FED" w:rsidRPr="00985184">
        <w:t>referral</w:t>
      </w:r>
      <w:r w:rsidR="00B24FED">
        <w:t xml:space="preserve"> to appropriate </w:t>
      </w:r>
      <w:r w:rsidR="001C5B71">
        <w:t xml:space="preserve">courses prolongs </w:t>
      </w:r>
      <w:r w:rsidR="00D118F3">
        <w:t xml:space="preserve">the time to gain employment. </w:t>
      </w:r>
      <w:r w:rsidR="009A78D1">
        <w:t xml:space="preserve">A similar picture emerges for </w:t>
      </w:r>
      <w:r w:rsidR="005674DD">
        <w:t>guidance</w:t>
      </w:r>
      <w:r w:rsidR="009A78D1">
        <w:t xml:space="preserve"> </w:t>
      </w:r>
      <w:r w:rsidR="002A12DD">
        <w:t xml:space="preserve">by refugee support organisations </w:t>
      </w:r>
      <w:r w:rsidR="001C7735">
        <w:t xml:space="preserve">whose staff may not be fully equipped to provide </w:t>
      </w:r>
      <w:r w:rsidR="00F674C5">
        <w:t xml:space="preserve">the specialised support needed </w:t>
      </w:r>
      <w:r w:rsidR="00F674C5">
        <w:fldChar w:fldCharType="begin"/>
      </w:r>
      <w:r w:rsidR="00F674C5">
        <w:instrText xml:space="preserve"> ADDIN EN.CITE &lt;EndNote&gt;&lt;Cite&gt;&lt;Author&gt;Learning and Work Institute&lt;/Author&gt;&lt;Year&gt;2019&lt;/Year&gt;&lt;IDText&gt;Progressing resettled refugees into employment&lt;/IDText&gt;&lt;DisplayText&gt;(Learning and Work Institute, 2019; Tweed &amp;amp; Stacey, 2018)&lt;/DisplayText&gt;&lt;record&gt;&lt;titles&gt;&lt;title&gt;Progressing resettled refugees into employment&lt;/title&gt;&lt;/titles&gt;&lt;contributors&gt;&lt;authors&gt;&lt;author&gt;Learning and Work Institute,&lt;/author&gt;&lt;/authors&gt;&lt;/contributors&gt;&lt;added-date format="utc"&gt;1670234997&lt;/added-date&gt;&lt;pub-location&gt;Leicester&lt;/pub-location&gt;&lt;ref-type name="Book"&gt;6&lt;/ref-type&gt;&lt;dates&gt;&lt;year&gt;2019&lt;/year&gt;&lt;/dates&gt;&lt;rec-number&gt;1681&lt;/rec-number&gt;&lt;publisher&gt;National Learning and Work Institute (England and Wales)&lt;/publisher&gt;&lt;last-updated-date format="utc"&gt;1670235127&lt;/last-updated-date&gt;&lt;/record&gt;&lt;/Cite&gt;&lt;Cite&gt;&lt;Author&gt;Tweed&lt;/Author&gt;&lt;Year&gt;2018&lt;/Year&gt;&lt;IDText&gt;Refugee employment support in the UK&lt;/IDText&gt;&lt;record&gt;&lt;titles&gt;&lt;title&gt;Refugee employment support in the UK&lt;/title&gt;&lt;/titles&gt;&lt;contributors&gt;&lt;authors&gt;&lt;author&gt;Tweed, Abigail&lt;/author&gt;&lt;author&gt;Stacey, Sian&lt;/author&gt;&lt;/authors&gt;&lt;/contributors&gt;&lt;added-date format="utc"&gt;1670234415&lt;/added-date&gt;&lt;pub-location&gt;London&lt;/pub-location&gt;&lt;ref-type name="Book"&gt;6&lt;/ref-type&gt;&lt;dates&gt;&lt;year&gt;2018&lt;/year&gt;&lt;/dates&gt;&lt;rec-number&gt;1680&lt;/rec-number&gt;&lt;publisher&gt;Refugee Employment Network&lt;/publisher&gt;&lt;last-updated-date format="utc"&gt;1670235157&lt;/last-updated-date&gt;&lt;/record&gt;&lt;/Cite&gt;&lt;/EndNote&gt;</w:instrText>
      </w:r>
      <w:r w:rsidR="00F674C5">
        <w:fldChar w:fldCharType="separate"/>
      </w:r>
      <w:r w:rsidR="00F674C5">
        <w:rPr>
          <w:noProof/>
        </w:rPr>
        <w:t>(Learning and Work Institute, 2019; Tweed &amp; Stacey, 2018)</w:t>
      </w:r>
      <w:r w:rsidR="00F674C5">
        <w:fldChar w:fldCharType="end"/>
      </w:r>
      <w:r w:rsidR="008C3CAC">
        <w:t xml:space="preserve">. </w:t>
      </w:r>
      <w:r w:rsidR="00AD0BC4">
        <w:t xml:space="preserve">Well-meaning people can give advice which </w:t>
      </w:r>
      <w:r w:rsidR="00A47FDD">
        <w:t xml:space="preserve">is counter-productive, so </w:t>
      </w:r>
      <w:r w:rsidR="00AD3B76" w:rsidRPr="00985184">
        <w:rPr>
          <w:i/>
          <w:iCs/>
        </w:rPr>
        <w:t>“My</w:t>
      </w:r>
      <w:r w:rsidR="00EF1385">
        <w:rPr>
          <w:i/>
          <w:iCs/>
        </w:rPr>
        <w:t xml:space="preserve"> </w:t>
      </w:r>
      <w:r w:rsidR="00AD3B76" w:rsidRPr="00985184">
        <w:rPr>
          <w:i/>
          <w:iCs/>
        </w:rPr>
        <w:t>English</w:t>
      </w:r>
      <w:r w:rsidR="00EF1385">
        <w:rPr>
          <w:i/>
          <w:iCs/>
        </w:rPr>
        <w:t xml:space="preserve"> </w:t>
      </w:r>
      <w:r w:rsidR="00AD3B76" w:rsidRPr="00985184">
        <w:rPr>
          <w:i/>
          <w:iCs/>
        </w:rPr>
        <w:t>teacher</w:t>
      </w:r>
      <w:r w:rsidR="00EF1385">
        <w:rPr>
          <w:i/>
          <w:iCs/>
        </w:rPr>
        <w:t xml:space="preserve"> </w:t>
      </w:r>
      <w:r w:rsidR="00AD3B76" w:rsidRPr="00985184">
        <w:rPr>
          <w:i/>
          <w:iCs/>
        </w:rPr>
        <w:t>in</w:t>
      </w:r>
      <w:r w:rsidR="00EF1385">
        <w:rPr>
          <w:i/>
          <w:iCs/>
        </w:rPr>
        <w:t xml:space="preserve"> </w:t>
      </w:r>
      <w:r w:rsidR="00AD3B76" w:rsidRPr="00985184">
        <w:rPr>
          <w:i/>
          <w:iCs/>
        </w:rPr>
        <w:t>college</w:t>
      </w:r>
      <w:r w:rsidR="00EF1385">
        <w:rPr>
          <w:i/>
          <w:iCs/>
        </w:rPr>
        <w:t xml:space="preserve"> </w:t>
      </w:r>
      <w:r w:rsidR="00AD3B76" w:rsidRPr="00985184">
        <w:rPr>
          <w:i/>
          <w:iCs/>
        </w:rPr>
        <w:t>or</w:t>
      </w:r>
      <w:r w:rsidR="00EF1385">
        <w:rPr>
          <w:i/>
          <w:iCs/>
        </w:rPr>
        <w:t xml:space="preserve"> </w:t>
      </w:r>
      <w:r w:rsidR="00AD3B76" w:rsidRPr="00985184">
        <w:rPr>
          <w:i/>
          <w:iCs/>
        </w:rPr>
        <w:t>a</w:t>
      </w:r>
      <w:r w:rsidR="00EF1385">
        <w:rPr>
          <w:i/>
          <w:iCs/>
        </w:rPr>
        <w:t xml:space="preserve"> </w:t>
      </w:r>
      <w:r w:rsidR="00AD3B76" w:rsidRPr="00985184">
        <w:rPr>
          <w:i/>
          <w:iCs/>
        </w:rPr>
        <w:t>job</w:t>
      </w:r>
      <w:r w:rsidR="00EF1385">
        <w:rPr>
          <w:i/>
          <w:iCs/>
        </w:rPr>
        <w:t xml:space="preserve"> </w:t>
      </w:r>
      <w:r w:rsidR="00AD3B76" w:rsidRPr="00985184">
        <w:rPr>
          <w:i/>
          <w:iCs/>
        </w:rPr>
        <w:t>counsellor</w:t>
      </w:r>
      <w:r w:rsidR="00EF1385">
        <w:rPr>
          <w:i/>
          <w:iCs/>
        </w:rPr>
        <w:t xml:space="preserve"> </w:t>
      </w:r>
      <w:r w:rsidR="00AD3B76" w:rsidRPr="00985184">
        <w:rPr>
          <w:i/>
          <w:iCs/>
        </w:rPr>
        <w:t>in</w:t>
      </w:r>
      <w:r w:rsidR="00EF1385">
        <w:rPr>
          <w:i/>
          <w:iCs/>
        </w:rPr>
        <w:t xml:space="preserve"> </w:t>
      </w:r>
      <w:r w:rsidR="00AD3B76" w:rsidRPr="00985184">
        <w:rPr>
          <w:i/>
          <w:iCs/>
        </w:rPr>
        <w:t>the</w:t>
      </w:r>
      <w:r w:rsidR="00EF1385">
        <w:rPr>
          <w:i/>
          <w:iCs/>
        </w:rPr>
        <w:t xml:space="preserve"> </w:t>
      </w:r>
      <w:r w:rsidR="00AD3B76" w:rsidRPr="00985184">
        <w:rPr>
          <w:i/>
          <w:iCs/>
        </w:rPr>
        <w:t>college,</w:t>
      </w:r>
      <w:r w:rsidR="00EF1385">
        <w:rPr>
          <w:i/>
          <w:iCs/>
        </w:rPr>
        <w:t xml:space="preserve"> </w:t>
      </w:r>
      <w:r w:rsidR="00AD3B76" w:rsidRPr="00985184">
        <w:rPr>
          <w:i/>
          <w:iCs/>
        </w:rPr>
        <w:t>I</w:t>
      </w:r>
      <w:r w:rsidR="00EF1385">
        <w:rPr>
          <w:i/>
          <w:iCs/>
        </w:rPr>
        <w:t xml:space="preserve"> </w:t>
      </w:r>
      <w:r w:rsidR="00AD3B76" w:rsidRPr="00985184">
        <w:rPr>
          <w:i/>
          <w:iCs/>
        </w:rPr>
        <w:t>got</w:t>
      </w:r>
      <w:r w:rsidR="00EF1385">
        <w:rPr>
          <w:i/>
          <w:iCs/>
        </w:rPr>
        <w:t xml:space="preserve"> </w:t>
      </w:r>
      <w:r w:rsidR="00AD3B76" w:rsidRPr="00985184">
        <w:rPr>
          <w:i/>
          <w:iCs/>
        </w:rPr>
        <w:t>some</w:t>
      </w:r>
      <w:r w:rsidR="00EF1385">
        <w:rPr>
          <w:i/>
          <w:iCs/>
        </w:rPr>
        <w:t xml:space="preserve"> </w:t>
      </w:r>
      <w:r w:rsidR="00AD3B76" w:rsidRPr="00985184">
        <w:rPr>
          <w:i/>
          <w:iCs/>
        </w:rPr>
        <w:t>advice</w:t>
      </w:r>
      <w:r w:rsidR="00EF1385">
        <w:rPr>
          <w:i/>
          <w:iCs/>
        </w:rPr>
        <w:t xml:space="preserve"> </w:t>
      </w:r>
      <w:r w:rsidR="00AD3B76" w:rsidRPr="00985184">
        <w:rPr>
          <w:i/>
          <w:iCs/>
        </w:rPr>
        <w:t>from</w:t>
      </w:r>
      <w:r w:rsidR="00EF1385">
        <w:rPr>
          <w:i/>
          <w:iCs/>
        </w:rPr>
        <w:t xml:space="preserve"> </w:t>
      </w:r>
      <w:r w:rsidR="00AD3B76" w:rsidRPr="00985184">
        <w:rPr>
          <w:i/>
          <w:iCs/>
        </w:rPr>
        <w:t>them”</w:t>
      </w:r>
      <w:r w:rsidR="00EF1385">
        <w:t xml:space="preserve"> </w:t>
      </w:r>
      <w:r w:rsidR="005668F9">
        <w:t xml:space="preserve">was </w:t>
      </w:r>
      <w:r w:rsidR="00E86DF5">
        <w:t>described by a r</w:t>
      </w:r>
      <w:r w:rsidR="00AD3B76" w:rsidRPr="00985184">
        <w:t>efugee</w:t>
      </w:r>
      <w:r w:rsidR="00EF1385">
        <w:t xml:space="preserve"> </w:t>
      </w:r>
      <w:r w:rsidR="00E86DF5">
        <w:lastRenderedPageBreak/>
        <w:t>p</w:t>
      </w:r>
      <w:r w:rsidR="00AD3B76" w:rsidRPr="00985184">
        <w:t>sychologist</w:t>
      </w:r>
      <w:r w:rsidR="00E86DF5">
        <w:t xml:space="preserve"> </w:t>
      </w:r>
      <w:r w:rsidR="004B51B8">
        <w:t xml:space="preserve">and counsellor who had a </w:t>
      </w:r>
      <w:r w:rsidR="00AD3B76" w:rsidRPr="00985184">
        <w:t>Masters</w:t>
      </w:r>
      <w:r w:rsidR="00EF1385">
        <w:t xml:space="preserve"> </w:t>
      </w:r>
      <w:r w:rsidR="00AD3B76" w:rsidRPr="00985184">
        <w:t>qualification</w:t>
      </w:r>
      <w:r w:rsidR="00EF1385">
        <w:t xml:space="preserve"> </w:t>
      </w:r>
      <w:r w:rsidR="004B51B8">
        <w:t xml:space="preserve">and many years professional experience. She was advised that she would need to start </w:t>
      </w:r>
      <w:r w:rsidR="00BC7F3E">
        <w:t>with an undergradu</w:t>
      </w:r>
      <w:r w:rsidR="00977D7A">
        <w:t>ate degree (with associated cost and time required) before she could think of returning to practice.</w:t>
      </w:r>
      <w:r w:rsidR="00FB5A27">
        <w:t xml:space="preserve"> </w:t>
      </w:r>
      <w:r w:rsidR="001F27E0">
        <w:t>These issues and the limits to their expertise are recognised by refugee support orga</w:t>
      </w:r>
      <w:r w:rsidR="00E37AB2">
        <w:t>nisations</w:t>
      </w:r>
      <w:r w:rsidR="00591314">
        <w:t>, who wish to engage with experts:</w:t>
      </w:r>
    </w:p>
    <w:p w14:paraId="4A4C7BF8" w14:textId="6093B849" w:rsidR="005C5335" w:rsidRPr="00985184" w:rsidRDefault="005C5335" w:rsidP="00FB5A27">
      <w:pPr>
        <w:ind w:left="567" w:right="566"/>
      </w:pPr>
      <w:r w:rsidRPr="00BF73CF">
        <w:rPr>
          <w:i/>
          <w:iCs/>
        </w:rPr>
        <w:t>candidates have always said to us that's one of the things that they want. They want to … meet fellow professionals and we will never be able to provide that and the insight that those professionals in those sectors can provide directly to our clients. So we're really keen to continue to do that</w:t>
      </w:r>
      <w:r w:rsidR="004C7875">
        <w:rPr>
          <w:i/>
          <w:iCs/>
        </w:rPr>
        <w:t>.</w:t>
      </w:r>
      <w:r>
        <w:t xml:space="preserve"> Refugee Support Organisation</w:t>
      </w:r>
    </w:p>
    <w:p w14:paraId="05F51469" w14:textId="6DD55798" w:rsidR="00AD3B76" w:rsidRPr="00985184" w:rsidRDefault="00843A41" w:rsidP="00F1031B">
      <w:r>
        <w:t xml:space="preserve">Several professional bodies acknowledged they had </w:t>
      </w:r>
      <w:r w:rsidR="00743D53">
        <w:t xml:space="preserve">no current provision, although some were developing </w:t>
      </w:r>
      <w:r w:rsidR="00861854">
        <w:t>it as part of general equality and diversity policy revisions</w:t>
      </w:r>
      <w:r w:rsidR="00EA20B0">
        <w:t>. O</w:t>
      </w:r>
      <w:r w:rsidR="00F07E4D">
        <w:t xml:space="preserve">thers </w:t>
      </w:r>
      <w:r w:rsidR="00BE427E">
        <w:t>recognised this was a serious gap</w:t>
      </w:r>
      <w:r w:rsidR="002F4580">
        <w:t xml:space="preserve">, both in terms of </w:t>
      </w:r>
      <w:r w:rsidR="00EA20B0">
        <w:t>the refugees themselves and also the skills they would bring to the profession to support their clients</w:t>
      </w:r>
      <w:r w:rsidR="00EA1B72">
        <w:t xml:space="preserve">, and </w:t>
      </w:r>
      <w:r w:rsidR="00F07E4D">
        <w:t xml:space="preserve">were </w:t>
      </w:r>
      <w:r w:rsidR="009E539B">
        <w:t>motivated to respond.</w:t>
      </w:r>
    </w:p>
    <w:p w14:paraId="7CD48645" w14:textId="2D12E847" w:rsidR="0099616D" w:rsidRDefault="00362C04" w:rsidP="00F1031B">
      <w:r>
        <w:t xml:space="preserve">Of those </w:t>
      </w:r>
      <w:r w:rsidR="0099616D">
        <w:t>professional</w:t>
      </w:r>
      <w:r w:rsidR="00EF1385">
        <w:t xml:space="preserve"> </w:t>
      </w:r>
      <w:r w:rsidR="0099616D">
        <w:t>bodies</w:t>
      </w:r>
      <w:r w:rsidR="00EF1385">
        <w:t xml:space="preserve"> </w:t>
      </w:r>
      <w:r>
        <w:t xml:space="preserve">who </w:t>
      </w:r>
      <w:r w:rsidR="00F42EB1">
        <w:t xml:space="preserve">were providing at least some </w:t>
      </w:r>
      <w:r w:rsidR="002F01A4">
        <w:t xml:space="preserve">explicit support for refugees, some were able to do so by extending existing activities. </w:t>
      </w:r>
      <w:r w:rsidR="003938BA">
        <w:t xml:space="preserve">So a </w:t>
      </w:r>
      <w:r w:rsidR="00DA7974">
        <w:t>mentoring</w:t>
      </w:r>
      <w:r w:rsidR="00EF1385">
        <w:t xml:space="preserve"> </w:t>
      </w:r>
      <w:r w:rsidR="00DA7974">
        <w:t>scheme</w:t>
      </w:r>
      <w:r w:rsidR="00EF1385">
        <w:t xml:space="preserve"> </w:t>
      </w:r>
      <w:r w:rsidR="00DA7974">
        <w:t>for</w:t>
      </w:r>
      <w:r w:rsidR="00EF1385">
        <w:t xml:space="preserve"> </w:t>
      </w:r>
      <w:r w:rsidR="00DA7974">
        <w:t>their</w:t>
      </w:r>
      <w:r w:rsidR="00EF1385">
        <w:t xml:space="preserve"> </w:t>
      </w:r>
      <w:r w:rsidR="00DA7974">
        <w:t>members,</w:t>
      </w:r>
      <w:r w:rsidR="00EF1385">
        <w:t xml:space="preserve"> </w:t>
      </w:r>
      <w:r w:rsidR="00DA7974">
        <w:t>for</w:t>
      </w:r>
      <w:r w:rsidR="00EF1385">
        <w:t xml:space="preserve"> </w:t>
      </w:r>
      <w:r w:rsidR="00DA7974">
        <w:t>example</w:t>
      </w:r>
      <w:r w:rsidR="00693179">
        <w:t>.</w:t>
      </w:r>
    </w:p>
    <w:p w14:paraId="2656518B" w14:textId="215137E3" w:rsidR="00AB7610" w:rsidRDefault="00C04924" w:rsidP="004E00D7">
      <w:pPr>
        <w:ind w:left="567" w:right="566"/>
      </w:pPr>
      <w:r w:rsidRPr="00C04924">
        <w:rPr>
          <w:i/>
          <w:iCs/>
        </w:rPr>
        <w:t>The</w:t>
      </w:r>
      <w:r w:rsidR="00EF1385">
        <w:rPr>
          <w:i/>
          <w:iCs/>
        </w:rPr>
        <w:t xml:space="preserve"> </w:t>
      </w:r>
      <w:r w:rsidRPr="00C04924">
        <w:rPr>
          <w:i/>
          <w:iCs/>
        </w:rPr>
        <w:t>mentoring</w:t>
      </w:r>
      <w:r w:rsidR="00EF1385">
        <w:rPr>
          <w:i/>
          <w:iCs/>
        </w:rPr>
        <w:t xml:space="preserve"> </w:t>
      </w:r>
      <w:r w:rsidRPr="00C04924">
        <w:rPr>
          <w:i/>
          <w:iCs/>
        </w:rPr>
        <w:t>service</w:t>
      </w:r>
      <w:r w:rsidR="00EF1385">
        <w:rPr>
          <w:i/>
          <w:iCs/>
        </w:rPr>
        <w:t xml:space="preserve"> </w:t>
      </w:r>
      <w:r w:rsidRPr="00C04924">
        <w:rPr>
          <w:i/>
          <w:iCs/>
        </w:rPr>
        <w:t>covers</w:t>
      </w:r>
      <w:r w:rsidR="00EF1385">
        <w:rPr>
          <w:i/>
          <w:iCs/>
        </w:rPr>
        <w:t xml:space="preserve"> </w:t>
      </w:r>
      <w:r w:rsidRPr="00C04924">
        <w:rPr>
          <w:i/>
          <w:iCs/>
        </w:rPr>
        <w:t>a</w:t>
      </w:r>
      <w:r w:rsidR="00EF1385">
        <w:rPr>
          <w:i/>
          <w:iCs/>
        </w:rPr>
        <w:t xml:space="preserve"> </w:t>
      </w:r>
      <w:r w:rsidRPr="00C04924">
        <w:rPr>
          <w:i/>
          <w:iCs/>
        </w:rPr>
        <w:t>vast</w:t>
      </w:r>
      <w:r w:rsidR="00EF1385">
        <w:rPr>
          <w:i/>
          <w:iCs/>
        </w:rPr>
        <w:t xml:space="preserve"> </w:t>
      </w:r>
      <w:r w:rsidRPr="00C04924">
        <w:rPr>
          <w:i/>
          <w:iCs/>
        </w:rPr>
        <w:t>range</w:t>
      </w:r>
      <w:r w:rsidR="00EF1385">
        <w:rPr>
          <w:i/>
          <w:iCs/>
        </w:rPr>
        <w:t xml:space="preserve"> </w:t>
      </w:r>
      <w:r w:rsidRPr="00C04924">
        <w:rPr>
          <w:i/>
          <w:iCs/>
        </w:rPr>
        <w:t>of</w:t>
      </w:r>
      <w:r w:rsidR="00EF1385">
        <w:rPr>
          <w:i/>
          <w:iCs/>
        </w:rPr>
        <w:t xml:space="preserve"> </w:t>
      </w:r>
      <w:r w:rsidRPr="00C04924">
        <w:rPr>
          <w:i/>
          <w:iCs/>
        </w:rPr>
        <w:t>things,</w:t>
      </w:r>
      <w:r w:rsidR="00EF1385">
        <w:rPr>
          <w:i/>
          <w:iCs/>
        </w:rPr>
        <w:t xml:space="preserve"> </w:t>
      </w:r>
      <w:r w:rsidRPr="00C04924">
        <w:rPr>
          <w:i/>
          <w:iCs/>
        </w:rPr>
        <w:t>from</w:t>
      </w:r>
      <w:r w:rsidR="00EF1385">
        <w:rPr>
          <w:i/>
          <w:iCs/>
        </w:rPr>
        <w:t xml:space="preserve"> </w:t>
      </w:r>
      <w:r w:rsidRPr="00C04924">
        <w:rPr>
          <w:i/>
          <w:iCs/>
        </w:rPr>
        <w:t>people</w:t>
      </w:r>
      <w:r w:rsidR="00EF1385">
        <w:rPr>
          <w:i/>
          <w:iCs/>
        </w:rPr>
        <w:t xml:space="preserve"> </w:t>
      </w:r>
      <w:r w:rsidRPr="00C04924">
        <w:rPr>
          <w:i/>
          <w:iCs/>
        </w:rPr>
        <w:t>in</w:t>
      </w:r>
      <w:r w:rsidR="00EF1385">
        <w:rPr>
          <w:i/>
          <w:iCs/>
        </w:rPr>
        <w:t xml:space="preserve"> </w:t>
      </w:r>
      <w:r w:rsidRPr="00C04924">
        <w:rPr>
          <w:i/>
          <w:iCs/>
        </w:rPr>
        <w:t>relatively</w:t>
      </w:r>
      <w:r w:rsidR="00EF1385">
        <w:rPr>
          <w:i/>
          <w:iCs/>
        </w:rPr>
        <w:t xml:space="preserve"> </w:t>
      </w:r>
      <w:r w:rsidRPr="00C04924">
        <w:rPr>
          <w:i/>
          <w:iCs/>
        </w:rPr>
        <w:t>high-powered</w:t>
      </w:r>
      <w:r w:rsidR="00EF1385">
        <w:rPr>
          <w:i/>
          <w:iCs/>
        </w:rPr>
        <w:t xml:space="preserve"> </w:t>
      </w:r>
      <w:r w:rsidRPr="00C04924">
        <w:rPr>
          <w:i/>
          <w:iCs/>
        </w:rPr>
        <w:t>jobs</w:t>
      </w:r>
      <w:r w:rsidR="00EF1385">
        <w:rPr>
          <w:i/>
          <w:iCs/>
        </w:rPr>
        <w:t xml:space="preserve"> </w:t>
      </w:r>
      <w:r w:rsidRPr="00C04924">
        <w:rPr>
          <w:i/>
          <w:iCs/>
        </w:rPr>
        <w:t>in</w:t>
      </w:r>
      <w:r w:rsidR="00EF1385">
        <w:rPr>
          <w:i/>
          <w:iCs/>
        </w:rPr>
        <w:t xml:space="preserve"> </w:t>
      </w:r>
      <w:r w:rsidRPr="00C04924">
        <w:rPr>
          <w:i/>
          <w:iCs/>
        </w:rPr>
        <w:t>the</w:t>
      </w:r>
      <w:r w:rsidR="00EF1385">
        <w:rPr>
          <w:i/>
          <w:iCs/>
        </w:rPr>
        <w:t xml:space="preserve"> </w:t>
      </w:r>
      <w:r w:rsidRPr="00C04924">
        <w:rPr>
          <w:i/>
          <w:iCs/>
        </w:rPr>
        <w:t>UK</w:t>
      </w:r>
      <w:r w:rsidR="00EF1385">
        <w:rPr>
          <w:i/>
          <w:iCs/>
        </w:rPr>
        <w:t xml:space="preserve"> </w:t>
      </w:r>
      <w:r w:rsidRPr="00C04924">
        <w:rPr>
          <w:i/>
          <w:iCs/>
        </w:rPr>
        <w:t>who</w:t>
      </w:r>
      <w:r w:rsidR="00EF1385">
        <w:rPr>
          <w:i/>
          <w:iCs/>
        </w:rPr>
        <w:t xml:space="preserve"> </w:t>
      </w:r>
      <w:r w:rsidRPr="00C04924">
        <w:rPr>
          <w:i/>
          <w:iCs/>
        </w:rPr>
        <w:t>want</w:t>
      </w:r>
      <w:r w:rsidR="00EF1385">
        <w:rPr>
          <w:i/>
          <w:iCs/>
        </w:rPr>
        <w:t xml:space="preserve"> </w:t>
      </w:r>
      <w:r w:rsidRPr="00C04924">
        <w:rPr>
          <w:i/>
          <w:iCs/>
        </w:rPr>
        <w:t>a</w:t>
      </w:r>
      <w:r w:rsidR="00EF1385">
        <w:rPr>
          <w:i/>
          <w:iCs/>
        </w:rPr>
        <w:t xml:space="preserve"> </w:t>
      </w:r>
      <w:r w:rsidRPr="00C04924">
        <w:rPr>
          <w:i/>
          <w:iCs/>
        </w:rPr>
        <w:t>career</w:t>
      </w:r>
      <w:r w:rsidR="00EF1385">
        <w:rPr>
          <w:i/>
          <w:iCs/>
        </w:rPr>
        <w:t xml:space="preserve"> </w:t>
      </w:r>
      <w:r w:rsidRPr="00C04924">
        <w:rPr>
          <w:i/>
          <w:iCs/>
        </w:rPr>
        <w:t>mentor</w:t>
      </w:r>
      <w:r w:rsidR="003732D8">
        <w:rPr>
          <w:i/>
          <w:iCs/>
        </w:rPr>
        <w:t>,</w:t>
      </w:r>
      <w:r w:rsidR="00EF1385">
        <w:rPr>
          <w:i/>
          <w:iCs/>
        </w:rPr>
        <w:t xml:space="preserve"> </w:t>
      </w:r>
      <w:r w:rsidRPr="00C04924">
        <w:rPr>
          <w:i/>
          <w:iCs/>
        </w:rPr>
        <w:t>to</w:t>
      </w:r>
      <w:r w:rsidR="00EF1385">
        <w:rPr>
          <w:i/>
          <w:iCs/>
        </w:rPr>
        <w:t xml:space="preserve"> </w:t>
      </w:r>
      <w:r w:rsidRPr="00C04924">
        <w:rPr>
          <w:i/>
          <w:iCs/>
        </w:rPr>
        <w:t>someone</w:t>
      </w:r>
      <w:r w:rsidR="00EF1385">
        <w:rPr>
          <w:i/>
          <w:iCs/>
        </w:rPr>
        <w:t xml:space="preserve"> </w:t>
      </w:r>
      <w:r w:rsidRPr="00C04924">
        <w:rPr>
          <w:i/>
          <w:iCs/>
        </w:rPr>
        <w:t>who's</w:t>
      </w:r>
      <w:r w:rsidR="00EF1385">
        <w:rPr>
          <w:i/>
          <w:iCs/>
        </w:rPr>
        <w:t xml:space="preserve"> </w:t>
      </w:r>
      <w:r w:rsidRPr="00C04924">
        <w:rPr>
          <w:i/>
          <w:iCs/>
        </w:rPr>
        <w:t>on</w:t>
      </w:r>
      <w:r w:rsidR="00EF1385">
        <w:rPr>
          <w:i/>
          <w:iCs/>
        </w:rPr>
        <w:t xml:space="preserve"> </w:t>
      </w:r>
      <w:r w:rsidRPr="00C04924">
        <w:rPr>
          <w:i/>
          <w:iCs/>
        </w:rPr>
        <w:t>a</w:t>
      </w:r>
      <w:r w:rsidR="00EF1385">
        <w:rPr>
          <w:i/>
          <w:iCs/>
        </w:rPr>
        <w:t xml:space="preserve"> </w:t>
      </w:r>
      <w:r w:rsidRPr="00C04924">
        <w:rPr>
          <w:i/>
          <w:iCs/>
        </w:rPr>
        <w:t>formal</w:t>
      </w:r>
      <w:r w:rsidR="00EF1385">
        <w:rPr>
          <w:i/>
          <w:iCs/>
        </w:rPr>
        <w:t xml:space="preserve"> </w:t>
      </w:r>
      <w:r w:rsidRPr="00C04924">
        <w:rPr>
          <w:i/>
          <w:iCs/>
        </w:rPr>
        <w:t>training</w:t>
      </w:r>
      <w:r w:rsidR="00EF1385">
        <w:rPr>
          <w:i/>
          <w:iCs/>
        </w:rPr>
        <w:t xml:space="preserve"> </w:t>
      </w:r>
      <w:r w:rsidRPr="00C04924">
        <w:rPr>
          <w:i/>
          <w:iCs/>
        </w:rPr>
        <w:t>scheme</w:t>
      </w:r>
      <w:r w:rsidR="00EF1385">
        <w:rPr>
          <w:i/>
          <w:iCs/>
        </w:rPr>
        <w:t xml:space="preserve"> </w:t>
      </w:r>
      <w:r w:rsidRPr="00C04924">
        <w:rPr>
          <w:i/>
          <w:iCs/>
        </w:rPr>
        <w:t>and</w:t>
      </w:r>
      <w:r w:rsidR="00EF1385">
        <w:rPr>
          <w:i/>
          <w:iCs/>
        </w:rPr>
        <w:t xml:space="preserve"> </w:t>
      </w:r>
      <w:r w:rsidRPr="00C04924">
        <w:rPr>
          <w:i/>
          <w:iCs/>
        </w:rPr>
        <w:t>want</w:t>
      </w:r>
      <w:r w:rsidR="00EF1385">
        <w:rPr>
          <w:i/>
          <w:iCs/>
        </w:rPr>
        <w:t xml:space="preserve"> </w:t>
      </w:r>
      <w:r w:rsidRPr="00C04924">
        <w:rPr>
          <w:i/>
          <w:iCs/>
        </w:rPr>
        <w:t>someone</w:t>
      </w:r>
      <w:r w:rsidR="00EF1385">
        <w:rPr>
          <w:i/>
          <w:iCs/>
        </w:rPr>
        <w:t xml:space="preserve"> </w:t>
      </w:r>
      <w:r w:rsidRPr="00C04924">
        <w:rPr>
          <w:i/>
          <w:iCs/>
        </w:rPr>
        <w:t>to</w:t>
      </w:r>
      <w:r w:rsidR="00EF1385">
        <w:rPr>
          <w:i/>
          <w:iCs/>
        </w:rPr>
        <w:t xml:space="preserve"> </w:t>
      </w:r>
      <w:r w:rsidRPr="00C04924">
        <w:rPr>
          <w:i/>
          <w:iCs/>
        </w:rPr>
        <w:t>mentor</w:t>
      </w:r>
      <w:r w:rsidR="00EF1385">
        <w:rPr>
          <w:i/>
          <w:iCs/>
        </w:rPr>
        <w:t xml:space="preserve"> </w:t>
      </w:r>
      <w:r w:rsidRPr="00C04924">
        <w:rPr>
          <w:i/>
          <w:iCs/>
        </w:rPr>
        <w:t>them</w:t>
      </w:r>
      <w:r w:rsidR="00EF1385">
        <w:rPr>
          <w:i/>
          <w:iCs/>
        </w:rPr>
        <w:t xml:space="preserve"> </w:t>
      </w:r>
      <w:r w:rsidRPr="00C04924">
        <w:rPr>
          <w:i/>
          <w:iCs/>
        </w:rPr>
        <w:t>through</w:t>
      </w:r>
      <w:r w:rsidR="00EF1385">
        <w:rPr>
          <w:i/>
          <w:iCs/>
        </w:rPr>
        <w:t xml:space="preserve"> </w:t>
      </w:r>
      <w:r w:rsidRPr="00C04924">
        <w:rPr>
          <w:i/>
          <w:iCs/>
        </w:rPr>
        <w:t>that</w:t>
      </w:r>
      <w:r w:rsidR="00EF1385">
        <w:rPr>
          <w:i/>
          <w:iCs/>
        </w:rPr>
        <w:t xml:space="preserve"> </w:t>
      </w:r>
      <w:r w:rsidRPr="00C04924">
        <w:rPr>
          <w:i/>
          <w:iCs/>
        </w:rPr>
        <w:t>to</w:t>
      </w:r>
      <w:r w:rsidR="00EF1385">
        <w:rPr>
          <w:i/>
          <w:iCs/>
        </w:rPr>
        <w:t xml:space="preserve"> </w:t>
      </w:r>
      <w:r w:rsidRPr="00C04924">
        <w:rPr>
          <w:i/>
          <w:iCs/>
        </w:rPr>
        <w:t>get</w:t>
      </w:r>
      <w:r w:rsidR="00EF1385">
        <w:rPr>
          <w:i/>
          <w:iCs/>
        </w:rPr>
        <w:t xml:space="preserve"> </w:t>
      </w:r>
      <w:r w:rsidRPr="00C04924">
        <w:rPr>
          <w:i/>
          <w:iCs/>
        </w:rPr>
        <w:t>their</w:t>
      </w:r>
      <w:r w:rsidR="00EF1385">
        <w:rPr>
          <w:i/>
          <w:iCs/>
        </w:rPr>
        <w:t xml:space="preserve"> </w:t>
      </w:r>
      <w:r w:rsidRPr="00C04924">
        <w:rPr>
          <w:i/>
          <w:iCs/>
        </w:rPr>
        <w:t>professional</w:t>
      </w:r>
      <w:r w:rsidR="00EF1385">
        <w:rPr>
          <w:i/>
          <w:iCs/>
        </w:rPr>
        <w:t xml:space="preserve"> </w:t>
      </w:r>
      <w:r w:rsidRPr="00C04924">
        <w:rPr>
          <w:i/>
          <w:iCs/>
        </w:rPr>
        <w:t>qualification</w:t>
      </w:r>
      <w:r w:rsidR="00DA7974" w:rsidRPr="00AB7610">
        <w:rPr>
          <w:i/>
          <w:iCs/>
        </w:rPr>
        <w:t>.</w:t>
      </w:r>
      <w:r w:rsidR="00EF1385">
        <w:rPr>
          <w:i/>
          <w:iCs/>
        </w:rPr>
        <w:t xml:space="preserve"> </w:t>
      </w:r>
      <w:r w:rsidR="00556E93" w:rsidRPr="00AB7610">
        <w:rPr>
          <w:i/>
          <w:iCs/>
        </w:rPr>
        <w:t>…</w:t>
      </w:r>
      <w:r w:rsidR="00EF1385">
        <w:rPr>
          <w:i/>
          <w:iCs/>
        </w:rPr>
        <w:t xml:space="preserve"> </w:t>
      </w:r>
      <w:r w:rsidR="00556E93" w:rsidRPr="00AB7610">
        <w:rPr>
          <w:i/>
          <w:iCs/>
        </w:rPr>
        <w:t>O</w:t>
      </w:r>
      <w:r w:rsidRPr="00C04924">
        <w:rPr>
          <w:i/>
          <w:iCs/>
        </w:rPr>
        <w:t>verseas</w:t>
      </w:r>
      <w:r w:rsidR="00EF1385">
        <w:rPr>
          <w:i/>
          <w:iCs/>
        </w:rPr>
        <w:t xml:space="preserve"> </w:t>
      </w:r>
      <w:r w:rsidR="00556E93" w:rsidRPr="00AB7610">
        <w:rPr>
          <w:i/>
          <w:iCs/>
        </w:rPr>
        <w:t>p</w:t>
      </w:r>
      <w:r w:rsidRPr="00C04924">
        <w:rPr>
          <w:i/>
          <w:iCs/>
        </w:rPr>
        <w:t>eople</w:t>
      </w:r>
      <w:r w:rsidR="00EF1385">
        <w:rPr>
          <w:i/>
          <w:iCs/>
        </w:rPr>
        <w:t xml:space="preserve"> </w:t>
      </w:r>
      <w:r w:rsidRPr="00C04924">
        <w:rPr>
          <w:i/>
          <w:iCs/>
        </w:rPr>
        <w:t>who</w:t>
      </w:r>
      <w:r w:rsidR="00EF1385">
        <w:rPr>
          <w:i/>
          <w:iCs/>
        </w:rPr>
        <w:t xml:space="preserve"> </w:t>
      </w:r>
      <w:r w:rsidRPr="00C04924">
        <w:rPr>
          <w:i/>
          <w:iCs/>
        </w:rPr>
        <w:t>might</w:t>
      </w:r>
      <w:r w:rsidR="00EF1385">
        <w:rPr>
          <w:i/>
          <w:iCs/>
        </w:rPr>
        <w:t xml:space="preserve"> </w:t>
      </w:r>
      <w:r w:rsidRPr="00C04924">
        <w:rPr>
          <w:i/>
          <w:iCs/>
        </w:rPr>
        <w:t>just</w:t>
      </w:r>
      <w:r w:rsidR="00EF1385">
        <w:rPr>
          <w:i/>
          <w:iCs/>
        </w:rPr>
        <w:t xml:space="preserve"> </w:t>
      </w:r>
      <w:r w:rsidRPr="00C04924">
        <w:rPr>
          <w:i/>
          <w:iCs/>
        </w:rPr>
        <w:t>want</w:t>
      </w:r>
      <w:r w:rsidR="00EF1385">
        <w:rPr>
          <w:i/>
          <w:iCs/>
        </w:rPr>
        <w:t xml:space="preserve"> </w:t>
      </w:r>
      <w:r w:rsidRPr="00C04924">
        <w:rPr>
          <w:i/>
          <w:iCs/>
        </w:rPr>
        <w:t>someone</w:t>
      </w:r>
      <w:r w:rsidR="00EF1385">
        <w:rPr>
          <w:i/>
          <w:iCs/>
        </w:rPr>
        <w:t xml:space="preserve"> </w:t>
      </w:r>
      <w:r w:rsidRPr="00C04924">
        <w:rPr>
          <w:i/>
          <w:iCs/>
        </w:rPr>
        <w:t>to</w:t>
      </w:r>
      <w:r w:rsidR="00EF1385">
        <w:rPr>
          <w:i/>
          <w:iCs/>
        </w:rPr>
        <w:t xml:space="preserve"> </w:t>
      </w:r>
      <w:r w:rsidRPr="00C04924">
        <w:rPr>
          <w:i/>
          <w:iCs/>
        </w:rPr>
        <w:t>have</w:t>
      </w:r>
      <w:r w:rsidR="00EF1385">
        <w:rPr>
          <w:i/>
          <w:iCs/>
        </w:rPr>
        <w:t xml:space="preserve"> </w:t>
      </w:r>
      <w:r w:rsidRPr="00C04924">
        <w:rPr>
          <w:i/>
          <w:iCs/>
        </w:rPr>
        <w:t>a</w:t>
      </w:r>
      <w:r w:rsidR="00EF1385">
        <w:rPr>
          <w:i/>
          <w:iCs/>
        </w:rPr>
        <w:t xml:space="preserve"> </w:t>
      </w:r>
      <w:r w:rsidRPr="00C04924">
        <w:rPr>
          <w:i/>
          <w:iCs/>
        </w:rPr>
        <w:t>chat</w:t>
      </w:r>
      <w:r w:rsidR="00EF1385">
        <w:rPr>
          <w:i/>
          <w:iCs/>
        </w:rPr>
        <w:t xml:space="preserve"> </w:t>
      </w:r>
      <w:r w:rsidRPr="00C04924">
        <w:rPr>
          <w:i/>
          <w:iCs/>
        </w:rPr>
        <w:t>to</w:t>
      </w:r>
      <w:r w:rsidR="00EF1385">
        <w:rPr>
          <w:i/>
          <w:iCs/>
        </w:rPr>
        <w:t xml:space="preserve"> </w:t>
      </w:r>
      <w:r w:rsidRPr="00C04924">
        <w:rPr>
          <w:i/>
          <w:iCs/>
        </w:rPr>
        <w:t>about</w:t>
      </w:r>
      <w:r w:rsidR="00EF1385">
        <w:rPr>
          <w:i/>
          <w:iCs/>
        </w:rPr>
        <w:t xml:space="preserve"> </w:t>
      </w:r>
      <w:r w:rsidRPr="00C04924">
        <w:rPr>
          <w:i/>
          <w:iCs/>
        </w:rPr>
        <w:t>how</w:t>
      </w:r>
      <w:r w:rsidR="00EF1385">
        <w:rPr>
          <w:i/>
          <w:iCs/>
        </w:rPr>
        <w:t xml:space="preserve"> </w:t>
      </w:r>
      <w:r w:rsidRPr="00C04924">
        <w:rPr>
          <w:i/>
          <w:iCs/>
        </w:rPr>
        <w:t>to</w:t>
      </w:r>
      <w:r w:rsidR="00EF1385">
        <w:rPr>
          <w:i/>
          <w:iCs/>
        </w:rPr>
        <w:t xml:space="preserve"> </w:t>
      </w:r>
      <w:r w:rsidRPr="00C04924">
        <w:rPr>
          <w:i/>
          <w:iCs/>
        </w:rPr>
        <w:t>how</w:t>
      </w:r>
      <w:r w:rsidR="00EF1385">
        <w:rPr>
          <w:i/>
          <w:iCs/>
        </w:rPr>
        <w:t xml:space="preserve"> </w:t>
      </w:r>
      <w:r w:rsidRPr="00C04924">
        <w:rPr>
          <w:i/>
          <w:iCs/>
        </w:rPr>
        <w:t>the</w:t>
      </w:r>
      <w:r w:rsidR="00EF1385">
        <w:rPr>
          <w:i/>
          <w:iCs/>
        </w:rPr>
        <w:t xml:space="preserve"> </w:t>
      </w:r>
      <w:r w:rsidRPr="00C04924">
        <w:rPr>
          <w:i/>
          <w:iCs/>
        </w:rPr>
        <w:t>industry</w:t>
      </w:r>
      <w:r w:rsidR="00EF1385">
        <w:rPr>
          <w:i/>
          <w:iCs/>
        </w:rPr>
        <w:t xml:space="preserve"> </w:t>
      </w:r>
      <w:r w:rsidRPr="00C04924">
        <w:rPr>
          <w:i/>
          <w:iCs/>
        </w:rPr>
        <w:t>works</w:t>
      </w:r>
      <w:r w:rsidR="00EF1385">
        <w:rPr>
          <w:i/>
          <w:iCs/>
        </w:rPr>
        <w:t xml:space="preserve"> </w:t>
      </w:r>
      <w:r w:rsidRPr="00C04924">
        <w:rPr>
          <w:i/>
          <w:iCs/>
        </w:rPr>
        <w:t>here.</w:t>
      </w:r>
      <w:r w:rsidR="00EF1385">
        <w:rPr>
          <w:i/>
          <w:iCs/>
        </w:rPr>
        <w:t xml:space="preserve"> </w:t>
      </w:r>
      <w:r w:rsidRPr="00C04924">
        <w:rPr>
          <w:i/>
          <w:iCs/>
        </w:rPr>
        <w:t>So</w:t>
      </w:r>
      <w:r w:rsidR="00EF1385">
        <w:rPr>
          <w:i/>
          <w:iCs/>
        </w:rPr>
        <w:t xml:space="preserve"> </w:t>
      </w:r>
      <w:r w:rsidRPr="00C04924">
        <w:rPr>
          <w:i/>
          <w:iCs/>
        </w:rPr>
        <w:t>it's</w:t>
      </w:r>
      <w:r w:rsidR="00EF1385">
        <w:rPr>
          <w:i/>
          <w:iCs/>
        </w:rPr>
        <w:t xml:space="preserve"> </w:t>
      </w:r>
      <w:r w:rsidRPr="00C04924">
        <w:rPr>
          <w:i/>
          <w:iCs/>
        </w:rPr>
        <w:t>really</w:t>
      </w:r>
      <w:r w:rsidR="00EF1385">
        <w:rPr>
          <w:i/>
          <w:iCs/>
        </w:rPr>
        <w:t xml:space="preserve"> </w:t>
      </w:r>
      <w:r w:rsidRPr="00C04924">
        <w:rPr>
          <w:i/>
          <w:iCs/>
        </w:rPr>
        <w:t>broad,</w:t>
      </w:r>
      <w:r w:rsidR="00EF1385">
        <w:rPr>
          <w:i/>
          <w:iCs/>
        </w:rPr>
        <w:t xml:space="preserve"> </w:t>
      </w:r>
      <w:r w:rsidRPr="00C04924">
        <w:rPr>
          <w:i/>
          <w:iCs/>
        </w:rPr>
        <w:t>so</w:t>
      </w:r>
      <w:r w:rsidR="00EF1385">
        <w:rPr>
          <w:i/>
          <w:iCs/>
        </w:rPr>
        <w:t xml:space="preserve"> </w:t>
      </w:r>
      <w:r w:rsidRPr="00C04924">
        <w:rPr>
          <w:i/>
          <w:iCs/>
        </w:rPr>
        <w:t>they</w:t>
      </w:r>
      <w:r w:rsidR="00EF1385">
        <w:rPr>
          <w:i/>
          <w:iCs/>
        </w:rPr>
        <w:t xml:space="preserve"> </w:t>
      </w:r>
      <w:r w:rsidRPr="00C04924">
        <w:rPr>
          <w:i/>
          <w:iCs/>
        </w:rPr>
        <w:t>would</w:t>
      </w:r>
      <w:r w:rsidR="00EF1385">
        <w:rPr>
          <w:i/>
          <w:iCs/>
        </w:rPr>
        <w:t xml:space="preserve"> </w:t>
      </w:r>
      <w:r w:rsidRPr="00C04924">
        <w:rPr>
          <w:i/>
          <w:iCs/>
        </w:rPr>
        <w:t>put</w:t>
      </w:r>
      <w:r w:rsidR="00EF1385">
        <w:rPr>
          <w:i/>
          <w:iCs/>
        </w:rPr>
        <w:t xml:space="preserve"> </w:t>
      </w:r>
      <w:r w:rsidRPr="00C04924">
        <w:rPr>
          <w:i/>
          <w:iCs/>
        </w:rPr>
        <w:t>on</w:t>
      </w:r>
      <w:r w:rsidR="00EF1385">
        <w:rPr>
          <w:i/>
          <w:iCs/>
        </w:rPr>
        <w:t xml:space="preserve"> </w:t>
      </w:r>
      <w:r w:rsidRPr="00C04924">
        <w:rPr>
          <w:i/>
          <w:iCs/>
        </w:rPr>
        <w:t>there</w:t>
      </w:r>
      <w:r w:rsidR="00EF1385">
        <w:rPr>
          <w:i/>
          <w:iCs/>
        </w:rPr>
        <w:t xml:space="preserve"> </w:t>
      </w:r>
      <w:r w:rsidRPr="00C04924">
        <w:rPr>
          <w:i/>
          <w:iCs/>
        </w:rPr>
        <w:t>what</w:t>
      </w:r>
      <w:r w:rsidR="00EF1385">
        <w:rPr>
          <w:i/>
          <w:iCs/>
        </w:rPr>
        <w:t xml:space="preserve"> </w:t>
      </w:r>
      <w:r w:rsidRPr="00C04924">
        <w:rPr>
          <w:i/>
          <w:iCs/>
        </w:rPr>
        <w:t>they're</w:t>
      </w:r>
      <w:r w:rsidR="00EF1385">
        <w:rPr>
          <w:i/>
          <w:iCs/>
        </w:rPr>
        <w:t xml:space="preserve"> </w:t>
      </w:r>
      <w:r w:rsidRPr="00C04924">
        <w:rPr>
          <w:i/>
          <w:iCs/>
        </w:rPr>
        <w:t>after</w:t>
      </w:r>
      <w:r w:rsidR="00EF1385">
        <w:rPr>
          <w:i/>
          <w:iCs/>
        </w:rPr>
        <w:t xml:space="preserve"> </w:t>
      </w:r>
      <w:r w:rsidRPr="00C04924">
        <w:rPr>
          <w:i/>
          <w:iCs/>
        </w:rPr>
        <w:t>in</w:t>
      </w:r>
      <w:r w:rsidR="00EF1385">
        <w:rPr>
          <w:i/>
          <w:iCs/>
        </w:rPr>
        <w:t xml:space="preserve"> </w:t>
      </w:r>
      <w:r w:rsidRPr="00C04924">
        <w:rPr>
          <w:i/>
          <w:iCs/>
        </w:rPr>
        <w:t>terms</w:t>
      </w:r>
      <w:r w:rsidR="00EF1385">
        <w:rPr>
          <w:i/>
          <w:iCs/>
        </w:rPr>
        <w:t xml:space="preserve"> </w:t>
      </w:r>
      <w:r w:rsidRPr="00C04924">
        <w:rPr>
          <w:i/>
          <w:iCs/>
        </w:rPr>
        <w:t>of</w:t>
      </w:r>
      <w:r w:rsidR="00EF1385">
        <w:rPr>
          <w:i/>
          <w:iCs/>
        </w:rPr>
        <w:t xml:space="preserve"> </w:t>
      </w:r>
      <w:r w:rsidRPr="00C04924">
        <w:rPr>
          <w:i/>
          <w:iCs/>
        </w:rPr>
        <w:t>being</w:t>
      </w:r>
      <w:r w:rsidR="00EF1385">
        <w:rPr>
          <w:i/>
          <w:iCs/>
        </w:rPr>
        <w:t xml:space="preserve"> </w:t>
      </w:r>
      <w:r w:rsidRPr="00C04924">
        <w:rPr>
          <w:i/>
          <w:iCs/>
        </w:rPr>
        <w:t>mentored</w:t>
      </w:r>
      <w:r w:rsidR="00EF1385">
        <w:rPr>
          <w:i/>
          <w:iCs/>
        </w:rPr>
        <w:t xml:space="preserve"> </w:t>
      </w:r>
      <w:r w:rsidRPr="00C04924">
        <w:rPr>
          <w:i/>
          <w:iCs/>
        </w:rPr>
        <w:t>and</w:t>
      </w:r>
      <w:r w:rsidR="00EF1385">
        <w:rPr>
          <w:i/>
          <w:iCs/>
        </w:rPr>
        <w:t xml:space="preserve"> </w:t>
      </w:r>
      <w:r w:rsidRPr="00C04924">
        <w:rPr>
          <w:i/>
          <w:iCs/>
        </w:rPr>
        <w:t>the</w:t>
      </w:r>
      <w:r w:rsidR="00EF1385">
        <w:rPr>
          <w:i/>
          <w:iCs/>
        </w:rPr>
        <w:t xml:space="preserve"> </w:t>
      </w:r>
      <w:r w:rsidRPr="00C04924">
        <w:rPr>
          <w:i/>
          <w:iCs/>
        </w:rPr>
        <w:t>mentors</w:t>
      </w:r>
      <w:r w:rsidR="00EF1385">
        <w:rPr>
          <w:i/>
          <w:iCs/>
        </w:rPr>
        <w:t xml:space="preserve"> </w:t>
      </w:r>
      <w:r w:rsidRPr="00C04924">
        <w:rPr>
          <w:i/>
          <w:iCs/>
        </w:rPr>
        <w:t>can</w:t>
      </w:r>
      <w:r w:rsidR="00EF1385">
        <w:rPr>
          <w:i/>
          <w:iCs/>
        </w:rPr>
        <w:t xml:space="preserve"> </w:t>
      </w:r>
      <w:r w:rsidRPr="00C04924">
        <w:rPr>
          <w:i/>
          <w:iCs/>
        </w:rPr>
        <w:t>access</w:t>
      </w:r>
      <w:r w:rsidR="00EF1385">
        <w:rPr>
          <w:i/>
          <w:iCs/>
        </w:rPr>
        <w:t xml:space="preserve"> </w:t>
      </w:r>
      <w:r w:rsidRPr="00C04924">
        <w:rPr>
          <w:i/>
          <w:iCs/>
        </w:rPr>
        <w:t>that</w:t>
      </w:r>
      <w:r w:rsidR="00EF1385">
        <w:rPr>
          <w:i/>
          <w:iCs/>
        </w:rPr>
        <w:t xml:space="preserve"> </w:t>
      </w:r>
      <w:r w:rsidRPr="00C04924">
        <w:rPr>
          <w:i/>
          <w:iCs/>
        </w:rPr>
        <w:t>and</w:t>
      </w:r>
      <w:r w:rsidR="00EF1385">
        <w:rPr>
          <w:i/>
          <w:iCs/>
        </w:rPr>
        <w:t xml:space="preserve"> </w:t>
      </w:r>
      <w:r w:rsidRPr="00C04924">
        <w:rPr>
          <w:i/>
          <w:iCs/>
        </w:rPr>
        <w:t>say</w:t>
      </w:r>
      <w:r w:rsidR="00EF1385">
        <w:rPr>
          <w:i/>
          <w:iCs/>
        </w:rPr>
        <w:t xml:space="preserve"> </w:t>
      </w:r>
      <w:r w:rsidRPr="00C04924">
        <w:rPr>
          <w:i/>
          <w:iCs/>
        </w:rPr>
        <w:t>yes,</w:t>
      </w:r>
      <w:r w:rsidR="00EF1385">
        <w:rPr>
          <w:i/>
          <w:iCs/>
        </w:rPr>
        <w:t xml:space="preserve"> </w:t>
      </w:r>
      <w:r w:rsidRPr="00C04924">
        <w:rPr>
          <w:i/>
          <w:iCs/>
        </w:rPr>
        <w:t>I'm</w:t>
      </w:r>
      <w:r w:rsidR="00EF1385">
        <w:rPr>
          <w:i/>
          <w:iCs/>
        </w:rPr>
        <w:t xml:space="preserve"> </w:t>
      </w:r>
      <w:r w:rsidRPr="00C04924">
        <w:rPr>
          <w:i/>
          <w:iCs/>
        </w:rPr>
        <w:t>prepared</w:t>
      </w:r>
      <w:r w:rsidR="00EF1385">
        <w:rPr>
          <w:i/>
          <w:iCs/>
        </w:rPr>
        <w:t xml:space="preserve"> </w:t>
      </w:r>
      <w:r w:rsidRPr="00C04924">
        <w:rPr>
          <w:i/>
          <w:iCs/>
        </w:rPr>
        <w:t>to</w:t>
      </w:r>
      <w:r w:rsidR="00EF1385">
        <w:rPr>
          <w:i/>
          <w:iCs/>
        </w:rPr>
        <w:t xml:space="preserve"> </w:t>
      </w:r>
      <w:r w:rsidRPr="00C04924">
        <w:rPr>
          <w:i/>
          <w:iCs/>
        </w:rPr>
        <w:t>do</w:t>
      </w:r>
      <w:r w:rsidR="00EF1385">
        <w:rPr>
          <w:i/>
          <w:iCs/>
        </w:rPr>
        <w:t xml:space="preserve"> </w:t>
      </w:r>
      <w:r w:rsidRPr="00C04924">
        <w:rPr>
          <w:i/>
          <w:iCs/>
        </w:rPr>
        <w:t>that</w:t>
      </w:r>
      <w:r w:rsidR="00EF1385">
        <w:rPr>
          <w:i/>
          <w:iCs/>
        </w:rPr>
        <w:t xml:space="preserve"> </w:t>
      </w:r>
      <w:r w:rsidRPr="00C04924">
        <w:rPr>
          <w:i/>
          <w:iCs/>
        </w:rPr>
        <w:t>or</w:t>
      </w:r>
      <w:r w:rsidR="00EF1385">
        <w:rPr>
          <w:i/>
          <w:iCs/>
        </w:rPr>
        <w:t xml:space="preserve"> </w:t>
      </w:r>
      <w:r w:rsidRPr="00C04924">
        <w:rPr>
          <w:i/>
          <w:iCs/>
        </w:rPr>
        <w:t>not</w:t>
      </w:r>
      <w:r w:rsidR="00AB7610" w:rsidRPr="00AB7610">
        <w:rPr>
          <w:i/>
          <w:iCs/>
        </w:rPr>
        <w:t>.</w:t>
      </w:r>
      <w:r w:rsidR="00EF1385">
        <w:t xml:space="preserve"> </w:t>
      </w:r>
      <w:r w:rsidR="00EF3383">
        <w:t>Engineering</w:t>
      </w:r>
      <w:r w:rsidR="00EF1385">
        <w:t xml:space="preserve"> </w:t>
      </w:r>
      <w:r w:rsidR="003F54CD">
        <w:t>PB</w:t>
      </w:r>
    </w:p>
    <w:p w14:paraId="2DD5EDF5" w14:textId="72B91D00" w:rsidR="00322AE5" w:rsidRPr="0079524E" w:rsidRDefault="00EF3383" w:rsidP="004879AE">
      <w:r>
        <w:t>There</w:t>
      </w:r>
      <w:r w:rsidR="00EF1385">
        <w:t xml:space="preserve"> </w:t>
      </w:r>
      <w:r>
        <w:t>was</w:t>
      </w:r>
      <w:r w:rsidR="00EF1385">
        <w:t xml:space="preserve"> </w:t>
      </w:r>
      <w:r>
        <w:t>nothing</w:t>
      </w:r>
      <w:r w:rsidR="00EF1385">
        <w:t xml:space="preserve"> </w:t>
      </w:r>
      <w:r>
        <w:t>specifically</w:t>
      </w:r>
      <w:r w:rsidR="00EF1385">
        <w:t xml:space="preserve"> </w:t>
      </w:r>
      <w:r>
        <w:t>for</w:t>
      </w:r>
      <w:r w:rsidR="00EF1385">
        <w:t xml:space="preserve"> </w:t>
      </w:r>
      <w:r>
        <w:t>refugees</w:t>
      </w:r>
      <w:r w:rsidR="00DB5708">
        <w:t>,</w:t>
      </w:r>
      <w:r w:rsidR="00EF1385">
        <w:t xml:space="preserve"> </w:t>
      </w:r>
      <w:r w:rsidR="00DB5708">
        <w:t>although</w:t>
      </w:r>
      <w:r w:rsidR="00EF1385">
        <w:t xml:space="preserve"> </w:t>
      </w:r>
      <w:r w:rsidR="00DB5708">
        <w:t>if</w:t>
      </w:r>
      <w:r w:rsidR="00EF1385">
        <w:t xml:space="preserve"> </w:t>
      </w:r>
      <w:r w:rsidR="00DB5708">
        <w:t>they</w:t>
      </w:r>
      <w:r w:rsidR="00EF1385">
        <w:t xml:space="preserve"> </w:t>
      </w:r>
      <w:r w:rsidR="00DB5708">
        <w:t>did</w:t>
      </w:r>
      <w:r w:rsidR="00EF1385">
        <w:t xml:space="preserve"> </w:t>
      </w:r>
      <w:r w:rsidR="00DB5708">
        <w:t>contact</w:t>
      </w:r>
      <w:r w:rsidR="00EF1385">
        <w:t xml:space="preserve"> </w:t>
      </w:r>
      <w:r w:rsidR="00DB5708">
        <w:t>the</w:t>
      </w:r>
      <w:r w:rsidR="00EF1385">
        <w:t xml:space="preserve"> </w:t>
      </w:r>
      <w:r w:rsidR="00DB5708">
        <w:t>organisation</w:t>
      </w:r>
      <w:r w:rsidR="00EF1385">
        <w:t xml:space="preserve"> </w:t>
      </w:r>
      <w:r w:rsidR="00FE42D7">
        <w:t>via</w:t>
      </w:r>
      <w:r w:rsidR="00EF1385">
        <w:t xml:space="preserve"> </w:t>
      </w:r>
      <w:r w:rsidR="00FE42D7">
        <w:t>a</w:t>
      </w:r>
      <w:r w:rsidR="00EF1385">
        <w:t xml:space="preserve"> </w:t>
      </w:r>
      <w:r w:rsidR="00FE42D7">
        <w:t>general</w:t>
      </w:r>
      <w:r w:rsidR="00EF1385">
        <w:t xml:space="preserve"> </w:t>
      </w:r>
      <w:r w:rsidR="00012EC1">
        <w:t>enquiry,</w:t>
      </w:r>
      <w:r w:rsidR="00EF1385">
        <w:t xml:space="preserve"> </w:t>
      </w:r>
      <w:r w:rsidR="00DB5708">
        <w:t>they</w:t>
      </w:r>
      <w:r w:rsidR="00EF1385">
        <w:t xml:space="preserve"> </w:t>
      </w:r>
      <w:r w:rsidR="00DB5708">
        <w:t>were</w:t>
      </w:r>
      <w:r w:rsidR="00EF1385">
        <w:t xml:space="preserve"> </w:t>
      </w:r>
      <w:r w:rsidR="00DB5708">
        <w:t>offered</w:t>
      </w:r>
      <w:r w:rsidR="00EF1385">
        <w:t xml:space="preserve"> </w:t>
      </w:r>
      <w:r w:rsidR="00DB5708">
        <w:t>support</w:t>
      </w:r>
      <w:r w:rsidR="00FA33C4">
        <w:t>,</w:t>
      </w:r>
      <w:r w:rsidR="00EF1385">
        <w:t xml:space="preserve"> </w:t>
      </w:r>
      <w:r w:rsidR="00FA33C4">
        <w:t>including</w:t>
      </w:r>
      <w:r w:rsidR="00EF1385">
        <w:t xml:space="preserve"> </w:t>
      </w:r>
      <w:r w:rsidR="00FA33C4">
        <w:t>a</w:t>
      </w:r>
      <w:r w:rsidR="00EF1385">
        <w:t xml:space="preserve"> </w:t>
      </w:r>
      <w:r w:rsidR="00FA33C4">
        <w:t>reduced</w:t>
      </w:r>
      <w:r w:rsidR="00EF1385">
        <w:t xml:space="preserve"> </w:t>
      </w:r>
      <w:r w:rsidR="00FA33C4">
        <w:t>membership</w:t>
      </w:r>
      <w:r w:rsidR="00EF1385">
        <w:t xml:space="preserve"> </w:t>
      </w:r>
      <w:r w:rsidR="00FA33C4">
        <w:t>fee</w:t>
      </w:r>
      <w:r w:rsidR="00EF1385">
        <w:t xml:space="preserve"> </w:t>
      </w:r>
      <w:r w:rsidR="00FA33C4">
        <w:t>which</w:t>
      </w:r>
      <w:r w:rsidR="00EF1385">
        <w:t xml:space="preserve"> </w:t>
      </w:r>
      <w:r w:rsidR="00FA33C4">
        <w:t>gave</w:t>
      </w:r>
      <w:r w:rsidR="00EF1385">
        <w:t xml:space="preserve"> </w:t>
      </w:r>
      <w:r w:rsidR="00FA33C4">
        <w:t>them</w:t>
      </w:r>
      <w:r w:rsidR="00EF1385">
        <w:t xml:space="preserve"> </w:t>
      </w:r>
      <w:r w:rsidR="00FA33C4">
        <w:t>full</w:t>
      </w:r>
      <w:r w:rsidR="00EF1385">
        <w:t xml:space="preserve"> </w:t>
      </w:r>
      <w:r w:rsidR="00FA33C4">
        <w:t>access</w:t>
      </w:r>
      <w:r w:rsidR="00EF1385">
        <w:t xml:space="preserve"> </w:t>
      </w:r>
      <w:r w:rsidR="00FA33C4">
        <w:t>to</w:t>
      </w:r>
      <w:r w:rsidR="00EF1385">
        <w:t xml:space="preserve"> </w:t>
      </w:r>
      <w:r w:rsidR="00FA33C4">
        <w:t>all</w:t>
      </w:r>
      <w:r w:rsidR="00EF1385">
        <w:t xml:space="preserve"> </w:t>
      </w:r>
      <w:r w:rsidR="00FA33C4">
        <w:t>the</w:t>
      </w:r>
      <w:r w:rsidR="00EF1385">
        <w:t xml:space="preserve"> </w:t>
      </w:r>
      <w:r w:rsidR="00FA33C4">
        <w:t>resources</w:t>
      </w:r>
      <w:r w:rsidR="00693179">
        <w:t xml:space="preserve"> including a mentor</w:t>
      </w:r>
      <w:r w:rsidR="00FA33C4">
        <w:t>.</w:t>
      </w:r>
      <w:r w:rsidR="00EF1385">
        <w:t xml:space="preserve"> </w:t>
      </w:r>
      <w:r w:rsidR="00807FFA">
        <w:t>There</w:t>
      </w:r>
      <w:r w:rsidR="00EF1385">
        <w:t xml:space="preserve"> </w:t>
      </w:r>
      <w:r w:rsidR="00807FFA">
        <w:t>was</w:t>
      </w:r>
      <w:r w:rsidR="00EF1385">
        <w:t xml:space="preserve"> </w:t>
      </w:r>
      <w:r w:rsidR="00807FFA">
        <w:t>an</w:t>
      </w:r>
      <w:r w:rsidR="00EF1385">
        <w:t xml:space="preserve"> </w:t>
      </w:r>
      <w:r w:rsidR="00807FFA">
        <w:t>acknowledgement</w:t>
      </w:r>
      <w:r w:rsidR="00EF1385">
        <w:t xml:space="preserve"> </w:t>
      </w:r>
      <w:r w:rsidR="00807FFA">
        <w:t>that</w:t>
      </w:r>
      <w:r w:rsidR="00EF1385">
        <w:t xml:space="preserve"> </w:t>
      </w:r>
      <w:r w:rsidR="009F7A15">
        <w:t>clearer</w:t>
      </w:r>
      <w:r w:rsidR="00EF1385">
        <w:t xml:space="preserve"> </w:t>
      </w:r>
      <w:r w:rsidR="009F7A15">
        <w:t>guidance</w:t>
      </w:r>
      <w:r w:rsidR="00EF1385">
        <w:t xml:space="preserve"> </w:t>
      </w:r>
      <w:r w:rsidR="009F7A15">
        <w:t>for</w:t>
      </w:r>
      <w:r w:rsidR="00EF1385">
        <w:t xml:space="preserve"> </w:t>
      </w:r>
      <w:r w:rsidR="009F7A15">
        <w:t>refugees</w:t>
      </w:r>
      <w:r w:rsidR="00EF1385">
        <w:t xml:space="preserve"> </w:t>
      </w:r>
      <w:r w:rsidR="00694752">
        <w:t>would</w:t>
      </w:r>
      <w:r w:rsidR="00EF1385">
        <w:t xml:space="preserve"> </w:t>
      </w:r>
      <w:r w:rsidR="00694752">
        <w:t>be</w:t>
      </w:r>
      <w:r w:rsidR="00EF1385">
        <w:t xml:space="preserve"> </w:t>
      </w:r>
      <w:r w:rsidR="00694752">
        <w:t>helpful,</w:t>
      </w:r>
      <w:r w:rsidR="00EF1385">
        <w:t xml:space="preserve"> </w:t>
      </w:r>
      <w:r w:rsidR="00694752">
        <w:t>and</w:t>
      </w:r>
      <w:r w:rsidR="00EF1385">
        <w:t xml:space="preserve"> </w:t>
      </w:r>
      <w:r w:rsidR="00A7549F">
        <w:t>what</w:t>
      </w:r>
      <w:r w:rsidR="00EF1385">
        <w:t xml:space="preserve"> </w:t>
      </w:r>
      <w:r w:rsidR="00A7549F">
        <w:t>was</w:t>
      </w:r>
      <w:r w:rsidR="00EF1385">
        <w:t xml:space="preserve"> </w:t>
      </w:r>
      <w:r w:rsidR="00A7549F">
        <w:t>needed</w:t>
      </w:r>
      <w:r w:rsidR="00EF1385">
        <w:t xml:space="preserve"> </w:t>
      </w:r>
      <w:r w:rsidR="00A7549F">
        <w:t>was</w:t>
      </w:r>
      <w:r w:rsidR="00EF1385">
        <w:t xml:space="preserve"> </w:t>
      </w:r>
      <w:r w:rsidR="00A7549F" w:rsidRPr="0079524E">
        <w:rPr>
          <w:i/>
          <w:iCs/>
        </w:rPr>
        <w:t>“m</w:t>
      </w:r>
      <w:r w:rsidR="00012EC1" w:rsidRPr="0079524E">
        <w:rPr>
          <w:i/>
          <w:iCs/>
        </w:rPr>
        <w:t>ore</w:t>
      </w:r>
      <w:r w:rsidR="00EF1385">
        <w:rPr>
          <w:i/>
          <w:iCs/>
        </w:rPr>
        <w:t xml:space="preserve"> </w:t>
      </w:r>
      <w:r w:rsidR="00012EC1" w:rsidRPr="0079524E">
        <w:rPr>
          <w:i/>
          <w:iCs/>
        </w:rPr>
        <w:t>transparency</w:t>
      </w:r>
      <w:r w:rsidR="00EF1385">
        <w:rPr>
          <w:i/>
          <w:iCs/>
        </w:rPr>
        <w:t xml:space="preserve"> </w:t>
      </w:r>
      <w:r w:rsidR="00012EC1" w:rsidRPr="0079524E">
        <w:rPr>
          <w:i/>
          <w:iCs/>
        </w:rPr>
        <w:t>on</w:t>
      </w:r>
      <w:r w:rsidR="00EF1385">
        <w:rPr>
          <w:i/>
          <w:iCs/>
        </w:rPr>
        <w:t xml:space="preserve"> </w:t>
      </w:r>
      <w:r w:rsidR="00012EC1" w:rsidRPr="0079524E">
        <w:rPr>
          <w:i/>
          <w:iCs/>
        </w:rPr>
        <w:t>the</w:t>
      </w:r>
      <w:r w:rsidR="00EF1385">
        <w:rPr>
          <w:i/>
          <w:iCs/>
        </w:rPr>
        <w:t xml:space="preserve"> </w:t>
      </w:r>
      <w:r w:rsidR="00012EC1" w:rsidRPr="0079524E">
        <w:rPr>
          <w:i/>
          <w:iCs/>
        </w:rPr>
        <w:t>website.</w:t>
      </w:r>
      <w:r w:rsidR="00EF1385">
        <w:rPr>
          <w:i/>
          <w:iCs/>
        </w:rPr>
        <w:t xml:space="preserve"> </w:t>
      </w:r>
      <w:r w:rsidR="00012EC1" w:rsidRPr="0079524E">
        <w:rPr>
          <w:i/>
          <w:iCs/>
        </w:rPr>
        <w:t>A</w:t>
      </w:r>
      <w:r w:rsidR="00EF1385">
        <w:rPr>
          <w:i/>
          <w:iCs/>
        </w:rPr>
        <w:t xml:space="preserve"> </w:t>
      </w:r>
      <w:r w:rsidR="00012EC1" w:rsidRPr="0079524E">
        <w:rPr>
          <w:i/>
          <w:iCs/>
        </w:rPr>
        <w:t>really</w:t>
      </w:r>
      <w:r w:rsidR="00EF1385">
        <w:rPr>
          <w:i/>
          <w:iCs/>
        </w:rPr>
        <w:t xml:space="preserve"> </w:t>
      </w:r>
      <w:r w:rsidR="00012EC1" w:rsidRPr="0079524E">
        <w:rPr>
          <w:i/>
          <w:iCs/>
        </w:rPr>
        <w:t>deliberate</w:t>
      </w:r>
      <w:r w:rsidR="00EF1385">
        <w:rPr>
          <w:i/>
          <w:iCs/>
        </w:rPr>
        <w:t xml:space="preserve"> </w:t>
      </w:r>
      <w:r w:rsidR="00012EC1" w:rsidRPr="0079524E">
        <w:rPr>
          <w:i/>
          <w:iCs/>
        </w:rPr>
        <w:t>place</w:t>
      </w:r>
      <w:r w:rsidR="00EF1385">
        <w:rPr>
          <w:i/>
          <w:iCs/>
        </w:rPr>
        <w:t xml:space="preserve"> </w:t>
      </w:r>
      <w:r w:rsidR="00012EC1" w:rsidRPr="0079524E">
        <w:rPr>
          <w:i/>
          <w:iCs/>
        </w:rPr>
        <w:t>on</w:t>
      </w:r>
      <w:r w:rsidR="00EF1385">
        <w:rPr>
          <w:i/>
          <w:iCs/>
        </w:rPr>
        <w:t xml:space="preserve"> </w:t>
      </w:r>
      <w:r w:rsidR="00012EC1" w:rsidRPr="0079524E">
        <w:rPr>
          <w:i/>
          <w:iCs/>
        </w:rPr>
        <w:t>the</w:t>
      </w:r>
      <w:r w:rsidR="00EF1385">
        <w:rPr>
          <w:i/>
          <w:iCs/>
        </w:rPr>
        <w:t xml:space="preserve"> </w:t>
      </w:r>
      <w:r w:rsidR="00012EC1" w:rsidRPr="0079524E">
        <w:rPr>
          <w:i/>
          <w:iCs/>
        </w:rPr>
        <w:t>website</w:t>
      </w:r>
      <w:r w:rsidR="00EF1385">
        <w:rPr>
          <w:i/>
          <w:iCs/>
        </w:rPr>
        <w:t xml:space="preserve"> </w:t>
      </w:r>
      <w:r w:rsidR="00012EC1" w:rsidRPr="0079524E">
        <w:rPr>
          <w:i/>
          <w:iCs/>
        </w:rPr>
        <w:t>which</w:t>
      </w:r>
      <w:r w:rsidR="00EF1385">
        <w:rPr>
          <w:i/>
          <w:iCs/>
        </w:rPr>
        <w:t xml:space="preserve"> </w:t>
      </w:r>
      <w:r w:rsidR="00693179" w:rsidRPr="0079524E">
        <w:rPr>
          <w:i/>
          <w:iCs/>
        </w:rPr>
        <w:t>says,</w:t>
      </w:r>
      <w:r w:rsidR="00EF1385">
        <w:rPr>
          <w:i/>
          <w:iCs/>
        </w:rPr>
        <w:t xml:space="preserve"> </w:t>
      </w:r>
      <w:r w:rsidR="00A7549F" w:rsidRPr="0079524E">
        <w:rPr>
          <w:i/>
          <w:iCs/>
        </w:rPr>
        <w:t>‘</w:t>
      </w:r>
      <w:r w:rsidR="00012EC1" w:rsidRPr="0079524E">
        <w:rPr>
          <w:i/>
          <w:iCs/>
        </w:rPr>
        <w:t>if</w:t>
      </w:r>
      <w:r w:rsidR="00EF1385">
        <w:rPr>
          <w:i/>
          <w:iCs/>
        </w:rPr>
        <w:t xml:space="preserve"> </w:t>
      </w:r>
      <w:r w:rsidR="00012EC1" w:rsidRPr="0079524E">
        <w:rPr>
          <w:i/>
          <w:iCs/>
        </w:rPr>
        <w:t>this</w:t>
      </w:r>
      <w:r w:rsidR="00EF1385">
        <w:rPr>
          <w:i/>
          <w:iCs/>
        </w:rPr>
        <w:t xml:space="preserve"> </w:t>
      </w:r>
      <w:r w:rsidR="00012EC1" w:rsidRPr="0079524E">
        <w:rPr>
          <w:i/>
          <w:iCs/>
        </w:rPr>
        <w:t>is</w:t>
      </w:r>
      <w:r w:rsidR="00EF1385">
        <w:rPr>
          <w:i/>
          <w:iCs/>
        </w:rPr>
        <w:t xml:space="preserve"> </w:t>
      </w:r>
      <w:r w:rsidR="00012EC1" w:rsidRPr="0079524E">
        <w:rPr>
          <w:i/>
          <w:iCs/>
        </w:rPr>
        <w:t>you</w:t>
      </w:r>
      <w:r w:rsidR="00A7549F" w:rsidRPr="0079524E">
        <w:rPr>
          <w:i/>
          <w:iCs/>
        </w:rPr>
        <w:t>’</w:t>
      </w:r>
      <w:r w:rsidR="00EF1385">
        <w:rPr>
          <w:i/>
          <w:iCs/>
        </w:rPr>
        <w:t xml:space="preserve"> </w:t>
      </w:r>
      <w:r w:rsidR="00012EC1" w:rsidRPr="0079524E">
        <w:rPr>
          <w:i/>
          <w:iCs/>
        </w:rPr>
        <w:t>click</w:t>
      </w:r>
      <w:r w:rsidR="00EF1385">
        <w:rPr>
          <w:i/>
          <w:iCs/>
        </w:rPr>
        <w:t xml:space="preserve"> </w:t>
      </w:r>
      <w:r w:rsidR="00012EC1" w:rsidRPr="0079524E">
        <w:rPr>
          <w:i/>
          <w:iCs/>
        </w:rPr>
        <w:t>here,</w:t>
      </w:r>
      <w:r w:rsidR="00EF1385">
        <w:rPr>
          <w:i/>
          <w:iCs/>
        </w:rPr>
        <w:t xml:space="preserve"> </w:t>
      </w:r>
      <w:r w:rsidR="00012EC1" w:rsidRPr="0079524E">
        <w:rPr>
          <w:i/>
          <w:iCs/>
        </w:rPr>
        <w:t>talk</w:t>
      </w:r>
      <w:r w:rsidR="00EF1385">
        <w:rPr>
          <w:i/>
          <w:iCs/>
        </w:rPr>
        <w:t xml:space="preserve"> </w:t>
      </w:r>
      <w:r w:rsidR="00012EC1" w:rsidRPr="0079524E">
        <w:rPr>
          <w:i/>
          <w:iCs/>
        </w:rPr>
        <w:t>to</w:t>
      </w:r>
      <w:r w:rsidR="00EF1385">
        <w:rPr>
          <w:i/>
          <w:iCs/>
        </w:rPr>
        <w:t xml:space="preserve"> </w:t>
      </w:r>
      <w:r w:rsidR="00012EC1" w:rsidRPr="0079524E">
        <w:rPr>
          <w:i/>
          <w:iCs/>
        </w:rPr>
        <w:t>us.</w:t>
      </w:r>
      <w:r w:rsidR="002C22FD" w:rsidRPr="0079524E">
        <w:rPr>
          <w:i/>
          <w:iCs/>
        </w:rPr>
        <w:t>”</w:t>
      </w:r>
      <w:r w:rsidR="00EF1385">
        <w:t xml:space="preserve"> </w:t>
      </w:r>
    </w:p>
    <w:p w14:paraId="307DF4B6" w14:textId="1FBC879B" w:rsidR="003F54CD" w:rsidRDefault="004B3FA3" w:rsidP="004879AE">
      <w:r>
        <w:t xml:space="preserve">The literature shows that </w:t>
      </w:r>
      <w:r w:rsidR="00643033">
        <w:t xml:space="preserve">evidencing their credentials and </w:t>
      </w:r>
      <w:r>
        <w:t xml:space="preserve">having their </w:t>
      </w:r>
      <w:r w:rsidR="00D207B1">
        <w:t xml:space="preserve">qualifications </w:t>
      </w:r>
      <w:r>
        <w:t>recognised is one of the biggest barriers facing refugees</w:t>
      </w:r>
      <w:r w:rsidR="00643033">
        <w:t xml:space="preserve"> globally, so it is encouraging that some professional bodies are recognising this and developing </w:t>
      </w:r>
      <w:r w:rsidR="00067F20">
        <w:t>process to include them:</w:t>
      </w:r>
    </w:p>
    <w:p w14:paraId="38AC253E" w14:textId="3161274E" w:rsidR="00500E4A" w:rsidRPr="00500E4A" w:rsidRDefault="00500E4A" w:rsidP="0014483F">
      <w:pPr>
        <w:ind w:left="567" w:right="566"/>
      </w:pPr>
      <w:r w:rsidRPr="00500E4A">
        <w:rPr>
          <w:i/>
          <w:iCs/>
        </w:rPr>
        <w:t>The</w:t>
      </w:r>
      <w:r w:rsidR="00EF1385" w:rsidRPr="0014483F">
        <w:rPr>
          <w:i/>
          <w:iCs/>
        </w:rPr>
        <w:t xml:space="preserve"> </w:t>
      </w:r>
      <w:r w:rsidRPr="00500E4A">
        <w:rPr>
          <w:i/>
          <w:iCs/>
        </w:rPr>
        <w:t>other</w:t>
      </w:r>
      <w:r w:rsidR="00EF1385" w:rsidRPr="0014483F">
        <w:rPr>
          <w:i/>
          <w:iCs/>
        </w:rPr>
        <w:t xml:space="preserve"> </w:t>
      </w:r>
      <w:r w:rsidRPr="00500E4A">
        <w:rPr>
          <w:i/>
          <w:iCs/>
        </w:rPr>
        <w:t>thing</w:t>
      </w:r>
      <w:r w:rsidR="00EF1385" w:rsidRPr="0014483F">
        <w:rPr>
          <w:i/>
          <w:iCs/>
        </w:rPr>
        <w:t xml:space="preserve"> </w:t>
      </w:r>
      <w:r w:rsidRPr="00500E4A">
        <w:rPr>
          <w:i/>
          <w:iCs/>
        </w:rPr>
        <w:t>that</w:t>
      </w:r>
      <w:r w:rsidR="00EF1385" w:rsidRPr="0014483F">
        <w:rPr>
          <w:i/>
          <w:iCs/>
        </w:rPr>
        <w:t xml:space="preserve"> </w:t>
      </w:r>
      <w:r w:rsidRPr="00500E4A">
        <w:rPr>
          <w:i/>
          <w:iCs/>
        </w:rPr>
        <w:t>we</w:t>
      </w:r>
      <w:r w:rsidR="00EF1385" w:rsidRPr="0014483F">
        <w:rPr>
          <w:i/>
          <w:iCs/>
        </w:rPr>
        <w:t xml:space="preserve"> </w:t>
      </w:r>
      <w:r w:rsidRPr="00500E4A">
        <w:rPr>
          <w:i/>
          <w:iCs/>
        </w:rPr>
        <w:t>find</w:t>
      </w:r>
      <w:r w:rsidR="00EF1385" w:rsidRPr="0014483F">
        <w:rPr>
          <w:i/>
          <w:iCs/>
        </w:rPr>
        <w:t xml:space="preserve"> </w:t>
      </w:r>
      <w:r w:rsidRPr="00500E4A">
        <w:rPr>
          <w:i/>
          <w:iCs/>
        </w:rPr>
        <w:t>we</w:t>
      </w:r>
      <w:r w:rsidR="00EF1385" w:rsidRPr="0014483F">
        <w:rPr>
          <w:i/>
          <w:iCs/>
        </w:rPr>
        <w:t xml:space="preserve"> </w:t>
      </w:r>
      <w:r w:rsidRPr="00500E4A">
        <w:rPr>
          <w:i/>
          <w:iCs/>
        </w:rPr>
        <w:t>have</w:t>
      </w:r>
      <w:r w:rsidR="00EF1385" w:rsidRPr="0014483F">
        <w:rPr>
          <w:i/>
          <w:iCs/>
        </w:rPr>
        <w:t xml:space="preserve"> </w:t>
      </w:r>
      <w:r w:rsidRPr="00500E4A">
        <w:rPr>
          <w:i/>
          <w:iCs/>
        </w:rPr>
        <w:t>to</w:t>
      </w:r>
      <w:r w:rsidR="00EF1385" w:rsidRPr="0014483F">
        <w:rPr>
          <w:i/>
          <w:iCs/>
        </w:rPr>
        <w:t xml:space="preserve"> </w:t>
      </w:r>
      <w:r w:rsidRPr="00500E4A">
        <w:rPr>
          <w:i/>
          <w:iCs/>
        </w:rPr>
        <w:t>be</w:t>
      </w:r>
      <w:r w:rsidR="00EF1385" w:rsidRPr="0014483F">
        <w:rPr>
          <w:i/>
          <w:iCs/>
        </w:rPr>
        <w:t xml:space="preserve"> </w:t>
      </w:r>
      <w:r w:rsidRPr="00500E4A">
        <w:rPr>
          <w:i/>
          <w:iCs/>
        </w:rPr>
        <w:t>very</w:t>
      </w:r>
      <w:r w:rsidR="00EF1385" w:rsidRPr="0014483F">
        <w:rPr>
          <w:i/>
          <w:iCs/>
        </w:rPr>
        <w:t xml:space="preserve"> </w:t>
      </w:r>
      <w:r w:rsidRPr="00500E4A">
        <w:rPr>
          <w:i/>
          <w:iCs/>
        </w:rPr>
        <w:t>mindful</w:t>
      </w:r>
      <w:r w:rsidR="00EF1385" w:rsidRPr="0014483F">
        <w:rPr>
          <w:i/>
          <w:iCs/>
        </w:rPr>
        <w:t xml:space="preserve"> </w:t>
      </w:r>
      <w:r w:rsidRPr="00500E4A">
        <w:rPr>
          <w:i/>
          <w:iCs/>
        </w:rPr>
        <w:t>of</w:t>
      </w:r>
      <w:r w:rsidR="00EF1385" w:rsidRPr="0014483F">
        <w:rPr>
          <w:i/>
          <w:iCs/>
        </w:rPr>
        <w:t xml:space="preserve"> </w:t>
      </w:r>
      <w:r w:rsidRPr="00500E4A">
        <w:rPr>
          <w:i/>
          <w:iCs/>
        </w:rPr>
        <w:t>is</w:t>
      </w:r>
      <w:r w:rsidR="00EF1385" w:rsidRPr="0014483F">
        <w:rPr>
          <w:i/>
          <w:iCs/>
        </w:rPr>
        <w:t xml:space="preserve"> </w:t>
      </w:r>
      <w:r w:rsidRPr="00500E4A">
        <w:rPr>
          <w:i/>
          <w:iCs/>
        </w:rPr>
        <w:t>the</w:t>
      </w:r>
      <w:r w:rsidR="00EF1385" w:rsidRPr="0014483F">
        <w:rPr>
          <w:i/>
          <w:iCs/>
        </w:rPr>
        <w:t xml:space="preserve"> </w:t>
      </w:r>
      <w:r w:rsidRPr="00500E4A">
        <w:rPr>
          <w:i/>
          <w:iCs/>
        </w:rPr>
        <w:t>fact</w:t>
      </w:r>
      <w:r w:rsidR="00EF1385" w:rsidRPr="0014483F">
        <w:rPr>
          <w:i/>
          <w:iCs/>
        </w:rPr>
        <w:t xml:space="preserve"> </w:t>
      </w:r>
      <w:r w:rsidRPr="00500E4A">
        <w:rPr>
          <w:i/>
          <w:iCs/>
        </w:rPr>
        <w:t>that</w:t>
      </w:r>
      <w:r w:rsidR="00EF1385" w:rsidRPr="0014483F">
        <w:rPr>
          <w:i/>
          <w:iCs/>
        </w:rPr>
        <w:t xml:space="preserve"> </w:t>
      </w:r>
      <w:r w:rsidR="00EF7C12" w:rsidRPr="0014483F">
        <w:rPr>
          <w:i/>
          <w:iCs/>
        </w:rPr>
        <w:t xml:space="preserve">… </w:t>
      </w:r>
      <w:r w:rsidRPr="00500E4A">
        <w:rPr>
          <w:i/>
          <w:iCs/>
        </w:rPr>
        <w:t>refugees</w:t>
      </w:r>
      <w:r w:rsidR="00EF1385" w:rsidRPr="0014483F">
        <w:rPr>
          <w:i/>
          <w:iCs/>
        </w:rPr>
        <w:t xml:space="preserve"> </w:t>
      </w:r>
      <w:r w:rsidRPr="00500E4A">
        <w:rPr>
          <w:i/>
          <w:iCs/>
        </w:rPr>
        <w:t>come</w:t>
      </w:r>
      <w:r w:rsidR="00EF1385" w:rsidRPr="0014483F">
        <w:rPr>
          <w:i/>
          <w:iCs/>
        </w:rPr>
        <w:t xml:space="preserve"> </w:t>
      </w:r>
      <w:r w:rsidRPr="00500E4A">
        <w:rPr>
          <w:i/>
          <w:iCs/>
        </w:rPr>
        <w:t>to</w:t>
      </w:r>
      <w:r w:rsidR="00EF1385" w:rsidRPr="0014483F">
        <w:rPr>
          <w:i/>
          <w:iCs/>
        </w:rPr>
        <w:t xml:space="preserve"> </w:t>
      </w:r>
      <w:r w:rsidRPr="00500E4A">
        <w:rPr>
          <w:i/>
          <w:iCs/>
        </w:rPr>
        <w:t>us</w:t>
      </w:r>
      <w:r w:rsidR="00EF1385" w:rsidRPr="0014483F">
        <w:rPr>
          <w:i/>
          <w:iCs/>
        </w:rPr>
        <w:t xml:space="preserve"> </w:t>
      </w:r>
      <w:r w:rsidR="00EF7C12" w:rsidRPr="0014483F">
        <w:rPr>
          <w:i/>
          <w:iCs/>
        </w:rPr>
        <w:t>with</w:t>
      </w:r>
      <w:r w:rsidR="00EF1385" w:rsidRPr="0014483F">
        <w:rPr>
          <w:i/>
          <w:iCs/>
        </w:rPr>
        <w:t xml:space="preserve"> </w:t>
      </w:r>
      <w:r w:rsidRPr="00500E4A">
        <w:rPr>
          <w:i/>
          <w:iCs/>
        </w:rPr>
        <w:t>very</w:t>
      </w:r>
      <w:r w:rsidR="00EF1385" w:rsidRPr="0014483F">
        <w:rPr>
          <w:i/>
          <w:iCs/>
        </w:rPr>
        <w:t xml:space="preserve"> </w:t>
      </w:r>
      <w:r w:rsidRPr="00500E4A">
        <w:rPr>
          <w:i/>
          <w:iCs/>
        </w:rPr>
        <w:t>little</w:t>
      </w:r>
      <w:r w:rsidR="00EF1385" w:rsidRPr="0014483F">
        <w:rPr>
          <w:i/>
          <w:iCs/>
        </w:rPr>
        <w:t xml:space="preserve"> </w:t>
      </w:r>
      <w:r w:rsidRPr="00500E4A">
        <w:rPr>
          <w:i/>
          <w:iCs/>
        </w:rPr>
        <w:t>in</w:t>
      </w:r>
      <w:r w:rsidR="00EF1385" w:rsidRPr="0014483F">
        <w:rPr>
          <w:i/>
          <w:iCs/>
        </w:rPr>
        <w:t xml:space="preserve"> </w:t>
      </w:r>
      <w:r w:rsidRPr="00500E4A">
        <w:rPr>
          <w:i/>
          <w:iCs/>
        </w:rPr>
        <w:t>the</w:t>
      </w:r>
      <w:r w:rsidR="00EF1385" w:rsidRPr="0014483F">
        <w:rPr>
          <w:i/>
          <w:iCs/>
        </w:rPr>
        <w:t xml:space="preserve"> </w:t>
      </w:r>
      <w:r w:rsidRPr="00500E4A">
        <w:rPr>
          <w:i/>
          <w:iCs/>
        </w:rPr>
        <w:t>way</w:t>
      </w:r>
      <w:r w:rsidR="00EF1385" w:rsidRPr="0014483F">
        <w:rPr>
          <w:i/>
          <w:iCs/>
        </w:rPr>
        <w:t xml:space="preserve"> </w:t>
      </w:r>
      <w:r w:rsidRPr="00500E4A">
        <w:rPr>
          <w:i/>
          <w:iCs/>
        </w:rPr>
        <w:t>of</w:t>
      </w:r>
      <w:r w:rsidR="00EF1385" w:rsidRPr="0014483F">
        <w:rPr>
          <w:i/>
          <w:iCs/>
        </w:rPr>
        <w:t xml:space="preserve"> </w:t>
      </w:r>
      <w:r w:rsidRPr="0014483F">
        <w:rPr>
          <w:i/>
          <w:iCs/>
        </w:rPr>
        <w:t>d</w:t>
      </w:r>
      <w:r w:rsidRPr="00500E4A">
        <w:rPr>
          <w:i/>
          <w:iCs/>
        </w:rPr>
        <w:t>ocumentary</w:t>
      </w:r>
      <w:r w:rsidR="00EF1385" w:rsidRPr="0014483F">
        <w:rPr>
          <w:i/>
          <w:iCs/>
        </w:rPr>
        <w:t xml:space="preserve"> </w:t>
      </w:r>
      <w:r w:rsidRPr="00500E4A">
        <w:rPr>
          <w:i/>
          <w:iCs/>
        </w:rPr>
        <w:t>evidence.</w:t>
      </w:r>
      <w:r w:rsidR="00EF1385" w:rsidRPr="0014483F">
        <w:rPr>
          <w:i/>
          <w:iCs/>
        </w:rPr>
        <w:t xml:space="preserve"> </w:t>
      </w:r>
      <w:r w:rsidRPr="00500E4A">
        <w:rPr>
          <w:i/>
          <w:iCs/>
        </w:rPr>
        <w:t>You</w:t>
      </w:r>
      <w:r w:rsidR="00EF1385" w:rsidRPr="0014483F">
        <w:rPr>
          <w:i/>
          <w:iCs/>
        </w:rPr>
        <w:t xml:space="preserve"> </w:t>
      </w:r>
      <w:r w:rsidRPr="00500E4A">
        <w:rPr>
          <w:i/>
          <w:iCs/>
        </w:rPr>
        <w:t>know,</w:t>
      </w:r>
      <w:r w:rsidR="00EF1385" w:rsidRPr="0014483F">
        <w:rPr>
          <w:i/>
          <w:iCs/>
        </w:rPr>
        <w:t xml:space="preserve"> </w:t>
      </w:r>
      <w:r w:rsidRPr="00500E4A">
        <w:rPr>
          <w:i/>
          <w:iCs/>
        </w:rPr>
        <w:t>they've</w:t>
      </w:r>
      <w:r w:rsidR="00EF1385" w:rsidRPr="0014483F">
        <w:rPr>
          <w:i/>
          <w:iCs/>
        </w:rPr>
        <w:t xml:space="preserve"> </w:t>
      </w:r>
      <w:r w:rsidRPr="00500E4A">
        <w:rPr>
          <w:i/>
          <w:iCs/>
        </w:rPr>
        <w:t>obviously</w:t>
      </w:r>
      <w:r w:rsidR="00EF1385" w:rsidRPr="0014483F">
        <w:rPr>
          <w:i/>
          <w:iCs/>
        </w:rPr>
        <w:t xml:space="preserve"> </w:t>
      </w:r>
      <w:r w:rsidRPr="00500E4A">
        <w:rPr>
          <w:i/>
          <w:iCs/>
        </w:rPr>
        <w:t>left,</w:t>
      </w:r>
      <w:r w:rsidR="00EF1385" w:rsidRPr="0014483F">
        <w:rPr>
          <w:i/>
          <w:iCs/>
        </w:rPr>
        <w:t xml:space="preserve"> </w:t>
      </w:r>
      <w:r w:rsidRPr="00500E4A">
        <w:rPr>
          <w:i/>
          <w:iCs/>
        </w:rPr>
        <w:t>often</w:t>
      </w:r>
      <w:r w:rsidR="00EF1385" w:rsidRPr="0014483F">
        <w:rPr>
          <w:i/>
          <w:iCs/>
        </w:rPr>
        <w:t xml:space="preserve"> </w:t>
      </w:r>
      <w:r w:rsidRPr="00500E4A">
        <w:rPr>
          <w:i/>
          <w:iCs/>
        </w:rPr>
        <w:t>with</w:t>
      </w:r>
      <w:r w:rsidR="00EF1385" w:rsidRPr="0014483F">
        <w:rPr>
          <w:i/>
          <w:iCs/>
        </w:rPr>
        <w:t xml:space="preserve"> </w:t>
      </w:r>
      <w:r w:rsidRPr="00500E4A">
        <w:rPr>
          <w:i/>
          <w:iCs/>
        </w:rPr>
        <w:t>very</w:t>
      </w:r>
      <w:r w:rsidR="00EF1385" w:rsidRPr="0014483F">
        <w:rPr>
          <w:i/>
          <w:iCs/>
        </w:rPr>
        <w:t xml:space="preserve"> </w:t>
      </w:r>
      <w:r w:rsidRPr="00500E4A">
        <w:rPr>
          <w:i/>
          <w:iCs/>
        </w:rPr>
        <w:t>little</w:t>
      </w:r>
      <w:r w:rsidR="00EF1385" w:rsidRPr="0014483F">
        <w:rPr>
          <w:i/>
          <w:iCs/>
        </w:rPr>
        <w:t xml:space="preserve"> </w:t>
      </w:r>
      <w:r w:rsidRPr="00500E4A">
        <w:rPr>
          <w:i/>
          <w:iCs/>
        </w:rPr>
        <w:t>in</w:t>
      </w:r>
      <w:r w:rsidR="00EF1385" w:rsidRPr="0014483F">
        <w:rPr>
          <w:i/>
          <w:iCs/>
        </w:rPr>
        <w:t xml:space="preserve"> </w:t>
      </w:r>
      <w:r w:rsidRPr="00500E4A">
        <w:rPr>
          <w:i/>
          <w:iCs/>
        </w:rPr>
        <w:t>the</w:t>
      </w:r>
      <w:r w:rsidR="00EF1385" w:rsidRPr="0014483F">
        <w:rPr>
          <w:i/>
          <w:iCs/>
        </w:rPr>
        <w:t xml:space="preserve"> </w:t>
      </w:r>
      <w:r w:rsidRPr="00500E4A">
        <w:rPr>
          <w:i/>
          <w:iCs/>
        </w:rPr>
        <w:t>way</w:t>
      </w:r>
      <w:r w:rsidR="00EF1385" w:rsidRPr="0014483F">
        <w:rPr>
          <w:i/>
          <w:iCs/>
        </w:rPr>
        <w:t xml:space="preserve"> </w:t>
      </w:r>
      <w:r w:rsidRPr="00500E4A">
        <w:rPr>
          <w:i/>
          <w:iCs/>
        </w:rPr>
        <w:t>of</w:t>
      </w:r>
      <w:r w:rsidR="00EF1385" w:rsidRPr="0014483F">
        <w:rPr>
          <w:i/>
          <w:iCs/>
        </w:rPr>
        <w:t xml:space="preserve"> </w:t>
      </w:r>
      <w:r w:rsidRPr="00500E4A">
        <w:rPr>
          <w:i/>
          <w:iCs/>
        </w:rPr>
        <w:t>possessions</w:t>
      </w:r>
      <w:r w:rsidR="00EF1385" w:rsidRPr="0014483F">
        <w:rPr>
          <w:i/>
          <w:iCs/>
        </w:rPr>
        <w:t xml:space="preserve"> </w:t>
      </w:r>
      <w:r w:rsidRPr="00500E4A">
        <w:rPr>
          <w:i/>
          <w:iCs/>
        </w:rPr>
        <w:t>and</w:t>
      </w:r>
      <w:r w:rsidR="00EF1385" w:rsidRPr="0014483F">
        <w:rPr>
          <w:i/>
          <w:iCs/>
        </w:rPr>
        <w:t xml:space="preserve"> </w:t>
      </w:r>
      <w:r w:rsidRPr="00500E4A">
        <w:rPr>
          <w:i/>
          <w:iCs/>
        </w:rPr>
        <w:t>strangely</w:t>
      </w:r>
      <w:r w:rsidR="00EF1385" w:rsidRPr="0014483F">
        <w:rPr>
          <w:i/>
          <w:iCs/>
        </w:rPr>
        <w:t xml:space="preserve"> </w:t>
      </w:r>
      <w:r w:rsidRPr="00500E4A">
        <w:rPr>
          <w:i/>
          <w:iCs/>
        </w:rPr>
        <w:t>degree</w:t>
      </w:r>
      <w:r w:rsidR="00EF1385" w:rsidRPr="0014483F">
        <w:rPr>
          <w:i/>
          <w:iCs/>
        </w:rPr>
        <w:t xml:space="preserve"> </w:t>
      </w:r>
      <w:r w:rsidRPr="00500E4A">
        <w:rPr>
          <w:i/>
          <w:iCs/>
        </w:rPr>
        <w:t>certificates</w:t>
      </w:r>
      <w:r w:rsidR="00EF1385" w:rsidRPr="0014483F">
        <w:rPr>
          <w:i/>
          <w:iCs/>
        </w:rPr>
        <w:t xml:space="preserve"> </w:t>
      </w:r>
      <w:r w:rsidRPr="00500E4A">
        <w:rPr>
          <w:i/>
          <w:iCs/>
        </w:rPr>
        <w:t>and</w:t>
      </w:r>
      <w:r w:rsidR="00EF1385" w:rsidRPr="0014483F">
        <w:rPr>
          <w:i/>
          <w:iCs/>
        </w:rPr>
        <w:t xml:space="preserve"> </w:t>
      </w:r>
      <w:r w:rsidRPr="00500E4A">
        <w:rPr>
          <w:i/>
          <w:iCs/>
        </w:rPr>
        <w:t>stuff</w:t>
      </w:r>
      <w:r w:rsidR="00EF1385" w:rsidRPr="0014483F">
        <w:rPr>
          <w:i/>
          <w:iCs/>
        </w:rPr>
        <w:t xml:space="preserve"> </w:t>
      </w:r>
      <w:r w:rsidR="00D04AE9" w:rsidRPr="0014483F">
        <w:rPr>
          <w:i/>
          <w:iCs/>
        </w:rPr>
        <w:t>…</w:t>
      </w:r>
      <w:r w:rsidR="00EF1385" w:rsidRPr="0014483F">
        <w:rPr>
          <w:i/>
          <w:iCs/>
        </w:rPr>
        <w:t xml:space="preserve"> </w:t>
      </w:r>
      <w:r w:rsidRPr="00500E4A">
        <w:rPr>
          <w:i/>
          <w:iCs/>
        </w:rPr>
        <w:t>was</w:t>
      </w:r>
      <w:r w:rsidR="00EF1385" w:rsidRPr="0014483F">
        <w:rPr>
          <w:i/>
          <w:iCs/>
        </w:rPr>
        <w:t xml:space="preserve"> </w:t>
      </w:r>
      <w:r w:rsidRPr="00500E4A">
        <w:rPr>
          <w:i/>
          <w:iCs/>
        </w:rPr>
        <w:t>not</w:t>
      </w:r>
      <w:r w:rsidR="00EF1385" w:rsidRPr="0014483F">
        <w:rPr>
          <w:i/>
          <w:iCs/>
        </w:rPr>
        <w:t xml:space="preserve"> </w:t>
      </w:r>
      <w:r w:rsidRPr="00500E4A">
        <w:rPr>
          <w:i/>
          <w:iCs/>
        </w:rPr>
        <w:t>high</w:t>
      </w:r>
      <w:r w:rsidR="00EF1385" w:rsidRPr="0014483F">
        <w:rPr>
          <w:i/>
          <w:iCs/>
        </w:rPr>
        <w:t xml:space="preserve"> </w:t>
      </w:r>
      <w:r w:rsidRPr="00500E4A">
        <w:rPr>
          <w:i/>
          <w:iCs/>
        </w:rPr>
        <w:t>on</w:t>
      </w:r>
      <w:r w:rsidR="00EF1385" w:rsidRPr="0014483F">
        <w:rPr>
          <w:i/>
          <w:iCs/>
        </w:rPr>
        <w:t xml:space="preserve"> </w:t>
      </w:r>
      <w:r w:rsidRPr="00500E4A">
        <w:rPr>
          <w:i/>
          <w:iCs/>
        </w:rPr>
        <w:t>their</w:t>
      </w:r>
      <w:r w:rsidR="00EF1385" w:rsidRPr="0014483F">
        <w:rPr>
          <w:i/>
          <w:iCs/>
        </w:rPr>
        <w:t xml:space="preserve"> </w:t>
      </w:r>
      <w:r w:rsidRPr="00500E4A">
        <w:rPr>
          <w:i/>
          <w:iCs/>
        </w:rPr>
        <w:t>list</w:t>
      </w:r>
      <w:r w:rsidR="00EF1385" w:rsidRPr="0014483F">
        <w:rPr>
          <w:i/>
          <w:iCs/>
        </w:rPr>
        <w:t xml:space="preserve"> </w:t>
      </w:r>
      <w:r w:rsidRPr="00500E4A">
        <w:rPr>
          <w:i/>
          <w:iCs/>
        </w:rPr>
        <w:t>at</w:t>
      </w:r>
      <w:r w:rsidR="00EF1385" w:rsidRPr="0014483F">
        <w:rPr>
          <w:i/>
          <w:iCs/>
        </w:rPr>
        <w:t xml:space="preserve"> </w:t>
      </w:r>
      <w:r w:rsidRPr="00500E4A">
        <w:rPr>
          <w:i/>
          <w:iCs/>
        </w:rPr>
        <w:t>the</w:t>
      </w:r>
      <w:r w:rsidR="00EF1385" w:rsidRPr="0014483F">
        <w:rPr>
          <w:i/>
          <w:iCs/>
        </w:rPr>
        <w:t xml:space="preserve"> </w:t>
      </w:r>
      <w:r w:rsidRPr="00500E4A">
        <w:rPr>
          <w:i/>
          <w:iCs/>
        </w:rPr>
        <w:t>time,</w:t>
      </w:r>
      <w:r w:rsidR="00EF1385" w:rsidRPr="0014483F">
        <w:rPr>
          <w:i/>
          <w:iCs/>
        </w:rPr>
        <w:t xml:space="preserve"> </w:t>
      </w:r>
      <w:r w:rsidRPr="00500E4A">
        <w:rPr>
          <w:i/>
          <w:iCs/>
        </w:rPr>
        <w:t>which</w:t>
      </w:r>
      <w:r w:rsidR="00EF1385" w:rsidRPr="0014483F">
        <w:rPr>
          <w:i/>
          <w:iCs/>
        </w:rPr>
        <w:t xml:space="preserve"> </w:t>
      </w:r>
      <w:r w:rsidRPr="00500E4A">
        <w:rPr>
          <w:i/>
          <w:iCs/>
        </w:rPr>
        <w:t>is</w:t>
      </w:r>
      <w:r w:rsidR="00EF1385" w:rsidRPr="0014483F">
        <w:rPr>
          <w:i/>
          <w:iCs/>
        </w:rPr>
        <w:t xml:space="preserve"> </w:t>
      </w:r>
      <w:r w:rsidRPr="00500E4A">
        <w:rPr>
          <w:i/>
          <w:iCs/>
        </w:rPr>
        <w:t>absolutely</w:t>
      </w:r>
      <w:r w:rsidR="00EF1385" w:rsidRPr="0014483F">
        <w:rPr>
          <w:i/>
          <w:iCs/>
        </w:rPr>
        <w:t xml:space="preserve"> </w:t>
      </w:r>
      <w:r w:rsidRPr="00500E4A">
        <w:rPr>
          <w:i/>
          <w:iCs/>
        </w:rPr>
        <w:t>understandable.</w:t>
      </w:r>
      <w:r w:rsidR="00EF1385" w:rsidRPr="0014483F">
        <w:rPr>
          <w:i/>
          <w:iCs/>
        </w:rPr>
        <w:t xml:space="preserve"> </w:t>
      </w:r>
      <w:r w:rsidRPr="00500E4A">
        <w:rPr>
          <w:i/>
          <w:iCs/>
        </w:rPr>
        <w:t>So</w:t>
      </w:r>
      <w:r w:rsidR="00EF1385" w:rsidRPr="0014483F">
        <w:rPr>
          <w:i/>
          <w:iCs/>
        </w:rPr>
        <w:t xml:space="preserve"> </w:t>
      </w:r>
      <w:r w:rsidRPr="00500E4A">
        <w:rPr>
          <w:i/>
          <w:iCs/>
        </w:rPr>
        <w:t>we're</w:t>
      </w:r>
      <w:r w:rsidR="00EF1385" w:rsidRPr="0014483F">
        <w:rPr>
          <w:i/>
          <w:iCs/>
        </w:rPr>
        <w:t xml:space="preserve"> </w:t>
      </w:r>
      <w:r w:rsidRPr="00500E4A">
        <w:rPr>
          <w:i/>
          <w:iCs/>
        </w:rPr>
        <w:t>quite</w:t>
      </w:r>
      <w:r w:rsidR="00EF1385" w:rsidRPr="0014483F">
        <w:rPr>
          <w:i/>
          <w:iCs/>
        </w:rPr>
        <w:t xml:space="preserve"> </w:t>
      </w:r>
      <w:r w:rsidRPr="00500E4A">
        <w:rPr>
          <w:i/>
          <w:iCs/>
        </w:rPr>
        <w:t>flexible</w:t>
      </w:r>
      <w:r w:rsidR="00EF1385" w:rsidRPr="0014483F">
        <w:rPr>
          <w:i/>
          <w:iCs/>
        </w:rPr>
        <w:t xml:space="preserve"> </w:t>
      </w:r>
      <w:r w:rsidRPr="00500E4A">
        <w:rPr>
          <w:i/>
          <w:iCs/>
        </w:rPr>
        <w:t>in</w:t>
      </w:r>
      <w:r w:rsidR="00EF1385" w:rsidRPr="0014483F">
        <w:rPr>
          <w:i/>
          <w:iCs/>
        </w:rPr>
        <w:t xml:space="preserve"> </w:t>
      </w:r>
      <w:r w:rsidRPr="00500E4A">
        <w:rPr>
          <w:i/>
          <w:iCs/>
        </w:rPr>
        <w:t>terms</w:t>
      </w:r>
      <w:r w:rsidR="00EF1385" w:rsidRPr="0014483F">
        <w:rPr>
          <w:i/>
          <w:iCs/>
        </w:rPr>
        <w:t xml:space="preserve"> </w:t>
      </w:r>
      <w:r w:rsidRPr="00500E4A">
        <w:rPr>
          <w:i/>
          <w:iCs/>
        </w:rPr>
        <w:t>of</w:t>
      </w:r>
      <w:r w:rsidR="00EF1385" w:rsidRPr="0014483F">
        <w:rPr>
          <w:i/>
          <w:iCs/>
        </w:rPr>
        <w:t xml:space="preserve"> </w:t>
      </w:r>
      <w:r w:rsidRPr="00500E4A">
        <w:rPr>
          <w:i/>
          <w:iCs/>
        </w:rPr>
        <w:t>the</w:t>
      </w:r>
      <w:r w:rsidR="00EF1385" w:rsidRPr="0014483F">
        <w:rPr>
          <w:i/>
          <w:iCs/>
        </w:rPr>
        <w:t xml:space="preserve"> </w:t>
      </w:r>
      <w:r w:rsidRPr="00500E4A">
        <w:rPr>
          <w:i/>
          <w:iCs/>
        </w:rPr>
        <w:t>paperwork</w:t>
      </w:r>
      <w:r w:rsidR="00EF1385" w:rsidRPr="0014483F">
        <w:rPr>
          <w:i/>
          <w:iCs/>
        </w:rPr>
        <w:t xml:space="preserve"> </w:t>
      </w:r>
      <w:r w:rsidRPr="00500E4A">
        <w:rPr>
          <w:i/>
          <w:iCs/>
        </w:rPr>
        <w:t>that</w:t>
      </w:r>
      <w:r w:rsidR="00EF1385" w:rsidRPr="0014483F">
        <w:rPr>
          <w:i/>
          <w:iCs/>
        </w:rPr>
        <w:t xml:space="preserve"> </w:t>
      </w:r>
      <w:r w:rsidRPr="00500E4A">
        <w:rPr>
          <w:i/>
          <w:iCs/>
        </w:rPr>
        <w:t>we</w:t>
      </w:r>
      <w:r w:rsidR="00EF1385" w:rsidRPr="0014483F">
        <w:rPr>
          <w:i/>
          <w:iCs/>
        </w:rPr>
        <w:t xml:space="preserve"> </w:t>
      </w:r>
      <w:r w:rsidRPr="00500E4A">
        <w:rPr>
          <w:i/>
          <w:iCs/>
        </w:rPr>
        <w:t>require</w:t>
      </w:r>
      <w:r w:rsidR="00EF1385" w:rsidRPr="0014483F">
        <w:rPr>
          <w:i/>
          <w:iCs/>
        </w:rPr>
        <w:t xml:space="preserve"> </w:t>
      </w:r>
      <w:r w:rsidRPr="00500E4A">
        <w:rPr>
          <w:i/>
          <w:iCs/>
        </w:rPr>
        <w:t>of</w:t>
      </w:r>
      <w:r w:rsidR="00EF1385" w:rsidRPr="0014483F">
        <w:rPr>
          <w:i/>
          <w:iCs/>
        </w:rPr>
        <w:t xml:space="preserve"> </w:t>
      </w:r>
      <w:r w:rsidRPr="00500E4A">
        <w:rPr>
          <w:i/>
          <w:iCs/>
        </w:rPr>
        <w:t>them</w:t>
      </w:r>
      <w:r w:rsidR="00EF1385" w:rsidRPr="0014483F">
        <w:rPr>
          <w:i/>
          <w:iCs/>
        </w:rPr>
        <w:t xml:space="preserve"> </w:t>
      </w:r>
      <w:r w:rsidRPr="00500E4A">
        <w:rPr>
          <w:i/>
          <w:iCs/>
        </w:rPr>
        <w:t>to</w:t>
      </w:r>
      <w:r w:rsidR="00EF1385" w:rsidRPr="0014483F">
        <w:rPr>
          <w:i/>
          <w:iCs/>
        </w:rPr>
        <w:t xml:space="preserve"> </w:t>
      </w:r>
      <w:r w:rsidRPr="00500E4A">
        <w:rPr>
          <w:i/>
          <w:iCs/>
        </w:rPr>
        <w:t>prove</w:t>
      </w:r>
      <w:r w:rsidR="00EF1385" w:rsidRPr="0014483F">
        <w:rPr>
          <w:i/>
          <w:iCs/>
        </w:rPr>
        <w:t xml:space="preserve"> </w:t>
      </w:r>
      <w:r w:rsidRPr="00500E4A">
        <w:rPr>
          <w:i/>
          <w:iCs/>
        </w:rPr>
        <w:t>anything</w:t>
      </w:r>
      <w:r w:rsidR="00D04AE9" w:rsidRPr="0014483F">
        <w:rPr>
          <w:i/>
          <w:iCs/>
        </w:rPr>
        <w:t>,</w:t>
      </w:r>
      <w:r w:rsidR="00EF1385" w:rsidRPr="0014483F">
        <w:rPr>
          <w:i/>
          <w:iCs/>
        </w:rPr>
        <w:t xml:space="preserve"> </w:t>
      </w:r>
      <w:r w:rsidRPr="00500E4A">
        <w:rPr>
          <w:i/>
          <w:iCs/>
        </w:rPr>
        <w:t>quite</w:t>
      </w:r>
      <w:r w:rsidR="00EF1385" w:rsidRPr="0014483F">
        <w:rPr>
          <w:i/>
          <w:iCs/>
        </w:rPr>
        <w:t xml:space="preserve"> </w:t>
      </w:r>
      <w:r w:rsidRPr="00500E4A">
        <w:rPr>
          <w:i/>
          <w:iCs/>
        </w:rPr>
        <w:t>flexible</w:t>
      </w:r>
      <w:r w:rsidR="00EF1385" w:rsidRPr="0014483F">
        <w:rPr>
          <w:i/>
          <w:iCs/>
        </w:rPr>
        <w:t xml:space="preserve"> </w:t>
      </w:r>
      <w:r w:rsidRPr="00500E4A">
        <w:rPr>
          <w:i/>
          <w:iCs/>
        </w:rPr>
        <w:t>around</w:t>
      </w:r>
      <w:r w:rsidR="00EF1385" w:rsidRPr="0014483F">
        <w:rPr>
          <w:i/>
          <w:iCs/>
        </w:rPr>
        <w:t xml:space="preserve"> </w:t>
      </w:r>
      <w:r w:rsidRPr="00500E4A">
        <w:rPr>
          <w:i/>
          <w:iCs/>
        </w:rPr>
        <w:t>how</w:t>
      </w:r>
      <w:r w:rsidR="00EF1385" w:rsidRPr="0014483F">
        <w:rPr>
          <w:i/>
          <w:iCs/>
        </w:rPr>
        <w:t xml:space="preserve"> </w:t>
      </w:r>
      <w:r w:rsidRPr="00500E4A">
        <w:rPr>
          <w:i/>
          <w:iCs/>
        </w:rPr>
        <w:t>they</w:t>
      </w:r>
      <w:r w:rsidR="00EF1385" w:rsidRPr="0014483F">
        <w:rPr>
          <w:i/>
          <w:iCs/>
        </w:rPr>
        <w:t xml:space="preserve"> </w:t>
      </w:r>
      <w:r w:rsidRPr="00500E4A">
        <w:rPr>
          <w:i/>
          <w:iCs/>
        </w:rPr>
        <w:t>demonstrate</w:t>
      </w:r>
      <w:r w:rsidR="00EF1385" w:rsidRPr="0014483F">
        <w:rPr>
          <w:i/>
          <w:iCs/>
        </w:rPr>
        <w:t xml:space="preserve"> </w:t>
      </w:r>
      <w:r w:rsidRPr="00500E4A">
        <w:rPr>
          <w:i/>
          <w:iCs/>
        </w:rPr>
        <w:t>their</w:t>
      </w:r>
      <w:r w:rsidR="00EF1385" w:rsidRPr="0014483F">
        <w:rPr>
          <w:i/>
          <w:iCs/>
        </w:rPr>
        <w:t xml:space="preserve"> </w:t>
      </w:r>
      <w:r w:rsidRPr="00500E4A">
        <w:rPr>
          <w:i/>
          <w:iCs/>
        </w:rPr>
        <w:t>previous</w:t>
      </w:r>
      <w:r w:rsidR="00EF1385" w:rsidRPr="0014483F">
        <w:rPr>
          <w:i/>
          <w:iCs/>
        </w:rPr>
        <w:t xml:space="preserve"> </w:t>
      </w:r>
      <w:r w:rsidRPr="00500E4A">
        <w:rPr>
          <w:i/>
          <w:iCs/>
        </w:rPr>
        <w:t>career</w:t>
      </w:r>
      <w:r w:rsidR="00EF1385" w:rsidRPr="0014483F">
        <w:rPr>
          <w:i/>
          <w:iCs/>
        </w:rPr>
        <w:t xml:space="preserve"> </w:t>
      </w:r>
      <w:r w:rsidRPr="00500E4A">
        <w:rPr>
          <w:i/>
          <w:iCs/>
        </w:rPr>
        <w:t>history,</w:t>
      </w:r>
      <w:r w:rsidR="00EF1385" w:rsidRPr="0014483F">
        <w:rPr>
          <w:i/>
          <w:iCs/>
        </w:rPr>
        <w:t xml:space="preserve"> </w:t>
      </w:r>
      <w:r w:rsidRPr="00500E4A">
        <w:rPr>
          <w:i/>
          <w:iCs/>
        </w:rPr>
        <w:t>that</w:t>
      </w:r>
      <w:r w:rsidR="00EF1385" w:rsidRPr="0014483F">
        <w:rPr>
          <w:i/>
          <w:iCs/>
        </w:rPr>
        <w:t xml:space="preserve"> </w:t>
      </w:r>
      <w:r w:rsidRPr="00500E4A">
        <w:rPr>
          <w:i/>
          <w:iCs/>
        </w:rPr>
        <w:t>kind</w:t>
      </w:r>
      <w:r w:rsidR="00EF1385" w:rsidRPr="0014483F">
        <w:rPr>
          <w:i/>
          <w:iCs/>
        </w:rPr>
        <w:t xml:space="preserve"> </w:t>
      </w:r>
      <w:r w:rsidRPr="00500E4A">
        <w:rPr>
          <w:i/>
          <w:iCs/>
        </w:rPr>
        <w:t>of</w:t>
      </w:r>
      <w:r w:rsidR="00EF1385" w:rsidRPr="0014483F">
        <w:rPr>
          <w:i/>
          <w:iCs/>
        </w:rPr>
        <w:t xml:space="preserve"> </w:t>
      </w:r>
      <w:r w:rsidRPr="00500E4A">
        <w:rPr>
          <w:i/>
          <w:iCs/>
        </w:rPr>
        <w:t>thing.</w:t>
      </w:r>
      <w:r w:rsidR="00EF1385" w:rsidRPr="0014483F">
        <w:rPr>
          <w:i/>
          <w:iCs/>
        </w:rPr>
        <w:t xml:space="preserve"> </w:t>
      </w:r>
      <w:r w:rsidRPr="00500E4A">
        <w:rPr>
          <w:i/>
          <w:iCs/>
        </w:rPr>
        <w:t>We're</w:t>
      </w:r>
      <w:r w:rsidR="00EF1385" w:rsidRPr="0014483F">
        <w:rPr>
          <w:i/>
          <w:iCs/>
        </w:rPr>
        <w:t xml:space="preserve"> </w:t>
      </w:r>
      <w:r w:rsidRPr="00500E4A">
        <w:rPr>
          <w:i/>
          <w:iCs/>
        </w:rPr>
        <w:t>just,</w:t>
      </w:r>
      <w:r w:rsidR="00EF1385" w:rsidRPr="0014483F">
        <w:rPr>
          <w:i/>
          <w:iCs/>
        </w:rPr>
        <w:t xml:space="preserve"> </w:t>
      </w:r>
      <w:r w:rsidRPr="00500E4A">
        <w:rPr>
          <w:i/>
          <w:iCs/>
        </w:rPr>
        <w:t>you</w:t>
      </w:r>
      <w:r w:rsidR="00EF1385" w:rsidRPr="0014483F">
        <w:rPr>
          <w:i/>
          <w:iCs/>
        </w:rPr>
        <w:t xml:space="preserve"> </w:t>
      </w:r>
      <w:r w:rsidRPr="00500E4A">
        <w:rPr>
          <w:i/>
          <w:iCs/>
        </w:rPr>
        <w:t>know,</w:t>
      </w:r>
      <w:r w:rsidR="00EF1385" w:rsidRPr="0014483F">
        <w:rPr>
          <w:i/>
          <w:iCs/>
        </w:rPr>
        <w:t xml:space="preserve"> </w:t>
      </w:r>
      <w:r w:rsidRPr="00500E4A">
        <w:rPr>
          <w:i/>
          <w:iCs/>
        </w:rPr>
        <w:t>a</w:t>
      </w:r>
      <w:r w:rsidR="00EF1385" w:rsidRPr="0014483F">
        <w:rPr>
          <w:i/>
          <w:iCs/>
        </w:rPr>
        <w:t xml:space="preserve"> </w:t>
      </w:r>
      <w:r w:rsidRPr="00500E4A">
        <w:rPr>
          <w:i/>
          <w:iCs/>
        </w:rPr>
        <w:t>lot</w:t>
      </w:r>
      <w:r w:rsidR="00EF1385" w:rsidRPr="0014483F">
        <w:rPr>
          <w:i/>
          <w:iCs/>
        </w:rPr>
        <w:t xml:space="preserve"> </w:t>
      </w:r>
      <w:r w:rsidRPr="00500E4A">
        <w:rPr>
          <w:i/>
          <w:iCs/>
        </w:rPr>
        <w:t>of</w:t>
      </w:r>
      <w:r w:rsidR="00EF1385" w:rsidRPr="0014483F">
        <w:rPr>
          <w:i/>
          <w:iCs/>
        </w:rPr>
        <w:t xml:space="preserve"> </w:t>
      </w:r>
      <w:r w:rsidRPr="00500E4A">
        <w:rPr>
          <w:i/>
          <w:iCs/>
        </w:rPr>
        <w:t>it</w:t>
      </w:r>
      <w:r w:rsidR="00EF1385" w:rsidRPr="0014483F">
        <w:rPr>
          <w:i/>
          <w:iCs/>
        </w:rPr>
        <w:t xml:space="preserve"> </w:t>
      </w:r>
      <w:r w:rsidRPr="00500E4A">
        <w:rPr>
          <w:i/>
          <w:iCs/>
        </w:rPr>
        <w:t>is</w:t>
      </w:r>
      <w:r w:rsidR="00EF1385" w:rsidRPr="0014483F">
        <w:rPr>
          <w:i/>
          <w:iCs/>
        </w:rPr>
        <w:t xml:space="preserve"> </w:t>
      </w:r>
      <w:r w:rsidRPr="00500E4A">
        <w:rPr>
          <w:i/>
          <w:iCs/>
        </w:rPr>
        <w:t>done</w:t>
      </w:r>
      <w:r w:rsidR="00EF1385" w:rsidRPr="0014483F">
        <w:rPr>
          <w:i/>
          <w:iCs/>
        </w:rPr>
        <w:t xml:space="preserve"> </w:t>
      </w:r>
      <w:r w:rsidRPr="00500E4A">
        <w:rPr>
          <w:i/>
          <w:iCs/>
        </w:rPr>
        <w:t>much</w:t>
      </w:r>
      <w:r w:rsidR="00EF1385" w:rsidRPr="0014483F">
        <w:rPr>
          <w:i/>
          <w:iCs/>
        </w:rPr>
        <w:t xml:space="preserve"> </w:t>
      </w:r>
      <w:r w:rsidRPr="00500E4A">
        <w:rPr>
          <w:i/>
          <w:iCs/>
        </w:rPr>
        <w:t>more</w:t>
      </w:r>
      <w:r w:rsidR="00EF1385" w:rsidRPr="0014483F">
        <w:rPr>
          <w:i/>
          <w:iCs/>
        </w:rPr>
        <w:t xml:space="preserve"> </w:t>
      </w:r>
      <w:r w:rsidRPr="00500E4A">
        <w:rPr>
          <w:i/>
          <w:iCs/>
        </w:rPr>
        <w:t>through</w:t>
      </w:r>
      <w:r w:rsidR="00EF1385" w:rsidRPr="0014483F">
        <w:rPr>
          <w:i/>
          <w:iCs/>
        </w:rPr>
        <w:t xml:space="preserve"> </w:t>
      </w:r>
      <w:r w:rsidRPr="00500E4A">
        <w:rPr>
          <w:i/>
          <w:iCs/>
        </w:rPr>
        <w:t>conversation</w:t>
      </w:r>
      <w:r w:rsidR="00EF1385" w:rsidRPr="0014483F">
        <w:rPr>
          <w:i/>
          <w:iCs/>
        </w:rPr>
        <w:t xml:space="preserve"> </w:t>
      </w:r>
      <w:r w:rsidRPr="00500E4A">
        <w:rPr>
          <w:i/>
          <w:iCs/>
        </w:rPr>
        <w:t>than</w:t>
      </w:r>
      <w:r w:rsidR="00EF1385" w:rsidRPr="0014483F">
        <w:rPr>
          <w:i/>
          <w:iCs/>
        </w:rPr>
        <w:t xml:space="preserve"> </w:t>
      </w:r>
      <w:r w:rsidRPr="00500E4A">
        <w:rPr>
          <w:i/>
          <w:iCs/>
        </w:rPr>
        <w:t>it</w:t>
      </w:r>
      <w:r w:rsidR="00EF1385" w:rsidRPr="0014483F">
        <w:rPr>
          <w:i/>
          <w:iCs/>
        </w:rPr>
        <w:t xml:space="preserve"> </w:t>
      </w:r>
      <w:r w:rsidRPr="00500E4A">
        <w:rPr>
          <w:i/>
          <w:iCs/>
        </w:rPr>
        <w:t>is</w:t>
      </w:r>
      <w:r w:rsidR="00EF1385" w:rsidRPr="0014483F">
        <w:rPr>
          <w:i/>
          <w:iCs/>
        </w:rPr>
        <w:t xml:space="preserve"> </w:t>
      </w:r>
      <w:r w:rsidRPr="00500E4A">
        <w:rPr>
          <w:i/>
          <w:iCs/>
        </w:rPr>
        <w:t>through</w:t>
      </w:r>
      <w:r w:rsidR="00EF1385" w:rsidRPr="0014483F">
        <w:rPr>
          <w:i/>
          <w:iCs/>
        </w:rPr>
        <w:t xml:space="preserve"> </w:t>
      </w:r>
      <w:r w:rsidRPr="00500E4A">
        <w:rPr>
          <w:i/>
          <w:iCs/>
        </w:rPr>
        <w:t>bits</w:t>
      </w:r>
      <w:r w:rsidR="00EF1385" w:rsidRPr="0014483F">
        <w:rPr>
          <w:i/>
          <w:iCs/>
        </w:rPr>
        <w:t xml:space="preserve"> </w:t>
      </w:r>
      <w:r w:rsidRPr="00500E4A">
        <w:rPr>
          <w:i/>
          <w:iCs/>
        </w:rPr>
        <w:t>of</w:t>
      </w:r>
      <w:r w:rsidR="00EF1385" w:rsidRPr="0014483F">
        <w:rPr>
          <w:i/>
          <w:iCs/>
        </w:rPr>
        <w:t xml:space="preserve"> </w:t>
      </w:r>
      <w:r w:rsidRPr="00500E4A">
        <w:rPr>
          <w:i/>
          <w:iCs/>
        </w:rPr>
        <w:t>paper</w:t>
      </w:r>
      <w:r w:rsidRPr="00500E4A">
        <w:t>.</w:t>
      </w:r>
      <w:r w:rsidR="00EF1385">
        <w:t xml:space="preserve"> </w:t>
      </w:r>
      <w:r w:rsidR="0014483F">
        <w:t>Engineer</w:t>
      </w:r>
      <w:r w:rsidR="00AB02DB">
        <w:t>ing</w:t>
      </w:r>
      <w:r w:rsidR="0014483F">
        <w:t xml:space="preserve"> PB</w:t>
      </w:r>
    </w:p>
    <w:p w14:paraId="467960F4" w14:textId="25F502E1" w:rsidR="00C04924" w:rsidRPr="00C04924" w:rsidRDefault="0038203C" w:rsidP="00B33D24">
      <w:pPr>
        <w:ind w:left="567" w:right="566"/>
      </w:pPr>
      <w:r w:rsidRPr="00B33D24">
        <w:rPr>
          <w:i/>
          <w:iCs/>
        </w:rPr>
        <w:t>What</w:t>
      </w:r>
      <w:r w:rsidR="00EF1385" w:rsidRPr="00B33D24">
        <w:rPr>
          <w:i/>
          <w:iCs/>
        </w:rPr>
        <w:t xml:space="preserve"> </w:t>
      </w:r>
      <w:r w:rsidRPr="00B33D24">
        <w:rPr>
          <w:i/>
          <w:iCs/>
        </w:rPr>
        <w:t>we're</w:t>
      </w:r>
      <w:r w:rsidR="00EF1385" w:rsidRPr="00B33D24">
        <w:rPr>
          <w:i/>
          <w:iCs/>
        </w:rPr>
        <w:t xml:space="preserve"> </w:t>
      </w:r>
      <w:r w:rsidRPr="00B33D24">
        <w:rPr>
          <w:i/>
          <w:iCs/>
        </w:rPr>
        <w:t>hearing</w:t>
      </w:r>
      <w:r w:rsidR="00EF1385" w:rsidRPr="00B33D24">
        <w:rPr>
          <w:i/>
          <w:iCs/>
        </w:rPr>
        <w:t xml:space="preserve"> </w:t>
      </w:r>
      <w:r w:rsidRPr="00B33D24">
        <w:rPr>
          <w:i/>
          <w:iCs/>
        </w:rPr>
        <w:t>that,</w:t>
      </w:r>
      <w:r w:rsidR="00EF1385" w:rsidRPr="00B33D24">
        <w:rPr>
          <w:i/>
          <w:iCs/>
        </w:rPr>
        <w:t xml:space="preserve"> </w:t>
      </w:r>
      <w:r w:rsidRPr="00B33D24">
        <w:rPr>
          <w:i/>
          <w:iCs/>
        </w:rPr>
        <w:t>you</w:t>
      </w:r>
      <w:r w:rsidR="00EF1385" w:rsidRPr="00B33D24">
        <w:rPr>
          <w:i/>
          <w:iCs/>
        </w:rPr>
        <w:t xml:space="preserve"> </w:t>
      </w:r>
      <w:r w:rsidRPr="00B33D24">
        <w:rPr>
          <w:i/>
          <w:iCs/>
        </w:rPr>
        <w:t>know,</w:t>
      </w:r>
      <w:r w:rsidR="00EF1385" w:rsidRPr="00B33D24">
        <w:rPr>
          <w:i/>
          <w:iCs/>
        </w:rPr>
        <w:t xml:space="preserve"> </w:t>
      </w:r>
      <w:r w:rsidRPr="00B33D24">
        <w:rPr>
          <w:i/>
          <w:iCs/>
        </w:rPr>
        <w:t>they</w:t>
      </w:r>
      <w:r w:rsidR="00EF1385" w:rsidRPr="00B33D24">
        <w:rPr>
          <w:i/>
          <w:iCs/>
        </w:rPr>
        <w:t xml:space="preserve"> </w:t>
      </w:r>
      <w:r w:rsidRPr="00B33D24">
        <w:rPr>
          <w:i/>
          <w:iCs/>
        </w:rPr>
        <w:t>don't</w:t>
      </w:r>
      <w:r w:rsidR="00EF1385" w:rsidRPr="00B33D24">
        <w:rPr>
          <w:i/>
          <w:iCs/>
        </w:rPr>
        <w:t xml:space="preserve"> </w:t>
      </w:r>
      <w:r w:rsidRPr="00B33D24">
        <w:rPr>
          <w:i/>
          <w:iCs/>
        </w:rPr>
        <w:t>have</w:t>
      </w:r>
      <w:r w:rsidR="00EF1385" w:rsidRPr="00B33D24">
        <w:rPr>
          <w:i/>
          <w:iCs/>
        </w:rPr>
        <w:t xml:space="preserve"> </w:t>
      </w:r>
      <w:r w:rsidRPr="00B33D24">
        <w:rPr>
          <w:i/>
          <w:iCs/>
        </w:rPr>
        <w:t>the</w:t>
      </w:r>
      <w:r w:rsidR="00EF1385" w:rsidRPr="00B33D24">
        <w:rPr>
          <w:i/>
          <w:iCs/>
        </w:rPr>
        <w:t xml:space="preserve"> </w:t>
      </w:r>
      <w:r w:rsidRPr="00B33D24">
        <w:rPr>
          <w:i/>
          <w:iCs/>
        </w:rPr>
        <w:t>certificates</w:t>
      </w:r>
      <w:r w:rsidR="00EF1385" w:rsidRPr="00B33D24">
        <w:rPr>
          <w:i/>
          <w:iCs/>
        </w:rPr>
        <w:t xml:space="preserve"> </w:t>
      </w:r>
      <w:r w:rsidRPr="00B33D24">
        <w:rPr>
          <w:i/>
          <w:iCs/>
        </w:rPr>
        <w:t>and</w:t>
      </w:r>
      <w:r w:rsidR="00EF1385" w:rsidRPr="00B33D24">
        <w:rPr>
          <w:i/>
          <w:iCs/>
        </w:rPr>
        <w:t xml:space="preserve"> </w:t>
      </w:r>
      <w:r w:rsidRPr="00B33D24">
        <w:rPr>
          <w:i/>
          <w:iCs/>
        </w:rPr>
        <w:t>they</w:t>
      </w:r>
      <w:r w:rsidR="00EF1385" w:rsidRPr="00B33D24">
        <w:rPr>
          <w:i/>
          <w:iCs/>
        </w:rPr>
        <w:t xml:space="preserve"> </w:t>
      </w:r>
      <w:proofErr w:type="spellStart"/>
      <w:r w:rsidRPr="00B33D24">
        <w:rPr>
          <w:i/>
          <w:iCs/>
        </w:rPr>
        <w:t>they</w:t>
      </w:r>
      <w:proofErr w:type="spellEnd"/>
      <w:r w:rsidR="00EF1385" w:rsidRPr="00B33D24">
        <w:rPr>
          <w:i/>
          <w:iCs/>
        </w:rPr>
        <w:t xml:space="preserve"> </w:t>
      </w:r>
      <w:r w:rsidRPr="00B33D24">
        <w:rPr>
          <w:i/>
          <w:iCs/>
        </w:rPr>
        <w:t>don't</w:t>
      </w:r>
      <w:r w:rsidR="00EF1385" w:rsidRPr="00B33D24">
        <w:rPr>
          <w:i/>
          <w:iCs/>
        </w:rPr>
        <w:t xml:space="preserve"> </w:t>
      </w:r>
      <w:r w:rsidRPr="00B33D24">
        <w:rPr>
          <w:i/>
          <w:iCs/>
        </w:rPr>
        <w:t>necessarily</w:t>
      </w:r>
      <w:r w:rsidR="00EF1385" w:rsidRPr="00B33D24">
        <w:rPr>
          <w:i/>
          <w:iCs/>
        </w:rPr>
        <w:t xml:space="preserve"> </w:t>
      </w:r>
      <w:r w:rsidRPr="00B33D24">
        <w:rPr>
          <w:i/>
          <w:iCs/>
        </w:rPr>
        <w:t>have</w:t>
      </w:r>
      <w:r w:rsidR="00EF1385" w:rsidRPr="00B33D24">
        <w:rPr>
          <w:i/>
          <w:iCs/>
        </w:rPr>
        <w:t xml:space="preserve"> </w:t>
      </w:r>
      <w:r w:rsidRPr="00B33D24">
        <w:rPr>
          <w:i/>
          <w:iCs/>
        </w:rPr>
        <w:t>their</w:t>
      </w:r>
      <w:r w:rsidR="00EF1385" w:rsidRPr="00B33D24">
        <w:rPr>
          <w:i/>
          <w:iCs/>
        </w:rPr>
        <w:t xml:space="preserve"> </w:t>
      </w:r>
      <w:proofErr w:type="gramStart"/>
      <w:r w:rsidRPr="00B33D24">
        <w:rPr>
          <w:i/>
          <w:iCs/>
        </w:rPr>
        <w:t>CV</w:t>
      </w:r>
      <w:proofErr w:type="gramEnd"/>
      <w:r w:rsidR="00EF1385" w:rsidRPr="00B33D24">
        <w:rPr>
          <w:i/>
          <w:iCs/>
        </w:rPr>
        <w:t xml:space="preserve"> </w:t>
      </w:r>
      <w:r w:rsidRPr="00B33D24">
        <w:rPr>
          <w:i/>
          <w:iCs/>
        </w:rPr>
        <w:t>or</w:t>
      </w:r>
      <w:r w:rsidR="00EF1385" w:rsidRPr="00B33D24">
        <w:rPr>
          <w:i/>
          <w:iCs/>
        </w:rPr>
        <w:t xml:space="preserve"> </w:t>
      </w:r>
      <w:r w:rsidRPr="00B33D24">
        <w:rPr>
          <w:i/>
          <w:iCs/>
        </w:rPr>
        <w:t>it's</w:t>
      </w:r>
      <w:r w:rsidR="00EF1385" w:rsidRPr="00B33D24">
        <w:rPr>
          <w:i/>
          <w:iCs/>
        </w:rPr>
        <w:t xml:space="preserve"> </w:t>
      </w:r>
      <w:r w:rsidRPr="00B33D24">
        <w:rPr>
          <w:i/>
          <w:iCs/>
        </w:rPr>
        <w:t>not</w:t>
      </w:r>
      <w:r w:rsidR="00EF1385" w:rsidRPr="00B33D24">
        <w:rPr>
          <w:i/>
          <w:iCs/>
        </w:rPr>
        <w:t xml:space="preserve"> </w:t>
      </w:r>
      <w:r w:rsidRPr="00B33D24">
        <w:rPr>
          <w:i/>
          <w:iCs/>
        </w:rPr>
        <w:t>translated</w:t>
      </w:r>
      <w:r w:rsidR="00EF1385" w:rsidRPr="00B33D24">
        <w:rPr>
          <w:i/>
          <w:iCs/>
        </w:rPr>
        <w:t xml:space="preserve"> </w:t>
      </w:r>
      <w:r w:rsidRPr="00B33D24">
        <w:rPr>
          <w:i/>
          <w:iCs/>
        </w:rPr>
        <w:t>into</w:t>
      </w:r>
      <w:r w:rsidR="00EF1385" w:rsidRPr="00B33D24">
        <w:rPr>
          <w:i/>
          <w:iCs/>
        </w:rPr>
        <w:t xml:space="preserve"> </w:t>
      </w:r>
      <w:r w:rsidRPr="00B33D24">
        <w:rPr>
          <w:i/>
          <w:iCs/>
        </w:rPr>
        <w:t>English.</w:t>
      </w:r>
      <w:r w:rsidR="00EF1385" w:rsidRPr="00B33D24">
        <w:rPr>
          <w:i/>
          <w:iCs/>
        </w:rPr>
        <w:t xml:space="preserve"> </w:t>
      </w:r>
      <w:r w:rsidRPr="00B33D24">
        <w:rPr>
          <w:i/>
          <w:iCs/>
        </w:rPr>
        <w:t>So</w:t>
      </w:r>
      <w:r w:rsidR="00EF1385" w:rsidRPr="00B33D24">
        <w:rPr>
          <w:i/>
          <w:iCs/>
        </w:rPr>
        <w:t xml:space="preserve"> </w:t>
      </w:r>
      <w:r w:rsidRPr="00B33D24">
        <w:rPr>
          <w:i/>
          <w:iCs/>
        </w:rPr>
        <w:t>w</w:t>
      </w:r>
      <w:r w:rsidR="008202B5" w:rsidRPr="00B33D24">
        <w:rPr>
          <w:i/>
          <w:iCs/>
        </w:rPr>
        <w:t>e’re</w:t>
      </w:r>
      <w:r w:rsidR="00EF1385" w:rsidRPr="00B33D24">
        <w:rPr>
          <w:i/>
          <w:iCs/>
        </w:rPr>
        <w:t xml:space="preserve"> </w:t>
      </w:r>
      <w:r w:rsidRPr="00B33D24">
        <w:rPr>
          <w:i/>
          <w:iCs/>
        </w:rPr>
        <w:t>ignoring</w:t>
      </w:r>
      <w:r w:rsidR="00EF1385" w:rsidRPr="00B33D24">
        <w:rPr>
          <w:i/>
          <w:iCs/>
        </w:rPr>
        <w:t xml:space="preserve"> </w:t>
      </w:r>
      <w:r w:rsidRPr="00B33D24">
        <w:rPr>
          <w:i/>
          <w:iCs/>
        </w:rPr>
        <w:t>all</w:t>
      </w:r>
      <w:r w:rsidR="00EF1385" w:rsidRPr="00B33D24">
        <w:rPr>
          <w:i/>
          <w:iCs/>
        </w:rPr>
        <w:t xml:space="preserve"> </w:t>
      </w:r>
      <w:r w:rsidRPr="00B33D24">
        <w:rPr>
          <w:i/>
          <w:iCs/>
        </w:rPr>
        <w:t>that,</w:t>
      </w:r>
      <w:r w:rsidR="00EF1385" w:rsidRPr="00B33D24">
        <w:rPr>
          <w:i/>
          <w:iCs/>
        </w:rPr>
        <w:t xml:space="preserve"> </w:t>
      </w:r>
      <w:r w:rsidRPr="00B33D24">
        <w:rPr>
          <w:i/>
          <w:iCs/>
        </w:rPr>
        <w:t>because</w:t>
      </w:r>
      <w:r w:rsidR="00EF1385" w:rsidRPr="00B33D24">
        <w:rPr>
          <w:i/>
          <w:iCs/>
        </w:rPr>
        <w:t xml:space="preserve"> </w:t>
      </w:r>
      <w:r w:rsidRPr="00B33D24">
        <w:rPr>
          <w:i/>
          <w:iCs/>
        </w:rPr>
        <w:t>normally</w:t>
      </w:r>
      <w:r w:rsidR="00EF1385" w:rsidRPr="00B33D24">
        <w:rPr>
          <w:i/>
          <w:iCs/>
        </w:rPr>
        <w:t xml:space="preserve"> </w:t>
      </w:r>
      <w:r w:rsidRPr="00B33D24">
        <w:rPr>
          <w:i/>
          <w:iCs/>
        </w:rPr>
        <w:t>you'd</w:t>
      </w:r>
      <w:r w:rsidR="00EF1385" w:rsidRPr="00B33D24">
        <w:rPr>
          <w:i/>
          <w:iCs/>
        </w:rPr>
        <w:t xml:space="preserve"> </w:t>
      </w:r>
      <w:r w:rsidRPr="00B33D24">
        <w:rPr>
          <w:i/>
          <w:iCs/>
        </w:rPr>
        <w:t>go</w:t>
      </w:r>
      <w:r w:rsidR="00EF1385" w:rsidRPr="00B33D24">
        <w:rPr>
          <w:i/>
          <w:iCs/>
        </w:rPr>
        <w:t xml:space="preserve"> </w:t>
      </w:r>
      <w:r w:rsidRPr="00B33D24">
        <w:rPr>
          <w:i/>
          <w:iCs/>
        </w:rPr>
        <w:t>through</w:t>
      </w:r>
      <w:r w:rsidR="00EF1385" w:rsidRPr="00B33D24">
        <w:rPr>
          <w:i/>
          <w:iCs/>
        </w:rPr>
        <w:t xml:space="preserve"> </w:t>
      </w:r>
      <w:r w:rsidRPr="00B33D24">
        <w:rPr>
          <w:i/>
          <w:iCs/>
        </w:rPr>
        <w:t>a</w:t>
      </w:r>
      <w:r w:rsidR="00EF1385" w:rsidRPr="00B33D24">
        <w:rPr>
          <w:i/>
          <w:iCs/>
        </w:rPr>
        <w:t xml:space="preserve"> </w:t>
      </w:r>
      <w:r w:rsidRPr="00B33D24">
        <w:rPr>
          <w:i/>
          <w:iCs/>
        </w:rPr>
        <w:t>quite</w:t>
      </w:r>
      <w:r w:rsidR="00EF1385" w:rsidRPr="00B33D24">
        <w:rPr>
          <w:i/>
          <w:iCs/>
        </w:rPr>
        <w:t xml:space="preserve"> </w:t>
      </w:r>
      <w:r w:rsidRPr="00B33D24">
        <w:rPr>
          <w:i/>
          <w:iCs/>
        </w:rPr>
        <w:t>comprehensive</w:t>
      </w:r>
      <w:r w:rsidR="00EF1385" w:rsidRPr="00B33D24">
        <w:rPr>
          <w:i/>
          <w:iCs/>
        </w:rPr>
        <w:t xml:space="preserve"> </w:t>
      </w:r>
      <w:r w:rsidRPr="00B33D24">
        <w:rPr>
          <w:i/>
          <w:iCs/>
        </w:rPr>
        <w:t>application</w:t>
      </w:r>
      <w:r w:rsidR="00EF1385" w:rsidRPr="00B33D24">
        <w:rPr>
          <w:i/>
          <w:iCs/>
        </w:rPr>
        <w:t xml:space="preserve"> </w:t>
      </w:r>
      <w:r w:rsidRPr="00B33D24">
        <w:rPr>
          <w:i/>
          <w:iCs/>
        </w:rPr>
        <w:t>process.</w:t>
      </w:r>
      <w:r w:rsidR="00EF1385" w:rsidRPr="00B33D24">
        <w:rPr>
          <w:i/>
          <w:iCs/>
        </w:rPr>
        <w:t xml:space="preserve"> </w:t>
      </w:r>
      <w:r w:rsidRPr="00B33D24">
        <w:rPr>
          <w:i/>
          <w:iCs/>
        </w:rPr>
        <w:t>So</w:t>
      </w:r>
      <w:r w:rsidR="00EF1385" w:rsidRPr="00B33D24">
        <w:rPr>
          <w:i/>
          <w:iCs/>
        </w:rPr>
        <w:t xml:space="preserve"> </w:t>
      </w:r>
      <w:r w:rsidRPr="00B33D24">
        <w:rPr>
          <w:i/>
          <w:iCs/>
        </w:rPr>
        <w:t>we're</w:t>
      </w:r>
      <w:r w:rsidR="00EF1385" w:rsidRPr="00B33D24">
        <w:rPr>
          <w:i/>
          <w:iCs/>
        </w:rPr>
        <w:t xml:space="preserve"> </w:t>
      </w:r>
      <w:r w:rsidRPr="00B33D24">
        <w:rPr>
          <w:i/>
          <w:iCs/>
        </w:rPr>
        <w:t>ignoring</w:t>
      </w:r>
      <w:r w:rsidR="00EF1385" w:rsidRPr="00B33D24">
        <w:rPr>
          <w:i/>
          <w:iCs/>
        </w:rPr>
        <w:t xml:space="preserve"> </w:t>
      </w:r>
      <w:r w:rsidR="008202B5" w:rsidRPr="00B33D24">
        <w:rPr>
          <w:i/>
          <w:iCs/>
        </w:rPr>
        <w:t>that,</w:t>
      </w:r>
      <w:r w:rsidR="00EF1385" w:rsidRPr="00B33D24">
        <w:rPr>
          <w:i/>
          <w:iCs/>
        </w:rPr>
        <w:t xml:space="preserve"> </w:t>
      </w:r>
      <w:r w:rsidRPr="00B33D24">
        <w:rPr>
          <w:i/>
          <w:iCs/>
        </w:rPr>
        <w:t>and</w:t>
      </w:r>
      <w:r w:rsidR="00EF1385" w:rsidRPr="00B33D24">
        <w:rPr>
          <w:i/>
          <w:iCs/>
        </w:rPr>
        <w:t xml:space="preserve"> </w:t>
      </w:r>
      <w:r w:rsidRPr="00B33D24">
        <w:rPr>
          <w:i/>
          <w:iCs/>
        </w:rPr>
        <w:t>saying</w:t>
      </w:r>
      <w:r w:rsidR="00EF1385" w:rsidRPr="00B33D24">
        <w:rPr>
          <w:i/>
          <w:iCs/>
        </w:rPr>
        <w:t xml:space="preserve"> </w:t>
      </w:r>
      <w:r w:rsidRPr="00B33D24">
        <w:rPr>
          <w:i/>
          <w:iCs/>
        </w:rPr>
        <w:t>come</w:t>
      </w:r>
      <w:r w:rsidR="00EF1385" w:rsidRPr="00B33D24">
        <w:rPr>
          <w:i/>
          <w:iCs/>
        </w:rPr>
        <w:t xml:space="preserve"> </w:t>
      </w:r>
      <w:r w:rsidRPr="00B33D24">
        <w:rPr>
          <w:i/>
          <w:iCs/>
        </w:rPr>
        <w:t>on</w:t>
      </w:r>
      <w:r w:rsidR="00EF1385" w:rsidRPr="00B33D24">
        <w:rPr>
          <w:i/>
          <w:iCs/>
        </w:rPr>
        <w:t xml:space="preserve"> </w:t>
      </w:r>
      <w:r w:rsidRPr="00B33D24">
        <w:rPr>
          <w:i/>
          <w:iCs/>
        </w:rPr>
        <w:t>board</w:t>
      </w:r>
      <w:r w:rsidR="00EF1385" w:rsidRPr="00B33D24">
        <w:rPr>
          <w:i/>
          <w:iCs/>
        </w:rPr>
        <w:t xml:space="preserve"> </w:t>
      </w:r>
      <w:r w:rsidRPr="00B33D24">
        <w:rPr>
          <w:i/>
          <w:iCs/>
        </w:rPr>
        <w:t>as</w:t>
      </w:r>
      <w:r w:rsidR="00EF1385" w:rsidRPr="00B33D24">
        <w:rPr>
          <w:i/>
          <w:iCs/>
        </w:rPr>
        <w:t xml:space="preserve"> </w:t>
      </w:r>
      <w:r w:rsidRPr="00B33D24">
        <w:rPr>
          <w:i/>
          <w:iCs/>
        </w:rPr>
        <w:t>a</w:t>
      </w:r>
      <w:r w:rsidR="00EF1385" w:rsidRPr="00B33D24">
        <w:rPr>
          <w:i/>
          <w:iCs/>
        </w:rPr>
        <w:t xml:space="preserve"> </w:t>
      </w:r>
      <w:proofErr w:type="gramStart"/>
      <w:r w:rsidRPr="00B33D24">
        <w:rPr>
          <w:i/>
          <w:iCs/>
        </w:rPr>
        <w:t>member</w:t>
      </w:r>
      <w:proofErr w:type="gramEnd"/>
      <w:r w:rsidR="00EF1385" w:rsidRPr="00B33D24">
        <w:rPr>
          <w:i/>
          <w:iCs/>
        </w:rPr>
        <w:t xml:space="preserve"> </w:t>
      </w:r>
      <w:r w:rsidRPr="00B33D24">
        <w:rPr>
          <w:i/>
          <w:iCs/>
        </w:rPr>
        <w:t>and</w:t>
      </w:r>
      <w:r w:rsidR="00EF1385" w:rsidRPr="00B33D24">
        <w:rPr>
          <w:i/>
          <w:iCs/>
        </w:rPr>
        <w:t xml:space="preserve"> </w:t>
      </w:r>
      <w:r w:rsidRPr="00B33D24">
        <w:rPr>
          <w:i/>
          <w:iCs/>
        </w:rPr>
        <w:t>we'll</w:t>
      </w:r>
      <w:r w:rsidR="00EF1385" w:rsidRPr="00B33D24">
        <w:rPr>
          <w:i/>
          <w:iCs/>
        </w:rPr>
        <w:t xml:space="preserve"> </w:t>
      </w:r>
      <w:r w:rsidRPr="00B33D24">
        <w:rPr>
          <w:i/>
          <w:iCs/>
        </w:rPr>
        <w:t>work</w:t>
      </w:r>
      <w:r w:rsidR="00EF1385" w:rsidRPr="00B33D24">
        <w:rPr>
          <w:i/>
          <w:iCs/>
        </w:rPr>
        <w:t xml:space="preserve"> </w:t>
      </w:r>
      <w:r w:rsidRPr="00B33D24">
        <w:rPr>
          <w:i/>
          <w:iCs/>
        </w:rPr>
        <w:t>with</w:t>
      </w:r>
      <w:r w:rsidR="00EF1385" w:rsidRPr="00B33D24">
        <w:rPr>
          <w:i/>
          <w:iCs/>
        </w:rPr>
        <w:t xml:space="preserve"> </w:t>
      </w:r>
      <w:r w:rsidRPr="00B33D24">
        <w:rPr>
          <w:i/>
          <w:iCs/>
        </w:rPr>
        <w:t>you</w:t>
      </w:r>
      <w:r w:rsidR="00EF1385" w:rsidRPr="00B33D24">
        <w:rPr>
          <w:i/>
          <w:iCs/>
        </w:rPr>
        <w:t xml:space="preserve"> </w:t>
      </w:r>
      <w:r w:rsidRPr="00B33D24">
        <w:rPr>
          <w:i/>
          <w:iCs/>
        </w:rPr>
        <w:t>to</w:t>
      </w:r>
      <w:r w:rsidR="00EF1385" w:rsidRPr="00B33D24">
        <w:rPr>
          <w:i/>
          <w:iCs/>
        </w:rPr>
        <w:t xml:space="preserve"> </w:t>
      </w:r>
      <w:r w:rsidRPr="00B33D24">
        <w:rPr>
          <w:i/>
          <w:iCs/>
        </w:rPr>
        <w:t>try</w:t>
      </w:r>
      <w:r w:rsidR="00EF1385" w:rsidRPr="00B33D24">
        <w:rPr>
          <w:i/>
          <w:iCs/>
        </w:rPr>
        <w:t xml:space="preserve"> </w:t>
      </w:r>
      <w:r w:rsidRPr="00B33D24">
        <w:rPr>
          <w:i/>
          <w:iCs/>
        </w:rPr>
        <w:t>and</w:t>
      </w:r>
      <w:r w:rsidR="00EF1385" w:rsidRPr="00B33D24">
        <w:rPr>
          <w:i/>
          <w:iCs/>
        </w:rPr>
        <w:t xml:space="preserve"> </w:t>
      </w:r>
      <w:r w:rsidRPr="00B33D24">
        <w:rPr>
          <w:i/>
          <w:iCs/>
        </w:rPr>
        <w:t>support.</w:t>
      </w:r>
      <w:r w:rsidR="00EF1385" w:rsidRPr="00B33D24">
        <w:rPr>
          <w:i/>
          <w:iCs/>
        </w:rPr>
        <w:t xml:space="preserve"> </w:t>
      </w:r>
      <w:r w:rsidRPr="00B33D24">
        <w:rPr>
          <w:i/>
          <w:iCs/>
        </w:rPr>
        <w:t>So</w:t>
      </w:r>
      <w:r w:rsidR="00EF1385" w:rsidRPr="00B33D24">
        <w:rPr>
          <w:i/>
          <w:iCs/>
        </w:rPr>
        <w:t xml:space="preserve"> </w:t>
      </w:r>
      <w:r w:rsidRPr="00B33D24">
        <w:rPr>
          <w:i/>
          <w:iCs/>
        </w:rPr>
        <w:t>we're</w:t>
      </w:r>
      <w:r w:rsidR="00EF1385" w:rsidRPr="00B33D24">
        <w:rPr>
          <w:i/>
          <w:iCs/>
        </w:rPr>
        <w:t xml:space="preserve"> </w:t>
      </w:r>
      <w:r w:rsidRPr="00B33D24">
        <w:rPr>
          <w:i/>
          <w:iCs/>
        </w:rPr>
        <w:t>offering</w:t>
      </w:r>
      <w:r w:rsidR="00EF1385" w:rsidRPr="00B33D24">
        <w:rPr>
          <w:i/>
          <w:iCs/>
        </w:rPr>
        <w:t xml:space="preserve"> </w:t>
      </w:r>
      <w:r w:rsidRPr="00B33D24">
        <w:rPr>
          <w:i/>
          <w:iCs/>
        </w:rPr>
        <w:t>and</w:t>
      </w:r>
      <w:r w:rsidR="00EF1385" w:rsidRPr="00B33D24">
        <w:rPr>
          <w:i/>
          <w:iCs/>
        </w:rPr>
        <w:t xml:space="preserve"> </w:t>
      </w:r>
      <w:r w:rsidRPr="00B33D24">
        <w:rPr>
          <w:i/>
          <w:iCs/>
        </w:rPr>
        <w:t>we're</w:t>
      </w:r>
      <w:r w:rsidR="00EF1385" w:rsidRPr="00B33D24">
        <w:rPr>
          <w:i/>
          <w:iCs/>
        </w:rPr>
        <w:t xml:space="preserve"> </w:t>
      </w:r>
      <w:r w:rsidRPr="00B33D24">
        <w:rPr>
          <w:i/>
          <w:iCs/>
        </w:rPr>
        <w:t>waiving</w:t>
      </w:r>
      <w:r w:rsidR="00EF1385" w:rsidRPr="00B33D24">
        <w:rPr>
          <w:i/>
          <w:iCs/>
        </w:rPr>
        <w:t xml:space="preserve"> </w:t>
      </w:r>
      <w:r w:rsidRPr="00B33D24">
        <w:rPr>
          <w:i/>
          <w:iCs/>
        </w:rPr>
        <w:t>the</w:t>
      </w:r>
      <w:r w:rsidR="00EF1385" w:rsidRPr="00B33D24">
        <w:rPr>
          <w:i/>
          <w:iCs/>
        </w:rPr>
        <w:t xml:space="preserve"> </w:t>
      </w:r>
      <w:r w:rsidRPr="00B33D24">
        <w:rPr>
          <w:i/>
          <w:iCs/>
        </w:rPr>
        <w:t>fees</w:t>
      </w:r>
      <w:r w:rsidR="00EF1385" w:rsidRPr="00B33D24">
        <w:rPr>
          <w:i/>
          <w:iCs/>
        </w:rPr>
        <w:t xml:space="preserve"> </w:t>
      </w:r>
      <w:r w:rsidRPr="00B33D24">
        <w:rPr>
          <w:i/>
          <w:iCs/>
        </w:rPr>
        <w:t>for</w:t>
      </w:r>
      <w:r w:rsidR="00EF1385" w:rsidRPr="00B33D24">
        <w:rPr>
          <w:i/>
          <w:iCs/>
        </w:rPr>
        <w:t xml:space="preserve"> </w:t>
      </w:r>
      <w:r w:rsidRPr="00B33D24">
        <w:rPr>
          <w:i/>
          <w:iCs/>
        </w:rPr>
        <w:t>two</w:t>
      </w:r>
      <w:r w:rsidR="00EF1385" w:rsidRPr="00B33D24">
        <w:rPr>
          <w:i/>
          <w:iCs/>
        </w:rPr>
        <w:t xml:space="preserve"> </w:t>
      </w:r>
      <w:r w:rsidRPr="00B33D24">
        <w:rPr>
          <w:i/>
          <w:iCs/>
        </w:rPr>
        <w:t>years,</w:t>
      </w:r>
      <w:r w:rsidR="00EF1385" w:rsidRPr="00B33D24">
        <w:rPr>
          <w:i/>
          <w:iCs/>
        </w:rPr>
        <w:t xml:space="preserve"> </w:t>
      </w:r>
      <w:r w:rsidRPr="00B33D24">
        <w:rPr>
          <w:i/>
          <w:iCs/>
        </w:rPr>
        <w:t>so</w:t>
      </w:r>
      <w:r w:rsidR="00EF1385" w:rsidRPr="00B33D24">
        <w:rPr>
          <w:i/>
          <w:iCs/>
        </w:rPr>
        <w:t xml:space="preserve"> </w:t>
      </w:r>
      <w:r w:rsidRPr="00B33D24">
        <w:rPr>
          <w:i/>
          <w:iCs/>
        </w:rPr>
        <w:t>they</w:t>
      </w:r>
      <w:r w:rsidR="00EF1385" w:rsidRPr="00B33D24">
        <w:rPr>
          <w:i/>
          <w:iCs/>
        </w:rPr>
        <w:t xml:space="preserve"> </w:t>
      </w:r>
      <w:r w:rsidRPr="00B33D24">
        <w:rPr>
          <w:i/>
          <w:iCs/>
        </w:rPr>
        <w:t>come</w:t>
      </w:r>
      <w:r w:rsidR="00EF1385" w:rsidRPr="00B33D24">
        <w:rPr>
          <w:i/>
          <w:iCs/>
        </w:rPr>
        <w:t xml:space="preserve"> </w:t>
      </w:r>
      <w:r w:rsidRPr="00B33D24">
        <w:rPr>
          <w:i/>
          <w:iCs/>
        </w:rPr>
        <w:t>on</w:t>
      </w:r>
      <w:r w:rsidR="00EF1385" w:rsidRPr="00B33D24">
        <w:rPr>
          <w:i/>
          <w:iCs/>
        </w:rPr>
        <w:t xml:space="preserve"> </w:t>
      </w:r>
      <w:r w:rsidRPr="00B33D24">
        <w:rPr>
          <w:i/>
          <w:iCs/>
        </w:rPr>
        <w:t>board.</w:t>
      </w:r>
      <w:r w:rsidR="00EF1385" w:rsidRPr="00B33D24">
        <w:rPr>
          <w:i/>
          <w:iCs/>
        </w:rPr>
        <w:t xml:space="preserve"> </w:t>
      </w:r>
      <w:r w:rsidRPr="00B33D24">
        <w:rPr>
          <w:i/>
          <w:iCs/>
        </w:rPr>
        <w:t>So</w:t>
      </w:r>
      <w:r w:rsidR="00EF1385" w:rsidRPr="00B33D24">
        <w:rPr>
          <w:i/>
          <w:iCs/>
        </w:rPr>
        <w:t xml:space="preserve"> </w:t>
      </w:r>
      <w:r w:rsidRPr="00B33D24">
        <w:rPr>
          <w:i/>
          <w:iCs/>
        </w:rPr>
        <w:t>we're</w:t>
      </w:r>
      <w:r w:rsidR="00EF1385" w:rsidRPr="00B33D24">
        <w:rPr>
          <w:i/>
          <w:iCs/>
        </w:rPr>
        <w:t xml:space="preserve"> </w:t>
      </w:r>
      <w:r w:rsidRPr="00B33D24">
        <w:rPr>
          <w:i/>
          <w:iCs/>
        </w:rPr>
        <w:t>just,</w:t>
      </w:r>
      <w:r w:rsidR="00EF1385" w:rsidRPr="00B33D24">
        <w:rPr>
          <w:i/>
          <w:iCs/>
        </w:rPr>
        <w:t xml:space="preserve"> </w:t>
      </w:r>
      <w:r w:rsidRPr="00B33D24">
        <w:rPr>
          <w:i/>
          <w:iCs/>
        </w:rPr>
        <w:t>we're</w:t>
      </w:r>
      <w:r w:rsidR="00EF1385" w:rsidRPr="00B33D24">
        <w:rPr>
          <w:i/>
          <w:iCs/>
        </w:rPr>
        <w:t xml:space="preserve"> </w:t>
      </w:r>
      <w:r w:rsidRPr="00B33D24">
        <w:rPr>
          <w:i/>
          <w:iCs/>
        </w:rPr>
        <w:t>sort</w:t>
      </w:r>
      <w:r w:rsidR="00EF1385" w:rsidRPr="00B33D24">
        <w:rPr>
          <w:i/>
          <w:iCs/>
        </w:rPr>
        <w:t xml:space="preserve"> </w:t>
      </w:r>
      <w:r w:rsidRPr="00B33D24">
        <w:rPr>
          <w:i/>
          <w:iCs/>
        </w:rPr>
        <w:t>of</w:t>
      </w:r>
      <w:r w:rsidR="00EF1385" w:rsidRPr="00B33D24">
        <w:rPr>
          <w:i/>
          <w:iCs/>
        </w:rPr>
        <w:t xml:space="preserve"> </w:t>
      </w:r>
      <w:r w:rsidRPr="00B33D24">
        <w:rPr>
          <w:i/>
          <w:iCs/>
        </w:rPr>
        <w:t>just</w:t>
      </w:r>
      <w:r w:rsidR="00EF1385" w:rsidRPr="00B33D24">
        <w:rPr>
          <w:i/>
          <w:iCs/>
        </w:rPr>
        <w:t xml:space="preserve"> </w:t>
      </w:r>
      <w:r w:rsidRPr="00B33D24">
        <w:rPr>
          <w:i/>
          <w:iCs/>
        </w:rPr>
        <w:t>launching</w:t>
      </w:r>
      <w:r w:rsidR="00EF1385" w:rsidRPr="00B33D24">
        <w:rPr>
          <w:i/>
          <w:iCs/>
        </w:rPr>
        <w:t xml:space="preserve"> </w:t>
      </w:r>
      <w:r w:rsidRPr="00B33D24">
        <w:rPr>
          <w:i/>
          <w:iCs/>
        </w:rPr>
        <w:t>this</w:t>
      </w:r>
      <w:r w:rsidR="00EF1385" w:rsidRPr="00B33D24">
        <w:rPr>
          <w:i/>
          <w:iCs/>
        </w:rPr>
        <w:t xml:space="preserve"> </w:t>
      </w:r>
      <w:r w:rsidRPr="00B33D24">
        <w:rPr>
          <w:i/>
          <w:iCs/>
        </w:rPr>
        <w:t>now.</w:t>
      </w:r>
      <w:r w:rsidR="00EF1385" w:rsidRPr="00B33D24">
        <w:rPr>
          <w:i/>
          <w:iCs/>
        </w:rPr>
        <w:t xml:space="preserve"> </w:t>
      </w:r>
      <w:r w:rsidRPr="00B33D24">
        <w:rPr>
          <w:i/>
          <w:iCs/>
        </w:rPr>
        <w:t>Now</w:t>
      </w:r>
      <w:r w:rsidR="00EF1385" w:rsidRPr="00B33D24">
        <w:rPr>
          <w:i/>
          <w:iCs/>
        </w:rPr>
        <w:t xml:space="preserve"> </w:t>
      </w:r>
      <w:r w:rsidRPr="00B33D24">
        <w:rPr>
          <w:i/>
          <w:iCs/>
        </w:rPr>
        <w:t>we</w:t>
      </w:r>
      <w:r w:rsidR="00EF1385" w:rsidRPr="00B33D24">
        <w:rPr>
          <w:i/>
          <w:iCs/>
        </w:rPr>
        <w:t xml:space="preserve"> </w:t>
      </w:r>
      <w:r w:rsidRPr="00B33D24">
        <w:rPr>
          <w:i/>
          <w:iCs/>
        </w:rPr>
        <w:t>need</w:t>
      </w:r>
      <w:r w:rsidR="00EF1385" w:rsidRPr="00B33D24">
        <w:rPr>
          <w:i/>
          <w:iCs/>
        </w:rPr>
        <w:t xml:space="preserve"> </w:t>
      </w:r>
      <w:r w:rsidRPr="00B33D24">
        <w:rPr>
          <w:i/>
          <w:iCs/>
        </w:rPr>
        <w:t>to</w:t>
      </w:r>
      <w:r w:rsidR="00EF1385" w:rsidRPr="00B33D24">
        <w:rPr>
          <w:i/>
          <w:iCs/>
        </w:rPr>
        <w:t xml:space="preserve"> </w:t>
      </w:r>
      <w:r w:rsidRPr="00B33D24">
        <w:rPr>
          <w:i/>
          <w:iCs/>
        </w:rPr>
        <w:t>find</w:t>
      </w:r>
      <w:r w:rsidR="00EF1385" w:rsidRPr="00B33D24">
        <w:rPr>
          <w:i/>
          <w:iCs/>
        </w:rPr>
        <w:t xml:space="preserve"> </w:t>
      </w:r>
      <w:r w:rsidRPr="00B33D24">
        <w:rPr>
          <w:i/>
          <w:iCs/>
        </w:rPr>
        <w:t>the</w:t>
      </w:r>
      <w:r w:rsidR="00EF1385" w:rsidRPr="00B33D24">
        <w:rPr>
          <w:i/>
          <w:iCs/>
        </w:rPr>
        <w:t xml:space="preserve"> </w:t>
      </w:r>
      <w:r w:rsidRPr="00B33D24">
        <w:rPr>
          <w:i/>
          <w:iCs/>
        </w:rPr>
        <w:t>people.</w:t>
      </w:r>
      <w:r w:rsidR="00EF1385" w:rsidRPr="00B33D24">
        <w:rPr>
          <w:i/>
          <w:iCs/>
        </w:rPr>
        <w:t xml:space="preserve"> </w:t>
      </w:r>
      <w:r w:rsidR="00AB02DB">
        <w:t>Engineering PB</w:t>
      </w:r>
    </w:p>
    <w:p w14:paraId="1499141D" w14:textId="79E1E3FD" w:rsidR="00C04924" w:rsidRDefault="00D23E70" w:rsidP="0062189A">
      <w:r>
        <w:t xml:space="preserve">These </w:t>
      </w:r>
      <w:r w:rsidR="00EC1394">
        <w:t>changes to processes internal to the organisation</w:t>
      </w:r>
      <w:r w:rsidR="00902124">
        <w:t xml:space="preserve"> and profession are </w:t>
      </w:r>
      <w:r w:rsidR="00C5186D">
        <w:t xml:space="preserve">important but they also recognise </w:t>
      </w:r>
      <w:r w:rsidR="000410DA">
        <w:t>what else is needed</w:t>
      </w:r>
      <w:r w:rsidR="003B79D4">
        <w:t xml:space="preserve"> to fully support people</w:t>
      </w:r>
      <w:r w:rsidR="000410DA">
        <w:t xml:space="preserve">, </w:t>
      </w:r>
      <w:r w:rsidR="000410DA" w:rsidRPr="000410DA">
        <w:rPr>
          <w:i/>
          <w:iCs/>
        </w:rPr>
        <w:t>“</w:t>
      </w:r>
      <w:r w:rsidR="0072042E" w:rsidRPr="000410DA">
        <w:rPr>
          <w:i/>
          <w:iCs/>
        </w:rPr>
        <w:t>we're not very good at helping people to develop their English skills and all the rest</w:t>
      </w:r>
      <w:r w:rsidR="000410DA" w:rsidRPr="000410DA">
        <w:rPr>
          <w:i/>
          <w:iCs/>
        </w:rPr>
        <w:t xml:space="preserve">, </w:t>
      </w:r>
      <w:r w:rsidR="00ED7950">
        <w:rPr>
          <w:i/>
          <w:iCs/>
        </w:rPr>
        <w:t>s</w:t>
      </w:r>
      <w:r w:rsidR="0072042E" w:rsidRPr="000410DA">
        <w:rPr>
          <w:i/>
          <w:iCs/>
        </w:rPr>
        <w:t>o we started a collaboration with R</w:t>
      </w:r>
      <w:r w:rsidR="000410DA" w:rsidRPr="000410DA">
        <w:rPr>
          <w:i/>
          <w:iCs/>
        </w:rPr>
        <w:t>EN [Refugee Employment Network]”</w:t>
      </w:r>
      <w:r w:rsidR="000410DA">
        <w:t xml:space="preserve"> </w:t>
      </w:r>
      <w:r w:rsidR="0078619F">
        <w:t>(</w:t>
      </w:r>
      <w:r w:rsidR="000410DA">
        <w:t xml:space="preserve">Engineering </w:t>
      </w:r>
      <w:r w:rsidR="000410DA">
        <w:lastRenderedPageBreak/>
        <w:t>PB</w:t>
      </w:r>
      <w:r w:rsidR="0078619F">
        <w:t>)</w:t>
      </w:r>
      <w:r w:rsidR="003B79D4">
        <w:t xml:space="preserve">, and </w:t>
      </w:r>
      <w:r w:rsidR="00F853AD" w:rsidRPr="0078619F">
        <w:rPr>
          <w:i/>
          <w:iCs/>
        </w:rPr>
        <w:t>“</w:t>
      </w:r>
      <w:r w:rsidR="005E2543" w:rsidRPr="005E2543">
        <w:rPr>
          <w:i/>
          <w:iCs/>
        </w:rPr>
        <w:t>what</w:t>
      </w:r>
      <w:r w:rsidR="00EF1385" w:rsidRPr="0078619F">
        <w:rPr>
          <w:i/>
          <w:iCs/>
        </w:rPr>
        <w:t xml:space="preserve"> </w:t>
      </w:r>
      <w:r w:rsidR="005E2543" w:rsidRPr="005E2543">
        <w:rPr>
          <w:i/>
          <w:iCs/>
        </w:rPr>
        <w:t>we're</w:t>
      </w:r>
      <w:r w:rsidR="00EF1385" w:rsidRPr="0078619F">
        <w:rPr>
          <w:i/>
          <w:iCs/>
        </w:rPr>
        <w:t xml:space="preserve"> </w:t>
      </w:r>
      <w:r w:rsidR="005E2543" w:rsidRPr="005E2543">
        <w:rPr>
          <w:i/>
          <w:iCs/>
        </w:rPr>
        <w:t>struggling</w:t>
      </w:r>
      <w:r w:rsidR="00EF1385" w:rsidRPr="0078619F">
        <w:rPr>
          <w:i/>
          <w:iCs/>
        </w:rPr>
        <w:t xml:space="preserve"> </w:t>
      </w:r>
      <w:r w:rsidR="005E2543" w:rsidRPr="005E2543">
        <w:rPr>
          <w:i/>
          <w:iCs/>
        </w:rPr>
        <w:t>with</w:t>
      </w:r>
      <w:r w:rsidR="00EF1385" w:rsidRPr="0078619F">
        <w:rPr>
          <w:i/>
          <w:iCs/>
        </w:rPr>
        <w:t xml:space="preserve"> </w:t>
      </w:r>
      <w:r w:rsidR="005E2543" w:rsidRPr="005E2543">
        <w:rPr>
          <w:i/>
          <w:iCs/>
        </w:rPr>
        <w:t>is</w:t>
      </w:r>
      <w:r w:rsidR="00EF1385" w:rsidRPr="0078619F">
        <w:rPr>
          <w:i/>
          <w:iCs/>
        </w:rPr>
        <w:t xml:space="preserve"> </w:t>
      </w:r>
      <w:r w:rsidR="005E2543" w:rsidRPr="005E2543">
        <w:rPr>
          <w:i/>
          <w:iCs/>
        </w:rPr>
        <w:t>then</w:t>
      </w:r>
      <w:r w:rsidR="00EF1385" w:rsidRPr="0078619F">
        <w:rPr>
          <w:i/>
          <w:iCs/>
        </w:rPr>
        <w:t xml:space="preserve"> </w:t>
      </w:r>
      <w:r w:rsidR="005E2543" w:rsidRPr="005E2543">
        <w:rPr>
          <w:i/>
          <w:iCs/>
        </w:rPr>
        <w:t>I</w:t>
      </w:r>
      <w:r w:rsidR="00EF1385" w:rsidRPr="0078619F">
        <w:rPr>
          <w:i/>
          <w:iCs/>
        </w:rPr>
        <w:t xml:space="preserve"> </w:t>
      </w:r>
      <w:r w:rsidR="005E2543" w:rsidRPr="005E2543">
        <w:rPr>
          <w:i/>
          <w:iCs/>
        </w:rPr>
        <w:t>suppose</w:t>
      </w:r>
      <w:r w:rsidR="00EF1385" w:rsidRPr="0078619F">
        <w:rPr>
          <w:i/>
          <w:iCs/>
        </w:rPr>
        <w:t xml:space="preserve"> </w:t>
      </w:r>
      <w:r w:rsidR="005E2543" w:rsidRPr="005E2543">
        <w:rPr>
          <w:i/>
          <w:iCs/>
        </w:rPr>
        <w:t>we</w:t>
      </w:r>
      <w:r w:rsidR="00EF1385" w:rsidRPr="0078619F">
        <w:rPr>
          <w:i/>
          <w:iCs/>
        </w:rPr>
        <w:t xml:space="preserve"> </w:t>
      </w:r>
      <w:r w:rsidR="005E2543" w:rsidRPr="005E2543">
        <w:rPr>
          <w:i/>
          <w:iCs/>
        </w:rPr>
        <w:t>haven't</w:t>
      </w:r>
      <w:r w:rsidR="00EF1385" w:rsidRPr="0078619F">
        <w:rPr>
          <w:i/>
          <w:iCs/>
        </w:rPr>
        <w:t xml:space="preserve"> </w:t>
      </w:r>
      <w:r w:rsidR="005E2543" w:rsidRPr="005E2543">
        <w:rPr>
          <w:i/>
          <w:iCs/>
        </w:rPr>
        <w:t>worked</w:t>
      </w:r>
      <w:r w:rsidR="00EF1385" w:rsidRPr="0078619F">
        <w:rPr>
          <w:i/>
          <w:iCs/>
        </w:rPr>
        <w:t xml:space="preserve"> </w:t>
      </w:r>
      <w:r w:rsidR="005E2543" w:rsidRPr="005E2543">
        <w:rPr>
          <w:i/>
          <w:iCs/>
        </w:rPr>
        <w:t>out</w:t>
      </w:r>
      <w:r w:rsidR="00EF1385" w:rsidRPr="0078619F">
        <w:rPr>
          <w:i/>
          <w:iCs/>
        </w:rPr>
        <w:t xml:space="preserve"> </w:t>
      </w:r>
      <w:r w:rsidR="005E2543" w:rsidRPr="005E2543">
        <w:rPr>
          <w:i/>
          <w:iCs/>
        </w:rPr>
        <w:t>how</w:t>
      </w:r>
      <w:r w:rsidR="00EF1385" w:rsidRPr="0078619F">
        <w:rPr>
          <w:i/>
          <w:iCs/>
        </w:rPr>
        <w:t xml:space="preserve"> </w:t>
      </w:r>
      <w:r w:rsidR="005E2543" w:rsidRPr="005E2543">
        <w:rPr>
          <w:i/>
          <w:iCs/>
        </w:rPr>
        <w:t>to</w:t>
      </w:r>
      <w:r w:rsidR="00EF1385" w:rsidRPr="0078619F">
        <w:rPr>
          <w:i/>
          <w:iCs/>
        </w:rPr>
        <w:t xml:space="preserve"> </w:t>
      </w:r>
      <w:r w:rsidR="005E2543" w:rsidRPr="005E2543">
        <w:rPr>
          <w:i/>
          <w:iCs/>
        </w:rPr>
        <w:t>get</w:t>
      </w:r>
      <w:r w:rsidR="00EF1385" w:rsidRPr="0078619F">
        <w:rPr>
          <w:i/>
          <w:iCs/>
        </w:rPr>
        <w:t xml:space="preserve"> </w:t>
      </w:r>
      <w:r w:rsidR="005E2543" w:rsidRPr="005E2543">
        <w:rPr>
          <w:i/>
          <w:iCs/>
        </w:rPr>
        <w:t>them</w:t>
      </w:r>
      <w:r w:rsidR="00EF1385" w:rsidRPr="0078619F">
        <w:rPr>
          <w:i/>
          <w:iCs/>
        </w:rPr>
        <w:t xml:space="preserve"> </w:t>
      </w:r>
      <w:r w:rsidR="005E2543" w:rsidRPr="005E2543">
        <w:rPr>
          <w:i/>
          <w:iCs/>
        </w:rPr>
        <w:t>employed</w:t>
      </w:r>
      <w:r w:rsidR="0078619F" w:rsidRPr="0078619F">
        <w:rPr>
          <w:i/>
          <w:iCs/>
        </w:rPr>
        <w:t>”</w:t>
      </w:r>
      <w:r w:rsidR="0078619F">
        <w:t xml:space="preserve"> </w:t>
      </w:r>
      <w:r w:rsidR="00CB030A">
        <w:t>(</w:t>
      </w:r>
      <w:r w:rsidR="0078619F">
        <w:t>Engineering PB</w:t>
      </w:r>
      <w:r w:rsidR="00CB030A">
        <w:t>)</w:t>
      </w:r>
      <w:r w:rsidR="0078619F">
        <w:t>.</w:t>
      </w:r>
    </w:p>
    <w:p w14:paraId="3BF795B9" w14:textId="6AC50CC3" w:rsidR="00597F2B" w:rsidRPr="00985184" w:rsidRDefault="00F36D03" w:rsidP="0062189A">
      <w:r>
        <w:t>Finally, e</w:t>
      </w:r>
      <w:r w:rsidR="00597F2B" w:rsidRPr="00985184">
        <w:t>ven</w:t>
      </w:r>
      <w:r w:rsidR="00EF1385">
        <w:t xml:space="preserve"> </w:t>
      </w:r>
      <w:r>
        <w:t xml:space="preserve">in professions with the most </w:t>
      </w:r>
      <w:r w:rsidR="00762E4D">
        <w:t xml:space="preserve">extensive </w:t>
      </w:r>
      <w:r w:rsidR="00597F2B" w:rsidRPr="00985184">
        <w:t>support</w:t>
      </w:r>
      <w:r w:rsidR="00EF1385">
        <w:t xml:space="preserve"> </w:t>
      </w:r>
      <w:r w:rsidR="00597F2B" w:rsidRPr="00985184">
        <w:t>and</w:t>
      </w:r>
      <w:r w:rsidR="00EF1385">
        <w:t xml:space="preserve"> </w:t>
      </w:r>
      <w:r w:rsidR="00597F2B" w:rsidRPr="00985184">
        <w:t>provision,</w:t>
      </w:r>
      <w:r w:rsidR="00EF1385">
        <w:t xml:space="preserve"> </w:t>
      </w:r>
      <w:r w:rsidR="00597F2B" w:rsidRPr="00985184">
        <w:t>working</w:t>
      </w:r>
      <w:r w:rsidR="00EF1385">
        <w:t xml:space="preserve"> </w:t>
      </w:r>
      <w:r w:rsidR="00597F2B" w:rsidRPr="00985184">
        <w:t>with</w:t>
      </w:r>
      <w:r w:rsidR="00EF1385">
        <w:t xml:space="preserve"> </w:t>
      </w:r>
      <w:r w:rsidR="00597F2B" w:rsidRPr="00985184">
        <w:t>employers</w:t>
      </w:r>
      <w:r w:rsidR="00EF1385">
        <w:t xml:space="preserve"> </w:t>
      </w:r>
      <w:r w:rsidR="00597F2B" w:rsidRPr="00985184">
        <w:t>and</w:t>
      </w:r>
      <w:r w:rsidR="00EF1385">
        <w:t xml:space="preserve"> </w:t>
      </w:r>
      <w:r w:rsidR="00597F2B" w:rsidRPr="00985184">
        <w:t>refugee</w:t>
      </w:r>
      <w:r w:rsidR="00EF1385">
        <w:t xml:space="preserve"> </w:t>
      </w:r>
      <w:r w:rsidR="00597F2B" w:rsidRPr="00985184">
        <w:t>support</w:t>
      </w:r>
      <w:r w:rsidR="00EF1385">
        <w:t xml:space="preserve"> </w:t>
      </w:r>
      <w:r w:rsidR="00597F2B" w:rsidRPr="00985184">
        <w:t>organisations</w:t>
      </w:r>
      <w:r w:rsidR="00762E4D">
        <w:t xml:space="preserve">, there can still be </w:t>
      </w:r>
      <w:r w:rsidR="004D5BFD">
        <w:t>barriers</w:t>
      </w:r>
      <w:r w:rsidR="006F0D5F">
        <w:t xml:space="preserve"> to overcome:</w:t>
      </w:r>
    </w:p>
    <w:p w14:paraId="2437B4A6" w14:textId="1A1D2842" w:rsidR="00597F2B" w:rsidRPr="00985184" w:rsidRDefault="00597F2B" w:rsidP="0062189A">
      <w:pPr>
        <w:ind w:left="567" w:right="566"/>
      </w:pPr>
      <w:r w:rsidRPr="00985184">
        <w:rPr>
          <w:i/>
          <w:iCs/>
        </w:rPr>
        <w:t>So</w:t>
      </w:r>
      <w:r w:rsidR="00EF1385">
        <w:rPr>
          <w:i/>
          <w:iCs/>
        </w:rPr>
        <w:t xml:space="preserve"> </w:t>
      </w:r>
      <w:r w:rsidRPr="00985184">
        <w:rPr>
          <w:i/>
          <w:iCs/>
        </w:rPr>
        <w:t>we</w:t>
      </w:r>
      <w:r w:rsidR="00EF1385">
        <w:rPr>
          <w:i/>
          <w:iCs/>
        </w:rPr>
        <w:t xml:space="preserve"> </w:t>
      </w:r>
      <w:r w:rsidRPr="00985184">
        <w:rPr>
          <w:i/>
          <w:iCs/>
        </w:rPr>
        <w:t>had</w:t>
      </w:r>
      <w:r w:rsidR="00EF1385">
        <w:rPr>
          <w:i/>
          <w:iCs/>
        </w:rPr>
        <w:t xml:space="preserve"> </w:t>
      </w:r>
      <w:r w:rsidRPr="00985184">
        <w:rPr>
          <w:i/>
          <w:iCs/>
        </w:rPr>
        <w:t>a</w:t>
      </w:r>
      <w:r w:rsidR="00EF1385">
        <w:rPr>
          <w:i/>
          <w:iCs/>
        </w:rPr>
        <w:t xml:space="preserve"> </w:t>
      </w:r>
      <w:r w:rsidRPr="00985184">
        <w:rPr>
          <w:i/>
          <w:iCs/>
        </w:rPr>
        <w:t>long</w:t>
      </w:r>
      <w:r w:rsidR="00EF1385">
        <w:rPr>
          <w:i/>
          <w:iCs/>
        </w:rPr>
        <w:t xml:space="preserve"> </w:t>
      </w:r>
      <w:r w:rsidRPr="00985184">
        <w:rPr>
          <w:i/>
          <w:iCs/>
        </w:rPr>
        <w:t>waiting</w:t>
      </w:r>
      <w:r w:rsidR="00EF1385">
        <w:rPr>
          <w:i/>
          <w:iCs/>
        </w:rPr>
        <w:t xml:space="preserve"> </w:t>
      </w:r>
      <w:r w:rsidRPr="00985184">
        <w:rPr>
          <w:i/>
          <w:iCs/>
        </w:rPr>
        <w:t>period</w:t>
      </w:r>
      <w:r w:rsidR="00EF1385">
        <w:rPr>
          <w:i/>
          <w:iCs/>
        </w:rPr>
        <w:t xml:space="preserve"> </w:t>
      </w:r>
      <w:r w:rsidRPr="00985184">
        <w:rPr>
          <w:i/>
          <w:iCs/>
        </w:rPr>
        <w:t>for</w:t>
      </w:r>
      <w:r w:rsidR="00EF1385">
        <w:rPr>
          <w:i/>
          <w:iCs/>
        </w:rPr>
        <w:t xml:space="preserve"> </w:t>
      </w:r>
      <w:r w:rsidRPr="00985184">
        <w:rPr>
          <w:i/>
          <w:iCs/>
        </w:rPr>
        <w:t>bookings</w:t>
      </w:r>
      <w:r w:rsidR="00EF1385">
        <w:rPr>
          <w:i/>
          <w:iCs/>
        </w:rPr>
        <w:t xml:space="preserve"> </w:t>
      </w:r>
      <w:r w:rsidRPr="00985184">
        <w:rPr>
          <w:i/>
          <w:iCs/>
        </w:rPr>
        <w:t>between</w:t>
      </w:r>
      <w:r w:rsidR="00EF1385">
        <w:rPr>
          <w:i/>
          <w:iCs/>
        </w:rPr>
        <w:t xml:space="preserve"> </w:t>
      </w:r>
      <w:r w:rsidRPr="00985184">
        <w:rPr>
          <w:i/>
          <w:iCs/>
        </w:rPr>
        <w:t>exams.</w:t>
      </w:r>
      <w:r w:rsidR="00EF1385">
        <w:rPr>
          <w:i/>
          <w:iCs/>
        </w:rPr>
        <w:t xml:space="preserve"> </w:t>
      </w:r>
      <w:r w:rsidRPr="00985184">
        <w:rPr>
          <w:i/>
          <w:iCs/>
        </w:rPr>
        <w:t>And</w:t>
      </w:r>
      <w:r w:rsidR="00EF1385">
        <w:rPr>
          <w:i/>
          <w:iCs/>
        </w:rPr>
        <w:t xml:space="preserve"> </w:t>
      </w:r>
      <w:r w:rsidRPr="00985184">
        <w:rPr>
          <w:i/>
          <w:iCs/>
        </w:rPr>
        <w:t>now</w:t>
      </w:r>
      <w:r w:rsidR="00EF1385">
        <w:rPr>
          <w:i/>
          <w:iCs/>
        </w:rPr>
        <w:t xml:space="preserve"> </w:t>
      </w:r>
      <w:r w:rsidRPr="00985184">
        <w:rPr>
          <w:i/>
          <w:iCs/>
        </w:rPr>
        <w:t>I'm</w:t>
      </w:r>
      <w:r w:rsidR="00EF1385">
        <w:rPr>
          <w:i/>
          <w:iCs/>
        </w:rPr>
        <w:t xml:space="preserve"> </w:t>
      </w:r>
      <w:r w:rsidRPr="00985184">
        <w:rPr>
          <w:i/>
          <w:iCs/>
        </w:rPr>
        <w:t>waiting</w:t>
      </w:r>
      <w:r w:rsidR="00EF1385">
        <w:rPr>
          <w:i/>
          <w:iCs/>
        </w:rPr>
        <w:t xml:space="preserve"> </w:t>
      </w:r>
      <w:r w:rsidRPr="00985184">
        <w:rPr>
          <w:i/>
          <w:iCs/>
        </w:rPr>
        <w:t>to</w:t>
      </w:r>
      <w:r w:rsidR="00EF1385">
        <w:rPr>
          <w:i/>
          <w:iCs/>
        </w:rPr>
        <w:t xml:space="preserve"> </w:t>
      </w:r>
      <w:r w:rsidRPr="00985184">
        <w:rPr>
          <w:i/>
          <w:iCs/>
        </w:rPr>
        <w:t>book</w:t>
      </w:r>
      <w:r w:rsidR="00EF1385">
        <w:rPr>
          <w:i/>
          <w:iCs/>
        </w:rPr>
        <w:t xml:space="preserve"> </w:t>
      </w:r>
      <w:r w:rsidRPr="00985184">
        <w:rPr>
          <w:i/>
          <w:iCs/>
        </w:rPr>
        <w:t>the</w:t>
      </w:r>
      <w:r w:rsidR="00EF1385">
        <w:rPr>
          <w:i/>
          <w:iCs/>
        </w:rPr>
        <w:t xml:space="preserve"> </w:t>
      </w:r>
      <w:r w:rsidRPr="00985184">
        <w:rPr>
          <w:i/>
          <w:iCs/>
        </w:rPr>
        <w:t>next</w:t>
      </w:r>
      <w:r w:rsidR="00EF1385">
        <w:rPr>
          <w:i/>
          <w:iCs/>
        </w:rPr>
        <w:t xml:space="preserve"> </w:t>
      </w:r>
      <w:r w:rsidRPr="00985184">
        <w:rPr>
          <w:i/>
          <w:iCs/>
        </w:rPr>
        <w:t>one,</w:t>
      </w:r>
      <w:r w:rsidR="00EF1385">
        <w:rPr>
          <w:i/>
          <w:iCs/>
        </w:rPr>
        <w:t xml:space="preserve"> </w:t>
      </w:r>
      <w:r w:rsidRPr="00985184">
        <w:rPr>
          <w:i/>
          <w:iCs/>
        </w:rPr>
        <w:t>and</w:t>
      </w:r>
      <w:r w:rsidR="00EF1385">
        <w:rPr>
          <w:i/>
          <w:iCs/>
        </w:rPr>
        <w:t xml:space="preserve"> </w:t>
      </w:r>
      <w:r w:rsidRPr="00985184">
        <w:rPr>
          <w:i/>
          <w:iCs/>
        </w:rPr>
        <w:t>there</w:t>
      </w:r>
      <w:r w:rsidR="00EF1385">
        <w:rPr>
          <w:i/>
          <w:iCs/>
        </w:rPr>
        <w:t xml:space="preserve"> </w:t>
      </w:r>
      <w:r w:rsidRPr="00985184">
        <w:rPr>
          <w:i/>
          <w:iCs/>
        </w:rPr>
        <w:t>aren't</w:t>
      </w:r>
      <w:r w:rsidR="00EF1385">
        <w:rPr>
          <w:i/>
          <w:iCs/>
        </w:rPr>
        <w:t xml:space="preserve"> </w:t>
      </w:r>
      <w:r w:rsidRPr="00985184">
        <w:rPr>
          <w:i/>
          <w:iCs/>
        </w:rPr>
        <w:t>any</w:t>
      </w:r>
      <w:r w:rsidR="00EF1385">
        <w:rPr>
          <w:i/>
          <w:iCs/>
        </w:rPr>
        <w:t xml:space="preserve"> </w:t>
      </w:r>
      <w:r w:rsidRPr="00985184">
        <w:rPr>
          <w:i/>
          <w:iCs/>
        </w:rPr>
        <w:t>available.</w:t>
      </w:r>
      <w:r w:rsidR="00EF1385">
        <w:rPr>
          <w:i/>
          <w:iCs/>
        </w:rPr>
        <w:t xml:space="preserve"> </w:t>
      </w:r>
      <w:r w:rsidRPr="00985184">
        <w:rPr>
          <w:i/>
          <w:iCs/>
        </w:rPr>
        <w:t>And</w:t>
      </w:r>
      <w:r w:rsidR="00EF1385">
        <w:rPr>
          <w:i/>
          <w:iCs/>
        </w:rPr>
        <w:t xml:space="preserve"> </w:t>
      </w:r>
      <w:r w:rsidRPr="00985184">
        <w:rPr>
          <w:i/>
          <w:iCs/>
        </w:rPr>
        <w:t>by</w:t>
      </w:r>
      <w:r w:rsidR="00EF1385">
        <w:rPr>
          <w:i/>
          <w:iCs/>
        </w:rPr>
        <w:t xml:space="preserve"> </w:t>
      </w:r>
      <w:r w:rsidRPr="00985184">
        <w:rPr>
          <w:i/>
          <w:iCs/>
        </w:rPr>
        <w:t>the</w:t>
      </w:r>
      <w:r w:rsidR="00EF1385">
        <w:rPr>
          <w:i/>
          <w:iCs/>
        </w:rPr>
        <w:t xml:space="preserve"> </w:t>
      </w:r>
      <w:r w:rsidRPr="00985184">
        <w:rPr>
          <w:i/>
          <w:iCs/>
        </w:rPr>
        <w:t>end</w:t>
      </w:r>
      <w:r w:rsidR="00EF1385">
        <w:rPr>
          <w:i/>
          <w:iCs/>
        </w:rPr>
        <w:t xml:space="preserve"> </w:t>
      </w:r>
      <w:r w:rsidRPr="00985184">
        <w:rPr>
          <w:i/>
          <w:iCs/>
        </w:rPr>
        <w:t>of</w:t>
      </w:r>
      <w:r w:rsidR="00EF1385">
        <w:rPr>
          <w:i/>
          <w:iCs/>
        </w:rPr>
        <w:t xml:space="preserve"> </w:t>
      </w:r>
      <w:r w:rsidRPr="00985184">
        <w:rPr>
          <w:i/>
          <w:iCs/>
        </w:rPr>
        <w:t>this</w:t>
      </w:r>
      <w:r w:rsidR="00EF1385">
        <w:rPr>
          <w:i/>
          <w:iCs/>
        </w:rPr>
        <w:t xml:space="preserve"> </w:t>
      </w:r>
      <w:r w:rsidRPr="00985184">
        <w:rPr>
          <w:i/>
          <w:iCs/>
        </w:rPr>
        <w:t>year,</w:t>
      </w:r>
      <w:r w:rsidR="00EF1385">
        <w:rPr>
          <w:i/>
          <w:iCs/>
        </w:rPr>
        <w:t xml:space="preserve"> </w:t>
      </w:r>
      <w:r w:rsidRPr="00985184">
        <w:rPr>
          <w:i/>
          <w:iCs/>
        </w:rPr>
        <w:t>the</w:t>
      </w:r>
      <w:r w:rsidR="00EF1385">
        <w:rPr>
          <w:i/>
          <w:iCs/>
        </w:rPr>
        <w:t xml:space="preserve"> </w:t>
      </w:r>
      <w:r w:rsidRPr="00985184">
        <w:rPr>
          <w:i/>
          <w:iCs/>
        </w:rPr>
        <w:t>first</w:t>
      </w:r>
      <w:r w:rsidR="00EF1385">
        <w:rPr>
          <w:i/>
          <w:iCs/>
        </w:rPr>
        <w:t xml:space="preserve"> </w:t>
      </w:r>
      <w:r w:rsidRPr="00985184">
        <w:rPr>
          <w:i/>
          <w:iCs/>
        </w:rPr>
        <w:t>exam,</w:t>
      </w:r>
      <w:r w:rsidR="00EF1385">
        <w:rPr>
          <w:i/>
          <w:iCs/>
        </w:rPr>
        <w:t xml:space="preserve"> </w:t>
      </w:r>
      <w:r w:rsidRPr="00985184">
        <w:rPr>
          <w:i/>
          <w:iCs/>
        </w:rPr>
        <w:t>which</w:t>
      </w:r>
      <w:r w:rsidR="00EF1385">
        <w:rPr>
          <w:i/>
          <w:iCs/>
        </w:rPr>
        <w:t xml:space="preserve"> </w:t>
      </w:r>
      <w:r w:rsidRPr="00985184">
        <w:rPr>
          <w:i/>
          <w:iCs/>
        </w:rPr>
        <w:t>would</w:t>
      </w:r>
      <w:r w:rsidR="00EF1385">
        <w:rPr>
          <w:i/>
          <w:iCs/>
        </w:rPr>
        <w:t xml:space="preserve"> </w:t>
      </w:r>
      <w:r w:rsidRPr="00985184">
        <w:rPr>
          <w:i/>
          <w:iCs/>
        </w:rPr>
        <w:t>be</w:t>
      </w:r>
      <w:r w:rsidR="00EF1385">
        <w:rPr>
          <w:i/>
          <w:iCs/>
        </w:rPr>
        <w:t xml:space="preserve"> </w:t>
      </w:r>
      <w:r w:rsidRPr="00985184">
        <w:rPr>
          <w:i/>
          <w:iCs/>
        </w:rPr>
        <w:t>the</w:t>
      </w:r>
      <w:r w:rsidR="00EF1385">
        <w:rPr>
          <w:i/>
          <w:iCs/>
        </w:rPr>
        <w:t xml:space="preserve"> </w:t>
      </w:r>
      <w:r w:rsidRPr="00985184">
        <w:rPr>
          <w:i/>
          <w:iCs/>
        </w:rPr>
        <w:t>English</w:t>
      </w:r>
      <w:r w:rsidR="00EF1385">
        <w:rPr>
          <w:i/>
          <w:iCs/>
        </w:rPr>
        <w:t xml:space="preserve"> </w:t>
      </w:r>
      <w:r w:rsidRPr="00985184">
        <w:rPr>
          <w:i/>
          <w:iCs/>
        </w:rPr>
        <w:t>one,</w:t>
      </w:r>
      <w:r w:rsidR="00EF1385">
        <w:rPr>
          <w:i/>
          <w:iCs/>
        </w:rPr>
        <w:t xml:space="preserve"> </w:t>
      </w:r>
      <w:r w:rsidRPr="00985184">
        <w:rPr>
          <w:i/>
          <w:iCs/>
        </w:rPr>
        <w:t>would</w:t>
      </w:r>
      <w:r w:rsidR="00EF1385">
        <w:rPr>
          <w:i/>
          <w:iCs/>
        </w:rPr>
        <w:t xml:space="preserve"> </w:t>
      </w:r>
      <w:r w:rsidRPr="00985184">
        <w:rPr>
          <w:i/>
          <w:iCs/>
        </w:rPr>
        <w:t>expire,</w:t>
      </w:r>
      <w:r w:rsidR="00EF1385">
        <w:rPr>
          <w:i/>
          <w:iCs/>
        </w:rPr>
        <w:t xml:space="preserve"> </w:t>
      </w:r>
      <w:r w:rsidRPr="00985184">
        <w:rPr>
          <w:i/>
          <w:iCs/>
        </w:rPr>
        <w:t>so</w:t>
      </w:r>
      <w:r w:rsidR="00EF1385">
        <w:rPr>
          <w:i/>
          <w:iCs/>
        </w:rPr>
        <w:t xml:space="preserve"> </w:t>
      </w:r>
      <w:r w:rsidRPr="00985184">
        <w:rPr>
          <w:i/>
          <w:iCs/>
        </w:rPr>
        <w:t>[I]</w:t>
      </w:r>
      <w:r w:rsidR="00EF1385">
        <w:rPr>
          <w:i/>
          <w:iCs/>
        </w:rPr>
        <w:t xml:space="preserve"> </w:t>
      </w:r>
      <w:r w:rsidRPr="00985184">
        <w:rPr>
          <w:i/>
          <w:iCs/>
        </w:rPr>
        <w:t>would</w:t>
      </w:r>
      <w:r w:rsidR="00EF1385">
        <w:rPr>
          <w:i/>
          <w:iCs/>
        </w:rPr>
        <w:t xml:space="preserve"> </w:t>
      </w:r>
      <w:r w:rsidRPr="00985184">
        <w:rPr>
          <w:i/>
          <w:iCs/>
        </w:rPr>
        <w:t>have</w:t>
      </w:r>
      <w:r w:rsidR="00EF1385">
        <w:rPr>
          <w:i/>
          <w:iCs/>
        </w:rPr>
        <w:t xml:space="preserve"> </w:t>
      </w:r>
      <w:r w:rsidRPr="00985184">
        <w:rPr>
          <w:i/>
          <w:iCs/>
        </w:rPr>
        <w:t>to</w:t>
      </w:r>
      <w:r w:rsidR="00EF1385">
        <w:rPr>
          <w:i/>
          <w:iCs/>
        </w:rPr>
        <w:t xml:space="preserve"> </w:t>
      </w:r>
      <w:r w:rsidRPr="00985184">
        <w:rPr>
          <w:i/>
          <w:iCs/>
        </w:rPr>
        <w:t>retake</w:t>
      </w:r>
      <w:r w:rsidR="00EF1385">
        <w:rPr>
          <w:i/>
          <w:iCs/>
        </w:rPr>
        <w:t xml:space="preserve"> </w:t>
      </w:r>
      <w:r w:rsidRPr="00985184">
        <w:rPr>
          <w:i/>
          <w:iCs/>
        </w:rPr>
        <w:t>the</w:t>
      </w:r>
      <w:r w:rsidR="00EF1385">
        <w:rPr>
          <w:i/>
          <w:iCs/>
        </w:rPr>
        <w:t xml:space="preserve"> </w:t>
      </w:r>
      <w:r w:rsidRPr="00985184">
        <w:rPr>
          <w:i/>
          <w:iCs/>
        </w:rPr>
        <w:t>first</w:t>
      </w:r>
      <w:r w:rsidR="00EF1385">
        <w:rPr>
          <w:i/>
          <w:iCs/>
        </w:rPr>
        <w:t xml:space="preserve"> </w:t>
      </w:r>
      <w:r w:rsidRPr="00985184">
        <w:rPr>
          <w:i/>
          <w:iCs/>
        </w:rPr>
        <w:t>one</w:t>
      </w:r>
      <w:r w:rsidR="00EF1385">
        <w:rPr>
          <w:i/>
          <w:iCs/>
        </w:rPr>
        <w:t xml:space="preserve"> </w:t>
      </w:r>
      <w:r w:rsidRPr="00985184">
        <w:rPr>
          <w:i/>
          <w:iCs/>
        </w:rPr>
        <w:t>again</w:t>
      </w:r>
      <w:r w:rsidR="00EF1385">
        <w:rPr>
          <w:i/>
          <w:iCs/>
        </w:rPr>
        <w:t xml:space="preserve"> </w:t>
      </w:r>
      <w:r w:rsidRPr="00985184">
        <w:rPr>
          <w:i/>
          <w:iCs/>
        </w:rPr>
        <w:t>and</w:t>
      </w:r>
      <w:r w:rsidR="00EF1385">
        <w:rPr>
          <w:i/>
          <w:iCs/>
        </w:rPr>
        <w:t xml:space="preserve"> </w:t>
      </w:r>
      <w:r w:rsidRPr="00985184">
        <w:rPr>
          <w:i/>
          <w:iCs/>
        </w:rPr>
        <w:t>start</w:t>
      </w:r>
      <w:r w:rsidR="00EF1385">
        <w:rPr>
          <w:i/>
          <w:iCs/>
        </w:rPr>
        <w:t xml:space="preserve"> </w:t>
      </w:r>
      <w:r w:rsidRPr="00985184">
        <w:rPr>
          <w:i/>
          <w:iCs/>
        </w:rPr>
        <w:t>from</w:t>
      </w:r>
      <w:r w:rsidR="00EF1385">
        <w:rPr>
          <w:i/>
          <w:iCs/>
        </w:rPr>
        <w:t xml:space="preserve"> </w:t>
      </w:r>
      <w:r w:rsidRPr="00985184">
        <w:rPr>
          <w:i/>
          <w:iCs/>
        </w:rPr>
        <w:t>the</w:t>
      </w:r>
      <w:r w:rsidR="00EF1385">
        <w:rPr>
          <w:i/>
          <w:iCs/>
        </w:rPr>
        <w:t xml:space="preserve"> </w:t>
      </w:r>
      <w:r w:rsidRPr="00985184">
        <w:rPr>
          <w:i/>
          <w:iCs/>
        </w:rPr>
        <w:t>beginning,</w:t>
      </w:r>
      <w:r w:rsidR="00EF1385">
        <w:rPr>
          <w:i/>
          <w:iCs/>
        </w:rPr>
        <w:t xml:space="preserve"> </w:t>
      </w:r>
      <w:r w:rsidRPr="00985184">
        <w:rPr>
          <w:i/>
          <w:iCs/>
        </w:rPr>
        <w:t>which</w:t>
      </w:r>
      <w:r w:rsidR="00EF1385">
        <w:rPr>
          <w:i/>
          <w:iCs/>
        </w:rPr>
        <w:t xml:space="preserve"> </w:t>
      </w:r>
      <w:r w:rsidRPr="00985184">
        <w:rPr>
          <w:i/>
          <w:iCs/>
        </w:rPr>
        <w:t>is</w:t>
      </w:r>
      <w:r w:rsidR="00EF1385">
        <w:rPr>
          <w:i/>
          <w:iCs/>
        </w:rPr>
        <w:t xml:space="preserve"> </w:t>
      </w:r>
      <w:r w:rsidRPr="00985184">
        <w:rPr>
          <w:i/>
          <w:iCs/>
        </w:rPr>
        <w:t>one</w:t>
      </w:r>
      <w:r w:rsidR="00EF1385">
        <w:rPr>
          <w:i/>
          <w:iCs/>
        </w:rPr>
        <w:t xml:space="preserve"> </w:t>
      </w:r>
      <w:r w:rsidRPr="00985184">
        <w:rPr>
          <w:i/>
          <w:iCs/>
        </w:rPr>
        <w:t>of</w:t>
      </w:r>
      <w:r w:rsidR="00EF1385">
        <w:rPr>
          <w:i/>
          <w:iCs/>
        </w:rPr>
        <w:t xml:space="preserve"> </w:t>
      </w:r>
      <w:r w:rsidRPr="00985184">
        <w:rPr>
          <w:i/>
          <w:iCs/>
        </w:rPr>
        <w:t>the</w:t>
      </w:r>
      <w:r w:rsidR="00EF1385">
        <w:rPr>
          <w:i/>
          <w:iCs/>
        </w:rPr>
        <w:t xml:space="preserve"> </w:t>
      </w:r>
      <w:r w:rsidRPr="00985184">
        <w:rPr>
          <w:i/>
          <w:iCs/>
        </w:rPr>
        <w:t>issues</w:t>
      </w:r>
      <w:r w:rsidR="00EF1385">
        <w:rPr>
          <w:i/>
          <w:iCs/>
        </w:rPr>
        <w:t xml:space="preserve"> </w:t>
      </w:r>
      <w:r w:rsidRPr="00985184">
        <w:rPr>
          <w:i/>
          <w:iCs/>
        </w:rPr>
        <w:t>we</w:t>
      </w:r>
      <w:r w:rsidR="00EF1385">
        <w:rPr>
          <w:i/>
          <w:iCs/>
        </w:rPr>
        <w:t xml:space="preserve"> </w:t>
      </w:r>
      <w:r w:rsidRPr="00985184">
        <w:rPr>
          <w:i/>
          <w:iCs/>
        </w:rPr>
        <w:t>struggled</w:t>
      </w:r>
      <w:r w:rsidR="00EF1385">
        <w:rPr>
          <w:i/>
          <w:iCs/>
        </w:rPr>
        <w:t xml:space="preserve"> </w:t>
      </w:r>
      <w:r w:rsidRPr="00985184">
        <w:rPr>
          <w:i/>
          <w:iCs/>
        </w:rPr>
        <w:t>with.</w:t>
      </w:r>
      <w:r w:rsidR="00EF1385">
        <w:t xml:space="preserve"> </w:t>
      </w:r>
      <w:r w:rsidRPr="00985184">
        <w:t>Refugee</w:t>
      </w:r>
      <w:r w:rsidR="00EF1385">
        <w:t xml:space="preserve"> </w:t>
      </w:r>
      <w:r w:rsidRPr="00985184">
        <w:t>doctor</w:t>
      </w:r>
    </w:p>
    <w:p w14:paraId="081A0100" w14:textId="261B4715" w:rsidR="00597F2B" w:rsidRPr="00985184" w:rsidRDefault="00597F2B" w:rsidP="0062189A">
      <w:r w:rsidRPr="00985184">
        <w:t>The</w:t>
      </w:r>
      <w:r w:rsidR="00EF1385">
        <w:t xml:space="preserve"> </w:t>
      </w:r>
      <w:r w:rsidRPr="00985184">
        <w:t>same</w:t>
      </w:r>
      <w:r w:rsidR="00EF1385">
        <w:t xml:space="preserve"> </w:t>
      </w:r>
      <w:r w:rsidRPr="00985184">
        <w:t>person</w:t>
      </w:r>
      <w:r w:rsidR="00EF1385">
        <w:t xml:space="preserve"> </w:t>
      </w:r>
      <w:r w:rsidRPr="00985184">
        <w:t>also</w:t>
      </w:r>
      <w:r w:rsidR="00EF1385">
        <w:t xml:space="preserve"> </w:t>
      </w:r>
      <w:r w:rsidRPr="00985184">
        <w:t>noted</w:t>
      </w:r>
      <w:r w:rsidR="00EF1385">
        <w:t xml:space="preserve"> </w:t>
      </w:r>
      <w:r w:rsidRPr="00985184">
        <w:t>that</w:t>
      </w:r>
      <w:r w:rsidR="00EF1385">
        <w:t xml:space="preserve"> </w:t>
      </w:r>
      <w:r w:rsidRPr="00985184">
        <w:t>he</w:t>
      </w:r>
      <w:r w:rsidR="00EF1385">
        <w:t xml:space="preserve"> </w:t>
      </w:r>
      <w:r w:rsidRPr="00985184">
        <w:t>was</w:t>
      </w:r>
      <w:r w:rsidR="00EF1385">
        <w:t xml:space="preserve"> </w:t>
      </w:r>
      <w:r w:rsidRPr="00985184">
        <w:t>required</w:t>
      </w:r>
      <w:r w:rsidR="00EF1385">
        <w:t xml:space="preserve"> </w:t>
      </w:r>
      <w:r w:rsidRPr="00985184">
        <w:t>to</w:t>
      </w:r>
      <w:r w:rsidR="00EF1385">
        <w:t xml:space="preserve"> </w:t>
      </w:r>
      <w:r w:rsidRPr="00985184">
        <w:t>pay</w:t>
      </w:r>
      <w:r w:rsidR="00EF1385">
        <w:t xml:space="preserve"> </w:t>
      </w:r>
      <w:r w:rsidRPr="00985184">
        <w:t>fees</w:t>
      </w:r>
      <w:r w:rsidR="00EF1385">
        <w:t xml:space="preserve"> </w:t>
      </w:r>
      <w:r w:rsidRPr="00985184">
        <w:t>and</w:t>
      </w:r>
      <w:r w:rsidR="00EF1385">
        <w:t xml:space="preserve"> </w:t>
      </w:r>
      <w:r w:rsidRPr="00985184">
        <w:t>any</w:t>
      </w:r>
      <w:r w:rsidR="00EF1385">
        <w:t xml:space="preserve"> </w:t>
      </w:r>
      <w:r w:rsidRPr="00985184">
        <w:t>travel</w:t>
      </w:r>
      <w:r w:rsidR="00EF1385">
        <w:t xml:space="preserve"> </w:t>
      </w:r>
      <w:r w:rsidRPr="00985184">
        <w:t>costs</w:t>
      </w:r>
      <w:r w:rsidR="00EF1385">
        <w:t xml:space="preserve"> </w:t>
      </w:r>
      <w:r w:rsidRPr="00985184">
        <w:t>up</w:t>
      </w:r>
      <w:r w:rsidR="00EF1385">
        <w:t xml:space="preserve"> </w:t>
      </w:r>
      <w:r w:rsidRPr="00985184">
        <w:t>front,</w:t>
      </w:r>
      <w:r w:rsidR="00EF1385">
        <w:t xml:space="preserve"> </w:t>
      </w:r>
      <w:r w:rsidRPr="00985184">
        <w:t>and</w:t>
      </w:r>
      <w:r w:rsidR="00EF1385">
        <w:t xml:space="preserve"> </w:t>
      </w:r>
      <w:r w:rsidRPr="00985184">
        <w:t>while</w:t>
      </w:r>
      <w:r w:rsidR="00EF1385">
        <w:t xml:space="preserve"> </w:t>
      </w:r>
      <w:r w:rsidRPr="00985184">
        <w:t>he</w:t>
      </w:r>
      <w:r w:rsidR="00EF1385">
        <w:t xml:space="preserve"> </w:t>
      </w:r>
      <w:r w:rsidRPr="00985184">
        <w:t>could</w:t>
      </w:r>
      <w:r w:rsidR="00EF1385">
        <w:t xml:space="preserve"> </w:t>
      </w:r>
      <w:r w:rsidRPr="00985184">
        <w:t>claim</w:t>
      </w:r>
      <w:r w:rsidR="00EF1385">
        <w:t xml:space="preserve"> </w:t>
      </w:r>
      <w:r w:rsidRPr="00985184">
        <w:t>them</w:t>
      </w:r>
      <w:r w:rsidR="00EF1385">
        <w:t xml:space="preserve"> </w:t>
      </w:r>
      <w:r w:rsidRPr="00985184">
        <w:t>back</w:t>
      </w:r>
      <w:r w:rsidR="006F0D5F">
        <w:t>,</w:t>
      </w:r>
      <w:r w:rsidR="00EF1385">
        <w:t xml:space="preserve"> </w:t>
      </w:r>
      <w:r w:rsidRPr="00985184">
        <w:t>the</w:t>
      </w:r>
      <w:r w:rsidR="00EF1385">
        <w:t xml:space="preserve"> </w:t>
      </w:r>
      <w:r w:rsidRPr="00985184">
        <w:t>initial</w:t>
      </w:r>
      <w:r w:rsidR="00EF1385">
        <w:t xml:space="preserve"> </w:t>
      </w:r>
      <w:r w:rsidRPr="00985184">
        <w:t>outlay</w:t>
      </w:r>
      <w:r w:rsidR="00EF1385">
        <w:t xml:space="preserve"> </w:t>
      </w:r>
      <w:r>
        <w:t>is</w:t>
      </w:r>
      <w:r w:rsidR="00EF1385">
        <w:t xml:space="preserve"> </w:t>
      </w:r>
      <w:r w:rsidRPr="00985184">
        <w:t>a</w:t>
      </w:r>
      <w:r w:rsidR="00EF1385">
        <w:t xml:space="preserve"> </w:t>
      </w:r>
      <w:r w:rsidRPr="00985184">
        <w:t>problem</w:t>
      </w:r>
      <w:r w:rsidR="00EF1385">
        <w:t xml:space="preserve"> </w:t>
      </w:r>
      <w:r>
        <w:t>when</w:t>
      </w:r>
      <w:r w:rsidR="00EF1385">
        <w:t xml:space="preserve"> </w:t>
      </w:r>
      <w:r>
        <w:t>on</w:t>
      </w:r>
      <w:r w:rsidR="00EF1385">
        <w:t xml:space="preserve"> </w:t>
      </w:r>
      <w:r>
        <w:t>a</w:t>
      </w:r>
      <w:r w:rsidR="00EF1385">
        <w:t xml:space="preserve"> </w:t>
      </w:r>
      <w:r>
        <w:t>low</w:t>
      </w:r>
      <w:r w:rsidR="00EF1385">
        <w:t xml:space="preserve"> </w:t>
      </w:r>
      <w:r>
        <w:t>income</w:t>
      </w:r>
      <w:r w:rsidRPr="00985184">
        <w:t>.</w:t>
      </w:r>
      <w:r w:rsidR="00EF1385">
        <w:t xml:space="preserve"> </w:t>
      </w:r>
      <w:r>
        <w:t>There</w:t>
      </w:r>
      <w:r w:rsidR="00EF1385">
        <w:t xml:space="preserve"> </w:t>
      </w:r>
      <w:r>
        <w:t>were</w:t>
      </w:r>
      <w:r w:rsidR="00EF1385">
        <w:t xml:space="preserve"> </w:t>
      </w:r>
      <w:r w:rsidR="009D634E">
        <w:t xml:space="preserve">also </w:t>
      </w:r>
      <w:r>
        <w:t>some</w:t>
      </w:r>
      <w:r w:rsidR="00EF1385">
        <w:t xml:space="preserve"> </w:t>
      </w:r>
      <w:r>
        <w:t>internships/shadowing</w:t>
      </w:r>
      <w:r w:rsidR="00EF1385">
        <w:t xml:space="preserve"> </w:t>
      </w:r>
      <w:r w:rsidR="009D634E">
        <w:t xml:space="preserve">roles advertised </w:t>
      </w:r>
      <w:r>
        <w:t>but</w:t>
      </w:r>
      <w:r w:rsidR="00EF1385">
        <w:t xml:space="preserve"> </w:t>
      </w:r>
      <w:r>
        <w:t>not</w:t>
      </w:r>
      <w:r w:rsidR="00EF1385">
        <w:t xml:space="preserve"> </w:t>
      </w:r>
      <w:r>
        <w:t>local</w:t>
      </w:r>
      <w:r w:rsidR="00EF1385">
        <w:t xml:space="preserve"> </w:t>
      </w:r>
      <w:r>
        <w:t>to</w:t>
      </w:r>
      <w:r w:rsidR="00EF1385">
        <w:t xml:space="preserve"> </w:t>
      </w:r>
      <w:r>
        <w:t>him</w:t>
      </w:r>
      <w:r w:rsidR="00EF1385">
        <w:t xml:space="preserve"> </w:t>
      </w:r>
      <w:r>
        <w:t>and</w:t>
      </w:r>
      <w:r w:rsidR="00EF1385">
        <w:t xml:space="preserve"> </w:t>
      </w:r>
      <w:r>
        <w:t>moving</w:t>
      </w:r>
      <w:r w:rsidR="00EF1385">
        <w:t xml:space="preserve"> </w:t>
      </w:r>
      <w:r>
        <w:t>h</w:t>
      </w:r>
      <w:r w:rsidR="009075DB">
        <w:t xml:space="preserve">is </w:t>
      </w:r>
      <w:r>
        <w:t>family</w:t>
      </w:r>
      <w:r w:rsidR="00EF1385">
        <w:t xml:space="preserve"> </w:t>
      </w:r>
      <w:r w:rsidR="009075DB">
        <w:t xml:space="preserve">for a temporary position </w:t>
      </w:r>
      <w:r>
        <w:t>was</w:t>
      </w:r>
      <w:r w:rsidR="00EF1385">
        <w:t xml:space="preserve"> </w:t>
      </w:r>
      <w:r>
        <w:t>not</w:t>
      </w:r>
      <w:r w:rsidR="00EF1385">
        <w:t xml:space="preserve"> </w:t>
      </w:r>
      <w:r>
        <w:t>feasible</w:t>
      </w:r>
      <w:r w:rsidR="009075DB">
        <w:t>.</w:t>
      </w:r>
    </w:p>
    <w:p w14:paraId="158AE2CA" w14:textId="4ACB9C27" w:rsidR="00C04924" w:rsidRDefault="00C04924" w:rsidP="0062189A"/>
    <w:p w14:paraId="3699ABC4" w14:textId="3B497A30" w:rsidR="00697E1F" w:rsidRPr="00985184" w:rsidRDefault="00697E1F" w:rsidP="00AD3B76">
      <w:pPr>
        <w:pStyle w:val="Heading3"/>
      </w:pPr>
      <w:bookmarkStart w:id="22" w:name="_Toc122535638"/>
      <w:r w:rsidRPr="00703404">
        <w:t>Embedd</w:t>
      </w:r>
      <w:r w:rsidR="00427C60">
        <w:t>ed and sustainable provision</w:t>
      </w:r>
      <w:bookmarkEnd w:id="22"/>
    </w:p>
    <w:p w14:paraId="405F4E3A" w14:textId="65E65055" w:rsidR="00697E1F" w:rsidRDefault="00697E1F" w:rsidP="00697E1F">
      <w:r>
        <w:t>A</w:t>
      </w:r>
      <w:r w:rsidR="00EF1385">
        <w:t xml:space="preserve"> </w:t>
      </w:r>
      <w:r>
        <w:t>recurring</w:t>
      </w:r>
      <w:r w:rsidR="00EF1385">
        <w:t xml:space="preserve"> </w:t>
      </w:r>
      <w:r>
        <w:t>theme</w:t>
      </w:r>
      <w:r w:rsidR="00EF1385">
        <w:t xml:space="preserve"> </w:t>
      </w:r>
      <w:r>
        <w:t>talking</w:t>
      </w:r>
      <w:r w:rsidR="00EF1385">
        <w:t xml:space="preserve"> </w:t>
      </w:r>
      <w:r>
        <w:t>to</w:t>
      </w:r>
      <w:r w:rsidR="00EF1385">
        <w:t xml:space="preserve"> </w:t>
      </w:r>
      <w:r>
        <w:t>workers</w:t>
      </w:r>
      <w:r w:rsidR="00EF1385">
        <w:t xml:space="preserve"> </w:t>
      </w:r>
      <w:r>
        <w:t>in</w:t>
      </w:r>
      <w:r w:rsidR="00EF1385">
        <w:t xml:space="preserve"> </w:t>
      </w:r>
      <w:r>
        <w:t>refugee</w:t>
      </w:r>
      <w:r w:rsidR="00EF1385">
        <w:t xml:space="preserve"> </w:t>
      </w:r>
      <w:r>
        <w:t>support</w:t>
      </w:r>
      <w:r w:rsidR="00EF1385">
        <w:t xml:space="preserve"> </w:t>
      </w:r>
      <w:r>
        <w:t>organisations,</w:t>
      </w:r>
      <w:r w:rsidR="00EF1385">
        <w:t xml:space="preserve"> </w:t>
      </w:r>
      <w:r>
        <w:t>and</w:t>
      </w:r>
      <w:r w:rsidR="00EF1385">
        <w:t xml:space="preserve"> </w:t>
      </w:r>
      <w:r>
        <w:t>also</w:t>
      </w:r>
      <w:r w:rsidR="00EF1385">
        <w:t xml:space="preserve"> </w:t>
      </w:r>
      <w:r>
        <w:t>evident</w:t>
      </w:r>
      <w:r w:rsidR="00EF1385">
        <w:t xml:space="preserve"> </w:t>
      </w:r>
      <w:r>
        <w:t>from</w:t>
      </w:r>
      <w:r w:rsidR="00EF1385">
        <w:t xml:space="preserve"> </w:t>
      </w:r>
      <w:r>
        <w:t>the</w:t>
      </w:r>
      <w:r w:rsidR="00EF1385">
        <w:t xml:space="preserve"> </w:t>
      </w:r>
      <w:r>
        <w:t>literature,</w:t>
      </w:r>
      <w:r w:rsidR="00EF1385">
        <w:t xml:space="preserve"> </w:t>
      </w:r>
      <w:r>
        <w:t>was</w:t>
      </w:r>
      <w:r w:rsidR="00EF1385">
        <w:t xml:space="preserve"> </w:t>
      </w:r>
      <w:r>
        <w:t>the</w:t>
      </w:r>
      <w:r w:rsidR="00EF1385">
        <w:t xml:space="preserve"> </w:t>
      </w:r>
      <w:r>
        <w:t>problem</w:t>
      </w:r>
      <w:r w:rsidR="00EF1385">
        <w:t xml:space="preserve"> </w:t>
      </w:r>
      <w:r>
        <w:t>of</w:t>
      </w:r>
      <w:r w:rsidR="00EF1385">
        <w:t xml:space="preserve"> </w:t>
      </w:r>
      <w:r>
        <w:t>short-term</w:t>
      </w:r>
      <w:r w:rsidR="00EF1385">
        <w:t xml:space="preserve"> </w:t>
      </w:r>
      <w:r>
        <w:t>project</w:t>
      </w:r>
      <w:r w:rsidR="00EF1385">
        <w:t xml:space="preserve"> </w:t>
      </w:r>
      <w:r>
        <w:t>funding.</w:t>
      </w:r>
      <w:r w:rsidR="00EF1385">
        <w:t xml:space="preserve"> </w:t>
      </w:r>
      <w:r>
        <w:t>It</w:t>
      </w:r>
      <w:r w:rsidR="00EF1385">
        <w:t xml:space="preserve"> </w:t>
      </w:r>
      <w:r>
        <w:t>takes</w:t>
      </w:r>
      <w:r w:rsidR="00EF1385">
        <w:t xml:space="preserve"> </w:t>
      </w:r>
      <w:r>
        <w:t>time</w:t>
      </w:r>
      <w:r w:rsidR="00EF1385">
        <w:t xml:space="preserve"> </w:t>
      </w:r>
      <w:r>
        <w:t>to</w:t>
      </w:r>
      <w:r w:rsidR="00EF1385">
        <w:t xml:space="preserve"> </w:t>
      </w:r>
      <w:r>
        <w:t>develop</w:t>
      </w:r>
      <w:r w:rsidR="00EF1385">
        <w:t xml:space="preserve"> </w:t>
      </w:r>
      <w:r>
        <w:t>expertise</w:t>
      </w:r>
      <w:r w:rsidR="00EF1385">
        <w:t xml:space="preserve"> </w:t>
      </w:r>
      <w:r>
        <w:t>and</w:t>
      </w:r>
      <w:r w:rsidR="00EF1385">
        <w:t xml:space="preserve"> </w:t>
      </w:r>
      <w:r>
        <w:t>networks,</w:t>
      </w:r>
      <w:r w:rsidR="00EF1385">
        <w:t xml:space="preserve"> </w:t>
      </w:r>
      <w:r>
        <w:t>and</w:t>
      </w:r>
      <w:r w:rsidR="00EF1385">
        <w:t xml:space="preserve"> </w:t>
      </w:r>
      <w:r>
        <w:t>there</w:t>
      </w:r>
      <w:r w:rsidR="00EF1385">
        <w:t xml:space="preserve"> </w:t>
      </w:r>
      <w:r>
        <w:t>can</w:t>
      </w:r>
      <w:r w:rsidR="00EF1385">
        <w:t xml:space="preserve"> </w:t>
      </w:r>
      <w:r>
        <w:t>be</w:t>
      </w:r>
      <w:r w:rsidR="00EF1385">
        <w:t xml:space="preserve"> </w:t>
      </w:r>
      <w:r>
        <w:t>some</w:t>
      </w:r>
      <w:r w:rsidR="00EF1385">
        <w:t xml:space="preserve"> </w:t>
      </w:r>
      <w:r>
        <w:t>successes,</w:t>
      </w:r>
      <w:r w:rsidR="00EF1385">
        <w:t xml:space="preserve"> </w:t>
      </w:r>
      <w:r>
        <w:t>but</w:t>
      </w:r>
      <w:r w:rsidR="00EF1385">
        <w:t xml:space="preserve"> </w:t>
      </w:r>
      <w:r>
        <w:t>when</w:t>
      </w:r>
      <w:r w:rsidR="00EF1385">
        <w:t xml:space="preserve"> </w:t>
      </w:r>
      <w:r>
        <w:t>funding</w:t>
      </w:r>
      <w:r w:rsidR="00EF1385">
        <w:t xml:space="preserve"> </w:t>
      </w:r>
      <w:r>
        <w:t>ends</w:t>
      </w:r>
      <w:r w:rsidR="00EF1385">
        <w:t xml:space="preserve"> </w:t>
      </w:r>
      <w:r>
        <w:t>momentum</w:t>
      </w:r>
      <w:r w:rsidR="00EF1385">
        <w:t xml:space="preserve"> </w:t>
      </w:r>
      <w:r>
        <w:t>is</w:t>
      </w:r>
      <w:r w:rsidR="00EF1385">
        <w:t xml:space="preserve"> </w:t>
      </w:r>
      <w:r>
        <w:t>lost.</w:t>
      </w:r>
      <w:r w:rsidR="00EF1385">
        <w:t xml:space="preserve"> </w:t>
      </w:r>
      <w:r>
        <w:t>It</w:t>
      </w:r>
      <w:r w:rsidR="00EF1385">
        <w:t xml:space="preserve"> </w:t>
      </w:r>
      <w:r>
        <w:t>is</w:t>
      </w:r>
      <w:r w:rsidR="00EF1385">
        <w:t xml:space="preserve"> </w:t>
      </w:r>
      <w:r>
        <w:t>also</w:t>
      </w:r>
      <w:r w:rsidR="00EF1385">
        <w:t xml:space="preserve"> </w:t>
      </w:r>
      <w:r>
        <w:t>a</w:t>
      </w:r>
      <w:r w:rsidR="00EF1385">
        <w:t xml:space="preserve"> </w:t>
      </w:r>
      <w:r>
        <w:t>problem</w:t>
      </w:r>
      <w:r w:rsidR="00EF1385">
        <w:t xml:space="preserve"> </w:t>
      </w:r>
      <w:r>
        <w:t>when</w:t>
      </w:r>
      <w:r w:rsidR="00EF1385">
        <w:t xml:space="preserve"> </w:t>
      </w:r>
      <w:r>
        <w:t>initiatives</w:t>
      </w:r>
      <w:r w:rsidR="00EF1385">
        <w:t xml:space="preserve"> </w:t>
      </w:r>
      <w:r>
        <w:t>are</w:t>
      </w:r>
      <w:r w:rsidR="00EF1385">
        <w:t xml:space="preserve"> </w:t>
      </w:r>
      <w:r>
        <w:t>over-dependent</w:t>
      </w:r>
      <w:r w:rsidR="00EF1385">
        <w:t xml:space="preserve"> </w:t>
      </w:r>
      <w:r>
        <w:t>on</w:t>
      </w:r>
      <w:r w:rsidR="00EF1385">
        <w:t xml:space="preserve"> </w:t>
      </w:r>
      <w:r>
        <w:t>one</w:t>
      </w:r>
      <w:r w:rsidR="00EF1385">
        <w:t xml:space="preserve"> </w:t>
      </w:r>
      <w:r>
        <w:t>or</w:t>
      </w:r>
      <w:r w:rsidR="00EF1385">
        <w:t xml:space="preserve"> </w:t>
      </w:r>
      <w:r>
        <w:t>two</w:t>
      </w:r>
      <w:r w:rsidR="00EF1385">
        <w:t xml:space="preserve"> </w:t>
      </w:r>
      <w:r>
        <w:t>key</w:t>
      </w:r>
      <w:r w:rsidR="00EF1385">
        <w:t xml:space="preserve"> </w:t>
      </w:r>
      <w:r>
        <w:t>individuals</w:t>
      </w:r>
      <w:r w:rsidR="00EF1385">
        <w:t xml:space="preserve"> </w:t>
      </w:r>
      <w:r>
        <w:t>rather</w:t>
      </w:r>
      <w:r w:rsidR="00EF1385">
        <w:t xml:space="preserve"> </w:t>
      </w:r>
      <w:r>
        <w:t>than</w:t>
      </w:r>
      <w:r w:rsidR="00EF1385">
        <w:t xml:space="preserve"> </w:t>
      </w:r>
      <w:r>
        <w:t>an</w:t>
      </w:r>
      <w:r w:rsidR="00EF1385">
        <w:t xml:space="preserve"> </w:t>
      </w:r>
      <w:r>
        <w:t>embedded</w:t>
      </w:r>
      <w:r w:rsidR="00EF1385">
        <w:t xml:space="preserve"> </w:t>
      </w:r>
      <w:r>
        <w:t>process.</w:t>
      </w:r>
      <w:r w:rsidR="00EF1385">
        <w:t xml:space="preserve"> </w:t>
      </w:r>
      <w:r>
        <w:t>As</w:t>
      </w:r>
      <w:r w:rsidR="00EF1385">
        <w:t xml:space="preserve"> </w:t>
      </w:r>
      <w:r>
        <w:t>observed</w:t>
      </w:r>
      <w:r w:rsidR="00EF1385">
        <w:t xml:space="preserve"> </w:t>
      </w:r>
      <w:r>
        <w:t>by</w:t>
      </w:r>
      <w:r w:rsidR="00EF1385">
        <w:t xml:space="preserve"> </w:t>
      </w:r>
      <w:r>
        <w:t>one</w:t>
      </w:r>
      <w:r w:rsidR="00EF1385">
        <w:t xml:space="preserve"> </w:t>
      </w:r>
      <w:r>
        <w:t>RSO</w:t>
      </w:r>
      <w:r w:rsidR="00EF1385">
        <w:t xml:space="preserve"> </w:t>
      </w:r>
      <w:r>
        <w:t>manager:</w:t>
      </w:r>
    </w:p>
    <w:p w14:paraId="2348E09D" w14:textId="6A61B3E8" w:rsidR="00697E1F" w:rsidRPr="00985184" w:rsidRDefault="00697E1F" w:rsidP="00697E1F">
      <w:pPr>
        <w:ind w:left="567" w:right="566"/>
      </w:pPr>
      <w:r w:rsidRPr="00985184">
        <w:rPr>
          <w:i/>
          <w:iCs/>
        </w:rPr>
        <w:t>We</w:t>
      </w:r>
      <w:r w:rsidR="00EF1385">
        <w:rPr>
          <w:i/>
          <w:iCs/>
        </w:rPr>
        <w:t xml:space="preserve"> </w:t>
      </w:r>
      <w:r w:rsidRPr="00985184">
        <w:rPr>
          <w:i/>
          <w:iCs/>
        </w:rPr>
        <w:t>didn't</w:t>
      </w:r>
      <w:r w:rsidR="00EF1385">
        <w:rPr>
          <w:i/>
          <w:iCs/>
        </w:rPr>
        <w:t xml:space="preserve"> </w:t>
      </w:r>
      <w:r w:rsidRPr="00985184">
        <w:rPr>
          <w:i/>
          <w:iCs/>
        </w:rPr>
        <w:t>have</w:t>
      </w:r>
      <w:r w:rsidR="00EF1385">
        <w:rPr>
          <w:i/>
          <w:iCs/>
        </w:rPr>
        <w:t xml:space="preserve"> </w:t>
      </w:r>
      <w:r w:rsidRPr="00985184">
        <w:rPr>
          <w:i/>
          <w:iCs/>
        </w:rPr>
        <w:t>meetings</w:t>
      </w:r>
      <w:r w:rsidR="00EF1385">
        <w:rPr>
          <w:i/>
          <w:iCs/>
        </w:rPr>
        <w:t xml:space="preserve"> </w:t>
      </w:r>
      <w:r w:rsidRPr="00985184">
        <w:rPr>
          <w:i/>
          <w:iCs/>
        </w:rPr>
        <w:t>afterwards.</w:t>
      </w:r>
      <w:r w:rsidR="00EF1385">
        <w:rPr>
          <w:i/>
          <w:iCs/>
        </w:rPr>
        <w:t xml:space="preserve"> </w:t>
      </w:r>
      <w:r w:rsidRPr="00985184">
        <w:rPr>
          <w:i/>
          <w:iCs/>
        </w:rPr>
        <w:t>The</w:t>
      </w:r>
      <w:r w:rsidR="00EF1385">
        <w:rPr>
          <w:i/>
          <w:iCs/>
        </w:rPr>
        <w:t xml:space="preserve"> </w:t>
      </w:r>
      <w:r w:rsidRPr="00985184">
        <w:rPr>
          <w:i/>
          <w:iCs/>
        </w:rPr>
        <w:t>agreement</w:t>
      </w:r>
      <w:r w:rsidR="00EF1385">
        <w:rPr>
          <w:i/>
          <w:iCs/>
        </w:rPr>
        <w:t xml:space="preserve"> </w:t>
      </w:r>
      <w:r w:rsidRPr="00985184">
        <w:rPr>
          <w:i/>
          <w:iCs/>
        </w:rPr>
        <w:t>[with</w:t>
      </w:r>
      <w:r w:rsidR="00EF1385">
        <w:rPr>
          <w:i/>
          <w:iCs/>
        </w:rPr>
        <w:t xml:space="preserve"> </w:t>
      </w:r>
      <w:r w:rsidRPr="00985184">
        <w:rPr>
          <w:i/>
          <w:iCs/>
        </w:rPr>
        <w:t>the</w:t>
      </w:r>
      <w:r w:rsidR="00EF1385">
        <w:rPr>
          <w:i/>
          <w:iCs/>
        </w:rPr>
        <w:t xml:space="preserve"> </w:t>
      </w:r>
      <w:r w:rsidRPr="00985184">
        <w:rPr>
          <w:i/>
          <w:iCs/>
        </w:rPr>
        <w:t>professional</w:t>
      </w:r>
      <w:r w:rsidR="00EF1385">
        <w:rPr>
          <w:i/>
          <w:iCs/>
        </w:rPr>
        <w:t xml:space="preserve"> </w:t>
      </w:r>
      <w:r w:rsidRPr="00985184">
        <w:rPr>
          <w:i/>
          <w:iCs/>
        </w:rPr>
        <w:t>body]</w:t>
      </w:r>
      <w:r w:rsidR="00EF1385">
        <w:rPr>
          <w:i/>
          <w:iCs/>
        </w:rPr>
        <w:t xml:space="preserve"> </w:t>
      </w:r>
      <w:r w:rsidRPr="00985184">
        <w:rPr>
          <w:i/>
          <w:iCs/>
        </w:rPr>
        <w:t>was</w:t>
      </w:r>
      <w:r w:rsidR="00EF1385">
        <w:rPr>
          <w:i/>
          <w:iCs/>
        </w:rPr>
        <w:t xml:space="preserve"> </w:t>
      </w:r>
      <w:r w:rsidRPr="00985184">
        <w:rPr>
          <w:i/>
          <w:iCs/>
        </w:rPr>
        <w:t>that</w:t>
      </w:r>
      <w:r w:rsidR="00EF1385">
        <w:rPr>
          <w:i/>
          <w:iCs/>
        </w:rPr>
        <w:t xml:space="preserve"> </w:t>
      </w:r>
      <w:r w:rsidRPr="00985184">
        <w:rPr>
          <w:i/>
          <w:iCs/>
        </w:rPr>
        <w:t>the</w:t>
      </w:r>
      <w:r w:rsidR="00EF1385">
        <w:rPr>
          <w:i/>
          <w:iCs/>
        </w:rPr>
        <w:t xml:space="preserve"> </w:t>
      </w:r>
      <w:r w:rsidRPr="00985184">
        <w:rPr>
          <w:i/>
          <w:iCs/>
        </w:rPr>
        <w:t>financial</w:t>
      </w:r>
      <w:r w:rsidR="00EF1385">
        <w:rPr>
          <w:i/>
          <w:iCs/>
        </w:rPr>
        <w:t xml:space="preserve"> </w:t>
      </w:r>
      <w:r w:rsidRPr="00985184">
        <w:rPr>
          <w:i/>
          <w:iCs/>
        </w:rPr>
        <w:t>support</w:t>
      </w:r>
      <w:r w:rsidR="00EF1385">
        <w:rPr>
          <w:i/>
          <w:iCs/>
        </w:rPr>
        <w:t xml:space="preserve"> </w:t>
      </w:r>
      <w:r w:rsidRPr="00985184">
        <w:rPr>
          <w:i/>
          <w:iCs/>
        </w:rPr>
        <w:t>would</w:t>
      </w:r>
      <w:r w:rsidR="00EF1385">
        <w:rPr>
          <w:i/>
          <w:iCs/>
        </w:rPr>
        <w:t xml:space="preserve"> </w:t>
      </w:r>
      <w:r w:rsidRPr="00985184">
        <w:rPr>
          <w:i/>
          <w:iCs/>
        </w:rPr>
        <w:t>be</w:t>
      </w:r>
      <w:r w:rsidR="00EF1385">
        <w:rPr>
          <w:i/>
          <w:iCs/>
        </w:rPr>
        <w:t xml:space="preserve"> </w:t>
      </w:r>
      <w:r w:rsidRPr="00985184">
        <w:rPr>
          <w:i/>
          <w:iCs/>
        </w:rPr>
        <w:t>provided</w:t>
      </w:r>
      <w:r w:rsidR="00EF1385">
        <w:rPr>
          <w:i/>
          <w:iCs/>
        </w:rPr>
        <w:t xml:space="preserve"> </w:t>
      </w:r>
      <w:r w:rsidRPr="00985184">
        <w:rPr>
          <w:i/>
          <w:iCs/>
        </w:rPr>
        <w:t>and</w:t>
      </w:r>
      <w:r w:rsidR="00EF1385">
        <w:rPr>
          <w:i/>
          <w:iCs/>
        </w:rPr>
        <w:t xml:space="preserve"> </w:t>
      </w:r>
      <w:r w:rsidRPr="00985184">
        <w:rPr>
          <w:i/>
          <w:iCs/>
        </w:rPr>
        <w:t>then</w:t>
      </w:r>
      <w:r w:rsidR="00EF1385">
        <w:rPr>
          <w:i/>
          <w:iCs/>
        </w:rPr>
        <w:t xml:space="preserve"> </w:t>
      </w:r>
      <w:r w:rsidRPr="00985184">
        <w:rPr>
          <w:i/>
          <w:iCs/>
        </w:rPr>
        <w:t>you</w:t>
      </w:r>
      <w:r w:rsidR="00EF1385">
        <w:rPr>
          <w:i/>
          <w:iCs/>
        </w:rPr>
        <w:t xml:space="preserve"> </w:t>
      </w:r>
      <w:r w:rsidRPr="00985184">
        <w:rPr>
          <w:i/>
          <w:iCs/>
        </w:rPr>
        <w:t>have</w:t>
      </w:r>
      <w:r w:rsidR="00EF1385">
        <w:rPr>
          <w:i/>
          <w:iCs/>
        </w:rPr>
        <w:t xml:space="preserve"> </w:t>
      </w:r>
      <w:r w:rsidRPr="00985184">
        <w:rPr>
          <w:i/>
          <w:iCs/>
        </w:rPr>
        <w:t>a</w:t>
      </w:r>
      <w:r w:rsidR="00EF1385">
        <w:rPr>
          <w:i/>
          <w:iCs/>
        </w:rPr>
        <w:t xml:space="preserve"> </w:t>
      </w:r>
      <w:r w:rsidRPr="00985184">
        <w:rPr>
          <w:i/>
          <w:iCs/>
        </w:rPr>
        <w:t>person</w:t>
      </w:r>
      <w:r w:rsidR="00EF1385">
        <w:rPr>
          <w:i/>
          <w:iCs/>
        </w:rPr>
        <w:t xml:space="preserve"> </w:t>
      </w:r>
      <w:r w:rsidRPr="00985184">
        <w:rPr>
          <w:i/>
          <w:iCs/>
        </w:rPr>
        <w:t>changes,</w:t>
      </w:r>
      <w:r w:rsidR="00EF1385">
        <w:rPr>
          <w:i/>
          <w:iCs/>
        </w:rPr>
        <w:t xml:space="preserve"> </w:t>
      </w:r>
      <w:r w:rsidRPr="00985184">
        <w:rPr>
          <w:i/>
          <w:iCs/>
        </w:rPr>
        <w:t>somebody</w:t>
      </w:r>
      <w:r w:rsidR="00EF1385">
        <w:rPr>
          <w:i/>
          <w:iCs/>
        </w:rPr>
        <w:t xml:space="preserve"> </w:t>
      </w:r>
      <w:r w:rsidRPr="00985184">
        <w:rPr>
          <w:i/>
          <w:iCs/>
        </w:rPr>
        <w:t>else</w:t>
      </w:r>
      <w:r w:rsidR="00EF1385">
        <w:rPr>
          <w:i/>
          <w:iCs/>
        </w:rPr>
        <w:t xml:space="preserve"> </w:t>
      </w:r>
      <w:r w:rsidRPr="00985184">
        <w:rPr>
          <w:i/>
          <w:iCs/>
        </w:rPr>
        <w:t>comes</w:t>
      </w:r>
      <w:r w:rsidR="00EF1385">
        <w:rPr>
          <w:i/>
          <w:iCs/>
        </w:rPr>
        <w:t xml:space="preserve"> </w:t>
      </w:r>
      <w:r w:rsidRPr="00985184">
        <w:rPr>
          <w:i/>
          <w:iCs/>
        </w:rPr>
        <w:t>in,</w:t>
      </w:r>
      <w:r w:rsidR="00EF1385">
        <w:rPr>
          <w:i/>
          <w:iCs/>
        </w:rPr>
        <w:t xml:space="preserve"> </w:t>
      </w:r>
      <w:r w:rsidRPr="00985184">
        <w:rPr>
          <w:i/>
          <w:iCs/>
        </w:rPr>
        <w:t>you</w:t>
      </w:r>
      <w:r w:rsidR="00EF1385">
        <w:rPr>
          <w:i/>
          <w:iCs/>
        </w:rPr>
        <w:t xml:space="preserve"> </w:t>
      </w:r>
      <w:r w:rsidRPr="00985184">
        <w:rPr>
          <w:i/>
          <w:iCs/>
        </w:rPr>
        <w:t>start</w:t>
      </w:r>
      <w:r w:rsidR="00EF1385">
        <w:rPr>
          <w:i/>
          <w:iCs/>
        </w:rPr>
        <w:t xml:space="preserve"> </w:t>
      </w:r>
      <w:r w:rsidRPr="00985184">
        <w:rPr>
          <w:i/>
          <w:iCs/>
        </w:rPr>
        <w:t>the</w:t>
      </w:r>
      <w:r w:rsidR="00EF1385">
        <w:rPr>
          <w:i/>
          <w:iCs/>
        </w:rPr>
        <w:t xml:space="preserve"> </w:t>
      </w:r>
      <w:r w:rsidRPr="00985184">
        <w:rPr>
          <w:i/>
          <w:iCs/>
        </w:rPr>
        <w:t>whole</w:t>
      </w:r>
      <w:r w:rsidR="00EF1385">
        <w:rPr>
          <w:i/>
          <w:iCs/>
        </w:rPr>
        <w:t xml:space="preserve"> </w:t>
      </w:r>
      <w:r w:rsidRPr="00985184">
        <w:rPr>
          <w:i/>
          <w:iCs/>
        </w:rPr>
        <w:t>process</w:t>
      </w:r>
      <w:r w:rsidR="00EF1385">
        <w:rPr>
          <w:i/>
          <w:iCs/>
        </w:rPr>
        <w:t xml:space="preserve"> </w:t>
      </w:r>
      <w:r w:rsidRPr="00985184">
        <w:rPr>
          <w:i/>
          <w:iCs/>
        </w:rPr>
        <w:t>all</w:t>
      </w:r>
      <w:r w:rsidR="00EF1385">
        <w:rPr>
          <w:i/>
          <w:iCs/>
        </w:rPr>
        <w:t xml:space="preserve"> </w:t>
      </w:r>
      <w:r w:rsidRPr="00985184">
        <w:rPr>
          <w:i/>
          <w:iCs/>
        </w:rPr>
        <w:t>over</w:t>
      </w:r>
      <w:r w:rsidR="00EF1385">
        <w:rPr>
          <w:i/>
          <w:iCs/>
        </w:rPr>
        <w:t xml:space="preserve"> </w:t>
      </w:r>
      <w:r w:rsidRPr="00985184">
        <w:rPr>
          <w:i/>
          <w:iCs/>
        </w:rPr>
        <w:t>again.</w:t>
      </w:r>
      <w:r w:rsidR="00EF1385">
        <w:rPr>
          <w:i/>
          <w:iCs/>
        </w:rPr>
        <w:t xml:space="preserve"> </w:t>
      </w:r>
      <w:r w:rsidRPr="00985184">
        <w:rPr>
          <w:i/>
          <w:iCs/>
        </w:rPr>
        <w:t>…</w:t>
      </w:r>
      <w:r w:rsidR="00EF1385">
        <w:rPr>
          <w:i/>
          <w:iCs/>
        </w:rPr>
        <w:t xml:space="preserve"> </w:t>
      </w:r>
      <w:r w:rsidRPr="00985184">
        <w:rPr>
          <w:i/>
          <w:iCs/>
        </w:rPr>
        <w:t>And</w:t>
      </w:r>
      <w:r w:rsidR="00EF1385">
        <w:rPr>
          <w:i/>
          <w:iCs/>
        </w:rPr>
        <w:t xml:space="preserve"> </w:t>
      </w:r>
      <w:r w:rsidRPr="00985184">
        <w:rPr>
          <w:i/>
          <w:iCs/>
        </w:rPr>
        <w:t>in</w:t>
      </w:r>
      <w:r w:rsidR="00EF1385">
        <w:rPr>
          <w:i/>
          <w:iCs/>
        </w:rPr>
        <w:t xml:space="preserve"> </w:t>
      </w:r>
      <w:r w:rsidRPr="00985184">
        <w:rPr>
          <w:i/>
          <w:iCs/>
        </w:rPr>
        <w:t>a</w:t>
      </w:r>
      <w:r w:rsidR="00EF1385">
        <w:rPr>
          <w:i/>
          <w:iCs/>
        </w:rPr>
        <w:t xml:space="preserve"> </w:t>
      </w:r>
      <w:r w:rsidRPr="00985184">
        <w:rPr>
          <w:i/>
          <w:iCs/>
        </w:rPr>
        <w:t>lot</w:t>
      </w:r>
      <w:r w:rsidR="00EF1385">
        <w:rPr>
          <w:i/>
          <w:iCs/>
        </w:rPr>
        <w:t xml:space="preserve"> </w:t>
      </w:r>
      <w:r w:rsidRPr="00985184">
        <w:rPr>
          <w:i/>
          <w:iCs/>
        </w:rPr>
        <w:t>of</w:t>
      </w:r>
      <w:r w:rsidR="00EF1385">
        <w:rPr>
          <w:i/>
          <w:iCs/>
        </w:rPr>
        <w:t xml:space="preserve"> </w:t>
      </w:r>
      <w:r w:rsidRPr="00985184">
        <w:rPr>
          <w:i/>
          <w:iCs/>
        </w:rPr>
        <w:t>cases,</w:t>
      </w:r>
      <w:r w:rsidR="00EF1385">
        <w:rPr>
          <w:i/>
          <w:iCs/>
        </w:rPr>
        <w:t xml:space="preserve"> </w:t>
      </w:r>
      <w:r w:rsidRPr="00985184">
        <w:rPr>
          <w:i/>
          <w:iCs/>
        </w:rPr>
        <w:t>that</w:t>
      </w:r>
      <w:r w:rsidR="00EF1385">
        <w:rPr>
          <w:i/>
          <w:iCs/>
        </w:rPr>
        <w:t xml:space="preserve"> </w:t>
      </w:r>
      <w:r w:rsidRPr="00985184">
        <w:rPr>
          <w:i/>
          <w:iCs/>
        </w:rPr>
        <w:t>is</w:t>
      </w:r>
      <w:r w:rsidR="00EF1385">
        <w:rPr>
          <w:i/>
          <w:iCs/>
        </w:rPr>
        <w:t xml:space="preserve"> </w:t>
      </w:r>
      <w:r w:rsidRPr="00985184">
        <w:rPr>
          <w:i/>
          <w:iCs/>
        </w:rPr>
        <w:t>the</w:t>
      </w:r>
      <w:r w:rsidR="00EF1385">
        <w:rPr>
          <w:i/>
          <w:iCs/>
        </w:rPr>
        <w:t xml:space="preserve"> </w:t>
      </w:r>
      <w:r w:rsidRPr="00985184">
        <w:rPr>
          <w:i/>
          <w:iCs/>
        </w:rPr>
        <w:t>situation,</w:t>
      </w:r>
      <w:r w:rsidR="00EF1385">
        <w:rPr>
          <w:i/>
          <w:iCs/>
        </w:rPr>
        <w:t xml:space="preserve"> </w:t>
      </w:r>
      <w:r w:rsidRPr="00985184">
        <w:rPr>
          <w:i/>
          <w:iCs/>
        </w:rPr>
        <w:t>where</w:t>
      </w:r>
      <w:r w:rsidR="00EF1385">
        <w:rPr>
          <w:i/>
          <w:iCs/>
        </w:rPr>
        <w:t xml:space="preserve"> </w:t>
      </w:r>
      <w:r w:rsidRPr="00985184">
        <w:rPr>
          <w:i/>
          <w:iCs/>
        </w:rPr>
        <w:t>you</w:t>
      </w:r>
      <w:r w:rsidR="00EF1385">
        <w:rPr>
          <w:i/>
          <w:iCs/>
        </w:rPr>
        <w:t xml:space="preserve"> </w:t>
      </w:r>
      <w:r w:rsidRPr="00985184">
        <w:rPr>
          <w:i/>
          <w:iCs/>
        </w:rPr>
        <w:t>have</w:t>
      </w:r>
      <w:r w:rsidR="00EF1385">
        <w:rPr>
          <w:i/>
          <w:iCs/>
        </w:rPr>
        <w:t xml:space="preserve"> </w:t>
      </w:r>
      <w:r w:rsidRPr="00985184">
        <w:rPr>
          <w:i/>
          <w:iCs/>
        </w:rPr>
        <w:t>something</w:t>
      </w:r>
      <w:r w:rsidR="00EF1385">
        <w:rPr>
          <w:i/>
          <w:iCs/>
        </w:rPr>
        <w:t xml:space="preserve"> </w:t>
      </w:r>
      <w:r w:rsidRPr="00985184">
        <w:rPr>
          <w:i/>
          <w:iCs/>
        </w:rPr>
        <w:t>good,</w:t>
      </w:r>
      <w:r w:rsidR="00EF1385">
        <w:rPr>
          <w:i/>
          <w:iCs/>
        </w:rPr>
        <w:t xml:space="preserve"> </w:t>
      </w:r>
      <w:r w:rsidRPr="00985184">
        <w:rPr>
          <w:i/>
          <w:iCs/>
        </w:rPr>
        <w:t>and</w:t>
      </w:r>
      <w:r w:rsidR="00EF1385">
        <w:rPr>
          <w:i/>
          <w:iCs/>
        </w:rPr>
        <w:t xml:space="preserve"> </w:t>
      </w:r>
      <w:r w:rsidRPr="00985184">
        <w:rPr>
          <w:i/>
          <w:iCs/>
        </w:rPr>
        <w:t>[the]</w:t>
      </w:r>
      <w:r w:rsidR="00EF1385">
        <w:rPr>
          <w:i/>
          <w:iCs/>
        </w:rPr>
        <w:t xml:space="preserve"> </w:t>
      </w:r>
      <w:r w:rsidRPr="00985184">
        <w:rPr>
          <w:i/>
          <w:iCs/>
        </w:rPr>
        <w:t>initiative</w:t>
      </w:r>
      <w:r w:rsidR="00EF1385">
        <w:rPr>
          <w:i/>
          <w:iCs/>
        </w:rPr>
        <w:t xml:space="preserve"> </w:t>
      </w:r>
      <w:r w:rsidRPr="00985184">
        <w:rPr>
          <w:i/>
          <w:iCs/>
        </w:rPr>
        <w:t>stops.</w:t>
      </w:r>
      <w:r w:rsidR="00EF1385">
        <w:rPr>
          <w:i/>
          <w:iCs/>
        </w:rPr>
        <w:t xml:space="preserve"> </w:t>
      </w:r>
      <w:r w:rsidRPr="00985184">
        <w:rPr>
          <w:i/>
          <w:iCs/>
        </w:rPr>
        <w:t>Not</w:t>
      </w:r>
      <w:r w:rsidR="00EF1385">
        <w:rPr>
          <w:i/>
          <w:iCs/>
        </w:rPr>
        <w:t xml:space="preserve"> </w:t>
      </w:r>
      <w:r w:rsidRPr="00985184">
        <w:rPr>
          <w:i/>
          <w:iCs/>
        </w:rPr>
        <w:t>for</w:t>
      </w:r>
      <w:r w:rsidR="00EF1385">
        <w:rPr>
          <w:i/>
          <w:iCs/>
        </w:rPr>
        <w:t xml:space="preserve"> </w:t>
      </w:r>
      <w:r w:rsidRPr="00985184">
        <w:rPr>
          <w:i/>
          <w:iCs/>
        </w:rPr>
        <w:t>a</w:t>
      </w:r>
      <w:r w:rsidR="00EF1385">
        <w:rPr>
          <w:i/>
          <w:iCs/>
        </w:rPr>
        <w:t xml:space="preserve"> </w:t>
      </w:r>
      <w:r w:rsidRPr="00AA5E74">
        <w:rPr>
          <w:i/>
          <w:iCs/>
        </w:rPr>
        <w:t>l</w:t>
      </w:r>
      <w:r w:rsidRPr="00985184">
        <w:rPr>
          <w:i/>
          <w:iCs/>
        </w:rPr>
        <w:t>ack</w:t>
      </w:r>
      <w:r w:rsidR="00EF1385">
        <w:rPr>
          <w:i/>
          <w:iCs/>
        </w:rPr>
        <w:t xml:space="preserve"> </w:t>
      </w:r>
      <w:r w:rsidRPr="00985184">
        <w:rPr>
          <w:i/>
          <w:iCs/>
        </w:rPr>
        <w:t>of</w:t>
      </w:r>
      <w:r w:rsidR="00EF1385">
        <w:rPr>
          <w:i/>
          <w:iCs/>
        </w:rPr>
        <w:t xml:space="preserve"> </w:t>
      </w:r>
      <w:r w:rsidRPr="00985184">
        <w:rPr>
          <w:i/>
          <w:iCs/>
        </w:rPr>
        <w:t>wanting</w:t>
      </w:r>
      <w:r w:rsidR="00EF1385">
        <w:rPr>
          <w:i/>
          <w:iCs/>
        </w:rPr>
        <w:t xml:space="preserve"> </w:t>
      </w:r>
      <w:r w:rsidRPr="00985184">
        <w:rPr>
          <w:i/>
          <w:iCs/>
        </w:rPr>
        <w:t>to</w:t>
      </w:r>
      <w:r w:rsidR="00EF1385">
        <w:rPr>
          <w:i/>
          <w:iCs/>
        </w:rPr>
        <w:t xml:space="preserve"> </w:t>
      </w:r>
      <w:r w:rsidRPr="00985184">
        <w:rPr>
          <w:i/>
          <w:iCs/>
        </w:rPr>
        <w:t>have</w:t>
      </w:r>
      <w:r w:rsidR="00EF1385">
        <w:rPr>
          <w:i/>
          <w:iCs/>
        </w:rPr>
        <w:t xml:space="preserve"> </w:t>
      </w:r>
      <w:r w:rsidRPr="00985184">
        <w:rPr>
          <w:i/>
          <w:iCs/>
        </w:rPr>
        <w:t>it,</w:t>
      </w:r>
      <w:r w:rsidR="00EF1385">
        <w:rPr>
          <w:i/>
          <w:iCs/>
        </w:rPr>
        <w:t xml:space="preserve"> </w:t>
      </w:r>
      <w:r w:rsidRPr="00985184">
        <w:rPr>
          <w:i/>
          <w:iCs/>
        </w:rPr>
        <w:t>it</w:t>
      </w:r>
      <w:r w:rsidR="00EF1385">
        <w:rPr>
          <w:i/>
          <w:iCs/>
        </w:rPr>
        <w:t xml:space="preserve"> </w:t>
      </w:r>
      <w:r w:rsidRPr="00985184">
        <w:rPr>
          <w:i/>
          <w:iCs/>
        </w:rPr>
        <w:t>just</w:t>
      </w:r>
      <w:r w:rsidR="00EF1385">
        <w:rPr>
          <w:i/>
          <w:iCs/>
        </w:rPr>
        <w:t xml:space="preserve"> </w:t>
      </w:r>
      <w:r w:rsidRPr="00985184">
        <w:rPr>
          <w:i/>
          <w:iCs/>
        </w:rPr>
        <w:t>kind</w:t>
      </w:r>
      <w:r w:rsidR="00EF1385">
        <w:rPr>
          <w:i/>
          <w:iCs/>
        </w:rPr>
        <w:t xml:space="preserve"> </w:t>
      </w:r>
      <w:r w:rsidRPr="00985184">
        <w:rPr>
          <w:i/>
          <w:iCs/>
        </w:rPr>
        <w:t>of</w:t>
      </w:r>
      <w:r w:rsidR="00EF1385">
        <w:rPr>
          <w:i/>
          <w:iCs/>
        </w:rPr>
        <w:t xml:space="preserve"> </w:t>
      </w:r>
      <w:r w:rsidRPr="00985184">
        <w:rPr>
          <w:i/>
          <w:iCs/>
        </w:rPr>
        <w:t>fizzles</w:t>
      </w:r>
      <w:r w:rsidRPr="00985184">
        <w:t>.</w:t>
      </w:r>
      <w:r w:rsidR="00EF1385">
        <w:t xml:space="preserve"> </w:t>
      </w:r>
    </w:p>
    <w:p w14:paraId="3DDD9CD6" w14:textId="41E2452F" w:rsidR="00697E1F" w:rsidRDefault="00697E1F" w:rsidP="00697E1F">
      <w:r>
        <w:t>Given</w:t>
      </w:r>
      <w:r w:rsidR="00EF1385">
        <w:t xml:space="preserve"> </w:t>
      </w:r>
      <w:r>
        <w:t>this</w:t>
      </w:r>
      <w:r w:rsidR="00EF1385">
        <w:t xml:space="preserve"> </w:t>
      </w:r>
      <w:r>
        <w:t>context</w:t>
      </w:r>
      <w:r w:rsidR="00EF1385">
        <w:t xml:space="preserve"> </w:t>
      </w:r>
      <w:r>
        <w:t>a</w:t>
      </w:r>
      <w:r w:rsidR="00EF1385">
        <w:t xml:space="preserve"> </w:t>
      </w:r>
      <w:r>
        <w:t>number</w:t>
      </w:r>
      <w:r w:rsidR="00EF1385">
        <w:t xml:space="preserve"> </w:t>
      </w:r>
      <w:r>
        <w:t>of</w:t>
      </w:r>
      <w:r w:rsidR="00EF1385">
        <w:t xml:space="preserve"> </w:t>
      </w:r>
      <w:r>
        <w:t>organisations</w:t>
      </w:r>
      <w:r w:rsidR="00EF1385">
        <w:t xml:space="preserve"> </w:t>
      </w:r>
      <w:r>
        <w:t>and</w:t>
      </w:r>
      <w:r w:rsidR="00EF1385">
        <w:t xml:space="preserve"> </w:t>
      </w:r>
      <w:r>
        <w:t>partnerships</w:t>
      </w:r>
      <w:r w:rsidR="00EF1385">
        <w:t xml:space="preserve"> </w:t>
      </w:r>
      <w:r>
        <w:t>have</w:t>
      </w:r>
      <w:r w:rsidR="00EF1385">
        <w:t xml:space="preserve"> </w:t>
      </w:r>
      <w:r>
        <w:t>developed</w:t>
      </w:r>
      <w:r w:rsidR="00EF1385">
        <w:t xml:space="preserve"> </w:t>
      </w:r>
      <w:r>
        <w:t>initiatives</w:t>
      </w:r>
      <w:r w:rsidR="00EF1385">
        <w:t xml:space="preserve"> </w:t>
      </w:r>
      <w:r>
        <w:t>which</w:t>
      </w:r>
      <w:r w:rsidR="00EF1385">
        <w:t xml:space="preserve"> </w:t>
      </w:r>
      <w:r>
        <w:t>are</w:t>
      </w:r>
      <w:r w:rsidR="00EF1385">
        <w:t xml:space="preserve"> </w:t>
      </w:r>
      <w:r>
        <w:t>more</w:t>
      </w:r>
      <w:r w:rsidR="00EF1385">
        <w:t xml:space="preserve"> </w:t>
      </w:r>
      <w:r>
        <w:t>embedded</w:t>
      </w:r>
      <w:r w:rsidR="00EF1385">
        <w:t xml:space="preserve"> </w:t>
      </w:r>
      <w:r>
        <w:t>in</w:t>
      </w:r>
      <w:r w:rsidR="00EF1385">
        <w:t xml:space="preserve"> </w:t>
      </w:r>
      <w:r>
        <w:t>work</w:t>
      </w:r>
      <w:r w:rsidR="00EF1385">
        <w:t xml:space="preserve"> </w:t>
      </w:r>
      <w:r>
        <w:t>and</w:t>
      </w:r>
      <w:r w:rsidR="00EF1385">
        <w:t xml:space="preserve"> </w:t>
      </w:r>
      <w:r>
        <w:t>so</w:t>
      </w:r>
      <w:r w:rsidR="00EF1385">
        <w:t xml:space="preserve"> </w:t>
      </w:r>
      <w:r>
        <w:t>more</w:t>
      </w:r>
      <w:r w:rsidR="00EF1385">
        <w:t xml:space="preserve"> </w:t>
      </w:r>
      <w:r>
        <w:t>sustainable.</w:t>
      </w:r>
      <w:r w:rsidR="00EF1385">
        <w:t xml:space="preserve"> </w:t>
      </w:r>
      <w:r>
        <w:t>As</w:t>
      </w:r>
      <w:r w:rsidR="00EF1385">
        <w:t xml:space="preserve"> </w:t>
      </w:r>
      <w:r>
        <w:t>noted</w:t>
      </w:r>
      <w:r w:rsidR="00EF1385">
        <w:t xml:space="preserve"> </w:t>
      </w:r>
      <w:r>
        <w:t>previously,</w:t>
      </w:r>
      <w:r w:rsidR="00EF1385">
        <w:t xml:space="preserve"> </w:t>
      </w:r>
      <w:r>
        <w:t>a</w:t>
      </w:r>
      <w:r w:rsidR="00EF1385">
        <w:t xml:space="preserve"> </w:t>
      </w:r>
      <w:r w:rsidRPr="00B43B65">
        <w:t>longer-standing</w:t>
      </w:r>
      <w:r w:rsidR="00EF1385">
        <w:t xml:space="preserve"> </w:t>
      </w:r>
      <w:r w:rsidRPr="00B43B65">
        <w:t>scheme</w:t>
      </w:r>
      <w:r w:rsidR="00EF1385">
        <w:t xml:space="preserve"> </w:t>
      </w:r>
      <w:r w:rsidRPr="00B43B65">
        <w:t>is</w:t>
      </w:r>
      <w:r w:rsidR="00EF1385">
        <w:t xml:space="preserve"> </w:t>
      </w:r>
      <w:r w:rsidRPr="00B43B65">
        <w:t>the</w:t>
      </w:r>
      <w:r w:rsidR="00EF1385">
        <w:t xml:space="preserve"> </w:t>
      </w:r>
      <w:hyperlink r:id="rId25" w:history="1">
        <w:r w:rsidRPr="00B43B65">
          <w:rPr>
            <w:rStyle w:val="Hyperlink"/>
          </w:rPr>
          <w:t>Building</w:t>
        </w:r>
        <w:r w:rsidR="00EF1385">
          <w:rPr>
            <w:rStyle w:val="Hyperlink"/>
          </w:rPr>
          <w:t xml:space="preserve"> </w:t>
        </w:r>
        <w:r w:rsidRPr="00B43B65">
          <w:rPr>
            <w:rStyle w:val="Hyperlink"/>
          </w:rPr>
          <w:t>Bridges</w:t>
        </w:r>
      </w:hyperlink>
      <w:r w:rsidR="00EF1385">
        <w:t xml:space="preserve"> </w:t>
      </w:r>
      <w:r w:rsidRPr="00B43B65">
        <w:t>programme</w:t>
      </w:r>
      <w:r w:rsidR="00EF1385">
        <w:t xml:space="preserve"> </w:t>
      </w:r>
      <w:r w:rsidRPr="00B43B65">
        <w:t>in</w:t>
      </w:r>
      <w:r w:rsidR="00EF1385">
        <w:t xml:space="preserve"> </w:t>
      </w:r>
      <w:r w:rsidRPr="00B43B65">
        <w:t>London,</w:t>
      </w:r>
      <w:r w:rsidR="00EF1385">
        <w:t xml:space="preserve"> </w:t>
      </w:r>
      <w:r w:rsidRPr="00B43B65">
        <w:t>a</w:t>
      </w:r>
      <w:r w:rsidR="00EF1385">
        <w:t xml:space="preserve"> </w:t>
      </w:r>
      <w:r w:rsidRPr="00B43B65">
        <w:t>multi-agency</w:t>
      </w:r>
      <w:r w:rsidR="00EF1385">
        <w:t xml:space="preserve"> </w:t>
      </w:r>
      <w:r w:rsidRPr="00B43B65">
        <w:t>partnership</w:t>
      </w:r>
      <w:r w:rsidR="00EF1385">
        <w:t xml:space="preserve"> </w:t>
      </w:r>
      <w:r w:rsidRPr="00B43B65">
        <w:t>which</w:t>
      </w:r>
      <w:r w:rsidR="00EF1385">
        <w:t xml:space="preserve"> </w:t>
      </w:r>
      <w:r>
        <w:t>has</w:t>
      </w:r>
      <w:r w:rsidR="00EF1385">
        <w:t xml:space="preserve"> </w:t>
      </w:r>
      <w:r>
        <w:t>been</w:t>
      </w:r>
      <w:r w:rsidR="00EF1385">
        <w:t xml:space="preserve"> </w:t>
      </w:r>
      <w:r>
        <w:t>running</w:t>
      </w:r>
      <w:r w:rsidR="00EF1385">
        <w:t xml:space="preserve"> </w:t>
      </w:r>
      <w:r>
        <w:t>since</w:t>
      </w:r>
      <w:r w:rsidR="00EF1385">
        <w:t xml:space="preserve"> </w:t>
      </w:r>
      <w:r w:rsidRPr="00B43B65">
        <w:t>2009</w:t>
      </w:r>
      <w:r w:rsidR="00EF1385">
        <w:t xml:space="preserve"> </w:t>
      </w:r>
      <w:r>
        <w:t>to</w:t>
      </w:r>
      <w:r w:rsidR="00EF1385">
        <w:t xml:space="preserve"> </w:t>
      </w:r>
      <w:r>
        <w:t>support</w:t>
      </w:r>
      <w:r w:rsidR="00EF1385">
        <w:t xml:space="preserve"> </w:t>
      </w:r>
      <w:r>
        <w:t>refugee</w:t>
      </w:r>
      <w:r w:rsidR="00EF1385">
        <w:t xml:space="preserve"> </w:t>
      </w:r>
      <w:r>
        <w:t>health</w:t>
      </w:r>
      <w:r w:rsidR="00EF1385">
        <w:t xml:space="preserve"> </w:t>
      </w:r>
      <w:r>
        <w:t>professionals</w:t>
      </w:r>
      <w:r w:rsidR="00EF1385">
        <w:t xml:space="preserve"> </w:t>
      </w:r>
      <w:r>
        <w:t>including</w:t>
      </w:r>
      <w:r w:rsidR="00EF1385">
        <w:t xml:space="preserve"> </w:t>
      </w:r>
      <w:r w:rsidRPr="00B43B65">
        <w:t>doctors,</w:t>
      </w:r>
      <w:r w:rsidR="00EF1385">
        <w:t xml:space="preserve"> </w:t>
      </w:r>
      <w:r w:rsidRPr="00B43B65">
        <w:t>pharmacists,</w:t>
      </w:r>
      <w:r w:rsidR="00EF1385">
        <w:t xml:space="preserve"> </w:t>
      </w:r>
      <w:r w:rsidRPr="00B43B65">
        <w:t>dentists,</w:t>
      </w:r>
      <w:r w:rsidR="00EF1385">
        <w:t xml:space="preserve"> </w:t>
      </w:r>
      <w:r w:rsidRPr="00B43B65">
        <w:t>biomedical</w:t>
      </w:r>
      <w:r w:rsidR="00EF1385">
        <w:t xml:space="preserve"> </w:t>
      </w:r>
      <w:r w:rsidRPr="00B43B65">
        <w:t>scientists,</w:t>
      </w:r>
      <w:r w:rsidR="00EF1385">
        <w:t xml:space="preserve"> </w:t>
      </w:r>
      <w:r w:rsidRPr="00B43B65">
        <w:t>physiotherapists</w:t>
      </w:r>
      <w:r w:rsidR="00EF1385">
        <w:t xml:space="preserve"> </w:t>
      </w:r>
      <w:r w:rsidRPr="00B43B65">
        <w:t>and</w:t>
      </w:r>
      <w:r w:rsidR="00EF1385">
        <w:t xml:space="preserve"> </w:t>
      </w:r>
      <w:r w:rsidRPr="00B43B65">
        <w:t>nurses</w:t>
      </w:r>
      <w:r w:rsidR="00EF1385">
        <w:t xml:space="preserve"> </w:t>
      </w:r>
      <w:r w:rsidRPr="00B43B65">
        <w:t>to</w:t>
      </w:r>
      <w:r w:rsidR="00EF1385">
        <w:t xml:space="preserve"> </w:t>
      </w:r>
      <w:r w:rsidRPr="00B43B65">
        <w:t>work</w:t>
      </w:r>
      <w:r w:rsidR="00EF1385">
        <w:t xml:space="preserve"> </w:t>
      </w:r>
      <w:r w:rsidRPr="00B43B65">
        <w:t>in</w:t>
      </w:r>
      <w:r w:rsidR="00EF1385">
        <w:t xml:space="preserve"> </w:t>
      </w:r>
      <w:r w:rsidRPr="00B43B65">
        <w:t>the</w:t>
      </w:r>
      <w:r w:rsidR="00EF1385">
        <w:t xml:space="preserve"> </w:t>
      </w:r>
      <w:r w:rsidRPr="00B43B65">
        <w:t>NHS</w:t>
      </w:r>
      <w:r w:rsidR="00EF1385">
        <w:t xml:space="preserve"> </w:t>
      </w:r>
      <w:r w:rsidRPr="00B43B65">
        <w:fldChar w:fldCharType="begin"/>
      </w:r>
      <w:r w:rsidRPr="00B43B65">
        <w:instrText xml:space="preserve"> ADDIN EN.CITE &lt;EndNote&gt;&lt;Cite&gt;&lt;Author&gt;Butt&lt;/Author&gt;&lt;Year&gt;2019&lt;/Year&gt;&lt;IDText&gt;Integrating refugee healthcare professionals in the UK National Health Service: experience from a multi-agency collaboration&lt;/IDText&gt;&lt;DisplayText&gt;(Butt et al., 2019)&lt;/DisplayText&gt;&lt;record&gt;&lt;titles&gt;&lt;title&gt;Integrating refugee healthcare professionals in the UK National Health Service: experience from a multi-agency collaboration&lt;/title&gt;&lt;secondary-title&gt;Advances in medical education and practice&lt;/secondary-title&gt;&lt;/titles&gt;&lt;pages&gt;891-896&lt;/pages&gt;&lt;contributors&gt;&lt;authors&gt;&lt;author&gt;Butt, Mohsin Faysal&lt;/author&gt;&lt;author&gt;Salmon, Louise&lt;/author&gt;&lt;author&gt;Mulamehic, Fahira&lt;/author&gt;&lt;author&gt;Hixon, Avelyn&lt;/author&gt;&lt;author&gt;Moodambail, Abdul Rehman&lt;/author&gt;&lt;author&gt;Gupta, Sandy&lt;/author&gt;&lt;/authors&gt;&lt;/contributors&gt;&lt;added-date format="utc"&gt;1670778014&lt;/added-date&gt;&lt;ref-type name="Journal Article"&gt;17&lt;/ref-type&gt;&lt;dates&gt;&lt;year&gt;2019&lt;/year&gt;&lt;/dates&gt;&lt;rec-number&gt;1684&lt;/rec-number&gt;&lt;last-updated-date format="utc"&gt;1670778378&lt;/last-updated-date&gt;&lt;electronic-resource-num&gt;10.2147/AMEP.S213543&lt;/electronic-resource-num&gt;&lt;volume&gt;10&lt;/volume&gt;&lt;/record&gt;&lt;/Cite&gt;&lt;/EndNote&gt;</w:instrText>
      </w:r>
      <w:r w:rsidRPr="00B43B65">
        <w:fldChar w:fldCharType="separate"/>
      </w:r>
      <w:r w:rsidRPr="00B43B65">
        <w:t>(Butt</w:t>
      </w:r>
      <w:r w:rsidR="00EF1385">
        <w:t xml:space="preserve"> </w:t>
      </w:r>
      <w:r w:rsidRPr="00B43B65">
        <w:t>et</w:t>
      </w:r>
      <w:r w:rsidR="00EF1385">
        <w:t xml:space="preserve"> </w:t>
      </w:r>
      <w:r w:rsidRPr="00B43B65">
        <w:t>al.,</w:t>
      </w:r>
      <w:r w:rsidR="00EF1385">
        <w:t xml:space="preserve"> </w:t>
      </w:r>
      <w:r w:rsidRPr="00B43B65">
        <w:t>2019)</w:t>
      </w:r>
      <w:r w:rsidRPr="00B43B65">
        <w:fldChar w:fldCharType="end"/>
      </w:r>
      <w:r w:rsidRPr="00B43B65">
        <w:t>.</w:t>
      </w:r>
      <w:r w:rsidR="00EF1385">
        <w:t xml:space="preserve"> </w:t>
      </w:r>
      <w:r>
        <w:t>Two</w:t>
      </w:r>
      <w:r w:rsidR="00EF1385">
        <w:t xml:space="preserve"> </w:t>
      </w:r>
      <w:r>
        <w:t>other</w:t>
      </w:r>
      <w:r w:rsidR="00EF1385">
        <w:t xml:space="preserve"> </w:t>
      </w:r>
      <w:r>
        <w:t>initiatives</w:t>
      </w:r>
      <w:r w:rsidR="00EF1385">
        <w:t xml:space="preserve"> </w:t>
      </w:r>
      <w:r>
        <w:t>are</w:t>
      </w:r>
      <w:r w:rsidR="00EF1385">
        <w:t xml:space="preserve"> </w:t>
      </w:r>
      <w:r>
        <w:t>interesting</w:t>
      </w:r>
      <w:r w:rsidR="00EF1385">
        <w:t xml:space="preserve"> </w:t>
      </w:r>
      <w:r>
        <w:t>because</w:t>
      </w:r>
      <w:r w:rsidR="00EF1385">
        <w:t xml:space="preserve"> </w:t>
      </w:r>
      <w:r>
        <w:t>of</w:t>
      </w:r>
      <w:r w:rsidR="00EF1385">
        <w:t xml:space="preserve"> </w:t>
      </w:r>
      <w:r>
        <w:t>different</w:t>
      </w:r>
      <w:r w:rsidR="00EF1385">
        <w:t xml:space="preserve"> </w:t>
      </w:r>
      <w:r>
        <w:t>sector</w:t>
      </w:r>
      <w:r w:rsidR="00EF1385">
        <w:t xml:space="preserve"> </w:t>
      </w:r>
      <w:r>
        <w:t>focus</w:t>
      </w:r>
      <w:r w:rsidR="00EF1385">
        <w:t xml:space="preserve"> </w:t>
      </w:r>
      <w:r>
        <w:t>and</w:t>
      </w:r>
      <w:r w:rsidR="00EF1385">
        <w:t xml:space="preserve"> </w:t>
      </w:r>
      <w:r>
        <w:t>business</w:t>
      </w:r>
      <w:r w:rsidR="00EF1385">
        <w:t xml:space="preserve"> </w:t>
      </w:r>
      <w:r>
        <w:t>models.</w:t>
      </w:r>
    </w:p>
    <w:p w14:paraId="79D68140" w14:textId="1C26EB9A" w:rsidR="00697E1F" w:rsidRDefault="00156191" w:rsidP="00DC3F7B">
      <w:hyperlink r:id="rId26" w:history="1">
        <w:proofErr w:type="spellStart"/>
        <w:r w:rsidR="00697E1F" w:rsidRPr="000802E0">
          <w:rPr>
            <w:rStyle w:val="Hyperlink"/>
            <w:b/>
            <w:bCs/>
          </w:rPr>
          <w:t>Renaisi</w:t>
        </w:r>
        <w:proofErr w:type="spellEnd"/>
      </w:hyperlink>
      <w:r w:rsidR="00EF1385">
        <w:rPr>
          <w:rStyle w:val="Hyperlink"/>
          <w:color w:val="auto"/>
          <w:u w:val="none"/>
        </w:rPr>
        <w:t xml:space="preserve"> </w:t>
      </w:r>
      <w:r w:rsidR="00697E1F">
        <w:rPr>
          <w:rStyle w:val="Hyperlink"/>
          <w:color w:val="auto"/>
          <w:u w:val="none"/>
        </w:rPr>
        <w:t>is</w:t>
      </w:r>
      <w:r w:rsidR="00EF1385">
        <w:rPr>
          <w:rStyle w:val="Hyperlink"/>
          <w:color w:val="auto"/>
          <w:u w:val="none"/>
        </w:rPr>
        <w:t xml:space="preserve"> </w:t>
      </w:r>
      <w:r w:rsidR="00697E1F">
        <w:rPr>
          <w:rStyle w:val="Hyperlink"/>
          <w:color w:val="auto"/>
          <w:u w:val="none"/>
        </w:rPr>
        <w:t>a</w:t>
      </w:r>
      <w:r w:rsidR="00EF1385">
        <w:rPr>
          <w:rStyle w:val="Hyperlink"/>
          <w:color w:val="auto"/>
          <w:u w:val="none"/>
        </w:rPr>
        <w:t xml:space="preserve"> </w:t>
      </w:r>
      <w:r w:rsidR="00697E1F" w:rsidRPr="000802E0">
        <w:t>social</w:t>
      </w:r>
      <w:r w:rsidR="00EF1385">
        <w:t xml:space="preserve"> </w:t>
      </w:r>
      <w:r w:rsidR="00697E1F" w:rsidRPr="000802E0">
        <w:t>enterprise</w:t>
      </w:r>
      <w:r w:rsidR="00EF1385">
        <w:t xml:space="preserve"> </w:t>
      </w:r>
      <w:r w:rsidR="00697E1F">
        <w:t>in</w:t>
      </w:r>
      <w:r w:rsidR="00EF1385">
        <w:t xml:space="preserve"> </w:t>
      </w:r>
      <w:r w:rsidR="00697E1F">
        <w:t>London</w:t>
      </w:r>
      <w:r w:rsidR="00EF1385">
        <w:t xml:space="preserve"> </w:t>
      </w:r>
      <w:r w:rsidR="00697E1F" w:rsidRPr="000802E0">
        <w:t>which</w:t>
      </w:r>
      <w:r w:rsidR="00EF1385">
        <w:t xml:space="preserve"> </w:t>
      </w:r>
      <w:r w:rsidR="00697E1F">
        <w:t>has</w:t>
      </w:r>
      <w:r w:rsidR="00EF1385">
        <w:t xml:space="preserve"> </w:t>
      </w:r>
      <w:r w:rsidR="00697E1F">
        <w:t>a</w:t>
      </w:r>
      <w:r w:rsidR="00EF1385">
        <w:t xml:space="preserve"> </w:t>
      </w:r>
      <w:r w:rsidR="00697E1F">
        <w:t>‘Transitions’</w:t>
      </w:r>
      <w:r w:rsidR="00EF1385">
        <w:t xml:space="preserve"> </w:t>
      </w:r>
      <w:r w:rsidR="00697E1F">
        <w:t>programme</w:t>
      </w:r>
      <w:r w:rsidR="00EF1385">
        <w:t xml:space="preserve"> </w:t>
      </w:r>
      <w:r w:rsidR="00697E1F">
        <w:t>to</w:t>
      </w:r>
      <w:r w:rsidR="00EF1385">
        <w:t xml:space="preserve"> </w:t>
      </w:r>
      <w:r w:rsidR="00697E1F">
        <w:t>build</w:t>
      </w:r>
      <w:r w:rsidR="00EF1385">
        <w:t xml:space="preserve"> </w:t>
      </w:r>
      <w:r w:rsidR="00697E1F">
        <w:t>the</w:t>
      </w:r>
      <w:r w:rsidR="00EF1385">
        <w:t xml:space="preserve"> </w:t>
      </w:r>
      <w:r w:rsidR="00697E1F" w:rsidRPr="000802E0">
        <w:t>careers</w:t>
      </w:r>
      <w:r w:rsidR="00EF1385">
        <w:t xml:space="preserve"> </w:t>
      </w:r>
      <w:r w:rsidR="00697E1F" w:rsidRPr="000802E0">
        <w:t>of</w:t>
      </w:r>
      <w:r w:rsidR="00EF1385">
        <w:t xml:space="preserve"> </w:t>
      </w:r>
      <w:r w:rsidR="00697E1F" w:rsidRPr="000802E0">
        <w:t>refugee</w:t>
      </w:r>
      <w:r w:rsidR="00EF1385">
        <w:t xml:space="preserve"> </w:t>
      </w:r>
      <w:r w:rsidR="00697E1F" w:rsidRPr="000802E0">
        <w:t>professionals.</w:t>
      </w:r>
      <w:r w:rsidR="00EF1385">
        <w:t xml:space="preserve"> </w:t>
      </w:r>
      <w:r w:rsidR="00697E1F">
        <w:t>This</w:t>
      </w:r>
      <w:r w:rsidR="00EF1385">
        <w:t xml:space="preserve"> </w:t>
      </w:r>
      <w:r w:rsidR="00697E1F">
        <w:t>is</w:t>
      </w:r>
      <w:r w:rsidR="00EF1385">
        <w:t xml:space="preserve"> </w:t>
      </w:r>
      <w:r w:rsidR="00697E1F">
        <w:t>achieved</w:t>
      </w:r>
      <w:r w:rsidR="00EF1385">
        <w:t xml:space="preserve"> </w:t>
      </w:r>
      <w:r w:rsidR="00697E1F">
        <w:t>through</w:t>
      </w:r>
      <w:r w:rsidR="00EF1385">
        <w:t xml:space="preserve"> </w:t>
      </w:r>
      <w:r w:rsidR="00697E1F">
        <w:t>a</w:t>
      </w:r>
      <w:r w:rsidR="00EF1385">
        <w:t xml:space="preserve"> </w:t>
      </w:r>
      <w:r w:rsidR="00697E1F">
        <w:t>programme</w:t>
      </w:r>
      <w:r w:rsidR="00EF1385">
        <w:t xml:space="preserve"> </w:t>
      </w:r>
      <w:r w:rsidR="00697E1F">
        <w:t>of</w:t>
      </w:r>
      <w:r w:rsidR="00EF1385">
        <w:t xml:space="preserve"> </w:t>
      </w:r>
      <w:r w:rsidR="00697E1F">
        <w:t>mentoring</w:t>
      </w:r>
      <w:r w:rsidR="00EF1385">
        <w:t xml:space="preserve"> </w:t>
      </w:r>
      <w:r w:rsidR="00697E1F">
        <w:t>and</w:t>
      </w:r>
      <w:r w:rsidR="00EF1385">
        <w:t xml:space="preserve"> </w:t>
      </w:r>
      <w:r w:rsidR="00697E1F">
        <w:t>coaching</w:t>
      </w:r>
      <w:r w:rsidR="00EF1385">
        <w:t xml:space="preserve"> </w:t>
      </w:r>
      <w:r w:rsidR="00697E1F">
        <w:t>for</w:t>
      </w:r>
      <w:r w:rsidR="00EF1385">
        <w:t xml:space="preserve"> </w:t>
      </w:r>
      <w:r w:rsidR="00697E1F">
        <w:t>the</w:t>
      </w:r>
      <w:r w:rsidR="00EF1385">
        <w:t xml:space="preserve"> </w:t>
      </w:r>
      <w:r w:rsidR="00697E1F">
        <w:t>individuals,</w:t>
      </w:r>
      <w:r w:rsidR="00EF1385">
        <w:t xml:space="preserve"> </w:t>
      </w:r>
      <w:r w:rsidR="00697E1F">
        <w:t>who</w:t>
      </w:r>
      <w:r w:rsidR="00EF1385">
        <w:t xml:space="preserve"> </w:t>
      </w:r>
      <w:r w:rsidR="00697E1F">
        <w:t>are</w:t>
      </w:r>
      <w:r w:rsidR="00EF1385">
        <w:t xml:space="preserve"> </w:t>
      </w:r>
      <w:r w:rsidR="00697E1F">
        <w:t>then</w:t>
      </w:r>
      <w:r w:rsidR="00EF1385">
        <w:t xml:space="preserve"> </w:t>
      </w:r>
      <w:r w:rsidR="00697E1F">
        <w:t>connected</w:t>
      </w:r>
      <w:r w:rsidR="00EF1385">
        <w:t xml:space="preserve"> </w:t>
      </w:r>
      <w:r w:rsidR="00697E1F">
        <w:t>to</w:t>
      </w:r>
      <w:r w:rsidR="00EF1385">
        <w:t xml:space="preserve"> </w:t>
      </w:r>
      <w:r w:rsidR="00697E1F">
        <w:t>employers</w:t>
      </w:r>
      <w:r w:rsidR="00EF1385">
        <w:t xml:space="preserve"> </w:t>
      </w:r>
      <w:r w:rsidR="00697E1F">
        <w:t>with</w:t>
      </w:r>
      <w:r w:rsidR="00EF1385">
        <w:t xml:space="preserve"> </w:t>
      </w:r>
      <w:r w:rsidR="00697E1F">
        <w:t>vacancies.</w:t>
      </w:r>
      <w:r w:rsidR="00EF1385">
        <w:t xml:space="preserve"> </w:t>
      </w:r>
      <w:r w:rsidR="00697E1F">
        <w:t>The</w:t>
      </w:r>
      <w:r w:rsidR="00EF1385">
        <w:t xml:space="preserve"> </w:t>
      </w:r>
      <w:r w:rsidR="00697E1F">
        <w:t>team</w:t>
      </w:r>
      <w:r w:rsidR="00EF1385">
        <w:t xml:space="preserve"> </w:t>
      </w:r>
      <w:r w:rsidR="00697E1F">
        <w:t>has</w:t>
      </w:r>
      <w:r w:rsidR="00EF1385">
        <w:t xml:space="preserve"> </w:t>
      </w:r>
      <w:r w:rsidR="00697E1F">
        <w:t>built</w:t>
      </w:r>
      <w:r w:rsidR="00EF1385">
        <w:t xml:space="preserve"> </w:t>
      </w:r>
      <w:r w:rsidR="00697E1F">
        <w:t>a</w:t>
      </w:r>
      <w:r w:rsidR="00EF1385">
        <w:t xml:space="preserve"> </w:t>
      </w:r>
      <w:r w:rsidR="00697E1F">
        <w:t>network</w:t>
      </w:r>
      <w:r w:rsidR="00EF1385">
        <w:t xml:space="preserve"> </w:t>
      </w:r>
      <w:r w:rsidR="00697E1F">
        <w:t>of</w:t>
      </w:r>
      <w:r w:rsidR="00EF1385">
        <w:t xml:space="preserve"> </w:t>
      </w:r>
      <w:r w:rsidR="00697E1F">
        <w:t>employers</w:t>
      </w:r>
      <w:r w:rsidR="00EF1385">
        <w:t xml:space="preserve"> </w:t>
      </w:r>
      <w:r w:rsidR="00697E1F">
        <w:t>and</w:t>
      </w:r>
      <w:r w:rsidR="00EF1385">
        <w:t xml:space="preserve"> </w:t>
      </w:r>
      <w:r w:rsidR="00697E1F">
        <w:t>has</w:t>
      </w:r>
      <w:r w:rsidR="00EF1385">
        <w:t xml:space="preserve"> </w:t>
      </w:r>
      <w:r w:rsidR="00697E1F">
        <w:t>helped</w:t>
      </w:r>
      <w:r w:rsidR="00EF1385">
        <w:t xml:space="preserve"> </w:t>
      </w:r>
      <w:r w:rsidR="00697E1F">
        <w:t>them</w:t>
      </w:r>
      <w:r w:rsidR="00EF1385">
        <w:t xml:space="preserve"> </w:t>
      </w:r>
      <w:r w:rsidR="00697E1F">
        <w:t>increase</w:t>
      </w:r>
      <w:r w:rsidR="00EF1385">
        <w:t xml:space="preserve"> </w:t>
      </w:r>
      <w:r w:rsidR="00697E1F">
        <w:t>awareness,</w:t>
      </w:r>
      <w:r w:rsidR="00EF1385">
        <w:t xml:space="preserve"> </w:t>
      </w:r>
      <w:r w:rsidR="00697E1F">
        <w:t>train</w:t>
      </w:r>
      <w:r w:rsidR="00EF1385">
        <w:t xml:space="preserve"> </w:t>
      </w:r>
      <w:proofErr w:type="gramStart"/>
      <w:r w:rsidR="00697E1F">
        <w:t>mentors</w:t>
      </w:r>
      <w:proofErr w:type="gramEnd"/>
      <w:r w:rsidR="00EF1385">
        <w:t xml:space="preserve"> </w:t>
      </w:r>
      <w:r w:rsidR="00697E1F">
        <w:t>and</w:t>
      </w:r>
      <w:r w:rsidR="00EF1385">
        <w:t xml:space="preserve"> </w:t>
      </w:r>
      <w:r w:rsidR="00697E1F">
        <w:t>develop</w:t>
      </w:r>
      <w:r w:rsidR="00EF1385">
        <w:t xml:space="preserve"> </w:t>
      </w:r>
      <w:r w:rsidR="00697E1F">
        <w:t>inclusive</w:t>
      </w:r>
      <w:r w:rsidR="00EF1385">
        <w:t xml:space="preserve"> </w:t>
      </w:r>
      <w:r w:rsidR="00697E1F">
        <w:t>recruitment</w:t>
      </w:r>
      <w:r w:rsidR="00EF1385">
        <w:t xml:space="preserve"> </w:t>
      </w:r>
      <w:r w:rsidR="00697E1F">
        <w:t>programmes.</w:t>
      </w:r>
      <w:r w:rsidR="00EF1385">
        <w:t xml:space="preserve"> </w:t>
      </w:r>
      <w:r w:rsidR="00697E1F">
        <w:t>If</w:t>
      </w:r>
      <w:r w:rsidR="00EF1385">
        <w:t xml:space="preserve"> </w:t>
      </w:r>
      <w:r w:rsidR="00697E1F">
        <w:t>placed,</w:t>
      </w:r>
      <w:r w:rsidR="00EF1385">
        <w:t xml:space="preserve"> </w:t>
      </w:r>
      <w:r w:rsidR="00697E1F">
        <w:t>the</w:t>
      </w:r>
      <w:r w:rsidR="00EF1385">
        <w:t xml:space="preserve"> </w:t>
      </w:r>
      <w:r w:rsidR="00697E1F">
        <w:t>refugee</w:t>
      </w:r>
      <w:r w:rsidR="00EF1385">
        <w:t xml:space="preserve"> </w:t>
      </w:r>
      <w:r w:rsidR="00697E1F">
        <w:t>gets</w:t>
      </w:r>
      <w:r w:rsidR="00EF1385">
        <w:t xml:space="preserve"> </w:t>
      </w:r>
      <w:r w:rsidR="00697E1F">
        <w:t>6-months</w:t>
      </w:r>
      <w:r w:rsidR="00EF1385">
        <w:t xml:space="preserve"> </w:t>
      </w:r>
      <w:r w:rsidR="00697E1F">
        <w:t>of</w:t>
      </w:r>
      <w:r w:rsidR="00EF1385">
        <w:t xml:space="preserve"> </w:t>
      </w:r>
      <w:r w:rsidR="00697E1F">
        <w:t>in-work</w:t>
      </w:r>
      <w:r w:rsidR="00EF1385">
        <w:t xml:space="preserve"> </w:t>
      </w:r>
      <w:r w:rsidR="00697E1F">
        <w:t>support,</w:t>
      </w:r>
      <w:r w:rsidR="00EF1385">
        <w:t xml:space="preserve"> </w:t>
      </w:r>
      <w:r w:rsidR="00697E1F">
        <w:t>and</w:t>
      </w:r>
      <w:r w:rsidR="00EF1385">
        <w:t xml:space="preserve"> </w:t>
      </w:r>
      <w:r w:rsidR="00697E1F">
        <w:t>the</w:t>
      </w:r>
      <w:r w:rsidR="00EF1385">
        <w:t xml:space="preserve"> </w:t>
      </w:r>
      <w:r w:rsidR="00697E1F">
        <w:t>employer</w:t>
      </w:r>
      <w:r w:rsidR="00EF1385">
        <w:t xml:space="preserve"> </w:t>
      </w:r>
      <w:r w:rsidR="00697E1F">
        <w:t>pay</w:t>
      </w:r>
      <w:r w:rsidR="00EF1385">
        <w:t xml:space="preserve"> </w:t>
      </w:r>
      <w:r w:rsidR="00697E1F">
        <w:t>a</w:t>
      </w:r>
      <w:r w:rsidR="00EF1385">
        <w:t xml:space="preserve"> </w:t>
      </w:r>
      <w:r w:rsidR="00697E1F">
        <w:t>recruitment</w:t>
      </w:r>
      <w:r w:rsidR="00EF1385">
        <w:t xml:space="preserve"> </w:t>
      </w:r>
      <w:r w:rsidR="00697E1F">
        <w:t>fee.</w:t>
      </w:r>
      <w:r w:rsidR="00EF1385">
        <w:t xml:space="preserve"> </w:t>
      </w:r>
      <w:r w:rsidR="00697E1F">
        <w:t>The</w:t>
      </w:r>
      <w:r w:rsidR="00EF1385">
        <w:t xml:space="preserve"> </w:t>
      </w:r>
      <w:r w:rsidR="00697E1F">
        <w:t>initial</w:t>
      </w:r>
      <w:r w:rsidR="00EF1385">
        <w:t xml:space="preserve"> </w:t>
      </w:r>
      <w:r w:rsidR="00697E1F">
        <w:t>focus</w:t>
      </w:r>
      <w:r w:rsidR="00EF1385">
        <w:t xml:space="preserve"> </w:t>
      </w:r>
      <w:r w:rsidR="00697E1F">
        <w:t>was</w:t>
      </w:r>
      <w:r w:rsidR="00EF1385">
        <w:t xml:space="preserve"> </w:t>
      </w:r>
      <w:r w:rsidR="00697E1F">
        <w:t>areas</w:t>
      </w:r>
      <w:r w:rsidR="00EF1385">
        <w:t xml:space="preserve"> </w:t>
      </w:r>
      <w:r w:rsidR="00697E1F">
        <w:t>of</w:t>
      </w:r>
      <w:r w:rsidR="00EF1385">
        <w:t xml:space="preserve"> </w:t>
      </w:r>
      <w:r w:rsidR="00697E1F">
        <w:t>acute</w:t>
      </w:r>
      <w:r w:rsidR="00EF1385">
        <w:t xml:space="preserve"> </w:t>
      </w:r>
      <w:r w:rsidR="00697E1F">
        <w:t>skills</w:t>
      </w:r>
      <w:r w:rsidR="00EF1385">
        <w:t xml:space="preserve"> </w:t>
      </w:r>
      <w:r w:rsidR="00697E1F">
        <w:t>shortages,</w:t>
      </w:r>
      <w:r w:rsidR="00EF1385">
        <w:t xml:space="preserve"> </w:t>
      </w:r>
      <w:r w:rsidR="00697E1F">
        <w:t>including</w:t>
      </w:r>
      <w:r w:rsidR="00EF1385">
        <w:t xml:space="preserve"> </w:t>
      </w:r>
      <w:r w:rsidR="00697E1F" w:rsidRPr="000802E0">
        <w:t>construction</w:t>
      </w:r>
      <w:r w:rsidR="00EF1385">
        <w:t xml:space="preserve"> </w:t>
      </w:r>
      <w:r w:rsidR="00697E1F">
        <w:t>and</w:t>
      </w:r>
      <w:r w:rsidR="00EF1385">
        <w:t xml:space="preserve"> </w:t>
      </w:r>
      <w:r w:rsidR="00697E1F" w:rsidRPr="000802E0">
        <w:t>engineering</w:t>
      </w:r>
      <w:r w:rsidR="00EF1385">
        <w:t xml:space="preserve"> </w:t>
      </w:r>
      <w:r w:rsidR="00697E1F" w:rsidRPr="000802E0">
        <w:t>professionals</w:t>
      </w:r>
      <w:r w:rsidR="00697E1F">
        <w:t>,</w:t>
      </w:r>
      <w:r w:rsidR="00EF1385">
        <w:t xml:space="preserve"> </w:t>
      </w:r>
      <w:r w:rsidR="00697E1F">
        <w:t>but</w:t>
      </w:r>
      <w:r w:rsidR="00EF1385">
        <w:t xml:space="preserve"> </w:t>
      </w:r>
      <w:r w:rsidR="00697E1F">
        <w:t>it</w:t>
      </w:r>
      <w:r w:rsidR="00EF1385">
        <w:t xml:space="preserve"> </w:t>
      </w:r>
      <w:r w:rsidR="00697E1F">
        <w:t>has</w:t>
      </w:r>
      <w:r w:rsidR="00EF1385">
        <w:t xml:space="preserve"> </w:t>
      </w:r>
      <w:r w:rsidR="00697E1F">
        <w:t>expanded</w:t>
      </w:r>
      <w:r w:rsidR="00EF1385">
        <w:t xml:space="preserve"> </w:t>
      </w:r>
      <w:r w:rsidR="00697E1F">
        <w:t>to</w:t>
      </w:r>
      <w:r w:rsidR="00EF1385">
        <w:t xml:space="preserve"> </w:t>
      </w:r>
      <w:r w:rsidR="00697E1F">
        <w:t>encompass</w:t>
      </w:r>
      <w:r w:rsidR="00EF1385">
        <w:t xml:space="preserve"> </w:t>
      </w:r>
      <w:r w:rsidR="00697E1F">
        <w:t>more</w:t>
      </w:r>
      <w:r w:rsidR="00EF1385">
        <w:t xml:space="preserve"> </w:t>
      </w:r>
      <w:r w:rsidR="00697E1F">
        <w:t>professions</w:t>
      </w:r>
      <w:r w:rsidR="00EF1385">
        <w:t xml:space="preserve"> </w:t>
      </w:r>
      <w:r w:rsidR="00697E1F">
        <w:t>including</w:t>
      </w:r>
      <w:r w:rsidR="00EF1385">
        <w:t xml:space="preserve"> </w:t>
      </w:r>
      <w:r w:rsidR="00697E1F">
        <w:t>finance,</w:t>
      </w:r>
      <w:r w:rsidR="00EF1385">
        <w:t xml:space="preserve"> </w:t>
      </w:r>
      <w:r w:rsidR="00697E1F">
        <w:t>IT,</w:t>
      </w:r>
      <w:r w:rsidR="00EF1385">
        <w:t xml:space="preserve"> </w:t>
      </w:r>
      <w:r w:rsidR="00697E1F">
        <w:t>and</w:t>
      </w:r>
      <w:r w:rsidR="00EF1385">
        <w:t xml:space="preserve"> </w:t>
      </w:r>
      <w:r w:rsidR="00697E1F">
        <w:t>general</w:t>
      </w:r>
      <w:r w:rsidR="00EF1385">
        <w:t xml:space="preserve"> </w:t>
      </w:r>
      <w:r w:rsidR="00697E1F">
        <w:t>management.</w:t>
      </w:r>
      <w:r w:rsidR="00EF1385">
        <w:t xml:space="preserve"> </w:t>
      </w:r>
      <w:r w:rsidR="00697E1F">
        <w:t>Given</w:t>
      </w:r>
      <w:r w:rsidR="00EF1385">
        <w:t xml:space="preserve"> </w:t>
      </w:r>
      <w:r w:rsidR="00697E1F">
        <w:t>the</w:t>
      </w:r>
      <w:r w:rsidR="00EF1385">
        <w:t xml:space="preserve"> </w:t>
      </w:r>
      <w:r w:rsidR="00697E1F">
        <w:t>range</w:t>
      </w:r>
      <w:r w:rsidR="00EF1385">
        <w:t xml:space="preserve"> </w:t>
      </w:r>
      <w:r w:rsidR="00697E1F">
        <w:t>of</w:t>
      </w:r>
      <w:r w:rsidR="00EF1385">
        <w:t xml:space="preserve"> </w:t>
      </w:r>
      <w:r w:rsidR="00697E1F">
        <w:t>professions,</w:t>
      </w:r>
      <w:r w:rsidR="00EF1385">
        <w:t xml:space="preserve"> </w:t>
      </w:r>
      <w:r w:rsidR="00697E1F">
        <w:t>professional</w:t>
      </w:r>
      <w:r w:rsidR="00EF1385">
        <w:t xml:space="preserve"> </w:t>
      </w:r>
      <w:r w:rsidR="00697E1F">
        <w:t>bodies</w:t>
      </w:r>
      <w:r w:rsidR="00EF1385">
        <w:t xml:space="preserve"> </w:t>
      </w:r>
      <w:r w:rsidR="00697E1F">
        <w:t>(and</w:t>
      </w:r>
      <w:r w:rsidR="00EF1385">
        <w:t xml:space="preserve"> </w:t>
      </w:r>
      <w:r w:rsidR="00697E1F">
        <w:t>regulators)</w:t>
      </w:r>
      <w:r w:rsidR="00EF1385">
        <w:t xml:space="preserve"> </w:t>
      </w:r>
      <w:r w:rsidR="00697E1F">
        <w:t>can</w:t>
      </w:r>
      <w:r w:rsidR="00EF1385">
        <w:t xml:space="preserve"> </w:t>
      </w:r>
      <w:r w:rsidR="00697E1F">
        <w:t>be</w:t>
      </w:r>
      <w:r w:rsidR="00EF1385">
        <w:t xml:space="preserve"> </w:t>
      </w:r>
      <w:r w:rsidR="00697E1F">
        <w:t>key</w:t>
      </w:r>
      <w:r w:rsidR="00EF1385">
        <w:t xml:space="preserve"> </w:t>
      </w:r>
      <w:r w:rsidR="00697E1F">
        <w:t>partners,</w:t>
      </w:r>
      <w:r w:rsidR="00EF1385">
        <w:t xml:space="preserve"> </w:t>
      </w:r>
      <w:r w:rsidR="00697E1F">
        <w:t>and</w:t>
      </w:r>
      <w:r w:rsidR="00EF1385">
        <w:t xml:space="preserve"> </w:t>
      </w:r>
      <w:r w:rsidR="00697E1F">
        <w:t>connections</w:t>
      </w:r>
      <w:r w:rsidR="00EF1385">
        <w:t xml:space="preserve"> </w:t>
      </w:r>
      <w:r w:rsidR="00697E1F">
        <w:t>have</w:t>
      </w:r>
      <w:r w:rsidR="00EF1385">
        <w:t xml:space="preserve"> </w:t>
      </w:r>
      <w:r w:rsidR="00697E1F">
        <w:t>been</w:t>
      </w:r>
      <w:r w:rsidR="00EF1385">
        <w:t xml:space="preserve"> </w:t>
      </w:r>
      <w:r w:rsidR="00697E1F">
        <w:t>for</w:t>
      </w:r>
      <w:r w:rsidR="00EF1385">
        <w:t xml:space="preserve"> </w:t>
      </w:r>
      <w:r w:rsidR="00697E1F">
        <w:t>mutual</w:t>
      </w:r>
      <w:r w:rsidR="00EF1385">
        <w:t xml:space="preserve"> </w:t>
      </w:r>
      <w:r w:rsidR="00697E1F">
        <w:t>benefit:</w:t>
      </w:r>
    </w:p>
    <w:p w14:paraId="35296757" w14:textId="7FA1B7A6" w:rsidR="00697E1F" w:rsidRPr="00560D76" w:rsidRDefault="00697E1F" w:rsidP="00DC3F7B">
      <w:pPr>
        <w:ind w:left="567" w:right="566"/>
      </w:pPr>
      <w:r w:rsidRPr="00A87AAB">
        <w:rPr>
          <w:i/>
          <w:iCs/>
        </w:rPr>
        <w:t>Working</w:t>
      </w:r>
      <w:r w:rsidR="00EF1385">
        <w:rPr>
          <w:i/>
          <w:iCs/>
        </w:rPr>
        <w:t xml:space="preserve"> </w:t>
      </w:r>
      <w:r w:rsidRPr="00A87AAB">
        <w:rPr>
          <w:i/>
          <w:iCs/>
        </w:rPr>
        <w:t>with</w:t>
      </w:r>
      <w:r w:rsidR="00EF1385">
        <w:rPr>
          <w:i/>
          <w:iCs/>
        </w:rPr>
        <w:t xml:space="preserve"> </w:t>
      </w:r>
      <w:r w:rsidRPr="00A87AAB">
        <w:rPr>
          <w:i/>
          <w:iCs/>
        </w:rPr>
        <w:t>the</w:t>
      </w:r>
      <w:r w:rsidR="00EF1385">
        <w:rPr>
          <w:i/>
          <w:iCs/>
        </w:rPr>
        <w:t xml:space="preserve"> </w:t>
      </w:r>
      <w:r>
        <w:rPr>
          <w:i/>
          <w:iCs/>
        </w:rPr>
        <w:t>[professional]</w:t>
      </w:r>
      <w:r w:rsidR="00EF1385">
        <w:rPr>
          <w:i/>
          <w:iCs/>
        </w:rPr>
        <w:t xml:space="preserve"> </w:t>
      </w:r>
      <w:r w:rsidRPr="00A87AAB">
        <w:rPr>
          <w:i/>
          <w:iCs/>
        </w:rPr>
        <w:t>bodies</w:t>
      </w:r>
      <w:r w:rsidR="00EF1385">
        <w:rPr>
          <w:i/>
          <w:iCs/>
        </w:rPr>
        <w:t xml:space="preserve"> </w:t>
      </w:r>
      <w:r w:rsidRPr="00A87AAB">
        <w:rPr>
          <w:i/>
          <w:iCs/>
        </w:rPr>
        <w:t>actually</w:t>
      </w:r>
      <w:r w:rsidR="00EF1385">
        <w:rPr>
          <w:i/>
          <w:iCs/>
        </w:rPr>
        <w:t xml:space="preserve"> </w:t>
      </w:r>
      <w:r>
        <w:rPr>
          <w:i/>
          <w:iCs/>
        </w:rPr>
        <w:t>has</w:t>
      </w:r>
      <w:r w:rsidR="00EF1385">
        <w:rPr>
          <w:i/>
          <w:iCs/>
        </w:rPr>
        <w:t xml:space="preserve"> </w:t>
      </w:r>
      <w:r w:rsidRPr="00A87AAB">
        <w:rPr>
          <w:i/>
          <w:iCs/>
        </w:rPr>
        <w:t>b</w:t>
      </w:r>
      <w:r>
        <w:rPr>
          <w:i/>
          <w:iCs/>
        </w:rPr>
        <w:t>e</w:t>
      </w:r>
      <w:r w:rsidRPr="00A87AAB">
        <w:rPr>
          <w:i/>
          <w:iCs/>
        </w:rPr>
        <w:t>e</w:t>
      </w:r>
      <w:r>
        <w:rPr>
          <w:i/>
          <w:iCs/>
        </w:rPr>
        <w:t>n</w:t>
      </w:r>
      <w:r w:rsidR="00EF1385">
        <w:rPr>
          <w:i/>
          <w:iCs/>
        </w:rPr>
        <w:t xml:space="preserve"> </w:t>
      </w:r>
      <w:r w:rsidRPr="00A87AAB">
        <w:rPr>
          <w:i/>
          <w:iCs/>
        </w:rPr>
        <w:t>fantastic</w:t>
      </w:r>
      <w:r w:rsidR="00EF1385">
        <w:rPr>
          <w:i/>
          <w:iCs/>
        </w:rPr>
        <w:t xml:space="preserve"> </w:t>
      </w:r>
      <w:r w:rsidRPr="00A87AAB">
        <w:rPr>
          <w:i/>
          <w:iCs/>
        </w:rPr>
        <w:t>as</w:t>
      </w:r>
      <w:r w:rsidR="00EF1385">
        <w:rPr>
          <w:i/>
          <w:iCs/>
        </w:rPr>
        <w:t xml:space="preserve"> </w:t>
      </w:r>
      <w:r w:rsidRPr="00A87AAB">
        <w:rPr>
          <w:i/>
          <w:iCs/>
        </w:rPr>
        <w:t>well,</w:t>
      </w:r>
      <w:r w:rsidR="00EF1385">
        <w:rPr>
          <w:i/>
          <w:iCs/>
        </w:rPr>
        <w:t xml:space="preserve"> </w:t>
      </w:r>
      <w:r w:rsidRPr="00A87AAB">
        <w:rPr>
          <w:i/>
          <w:iCs/>
        </w:rPr>
        <w:t>so</w:t>
      </w:r>
      <w:r w:rsidR="00EF1385">
        <w:rPr>
          <w:i/>
          <w:iCs/>
        </w:rPr>
        <w:t xml:space="preserve"> </w:t>
      </w:r>
      <w:r>
        <w:rPr>
          <w:i/>
          <w:iCs/>
        </w:rPr>
        <w:t>…</w:t>
      </w:r>
      <w:r w:rsidR="00EF1385">
        <w:rPr>
          <w:i/>
          <w:iCs/>
        </w:rPr>
        <w:t xml:space="preserve"> </w:t>
      </w:r>
      <w:r w:rsidRPr="00A87AAB">
        <w:rPr>
          <w:i/>
          <w:iCs/>
        </w:rPr>
        <w:t>the</w:t>
      </w:r>
      <w:r w:rsidR="00EF1385">
        <w:rPr>
          <w:i/>
          <w:iCs/>
        </w:rPr>
        <w:t xml:space="preserve"> </w:t>
      </w:r>
      <w:r w:rsidRPr="00A87AAB">
        <w:rPr>
          <w:i/>
          <w:iCs/>
        </w:rPr>
        <w:t>civil</w:t>
      </w:r>
      <w:r w:rsidR="00EF1385">
        <w:rPr>
          <w:i/>
          <w:iCs/>
        </w:rPr>
        <w:t xml:space="preserve"> </w:t>
      </w:r>
      <w:r w:rsidRPr="00A87AAB">
        <w:rPr>
          <w:i/>
          <w:iCs/>
        </w:rPr>
        <w:t>engineers</w:t>
      </w:r>
      <w:r w:rsidR="00EF1385">
        <w:rPr>
          <w:i/>
          <w:iCs/>
        </w:rPr>
        <w:t xml:space="preserve"> </w:t>
      </w:r>
      <w:r>
        <w:rPr>
          <w:i/>
          <w:iCs/>
        </w:rPr>
        <w:t>…</w:t>
      </w:r>
      <w:r w:rsidR="00EF1385">
        <w:rPr>
          <w:i/>
          <w:iCs/>
        </w:rPr>
        <w:t xml:space="preserve"> </w:t>
      </w:r>
      <w:r w:rsidRPr="00A87AAB">
        <w:rPr>
          <w:i/>
          <w:iCs/>
        </w:rPr>
        <w:t>they've</w:t>
      </w:r>
      <w:r w:rsidR="00EF1385">
        <w:rPr>
          <w:i/>
          <w:iCs/>
        </w:rPr>
        <w:t xml:space="preserve"> </w:t>
      </w:r>
      <w:r w:rsidRPr="00A87AAB">
        <w:rPr>
          <w:i/>
          <w:iCs/>
        </w:rPr>
        <w:t>got</w:t>
      </w:r>
      <w:r w:rsidR="00EF1385">
        <w:rPr>
          <w:i/>
          <w:iCs/>
        </w:rPr>
        <w:t xml:space="preserve"> </w:t>
      </w:r>
      <w:r w:rsidRPr="00A87AAB">
        <w:rPr>
          <w:i/>
          <w:iCs/>
        </w:rPr>
        <w:t>kind</w:t>
      </w:r>
      <w:r w:rsidR="00EF1385">
        <w:rPr>
          <w:i/>
          <w:iCs/>
        </w:rPr>
        <w:t xml:space="preserve"> </w:t>
      </w:r>
      <w:r w:rsidRPr="00A87AAB">
        <w:rPr>
          <w:i/>
          <w:iCs/>
        </w:rPr>
        <w:t>of</w:t>
      </w:r>
      <w:r w:rsidR="00EF1385">
        <w:rPr>
          <w:i/>
          <w:iCs/>
        </w:rPr>
        <w:t xml:space="preserve"> </w:t>
      </w:r>
      <w:r>
        <w:rPr>
          <w:i/>
          <w:iCs/>
        </w:rPr>
        <w:t>a</w:t>
      </w:r>
      <w:r w:rsidR="00EF1385">
        <w:rPr>
          <w:i/>
          <w:iCs/>
        </w:rPr>
        <w:t xml:space="preserve"> </w:t>
      </w:r>
      <w:r w:rsidRPr="00A87AAB">
        <w:rPr>
          <w:i/>
          <w:iCs/>
        </w:rPr>
        <w:t>big</w:t>
      </w:r>
      <w:r w:rsidR="00EF1385">
        <w:rPr>
          <w:i/>
          <w:iCs/>
        </w:rPr>
        <w:t xml:space="preserve"> </w:t>
      </w:r>
      <w:r w:rsidRPr="00A87AAB">
        <w:rPr>
          <w:i/>
          <w:iCs/>
        </w:rPr>
        <w:t>fairness</w:t>
      </w:r>
      <w:r w:rsidR="00EF1385">
        <w:rPr>
          <w:i/>
          <w:iCs/>
        </w:rPr>
        <w:t xml:space="preserve"> </w:t>
      </w:r>
      <w:r w:rsidRPr="00A87AAB">
        <w:rPr>
          <w:i/>
          <w:iCs/>
        </w:rPr>
        <w:t>and</w:t>
      </w:r>
      <w:r w:rsidR="00EF1385">
        <w:rPr>
          <w:i/>
          <w:iCs/>
        </w:rPr>
        <w:t xml:space="preserve"> </w:t>
      </w:r>
      <w:r w:rsidRPr="00A87AAB">
        <w:rPr>
          <w:i/>
          <w:iCs/>
        </w:rPr>
        <w:t>inclusion</w:t>
      </w:r>
      <w:r w:rsidR="00EF1385">
        <w:rPr>
          <w:i/>
          <w:iCs/>
        </w:rPr>
        <w:t xml:space="preserve"> </w:t>
      </w:r>
      <w:r w:rsidRPr="00A87AAB">
        <w:rPr>
          <w:i/>
          <w:iCs/>
        </w:rPr>
        <w:t>and</w:t>
      </w:r>
      <w:r w:rsidR="00EF1385">
        <w:rPr>
          <w:i/>
          <w:iCs/>
        </w:rPr>
        <w:t xml:space="preserve"> </w:t>
      </w:r>
      <w:r w:rsidRPr="00A87AAB">
        <w:rPr>
          <w:i/>
          <w:iCs/>
        </w:rPr>
        <w:t>respect</w:t>
      </w:r>
      <w:r w:rsidR="00EF1385">
        <w:rPr>
          <w:i/>
          <w:iCs/>
        </w:rPr>
        <w:t xml:space="preserve"> </w:t>
      </w:r>
      <w:r w:rsidRPr="00A87AAB">
        <w:rPr>
          <w:i/>
          <w:iCs/>
        </w:rPr>
        <w:t>program</w:t>
      </w:r>
      <w:r>
        <w:rPr>
          <w:i/>
          <w:iCs/>
        </w:rPr>
        <w:t>me</w:t>
      </w:r>
      <w:r w:rsidR="00EF1385">
        <w:rPr>
          <w:i/>
          <w:iCs/>
        </w:rPr>
        <w:t xml:space="preserve"> </w:t>
      </w:r>
      <w:r w:rsidRPr="00A87AAB">
        <w:rPr>
          <w:i/>
          <w:iCs/>
        </w:rPr>
        <w:t>that</w:t>
      </w:r>
      <w:r w:rsidR="00EF1385">
        <w:rPr>
          <w:i/>
          <w:iCs/>
        </w:rPr>
        <w:t xml:space="preserve"> </w:t>
      </w:r>
      <w:r w:rsidRPr="00A87AAB">
        <w:rPr>
          <w:i/>
          <w:iCs/>
        </w:rPr>
        <w:t>they</w:t>
      </w:r>
      <w:r w:rsidR="00EF1385">
        <w:rPr>
          <w:i/>
          <w:iCs/>
        </w:rPr>
        <w:t xml:space="preserve"> </w:t>
      </w:r>
      <w:r w:rsidRPr="00A87AAB">
        <w:rPr>
          <w:i/>
          <w:iCs/>
        </w:rPr>
        <w:t>run</w:t>
      </w:r>
      <w:r>
        <w:rPr>
          <w:i/>
          <w:iCs/>
        </w:rPr>
        <w:t>,</w:t>
      </w:r>
      <w:r w:rsidR="00EF1385">
        <w:rPr>
          <w:i/>
          <w:iCs/>
        </w:rPr>
        <w:t xml:space="preserve"> </w:t>
      </w:r>
      <w:r w:rsidRPr="00A87AAB">
        <w:rPr>
          <w:i/>
          <w:iCs/>
        </w:rPr>
        <w:t>so</w:t>
      </w:r>
      <w:r w:rsidR="00EF1385">
        <w:rPr>
          <w:i/>
          <w:iCs/>
        </w:rPr>
        <w:t xml:space="preserve"> </w:t>
      </w:r>
      <w:r w:rsidRPr="00A87AAB">
        <w:rPr>
          <w:i/>
          <w:iCs/>
        </w:rPr>
        <w:t>kind</w:t>
      </w:r>
      <w:r w:rsidR="00EF1385">
        <w:rPr>
          <w:i/>
          <w:iCs/>
        </w:rPr>
        <w:t xml:space="preserve"> </w:t>
      </w:r>
      <w:r w:rsidRPr="00A87AAB">
        <w:rPr>
          <w:i/>
          <w:iCs/>
        </w:rPr>
        <w:t>of</w:t>
      </w:r>
      <w:r w:rsidR="00EF1385">
        <w:rPr>
          <w:i/>
          <w:iCs/>
        </w:rPr>
        <w:t xml:space="preserve"> </w:t>
      </w:r>
      <w:r w:rsidRPr="00A87AAB">
        <w:rPr>
          <w:i/>
          <w:iCs/>
        </w:rPr>
        <w:t>mining</w:t>
      </w:r>
      <w:r w:rsidR="00EF1385">
        <w:rPr>
          <w:i/>
          <w:iCs/>
        </w:rPr>
        <w:t xml:space="preserve"> </w:t>
      </w:r>
      <w:r w:rsidRPr="00A87AAB">
        <w:rPr>
          <w:i/>
          <w:iCs/>
        </w:rPr>
        <w:t>those</w:t>
      </w:r>
      <w:r w:rsidR="00EF1385">
        <w:rPr>
          <w:i/>
          <w:iCs/>
        </w:rPr>
        <w:t xml:space="preserve"> </w:t>
      </w:r>
      <w:r w:rsidRPr="00A87AAB">
        <w:rPr>
          <w:i/>
          <w:iCs/>
        </w:rPr>
        <w:t>avenues</w:t>
      </w:r>
      <w:r w:rsidR="00EF1385">
        <w:rPr>
          <w:i/>
          <w:iCs/>
        </w:rPr>
        <w:t xml:space="preserve"> </w:t>
      </w:r>
      <w:r w:rsidRPr="00A87AAB">
        <w:rPr>
          <w:i/>
          <w:iCs/>
        </w:rPr>
        <w:t>was</w:t>
      </w:r>
      <w:r w:rsidR="00EF1385">
        <w:rPr>
          <w:i/>
          <w:iCs/>
        </w:rPr>
        <w:t xml:space="preserve"> </w:t>
      </w:r>
      <w:r w:rsidRPr="00A87AAB">
        <w:rPr>
          <w:i/>
          <w:iCs/>
        </w:rPr>
        <w:t>always</w:t>
      </w:r>
      <w:r w:rsidR="00EF1385">
        <w:rPr>
          <w:i/>
          <w:iCs/>
        </w:rPr>
        <w:t xml:space="preserve"> </w:t>
      </w:r>
      <w:r w:rsidRPr="00A87AAB">
        <w:rPr>
          <w:i/>
          <w:iCs/>
        </w:rPr>
        <w:t>great</w:t>
      </w:r>
      <w:r>
        <w:rPr>
          <w:i/>
          <w:iCs/>
        </w:rPr>
        <w:t>.</w:t>
      </w:r>
      <w:r w:rsidR="00EF1385">
        <w:t xml:space="preserve"> </w:t>
      </w:r>
      <w:proofErr w:type="spellStart"/>
      <w:r>
        <w:t>Renaisi</w:t>
      </w:r>
      <w:proofErr w:type="spellEnd"/>
      <w:r w:rsidR="00EF1385">
        <w:t xml:space="preserve"> </w:t>
      </w:r>
      <w:r>
        <w:t>manager</w:t>
      </w:r>
    </w:p>
    <w:p w14:paraId="6D684E61" w14:textId="1947AD1F" w:rsidR="00697E1F" w:rsidRDefault="00156191" w:rsidP="00697E1F">
      <w:hyperlink r:id="rId27" w:history="1">
        <w:r w:rsidR="00697E1F" w:rsidRPr="00EB1E32">
          <w:rPr>
            <w:rStyle w:val="Hyperlink"/>
            <w:b/>
            <w:bCs/>
          </w:rPr>
          <w:t>PAZ</w:t>
        </w:r>
      </w:hyperlink>
      <w:r w:rsidR="00EF1385">
        <w:t xml:space="preserve"> </w:t>
      </w:r>
      <w:r w:rsidR="00697E1F">
        <w:t>is</w:t>
      </w:r>
      <w:r w:rsidR="00EF1385">
        <w:t xml:space="preserve"> </w:t>
      </w:r>
      <w:r w:rsidR="00697E1F">
        <w:t>a</w:t>
      </w:r>
      <w:r w:rsidR="00EF1385">
        <w:t xml:space="preserve"> </w:t>
      </w:r>
      <w:r w:rsidR="00697E1F">
        <w:t>social</w:t>
      </w:r>
      <w:r w:rsidR="00EF1385">
        <w:t xml:space="preserve"> </w:t>
      </w:r>
      <w:r w:rsidR="00697E1F">
        <w:t>impact</w:t>
      </w:r>
      <w:r w:rsidR="00EF1385">
        <w:t xml:space="preserve"> </w:t>
      </w:r>
      <w:r w:rsidR="00697E1F">
        <w:t>company</w:t>
      </w:r>
      <w:r w:rsidR="00EF1385">
        <w:t xml:space="preserve"> </w:t>
      </w:r>
      <w:r w:rsidR="00697E1F">
        <w:t>which</w:t>
      </w:r>
      <w:r w:rsidR="00EF1385">
        <w:t xml:space="preserve"> </w:t>
      </w:r>
      <w:r w:rsidR="00697E1F">
        <w:t>t</w:t>
      </w:r>
      <w:r w:rsidR="00697E1F" w:rsidRPr="00EB1E32">
        <w:t>rains</w:t>
      </w:r>
      <w:r w:rsidR="00EF1385">
        <w:t xml:space="preserve"> </w:t>
      </w:r>
      <w:r w:rsidR="00697E1F" w:rsidRPr="00EB1E32">
        <w:t>and</w:t>
      </w:r>
      <w:r w:rsidR="00EF1385">
        <w:t xml:space="preserve"> </w:t>
      </w:r>
      <w:r w:rsidR="00697E1F" w:rsidRPr="00EB1E32">
        <w:t>mentors</w:t>
      </w:r>
      <w:r w:rsidR="00EF1385">
        <w:t xml:space="preserve"> </w:t>
      </w:r>
      <w:r w:rsidR="00697E1F" w:rsidRPr="00EB1E32">
        <w:t>refugee</w:t>
      </w:r>
      <w:r w:rsidR="00EF1385">
        <w:t xml:space="preserve"> </w:t>
      </w:r>
      <w:r w:rsidR="00697E1F" w:rsidRPr="00EB1E32">
        <w:t>professionals</w:t>
      </w:r>
      <w:r w:rsidR="00EF1385">
        <w:t xml:space="preserve"> </w:t>
      </w:r>
      <w:r w:rsidR="00697E1F" w:rsidRPr="00EB1E32">
        <w:t>in</w:t>
      </w:r>
      <w:r w:rsidR="00EF1385">
        <w:t xml:space="preserve"> </w:t>
      </w:r>
      <w:r w:rsidR="00697E1F" w:rsidRPr="00EB1E32">
        <w:t>the</w:t>
      </w:r>
      <w:r w:rsidR="00EF1385">
        <w:t xml:space="preserve"> </w:t>
      </w:r>
      <w:r w:rsidR="00697E1F" w:rsidRPr="00EB1E32">
        <w:t>IT</w:t>
      </w:r>
      <w:r w:rsidR="00EF1385">
        <w:t xml:space="preserve"> </w:t>
      </w:r>
      <w:r w:rsidR="00697E1F" w:rsidRPr="00EB1E32">
        <w:t>sector</w:t>
      </w:r>
      <w:r w:rsidR="00EF1385">
        <w:t xml:space="preserve"> </w:t>
      </w:r>
      <w:r w:rsidR="00697E1F" w:rsidRPr="00EB1E32">
        <w:t>to</w:t>
      </w:r>
      <w:r w:rsidR="00EF1385">
        <w:t xml:space="preserve"> </w:t>
      </w:r>
      <w:r w:rsidR="00697E1F" w:rsidRPr="00EB1E32">
        <w:t>adapt</w:t>
      </w:r>
      <w:r w:rsidR="00EF1385">
        <w:t xml:space="preserve"> </w:t>
      </w:r>
      <w:r w:rsidR="00697E1F" w:rsidRPr="00EB1E32">
        <w:t>their</w:t>
      </w:r>
      <w:r w:rsidR="00EF1385">
        <w:t xml:space="preserve"> </w:t>
      </w:r>
      <w:r w:rsidR="00697E1F" w:rsidRPr="00EB1E32">
        <w:t>knowledge</w:t>
      </w:r>
      <w:r w:rsidR="00EF1385">
        <w:t xml:space="preserve"> </w:t>
      </w:r>
      <w:r w:rsidR="00697E1F" w:rsidRPr="00EB1E32">
        <w:t>and</w:t>
      </w:r>
      <w:r w:rsidR="00EF1385">
        <w:t xml:space="preserve"> </w:t>
      </w:r>
      <w:r w:rsidR="00697E1F" w:rsidRPr="00EB1E32">
        <w:t>experience</w:t>
      </w:r>
      <w:r w:rsidR="00EF1385">
        <w:t xml:space="preserve"> </w:t>
      </w:r>
      <w:r w:rsidR="00697E1F" w:rsidRPr="00EB1E32">
        <w:t>to</w:t>
      </w:r>
      <w:r w:rsidR="00EF1385">
        <w:t xml:space="preserve"> </w:t>
      </w:r>
      <w:r w:rsidR="00697E1F" w:rsidRPr="00EB1E32">
        <w:t>the</w:t>
      </w:r>
      <w:r w:rsidR="00EF1385">
        <w:t xml:space="preserve"> </w:t>
      </w:r>
      <w:r w:rsidR="00697E1F" w:rsidRPr="00EB1E32">
        <w:t>needs</w:t>
      </w:r>
      <w:r w:rsidR="00EF1385">
        <w:t xml:space="preserve"> </w:t>
      </w:r>
      <w:r w:rsidR="00697E1F" w:rsidRPr="00EB1E32">
        <w:t>of</w:t>
      </w:r>
      <w:r w:rsidR="00EF1385">
        <w:t xml:space="preserve"> </w:t>
      </w:r>
      <w:r w:rsidR="00697E1F" w:rsidRPr="00EB1E32">
        <w:t>the</w:t>
      </w:r>
      <w:r w:rsidR="00EF1385">
        <w:t xml:space="preserve"> </w:t>
      </w:r>
      <w:r w:rsidR="00697E1F" w:rsidRPr="00EB1E32">
        <w:t>global</w:t>
      </w:r>
      <w:r w:rsidR="00EF1385">
        <w:t xml:space="preserve"> </w:t>
      </w:r>
      <w:r w:rsidR="00697E1F" w:rsidRPr="00EB1E32">
        <w:t>tech</w:t>
      </w:r>
      <w:r w:rsidR="00EF1385">
        <w:t xml:space="preserve"> </w:t>
      </w:r>
      <w:r w:rsidR="00697E1F" w:rsidRPr="00EB1E32">
        <w:t>industry.</w:t>
      </w:r>
      <w:r w:rsidR="00EF1385">
        <w:t xml:space="preserve"> </w:t>
      </w:r>
      <w:r w:rsidR="00697E1F">
        <w:t>While</w:t>
      </w:r>
      <w:r w:rsidR="00EF1385">
        <w:t xml:space="preserve"> </w:t>
      </w:r>
      <w:r w:rsidR="00697E1F">
        <w:t>requiring</w:t>
      </w:r>
      <w:r w:rsidR="00EF1385">
        <w:t xml:space="preserve"> </w:t>
      </w:r>
      <w:r w:rsidR="00697E1F">
        <w:t>high</w:t>
      </w:r>
      <w:r w:rsidR="00EF1385">
        <w:t xml:space="preserve"> </w:t>
      </w:r>
      <w:r w:rsidR="00697E1F">
        <w:t>level</w:t>
      </w:r>
      <w:r w:rsidR="00EF1385">
        <w:t xml:space="preserve"> </w:t>
      </w:r>
      <w:r w:rsidR="00697E1F">
        <w:t>skills,</w:t>
      </w:r>
      <w:r w:rsidR="00EF1385">
        <w:t xml:space="preserve"> </w:t>
      </w:r>
      <w:r w:rsidR="00697E1F">
        <w:t>IT</w:t>
      </w:r>
      <w:r w:rsidR="00EF1385">
        <w:t xml:space="preserve"> </w:t>
      </w:r>
      <w:r w:rsidR="00697E1F">
        <w:t>is</w:t>
      </w:r>
      <w:r w:rsidR="00EF1385">
        <w:t xml:space="preserve"> </w:t>
      </w:r>
      <w:r w:rsidR="00697E1F">
        <w:t>not</w:t>
      </w:r>
      <w:r w:rsidR="00EF1385">
        <w:t xml:space="preserve"> </w:t>
      </w:r>
      <w:r w:rsidR="00697E1F">
        <w:t>a</w:t>
      </w:r>
      <w:r w:rsidR="00EF1385">
        <w:t xml:space="preserve"> </w:t>
      </w:r>
      <w:r w:rsidR="00697E1F">
        <w:t>regulated</w:t>
      </w:r>
      <w:r w:rsidR="00EF1385">
        <w:t xml:space="preserve"> </w:t>
      </w:r>
      <w:r w:rsidR="00697E1F">
        <w:t>sector</w:t>
      </w:r>
      <w:r w:rsidR="00EF1385">
        <w:t xml:space="preserve"> </w:t>
      </w:r>
      <w:r w:rsidR="00697E1F">
        <w:t>with</w:t>
      </w:r>
      <w:r w:rsidR="00EF1385">
        <w:t xml:space="preserve"> </w:t>
      </w:r>
      <w:r w:rsidR="00697E1F">
        <w:t>a</w:t>
      </w:r>
      <w:r w:rsidR="00EF1385">
        <w:t xml:space="preserve"> </w:t>
      </w:r>
      <w:r w:rsidR="00697E1F">
        <w:t>need</w:t>
      </w:r>
      <w:r w:rsidR="00EF1385">
        <w:t xml:space="preserve"> </w:t>
      </w:r>
      <w:r w:rsidR="00697E1F">
        <w:t>to</w:t>
      </w:r>
      <w:r w:rsidR="00EF1385">
        <w:t xml:space="preserve"> </w:t>
      </w:r>
      <w:r w:rsidR="00697E1F">
        <w:t>formally</w:t>
      </w:r>
      <w:r w:rsidR="00EF1385">
        <w:t xml:space="preserve"> </w:t>
      </w:r>
      <w:r w:rsidR="00697E1F">
        <w:t>benchmark</w:t>
      </w:r>
      <w:r w:rsidR="00EF1385">
        <w:t xml:space="preserve"> </w:t>
      </w:r>
      <w:r w:rsidR="00697E1F">
        <w:t>qualifications</w:t>
      </w:r>
      <w:r w:rsidR="00EF1385">
        <w:t xml:space="preserve"> </w:t>
      </w:r>
      <w:r w:rsidR="00697E1F">
        <w:t>and</w:t>
      </w:r>
      <w:r w:rsidR="00EF1385">
        <w:t xml:space="preserve"> </w:t>
      </w:r>
      <w:r w:rsidR="00697E1F">
        <w:t>register</w:t>
      </w:r>
      <w:r w:rsidR="00EF1385">
        <w:t xml:space="preserve"> </w:t>
      </w:r>
      <w:r w:rsidR="00697E1F">
        <w:t>to</w:t>
      </w:r>
      <w:r w:rsidR="00EF1385">
        <w:t xml:space="preserve"> </w:t>
      </w:r>
      <w:r w:rsidR="00697E1F">
        <w:t>practice,</w:t>
      </w:r>
      <w:r w:rsidR="00EF1385">
        <w:t xml:space="preserve"> </w:t>
      </w:r>
      <w:r w:rsidR="00697E1F">
        <w:t>and</w:t>
      </w:r>
      <w:r w:rsidR="00EF1385">
        <w:t xml:space="preserve"> </w:t>
      </w:r>
      <w:r w:rsidR="00697E1F">
        <w:t>employers</w:t>
      </w:r>
      <w:r w:rsidR="00EF1385">
        <w:t xml:space="preserve"> </w:t>
      </w:r>
      <w:r w:rsidR="00697E1F">
        <w:t>are</w:t>
      </w:r>
      <w:r w:rsidR="00EF1385">
        <w:t xml:space="preserve"> </w:t>
      </w:r>
      <w:r w:rsidR="00697E1F">
        <w:t>more</w:t>
      </w:r>
      <w:r w:rsidR="00EF1385">
        <w:t xml:space="preserve"> </w:t>
      </w:r>
      <w:r w:rsidR="00697E1F">
        <w:t>interested</w:t>
      </w:r>
      <w:r w:rsidR="00EF1385">
        <w:t xml:space="preserve"> </w:t>
      </w:r>
      <w:r w:rsidR="00697E1F">
        <w:t>in</w:t>
      </w:r>
      <w:r w:rsidR="00EF1385">
        <w:t xml:space="preserve"> </w:t>
      </w:r>
      <w:r w:rsidR="00697E1F">
        <w:t>experience</w:t>
      </w:r>
      <w:r w:rsidR="00EF1385">
        <w:t xml:space="preserve"> </w:t>
      </w:r>
      <w:r w:rsidR="00697E1F">
        <w:t>and</w:t>
      </w:r>
      <w:r w:rsidR="00EF1385">
        <w:t xml:space="preserve"> </w:t>
      </w:r>
      <w:r w:rsidR="00697E1F">
        <w:t>skillset</w:t>
      </w:r>
      <w:r w:rsidR="00EF1385">
        <w:t xml:space="preserve"> </w:t>
      </w:r>
      <w:r w:rsidR="00697E1F">
        <w:t>rather</w:t>
      </w:r>
      <w:r w:rsidR="00EF1385">
        <w:t xml:space="preserve"> </w:t>
      </w:r>
      <w:r w:rsidR="00697E1F">
        <w:t>than</w:t>
      </w:r>
      <w:r w:rsidR="00EF1385">
        <w:t xml:space="preserve"> </w:t>
      </w:r>
      <w:r w:rsidR="00697E1F">
        <w:t>certificates.</w:t>
      </w:r>
      <w:r w:rsidR="00EF1385">
        <w:t xml:space="preserve"> </w:t>
      </w:r>
      <w:r w:rsidR="00697E1F">
        <w:t>This</w:t>
      </w:r>
      <w:r w:rsidR="00EF1385">
        <w:t xml:space="preserve"> </w:t>
      </w:r>
      <w:r w:rsidR="00697E1F">
        <w:t>is</w:t>
      </w:r>
      <w:r w:rsidR="00EF1385">
        <w:t xml:space="preserve"> </w:t>
      </w:r>
      <w:r w:rsidR="00697E1F">
        <w:t>an</w:t>
      </w:r>
      <w:r w:rsidR="00EF1385">
        <w:t xml:space="preserve"> </w:t>
      </w:r>
      <w:r w:rsidR="00697E1F">
        <w:t>important</w:t>
      </w:r>
      <w:r w:rsidR="00EF1385">
        <w:t xml:space="preserve"> </w:t>
      </w:r>
      <w:r w:rsidR="00697E1F">
        <w:t>distinction</w:t>
      </w:r>
      <w:r w:rsidR="00EF1385">
        <w:t xml:space="preserve"> </w:t>
      </w:r>
      <w:r w:rsidR="00697E1F">
        <w:t>and</w:t>
      </w:r>
      <w:r w:rsidR="00EF1385">
        <w:t xml:space="preserve"> </w:t>
      </w:r>
      <w:r w:rsidR="00697E1F">
        <w:t>drives</w:t>
      </w:r>
      <w:r w:rsidR="00EF1385">
        <w:t xml:space="preserve"> </w:t>
      </w:r>
      <w:r w:rsidR="00697E1F">
        <w:t>the</w:t>
      </w:r>
      <w:r w:rsidR="00EF1385">
        <w:t xml:space="preserve"> </w:t>
      </w:r>
      <w:r w:rsidR="00697E1F">
        <w:t>approach</w:t>
      </w:r>
      <w:r w:rsidR="00EF1385">
        <w:t xml:space="preserve"> </w:t>
      </w:r>
      <w:r w:rsidR="00697E1F">
        <w:t>of</w:t>
      </w:r>
      <w:r w:rsidR="00EF1385">
        <w:t xml:space="preserve"> </w:t>
      </w:r>
      <w:r w:rsidR="00697E1F">
        <w:t>the</w:t>
      </w:r>
      <w:r w:rsidR="00EF1385">
        <w:t xml:space="preserve"> </w:t>
      </w:r>
      <w:r w:rsidR="00697E1F">
        <w:t>support</w:t>
      </w:r>
      <w:r w:rsidR="00EF1385">
        <w:t xml:space="preserve"> </w:t>
      </w:r>
      <w:r w:rsidR="00697E1F">
        <w:t>offered.</w:t>
      </w:r>
    </w:p>
    <w:p w14:paraId="5593D3E7" w14:textId="6B5A3D65" w:rsidR="00697E1F" w:rsidRPr="00110511" w:rsidRDefault="00697E1F" w:rsidP="00697E1F">
      <w:pPr>
        <w:ind w:left="567" w:right="566"/>
      </w:pPr>
      <w:r w:rsidRPr="00612BBC">
        <w:rPr>
          <w:i/>
          <w:iCs/>
        </w:rPr>
        <w:t>In</w:t>
      </w:r>
      <w:r w:rsidR="00EF1385">
        <w:rPr>
          <w:i/>
          <w:iCs/>
        </w:rPr>
        <w:t xml:space="preserve"> </w:t>
      </w:r>
      <w:r w:rsidRPr="00612BBC">
        <w:rPr>
          <w:i/>
          <w:iCs/>
        </w:rPr>
        <w:t>the</w:t>
      </w:r>
      <w:r w:rsidR="00EF1385">
        <w:rPr>
          <w:i/>
          <w:iCs/>
        </w:rPr>
        <w:t xml:space="preserve"> </w:t>
      </w:r>
      <w:r w:rsidRPr="00612BBC">
        <w:rPr>
          <w:i/>
          <w:iCs/>
        </w:rPr>
        <w:t>case</w:t>
      </w:r>
      <w:r w:rsidR="00EF1385">
        <w:rPr>
          <w:i/>
          <w:iCs/>
        </w:rPr>
        <w:t xml:space="preserve"> </w:t>
      </w:r>
      <w:r w:rsidRPr="00612BBC">
        <w:rPr>
          <w:i/>
          <w:iCs/>
        </w:rPr>
        <w:t>of</w:t>
      </w:r>
      <w:r w:rsidR="00EF1385">
        <w:rPr>
          <w:i/>
          <w:iCs/>
        </w:rPr>
        <w:t xml:space="preserve"> </w:t>
      </w:r>
      <w:r w:rsidRPr="00612BBC">
        <w:rPr>
          <w:i/>
          <w:iCs/>
        </w:rPr>
        <w:t>technology</w:t>
      </w:r>
      <w:r w:rsidR="00EF1385">
        <w:rPr>
          <w:i/>
          <w:iCs/>
        </w:rPr>
        <w:t xml:space="preserve"> </w:t>
      </w:r>
      <w:r w:rsidRPr="007477F3">
        <w:rPr>
          <w:i/>
          <w:iCs/>
        </w:rPr>
        <w:t>i</w:t>
      </w:r>
      <w:r w:rsidRPr="00612BBC">
        <w:rPr>
          <w:i/>
          <w:iCs/>
        </w:rPr>
        <w:t>t</w:t>
      </w:r>
      <w:r w:rsidR="00EF1385">
        <w:rPr>
          <w:i/>
          <w:iCs/>
        </w:rPr>
        <w:t xml:space="preserve"> </w:t>
      </w:r>
      <w:r w:rsidRPr="00612BBC">
        <w:rPr>
          <w:i/>
          <w:iCs/>
        </w:rPr>
        <w:t>was</w:t>
      </w:r>
      <w:r w:rsidR="00EF1385">
        <w:rPr>
          <w:i/>
          <w:iCs/>
        </w:rPr>
        <w:t xml:space="preserve"> </w:t>
      </w:r>
      <w:r w:rsidRPr="00612BBC">
        <w:rPr>
          <w:i/>
          <w:iCs/>
        </w:rPr>
        <w:t>very</w:t>
      </w:r>
      <w:r w:rsidR="00EF1385">
        <w:rPr>
          <w:i/>
          <w:iCs/>
        </w:rPr>
        <w:t xml:space="preserve"> </w:t>
      </w:r>
      <w:r w:rsidRPr="00612BBC">
        <w:rPr>
          <w:i/>
          <w:iCs/>
        </w:rPr>
        <w:t>apparent</w:t>
      </w:r>
      <w:r w:rsidR="00EF1385">
        <w:rPr>
          <w:i/>
          <w:iCs/>
        </w:rPr>
        <w:t xml:space="preserve"> </w:t>
      </w:r>
      <w:r w:rsidRPr="00612BBC">
        <w:rPr>
          <w:i/>
          <w:iCs/>
        </w:rPr>
        <w:t>because</w:t>
      </w:r>
      <w:r w:rsidR="00EF1385">
        <w:rPr>
          <w:i/>
          <w:iCs/>
        </w:rPr>
        <w:t xml:space="preserve"> </w:t>
      </w:r>
      <w:r w:rsidRPr="00612BBC">
        <w:rPr>
          <w:i/>
          <w:iCs/>
        </w:rPr>
        <w:t>of</w:t>
      </w:r>
      <w:r w:rsidR="00EF1385">
        <w:rPr>
          <w:i/>
          <w:iCs/>
        </w:rPr>
        <w:t xml:space="preserve"> </w:t>
      </w:r>
      <w:r w:rsidRPr="00612BBC">
        <w:rPr>
          <w:i/>
          <w:iCs/>
        </w:rPr>
        <w:t>this</w:t>
      </w:r>
      <w:r w:rsidR="00EF1385">
        <w:rPr>
          <w:i/>
          <w:iCs/>
        </w:rPr>
        <w:t xml:space="preserve"> </w:t>
      </w:r>
      <w:r w:rsidRPr="00612BBC">
        <w:rPr>
          <w:i/>
          <w:iCs/>
        </w:rPr>
        <w:t>skills</w:t>
      </w:r>
      <w:r w:rsidR="00EF1385">
        <w:rPr>
          <w:i/>
          <w:iCs/>
        </w:rPr>
        <w:t xml:space="preserve"> </w:t>
      </w:r>
      <w:r w:rsidRPr="00612BBC">
        <w:rPr>
          <w:i/>
          <w:iCs/>
        </w:rPr>
        <w:t>shortage</w:t>
      </w:r>
      <w:r w:rsidR="00EF1385">
        <w:rPr>
          <w:i/>
          <w:iCs/>
        </w:rPr>
        <w:t xml:space="preserve"> </w:t>
      </w:r>
      <w:r w:rsidRPr="00612BBC">
        <w:rPr>
          <w:i/>
          <w:iCs/>
        </w:rPr>
        <w:t>that</w:t>
      </w:r>
      <w:r w:rsidR="00EF1385">
        <w:rPr>
          <w:i/>
          <w:iCs/>
        </w:rPr>
        <w:t xml:space="preserve"> </w:t>
      </w:r>
      <w:r w:rsidRPr="00612BBC">
        <w:rPr>
          <w:i/>
          <w:iCs/>
        </w:rPr>
        <w:t>if</w:t>
      </w:r>
      <w:r w:rsidR="00EF1385">
        <w:rPr>
          <w:i/>
          <w:iCs/>
        </w:rPr>
        <w:t xml:space="preserve"> </w:t>
      </w:r>
      <w:r w:rsidRPr="00612BBC">
        <w:rPr>
          <w:i/>
          <w:iCs/>
        </w:rPr>
        <w:t>they</w:t>
      </w:r>
      <w:r w:rsidR="00EF1385">
        <w:rPr>
          <w:i/>
          <w:iCs/>
        </w:rPr>
        <w:t xml:space="preserve"> </w:t>
      </w:r>
      <w:r w:rsidRPr="00612BBC">
        <w:rPr>
          <w:i/>
          <w:iCs/>
        </w:rPr>
        <w:t>only</w:t>
      </w:r>
      <w:r w:rsidR="00EF1385">
        <w:rPr>
          <w:i/>
          <w:iCs/>
        </w:rPr>
        <w:t xml:space="preserve"> </w:t>
      </w:r>
      <w:r w:rsidRPr="00612BBC">
        <w:rPr>
          <w:i/>
          <w:iCs/>
        </w:rPr>
        <w:t>focus</w:t>
      </w:r>
      <w:r w:rsidR="00EF1385">
        <w:rPr>
          <w:i/>
          <w:iCs/>
        </w:rPr>
        <w:t xml:space="preserve"> </w:t>
      </w:r>
      <w:r w:rsidRPr="00612BBC">
        <w:rPr>
          <w:i/>
          <w:iCs/>
        </w:rPr>
        <w:t>on</w:t>
      </w:r>
      <w:r w:rsidR="00EF1385">
        <w:rPr>
          <w:i/>
          <w:iCs/>
        </w:rPr>
        <w:t xml:space="preserve"> </w:t>
      </w:r>
      <w:r w:rsidRPr="00612BBC">
        <w:rPr>
          <w:i/>
          <w:iCs/>
        </w:rPr>
        <w:t>who</w:t>
      </w:r>
      <w:r w:rsidR="00EF1385">
        <w:rPr>
          <w:i/>
          <w:iCs/>
        </w:rPr>
        <w:t xml:space="preserve"> </w:t>
      </w:r>
      <w:r w:rsidRPr="00612BBC">
        <w:rPr>
          <w:i/>
          <w:iCs/>
        </w:rPr>
        <w:t>has</w:t>
      </w:r>
      <w:r w:rsidR="00EF1385">
        <w:rPr>
          <w:i/>
          <w:iCs/>
        </w:rPr>
        <w:t xml:space="preserve"> </w:t>
      </w:r>
      <w:r w:rsidRPr="00612BBC">
        <w:rPr>
          <w:i/>
          <w:iCs/>
        </w:rPr>
        <w:t>a</w:t>
      </w:r>
      <w:r w:rsidR="00EF1385">
        <w:rPr>
          <w:i/>
          <w:iCs/>
        </w:rPr>
        <w:t xml:space="preserve"> </w:t>
      </w:r>
      <w:r w:rsidRPr="00612BBC">
        <w:rPr>
          <w:i/>
          <w:iCs/>
        </w:rPr>
        <w:t>certificate,</w:t>
      </w:r>
      <w:r w:rsidR="00EF1385">
        <w:rPr>
          <w:i/>
          <w:iCs/>
        </w:rPr>
        <w:t xml:space="preserve"> </w:t>
      </w:r>
      <w:r w:rsidRPr="00612BBC">
        <w:rPr>
          <w:i/>
          <w:iCs/>
        </w:rPr>
        <w:t>and</w:t>
      </w:r>
      <w:r w:rsidR="00EF1385">
        <w:rPr>
          <w:i/>
          <w:iCs/>
        </w:rPr>
        <w:t xml:space="preserve"> </w:t>
      </w:r>
      <w:r w:rsidRPr="00612BBC">
        <w:rPr>
          <w:i/>
          <w:iCs/>
        </w:rPr>
        <w:t>especially</w:t>
      </w:r>
      <w:r w:rsidR="00EF1385">
        <w:rPr>
          <w:i/>
          <w:iCs/>
        </w:rPr>
        <w:t xml:space="preserve"> </w:t>
      </w:r>
      <w:r w:rsidRPr="00612BBC">
        <w:rPr>
          <w:i/>
          <w:iCs/>
        </w:rPr>
        <w:t>if</w:t>
      </w:r>
      <w:r w:rsidR="00EF1385">
        <w:rPr>
          <w:i/>
          <w:iCs/>
        </w:rPr>
        <w:t xml:space="preserve"> </w:t>
      </w:r>
      <w:r w:rsidRPr="00612BBC">
        <w:rPr>
          <w:i/>
          <w:iCs/>
        </w:rPr>
        <w:t>the</w:t>
      </w:r>
      <w:r w:rsidR="00EF1385">
        <w:rPr>
          <w:i/>
          <w:iCs/>
        </w:rPr>
        <w:t xml:space="preserve"> </w:t>
      </w:r>
      <w:r w:rsidRPr="00612BBC">
        <w:rPr>
          <w:i/>
          <w:iCs/>
        </w:rPr>
        <w:t>certificate</w:t>
      </w:r>
      <w:r w:rsidR="00EF1385">
        <w:rPr>
          <w:i/>
          <w:iCs/>
        </w:rPr>
        <w:t xml:space="preserve"> </w:t>
      </w:r>
      <w:r w:rsidRPr="00612BBC">
        <w:rPr>
          <w:i/>
          <w:iCs/>
        </w:rPr>
        <w:t>needs</w:t>
      </w:r>
      <w:r w:rsidR="00EF1385">
        <w:rPr>
          <w:i/>
          <w:iCs/>
        </w:rPr>
        <w:t xml:space="preserve"> </w:t>
      </w:r>
      <w:r w:rsidRPr="00612BBC">
        <w:rPr>
          <w:i/>
          <w:iCs/>
        </w:rPr>
        <w:t>to</w:t>
      </w:r>
      <w:r w:rsidR="00EF1385">
        <w:rPr>
          <w:i/>
          <w:iCs/>
        </w:rPr>
        <w:t xml:space="preserve"> </w:t>
      </w:r>
      <w:r w:rsidRPr="00612BBC">
        <w:rPr>
          <w:i/>
          <w:iCs/>
        </w:rPr>
        <w:t>be</w:t>
      </w:r>
      <w:r w:rsidR="00EF1385">
        <w:rPr>
          <w:i/>
          <w:iCs/>
        </w:rPr>
        <w:t xml:space="preserve"> </w:t>
      </w:r>
      <w:r w:rsidRPr="00612BBC">
        <w:rPr>
          <w:i/>
          <w:iCs/>
        </w:rPr>
        <w:t>from</w:t>
      </w:r>
      <w:r w:rsidR="00EF1385">
        <w:rPr>
          <w:i/>
          <w:iCs/>
        </w:rPr>
        <w:t xml:space="preserve"> </w:t>
      </w:r>
      <w:r w:rsidRPr="00612BBC">
        <w:rPr>
          <w:i/>
          <w:iCs/>
        </w:rPr>
        <w:t>the</w:t>
      </w:r>
      <w:r w:rsidR="00EF1385">
        <w:rPr>
          <w:i/>
          <w:iCs/>
        </w:rPr>
        <w:t xml:space="preserve"> </w:t>
      </w:r>
      <w:r w:rsidRPr="00612BBC">
        <w:rPr>
          <w:i/>
          <w:iCs/>
        </w:rPr>
        <w:t>UK,</w:t>
      </w:r>
      <w:r w:rsidR="00EF1385">
        <w:rPr>
          <w:i/>
          <w:iCs/>
        </w:rPr>
        <w:t xml:space="preserve"> </w:t>
      </w:r>
      <w:r w:rsidRPr="00612BBC">
        <w:rPr>
          <w:i/>
          <w:iCs/>
        </w:rPr>
        <w:t>then</w:t>
      </w:r>
      <w:r w:rsidR="00EF1385">
        <w:rPr>
          <w:i/>
          <w:iCs/>
        </w:rPr>
        <w:t xml:space="preserve"> </w:t>
      </w:r>
      <w:r w:rsidRPr="00612BBC">
        <w:rPr>
          <w:i/>
          <w:iCs/>
        </w:rPr>
        <w:t>they</w:t>
      </w:r>
      <w:r w:rsidR="00EF1385">
        <w:rPr>
          <w:i/>
          <w:iCs/>
        </w:rPr>
        <w:t xml:space="preserve"> </w:t>
      </w:r>
      <w:r w:rsidRPr="00612BBC">
        <w:rPr>
          <w:i/>
          <w:iCs/>
        </w:rPr>
        <w:t>are</w:t>
      </w:r>
      <w:r w:rsidR="00EF1385">
        <w:rPr>
          <w:i/>
          <w:iCs/>
        </w:rPr>
        <w:t xml:space="preserve"> </w:t>
      </w:r>
      <w:r w:rsidRPr="00612BBC">
        <w:rPr>
          <w:i/>
          <w:iCs/>
        </w:rPr>
        <w:t>narrowing</w:t>
      </w:r>
      <w:r w:rsidR="00EF1385">
        <w:rPr>
          <w:i/>
          <w:iCs/>
        </w:rPr>
        <w:t xml:space="preserve"> </w:t>
      </w:r>
      <w:r w:rsidRPr="00612BBC">
        <w:rPr>
          <w:i/>
          <w:iCs/>
        </w:rPr>
        <w:t>their</w:t>
      </w:r>
      <w:r w:rsidR="00EF1385">
        <w:rPr>
          <w:i/>
          <w:iCs/>
        </w:rPr>
        <w:t xml:space="preserve"> </w:t>
      </w:r>
      <w:r w:rsidRPr="00612BBC">
        <w:rPr>
          <w:i/>
          <w:iCs/>
        </w:rPr>
        <w:t>talent</w:t>
      </w:r>
      <w:r w:rsidR="00EF1385">
        <w:rPr>
          <w:i/>
          <w:iCs/>
        </w:rPr>
        <w:t xml:space="preserve"> </w:t>
      </w:r>
      <w:r w:rsidRPr="00612BBC">
        <w:rPr>
          <w:i/>
          <w:iCs/>
        </w:rPr>
        <w:t>pool</w:t>
      </w:r>
      <w:r w:rsidR="00EF1385">
        <w:rPr>
          <w:i/>
          <w:iCs/>
        </w:rPr>
        <w:t xml:space="preserve"> </w:t>
      </w:r>
      <w:r w:rsidRPr="00612BBC">
        <w:rPr>
          <w:i/>
          <w:iCs/>
        </w:rPr>
        <w:t>so</w:t>
      </w:r>
      <w:r w:rsidR="00EF1385">
        <w:rPr>
          <w:i/>
          <w:iCs/>
        </w:rPr>
        <w:t xml:space="preserve"> </w:t>
      </w:r>
      <w:r w:rsidRPr="00612BBC">
        <w:rPr>
          <w:i/>
          <w:iCs/>
        </w:rPr>
        <w:t>much</w:t>
      </w:r>
      <w:r w:rsidR="00EF1385">
        <w:rPr>
          <w:i/>
          <w:iCs/>
        </w:rPr>
        <w:t xml:space="preserve"> </w:t>
      </w:r>
      <w:r w:rsidRPr="00612BBC">
        <w:rPr>
          <w:i/>
          <w:iCs/>
        </w:rPr>
        <w:t>that</w:t>
      </w:r>
      <w:r w:rsidR="00EF1385">
        <w:rPr>
          <w:i/>
          <w:iCs/>
        </w:rPr>
        <w:t xml:space="preserve"> </w:t>
      </w:r>
      <w:r w:rsidRPr="00612BBC">
        <w:rPr>
          <w:i/>
          <w:iCs/>
        </w:rPr>
        <w:t>it</w:t>
      </w:r>
      <w:r w:rsidR="00EF1385">
        <w:rPr>
          <w:i/>
          <w:iCs/>
        </w:rPr>
        <w:t xml:space="preserve"> </w:t>
      </w:r>
      <w:r w:rsidRPr="00612BBC">
        <w:rPr>
          <w:i/>
          <w:iCs/>
        </w:rPr>
        <w:t>made</w:t>
      </w:r>
      <w:r w:rsidR="00EF1385">
        <w:rPr>
          <w:i/>
          <w:iCs/>
        </w:rPr>
        <w:t xml:space="preserve"> </w:t>
      </w:r>
      <w:r w:rsidRPr="00612BBC">
        <w:rPr>
          <w:i/>
          <w:iCs/>
        </w:rPr>
        <w:t>no</w:t>
      </w:r>
      <w:r w:rsidR="00EF1385">
        <w:rPr>
          <w:i/>
          <w:iCs/>
        </w:rPr>
        <w:t xml:space="preserve"> </w:t>
      </w:r>
      <w:r w:rsidRPr="00612BBC">
        <w:rPr>
          <w:i/>
          <w:iCs/>
        </w:rPr>
        <w:t>sense.</w:t>
      </w:r>
      <w:r w:rsidR="00EF1385">
        <w:rPr>
          <w:i/>
          <w:iCs/>
        </w:rPr>
        <w:t xml:space="preserve"> </w:t>
      </w:r>
      <w:r w:rsidRPr="00612BBC">
        <w:rPr>
          <w:i/>
          <w:iCs/>
        </w:rPr>
        <w:t>So</w:t>
      </w:r>
      <w:r w:rsidR="00EF1385">
        <w:rPr>
          <w:i/>
          <w:iCs/>
        </w:rPr>
        <w:t xml:space="preserve"> </w:t>
      </w:r>
      <w:r w:rsidRPr="00612BBC">
        <w:rPr>
          <w:i/>
          <w:iCs/>
        </w:rPr>
        <w:t>instead</w:t>
      </w:r>
      <w:r w:rsidR="00EF1385">
        <w:rPr>
          <w:i/>
          <w:iCs/>
        </w:rPr>
        <w:t xml:space="preserve"> </w:t>
      </w:r>
      <w:r w:rsidRPr="00612BBC">
        <w:rPr>
          <w:i/>
          <w:iCs/>
        </w:rPr>
        <w:t>what</w:t>
      </w:r>
      <w:r w:rsidR="00EF1385">
        <w:rPr>
          <w:i/>
          <w:iCs/>
        </w:rPr>
        <w:t xml:space="preserve"> </w:t>
      </w:r>
      <w:r w:rsidRPr="00612BBC">
        <w:rPr>
          <w:i/>
          <w:iCs/>
        </w:rPr>
        <w:t>we</w:t>
      </w:r>
      <w:r w:rsidR="00EF1385">
        <w:rPr>
          <w:i/>
          <w:iCs/>
        </w:rPr>
        <w:t xml:space="preserve"> </w:t>
      </w:r>
      <w:r w:rsidRPr="00612BBC">
        <w:rPr>
          <w:i/>
          <w:iCs/>
        </w:rPr>
        <w:t>did</w:t>
      </w:r>
      <w:r w:rsidR="00EF1385">
        <w:rPr>
          <w:i/>
          <w:iCs/>
        </w:rPr>
        <w:t xml:space="preserve"> </w:t>
      </w:r>
      <w:r w:rsidRPr="00612BBC">
        <w:rPr>
          <w:i/>
          <w:iCs/>
        </w:rPr>
        <w:t>was</w:t>
      </w:r>
      <w:r w:rsidR="00EF1385">
        <w:rPr>
          <w:i/>
          <w:iCs/>
        </w:rPr>
        <w:t xml:space="preserve"> </w:t>
      </w:r>
      <w:r w:rsidRPr="007477F3">
        <w:rPr>
          <w:i/>
          <w:iCs/>
        </w:rPr>
        <w:t>i</w:t>
      </w:r>
      <w:r w:rsidRPr="00612BBC">
        <w:rPr>
          <w:i/>
          <w:iCs/>
        </w:rPr>
        <w:t>nstead</w:t>
      </w:r>
      <w:r w:rsidR="00EF1385">
        <w:rPr>
          <w:i/>
          <w:iCs/>
        </w:rPr>
        <w:t xml:space="preserve"> </w:t>
      </w:r>
      <w:r w:rsidRPr="00612BBC">
        <w:rPr>
          <w:i/>
          <w:iCs/>
        </w:rPr>
        <w:t>of</w:t>
      </w:r>
      <w:r w:rsidR="00EF1385">
        <w:rPr>
          <w:i/>
          <w:iCs/>
        </w:rPr>
        <w:t xml:space="preserve"> </w:t>
      </w:r>
      <w:r w:rsidRPr="00612BBC">
        <w:rPr>
          <w:i/>
          <w:iCs/>
        </w:rPr>
        <w:t>sending</w:t>
      </w:r>
      <w:r w:rsidR="00EF1385">
        <w:rPr>
          <w:i/>
          <w:iCs/>
        </w:rPr>
        <w:t xml:space="preserve"> </w:t>
      </w:r>
      <w:r w:rsidRPr="00612BBC">
        <w:rPr>
          <w:i/>
          <w:iCs/>
        </w:rPr>
        <w:t>the</w:t>
      </w:r>
      <w:r w:rsidR="00EF1385">
        <w:rPr>
          <w:i/>
          <w:iCs/>
        </w:rPr>
        <w:t xml:space="preserve"> </w:t>
      </w:r>
      <w:r w:rsidRPr="00612BBC">
        <w:rPr>
          <w:i/>
          <w:iCs/>
        </w:rPr>
        <w:t>CV</w:t>
      </w:r>
      <w:r>
        <w:rPr>
          <w:i/>
          <w:iCs/>
        </w:rPr>
        <w:t>s</w:t>
      </w:r>
      <w:r w:rsidR="00EF1385">
        <w:rPr>
          <w:i/>
          <w:iCs/>
        </w:rPr>
        <w:t xml:space="preserve"> </w:t>
      </w:r>
      <w:r w:rsidRPr="00612BBC">
        <w:rPr>
          <w:i/>
          <w:iCs/>
        </w:rPr>
        <w:t>of</w:t>
      </w:r>
      <w:r w:rsidR="00EF1385">
        <w:rPr>
          <w:i/>
          <w:iCs/>
        </w:rPr>
        <w:t xml:space="preserve"> </w:t>
      </w:r>
      <w:r w:rsidRPr="00612BBC">
        <w:rPr>
          <w:i/>
          <w:iCs/>
        </w:rPr>
        <w:t>our</w:t>
      </w:r>
      <w:r w:rsidR="00EF1385">
        <w:rPr>
          <w:i/>
          <w:iCs/>
        </w:rPr>
        <w:t xml:space="preserve"> </w:t>
      </w:r>
      <w:r w:rsidRPr="00612BBC">
        <w:rPr>
          <w:i/>
          <w:iCs/>
        </w:rPr>
        <w:t>participants,</w:t>
      </w:r>
      <w:r w:rsidR="00EF1385">
        <w:rPr>
          <w:i/>
          <w:iCs/>
        </w:rPr>
        <w:t xml:space="preserve"> </w:t>
      </w:r>
      <w:r w:rsidRPr="00612BBC">
        <w:rPr>
          <w:i/>
          <w:iCs/>
        </w:rPr>
        <w:t>we</w:t>
      </w:r>
      <w:r w:rsidR="00EF1385">
        <w:rPr>
          <w:i/>
          <w:iCs/>
        </w:rPr>
        <w:t xml:space="preserve"> </w:t>
      </w:r>
      <w:r w:rsidRPr="00612BBC">
        <w:rPr>
          <w:i/>
          <w:iCs/>
        </w:rPr>
        <w:t>have</w:t>
      </w:r>
      <w:r w:rsidR="00EF1385">
        <w:rPr>
          <w:i/>
          <w:iCs/>
        </w:rPr>
        <w:t xml:space="preserve"> </w:t>
      </w:r>
      <w:r w:rsidRPr="00612BBC">
        <w:rPr>
          <w:i/>
          <w:iCs/>
        </w:rPr>
        <w:t>a</w:t>
      </w:r>
      <w:r w:rsidR="00EF1385">
        <w:rPr>
          <w:i/>
          <w:iCs/>
        </w:rPr>
        <w:t xml:space="preserve"> </w:t>
      </w:r>
      <w:r w:rsidRPr="00612BBC">
        <w:rPr>
          <w:i/>
          <w:iCs/>
        </w:rPr>
        <w:t>spreadsheet</w:t>
      </w:r>
      <w:r w:rsidR="00EF1385">
        <w:rPr>
          <w:i/>
          <w:iCs/>
        </w:rPr>
        <w:t xml:space="preserve"> </w:t>
      </w:r>
      <w:r w:rsidRPr="00612BBC">
        <w:rPr>
          <w:i/>
          <w:iCs/>
        </w:rPr>
        <w:t>where</w:t>
      </w:r>
      <w:r w:rsidR="00EF1385">
        <w:rPr>
          <w:i/>
          <w:iCs/>
        </w:rPr>
        <w:t xml:space="preserve"> </w:t>
      </w:r>
      <w:r w:rsidRPr="00612BBC">
        <w:rPr>
          <w:i/>
          <w:iCs/>
        </w:rPr>
        <w:t>we</w:t>
      </w:r>
      <w:r w:rsidR="00EF1385">
        <w:rPr>
          <w:i/>
          <w:iCs/>
        </w:rPr>
        <w:t xml:space="preserve"> </w:t>
      </w:r>
      <w:r w:rsidRPr="00612BBC">
        <w:rPr>
          <w:i/>
          <w:iCs/>
        </w:rPr>
        <w:t>put</w:t>
      </w:r>
      <w:r w:rsidR="00EF1385">
        <w:rPr>
          <w:i/>
          <w:iCs/>
        </w:rPr>
        <w:t xml:space="preserve"> </w:t>
      </w:r>
      <w:r w:rsidRPr="007477F3">
        <w:rPr>
          <w:i/>
          <w:iCs/>
        </w:rPr>
        <w:t>…</w:t>
      </w:r>
      <w:r w:rsidR="00EF1385">
        <w:rPr>
          <w:i/>
          <w:iCs/>
        </w:rPr>
        <w:t xml:space="preserve"> </w:t>
      </w:r>
      <w:r w:rsidRPr="00612BBC">
        <w:rPr>
          <w:i/>
          <w:iCs/>
        </w:rPr>
        <w:t>what</w:t>
      </w:r>
      <w:r w:rsidR="00EF1385">
        <w:rPr>
          <w:i/>
          <w:iCs/>
        </w:rPr>
        <w:t xml:space="preserve"> </w:t>
      </w:r>
      <w:r w:rsidRPr="00612BBC">
        <w:rPr>
          <w:i/>
          <w:iCs/>
        </w:rPr>
        <w:t>language</w:t>
      </w:r>
      <w:r w:rsidR="00EF1385">
        <w:rPr>
          <w:i/>
          <w:iCs/>
        </w:rPr>
        <w:t xml:space="preserve"> </w:t>
      </w:r>
      <w:r w:rsidRPr="007477F3">
        <w:rPr>
          <w:i/>
          <w:iCs/>
        </w:rPr>
        <w:t>…</w:t>
      </w:r>
      <w:r w:rsidR="00EF1385">
        <w:rPr>
          <w:i/>
          <w:iCs/>
        </w:rPr>
        <w:t xml:space="preserve"> </w:t>
      </w:r>
      <w:r w:rsidRPr="00612BBC">
        <w:rPr>
          <w:i/>
          <w:iCs/>
        </w:rPr>
        <w:t>this</w:t>
      </w:r>
      <w:r w:rsidR="00EF1385">
        <w:rPr>
          <w:i/>
          <w:iCs/>
        </w:rPr>
        <w:t xml:space="preserve"> </w:t>
      </w:r>
      <w:r w:rsidRPr="00612BBC">
        <w:rPr>
          <w:i/>
          <w:iCs/>
        </w:rPr>
        <w:t>person</w:t>
      </w:r>
      <w:r w:rsidR="00EF1385">
        <w:rPr>
          <w:i/>
          <w:iCs/>
        </w:rPr>
        <w:t xml:space="preserve"> </w:t>
      </w:r>
      <w:r w:rsidRPr="00612BBC">
        <w:rPr>
          <w:i/>
          <w:iCs/>
        </w:rPr>
        <w:t>speak</w:t>
      </w:r>
      <w:r w:rsidRPr="007477F3">
        <w:rPr>
          <w:i/>
          <w:iCs/>
        </w:rPr>
        <w:t>s;</w:t>
      </w:r>
      <w:r w:rsidR="00EF1385">
        <w:rPr>
          <w:i/>
          <w:iCs/>
        </w:rPr>
        <w:t xml:space="preserve"> </w:t>
      </w:r>
      <w:r w:rsidRPr="007477F3">
        <w:rPr>
          <w:i/>
          <w:iCs/>
        </w:rPr>
        <w:t>w</w:t>
      </w:r>
      <w:r w:rsidRPr="00612BBC">
        <w:rPr>
          <w:i/>
          <w:iCs/>
        </w:rPr>
        <w:t>hat</w:t>
      </w:r>
      <w:r w:rsidR="00EF1385">
        <w:rPr>
          <w:i/>
          <w:iCs/>
        </w:rPr>
        <w:t xml:space="preserve"> </w:t>
      </w:r>
      <w:r w:rsidRPr="00612BBC">
        <w:rPr>
          <w:i/>
          <w:iCs/>
        </w:rPr>
        <w:t>are</w:t>
      </w:r>
      <w:r w:rsidR="00EF1385">
        <w:rPr>
          <w:i/>
          <w:iCs/>
        </w:rPr>
        <w:t xml:space="preserve"> </w:t>
      </w:r>
      <w:r w:rsidRPr="00612BBC">
        <w:rPr>
          <w:i/>
          <w:iCs/>
        </w:rPr>
        <w:t>their</w:t>
      </w:r>
      <w:r w:rsidR="00EF1385">
        <w:rPr>
          <w:i/>
          <w:iCs/>
        </w:rPr>
        <w:t xml:space="preserve"> </w:t>
      </w:r>
      <w:r w:rsidRPr="00612BBC">
        <w:rPr>
          <w:i/>
          <w:iCs/>
        </w:rPr>
        <w:t>top</w:t>
      </w:r>
      <w:r w:rsidR="00EF1385">
        <w:rPr>
          <w:i/>
          <w:iCs/>
        </w:rPr>
        <w:t xml:space="preserve"> </w:t>
      </w:r>
      <w:r w:rsidRPr="00612BBC">
        <w:rPr>
          <w:i/>
          <w:iCs/>
        </w:rPr>
        <w:t>technical</w:t>
      </w:r>
      <w:r w:rsidR="00EF1385">
        <w:rPr>
          <w:i/>
          <w:iCs/>
        </w:rPr>
        <w:t xml:space="preserve"> </w:t>
      </w:r>
      <w:r w:rsidRPr="00612BBC">
        <w:rPr>
          <w:i/>
          <w:iCs/>
        </w:rPr>
        <w:t>skills,</w:t>
      </w:r>
      <w:r w:rsidR="00EF1385">
        <w:rPr>
          <w:i/>
          <w:iCs/>
        </w:rPr>
        <w:t xml:space="preserve"> </w:t>
      </w:r>
      <w:r w:rsidRPr="00612BBC">
        <w:rPr>
          <w:i/>
          <w:iCs/>
        </w:rPr>
        <w:t>their</w:t>
      </w:r>
      <w:r w:rsidR="00EF1385">
        <w:rPr>
          <w:i/>
          <w:iCs/>
        </w:rPr>
        <w:t xml:space="preserve"> </w:t>
      </w:r>
      <w:r w:rsidRPr="00612BBC">
        <w:rPr>
          <w:i/>
          <w:iCs/>
        </w:rPr>
        <w:t>secondary</w:t>
      </w:r>
      <w:r w:rsidR="00EF1385">
        <w:rPr>
          <w:i/>
          <w:iCs/>
        </w:rPr>
        <w:t xml:space="preserve"> </w:t>
      </w:r>
      <w:r w:rsidRPr="00612BBC">
        <w:rPr>
          <w:i/>
          <w:iCs/>
        </w:rPr>
        <w:t>skills,</w:t>
      </w:r>
      <w:r w:rsidR="00EF1385">
        <w:rPr>
          <w:i/>
          <w:iCs/>
        </w:rPr>
        <w:t xml:space="preserve"> </w:t>
      </w:r>
      <w:r w:rsidRPr="00612BBC">
        <w:rPr>
          <w:i/>
          <w:iCs/>
        </w:rPr>
        <w:t>the</w:t>
      </w:r>
      <w:r w:rsidR="00EF1385">
        <w:rPr>
          <w:i/>
          <w:iCs/>
        </w:rPr>
        <w:t xml:space="preserve"> </w:t>
      </w:r>
      <w:r w:rsidRPr="00612BBC">
        <w:rPr>
          <w:i/>
          <w:iCs/>
        </w:rPr>
        <w:t>skills</w:t>
      </w:r>
      <w:r w:rsidR="00EF1385">
        <w:rPr>
          <w:i/>
          <w:iCs/>
        </w:rPr>
        <w:t xml:space="preserve"> </w:t>
      </w:r>
      <w:r w:rsidRPr="00612BBC">
        <w:rPr>
          <w:i/>
          <w:iCs/>
        </w:rPr>
        <w:t>that</w:t>
      </w:r>
      <w:r w:rsidR="00EF1385">
        <w:rPr>
          <w:i/>
          <w:iCs/>
        </w:rPr>
        <w:t xml:space="preserve"> </w:t>
      </w:r>
      <w:r w:rsidRPr="00612BBC">
        <w:rPr>
          <w:i/>
          <w:iCs/>
        </w:rPr>
        <w:t>they</w:t>
      </w:r>
      <w:r w:rsidR="00EF1385">
        <w:rPr>
          <w:i/>
          <w:iCs/>
        </w:rPr>
        <w:t xml:space="preserve"> </w:t>
      </w:r>
      <w:r w:rsidRPr="00612BBC">
        <w:rPr>
          <w:i/>
          <w:iCs/>
        </w:rPr>
        <w:t>are</w:t>
      </w:r>
      <w:r w:rsidR="00EF1385">
        <w:rPr>
          <w:i/>
          <w:iCs/>
        </w:rPr>
        <w:t xml:space="preserve"> </w:t>
      </w:r>
      <w:r w:rsidRPr="00612BBC">
        <w:rPr>
          <w:i/>
          <w:iCs/>
        </w:rPr>
        <w:t>learning</w:t>
      </w:r>
      <w:r w:rsidR="00EF1385">
        <w:rPr>
          <w:i/>
          <w:iCs/>
        </w:rPr>
        <w:t xml:space="preserve"> </w:t>
      </w:r>
      <w:r w:rsidRPr="00612BBC">
        <w:rPr>
          <w:i/>
          <w:iCs/>
        </w:rPr>
        <w:t>so</w:t>
      </w:r>
      <w:r w:rsidR="00EF1385">
        <w:rPr>
          <w:i/>
          <w:iCs/>
        </w:rPr>
        <w:t xml:space="preserve"> </w:t>
      </w:r>
      <w:r w:rsidRPr="00612BBC">
        <w:rPr>
          <w:i/>
          <w:iCs/>
        </w:rPr>
        <w:t>they</w:t>
      </w:r>
      <w:r w:rsidR="00EF1385">
        <w:rPr>
          <w:i/>
          <w:iCs/>
        </w:rPr>
        <w:t xml:space="preserve"> </w:t>
      </w:r>
      <w:r w:rsidRPr="00612BBC">
        <w:rPr>
          <w:i/>
          <w:iCs/>
        </w:rPr>
        <w:t>are</w:t>
      </w:r>
      <w:r w:rsidR="00EF1385">
        <w:rPr>
          <w:i/>
          <w:iCs/>
        </w:rPr>
        <w:t xml:space="preserve"> </w:t>
      </w:r>
      <w:r w:rsidRPr="00612BBC">
        <w:rPr>
          <w:i/>
          <w:iCs/>
        </w:rPr>
        <w:t>getting</w:t>
      </w:r>
      <w:r w:rsidR="00EF1385">
        <w:rPr>
          <w:i/>
          <w:iCs/>
        </w:rPr>
        <w:t xml:space="preserve"> </w:t>
      </w:r>
      <w:r w:rsidRPr="00612BBC">
        <w:rPr>
          <w:i/>
          <w:iCs/>
        </w:rPr>
        <w:t>better</w:t>
      </w:r>
      <w:r w:rsidR="00EF1385">
        <w:rPr>
          <w:i/>
          <w:iCs/>
        </w:rPr>
        <w:t xml:space="preserve"> </w:t>
      </w:r>
      <w:r w:rsidRPr="00612BBC">
        <w:rPr>
          <w:i/>
          <w:iCs/>
        </w:rPr>
        <w:t>at,</w:t>
      </w:r>
      <w:r w:rsidR="00EF1385">
        <w:rPr>
          <w:i/>
          <w:iCs/>
        </w:rPr>
        <w:t xml:space="preserve"> </w:t>
      </w:r>
      <w:r w:rsidRPr="00612BBC">
        <w:rPr>
          <w:i/>
          <w:iCs/>
        </w:rPr>
        <w:t>but</w:t>
      </w:r>
      <w:r w:rsidR="00EF1385">
        <w:rPr>
          <w:i/>
          <w:iCs/>
        </w:rPr>
        <w:t xml:space="preserve"> </w:t>
      </w:r>
      <w:r w:rsidRPr="00612BBC">
        <w:rPr>
          <w:i/>
          <w:iCs/>
        </w:rPr>
        <w:t>perhaps</w:t>
      </w:r>
      <w:r w:rsidR="00EF1385">
        <w:rPr>
          <w:i/>
          <w:iCs/>
        </w:rPr>
        <w:t xml:space="preserve"> </w:t>
      </w:r>
      <w:r w:rsidRPr="00612BBC">
        <w:rPr>
          <w:i/>
          <w:iCs/>
        </w:rPr>
        <w:t>they're</w:t>
      </w:r>
      <w:r w:rsidR="00EF1385">
        <w:rPr>
          <w:i/>
          <w:iCs/>
        </w:rPr>
        <w:t xml:space="preserve"> </w:t>
      </w:r>
      <w:r w:rsidRPr="00612BBC">
        <w:rPr>
          <w:i/>
          <w:iCs/>
        </w:rPr>
        <w:t>not</w:t>
      </w:r>
      <w:r w:rsidR="00EF1385">
        <w:rPr>
          <w:i/>
          <w:iCs/>
        </w:rPr>
        <w:t xml:space="preserve"> </w:t>
      </w:r>
      <w:r w:rsidRPr="00612BBC">
        <w:rPr>
          <w:i/>
          <w:iCs/>
        </w:rPr>
        <w:t>ready</w:t>
      </w:r>
      <w:r w:rsidR="00EF1385">
        <w:rPr>
          <w:i/>
          <w:iCs/>
        </w:rPr>
        <w:t xml:space="preserve"> </w:t>
      </w:r>
      <w:r w:rsidRPr="00612BBC">
        <w:rPr>
          <w:i/>
          <w:iCs/>
        </w:rPr>
        <w:t>yet</w:t>
      </w:r>
      <w:r w:rsidR="00EF1385">
        <w:rPr>
          <w:i/>
          <w:iCs/>
        </w:rPr>
        <w:t xml:space="preserve"> </w:t>
      </w:r>
      <w:r w:rsidRPr="00612BBC">
        <w:rPr>
          <w:i/>
          <w:iCs/>
        </w:rPr>
        <w:t>to</w:t>
      </w:r>
      <w:r w:rsidR="00EF1385">
        <w:rPr>
          <w:i/>
          <w:iCs/>
        </w:rPr>
        <w:t xml:space="preserve"> </w:t>
      </w:r>
      <w:r w:rsidRPr="00612BBC">
        <w:rPr>
          <w:i/>
          <w:iCs/>
        </w:rPr>
        <w:t>be</w:t>
      </w:r>
      <w:r w:rsidR="00EF1385">
        <w:rPr>
          <w:i/>
          <w:iCs/>
        </w:rPr>
        <w:t xml:space="preserve"> </w:t>
      </w:r>
      <w:r w:rsidRPr="00612BBC">
        <w:rPr>
          <w:i/>
          <w:iCs/>
        </w:rPr>
        <w:t>able</w:t>
      </w:r>
      <w:r w:rsidR="00EF1385">
        <w:rPr>
          <w:i/>
          <w:iCs/>
        </w:rPr>
        <w:t xml:space="preserve"> </w:t>
      </w:r>
      <w:r w:rsidRPr="00612BBC">
        <w:rPr>
          <w:i/>
          <w:iCs/>
        </w:rPr>
        <w:t>to</w:t>
      </w:r>
      <w:r w:rsidR="00EF1385">
        <w:rPr>
          <w:i/>
          <w:iCs/>
        </w:rPr>
        <w:t xml:space="preserve"> </w:t>
      </w:r>
      <w:r w:rsidRPr="00612BBC">
        <w:rPr>
          <w:i/>
          <w:iCs/>
        </w:rPr>
        <w:t>say</w:t>
      </w:r>
      <w:r w:rsidR="00EF1385">
        <w:rPr>
          <w:i/>
          <w:iCs/>
        </w:rPr>
        <w:t xml:space="preserve"> </w:t>
      </w:r>
      <w:proofErr w:type="spellStart"/>
      <w:r w:rsidRPr="00612BBC">
        <w:rPr>
          <w:i/>
          <w:iCs/>
        </w:rPr>
        <w:t>ohh</w:t>
      </w:r>
      <w:proofErr w:type="spellEnd"/>
      <w:r w:rsidR="00EF1385">
        <w:rPr>
          <w:i/>
          <w:iCs/>
        </w:rPr>
        <w:t xml:space="preserve"> </w:t>
      </w:r>
      <w:r w:rsidRPr="00612BBC">
        <w:rPr>
          <w:i/>
          <w:iCs/>
        </w:rPr>
        <w:t>I</w:t>
      </w:r>
      <w:r w:rsidR="00EF1385">
        <w:rPr>
          <w:i/>
          <w:iCs/>
        </w:rPr>
        <w:t xml:space="preserve"> </w:t>
      </w:r>
      <w:r w:rsidRPr="00612BBC">
        <w:rPr>
          <w:i/>
          <w:iCs/>
        </w:rPr>
        <w:t>can</w:t>
      </w:r>
      <w:r w:rsidR="00EF1385">
        <w:rPr>
          <w:i/>
          <w:iCs/>
        </w:rPr>
        <w:t xml:space="preserve"> </w:t>
      </w:r>
      <w:r w:rsidRPr="00612BBC">
        <w:rPr>
          <w:i/>
          <w:iCs/>
        </w:rPr>
        <w:t>work</w:t>
      </w:r>
      <w:r w:rsidR="00EF1385">
        <w:rPr>
          <w:i/>
          <w:iCs/>
        </w:rPr>
        <w:t xml:space="preserve"> </w:t>
      </w:r>
      <w:r w:rsidRPr="00612BBC">
        <w:rPr>
          <w:i/>
          <w:iCs/>
        </w:rPr>
        <w:t>on</w:t>
      </w:r>
      <w:r w:rsidR="00EF1385">
        <w:rPr>
          <w:i/>
          <w:iCs/>
        </w:rPr>
        <w:t xml:space="preserve"> </w:t>
      </w:r>
      <w:r w:rsidRPr="00612BBC">
        <w:rPr>
          <w:i/>
          <w:iCs/>
        </w:rPr>
        <w:t>this,</w:t>
      </w:r>
      <w:r w:rsidR="00EF1385">
        <w:rPr>
          <w:i/>
          <w:iCs/>
        </w:rPr>
        <w:t xml:space="preserve"> </w:t>
      </w:r>
      <w:r w:rsidRPr="00612BBC">
        <w:rPr>
          <w:i/>
          <w:iCs/>
        </w:rPr>
        <w:t>but</w:t>
      </w:r>
      <w:r w:rsidR="00EF1385">
        <w:rPr>
          <w:i/>
          <w:iCs/>
        </w:rPr>
        <w:t xml:space="preserve"> </w:t>
      </w:r>
      <w:r w:rsidRPr="00612BBC">
        <w:rPr>
          <w:i/>
          <w:iCs/>
        </w:rPr>
        <w:t>it's</w:t>
      </w:r>
      <w:r w:rsidR="00EF1385">
        <w:rPr>
          <w:i/>
          <w:iCs/>
        </w:rPr>
        <w:t xml:space="preserve"> </w:t>
      </w:r>
      <w:r w:rsidRPr="00612BBC">
        <w:rPr>
          <w:i/>
          <w:iCs/>
        </w:rPr>
        <w:t>very</w:t>
      </w:r>
      <w:r w:rsidR="00EF1385">
        <w:rPr>
          <w:i/>
          <w:iCs/>
        </w:rPr>
        <w:t xml:space="preserve"> </w:t>
      </w:r>
      <w:r w:rsidRPr="00612BBC">
        <w:rPr>
          <w:i/>
          <w:iCs/>
        </w:rPr>
        <w:t>good</w:t>
      </w:r>
      <w:r w:rsidR="00EF1385">
        <w:rPr>
          <w:i/>
          <w:iCs/>
        </w:rPr>
        <w:t xml:space="preserve"> </w:t>
      </w:r>
      <w:r w:rsidRPr="00612BBC">
        <w:rPr>
          <w:i/>
          <w:iCs/>
        </w:rPr>
        <w:t>in</w:t>
      </w:r>
      <w:r w:rsidR="00EF1385">
        <w:rPr>
          <w:i/>
          <w:iCs/>
        </w:rPr>
        <w:t xml:space="preserve"> </w:t>
      </w:r>
      <w:r w:rsidRPr="00612BBC">
        <w:rPr>
          <w:i/>
          <w:iCs/>
        </w:rPr>
        <w:t>technology</w:t>
      </w:r>
      <w:r w:rsidR="00EF1385">
        <w:rPr>
          <w:i/>
          <w:iCs/>
        </w:rPr>
        <w:t xml:space="preserve"> </w:t>
      </w:r>
      <w:r w:rsidRPr="00612BBC">
        <w:rPr>
          <w:i/>
          <w:iCs/>
        </w:rPr>
        <w:t>since</w:t>
      </w:r>
      <w:r w:rsidR="00EF1385">
        <w:rPr>
          <w:i/>
          <w:iCs/>
        </w:rPr>
        <w:t xml:space="preserve"> </w:t>
      </w:r>
      <w:r w:rsidRPr="00612BBC">
        <w:rPr>
          <w:i/>
          <w:iCs/>
        </w:rPr>
        <w:t>technology</w:t>
      </w:r>
      <w:r w:rsidR="00EF1385">
        <w:rPr>
          <w:i/>
          <w:iCs/>
        </w:rPr>
        <w:t xml:space="preserve"> </w:t>
      </w:r>
      <w:r w:rsidRPr="00612BBC">
        <w:rPr>
          <w:i/>
          <w:iCs/>
        </w:rPr>
        <w:t>moves</w:t>
      </w:r>
      <w:r w:rsidR="00EF1385">
        <w:rPr>
          <w:i/>
          <w:iCs/>
        </w:rPr>
        <w:t xml:space="preserve"> </w:t>
      </w:r>
      <w:r w:rsidRPr="00612BBC">
        <w:rPr>
          <w:i/>
          <w:iCs/>
        </w:rPr>
        <w:t>so</w:t>
      </w:r>
      <w:r w:rsidR="00EF1385">
        <w:rPr>
          <w:i/>
          <w:iCs/>
        </w:rPr>
        <w:t xml:space="preserve"> </w:t>
      </w:r>
      <w:r w:rsidRPr="00612BBC">
        <w:rPr>
          <w:i/>
          <w:iCs/>
        </w:rPr>
        <w:t>fast.</w:t>
      </w:r>
      <w:r w:rsidR="00EF1385">
        <w:rPr>
          <w:i/>
          <w:iCs/>
        </w:rPr>
        <w:t xml:space="preserve"> </w:t>
      </w:r>
      <w:r w:rsidRPr="00612BBC">
        <w:rPr>
          <w:i/>
          <w:iCs/>
        </w:rPr>
        <w:t>What</w:t>
      </w:r>
      <w:r w:rsidR="00EF1385">
        <w:rPr>
          <w:i/>
          <w:iCs/>
        </w:rPr>
        <w:t xml:space="preserve"> </w:t>
      </w:r>
      <w:r w:rsidRPr="00612BBC">
        <w:rPr>
          <w:i/>
          <w:iCs/>
        </w:rPr>
        <w:t>they</w:t>
      </w:r>
      <w:r w:rsidR="00EF1385">
        <w:rPr>
          <w:i/>
          <w:iCs/>
        </w:rPr>
        <w:t xml:space="preserve"> </w:t>
      </w:r>
      <w:r w:rsidRPr="00612BBC">
        <w:rPr>
          <w:i/>
          <w:iCs/>
        </w:rPr>
        <w:t>want</w:t>
      </w:r>
      <w:r w:rsidR="00EF1385">
        <w:rPr>
          <w:i/>
          <w:iCs/>
        </w:rPr>
        <w:t xml:space="preserve"> </w:t>
      </w:r>
      <w:r w:rsidRPr="00612BBC">
        <w:rPr>
          <w:i/>
          <w:iCs/>
        </w:rPr>
        <w:t>to</w:t>
      </w:r>
      <w:r w:rsidR="00EF1385">
        <w:rPr>
          <w:i/>
          <w:iCs/>
        </w:rPr>
        <w:t xml:space="preserve"> </w:t>
      </w:r>
      <w:r w:rsidRPr="00612BBC">
        <w:rPr>
          <w:i/>
          <w:iCs/>
        </w:rPr>
        <w:t>see</w:t>
      </w:r>
      <w:r w:rsidR="00EF1385">
        <w:rPr>
          <w:i/>
          <w:iCs/>
        </w:rPr>
        <w:t xml:space="preserve"> </w:t>
      </w:r>
      <w:r w:rsidRPr="00612BBC">
        <w:rPr>
          <w:i/>
          <w:iCs/>
        </w:rPr>
        <w:t>are</w:t>
      </w:r>
      <w:r w:rsidR="00EF1385">
        <w:rPr>
          <w:i/>
          <w:iCs/>
        </w:rPr>
        <w:t xml:space="preserve"> </w:t>
      </w:r>
      <w:r w:rsidRPr="00612BBC">
        <w:rPr>
          <w:i/>
          <w:iCs/>
        </w:rPr>
        <w:t>people</w:t>
      </w:r>
      <w:r w:rsidR="00EF1385">
        <w:rPr>
          <w:i/>
          <w:iCs/>
        </w:rPr>
        <w:t xml:space="preserve"> </w:t>
      </w:r>
      <w:r w:rsidRPr="00612BBC">
        <w:rPr>
          <w:i/>
          <w:iCs/>
        </w:rPr>
        <w:t>that</w:t>
      </w:r>
      <w:r w:rsidR="00EF1385">
        <w:rPr>
          <w:i/>
          <w:iCs/>
        </w:rPr>
        <w:t xml:space="preserve"> </w:t>
      </w:r>
      <w:r w:rsidRPr="00612BBC">
        <w:rPr>
          <w:i/>
          <w:iCs/>
        </w:rPr>
        <w:t>have</w:t>
      </w:r>
      <w:r w:rsidR="00EF1385">
        <w:rPr>
          <w:i/>
          <w:iCs/>
        </w:rPr>
        <w:t xml:space="preserve"> </w:t>
      </w:r>
      <w:r w:rsidRPr="00612BBC">
        <w:rPr>
          <w:i/>
          <w:iCs/>
        </w:rPr>
        <w:t>the</w:t>
      </w:r>
      <w:r w:rsidR="00EF1385">
        <w:rPr>
          <w:i/>
          <w:iCs/>
        </w:rPr>
        <w:t xml:space="preserve"> </w:t>
      </w:r>
      <w:r w:rsidRPr="00612BBC">
        <w:rPr>
          <w:i/>
          <w:iCs/>
        </w:rPr>
        <w:t>capacity</w:t>
      </w:r>
      <w:r w:rsidR="00EF1385">
        <w:rPr>
          <w:i/>
          <w:iCs/>
        </w:rPr>
        <w:t xml:space="preserve"> </w:t>
      </w:r>
      <w:r w:rsidRPr="00612BBC">
        <w:rPr>
          <w:i/>
          <w:iCs/>
        </w:rPr>
        <w:t>to</w:t>
      </w:r>
      <w:r w:rsidR="00EF1385">
        <w:rPr>
          <w:i/>
          <w:iCs/>
        </w:rPr>
        <w:t xml:space="preserve"> </w:t>
      </w:r>
      <w:r w:rsidRPr="00612BBC">
        <w:rPr>
          <w:i/>
          <w:iCs/>
        </w:rPr>
        <w:t>learn</w:t>
      </w:r>
      <w:r w:rsidR="00EF1385">
        <w:rPr>
          <w:i/>
          <w:iCs/>
        </w:rPr>
        <w:t xml:space="preserve"> </w:t>
      </w:r>
      <w:r w:rsidRPr="00612BBC">
        <w:rPr>
          <w:i/>
          <w:iCs/>
        </w:rPr>
        <w:t>to</w:t>
      </w:r>
      <w:r w:rsidR="00EF1385">
        <w:rPr>
          <w:i/>
          <w:iCs/>
        </w:rPr>
        <w:t xml:space="preserve"> </w:t>
      </w:r>
      <w:r w:rsidRPr="00612BBC">
        <w:rPr>
          <w:i/>
          <w:iCs/>
        </w:rPr>
        <w:t>adapt</w:t>
      </w:r>
      <w:r w:rsidR="00EF1385">
        <w:rPr>
          <w:i/>
          <w:iCs/>
        </w:rPr>
        <w:t xml:space="preserve"> </w:t>
      </w:r>
      <w:r w:rsidRPr="00612BBC">
        <w:rPr>
          <w:i/>
          <w:iCs/>
        </w:rPr>
        <w:t>and</w:t>
      </w:r>
      <w:r w:rsidR="00EF1385">
        <w:rPr>
          <w:i/>
          <w:iCs/>
        </w:rPr>
        <w:t xml:space="preserve"> </w:t>
      </w:r>
      <w:r w:rsidRPr="00612BBC">
        <w:rPr>
          <w:i/>
          <w:iCs/>
        </w:rPr>
        <w:t>that</w:t>
      </w:r>
      <w:r w:rsidR="00EF1385">
        <w:rPr>
          <w:i/>
          <w:iCs/>
        </w:rPr>
        <w:t xml:space="preserve"> </w:t>
      </w:r>
      <w:r w:rsidRPr="00612BBC">
        <w:rPr>
          <w:i/>
          <w:iCs/>
        </w:rPr>
        <w:t>are</w:t>
      </w:r>
      <w:r w:rsidR="00EF1385">
        <w:rPr>
          <w:i/>
          <w:iCs/>
        </w:rPr>
        <w:t xml:space="preserve"> </w:t>
      </w:r>
      <w:r w:rsidRPr="00612BBC">
        <w:rPr>
          <w:i/>
          <w:iCs/>
        </w:rPr>
        <w:t>not</w:t>
      </w:r>
      <w:r w:rsidR="00EF1385">
        <w:rPr>
          <w:i/>
          <w:iCs/>
        </w:rPr>
        <w:t xml:space="preserve"> </w:t>
      </w:r>
      <w:r w:rsidRPr="00612BBC">
        <w:rPr>
          <w:i/>
          <w:iCs/>
        </w:rPr>
        <w:t>dependent</w:t>
      </w:r>
      <w:r w:rsidR="00EF1385">
        <w:rPr>
          <w:i/>
          <w:iCs/>
        </w:rPr>
        <w:t xml:space="preserve"> </w:t>
      </w:r>
      <w:r w:rsidRPr="00612BBC">
        <w:rPr>
          <w:i/>
          <w:iCs/>
        </w:rPr>
        <w:t>on</w:t>
      </w:r>
      <w:r w:rsidR="00EF1385">
        <w:rPr>
          <w:i/>
          <w:iCs/>
        </w:rPr>
        <w:t xml:space="preserve"> </w:t>
      </w:r>
      <w:r w:rsidRPr="00612BBC">
        <w:rPr>
          <w:i/>
          <w:iCs/>
        </w:rPr>
        <w:t>others</w:t>
      </w:r>
      <w:r w:rsidR="00EF1385">
        <w:rPr>
          <w:i/>
          <w:iCs/>
        </w:rPr>
        <w:t xml:space="preserve"> </w:t>
      </w:r>
      <w:r w:rsidRPr="00612BBC">
        <w:rPr>
          <w:i/>
          <w:iCs/>
        </w:rPr>
        <w:t>to</w:t>
      </w:r>
      <w:r w:rsidR="00EF1385">
        <w:rPr>
          <w:i/>
          <w:iCs/>
        </w:rPr>
        <w:t xml:space="preserve"> </w:t>
      </w:r>
      <w:r w:rsidRPr="00612BBC">
        <w:rPr>
          <w:i/>
          <w:iCs/>
        </w:rPr>
        <w:t>tell</w:t>
      </w:r>
      <w:r w:rsidR="00EF1385">
        <w:rPr>
          <w:i/>
          <w:iCs/>
        </w:rPr>
        <w:t xml:space="preserve"> </w:t>
      </w:r>
      <w:r w:rsidRPr="00612BBC">
        <w:rPr>
          <w:i/>
          <w:iCs/>
        </w:rPr>
        <w:t>them</w:t>
      </w:r>
      <w:r w:rsidR="00EF1385">
        <w:rPr>
          <w:i/>
          <w:iCs/>
        </w:rPr>
        <w:t xml:space="preserve"> </w:t>
      </w:r>
      <w:r w:rsidRPr="00612BBC">
        <w:rPr>
          <w:i/>
          <w:iCs/>
        </w:rPr>
        <w:t>what</w:t>
      </w:r>
      <w:r w:rsidR="00EF1385">
        <w:rPr>
          <w:i/>
          <w:iCs/>
        </w:rPr>
        <w:t xml:space="preserve"> </w:t>
      </w:r>
      <w:r w:rsidRPr="00612BBC">
        <w:rPr>
          <w:i/>
          <w:iCs/>
        </w:rPr>
        <w:t>to</w:t>
      </w:r>
      <w:r w:rsidR="00EF1385">
        <w:rPr>
          <w:i/>
          <w:iCs/>
        </w:rPr>
        <w:t xml:space="preserve"> </w:t>
      </w:r>
      <w:r w:rsidRPr="00612BBC">
        <w:rPr>
          <w:i/>
          <w:iCs/>
        </w:rPr>
        <w:t>do.</w:t>
      </w:r>
      <w:r w:rsidR="00EF1385">
        <w:t xml:space="preserve"> </w:t>
      </w:r>
      <w:r>
        <w:t>PAZ</w:t>
      </w:r>
      <w:r w:rsidR="00EF1385">
        <w:t xml:space="preserve"> </w:t>
      </w:r>
      <w:r>
        <w:t>manager</w:t>
      </w:r>
    </w:p>
    <w:p w14:paraId="233517B7" w14:textId="11AF9EC8" w:rsidR="00697E1F" w:rsidRDefault="00697E1F" w:rsidP="00697E1F">
      <w:r>
        <w:t>The</w:t>
      </w:r>
      <w:r w:rsidR="00EF1385">
        <w:t xml:space="preserve"> </w:t>
      </w:r>
      <w:r>
        <w:t>support</w:t>
      </w:r>
      <w:r w:rsidR="00EF1385">
        <w:t xml:space="preserve"> </w:t>
      </w:r>
      <w:r>
        <w:t>includes</w:t>
      </w:r>
      <w:r w:rsidR="00EF1385">
        <w:t xml:space="preserve"> </w:t>
      </w:r>
      <w:r>
        <w:t>mentors</w:t>
      </w:r>
      <w:r w:rsidR="00EF1385">
        <w:t xml:space="preserve"> </w:t>
      </w:r>
      <w:r>
        <w:t>with</w:t>
      </w:r>
      <w:r w:rsidR="00EF1385">
        <w:t xml:space="preserve"> </w:t>
      </w:r>
      <w:r>
        <w:t>both</w:t>
      </w:r>
      <w:r w:rsidR="00EF1385">
        <w:t xml:space="preserve"> </w:t>
      </w:r>
      <w:r>
        <w:t>the</w:t>
      </w:r>
      <w:r w:rsidR="00EF1385">
        <w:t xml:space="preserve"> </w:t>
      </w:r>
      <w:r>
        <w:t>specific</w:t>
      </w:r>
      <w:r w:rsidR="00EF1385">
        <w:t xml:space="preserve"> </w:t>
      </w:r>
      <w:r>
        <w:t>technical</w:t>
      </w:r>
      <w:r w:rsidR="00EF1385">
        <w:t xml:space="preserve"> </w:t>
      </w:r>
      <w:r>
        <w:t>skills</w:t>
      </w:r>
      <w:r w:rsidR="00EF1385">
        <w:t xml:space="preserve"> </w:t>
      </w:r>
      <w:r>
        <w:t>in</w:t>
      </w:r>
      <w:r w:rsidR="00EF1385">
        <w:t xml:space="preserve"> </w:t>
      </w:r>
      <w:r>
        <w:t>the</w:t>
      </w:r>
      <w:r w:rsidR="00EF1385">
        <w:t xml:space="preserve"> </w:t>
      </w:r>
      <w:r>
        <w:t>area</w:t>
      </w:r>
      <w:r w:rsidR="00EF1385">
        <w:t xml:space="preserve"> </w:t>
      </w:r>
      <w:r>
        <w:t>of</w:t>
      </w:r>
      <w:r w:rsidR="00EF1385">
        <w:t xml:space="preserve"> </w:t>
      </w:r>
      <w:r>
        <w:t>expertise,</w:t>
      </w:r>
      <w:r w:rsidR="00EF1385">
        <w:t xml:space="preserve"> </w:t>
      </w:r>
      <w:r>
        <w:t>and</w:t>
      </w:r>
      <w:r w:rsidR="00EF1385">
        <w:t xml:space="preserve"> </w:t>
      </w:r>
      <w:r>
        <w:t>also</w:t>
      </w:r>
      <w:r w:rsidR="00EF1385">
        <w:t xml:space="preserve"> </w:t>
      </w:r>
      <w:r>
        <w:t>those</w:t>
      </w:r>
      <w:r w:rsidR="00EF1385">
        <w:t xml:space="preserve"> </w:t>
      </w:r>
      <w:r>
        <w:t>who</w:t>
      </w:r>
      <w:r w:rsidR="00EF1385">
        <w:t xml:space="preserve"> </w:t>
      </w:r>
      <w:r>
        <w:t>focus</w:t>
      </w:r>
      <w:r w:rsidR="00EF1385">
        <w:t xml:space="preserve"> </w:t>
      </w:r>
      <w:r>
        <w:t>on</w:t>
      </w:r>
      <w:r w:rsidR="00EF1385">
        <w:t xml:space="preserve"> </w:t>
      </w:r>
      <w:r>
        <w:t>the</w:t>
      </w:r>
      <w:r w:rsidR="00EF1385">
        <w:t xml:space="preserve"> </w:t>
      </w:r>
      <w:r>
        <w:t>more</w:t>
      </w:r>
      <w:r w:rsidR="00EF1385">
        <w:t xml:space="preserve"> </w:t>
      </w:r>
      <w:r>
        <w:t>general</w:t>
      </w:r>
      <w:r w:rsidR="00EF1385">
        <w:t xml:space="preserve"> </w:t>
      </w:r>
      <w:r>
        <w:t>soft</w:t>
      </w:r>
      <w:r w:rsidR="00EF1385">
        <w:t xml:space="preserve"> </w:t>
      </w:r>
      <w:r>
        <w:t>skills</w:t>
      </w:r>
      <w:r w:rsidR="00EF1385">
        <w:t xml:space="preserve"> </w:t>
      </w:r>
      <w:r>
        <w:t>required.</w:t>
      </w:r>
      <w:r w:rsidR="00EF1385">
        <w:t xml:space="preserve"> </w:t>
      </w:r>
      <w:r>
        <w:t>Refugees</w:t>
      </w:r>
      <w:r w:rsidR="00EF1385">
        <w:t xml:space="preserve"> </w:t>
      </w:r>
      <w:r>
        <w:t>who</w:t>
      </w:r>
      <w:r w:rsidR="00EF1385">
        <w:t xml:space="preserve"> </w:t>
      </w:r>
      <w:r>
        <w:t>had</w:t>
      </w:r>
      <w:r w:rsidR="00EF1385">
        <w:t xml:space="preserve"> </w:t>
      </w:r>
      <w:r>
        <w:t>gone</w:t>
      </w:r>
      <w:r w:rsidR="00EF1385">
        <w:t xml:space="preserve"> </w:t>
      </w:r>
      <w:r>
        <w:t>through</w:t>
      </w:r>
      <w:r w:rsidR="00EF1385">
        <w:t xml:space="preserve"> </w:t>
      </w:r>
      <w:r>
        <w:t>the</w:t>
      </w:r>
      <w:r w:rsidR="00EF1385">
        <w:t xml:space="preserve"> </w:t>
      </w:r>
      <w:r>
        <w:t>programme</w:t>
      </w:r>
      <w:r w:rsidR="00EF1385">
        <w:t xml:space="preserve"> </w:t>
      </w:r>
      <w:r>
        <w:t>spoke</w:t>
      </w:r>
      <w:r w:rsidR="00EF1385">
        <w:t xml:space="preserve"> </w:t>
      </w:r>
      <w:r>
        <w:t>about</w:t>
      </w:r>
      <w:r w:rsidR="00EF1385">
        <w:t xml:space="preserve"> </w:t>
      </w:r>
      <w:r>
        <w:t>the</w:t>
      </w:r>
      <w:r w:rsidR="00EF1385">
        <w:t xml:space="preserve"> </w:t>
      </w:r>
      <w:r>
        <w:t>importance</w:t>
      </w:r>
      <w:r w:rsidR="00EF1385">
        <w:t xml:space="preserve"> </w:t>
      </w:r>
      <w:r>
        <w:t>of</w:t>
      </w:r>
      <w:r w:rsidR="00EF1385">
        <w:t xml:space="preserve"> </w:t>
      </w:r>
      <w:r>
        <w:t>this</w:t>
      </w:r>
      <w:r w:rsidR="00EF1385">
        <w:t xml:space="preserve"> </w:t>
      </w:r>
      <w:r>
        <w:t>dual</w:t>
      </w:r>
      <w:r w:rsidR="00EF1385">
        <w:t xml:space="preserve"> </w:t>
      </w:r>
      <w:r>
        <w:t>approach,</w:t>
      </w:r>
      <w:r w:rsidR="00EF1385">
        <w:t xml:space="preserve"> </w:t>
      </w:r>
      <w:r>
        <w:t>as</w:t>
      </w:r>
      <w:r w:rsidR="00EF1385">
        <w:t xml:space="preserve"> </w:t>
      </w:r>
      <w:r>
        <w:t>there</w:t>
      </w:r>
      <w:r w:rsidR="00EF1385">
        <w:t xml:space="preserve"> </w:t>
      </w:r>
      <w:r>
        <w:t>can</w:t>
      </w:r>
      <w:r w:rsidR="00EF1385">
        <w:t xml:space="preserve"> </w:t>
      </w:r>
      <w:r>
        <w:t>be</w:t>
      </w:r>
      <w:r w:rsidR="00EF1385">
        <w:t xml:space="preserve"> </w:t>
      </w:r>
      <w:r>
        <w:t>a</w:t>
      </w:r>
      <w:r w:rsidR="00EF1385">
        <w:t xml:space="preserve"> </w:t>
      </w:r>
      <w:r>
        <w:t>tendency</w:t>
      </w:r>
      <w:r w:rsidR="00EF1385">
        <w:t xml:space="preserve"> </w:t>
      </w:r>
      <w:r>
        <w:t>to</w:t>
      </w:r>
      <w:r w:rsidR="00EF1385">
        <w:t xml:space="preserve"> </w:t>
      </w:r>
      <w:r>
        <w:t>over-focus</w:t>
      </w:r>
      <w:r w:rsidR="00EF1385">
        <w:t xml:space="preserve"> </w:t>
      </w:r>
      <w:r>
        <w:t>on</w:t>
      </w:r>
      <w:r w:rsidR="00EF1385">
        <w:t xml:space="preserve"> </w:t>
      </w:r>
      <w:r>
        <w:t>the</w:t>
      </w:r>
      <w:r w:rsidR="00EF1385">
        <w:t xml:space="preserve"> </w:t>
      </w:r>
      <w:r>
        <w:t>purely</w:t>
      </w:r>
      <w:r w:rsidR="00EF1385">
        <w:t xml:space="preserve"> </w:t>
      </w:r>
      <w:r>
        <w:t>technical</w:t>
      </w:r>
      <w:r w:rsidR="00EF1385">
        <w:t xml:space="preserve"> </w:t>
      </w:r>
      <w:r>
        <w:t>skills,</w:t>
      </w:r>
      <w:r w:rsidR="00EF1385">
        <w:t xml:space="preserve"> </w:t>
      </w:r>
      <w:r>
        <w:t>as</w:t>
      </w:r>
      <w:r w:rsidR="00EF1385">
        <w:t xml:space="preserve"> </w:t>
      </w:r>
      <w:r>
        <w:t>noted</w:t>
      </w:r>
      <w:r w:rsidR="00EF1385">
        <w:t xml:space="preserve"> </w:t>
      </w:r>
      <w:r>
        <w:t>in</w:t>
      </w:r>
      <w:r w:rsidR="00EF1385">
        <w:t xml:space="preserve"> </w:t>
      </w:r>
      <w:r>
        <w:t>earlier</w:t>
      </w:r>
      <w:r w:rsidR="00EF1385">
        <w:t xml:space="preserve"> </w:t>
      </w:r>
      <w:r>
        <w:t>work</w:t>
      </w:r>
      <w:r w:rsidR="00EF1385">
        <w:t xml:space="preserve"> </w:t>
      </w:r>
      <w:r>
        <w:t>and</w:t>
      </w:r>
      <w:r w:rsidR="00EF1385">
        <w:t xml:space="preserve"> </w:t>
      </w:r>
      <w:r>
        <w:t>other</w:t>
      </w:r>
      <w:r w:rsidR="00EF1385">
        <w:t xml:space="preserve"> </w:t>
      </w:r>
      <w:r>
        <w:t>professions:</w:t>
      </w:r>
      <w:r w:rsidR="00EF1385">
        <w:t xml:space="preserve"> </w:t>
      </w:r>
    </w:p>
    <w:p w14:paraId="46DB964E" w14:textId="256819D8" w:rsidR="00697E1F" w:rsidRPr="00985184" w:rsidRDefault="00697E1F" w:rsidP="00697E1F">
      <w:pPr>
        <w:ind w:left="567" w:right="566"/>
      </w:pPr>
      <w:r w:rsidRPr="00644598">
        <w:rPr>
          <w:i/>
          <w:iCs/>
        </w:rPr>
        <w:t>I</w:t>
      </w:r>
      <w:r w:rsidR="00EF1385">
        <w:rPr>
          <w:i/>
          <w:iCs/>
        </w:rPr>
        <w:t xml:space="preserve"> </w:t>
      </w:r>
      <w:r w:rsidRPr="00644598">
        <w:rPr>
          <w:i/>
          <w:iCs/>
        </w:rPr>
        <w:t>found</w:t>
      </w:r>
      <w:r w:rsidR="00EF1385">
        <w:rPr>
          <w:i/>
          <w:iCs/>
        </w:rPr>
        <w:t xml:space="preserve"> </w:t>
      </w:r>
      <w:r w:rsidRPr="00644598">
        <w:rPr>
          <w:i/>
          <w:iCs/>
        </w:rPr>
        <w:t>it</w:t>
      </w:r>
      <w:r w:rsidR="00EF1385">
        <w:rPr>
          <w:i/>
          <w:iCs/>
        </w:rPr>
        <w:t xml:space="preserve"> </w:t>
      </w:r>
      <w:r w:rsidRPr="00644598">
        <w:rPr>
          <w:i/>
          <w:iCs/>
        </w:rPr>
        <w:t>strange</w:t>
      </w:r>
      <w:r w:rsidR="00EF1385">
        <w:rPr>
          <w:i/>
          <w:iCs/>
        </w:rPr>
        <w:t xml:space="preserve"> </w:t>
      </w:r>
      <w:r w:rsidRPr="00644598">
        <w:rPr>
          <w:i/>
          <w:iCs/>
        </w:rPr>
        <w:t>answering</w:t>
      </w:r>
      <w:r w:rsidR="00EF1385">
        <w:rPr>
          <w:i/>
          <w:iCs/>
        </w:rPr>
        <w:t xml:space="preserve"> </w:t>
      </w:r>
      <w:r w:rsidRPr="00644598">
        <w:rPr>
          <w:i/>
          <w:iCs/>
        </w:rPr>
        <w:t>things</w:t>
      </w:r>
      <w:r w:rsidR="00EF1385">
        <w:rPr>
          <w:i/>
          <w:iCs/>
        </w:rPr>
        <w:t xml:space="preserve"> </w:t>
      </w:r>
      <w:proofErr w:type="gramStart"/>
      <w:r w:rsidRPr="00644598">
        <w:rPr>
          <w:i/>
          <w:iCs/>
        </w:rPr>
        <w:t>like:</w:t>
      </w:r>
      <w:proofErr w:type="gramEnd"/>
      <w:r w:rsidR="00EF1385">
        <w:rPr>
          <w:i/>
          <w:iCs/>
        </w:rPr>
        <w:t xml:space="preserve"> </w:t>
      </w:r>
      <w:r w:rsidRPr="00644598">
        <w:rPr>
          <w:i/>
          <w:iCs/>
        </w:rPr>
        <w:t>give</w:t>
      </w:r>
      <w:r w:rsidR="00EF1385">
        <w:rPr>
          <w:i/>
          <w:iCs/>
        </w:rPr>
        <w:t xml:space="preserve"> </w:t>
      </w:r>
      <w:r w:rsidRPr="00644598">
        <w:rPr>
          <w:i/>
          <w:iCs/>
        </w:rPr>
        <w:t>examples</w:t>
      </w:r>
      <w:r w:rsidR="00EF1385">
        <w:rPr>
          <w:i/>
          <w:iCs/>
        </w:rPr>
        <w:t xml:space="preserve"> </w:t>
      </w:r>
      <w:r w:rsidRPr="00644598">
        <w:rPr>
          <w:i/>
          <w:iCs/>
        </w:rPr>
        <w:t>of</w:t>
      </w:r>
      <w:r w:rsidR="00EF1385">
        <w:rPr>
          <w:i/>
          <w:iCs/>
        </w:rPr>
        <w:t xml:space="preserve"> </w:t>
      </w:r>
      <w:r w:rsidRPr="00644598">
        <w:rPr>
          <w:i/>
          <w:iCs/>
        </w:rPr>
        <w:t>your</w:t>
      </w:r>
      <w:r w:rsidR="00EF1385">
        <w:rPr>
          <w:i/>
          <w:iCs/>
        </w:rPr>
        <w:t xml:space="preserve"> </w:t>
      </w:r>
      <w:r w:rsidRPr="00644598">
        <w:rPr>
          <w:i/>
          <w:iCs/>
        </w:rPr>
        <w:t>team</w:t>
      </w:r>
      <w:r w:rsidR="00EF1385">
        <w:rPr>
          <w:i/>
          <w:iCs/>
        </w:rPr>
        <w:t xml:space="preserve"> </w:t>
      </w:r>
      <w:r w:rsidRPr="00644598">
        <w:rPr>
          <w:i/>
          <w:iCs/>
        </w:rPr>
        <w:t>skills</w:t>
      </w:r>
      <w:r w:rsidR="00EF1385">
        <w:rPr>
          <w:i/>
          <w:iCs/>
        </w:rPr>
        <w:t xml:space="preserve"> </w:t>
      </w:r>
      <w:r w:rsidRPr="00644598">
        <w:rPr>
          <w:i/>
          <w:iCs/>
        </w:rPr>
        <w:t>or</w:t>
      </w:r>
      <w:r w:rsidR="00EF1385">
        <w:rPr>
          <w:i/>
          <w:iCs/>
        </w:rPr>
        <w:t xml:space="preserve"> </w:t>
      </w:r>
      <w:r w:rsidRPr="00644598">
        <w:rPr>
          <w:i/>
          <w:iCs/>
        </w:rPr>
        <w:t>communication</w:t>
      </w:r>
      <w:r w:rsidR="00EF1385">
        <w:rPr>
          <w:i/>
          <w:iCs/>
        </w:rPr>
        <w:t xml:space="preserve"> </w:t>
      </w:r>
      <w:r w:rsidRPr="00644598">
        <w:rPr>
          <w:i/>
          <w:iCs/>
        </w:rPr>
        <w:t>skills.</w:t>
      </w:r>
      <w:r w:rsidR="00EF1385">
        <w:rPr>
          <w:i/>
          <w:iCs/>
        </w:rPr>
        <w:t xml:space="preserve"> </w:t>
      </w:r>
      <w:r w:rsidRPr="00644598">
        <w:rPr>
          <w:i/>
          <w:iCs/>
        </w:rPr>
        <w:t>I</w:t>
      </w:r>
      <w:r w:rsidR="00EF1385">
        <w:rPr>
          <w:i/>
          <w:iCs/>
        </w:rPr>
        <w:t xml:space="preserve"> </w:t>
      </w:r>
      <w:r w:rsidRPr="00644598">
        <w:rPr>
          <w:i/>
          <w:iCs/>
        </w:rPr>
        <w:t>did</w:t>
      </w:r>
      <w:r w:rsidR="00EF1385">
        <w:rPr>
          <w:i/>
          <w:iCs/>
        </w:rPr>
        <w:t xml:space="preserve"> </w:t>
      </w:r>
      <w:r w:rsidRPr="00644598">
        <w:rPr>
          <w:i/>
          <w:iCs/>
        </w:rPr>
        <w:t>not</w:t>
      </w:r>
      <w:r w:rsidR="00EF1385">
        <w:rPr>
          <w:i/>
          <w:iCs/>
        </w:rPr>
        <w:t xml:space="preserve"> </w:t>
      </w:r>
      <w:r w:rsidRPr="00644598">
        <w:rPr>
          <w:i/>
          <w:iCs/>
        </w:rPr>
        <w:t>understand.</w:t>
      </w:r>
      <w:r w:rsidR="00EF1385">
        <w:rPr>
          <w:i/>
          <w:iCs/>
        </w:rPr>
        <w:t xml:space="preserve"> </w:t>
      </w:r>
      <w:r w:rsidRPr="00644598">
        <w:rPr>
          <w:i/>
          <w:iCs/>
        </w:rPr>
        <w:t>What’s</w:t>
      </w:r>
      <w:r w:rsidR="00EF1385">
        <w:rPr>
          <w:i/>
          <w:iCs/>
        </w:rPr>
        <w:t xml:space="preserve"> </w:t>
      </w:r>
      <w:r w:rsidRPr="00644598">
        <w:rPr>
          <w:i/>
          <w:iCs/>
        </w:rPr>
        <w:t>the</w:t>
      </w:r>
      <w:r w:rsidR="00EF1385">
        <w:rPr>
          <w:i/>
          <w:iCs/>
        </w:rPr>
        <w:t xml:space="preserve"> </w:t>
      </w:r>
      <w:r w:rsidRPr="00644598">
        <w:rPr>
          <w:i/>
          <w:iCs/>
        </w:rPr>
        <w:t>point?</w:t>
      </w:r>
      <w:r w:rsidR="00EF1385">
        <w:rPr>
          <w:i/>
          <w:iCs/>
        </w:rPr>
        <w:t xml:space="preserve"> </w:t>
      </w:r>
      <w:r w:rsidRPr="00644598">
        <w:rPr>
          <w:i/>
          <w:iCs/>
        </w:rPr>
        <w:t>A</w:t>
      </w:r>
      <w:r w:rsidR="00EF1385">
        <w:rPr>
          <w:i/>
          <w:iCs/>
        </w:rPr>
        <w:t xml:space="preserve"> </w:t>
      </w:r>
      <w:r w:rsidRPr="00644598">
        <w:rPr>
          <w:i/>
          <w:iCs/>
        </w:rPr>
        <w:t>doctor</w:t>
      </w:r>
      <w:r w:rsidR="00EF1385">
        <w:rPr>
          <w:i/>
          <w:iCs/>
        </w:rPr>
        <w:t xml:space="preserve"> </w:t>
      </w:r>
      <w:r w:rsidRPr="00644598">
        <w:rPr>
          <w:i/>
          <w:iCs/>
        </w:rPr>
        <w:t>is</w:t>
      </w:r>
      <w:r w:rsidR="00EF1385">
        <w:rPr>
          <w:i/>
          <w:iCs/>
        </w:rPr>
        <w:t xml:space="preserve"> </w:t>
      </w:r>
      <w:r w:rsidRPr="00644598">
        <w:rPr>
          <w:i/>
          <w:iCs/>
        </w:rPr>
        <w:t>a</w:t>
      </w:r>
      <w:r w:rsidR="00EF1385">
        <w:rPr>
          <w:i/>
          <w:iCs/>
        </w:rPr>
        <w:t xml:space="preserve"> </w:t>
      </w:r>
      <w:r w:rsidRPr="00644598">
        <w:rPr>
          <w:i/>
          <w:iCs/>
        </w:rPr>
        <w:t>doctor</w:t>
      </w:r>
      <w:r w:rsidR="00EF1385">
        <w:rPr>
          <w:i/>
          <w:iCs/>
        </w:rPr>
        <w:t xml:space="preserve"> </w:t>
      </w:r>
      <w:r w:rsidRPr="00644598">
        <w:rPr>
          <w:i/>
          <w:iCs/>
        </w:rPr>
        <w:t>whatever</w:t>
      </w:r>
      <w:r w:rsidR="00EF1385">
        <w:rPr>
          <w:i/>
          <w:iCs/>
        </w:rPr>
        <w:t xml:space="preserve"> </w:t>
      </w:r>
      <w:r w:rsidRPr="00644598">
        <w:rPr>
          <w:i/>
          <w:iCs/>
        </w:rPr>
        <w:t>…</w:t>
      </w:r>
      <w:r w:rsidR="00EF1385">
        <w:rPr>
          <w:i/>
          <w:iCs/>
        </w:rPr>
        <w:t xml:space="preserve"> </w:t>
      </w:r>
      <w:r w:rsidRPr="00644598">
        <w:rPr>
          <w:i/>
          <w:iCs/>
        </w:rPr>
        <w:t>I’ve</w:t>
      </w:r>
      <w:r w:rsidR="00EF1385">
        <w:rPr>
          <w:i/>
          <w:iCs/>
        </w:rPr>
        <w:t xml:space="preserve"> </w:t>
      </w:r>
      <w:r w:rsidRPr="00644598">
        <w:rPr>
          <w:i/>
          <w:iCs/>
        </w:rPr>
        <w:t>heard</w:t>
      </w:r>
      <w:r w:rsidR="00EF1385">
        <w:rPr>
          <w:i/>
          <w:iCs/>
        </w:rPr>
        <w:t xml:space="preserve"> </w:t>
      </w:r>
      <w:r w:rsidRPr="00644598">
        <w:rPr>
          <w:i/>
          <w:iCs/>
        </w:rPr>
        <w:t>a</w:t>
      </w:r>
      <w:r w:rsidR="00EF1385">
        <w:rPr>
          <w:i/>
          <w:iCs/>
        </w:rPr>
        <w:t xml:space="preserve"> </w:t>
      </w:r>
      <w:r w:rsidRPr="00644598">
        <w:rPr>
          <w:i/>
          <w:iCs/>
        </w:rPr>
        <w:t>lot</w:t>
      </w:r>
      <w:r w:rsidR="00EF1385">
        <w:rPr>
          <w:i/>
          <w:iCs/>
        </w:rPr>
        <w:t xml:space="preserve"> </w:t>
      </w:r>
      <w:r w:rsidRPr="00644598">
        <w:rPr>
          <w:i/>
          <w:iCs/>
        </w:rPr>
        <w:t>of</w:t>
      </w:r>
      <w:r w:rsidR="00EF1385">
        <w:rPr>
          <w:i/>
          <w:iCs/>
        </w:rPr>
        <w:t xml:space="preserve"> </w:t>
      </w:r>
      <w:r w:rsidRPr="00644598">
        <w:rPr>
          <w:i/>
          <w:iCs/>
        </w:rPr>
        <w:t>people</w:t>
      </w:r>
      <w:r w:rsidR="00EF1385">
        <w:rPr>
          <w:i/>
          <w:iCs/>
        </w:rPr>
        <w:t xml:space="preserve"> </w:t>
      </w:r>
      <w:r w:rsidRPr="00644598">
        <w:rPr>
          <w:i/>
          <w:iCs/>
        </w:rPr>
        <w:t>saying</w:t>
      </w:r>
      <w:r w:rsidR="00EF1385">
        <w:rPr>
          <w:i/>
          <w:iCs/>
        </w:rPr>
        <w:t xml:space="preserve"> </w:t>
      </w:r>
      <w:r w:rsidRPr="00644598">
        <w:rPr>
          <w:i/>
          <w:iCs/>
        </w:rPr>
        <w:t>things</w:t>
      </w:r>
      <w:r w:rsidR="00EF1385">
        <w:rPr>
          <w:i/>
          <w:iCs/>
        </w:rPr>
        <w:t xml:space="preserve"> </w:t>
      </w:r>
      <w:r w:rsidRPr="00644598">
        <w:rPr>
          <w:i/>
          <w:iCs/>
        </w:rPr>
        <w:t>like:</w:t>
      </w:r>
      <w:r w:rsidR="00EF1385">
        <w:rPr>
          <w:i/>
          <w:iCs/>
        </w:rPr>
        <w:t xml:space="preserve"> </w:t>
      </w:r>
      <w:r w:rsidRPr="00644598">
        <w:rPr>
          <w:i/>
          <w:iCs/>
        </w:rPr>
        <w:t>what</w:t>
      </w:r>
      <w:r w:rsidR="00EF1385">
        <w:rPr>
          <w:i/>
          <w:iCs/>
        </w:rPr>
        <w:t xml:space="preserve"> </w:t>
      </w:r>
      <w:r w:rsidRPr="00644598">
        <w:rPr>
          <w:i/>
          <w:iCs/>
        </w:rPr>
        <w:t>are</w:t>
      </w:r>
      <w:r w:rsidR="00EF1385">
        <w:rPr>
          <w:i/>
          <w:iCs/>
        </w:rPr>
        <w:t xml:space="preserve"> </w:t>
      </w:r>
      <w:r w:rsidRPr="00644598">
        <w:rPr>
          <w:i/>
          <w:iCs/>
        </w:rPr>
        <w:t>you</w:t>
      </w:r>
      <w:r w:rsidR="00EF1385">
        <w:rPr>
          <w:i/>
          <w:iCs/>
        </w:rPr>
        <w:t xml:space="preserve"> </w:t>
      </w:r>
      <w:r w:rsidRPr="00644598">
        <w:rPr>
          <w:i/>
          <w:iCs/>
        </w:rPr>
        <w:t>giving</w:t>
      </w:r>
      <w:r w:rsidR="00EF1385">
        <w:rPr>
          <w:i/>
          <w:iCs/>
        </w:rPr>
        <w:t xml:space="preserve"> </w:t>
      </w:r>
      <w:r w:rsidRPr="00644598">
        <w:rPr>
          <w:i/>
          <w:iCs/>
        </w:rPr>
        <w:t>to</w:t>
      </w:r>
      <w:r w:rsidR="00EF1385">
        <w:rPr>
          <w:i/>
          <w:iCs/>
        </w:rPr>
        <w:t xml:space="preserve"> </w:t>
      </w:r>
      <w:r w:rsidRPr="00644598">
        <w:rPr>
          <w:i/>
          <w:iCs/>
        </w:rPr>
        <w:t>the</w:t>
      </w:r>
      <w:r w:rsidR="00EF1385">
        <w:rPr>
          <w:i/>
          <w:iCs/>
        </w:rPr>
        <w:t xml:space="preserve"> </w:t>
      </w:r>
      <w:r w:rsidRPr="00644598">
        <w:rPr>
          <w:i/>
          <w:iCs/>
        </w:rPr>
        <w:t>job?</w:t>
      </w:r>
      <w:r w:rsidR="00EF1385">
        <w:rPr>
          <w:i/>
          <w:iCs/>
        </w:rPr>
        <w:t xml:space="preserve"> </w:t>
      </w:r>
      <w:r w:rsidRPr="00644598">
        <w:rPr>
          <w:i/>
          <w:iCs/>
        </w:rPr>
        <w:t>Everybody</w:t>
      </w:r>
      <w:r w:rsidR="00EF1385">
        <w:rPr>
          <w:i/>
          <w:iCs/>
        </w:rPr>
        <w:t xml:space="preserve"> </w:t>
      </w:r>
      <w:r w:rsidRPr="00644598">
        <w:rPr>
          <w:i/>
          <w:iCs/>
        </w:rPr>
        <w:t>tells</w:t>
      </w:r>
      <w:r w:rsidR="00EF1385">
        <w:rPr>
          <w:i/>
          <w:iCs/>
        </w:rPr>
        <w:t xml:space="preserve"> </w:t>
      </w:r>
      <w:r w:rsidRPr="00644598">
        <w:rPr>
          <w:i/>
          <w:iCs/>
        </w:rPr>
        <w:t>me</w:t>
      </w:r>
      <w:r w:rsidR="00EF1385">
        <w:rPr>
          <w:i/>
          <w:iCs/>
        </w:rPr>
        <w:t xml:space="preserve"> </w:t>
      </w:r>
      <w:r w:rsidRPr="00644598">
        <w:rPr>
          <w:i/>
          <w:iCs/>
        </w:rPr>
        <w:t>to</w:t>
      </w:r>
      <w:r w:rsidR="00EF1385">
        <w:rPr>
          <w:i/>
          <w:iCs/>
        </w:rPr>
        <w:t xml:space="preserve"> </w:t>
      </w:r>
      <w:r w:rsidRPr="00644598">
        <w:rPr>
          <w:i/>
          <w:iCs/>
        </w:rPr>
        <w:t>prepare</w:t>
      </w:r>
      <w:r w:rsidR="00EF1385">
        <w:rPr>
          <w:i/>
          <w:iCs/>
        </w:rPr>
        <w:t xml:space="preserve"> </w:t>
      </w:r>
      <w:r w:rsidRPr="00644598">
        <w:rPr>
          <w:i/>
          <w:iCs/>
        </w:rPr>
        <w:t>for</w:t>
      </w:r>
      <w:r w:rsidR="00EF1385">
        <w:rPr>
          <w:i/>
          <w:iCs/>
        </w:rPr>
        <w:t xml:space="preserve"> </w:t>
      </w:r>
      <w:r w:rsidRPr="00644598">
        <w:rPr>
          <w:i/>
          <w:iCs/>
        </w:rPr>
        <w:t>such</w:t>
      </w:r>
      <w:r w:rsidR="00EF1385">
        <w:rPr>
          <w:i/>
          <w:iCs/>
        </w:rPr>
        <w:t xml:space="preserve"> </w:t>
      </w:r>
      <w:r w:rsidRPr="00644598">
        <w:rPr>
          <w:i/>
          <w:iCs/>
        </w:rPr>
        <w:t>questions.</w:t>
      </w:r>
      <w:r w:rsidR="00EF1385">
        <w:rPr>
          <w:i/>
          <w:iCs/>
        </w:rPr>
        <w:t xml:space="preserve"> </w:t>
      </w:r>
      <w:r w:rsidRPr="00644598">
        <w:rPr>
          <w:i/>
          <w:iCs/>
        </w:rPr>
        <w:t>That</w:t>
      </w:r>
      <w:r w:rsidR="00EF1385">
        <w:rPr>
          <w:i/>
          <w:iCs/>
        </w:rPr>
        <w:t xml:space="preserve"> </w:t>
      </w:r>
      <w:r w:rsidRPr="00644598">
        <w:rPr>
          <w:i/>
          <w:iCs/>
        </w:rPr>
        <w:t>seems</w:t>
      </w:r>
      <w:r w:rsidR="00EF1385">
        <w:rPr>
          <w:i/>
          <w:iCs/>
        </w:rPr>
        <w:t xml:space="preserve"> </w:t>
      </w:r>
      <w:r w:rsidRPr="00644598">
        <w:rPr>
          <w:i/>
          <w:iCs/>
        </w:rPr>
        <w:t>out</w:t>
      </w:r>
      <w:r w:rsidR="00EF1385">
        <w:rPr>
          <w:i/>
          <w:iCs/>
        </w:rPr>
        <w:t xml:space="preserve"> </w:t>
      </w:r>
      <w:r w:rsidRPr="00644598">
        <w:rPr>
          <w:i/>
          <w:iCs/>
        </w:rPr>
        <w:t>of</w:t>
      </w:r>
      <w:r w:rsidR="00EF1385">
        <w:rPr>
          <w:i/>
          <w:iCs/>
        </w:rPr>
        <w:t xml:space="preserve"> </w:t>
      </w:r>
      <w:r w:rsidRPr="00644598">
        <w:rPr>
          <w:i/>
          <w:iCs/>
        </w:rPr>
        <w:t>context,</w:t>
      </w:r>
      <w:r w:rsidR="00EF1385">
        <w:rPr>
          <w:i/>
          <w:iCs/>
        </w:rPr>
        <w:t xml:space="preserve"> </w:t>
      </w:r>
      <w:r w:rsidRPr="00644598">
        <w:rPr>
          <w:i/>
          <w:iCs/>
        </w:rPr>
        <w:t>if</w:t>
      </w:r>
      <w:r w:rsidR="00EF1385">
        <w:rPr>
          <w:i/>
          <w:iCs/>
        </w:rPr>
        <w:t xml:space="preserve"> </w:t>
      </w:r>
      <w:r w:rsidRPr="00644598">
        <w:rPr>
          <w:i/>
          <w:iCs/>
        </w:rPr>
        <w:t>you</w:t>
      </w:r>
      <w:r w:rsidR="00EF1385">
        <w:rPr>
          <w:i/>
          <w:iCs/>
        </w:rPr>
        <w:t xml:space="preserve"> </w:t>
      </w:r>
      <w:r w:rsidRPr="00644598">
        <w:rPr>
          <w:i/>
          <w:iCs/>
        </w:rPr>
        <w:t>are</w:t>
      </w:r>
      <w:r w:rsidR="00EF1385">
        <w:rPr>
          <w:i/>
          <w:iCs/>
        </w:rPr>
        <w:t xml:space="preserve"> </w:t>
      </w:r>
      <w:r w:rsidRPr="00644598">
        <w:rPr>
          <w:i/>
          <w:iCs/>
        </w:rPr>
        <w:t>to</w:t>
      </w:r>
      <w:r w:rsidR="00EF1385">
        <w:rPr>
          <w:i/>
          <w:iCs/>
        </w:rPr>
        <w:t xml:space="preserve"> </w:t>
      </w:r>
      <w:r w:rsidRPr="00644598">
        <w:rPr>
          <w:i/>
          <w:iCs/>
        </w:rPr>
        <w:t>do</w:t>
      </w:r>
      <w:r w:rsidR="00EF1385">
        <w:rPr>
          <w:i/>
          <w:iCs/>
        </w:rPr>
        <w:t xml:space="preserve"> </w:t>
      </w:r>
      <w:r w:rsidRPr="00644598">
        <w:rPr>
          <w:i/>
          <w:iCs/>
        </w:rPr>
        <w:t>a</w:t>
      </w:r>
      <w:r w:rsidR="00EF1385">
        <w:rPr>
          <w:i/>
          <w:iCs/>
        </w:rPr>
        <w:t xml:space="preserve"> </w:t>
      </w:r>
      <w:r w:rsidRPr="00644598">
        <w:rPr>
          <w:i/>
          <w:iCs/>
        </w:rPr>
        <w:t>job</w:t>
      </w:r>
      <w:r w:rsidR="00EF1385">
        <w:rPr>
          <w:i/>
          <w:iCs/>
        </w:rPr>
        <w:t xml:space="preserve"> </w:t>
      </w:r>
      <w:r w:rsidRPr="00644598">
        <w:rPr>
          <w:i/>
          <w:iCs/>
        </w:rPr>
        <w:t>good</w:t>
      </w:r>
      <w:r w:rsidR="00EF1385">
        <w:rPr>
          <w:i/>
          <w:iCs/>
        </w:rPr>
        <w:t xml:space="preserve"> </w:t>
      </w:r>
      <w:r w:rsidRPr="00644598">
        <w:rPr>
          <w:i/>
          <w:iCs/>
        </w:rPr>
        <w:t>you</w:t>
      </w:r>
      <w:r w:rsidR="00EF1385">
        <w:rPr>
          <w:i/>
          <w:iCs/>
        </w:rPr>
        <w:t xml:space="preserve"> </w:t>
      </w:r>
      <w:r w:rsidRPr="00644598">
        <w:rPr>
          <w:i/>
          <w:iCs/>
        </w:rPr>
        <w:t>are</w:t>
      </w:r>
      <w:r w:rsidR="00EF1385">
        <w:rPr>
          <w:i/>
          <w:iCs/>
        </w:rPr>
        <w:t xml:space="preserve"> </w:t>
      </w:r>
      <w:r w:rsidRPr="00644598">
        <w:rPr>
          <w:i/>
          <w:iCs/>
        </w:rPr>
        <w:t>to</w:t>
      </w:r>
      <w:r w:rsidR="00EF1385">
        <w:rPr>
          <w:i/>
          <w:iCs/>
        </w:rPr>
        <w:t xml:space="preserve"> </w:t>
      </w:r>
      <w:r w:rsidRPr="00644598">
        <w:rPr>
          <w:i/>
          <w:iCs/>
        </w:rPr>
        <w:t>work</w:t>
      </w:r>
      <w:r w:rsidR="00EF1385">
        <w:rPr>
          <w:i/>
          <w:iCs/>
        </w:rPr>
        <w:t xml:space="preserve"> </w:t>
      </w:r>
      <w:r w:rsidRPr="00644598">
        <w:rPr>
          <w:i/>
          <w:iCs/>
        </w:rPr>
        <w:t>hard.</w:t>
      </w:r>
      <w:r w:rsidR="00EF1385">
        <w:rPr>
          <w:i/>
          <w:iCs/>
        </w:rPr>
        <w:t xml:space="preserve"> </w:t>
      </w:r>
      <w:r w:rsidRPr="00644598">
        <w:rPr>
          <w:i/>
          <w:iCs/>
        </w:rPr>
        <w:t>That</w:t>
      </w:r>
      <w:r w:rsidR="00EF1385">
        <w:rPr>
          <w:i/>
          <w:iCs/>
        </w:rPr>
        <w:t xml:space="preserve"> </w:t>
      </w:r>
      <w:r w:rsidRPr="00644598">
        <w:rPr>
          <w:i/>
          <w:iCs/>
        </w:rPr>
        <w:t>is</w:t>
      </w:r>
      <w:r w:rsidR="00EF1385">
        <w:rPr>
          <w:i/>
          <w:iCs/>
        </w:rPr>
        <w:t xml:space="preserve"> </w:t>
      </w:r>
      <w:r w:rsidRPr="00644598">
        <w:rPr>
          <w:i/>
          <w:iCs/>
        </w:rPr>
        <w:t>all</w:t>
      </w:r>
      <w:r w:rsidRPr="004550AC">
        <w:t>.</w:t>
      </w:r>
      <w:r w:rsidR="00EF1385">
        <w:t xml:space="preserve"> </w:t>
      </w:r>
      <w:r w:rsidRPr="004550AC">
        <w:t>(Female</w:t>
      </w:r>
      <w:r w:rsidR="00EF1385">
        <w:t xml:space="preserve"> </w:t>
      </w:r>
      <w:r w:rsidRPr="004550AC">
        <w:t>doctor)</w:t>
      </w:r>
      <w:r w:rsidR="00EF1385">
        <w:t xml:space="preserve"> </w:t>
      </w:r>
      <w:r>
        <w:fldChar w:fldCharType="begin"/>
      </w:r>
      <w:r>
        <w:instrText xml:space="preserve"> ADDIN EN.CITE &lt;EndNote&gt;&lt;Cite&gt;&lt;Author&gt;Willott&lt;/Author&gt;&lt;Year&gt;2013&lt;/Year&gt;&lt;IDText&gt;Attitudes to Employment of Professionally Qualified Refugees in the United Kingdom&lt;/IDText&gt;&lt;Pages&gt;128&lt;/Pages&gt;&lt;DisplayText&gt;(Willott &amp;amp; Stevenson, 2013, p. 128)&lt;/DisplayText&gt;&lt;record&gt;&lt;dates&gt;&lt;pub-dates&gt;&lt;date&gt;10/01/&lt;/date&gt;&lt;/pub-dates&gt;&lt;year&gt;2013&lt;/year&gt;&lt;/dates&gt;&lt;keywords&gt;&lt;keyword&gt;Refugees -- Employment&lt;/keyword&gt;&lt;keyword&gt;Refugees -- Analysis&lt;/keyword&gt;&lt;/keywords&gt;&lt;urls&gt;&lt;related-urls&gt;&lt;url&gt;https://go.openathens.net/redirector/leedsmet.ac.uk?url=http%3a%2f%2fsearch.ebscohost.com%2flogin.aspx%3fdirect%3dtrue%26db%3dedsgao%26AN%3dedsgcl.350103087%26site%3deds-live%26scope%3dsite%26authtype%3Dathens&lt;/url&gt;&lt;/related-urls&gt;&lt;/urls&gt;&lt;isbn&gt;0020-7985&lt;/isbn&gt;&lt;titles&gt;&lt;title&gt;Attitudes to Employment of Professionally Qualified Refugees in the United Kingdom&lt;/title&gt;&lt;secondary-title&gt;International Migration&lt;/secondary-title&gt;&lt;/titles&gt;&lt;pages&gt;120-132&lt;/pages&gt;&lt;number&gt;5&lt;/number&gt;&lt;contributors&gt;&lt;authors&gt;&lt;author&gt;Willott, John&lt;/author&gt;&lt;author&gt;Stevenson, Jacqueline&lt;/author&gt;&lt;/authors&gt;&lt;/contributors&gt;&lt;added-date format="utc"&gt;1627286549&lt;/added-date&gt;&lt;ref-type name="Journal Article"&gt;17&lt;/ref-type&gt;&lt;remote-database-provider&gt;EBSCOhost&lt;/remote-database-provider&gt;&lt;rec-number&gt;1611&lt;/rec-number&gt;&lt;publisher&gt;Wiley Subscription Services, Inc.&lt;/publisher&gt;&lt;last-updated-date format="utc"&gt;1657786361&lt;/last-updated-date&gt;&lt;accession-num&gt;edsgcl.350103087&lt;/accession-num&gt;&lt;volume&gt;51&lt;/volume&gt;&lt;remote-database-name&gt;Gale Academic OneFile&lt;/remote-database-name&gt;&lt;num-vols&gt;5&lt;/num-vols&gt;&lt;/record&gt;&lt;/Cite&gt;&lt;/EndNote&gt;</w:instrText>
      </w:r>
      <w:r>
        <w:fldChar w:fldCharType="separate"/>
      </w:r>
      <w:r>
        <w:rPr>
          <w:noProof/>
        </w:rPr>
        <w:t>(Willott</w:t>
      </w:r>
      <w:r w:rsidR="00EF1385">
        <w:rPr>
          <w:noProof/>
        </w:rPr>
        <w:t xml:space="preserve"> </w:t>
      </w:r>
      <w:r>
        <w:rPr>
          <w:noProof/>
        </w:rPr>
        <w:t>&amp;</w:t>
      </w:r>
      <w:r w:rsidR="00EF1385">
        <w:rPr>
          <w:noProof/>
        </w:rPr>
        <w:t xml:space="preserve"> </w:t>
      </w:r>
      <w:r>
        <w:rPr>
          <w:noProof/>
        </w:rPr>
        <w:t>Stevenson,</w:t>
      </w:r>
      <w:r w:rsidR="00EF1385">
        <w:rPr>
          <w:noProof/>
        </w:rPr>
        <w:t xml:space="preserve"> </w:t>
      </w:r>
      <w:r>
        <w:rPr>
          <w:noProof/>
        </w:rPr>
        <w:t>2013,</w:t>
      </w:r>
      <w:r w:rsidR="00EF1385">
        <w:rPr>
          <w:noProof/>
        </w:rPr>
        <w:t xml:space="preserve"> </w:t>
      </w:r>
      <w:r>
        <w:rPr>
          <w:noProof/>
        </w:rPr>
        <w:t>p.</w:t>
      </w:r>
      <w:r w:rsidR="00EF1385">
        <w:rPr>
          <w:noProof/>
        </w:rPr>
        <w:t xml:space="preserve"> </w:t>
      </w:r>
      <w:r>
        <w:rPr>
          <w:noProof/>
        </w:rPr>
        <w:t>128)</w:t>
      </w:r>
      <w:r>
        <w:fldChar w:fldCharType="end"/>
      </w:r>
    </w:p>
    <w:p w14:paraId="71220B78" w14:textId="02A8D462" w:rsidR="00697E1F" w:rsidRDefault="00697E1F" w:rsidP="00697E1F">
      <w:r>
        <w:t>The</w:t>
      </w:r>
      <w:r w:rsidR="00EF1385">
        <w:t xml:space="preserve"> </w:t>
      </w:r>
      <w:r>
        <w:t>scheme</w:t>
      </w:r>
      <w:r w:rsidR="00EF1385">
        <w:t xml:space="preserve"> </w:t>
      </w:r>
      <w:r>
        <w:t>is</w:t>
      </w:r>
      <w:r w:rsidR="00EF1385">
        <w:t xml:space="preserve"> </w:t>
      </w:r>
      <w:r>
        <w:t>free</w:t>
      </w:r>
      <w:r w:rsidR="00EF1385">
        <w:t xml:space="preserve"> </w:t>
      </w:r>
      <w:r>
        <w:t>at</w:t>
      </w:r>
      <w:r w:rsidR="00EF1385">
        <w:t xml:space="preserve"> </w:t>
      </w:r>
      <w:r>
        <w:t>point</w:t>
      </w:r>
      <w:r w:rsidR="00EF1385">
        <w:t xml:space="preserve"> </w:t>
      </w:r>
      <w:r>
        <w:t>of</w:t>
      </w:r>
      <w:r w:rsidR="00EF1385">
        <w:t xml:space="preserve"> </w:t>
      </w:r>
      <w:r>
        <w:t>use,</w:t>
      </w:r>
      <w:r w:rsidR="00EF1385">
        <w:t xml:space="preserve"> </w:t>
      </w:r>
      <w:r>
        <w:t>but</w:t>
      </w:r>
      <w:r w:rsidR="00EF1385">
        <w:t xml:space="preserve"> </w:t>
      </w:r>
      <w:r>
        <w:t>successful</w:t>
      </w:r>
      <w:r w:rsidR="00EF1385">
        <w:t xml:space="preserve"> </w:t>
      </w:r>
      <w:r>
        <w:t>candidates</w:t>
      </w:r>
      <w:r w:rsidR="00EF1385">
        <w:t xml:space="preserve"> </w:t>
      </w:r>
      <w:r>
        <w:t>who</w:t>
      </w:r>
      <w:r w:rsidR="00EF1385">
        <w:t xml:space="preserve"> </w:t>
      </w:r>
      <w:r>
        <w:t>achieve</w:t>
      </w:r>
      <w:r w:rsidR="00EF1385">
        <w:t xml:space="preserve"> </w:t>
      </w:r>
      <w:r>
        <w:t>employment</w:t>
      </w:r>
      <w:r w:rsidR="00EF1385">
        <w:t xml:space="preserve"> </w:t>
      </w:r>
      <w:r>
        <w:t>as</w:t>
      </w:r>
      <w:r w:rsidR="00EF1385">
        <w:t xml:space="preserve"> </w:t>
      </w:r>
      <w:r>
        <w:t>a</w:t>
      </w:r>
      <w:r w:rsidR="00EF1385">
        <w:t xml:space="preserve"> </w:t>
      </w:r>
      <w:r>
        <w:t>result</w:t>
      </w:r>
      <w:r w:rsidR="00EF1385">
        <w:t xml:space="preserve"> </w:t>
      </w:r>
      <w:r>
        <w:t>commit</w:t>
      </w:r>
      <w:r w:rsidR="00EF1385">
        <w:t xml:space="preserve"> </w:t>
      </w:r>
      <w:r>
        <w:t>to</w:t>
      </w:r>
      <w:r w:rsidR="00EF1385">
        <w:t xml:space="preserve"> </w:t>
      </w:r>
      <w:r>
        <w:t>paying</w:t>
      </w:r>
      <w:r w:rsidR="00EF1385">
        <w:t xml:space="preserve"> </w:t>
      </w:r>
      <w:r>
        <w:t>a</w:t>
      </w:r>
      <w:r w:rsidR="00EF1385">
        <w:t xml:space="preserve"> </w:t>
      </w:r>
      <w:r>
        <w:t>percentage</w:t>
      </w:r>
      <w:r w:rsidR="00EF1385">
        <w:t xml:space="preserve"> </w:t>
      </w:r>
      <w:r>
        <w:t>of</w:t>
      </w:r>
      <w:r w:rsidR="00EF1385">
        <w:t xml:space="preserve"> </w:t>
      </w:r>
      <w:r>
        <w:t>their</w:t>
      </w:r>
      <w:r w:rsidR="00EF1385">
        <w:t xml:space="preserve"> </w:t>
      </w:r>
      <w:r>
        <w:t>salary,</w:t>
      </w:r>
      <w:r w:rsidR="00EF1385">
        <w:t xml:space="preserve"> </w:t>
      </w:r>
      <w:r>
        <w:t>once</w:t>
      </w:r>
      <w:r w:rsidR="00EF1385">
        <w:t xml:space="preserve"> </w:t>
      </w:r>
      <w:r>
        <w:t>established</w:t>
      </w:r>
      <w:r w:rsidR="00EF1385">
        <w:t xml:space="preserve"> </w:t>
      </w:r>
      <w:r>
        <w:t>and</w:t>
      </w:r>
      <w:r w:rsidR="00EF1385">
        <w:t xml:space="preserve"> </w:t>
      </w:r>
      <w:r>
        <w:t>a</w:t>
      </w:r>
      <w:r w:rsidR="00EF1385">
        <w:t xml:space="preserve"> </w:t>
      </w:r>
      <w:r>
        <w:t>threshold</w:t>
      </w:r>
      <w:r w:rsidR="00EF1385">
        <w:t xml:space="preserve"> </w:t>
      </w:r>
      <w:r>
        <w:t>value</w:t>
      </w:r>
      <w:r w:rsidR="00EF1385">
        <w:t xml:space="preserve"> </w:t>
      </w:r>
      <w:r>
        <w:t>has</w:t>
      </w:r>
      <w:r w:rsidR="00EF1385">
        <w:t xml:space="preserve"> </w:t>
      </w:r>
      <w:r>
        <w:t>been</w:t>
      </w:r>
      <w:r w:rsidR="00EF1385">
        <w:t xml:space="preserve"> </w:t>
      </w:r>
      <w:r>
        <w:t>exceeded,</w:t>
      </w:r>
      <w:r w:rsidR="00EF1385">
        <w:t xml:space="preserve"> </w:t>
      </w:r>
      <w:r>
        <w:t>up</w:t>
      </w:r>
      <w:r w:rsidR="00EF1385">
        <w:t xml:space="preserve"> </w:t>
      </w:r>
      <w:r>
        <w:t>to</w:t>
      </w:r>
      <w:r w:rsidR="00EF1385">
        <w:t xml:space="preserve"> </w:t>
      </w:r>
      <w:r>
        <w:t>an</w:t>
      </w:r>
      <w:r w:rsidR="00EF1385">
        <w:t xml:space="preserve"> </w:t>
      </w:r>
      <w:r>
        <w:t>agreed</w:t>
      </w:r>
      <w:r w:rsidR="00EF1385">
        <w:t xml:space="preserve"> </w:t>
      </w:r>
      <w:r>
        <w:t>amount.</w:t>
      </w:r>
      <w:r w:rsidR="00EF1385">
        <w:t xml:space="preserve"> </w:t>
      </w:r>
      <w:r>
        <w:t>Many</w:t>
      </w:r>
      <w:r w:rsidR="00EF1385">
        <w:t xml:space="preserve"> </w:t>
      </w:r>
      <w:r>
        <w:t>of</w:t>
      </w:r>
      <w:r w:rsidR="00EF1385">
        <w:t xml:space="preserve"> </w:t>
      </w:r>
      <w:r>
        <w:t>those</w:t>
      </w:r>
      <w:r w:rsidR="00EF1385">
        <w:t xml:space="preserve"> </w:t>
      </w:r>
      <w:r>
        <w:t>who</w:t>
      </w:r>
      <w:r w:rsidR="00EF1385">
        <w:t xml:space="preserve"> </w:t>
      </w:r>
      <w:r>
        <w:t>have</w:t>
      </w:r>
      <w:r w:rsidR="00EF1385">
        <w:t xml:space="preserve"> </w:t>
      </w:r>
      <w:r>
        <w:t>passed</w:t>
      </w:r>
      <w:r w:rsidR="00EF1385">
        <w:t xml:space="preserve"> </w:t>
      </w:r>
      <w:r>
        <w:t>through</w:t>
      </w:r>
      <w:r w:rsidR="00EF1385">
        <w:t xml:space="preserve"> </w:t>
      </w:r>
      <w:r>
        <w:t>return</w:t>
      </w:r>
      <w:r w:rsidR="00EF1385">
        <w:t xml:space="preserve"> </w:t>
      </w:r>
      <w:r>
        <w:t>as</w:t>
      </w:r>
      <w:r w:rsidR="00EF1385">
        <w:t xml:space="preserve"> </w:t>
      </w:r>
      <w:r>
        <w:t>mentors.</w:t>
      </w:r>
    </w:p>
    <w:p w14:paraId="421EF254" w14:textId="77777777" w:rsidR="00697E1F" w:rsidRDefault="00697E1F" w:rsidP="00697E1F"/>
    <w:p w14:paraId="6BD2AFD7" w14:textId="77777777" w:rsidR="00C04924" w:rsidRPr="006422A1" w:rsidRDefault="00C04924" w:rsidP="006422A1">
      <w:pPr>
        <w:jc w:val="left"/>
      </w:pPr>
    </w:p>
    <w:p w14:paraId="1E6D67BA" w14:textId="32CFAB27" w:rsidR="0052241B" w:rsidRDefault="0052241B">
      <w:pPr>
        <w:jc w:val="left"/>
      </w:pPr>
      <w:r>
        <w:br w:type="page"/>
      </w:r>
    </w:p>
    <w:p w14:paraId="6BEF8B3E" w14:textId="3A5264C8" w:rsidR="004A67CC" w:rsidRDefault="009D50E3" w:rsidP="00CC6C04">
      <w:pPr>
        <w:pStyle w:val="Heading1"/>
      </w:pPr>
      <w:bookmarkStart w:id="23" w:name="_Toc122535639"/>
      <w:r>
        <w:lastRenderedPageBreak/>
        <w:t>Synthesis</w:t>
      </w:r>
      <w:r w:rsidR="00EF1385">
        <w:t xml:space="preserve"> </w:t>
      </w:r>
      <w:r>
        <w:t>and</w:t>
      </w:r>
      <w:r w:rsidR="00EF1385">
        <w:t xml:space="preserve"> </w:t>
      </w:r>
      <w:r>
        <w:t>Overview</w:t>
      </w:r>
      <w:bookmarkEnd w:id="23"/>
    </w:p>
    <w:p w14:paraId="375CF8BB" w14:textId="521960D9" w:rsidR="00D40A0E" w:rsidRDefault="00C34005">
      <w:r>
        <w:t>The</w:t>
      </w:r>
      <w:r w:rsidR="00EF1385">
        <w:t xml:space="preserve"> </w:t>
      </w:r>
      <w:r>
        <w:t>three</w:t>
      </w:r>
      <w:r w:rsidR="00EF1385">
        <w:t xml:space="preserve"> </w:t>
      </w:r>
      <w:r>
        <w:t>strands</w:t>
      </w:r>
      <w:r w:rsidR="00EF1385">
        <w:t xml:space="preserve"> </w:t>
      </w:r>
      <w:r>
        <w:t>of</w:t>
      </w:r>
      <w:r w:rsidR="00EF1385">
        <w:t xml:space="preserve"> </w:t>
      </w:r>
      <w:r>
        <w:t>this</w:t>
      </w:r>
      <w:r w:rsidR="00EF1385">
        <w:t xml:space="preserve"> </w:t>
      </w:r>
      <w:r>
        <w:t>research</w:t>
      </w:r>
      <w:r w:rsidR="00EF1385">
        <w:t xml:space="preserve"> </w:t>
      </w:r>
      <w:r w:rsidR="003B7F51">
        <w:t xml:space="preserve">were designed to be complementary, </w:t>
      </w:r>
      <w:r w:rsidR="004F5D01">
        <w:t xml:space="preserve">bringing together insights from the </w:t>
      </w:r>
      <w:r w:rsidR="00790790">
        <w:t xml:space="preserve">global </w:t>
      </w:r>
      <w:r w:rsidR="004F5D01">
        <w:t>literature relating to the employment of highly skilled refugees and how professional bodies support them</w:t>
      </w:r>
      <w:r w:rsidR="00676A8F">
        <w:t xml:space="preserve">, a sample of what some professional bodies in the UK are currently doing, and </w:t>
      </w:r>
      <w:r w:rsidR="00B572EC">
        <w:t>contributions from refugees themselves, refugee support organisations and professional bodies.</w:t>
      </w:r>
    </w:p>
    <w:p w14:paraId="4D9559E2" w14:textId="15B266C8" w:rsidR="00BF7890" w:rsidRDefault="00CC4CA8">
      <w:r>
        <w:t xml:space="preserve">Both the literature and </w:t>
      </w:r>
      <w:r w:rsidR="00C93C09">
        <w:t xml:space="preserve">discussion with project informants are </w:t>
      </w:r>
      <w:r w:rsidR="007C18FA">
        <w:t xml:space="preserve">consistent in identifying the key barriers. </w:t>
      </w:r>
      <w:r w:rsidR="00BF7890" w:rsidRPr="00BF7890">
        <w:t xml:space="preserve">In general refugees lack early access to appropriate language support, access to high quality information, </w:t>
      </w:r>
      <w:proofErr w:type="gramStart"/>
      <w:r w:rsidR="00BF7890" w:rsidRPr="00BF7890">
        <w:t>advice</w:t>
      </w:r>
      <w:proofErr w:type="gramEnd"/>
      <w:r w:rsidR="00BF7890" w:rsidRPr="00BF7890">
        <w:t xml:space="preserve"> and guidance (IAG)</w:t>
      </w:r>
      <w:r w:rsidR="00D9092C">
        <w:t xml:space="preserve"> and</w:t>
      </w:r>
      <w:r w:rsidR="00BF7890" w:rsidRPr="00BF7890">
        <w:t xml:space="preserve"> </w:t>
      </w:r>
      <w:r w:rsidR="00876B97">
        <w:t xml:space="preserve">professional networks, </w:t>
      </w:r>
      <w:r w:rsidR="00BF7890" w:rsidRPr="00BF7890">
        <w:t>recognition of qualifications and skills assessment, high quality mentoring, job search assistance, CV and interview preparation, and volunteering or work placement</w:t>
      </w:r>
      <w:r w:rsidR="00D9092C">
        <w:t xml:space="preserve"> opportunities</w:t>
      </w:r>
      <w:r w:rsidR="00BF7890" w:rsidRPr="00BF7890">
        <w:t>.</w:t>
      </w:r>
    </w:p>
    <w:p w14:paraId="14D6DFB8" w14:textId="7695713B" w:rsidR="00844522" w:rsidRDefault="00934723" w:rsidP="00844522">
      <w:r>
        <w:t>The research has revealed that, w</w:t>
      </w:r>
      <w:r w:rsidR="00844522" w:rsidRPr="00B01315">
        <w:t>ith</w:t>
      </w:r>
      <w:r w:rsidR="00844522">
        <w:t xml:space="preserve"> </w:t>
      </w:r>
      <w:r w:rsidR="00844522" w:rsidRPr="00B01315">
        <w:t>a</w:t>
      </w:r>
      <w:r w:rsidR="00844522">
        <w:t xml:space="preserve"> </w:t>
      </w:r>
      <w:r w:rsidR="00844522" w:rsidRPr="00B01315">
        <w:t>few</w:t>
      </w:r>
      <w:r w:rsidR="00844522">
        <w:t xml:space="preserve"> </w:t>
      </w:r>
      <w:r w:rsidR="00844522" w:rsidRPr="00B01315">
        <w:t>exceptions,</w:t>
      </w:r>
      <w:r w:rsidR="00844522">
        <w:t xml:space="preserve"> </w:t>
      </w:r>
      <w:r w:rsidR="00844522" w:rsidRPr="00B01315">
        <w:t>the</w:t>
      </w:r>
      <w:r w:rsidR="00844522">
        <w:t xml:space="preserve"> </w:t>
      </w:r>
      <w:r w:rsidR="00844522" w:rsidRPr="00B01315">
        <w:t>literature</w:t>
      </w:r>
      <w:r w:rsidR="00844522">
        <w:t xml:space="preserve"> </w:t>
      </w:r>
      <w:r w:rsidR="00844522" w:rsidRPr="00B01315">
        <w:t>is</w:t>
      </w:r>
      <w:r w:rsidR="00844522">
        <w:t xml:space="preserve"> </w:t>
      </w:r>
      <w:r w:rsidR="00844522" w:rsidRPr="00B01315">
        <w:t>largely</w:t>
      </w:r>
      <w:r w:rsidR="00844522">
        <w:t xml:space="preserve"> </w:t>
      </w:r>
      <w:r w:rsidR="00844522" w:rsidRPr="00B01315">
        <w:t>blind</w:t>
      </w:r>
      <w:r w:rsidR="00844522">
        <w:t xml:space="preserve"> </w:t>
      </w:r>
      <w:r w:rsidR="00844522" w:rsidRPr="00B01315">
        <w:t>to</w:t>
      </w:r>
      <w:r w:rsidR="00844522">
        <w:t xml:space="preserve"> </w:t>
      </w:r>
      <w:r w:rsidR="00844522" w:rsidRPr="00B01315">
        <w:t>the</w:t>
      </w:r>
      <w:r w:rsidR="00844522">
        <w:t xml:space="preserve"> </w:t>
      </w:r>
      <w:r w:rsidR="00844522" w:rsidRPr="00B01315">
        <w:t>potential</w:t>
      </w:r>
      <w:r w:rsidR="00844522">
        <w:t xml:space="preserve"> </w:t>
      </w:r>
      <w:r w:rsidR="00844522" w:rsidRPr="00B01315">
        <w:t>role</w:t>
      </w:r>
      <w:r w:rsidR="00844522">
        <w:t xml:space="preserve"> </w:t>
      </w:r>
      <w:r w:rsidR="00844522" w:rsidRPr="00B01315">
        <w:t>of</w:t>
      </w:r>
      <w:r w:rsidR="00844522">
        <w:t xml:space="preserve"> </w:t>
      </w:r>
      <w:r w:rsidR="00844522" w:rsidRPr="00B01315">
        <w:t>professional</w:t>
      </w:r>
      <w:r w:rsidR="00844522">
        <w:t xml:space="preserve"> </w:t>
      </w:r>
      <w:r w:rsidR="00844522" w:rsidRPr="00B01315">
        <w:t>bodies</w:t>
      </w:r>
      <w:r w:rsidR="00844522">
        <w:t xml:space="preserve"> </w:t>
      </w:r>
      <w:r w:rsidR="00844522" w:rsidRPr="00B01315">
        <w:t>other</w:t>
      </w:r>
      <w:r w:rsidR="00844522">
        <w:t xml:space="preserve"> </w:t>
      </w:r>
      <w:r w:rsidR="00844522" w:rsidRPr="00B01315">
        <w:t>than</w:t>
      </w:r>
      <w:r w:rsidR="00844522">
        <w:t xml:space="preserve"> </w:t>
      </w:r>
      <w:r w:rsidR="00844522" w:rsidRPr="00B01315">
        <w:t>as</w:t>
      </w:r>
      <w:r w:rsidR="00844522">
        <w:t xml:space="preserve"> </w:t>
      </w:r>
      <w:r w:rsidR="00844522" w:rsidRPr="00B01315">
        <w:t>institutions</w:t>
      </w:r>
      <w:r w:rsidR="00844522">
        <w:t xml:space="preserve"> </w:t>
      </w:r>
      <w:r w:rsidR="00844522" w:rsidRPr="00B01315">
        <w:t>accrediting</w:t>
      </w:r>
      <w:r w:rsidR="00844522">
        <w:t xml:space="preserve"> </w:t>
      </w:r>
      <w:r w:rsidR="00844522" w:rsidRPr="00B01315">
        <w:t>qualifications</w:t>
      </w:r>
      <w:r w:rsidR="00844522">
        <w:t xml:space="preserve"> </w:t>
      </w:r>
      <w:r w:rsidR="00844522" w:rsidRPr="00B01315">
        <w:t>where</w:t>
      </w:r>
      <w:r w:rsidR="00844522">
        <w:t xml:space="preserve"> </w:t>
      </w:r>
      <w:r w:rsidR="00844522" w:rsidRPr="00B01315">
        <w:t>they</w:t>
      </w:r>
      <w:r w:rsidR="00844522">
        <w:t xml:space="preserve"> </w:t>
      </w:r>
      <w:r w:rsidR="00844522" w:rsidRPr="00B01315">
        <w:t>are</w:t>
      </w:r>
      <w:r w:rsidR="00844522">
        <w:t xml:space="preserve"> </w:t>
      </w:r>
      <w:r w:rsidR="00844522" w:rsidRPr="00B01315">
        <w:t>a</w:t>
      </w:r>
      <w:r w:rsidR="00844522">
        <w:t xml:space="preserve"> </w:t>
      </w:r>
      <w:r w:rsidR="00844522" w:rsidRPr="00B01315">
        <w:t>regulator.</w:t>
      </w:r>
      <w:r w:rsidR="00844522">
        <w:t xml:space="preserve"> </w:t>
      </w:r>
      <w:r w:rsidR="00844522" w:rsidRPr="00B01315">
        <w:t>They</w:t>
      </w:r>
      <w:r w:rsidR="00844522">
        <w:t xml:space="preserve"> </w:t>
      </w:r>
      <w:r w:rsidR="00844522" w:rsidRPr="00B01315">
        <w:t>are</w:t>
      </w:r>
      <w:r w:rsidR="00844522">
        <w:t xml:space="preserve"> </w:t>
      </w:r>
      <w:r w:rsidR="00844522" w:rsidRPr="00B01315">
        <w:t>not</w:t>
      </w:r>
      <w:r w:rsidR="00844522">
        <w:t xml:space="preserve"> </w:t>
      </w:r>
      <w:r w:rsidR="00844522" w:rsidRPr="00B01315">
        <w:t>represented</w:t>
      </w:r>
      <w:r w:rsidR="00844522">
        <w:t xml:space="preserve"> </w:t>
      </w:r>
      <w:r w:rsidR="00844522" w:rsidRPr="00B01315">
        <w:t>as</w:t>
      </w:r>
      <w:r w:rsidR="00844522">
        <w:t xml:space="preserve"> </w:t>
      </w:r>
      <w:r w:rsidR="00844522" w:rsidRPr="00B01315">
        <w:t>having</w:t>
      </w:r>
      <w:r w:rsidR="00844522">
        <w:t xml:space="preserve"> </w:t>
      </w:r>
      <w:r w:rsidR="00844522" w:rsidRPr="00B01315">
        <w:t>the</w:t>
      </w:r>
      <w:r w:rsidR="00844522">
        <w:t xml:space="preserve"> </w:t>
      </w:r>
      <w:r w:rsidR="00844522" w:rsidRPr="00B01315">
        <w:t>capacity</w:t>
      </w:r>
      <w:r w:rsidR="00844522">
        <w:t xml:space="preserve"> </w:t>
      </w:r>
      <w:r w:rsidR="00844522" w:rsidRPr="00B01315">
        <w:t>through</w:t>
      </w:r>
      <w:r w:rsidR="00844522">
        <w:t xml:space="preserve"> </w:t>
      </w:r>
      <w:r w:rsidR="00844522" w:rsidRPr="00B01315">
        <w:t>their</w:t>
      </w:r>
      <w:r w:rsidR="00844522">
        <w:t xml:space="preserve"> </w:t>
      </w:r>
      <w:r w:rsidR="00844522" w:rsidRPr="00B01315">
        <w:t>operations</w:t>
      </w:r>
      <w:r w:rsidR="00844522">
        <w:t xml:space="preserve"> </w:t>
      </w:r>
      <w:r w:rsidR="00844522" w:rsidRPr="00B01315">
        <w:t>and</w:t>
      </w:r>
      <w:r w:rsidR="00844522">
        <w:t xml:space="preserve"> </w:t>
      </w:r>
      <w:r w:rsidR="00844522" w:rsidRPr="00B01315">
        <w:t>members</w:t>
      </w:r>
      <w:r w:rsidR="00844522">
        <w:t xml:space="preserve"> </w:t>
      </w:r>
      <w:r w:rsidR="00844522" w:rsidRPr="00B01315">
        <w:t>to</w:t>
      </w:r>
      <w:r w:rsidR="00844522">
        <w:t xml:space="preserve"> </w:t>
      </w:r>
      <w:r w:rsidR="00844522" w:rsidRPr="00B01315">
        <w:t>be</w:t>
      </w:r>
      <w:r w:rsidR="00844522">
        <w:t xml:space="preserve"> </w:t>
      </w:r>
      <w:r w:rsidR="00844522" w:rsidRPr="00B01315">
        <w:t>agents</w:t>
      </w:r>
      <w:r w:rsidR="00844522">
        <w:t xml:space="preserve"> </w:t>
      </w:r>
      <w:r w:rsidR="00844522" w:rsidRPr="00B01315">
        <w:t>for</w:t>
      </w:r>
      <w:r w:rsidR="00844522">
        <w:t xml:space="preserve"> </w:t>
      </w:r>
      <w:r w:rsidR="00844522" w:rsidRPr="00B01315">
        <w:t>change</w:t>
      </w:r>
      <w:r w:rsidR="00A96D46">
        <w:t xml:space="preserve"> in any of the other </w:t>
      </w:r>
      <w:r w:rsidR="000648A8">
        <w:t>problem areas</w:t>
      </w:r>
      <w:r w:rsidR="00844522" w:rsidRPr="00B01315">
        <w:t>.</w:t>
      </w:r>
      <w:r w:rsidR="00844522">
        <w:t xml:space="preserve"> </w:t>
      </w:r>
      <w:r w:rsidR="00606A37">
        <w:t>This is a significant conceptual and practical omission.</w:t>
      </w:r>
    </w:p>
    <w:p w14:paraId="1674622B" w14:textId="1CEF7C13" w:rsidR="007B73AF" w:rsidRDefault="001E1C43" w:rsidP="001E1C43">
      <w:r w:rsidRPr="00B01315">
        <w:t>There</w:t>
      </w:r>
      <w:r>
        <w:t xml:space="preserve"> </w:t>
      </w:r>
      <w:r w:rsidRPr="00B01315">
        <w:t>is</w:t>
      </w:r>
      <w:r>
        <w:t xml:space="preserve"> </w:t>
      </w:r>
      <w:r w:rsidRPr="00B01315">
        <w:t>a</w:t>
      </w:r>
      <w:r>
        <w:t xml:space="preserve"> </w:t>
      </w:r>
      <w:r w:rsidRPr="00B01315">
        <w:t>huge</w:t>
      </w:r>
      <w:r>
        <w:t xml:space="preserve"> </w:t>
      </w:r>
      <w:r w:rsidRPr="00B01315">
        <w:t>diversity</w:t>
      </w:r>
      <w:r>
        <w:t xml:space="preserve"> </w:t>
      </w:r>
      <w:r w:rsidRPr="00B01315">
        <w:t>of</w:t>
      </w:r>
      <w:r>
        <w:t xml:space="preserve"> </w:t>
      </w:r>
      <w:r w:rsidRPr="00B01315">
        <w:t>professional</w:t>
      </w:r>
      <w:r>
        <w:t xml:space="preserve"> </w:t>
      </w:r>
      <w:r w:rsidRPr="00B01315">
        <w:t>bodies</w:t>
      </w:r>
      <w:r>
        <w:t xml:space="preserve"> </w:t>
      </w:r>
      <w:r w:rsidRPr="00B01315">
        <w:t>in</w:t>
      </w:r>
      <w:r>
        <w:t xml:space="preserve"> </w:t>
      </w:r>
      <w:r w:rsidRPr="00B01315">
        <w:t>the</w:t>
      </w:r>
      <w:r>
        <w:t xml:space="preserve"> </w:t>
      </w:r>
      <w:r w:rsidRPr="00B01315">
        <w:t>UK,</w:t>
      </w:r>
      <w:r>
        <w:t xml:space="preserve"> </w:t>
      </w:r>
      <w:r w:rsidRPr="00B01315">
        <w:t>with,</w:t>
      </w:r>
      <w:r>
        <w:t xml:space="preserve"> </w:t>
      </w:r>
      <w:r w:rsidRPr="00B01315">
        <w:t>to</w:t>
      </w:r>
      <w:r>
        <w:t xml:space="preserve"> </w:t>
      </w:r>
      <w:r w:rsidRPr="00B01315">
        <w:t>an</w:t>
      </w:r>
      <w:r>
        <w:t xml:space="preserve"> </w:t>
      </w:r>
      <w:r w:rsidRPr="00B01315">
        <w:t>outsider,</w:t>
      </w:r>
      <w:r>
        <w:t xml:space="preserve"> </w:t>
      </w:r>
      <w:r w:rsidRPr="00B01315">
        <w:t>a</w:t>
      </w:r>
      <w:r>
        <w:t xml:space="preserve"> </w:t>
      </w:r>
      <w:r w:rsidRPr="00B01315">
        <w:t>confusing</w:t>
      </w:r>
      <w:r>
        <w:t xml:space="preserve"> </w:t>
      </w:r>
      <w:r w:rsidRPr="00B01315">
        <w:t>array</w:t>
      </w:r>
      <w:r>
        <w:t xml:space="preserve"> </w:t>
      </w:r>
      <w:r w:rsidRPr="00B01315">
        <w:t>of</w:t>
      </w:r>
      <w:r>
        <w:t xml:space="preserve"> </w:t>
      </w:r>
      <w:r w:rsidRPr="00B01315">
        <w:t>names,</w:t>
      </w:r>
      <w:r>
        <w:t xml:space="preserve"> </w:t>
      </w:r>
      <w:r w:rsidRPr="00B01315">
        <w:t>terminology,</w:t>
      </w:r>
      <w:r>
        <w:t xml:space="preserve"> </w:t>
      </w:r>
      <w:r w:rsidRPr="00B01315">
        <w:t>roles,</w:t>
      </w:r>
      <w:r>
        <w:t xml:space="preserve"> </w:t>
      </w:r>
      <w:r w:rsidRPr="00B01315">
        <w:t>powers,</w:t>
      </w:r>
      <w:r>
        <w:t xml:space="preserve"> </w:t>
      </w:r>
      <w:r w:rsidRPr="00B01315">
        <w:t>relationships,</w:t>
      </w:r>
      <w:r>
        <w:t xml:space="preserve"> </w:t>
      </w:r>
      <w:r w:rsidRPr="00B01315">
        <w:t>degrees</w:t>
      </w:r>
      <w:r>
        <w:t xml:space="preserve"> </w:t>
      </w:r>
      <w:r w:rsidRPr="00B01315">
        <w:t>of</w:t>
      </w:r>
      <w:r>
        <w:t xml:space="preserve"> </w:t>
      </w:r>
      <w:r w:rsidRPr="00B01315">
        <w:t>specialism,</w:t>
      </w:r>
      <w:r>
        <w:t xml:space="preserve"> </w:t>
      </w:r>
      <w:r w:rsidRPr="00B01315">
        <w:t>and</w:t>
      </w:r>
      <w:r>
        <w:t xml:space="preserve"> </w:t>
      </w:r>
      <w:r w:rsidRPr="00B01315">
        <w:t>geographical</w:t>
      </w:r>
      <w:r>
        <w:t xml:space="preserve"> </w:t>
      </w:r>
      <w:r w:rsidRPr="00B01315">
        <w:t>reach.</w:t>
      </w:r>
      <w:r>
        <w:t xml:space="preserve"> </w:t>
      </w:r>
      <w:r w:rsidRPr="00B01315">
        <w:t>While</w:t>
      </w:r>
      <w:r>
        <w:t xml:space="preserve"> </w:t>
      </w:r>
      <w:r w:rsidRPr="00B01315">
        <w:t>some</w:t>
      </w:r>
      <w:r>
        <w:t xml:space="preserve"> </w:t>
      </w:r>
      <w:r w:rsidRPr="00B01315">
        <w:t>may</w:t>
      </w:r>
      <w:r>
        <w:t xml:space="preserve"> </w:t>
      </w:r>
      <w:r w:rsidRPr="00B01315">
        <w:t>recognise</w:t>
      </w:r>
      <w:r>
        <w:t xml:space="preserve"> </w:t>
      </w:r>
      <w:r w:rsidRPr="00B01315">
        <w:t>refugees</w:t>
      </w:r>
      <w:r>
        <w:t xml:space="preserve"> </w:t>
      </w:r>
      <w:r w:rsidRPr="00B01315">
        <w:t>as</w:t>
      </w:r>
      <w:r>
        <w:t xml:space="preserve"> </w:t>
      </w:r>
      <w:r w:rsidRPr="00B01315">
        <w:t>potential</w:t>
      </w:r>
      <w:r>
        <w:t xml:space="preserve"> </w:t>
      </w:r>
      <w:r w:rsidRPr="00B01315">
        <w:t>client</w:t>
      </w:r>
      <w:r>
        <w:t xml:space="preserve"> </w:t>
      </w:r>
      <w:r w:rsidRPr="00B01315">
        <w:t>groups,</w:t>
      </w:r>
      <w:r>
        <w:t xml:space="preserve"> </w:t>
      </w:r>
      <w:r w:rsidRPr="00B01315">
        <w:t>few</w:t>
      </w:r>
      <w:r>
        <w:t xml:space="preserve"> </w:t>
      </w:r>
      <w:r w:rsidRPr="00B01315">
        <w:t>professional</w:t>
      </w:r>
      <w:r>
        <w:t xml:space="preserve"> </w:t>
      </w:r>
      <w:r w:rsidRPr="00B01315">
        <w:t>bodies</w:t>
      </w:r>
      <w:r>
        <w:t xml:space="preserve"> </w:t>
      </w:r>
      <w:r w:rsidRPr="00B01315">
        <w:t>acknowledge</w:t>
      </w:r>
      <w:r>
        <w:t xml:space="preserve"> </w:t>
      </w:r>
      <w:r w:rsidRPr="00B01315">
        <w:t>that</w:t>
      </w:r>
      <w:r>
        <w:t xml:space="preserve"> </w:t>
      </w:r>
      <w:r w:rsidRPr="00B01315">
        <w:t>there</w:t>
      </w:r>
      <w:r>
        <w:t xml:space="preserve"> </w:t>
      </w:r>
      <w:r w:rsidRPr="00B01315">
        <w:t>are</w:t>
      </w:r>
      <w:r>
        <w:t xml:space="preserve"> </w:t>
      </w:r>
      <w:r w:rsidRPr="00B01315">
        <w:t>those</w:t>
      </w:r>
      <w:r>
        <w:t xml:space="preserve"> </w:t>
      </w:r>
      <w:r w:rsidRPr="00B01315">
        <w:t>with</w:t>
      </w:r>
      <w:r>
        <w:t xml:space="preserve"> </w:t>
      </w:r>
      <w:r w:rsidRPr="00B01315">
        <w:t>the</w:t>
      </w:r>
      <w:r>
        <w:t xml:space="preserve"> </w:t>
      </w:r>
      <w:r w:rsidRPr="00B01315">
        <w:t>skills</w:t>
      </w:r>
      <w:r>
        <w:t xml:space="preserve"> </w:t>
      </w:r>
      <w:r w:rsidRPr="00B01315">
        <w:t>or</w:t>
      </w:r>
      <w:r>
        <w:t xml:space="preserve"> </w:t>
      </w:r>
      <w:r w:rsidRPr="00B01315">
        <w:t>capacity</w:t>
      </w:r>
      <w:r>
        <w:t xml:space="preserve"> </w:t>
      </w:r>
      <w:r w:rsidRPr="00B01315">
        <w:t>to</w:t>
      </w:r>
      <w:r>
        <w:t xml:space="preserve"> </w:t>
      </w:r>
      <w:r w:rsidRPr="00B01315">
        <w:t>work</w:t>
      </w:r>
      <w:r>
        <w:t xml:space="preserve"> </w:t>
      </w:r>
      <w:r w:rsidRPr="00B01315">
        <w:t>in</w:t>
      </w:r>
      <w:r>
        <w:t xml:space="preserve"> </w:t>
      </w:r>
      <w:r w:rsidRPr="00B01315">
        <w:t>their</w:t>
      </w:r>
      <w:r>
        <w:t xml:space="preserve"> </w:t>
      </w:r>
      <w:r w:rsidRPr="00B01315">
        <w:t>profession,</w:t>
      </w:r>
      <w:r>
        <w:t xml:space="preserve"> </w:t>
      </w:r>
      <w:r w:rsidRPr="00B01315">
        <w:t>and</w:t>
      </w:r>
      <w:r>
        <w:t xml:space="preserve"> </w:t>
      </w:r>
      <w:r w:rsidRPr="00B01315">
        <w:t>even</w:t>
      </w:r>
      <w:r>
        <w:t xml:space="preserve"> </w:t>
      </w:r>
      <w:r w:rsidRPr="00B01315">
        <w:t>fewer</w:t>
      </w:r>
      <w:r>
        <w:t xml:space="preserve"> </w:t>
      </w:r>
      <w:r w:rsidRPr="00B01315">
        <w:t>provide</w:t>
      </w:r>
      <w:r>
        <w:t xml:space="preserve"> </w:t>
      </w:r>
      <w:r w:rsidRPr="00B01315">
        <w:t>clear</w:t>
      </w:r>
      <w:r>
        <w:t xml:space="preserve"> </w:t>
      </w:r>
      <w:r w:rsidRPr="00B01315">
        <w:t>and</w:t>
      </w:r>
      <w:r>
        <w:t xml:space="preserve"> </w:t>
      </w:r>
      <w:r w:rsidRPr="00B01315">
        <w:t>accessible</w:t>
      </w:r>
      <w:r>
        <w:t xml:space="preserve"> </w:t>
      </w:r>
      <w:r w:rsidRPr="00B01315">
        <w:t>support</w:t>
      </w:r>
      <w:r>
        <w:t xml:space="preserve"> </w:t>
      </w:r>
      <w:r w:rsidRPr="00B01315">
        <w:t>for</w:t>
      </w:r>
      <w:r>
        <w:t xml:space="preserve"> </w:t>
      </w:r>
      <w:r w:rsidRPr="00B01315">
        <w:t>those</w:t>
      </w:r>
      <w:r>
        <w:t xml:space="preserve"> </w:t>
      </w:r>
      <w:r w:rsidRPr="00B01315">
        <w:t>wishing</w:t>
      </w:r>
      <w:r>
        <w:t xml:space="preserve"> </w:t>
      </w:r>
      <w:r w:rsidRPr="00B01315">
        <w:t>to</w:t>
      </w:r>
      <w:r>
        <w:t xml:space="preserve"> </w:t>
      </w:r>
      <w:r w:rsidRPr="00B01315">
        <w:t>do</w:t>
      </w:r>
      <w:r>
        <w:t xml:space="preserve"> </w:t>
      </w:r>
      <w:r w:rsidRPr="00B01315">
        <w:t>so.</w:t>
      </w:r>
      <w:r>
        <w:t xml:space="preserve"> </w:t>
      </w:r>
    </w:p>
    <w:p w14:paraId="5D20149E" w14:textId="2B11AE65" w:rsidR="00596DF6" w:rsidRDefault="001E4352" w:rsidP="00594EFC">
      <w:r>
        <w:t xml:space="preserve">Access to the professions is </w:t>
      </w:r>
      <w:r w:rsidR="00594EFC">
        <w:t xml:space="preserve">analogous </w:t>
      </w:r>
      <w:r w:rsidR="009C72DB">
        <w:t xml:space="preserve">to </w:t>
      </w:r>
      <w:r>
        <w:t xml:space="preserve">the related issue of </w:t>
      </w:r>
      <w:r w:rsidR="009C72DB">
        <w:t xml:space="preserve">addressing </w:t>
      </w:r>
      <w:r w:rsidR="00594EFC">
        <w:t xml:space="preserve"> barriers for refugees </w:t>
      </w:r>
      <w:r w:rsidR="009C72DB">
        <w:t xml:space="preserve">entering </w:t>
      </w:r>
      <w:r w:rsidR="00594EFC">
        <w:t xml:space="preserve">higher education </w:t>
      </w:r>
      <w:r w:rsidR="00594EFC">
        <w:fldChar w:fldCharType="begin"/>
      </w:r>
      <w:r w:rsidR="00594EFC">
        <w:instrText xml:space="preserve"> ADDIN EN.CITE &lt;EndNote&gt;&lt;Cite&gt;&lt;Author&gt;Lambrechts&lt;/Author&gt;&lt;Year&gt;2020&lt;/Year&gt;&lt;IDText&gt;The super-disadvantaged in higher education: barriers to access for refugee background students in England&lt;/IDText&gt;&lt;DisplayText&gt;(Lambrechts, 2020)&lt;/DisplayText&gt;&lt;record&gt;&lt;keywords&gt;&lt;keyword&gt;PERCEPTION&lt;/keyword&gt;&lt;keyword&gt;RIGHT to education&lt;/keyword&gt;&lt;keyword&gt;EDUCATION of refugees&lt;/keyword&gt;&lt;keyword&gt;POLITICAL refugees&lt;/keyword&gt;&lt;keyword&gt;HIGHER education&lt;/keyword&gt;&lt;keyword&gt;ENGLAND&lt;/keyword&gt;&lt;keyword&gt;Access to higher education&lt;/keyword&gt;&lt;keyword&gt;Barriers&lt;/keyword&gt;&lt;keyword&gt;Refugee background students&lt;/keyword&gt;&lt;keyword&gt;Refugees and asylum seekers&lt;/keyword&gt;&lt;keyword&gt;Widening participation&lt;/keyword&gt;&lt;/keywords&gt;&lt;urls&gt;&lt;related-urls&gt;&lt;url&gt;https://go.openathens.net/redirector/leedsmet.ac.uk?url=http%3a%2f%2fsearch.ebscohost.com%2flogin.aspx%3fdirect%3dtrue%26db%3da9h%26AN%3d145976204%26site%3deds-live%26scope%3dsite%26authtype%3Dathens&lt;/url&gt;&lt;/related-urls&gt;&lt;/urls&gt;&lt;isbn&gt;00181560&lt;/isbn&gt;&lt;work-type&gt;Article&lt;/work-type&gt;&lt;titles&gt;&lt;title&gt;The super-disadvantaged in higher education: barriers to access for refugee background students in England&lt;/title&gt;&lt;secondary-title&gt;Higher Education (00181560)&lt;/secondary-title&gt;&lt;/titles&gt;&lt;pages&gt;803-822&lt;/pages&gt;&lt;number&gt;5&lt;/number&gt;&lt;contributors&gt;&lt;authors&gt;&lt;author&gt;Lambrechts, Agata A.&lt;/author&gt;&lt;/authors&gt;&lt;/contributors&gt;&lt;added-date format="utc"&gt;1627286549&lt;/added-date&gt;&lt;ref-type name="Journal Article"&gt;17&lt;/ref-type&gt;&lt;dates&gt;&lt;year&gt;2020&lt;/year&gt;&lt;/dates&gt;&lt;remote-database-provider&gt;EBSCOhost&lt;/remote-database-provider&gt;&lt;rec-number&gt;1612&lt;/rec-number&gt;&lt;publisher&gt;Springer Nature&lt;/publisher&gt;&lt;last-updated-date format="utc"&gt;1627286549&lt;/last-updated-date&gt;&lt;accession-num&gt;145976204&lt;/accession-num&gt;&lt;electronic-resource-num&gt;10.1007/s10734-020-00515-4&lt;/electronic-resource-num&gt;&lt;volume&gt;80&lt;/volume&gt;&lt;remote-database-name&gt;Academic Search Complete&lt;/remote-database-name&gt;&lt;/record&gt;&lt;/Cite&gt;&lt;/EndNote&gt;</w:instrText>
      </w:r>
      <w:r w:rsidR="00594EFC">
        <w:fldChar w:fldCharType="separate"/>
      </w:r>
      <w:r w:rsidR="00594EFC">
        <w:rPr>
          <w:noProof/>
        </w:rPr>
        <w:t>(Lambrechts, 2020)</w:t>
      </w:r>
      <w:r w:rsidR="00594EFC">
        <w:fldChar w:fldCharType="end"/>
      </w:r>
      <w:r w:rsidR="00594EFC">
        <w:t xml:space="preserve">. Institutional factors </w:t>
      </w:r>
      <w:r w:rsidR="00702C54">
        <w:t xml:space="preserve">are </w:t>
      </w:r>
      <w:r w:rsidR="00594EFC">
        <w:t xml:space="preserve">controlled by the university (or professional body </w:t>
      </w:r>
      <w:r w:rsidR="004F620E">
        <w:t xml:space="preserve">in </w:t>
      </w:r>
      <w:r w:rsidR="00702C54">
        <w:t>our</w:t>
      </w:r>
      <w:r w:rsidR="004F620E">
        <w:t xml:space="preserve"> case</w:t>
      </w:r>
      <w:r w:rsidR="00594EFC">
        <w:t xml:space="preserve">) such as </w:t>
      </w:r>
      <w:r w:rsidR="001F1737">
        <w:t xml:space="preserve">the </w:t>
      </w:r>
      <w:r w:rsidR="00594EFC">
        <w:t xml:space="preserve">quality of accessible information, credentials required, and levels of financial support. </w:t>
      </w:r>
      <w:r w:rsidR="00EA5630">
        <w:t>S</w:t>
      </w:r>
      <w:r w:rsidR="00594EFC">
        <w:t xml:space="preserve">ituational factors relate to the circumstances of the individual, such as unfamiliarity with processes, relative poverty, and language skills. </w:t>
      </w:r>
      <w:r w:rsidR="009F7C99">
        <w:t xml:space="preserve">Just as </w:t>
      </w:r>
      <w:proofErr w:type="spellStart"/>
      <w:r w:rsidR="00594EFC">
        <w:t>Lambrechts</w:t>
      </w:r>
      <w:proofErr w:type="spellEnd"/>
      <w:r w:rsidR="009F7C99">
        <w:t xml:space="preserve"> argues for </w:t>
      </w:r>
      <w:r w:rsidR="0068676B">
        <w:t>universities</w:t>
      </w:r>
      <w:r w:rsidR="009D6D41">
        <w:t xml:space="preserve">, </w:t>
      </w:r>
      <w:r w:rsidR="00594EFC">
        <w:t>rather than perpetuating the deficit model of refugee</w:t>
      </w:r>
      <w:r w:rsidR="0068676B">
        <w:t xml:space="preserve">s, where </w:t>
      </w:r>
      <w:r w:rsidR="00594EFC">
        <w:t xml:space="preserve">it is their responsibility to address </w:t>
      </w:r>
      <w:r w:rsidR="00F620DC">
        <w:t>situational factors</w:t>
      </w:r>
      <w:r w:rsidR="00594EFC">
        <w:t xml:space="preserve">, it is the duty of the </w:t>
      </w:r>
      <w:r w:rsidR="0068676B">
        <w:t xml:space="preserve">professional body </w:t>
      </w:r>
      <w:r w:rsidR="00594EFC">
        <w:t xml:space="preserve">to recognise </w:t>
      </w:r>
      <w:r w:rsidR="007A3125">
        <w:t>and accommodate them</w:t>
      </w:r>
      <w:r w:rsidR="009D6D41">
        <w:t>.</w:t>
      </w:r>
    </w:p>
    <w:p w14:paraId="7EE09AB1" w14:textId="67615B1D" w:rsidR="001E1C43" w:rsidRPr="00B01315" w:rsidRDefault="001762A0" w:rsidP="001E1C43">
      <w:r>
        <w:t>There are though</w:t>
      </w:r>
      <w:r w:rsidR="001E1C43">
        <w:t xml:space="preserve"> </w:t>
      </w:r>
      <w:r w:rsidR="001E1C43" w:rsidRPr="00B01315">
        <w:t>some</w:t>
      </w:r>
      <w:r w:rsidR="001E1C43">
        <w:t xml:space="preserve"> </w:t>
      </w:r>
      <w:r w:rsidR="001E1C43" w:rsidRPr="00B01315">
        <w:t>areas</w:t>
      </w:r>
      <w:r w:rsidR="001E1C43">
        <w:t xml:space="preserve"> </w:t>
      </w:r>
      <w:r w:rsidR="001E1C43" w:rsidRPr="00B01315">
        <w:t>of</w:t>
      </w:r>
      <w:r w:rsidR="001E1C43">
        <w:t xml:space="preserve"> </w:t>
      </w:r>
      <w:r w:rsidR="001E1C43" w:rsidRPr="00B01315">
        <w:t>good</w:t>
      </w:r>
      <w:r w:rsidR="001E1C43">
        <w:t xml:space="preserve"> </w:t>
      </w:r>
      <w:r w:rsidR="001E1C43" w:rsidRPr="00B01315">
        <w:t>practice,</w:t>
      </w:r>
      <w:r w:rsidRPr="001762A0">
        <w:t xml:space="preserve"> </w:t>
      </w:r>
      <w:r w:rsidRPr="00B01315">
        <w:t>and</w:t>
      </w:r>
      <w:r>
        <w:t xml:space="preserve"> evidence of </w:t>
      </w:r>
      <w:r w:rsidRPr="00B01315">
        <w:t>much</w:t>
      </w:r>
      <w:r>
        <w:t xml:space="preserve"> </w:t>
      </w:r>
      <w:r w:rsidRPr="00B01315">
        <w:t>goodwill</w:t>
      </w:r>
      <w:r>
        <w:t xml:space="preserve"> </w:t>
      </w:r>
      <w:r w:rsidRPr="00B01315">
        <w:t>and</w:t>
      </w:r>
      <w:r>
        <w:t xml:space="preserve"> </w:t>
      </w:r>
      <w:r w:rsidRPr="00B01315">
        <w:t>willingness</w:t>
      </w:r>
      <w:r>
        <w:t xml:space="preserve"> </w:t>
      </w:r>
      <w:r w:rsidRPr="00B01315">
        <w:t>to</w:t>
      </w:r>
      <w:r>
        <w:t xml:space="preserve"> </w:t>
      </w:r>
      <w:r w:rsidR="007D7C48">
        <w:t xml:space="preserve">understand how support could be improved. </w:t>
      </w:r>
      <w:r w:rsidR="008E0B10">
        <w:t xml:space="preserve">No organisation can </w:t>
      </w:r>
      <w:r w:rsidR="00F63B9C">
        <w:t xml:space="preserve">provide the full range of support needed </w:t>
      </w:r>
      <w:r w:rsidR="001421EF">
        <w:t xml:space="preserve">acting alone, and there are some </w:t>
      </w:r>
      <w:r w:rsidR="001E1C43" w:rsidRPr="00B01315">
        <w:t>innovati</w:t>
      </w:r>
      <w:r w:rsidR="007D7C48">
        <w:t xml:space="preserve">ve </w:t>
      </w:r>
      <w:r w:rsidR="001421EF">
        <w:t xml:space="preserve">and effective </w:t>
      </w:r>
      <w:r w:rsidR="007D7C48">
        <w:t xml:space="preserve">partnerships </w:t>
      </w:r>
      <w:r w:rsidR="001421EF">
        <w:t xml:space="preserve">between refugee </w:t>
      </w:r>
      <w:r w:rsidR="005C4ADE">
        <w:t xml:space="preserve">employment and support organisations, professional </w:t>
      </w:r>
      <w:proofErr w:type="gramStart"/>
      <w:r w:rsidR="005C4ADE">
        <w:t>bodies</w:t>
      </w:r>
      <w:proofErr w:type="gramEnd"/>
      <w:r w:rsidR="005C4ADE">
        <w:t xml:space="preserve"> and employers, notably</w:t>
      </w:r>
      <w:r w:rsidR="001E1C43">
        <w:t xml:space="preserve"> </w:t>
      </w:r>
      <w:r w:rsidR="001E1C43" w:rsidRPr="00B01315">
        <w:t>in</w:t>
      </w:r>
      <w:r w:rsidR="001E1C43">
        <w:t xml:space="preserve"> </w:t>
      </w:r>
      <w:r w:rsidR="001E1C43" w:rsidRPr="00B01315">
        <w:t>the</w:t>
      </w:r>
      <w:r w:rsidR="001E1C43">
        <w:t xml:space="preserve"> </w:t>
      </w:r>
      <w:r w:rsidR="001E1C43" w:rsidRPr="00B01315">
        <w:t>health,</w:t>
      </w:r>
      <w:r w:rsidR="001E1C43">
        <w:t xml:space="preserve"> </w:t>
      </w:r>
      <w:r w:rsidR="001E1C43" w:rsidRPr="00B01315">
        <w:t>IT</w:t>
      </w:r>
      <w:r w:rsidR="001E1C43">
        <w:t xml:space="preserve"> </w:t>
      </w:r>
      <w:r w:rsidR="001E1C43" w:rsidRPr="00B01315">
        <w:t>and</w:t>
      </w:r>
      <w:r w:rsidR="001E1C43">
        <w:t xml:space="preserve"> </w:t>
      </w:r>
      <w:r w:rsidR="001E1C43" w:rsidRPr="00B01315">
        <w:t>engineering</w:t>
      </w:r>
      <w:r w:rsidR="001E1C43">
        <w:t xml:space="preserve"> </w:t>
      </w:r>
      <w:r w:rsidR="001E1C43" w:rsidRPr="00B01315">
        <w:t>sectors</w:t>
      </w:r>
      <w:r w:rsidR="001E1C43">
        <w:t xml:space="preserve"> </w:t>
      </w:r>
      <w:r w:rsidR="001E1C43" w:rsidRPr="00B01315">
        <w:t>which</w:t>
      </w:r>
      <w:r w:rsidR="001E1C43">
        <w:t xml:space="preserve"> </w:t>
      </w:r>
      <w:r w:rsidR="001E1C43" w:rsidRPr="00B01315">
        <w:t>could</w:t>
      </w:r>
      <w:r w:rsidR="001E1C43">
        <w:t xml:space="preserve"> </w:t>
      </w:r>
      <w:r w:rsidR="001E1C43" w:rsidRPr="00B01315">
        <w:t>be</w:t>
      </w:r>
      <w:r w:rsidR="001E1C43">
        <w:t xml:space="preserve"> </w:t>
      </w:r>
      <w:r w:rsidR="001E1C43" w:rsidRPr="00B01315">
        <w:t>used</w:t>
      </w:r>
      <w:r w:rsidR="001E1C43">
        <w:t xml:space="preserve"> </w:t>
      </w:r>
      <w:r w:rsidR="001E1C43" w:rsidRPr="00B01315">
        <w:t>as</w:t>
      </w:r>
      <w:r w:rsidR="001E1C43">
        <w:t xml:space="preserve"> </w:t>
      </w:r>
      <w:r w:rsidR="001E1C43" w:rsidRPr="00B01315">
        <w:t>models</w:t>
      </w:r>
      <w:r w:rsidR="001E1C43">
        <w:t xml:space="preserve"> </w:t>
      </w:r>
      <w:r w:rsidR="001E1C43" w:rsidRPr="00B01315">
        <w:t>and</w:t>
      </w:r>
      <w:r w:rsidR="001E1C43">
        <w:t xml:space="preserve"> </w:t>
      </w:r>
      <w:r w:rsidR="001E1C43" w:rsidRPr="00B01315">
        <w:t>developed.</w:t>
      </w:r>
    </w:p>
    <w:p w14:paraId="22858AB7" w14:textId="35154267" w:rsidR="00596DF6" w:rsidRDefault="00596DF6">
      <w:pPr>
        <w:jc w:val="left"/>
      </w:pPr>
      <w:r>
        <w:br w:type="page"/>
      </w:r>
    </w:p>
    <w:p w14:paraId="637CB090" w14:textId="3F88E31C" w:rsidR="003822CC" w:rsidRDefault="003822CC" w:rsidP="00CC6C04">
      <w:pPr>
        <w:pStyle w:val="Heading1"/>
      </w:pPr>
      <w:bookmarkStart w:id="24" w:name="_Toc122535640"/>
      <w:r>
        <w:lastRenderedPageBreak/>
        <w:t>Recommendations</w:t>
      </w:r>
      <w:bookmarkEnd w:id="24"/>
    </w:p>
    <w:p w14:paraId="017D6D49" w14:textId="02A3215F" w:rsidR="003822CC" w:rsidRDefault="00314BC2">
      <w:r>
        <w:t>The</w:t>
      </w:r>
      <w:r w:rsidR="00EF1385">
        <w:t xml:space="preserve"> </w:t>
      </w:r>
      <w:r>
        <w:t>collected</w:t>
      </w:r>
      <w:r w:rsidR="00EF1385">
        <w:t xml:space="preserve"> </w:t>
      </w:r>
      <w:r>
        <w:t>research</w:t>
      </w:r>
      <w:r w:rsidR="00EF1385">
        <w:t xml:space="preserve"> </w:t>
      </w:r>
      <w:r>
        <w:t>in</w:t>
      </w:r>
      <w:r w:rsidR="00EF1385">
        <w:t xml:space="preserve"> </w:t>
      </w:r>
      <w:r>
        <w:t>this</w:t>
      </w:r>
      <w:r w:rsidR="00EF1385">
        <w:t xml:space="preserve"> </w:t>
      </w:r>
      <w:r>
        <w:t>project</w:t>
      </w:r>
      <w:r w:rsidR="00EF1385">
        <w:t xml:space="preserve"> </w:t>
      </w:r>
      <w:r>
        <w:t>has</w:t>
      </w:r>
      <w:r w:rsidR="00EF1385">
        <w:t xml:space="preserve"> </w:t>
      </w:r>
      <w:r>
        <w:t>highlighted</w:t>
      </w:r>
      <w:r w:rsidR="00EF1385">
        <w:t xml:space="preserve"> </w:t>
      </w:r>
      <w:r>
        <w:t>a</w:t>
      </w:r>
      <w:r w:rsidR="00EF1385">
        <w:t xml:space="preserve"> </w:t>
      </w:r>
      <w:r>
        <w:t>range</w:t>
      </w:r>
      <w:r w:rsidR="00EF1385">
        <w:t xml:space="preserve"> </w:t>
      </w:r>
      <w:r>
        <w:t>of</w:t>
      </w:r>
      <w:r w:rsidR="00EF1385">
        <w:t xml:space="preserve"> </w:t>
      </w:r>
      <w:r>
        <w:t>ways</w:t>
      </w:r>
      <w:r w:rsidR="00EF1385">
        <w:t xml:space="preserve"> </w:t>
      </w:r>
      <w:r>
        <w:t>in</w:t>
      </w:r>
      <w:r w:rsidR="00EF1385">
        <w:t xml:space="preserve"> </w:t>
      </w:r>
      <w:r>
        <w:t>which</w:t>
      </w:r>
      <w:r w:rsidR="00EF1385">
        <w:t xml:space="preserve"> </w:t>
      </w:r>
      <w:r>
        <w:t>professional</w:t>
      </w:r>
      <w:r w:rsidR="00EF1385">
        <w:t xml:space="preserve"> </w:t>
      </w:r>
      <w:r>
        <w:t>bodies</w:t>
      </w:r>
      <w:r w:rsidR="00EF1385">
        <w:t xml:space="preserve"> </w:t>
      </w:r>
      <w:r>
        <w:t>could</w:t>
      </w:r>
      <w:r w:rsidR="00EF1385">
        <w:t xml:space="preserve"> </w:t>
      </w:r>
      <w:r w:rsidR="00546BDC">
        <w:t>further</w:t>
      </w:r>
      <w:r w:rsidR="00EF1385">
        <w:t xml:space="preserve"> </w:t>
      </w:r>
      <w:r w:rsidR="00546BDC">
        <w:t>support</w:t>
      </w:r>
      <w:r w:rsidR="00EF1385">
        <w:t xml:space="preserve"> </w:t>
      </w:r>
      <w:r w:rsidR="00B15465">
        <w:t>refugees</w:t>
      </w:r>
      <w:r w:rsidR="00EF1385">
        <w:t xml:space="preserve"> </w:t>
      </w:r>
      <w:r w:rsidR="00B15465">
        <w:t>into</w:t>
      </w:r>
      <w:r w:rsidR="00EF1385">
        <w:t xml:space="preserve"> </w:t>
      </w:r>
      <w:r w:rsidR="00B15465">
        <w:t>work</w:t>
      </w:r>
      <w:r w:rsidR="000153C2">
        <w:t>,</w:t>
      </w:r>
      <w:r w:rsidR="00EF1385">
        <w:t xml:space="preserve"> </w:t>
      </w:r>
      <w:r w:rsidR="000153C2">
        <w:t>and</w:t>
      </w:r>
      <w:r w:rsidR="00EF1385">
        <w:t xml:space="preserve"> </w:t>
      </w:r>
      <w:r w:rsidR="000153C2">
        <w:t>the</w:t>
      </w:r>
      <w:r w:rsidR="00EF1385">
        <w:t xml:space="preserve"> </w:t>
      </w:r>
      <w:r w:rsidR="000153C2">
        <w:t>guidance</w:t>
      </w:r>
      <w:r w:rsidR="00EF1385">
        <w:t xml:space="preserve"> </w:t>
      </w:r>
      <w:r w:rsidR="000153C2">
        <w:t>they</w:t>
      </w:r>
      <w:r w:rsidR="00EF1385">
        <w:t xml:space="preserve"> </w:t>
      </w:r>
      <w:r w:rsidR="000153C2">
        <w:t>need</w:t>
      </w:r>
      <w:r w:rsidR="00AC74CE">
        <w:t>.</w:t>
      </w:r>
    </w:p>
    <w:p w14:paraId="4743EDF6" w14:textId="77777777" w:rsidR="00A84335" w:rsidRDefault="00A84335"/>
    <w:p w14:paraId="5CC5C62D" w14:textId="09162FBF" w:rsidR="00D77AC4" w:rsidRPr="00D77AC4" w:rsidRDefault="006B35A1" w:rsidP="00B06DE5">
      <w:pPr>
        <w:numPr>
          <w:ilvl w:val="0"/>
          <w:numId w:val="23"/>
        </w:numPr>
      </w:pPr>
      <w:r w:rsidRPr="0062014F">
        <w:rPr>
          <w:b/>
          <w:bCs/>
        </w:rPr>
        <w:t>Recognition</w:t>
      </w:r>
      <w:r w:rsidR="00EF1385">
        <w:rPr>
          <w:b/>
          <w:bCs/>
        </w:rPr>
        <w:t xml:space="preserve"> </w:t>
      </w:r>
      <w:r w:rsidRPr="0062014F">
        <w:rPr>
          <w:b/>
          <w:bCs/>
        </w:rPr>
        <w:t>of</w:t>
      </w:r>
      <w:r w:rsidR="00EF1385">
        <w:rPr>
          <w:b/>
          <w:bCs/>
        </w:rPr>
        <w:t xml:space="preserve"> </w:t>
      </w:r>
      <w:r w:rsidRPr="0062014F">
        <w:rPr>
          <w:b/>
          <w:bCs/>
        </w:rPr>
        <w:t>the</w:t>
      </w:r>
      <w:r w:rsidR="00EF1385">
        <w:rPr>
          <w:b/>
          <w:bCs/>
        </w:rPr>
        <w:t xml:space="preserve"> </w:t>
      </w:r>
      <w:r w:rsidR="00860565" w:rsidRPr="0062014F">
        <w:rPr>
          <w:b/>
          <w:bCs/>
        </w:rPr>
        <w:t>issues</w:t>
      </w:r>
      <w:r w:rsidR="00EF1385">
        <w:rPr>
          <w:b/>
          <w:bCs/>
        </w:rPr>
        <w:t xml:space="preserve"> </w:t>
      </w:r>
      <w:r w:rsidRPr="0062014F">
        <w:rPr>
          <w:b/>
          <w:bCs/>
        </w:rPr>
        <w:t>and</w:t>
      </w:r>
      <w:r w:rsidR="00EF1385">
        <w:rPr>
          <w:b/>
          <w:bCs/>
        </w:rPr>
        <w:t xml:space="preserve"> </w:t>
      </w:r>
      <w:r w:rsidR="00F55791" w:rsidRPr="0062014F">
        <w:rPr>
          <w:b/>
          <w:bCs/>
        </w:rPr>
        <w:t>ways</w:t>
      </w:r>
      <w:r w:rsidR="00EF1385">
        <w:rPr>
          <w:b/>
          <w:bCs/>
        </w:rPr>
        <w:t xml:space="preserve"> </w:t>
      </w:r>
      <w:r w:rsidR="00F55791" w:rsidRPr="0062014F">
        <w:rPr>
          <w:b/>
          <w:bCs/>
        </w:rPr>
        <w:t>they</w:t>
      </w:r>
      <w:r w:rsidR="00EF1385">
        <w:rPr>
          <w:b/>
          <w:bCs/>
        </w:rPr>
        <w:t xml:space="preserve"> </w:t>
      </w:r>
      <w:r w:rsidR="00F55791" w:rsidRPr="0062014F">
        <w:rPr>
          <w:b/>
          <w:bCs/>
        </w:rPr>
        <w:t>can</w:t>
      </w:r>
      <w:r w:rsidR="00EF1385">
        <w:rPr>
          <w:b/>
          <w:bCs/>
        </w:rPr>
        <w:t xml:space="preserve"> </w:t>
      </w:r>
      <w:r w:rsidR="00F55791" w:rsidRPr="0062014F">
        <w:rPr>
          <w:b/>
          <w:bCs/>
        </w:rPr>
        <w:t>help</w:t>
      </w:r>
    </w:p>
    <w:p w14:paraId="73AF9F36" w14:textId="4264C5ED" w:rsidR="006B35A1" w:rsidRPr="006B35A1" w:rsidRDefault="00C870FF" w:rsidP="00972B47">
      <w:pPr>
        <w:ind w:left="720"/>
      </w:pPr>
      <w:r>
        <w:t>Professional</w:t>
      </w:r>
      <w:r w:rsidR="00EF1385">
        <w:t xml:space="preserve"> </w:t>
      </w:r>
      <w:r>
        <w:t>bodies</w:t>
      </w:r>
      <w:r w:rsidR="00EF1385">
        <w:t xml:space="preserve"> </w:t>
      </w:r>
      <w:r>
        <w:t>are</w:t>
      </w:r>
      <w:r w:rsidR="00EF1385">
        <w:t xml:space="preserve"> </w:t>
      </w:r>
      <w:r>
        <w:t>understandably</w:t>
      </w:r>
      <w:r w:rsidR="00EF1385">
        <w:t xml:space="preserve"> </w:t>
      </w:r>
      <w:r>
        <w:t>focused</w:t>
      </w:r>
      <w:r w:rsidR="00EF1385">
        <w:t xml:space="preserve"> </w:t>
      </w:r>
      <w:r>
        <w:t>on</w:t>
      </w:r>
      <w:r w:rsidR="00EF1385">
        <w:t xml:space="preserve"> </w:t>
      </w:r>
      <w:r>
        <w:t>their</w:t>
      </w:r>
      <w:r w:rsidR="00EF1385">
        <w:t xml:space="preserve"> </w:t>
      </w:r>
      <w:r w:rsidR="000D661D" w:rsidRPr="000319C2">
        <w:t>discipline</w:t>
      </w:r>
      <w:r w:rsidR="00EF1385">
        <w:t xml:space="preserve"> </w:t>
      </w:r>
      <w:r w:rsidR="00A360B5">
        <w:t>and</w:t>
      </w:r>
      <w:r w:rsidR="00EF1385">
        <w:t xml:space="preserve"> </w:t>
      </w:r>
      <w:r w:rsidR="00A360B5">
        <w:t>practice</w:t>
      </w:r>
      <w:r w:rsidR="00C25C54">
        <w:t>,</w:t>
      </w:r>
      <w:r w:rsidR="00EF1385">
        <w:t xml:space="preserve"> </w:t>
      </w:r>
      <w:r w:rsidR="00C25C54">
        <w:t>supporting</w:t>
      </w:r>
      <w:r w:rsidR="00EF1385">
        <w:t xml:space="preserve"> </w:t>
      </w:r>
      <w:r w:rsidR="00C25C54">
        <w:t>members,</w:t>
      </w:r>
      <w:r w:rsidR="00EF1385">
        <w:t xml:space="preserve"> </w:t>
      </w:r>
      <w:r w:rsidR="00C25C54">
        <w:t>promoting</w:t>
      </w:r>
      <w:r w:rsidR="00EF1385">
        <w:t xml:space="preserve"> </w:t>
      </w:r>
      <w:r w:rsidR="008A5F2A">
        <w:t>the</w:t>
      </w:r>
      <w:r w:rsidR="00EF1385">
        <w:t xml:space="preserve"> </w:t>
      </w:r>
      <w:r w:rsidR="008A5F2A">
        <w:t>profession,</w:t>
      </w:r>
      <w:r w:rsidR="00EF1385">
        <w:t xml:space="preserve"> </w:t>
      </w:r>
      <w:r w:rsidR="008A5F2A">
        <w:t>and</w:t>
      </w:r>
      <w:r w:rsidR="00EF1385">
        <w:t xml:space="preserve"> </w:t>
      </w:r>
      <w:r w:rsidR="008A5F2A">
        <w:t>for</w:t>
      </w:r>
      <w:r w:rsidR="00EF1385">
        <w:t xml:space="preserve"> </w:t>
      </w:r>
      <w:r w:rsidR="008A5F2A">
        <w:t>some</w:t>
      </w:r>
      <w:r w:rsidR="00EF1385">
        <w:t xml:space="preserve"> </w:t>
      </w:r>
      <w:r w:rsidR="008A5F2A">
        <w:t>regulating</w:t>
      </w:r>
      <w:r w:rsidR="00EF1385">
        <w:t xml:space="preserve"> </w:t>
      </w:r>
      <w:r w:rsidR="00AE3F7F">
        <w:t>standards.</w:t>
      </w:r>
      <w:r w:rsidR="00EF1385">
        <w:t xml:space="preserve"> </w:t>
      </w:r>
      <w:r w:rsidR="004D27DA">
        <w:t>There</w:t>
      </w:r>
      <w:r w:rsidR="00EF1385">
        <w:t xml:space="preserve"> </w:t>
      </w:r>
      <w:r w:rsidR="004D27DA">
        <w:t>may</w:t>
      </w:r>
      <w:r w:rsidR="00EF1385">
        <w:t xml:space="preserve"> </w:t>
      </w:r>
      <w:r w:rsidR="004D27DA">
        <w:t>be</w:t>
      </w:r>
      <w:r w:rsidR="00EF1385">
        <w:t xml:space="preserve"> </w:t>
      </w:r>
      <w:r w:rsidR="004D27DA">
        <w:t>initiatives</w:t>
      </w:r>
      <w:r w:rsidR="00EF1385">
        <w:t xml:space="preserve"> </w:t>
      </w:r>
      <w:r w:rsidR="004D27DA">
        <w:t>to</w:t>
      </w:r>
      <w:r w:rsidR="00EF1385">
        <w:t xml:space="preserve"> </w:t>
      </w:r>
      <w:r w:rsidR="004D27DA">
        <w:t>promote</w:t>
      </w:r>
      <w:r w:rsidR="00EF1385">
        <w:t xml:space="preserve"> </w:t>
      </w:r>
      <w:r w:rsidR="004D27DA">
        <w:t>equality,</w:t>
      </w:r>
      <w:r w:rsidR="00EF1385">
        <w:t xml:space="preserve"> </w:t>
      </w:r>
      <w:r w:rsidR="00F670DC">
        <w:t>diversity,</w:t>
      </w:r>
      <w:r w:rsidR="00EF1385">
        <w:t xml:space="preserve"> </w:t>
      </w:r>
      <w:r w:rsidR="004D27DA">
        <w:t>and</w:t>
      </w:r>
      <w:r w:rsidR="00EF1385">
        <w:t xml:space="preserve"> </w:t>
      </w:r>
      <w:r w:rsidR="004D27DA">
        <w:t>inclusion</w:t>
      </w:r>
      <w:r w:rsidR="00EF1385">
        <w:t xml:space="preserve"> </w:t>
      </w:r>
      <w:r w:rsidR="004D27DA">
        <w:t>more</w:t>
      </w:r>
      <w:r w:rsidR="00EF1385">
        <w:t xml:space="preserve"> </w:t>
      </w:r>
      <w:r w:rsidR="004D27DA">
        <w:t>broadly,</w:t>
      </w:r>
      <w:r w:rsidR="00EF1385">
        <w:t xml:space="preserve"> </w:t>
      </w:r>
      <w:r w:rsidR="004D27DA">
        <w:t>but</w:t>
      </w:r>
      <w:r w:rsidR="00EF1385">
        <w:t xml:space="preserve"> </w:t>
      </w:r>
      <w:r w:rsidR="004D27DA">
        <w:t>few</w:t>
      </w:r>
      <w:r w:rsidR="00EF1385">
        <w:t xml:space="preserve"> </w:t>
      </w:r>
      <w:r w:rsidR="004D27DA">
        <w:t>seem</w:t>
      </w:r>
      <w:r w:rsidR="00EF1385">
        <w:t xml:space="preserve"> </w:t>
      </w:r>
      <w:r w:rsidR="004D27DA">
        <w:t>aware</w:t>
      </w:r>
      <w:r w:rsidR="00EF1385">
        <w:t xml:space="preserve"> </w:t>
      </w:r>
      <w:r w:rsidR="004D27DA">
        <w:t>of</w:t>
      </w:r>
      <w:r w:rsidR="00EF1385">
        <w:t xml:space="preserve"> </w:t>
      </w:r>
      <w:r w:rsidR="004D27DA">
        <w:t>the</w:t>
      </w:r>
      <w:r w:rsidR="00EF1385">
        <w:t xml:space="preserve"> </w:t>
      </w:r>
      <w:r w:rsidR="000E0027">
        <w:t>presence</w:t>
      </w:r>
      <w:r w:rsidR="00EF1385">
        <w:t xml:space="preserve"> </w:t>
      </w:r>
      <w:r w:rsidR="000E0027">
        <w:t>and</w:t>
      </w:r>
      <w:r w:rsidR="00EF1385">
        <w:t xml:space="preserve"> </w:t>
      </w:r>
      <w:r w:rsidR="000E0027">
        <w:t>needs</w:t>
      </w:r>
      <w:r w:rsidR="00EF1385">
        <w:t xml:space="preserve"> </w:t>
      </w:r>
      <w:r w:rsidR="000E0027">
        <w:t>of</w:t>
      </w:r>
      <w:r w:rsidR="00EF1385">
        <w:t xml:space="preserve"> </w:t>
      </w:r>
      <w:r w:rsidR="00B672EC">
        <w:t>professionally</w:t>
      </w:r>
      <w:r w:rsidR="00EF1385">
        <w:t xml:space="preserve"> </w:t>
      </w:r>
      <w:r w:rsidR="00B672EC">
        <w:t>qualified</w:t>
      </w:r>
      <w:r w:rsidR="00EF1385">
        <w:t xml:space="preserve"> </w:t>
      </w:r>
      <w:r w:rsidR="00B672EC">
        <w:t>refugees</w:t>
      </w:r>
      <w:r w:rsidR="00EF1385">
        <w:t xml:space="preserve"> </w:t>
      </w:r>
      <w:r w:rsidR="00B672EC">
        <w:t>and</w:t>
      </w:r>
      <w:r w:rsidR="00EF1385">
        <w:t xml:space="preserve"> </w:t>
      </w:r>
      <w:r w:rsidR="00B672EC">
        <w:t>how</w:t>
      </w:r>
      <w:r w:rsidR="00EF1385">
        <w:t xml:space="preserve"> </w:t>
      </w:r>
      <w:r w:rsidR="00B672EC">
        <w:t>they</w:t>
      </w:r>
      <w:r w:rsidR="00EF1385">
        <w:t xml:space="preserve"> </w:t>
      </w:r>
      <w:r w:rsidR="00B672EC">
        <w:t>might</w:t>
      </w:r>
      <w:r w:rsidR="00EF1385">
        <w:t xml:space="preserve"> </w:t>
      </w:r>
      <w:r w:rsidR="00F670DC">
        <w:t>be</w:t>
      </w:r>
      <w:r w:rsidR="00EF1385">
        <w:t xml:space="preserve"> </w:t>
      </w:r>
      <w:r w:rsidR="00F670DC">
        <w:t>supported</w:t>
      </w:r>
    </w:p>
    <w:p w14:paraId="27683DDE" w14:textId="44879E8F" w:rsidR="00972B47" w:rsidRDefault="006B35A1" w:rsidP="00B06DE5">
      <w:pPr>
        <w:numPr>
          <w:ilvl w:val="1"/>
          <w:numId w:val="23"/>
        </w:numPr>
      </w:pPr>
      <w:r w:rsidRPr="006B35A1">
        <w:t>Outreach</w:t>
      </w:r>
      <w:r w:rsidR="00EF1385">
        <w:t xml:space="preserve"> </w:t>
      </w:r>
      <w:r w:rsidRPr="006B35A1">
        <w:t>to</w:t>
      </w:r>
      <w:r w:rsidR="00EF1385">
        <w:t xml:space="preserve"> </w:t>
      </w:r>
      <w:r w:rsidRPr="006B35A1">
        <w:t>Refugee</w:t>
      </w:r>
      <w:r w:rsidR="00EF1385">
        <w:t xml:space="preserve"> </w:t>
      </w:r>
      <w:r w:rsidRPr="006B35A1">
        <w:t>Support</w:t>
      </w:r>
      <w:r w:rsidR="00EF1385">
        <w:t xml:space="preserve"> </w:t>
      </w:r>
      <w:r w:rsidRPr="006B35A1">
        <w:t>Organisations</w:t>
      </w:r>
    </w:p>
    <w:p w14:paraId="337BBE6C" w14:textId="7336C93F" w:rsidR="006B35A1" w:rsidRDefault="00F670DC" w:rsidP="00972B47">
      <w:pPr>
        <w:ind w:left="1440"/>
      </w:pPr>
      <w:r>
        <w:t>Knowledge</w:t>
      </w:r>
      <w:r w:rsidR="00EF1385">
        <w:t xml:space="preserve"> </w:t>
      </w:r>
      <w:r>
        <w:t>of</w:t>
      </w:r>
      <w:r w:rsidR="00EF1385">
        <w:t xml:space="preserve"> </w:t>
      </w:r>
      <w:r>
        <w:t>refugee</w:t>
      </w:r>
      <w:r w:rsidR="00EF1385">
        <w:t xml:space="preserve"> </w:t>
      </w:r>
      <w:r w:rsidR="00FF2706">
        <w:t>issues,</w:t>
      </w:r>
      <w:r w:rsidR="00EF1385">
        <w:t xml:space="preserve"> </w:t>
      </w:r>
      <w:r w:rsidR="00FF2706">
        <w:t>such</w:t>
      </w:r>
      <w:r w:rsidR="00EF1385">
        <w:t xml:space="preserve"> </w:t>
      </w:r>
      <w:r w:rsidR="00FF2706">
        <w:t>as</w:t>
      </w:r>
      <w:r w:rsidR="00EF1385">
        <w:t xml:space="preserve"> </w:t>
      </w:r>
      <w:r w:rsidR="00FF2706">
        <w:t>legal</w:t>
      </w:r>
      <w:r w:rsidR="00EF1385">
        <w:t xml:space="preserve"> </w:t>
      </w:r>
      <w:r w:rsidR="00FF2706">
        <w:t>and</w:t>
      </w:r>
      <w:r w:rsidR="00EF1385">
        <w:t xml:space="preserve"> </w:t>
      </w:r>
      <w:r w:rsidR="00FF2706">
        <w:t>employment</w:t>
      </w:r>
      <w:r w:rsidR="00EF1385">
        <w:t xml:space="preserve"> </w:t>
      </w:r>
      <w:r w:rsidR="00FF2706">
        <w:t>entitlements,</w:t>
      </w:r>
      <w:r w:rsidR="00EF1385">
        <w:t xml:space="preserve"> </w:t>
      </w:r>
      <w:r w:rsidR="0009009E">
        <w:t>barriers,</w:t>
      </w:r>
      <w:r w:rsidR="00EF1385">
        <w:t xml:space="preserve"> </w:t>
      </w:r>
      <w:r w:rsidR="004003F1">
        <w:t>and</w:t>
      </w:r>
      <w:r w:rsidR="00EF1385">
        <w:t xml:space="preserve"> </w:t>
      </w:r>
      <w:r w:rsidR="004712D7">
        <w:t>best</w:t>
      </w:r>
      <w:r w:rsidR="00EF1385">
        <w:t xml:space="preserve"> </w:t>
      </w:r>
      <w:r w:rsidR="004712D7">
        <w:t>practice</w:t>
      </w:r>
      <w:r w:rsidR="00EF1385">
        <w:t xml:space="preserve"> </w:t>
      </w:r>
      <w:r w:rsidR="004712D7">
        <w:t>in</w:t>
      </w:r>
      <w:r w:rsidR="00EF1385">
        <w:t xml:space="preserve"> </w:t>
      </w:r>
      <w:r w:rsidR="004712D7">
        <w:t>supporting</w:t>
      </w:r>
      <w:r w:rsidR="00EF1385">
        <w:t xml:space="preserve"> </w:t>
      </w:r>
      <w:r w:rsidR="004712D7">
        <w:t>them</w:t>
      </w:r>
      <w:r w:rsidR="00EF1385">
        <w:t xml:space="preserve"> </w:t>
      </w:r>
      <w:r w:rsidR="004003F1">
        <w:t>is</w:t>
      </w:r>
      <w:r w:rsidR="00EF1385">
        <w:t xml:space="preserve"> </w:t>
      </w:r>
      <w:r w:rsidR="004003F1">
        <w:t>potentially</w:t>
      </w:r>
      <w:r w:rsidR="00EF1385">
        <w:t xml:space="preserve"> </w:t>
      </w:r>
      <w:r w:rsidR="004003F1">
        <w:t>confusing</w:t>
      </w:r>
      <w:r w:rsidR="009B23CD">
        <w:t>.</w:t>
      </w:r>
      <w:r w:rsidR="00EF1385">
        <w:t xml:space="preserve"> </w:t>
      </w:r>
      <w:r w:rsidR="009B23CD">
        <w:t>There</w:t>
      </w:r>
      <w:r w:rsidR="00EF1385">
        <w:t xml:space="preserve"> </w:t>
      </w:r>
      <w:r w:rsidR="009B23CD">
        <w:t>are</w:t>
      </w:r>
      <w:r w:rsidR="00EF1385">
        <w:t xml:space="preserve"> </w:t>
      </w:r>
      <w:r w:rsidR="009B23CD">
        <w:t>a</w:t>
      </w:r>
      <w:r w:rsidR="00EF1385">
        <w:t xml:space="preserve"> </w:t>
      </w:r>
      <w:r w:rsidR="009B23CD">
        <w:t>wide</w:t>
      </w:r>
      <w:r w:rsidR="00EF1385">
        <w:t xml:space="preserve"> </w:t>
      </w:r>
      <w:r w:rsidR="009B23CD">
        <w:t>range</w:t>
      </w:r>
      <w:r w:rsidR="00EF1385">
        <w:t xml:space="preserve"> </w:t>
      </w:r>
      <w:r w:rsidR="009B23CD">
        <w:t>of</w:t>
      </w:r>
      <w:r w:rsidR="00EF1385">
        <w:t xml:space="preserve"> </w:t>
      </w:r>
      <w:r w:rsidR="009B23CD">
        <w:t>national</w:t>
      </w:r>
      <w:r w:rsidR="00EF1385">
        <w:t xml:space="preserve"> </w:t>
      </w:r>
      <w:r w:rsidR="009B23CD">
        <w:t>and</w:t>
      </w:r>
      <w:r w:rsidR="00EF1385">
        <w:t xml:space="preserve"> </w:t>
      </w:r>
      <w:r w:rsidR="009B23CD">
        <w:t>local</w:t>
      </w:r>
      <w:r w:rsidR="00EF1385">
        <w:t xml:space="preserve"> </w:t>
      </w:r>
      <w:r w:rsidR="009B23CD">
        <w:t>agencies</w:t>
      </w:r>
      <w:r w:rsidR="00EF1385">
        <w:t xml:space="preserve"> </w:t>
      </w:r>
      <w:r w:rsidR="009B23CD">
        <w:t>with</w:t>
      </w:r>
      <w:r w:rsidR="00EF1385">
        <w:t xml:space="preserve"> </w:t>
      </w:r>
      <w:r w:rsidR="009B23CD">
        <w:t>expertise</w:t>
      </w:r>
      <w:r w:rsidR="00EF1385">
        <w:t xml:space="preserve"> </w:t>
      </w:r>
      <w:r w:rsidR="009B23CD">
        <w:t>(see</w:t>
      </w:r>
      <w:r w:rsidR="00EF1385">
        <w:t xml:space="preserve"> </w:t>
      </w:r>
      <w:r w:rsidR="009B23CD">
        <w:t>Appendix</w:t>
      </w:r>
      <w:r w:rsidR="00EF1385">
        <w:t xml:space="preserve"> </w:t>
      </w:r>
      <w:r w:rsidR="009B23CD">
        <w:t>1</w:t>
      </w:r>
      <w:r w:rsidR="00AD643E">
        <w:t>)</w:t>
      </w:r>
      <w:r w:rsidR="00EF1385">
        <w:t xml:space="preserve"> </w:t>
      </w:r>
      <w:r w:rsidR="00AD643E">
        <w:t>who</w:t>
      </w:r>
      <w:r w:rsidR="00EF1385">
        <w:t xml:space="preserve"> </w:t>
      </w:r>
      <w:r w:rsidR="00AD643E">
        <w:t>will</w:t>
      </w:r>
      <w:r w:rsidR="00EF1385">
        <w:t xml:space="preserve"> </w:t>
      </w:r>
      <w:r w:rsidR="00AD643E">
        <w:t>be</w:t>
      </w:r>
      <w:r w:rsidR="00EF1385">
        <w:t xml:space="preserve"> </w:t>
      </w:r>
      <w:r w:rsidR="00AD643E">
        <w:t>able</w:t>
      </w:r>
      <w:r w:rsidR="00EF1385">
        <w:t xml:space="preserve"> </w:t>
      </w:r>
      <w:r w:rsidR="00AD643E">
        <w:t>to</w:t>
      </w:r>
      <w:r w:rsidR="00EF1385">
        <w:t xml:space="preserve"> </w:t>
      </w:r>
      <w:r w:rsidR="00AD643E">
        <w:t>offer</w:t>
      </w:r>
      <w:r w:rsidR="00EF1385">
        <w:t xml:space="preserve"> </w:t>
      </w:r>
      <w:r w:rsidR="00AD643E">
        <w:t>guidance</w:t>
      </w:r>
      <w:r w:rsidR="00EF1385">
        <w:t xml:space="preserve"> </w:t>
      </w:r>
      <w:r w:rsidR="00AD643E">
        <w:t>and</w:t>
      </w:r>
      <w:r w:rsidR="00EF1385">
        <w:t xml:space="preserve"> </w:t>
      </w:r>
      <w:r w:rsidR="00AD643E">
        <w:t>support,</w:t>
      </w:r>
      <w:r w:rsidR="00EF1385">
        <w:t xml:space="preserve"> </w:t>
      </w:r>
      <w:r w:rsidR="00AD643E">
        <w:t>and</w:t>
      </w:r>
      <w:r w:rsidR="00EF1385">
        <w:t xml:space="preserve"> </w:t>
      </w:r>
      <w:r w:rsidR="00AD643E">
        <w:t>could</w:t>
      </w:r>
      <w:r w:rsidR="00EF1385">
        <w:t xml:space="preserve"> </w:t>
      </w:r>
      <w:r w:rsidR="00763CED">
        <w:t>develop</w:t>
      </w:r>
      <w:r w:rsidR="00EF1385">
        <w:t xml:space="preserve"> </w:t>
      </w:r>
      <w:r w:rsidR="00763CED">
        <w:t>a</w:t>
      </w:r>
      <w:r w:rsidR="00EF1385">
        <w:t xml:space="preserve"> </w:t>
      </w:r>
      <w:r w:rsidR="00763CED">
        <w:t>partnership</w:t>
      </w:r>
    </w:p>
    <w:p w14:paraId="6029A225" w14:textId="2612C5EE" w:rsidR="00972B47" w:rsidRDefault="0063570A" w:rsidP="00B06DE5">
      <w:pPr>
        <w:numPr>
          <w:ilvl w:val="1"/>
          <w:numId w:val="23"/>
        </w:numPr>
      </w:pPr>
      <w:r>
        <w:t>Gendered</w:t>
      </w:r>
      <w:r w:rsidR="00EF1385">
        <w:t xml:space="preserve"> </w:t>
      </w:r>
      <w:r>
        <w:t>issues</w:t>
      </w:r>
    </w:p>
    <w:p w14:paraId="69E0D38A" w14:textId="79719E6C" w:rsidR="0063570A" w:rsidRDefault="002E09A7" w:rsidP="00972B47">
      <w:pPr>
        <w:ind w:left="1440"/>
      </w:pPr>
      <w:r>
        <w:t>While</w:t>
      </w:r>
      <w:r w:rsidR="00EF1385">
        <w:t xml:space="preserve"> </w:t>
      </w:r>
      <w:r>
        <w:t>all</w:t>
      </w:r>
      <w:r w:rsidR="00EF1385">
        <w:t xml:space="preserve"> </w:t>
      </w:r>
      <w:r>
        <w:t>refugees</w:t>
      </w:r>
      <w:r w:rsidR="00EF1385">
        <w:t xml:space="preserve"> </w:t>
      </w:r>
      <w:r>
        <w:t>face</w:t>
      </w:r>
      <w:r w:rsidR="00EF1385">
        <w:t xml:space="preserve"> </w:t>
      </w:r>
      <w:r>
        <w:t>barriers</w:t>
      </w:r>
      <w:r w:rsidR="00EF1385">
        <w:t xml:space="preserve"> </w:t>
      </w:r>
      <w:r>
        <w:t>to</w:t>
      </w:r>
      <w:r w:rsidR="00EF1385">
        <w:t xml:space="preserve"> </w:t>
      </w:r>
      <w:r>
        <w:t>employment,</w:t>
      </w:r>
      <w:r w:rsidR="00EF1385">
        <w:t xml:space="preserve"> </w:t>
      </w:r>
      <w:r>
        <w:t>and</w:t>
      </w:r>
      <w:r w:rsidR="00EF1385">
        <w:t xml:space="preserve"> </w:t>
      </w:r>
      <w:r>
        <w:t>different</w:t>
      </w:r>
      <w:r w:rsidR="00EF1385">
        <w:t xml:space="preserve"> </w:t>
      </w:r>
      <w:r>
        <w:t>individuals</w:t>
      </w:r>
      <w:r w:rsidR="00EF1385">
        <w:t xml:space="preserve"> </w:t>
      </w:r>
      <w:r>
        <w:t>will</w:t>
      </w:r>
      <w:r w:rsidR="00EF1385">
        <w:t xml:space="preserve"> </w:t>
      </w:r>
      <w:r>
        <w:t>have</w:t>
      </w:r>
      <w:r w:rsidR="00EF1385">
        <w:t xml:space="preserve"> </w:t>
      </w:r>
      <w:r>
        <w:t>diverse</w:t>
      </w:r>
      <w:r w:rsidR="00EF1385">
        <w:t xml:space="preserve"> </w:t>
      </w:r>
      <w:r w:rsidR="001C4B28">
        <w:t>experiences,</w:t>
      </w:r>
      <w:r w:rsidR="00EF1385">
        <w:t xml:space="preserve"> </w:t>
      </w:r>
      <w:r w:rsidR="001C4B28">
        <w:t>the</w:t>
      </w:r>
      <w:r w:rsidR="00EF1385">
        <w:t xml:space="preserve"> </w:t>
      </w:r>
      <w:r w:rsidR="001C4B28">
        <w:t>evidence</w:t>
      </w:r>
      <w:r w:rsidR="00EF1385">
        <w:t xml:space="preserve"> </w:t>
      </w:r>
      <w:r w:rsidR="001C4B28">
        <w:t>suggests</w:t>
      </w:r>
      <w:r w:rsidR="00EF1385">
        <w:t xml:space="preserve"> </w:t>
      </w:r>
      <w:r w:rsidR="001C4B28">
        <w:t>there</w:t>
      </w:r>
      <w:r w:rsidR="00EF1385">
        <w:t xml:space="preserve"> </w:t>
      </w:r>
      <w:r w:rsidR="001C4B28">
        <w:t>is</w:t>
      </w:r>
      <w:r w:rsidR="00EF1385">
        <w:t xml:space="preserve"> </w:t>
      </w:r>
      <w:r w:rsidR="001C4B28">
        <w:t>a</w:t>
      </w:r>
      <w:r w:rsidR="00EF1385">
        <w:t xml:space="preserve"> </w:t>
      </w:r>
      <w:r w:rsidR="001C4B28">
        <w:t>particular</w:t>
      </w:r>
      <w:r w:rsidR="00EF1385">
        <w:t xml:space="preserve"> </w:t>
      </w:r>
      <w:r w:rsidR="001C4B28">
        <w:t>problem</w:t>
      </w:r>
      <w:r w:rsidR="00EF1385">
        <w:t xml:space="preserve"> </w:t>
      </w:r>
      <w:r w:rsidR="001C4B28">
        <w:t>for</w:t>
      </w:r>
      <w:r w:rsidR="00EF1385">
        <w:t xml:space="preserve"> </w:t>
      </w:r>
      <w:r w:rsidR="001C4B28">
        <w:t>professional</w:t>
      </w:r>
      <w:r w:rsidR="00EF1385">
        <w:t xml:space="preserve"> </w:t>
      </w:r>
      <w:r w:rsidR="001C4B28">
        <w:t>women</w:t>
      </w:r>
      <w:r w:rsidR="00EF1385">
        <w:t xml:space="preserve"> </w:t>
      </w:r>
      <w:r w:rsidR="001C4B28">
        <w:t>in</w:t>
      </w:r>
      <w:r w:rsidR="00EF1385">
        <w:t xml:space="preserve"> </w:t>
      </w:r>
      <w:r w:rsidR="000E63B0">
        <w:t>(re)establishing</w:t>
      </w:r>
      <w:r w:rsidR="00EF1385">
        <w:t xml:space="preserve"> </w:t>
      </w:r>
      <w:r w:rsidR="000E63B0">
        <w:t>their</w:t>
      </w:r>
      <w:r w:rsidR="00EF1385">
        <w:t xml:space="preserve"> </w:t>
      </w:r>
      <w:r w:rsidR="000E63B0">
        <w:t>careers,</w:t>
      </w:r>
      <w:r w:rsidR="00EF1385">
        <w:t xml:space="preserve"> </w:t>
      </w:r>
      <w:r w:rsidR="000E63B0">
        <w:t>so</w:t>
      </w:r>
      <w:r w:rsidR="00EF1385">
        <w:t xml:space="preserve"> </w:t>
      </w:r>
      <w:r w:rsidR="000E63B0">
        <w:t>sensitivity</w:t>
      </w:r>
      <w:r w:rsidR="00EF1385">
        <w:t xml:space="preserve"> </w:t>
      </w:r>
      <w:r w:rsidR="000E63B0">
        <w:t>to</w:t>
      </w:r>
      <w:r w:rsidR="00EF1385">
        <w:t xml:space="preserve"> </w:t>
      </w:r>
      <w:r w:rsidR="000E63B0">
        <w:t>this</w:t>
      </w:r>
      <w:r w:rsidR="00EF1385">
        <w:t xml:space="preserve"> </w:t>
      </w:r>
      <w:r w:rsidR="000E63B0">
        <w:t>and</w:t>
      </w:r>
      <w:r w:rsidR="00EF1385">
        <w:t xml:space="preserve"> </w:t>
      </w:r>
      <w:r w:rsidR="000E63B0">
        <w:t>expert</w:t>
      </w:r>
      <w:r w:rsidR="00EF1385">
        <w:t xml:space="preserve"> </w:t>
      </w:r>
      <w:r w:rsidR="000E63B0">
        <w:t>support</w:t>
      </w:r>
      <w:r w:rsidR="00EF1385">
        <w:t xml:space="preserve"> </w:t>
      </w:r>
      <w:r w:rsidR="000E63B0">
        <w:t>may</w:t>
      </w:r>
      <w:r w:rsidR="00EF1385">
        <w:t xml:space="preserve"> </w:t>
      </w:r>
      <w:r w:rsidR="000E63B0">
        <w:t>be</w:t>
      </w:r>
      <w:r w:rsidR="00EF1385">
        <w:t xml:space="preserve"> </w:t>
      </w:r>
      <w:r w:rsidR="000E63B0">
        <w:t>needed</w:t>
      </w:r>
    </w:p>
    <w:p w14:paraId="661CBF13" w14:textId="6722604B" w:rsidR="00972B47" w:rsidRDefault="00FB4FA4" w:rsidP="00B06DE5">
      <w:pPr>
        <w:numPr>
          <w:ilvl w:val="1"/>
          <w:numId w:val="23"/>
        </w:numPr>
      </w:pPr>
      <w:r>
        <w:t>Proactive</w:t>
      </w:r>
      <w:r w:rsidR="00EF1385">
        <w:t xml:space="preserve"> </w:t>
      </w:r>
      <w:r>
        <w:t>approach</w:t>
      </w:r>
    </w:p>
    <w:p w14:paraId="46AF5248" w14:textId="3635D60C" w:rsidR="00B45C98" w:rsidRDefault="00FB4FA4" w:rsidP="00972B47">
      <w:pPr>
        <w:ind w:left="1440"/>
      </w:pPr>
      <w:r>
        <w:t>Organisations</w:t>
      </w:r>
      <w:r w:rsidR="00EF1385">
        <w:t xml:space="preserve"> </w:t>
      </w:r>
      <w:r>
        <w:t>should</w:t>
      </w:r>
      <w:r w:rsidR="00EF1385">
        <w:t xml:space="preserve"> </w:t>
      </w:r>
      <w:r>
        <w:t>be</w:t>
      </w:r>
      <w:r w:rsidR="00EF1385">
        <w:t xml:space="preserve"> </w:t>
      </w:r>
      <w:r>
        <w:t>active</w:t>
      </w:r>
      <w:r w:rsidR="00EF1385">
        <w:t xml:space="preserve"> </w:t>
      </w:r>
      <w:r>
        <w:t>in</w:t>
      </w:r>
      <w:r w:rsidR="00EF1385">
        <w:t xml:space="preserve"> </w:t>
      </w:r>
      <w:r>
        <w:t>their</w:t>
      </w:r>
      <w:r w:rsidR="00EF1385">
        <w:t xml:space="preserve"> </w:t>
      </w:r>
      <w:r>
        <w:t>efforts</w:t>
      </w:r>
      <w:r w:rsidR="00C84BF5">
        <w:t>,</w:t>
      </w:r>
      <w:r w:rsidR="00EF1385">
        <w:t xml:space="preserve"> </w:t>
      </w:r>
      <w:r w:rsidR="00C84BF5">
        <w:t>rather</w:t>
      </w:r>
      <w:r w:rsidR="00EF1385">
        <w:t xml:space="preserve"> </w:t>
      </w:r>
      <w:r w:rsidR="00C84BF5">
        <w:t>than</w:t>
      </w:r>
      <w:r w:rsidR="00EF1385">
        <w:t xml:space="preserve"> </w:t>
      </w:r>
      <w:r w:rsidR="00C84BF5">
        <w:t>considering</w:t>
      </w:r>
      <w:r w:rsidR="00EF1385">
        <w:t xml:space="preserve"> </w:t>
      </w:r>
      <w:r w:rsidR="00C84BF5">
        <w:t>that</w:t>
      </w:r>
      <w:r w:rsidR="00EF1385">
        <w:t xml:space="preserve"> </w:t>
      </w:r>
      <w:r w:rsidR="00C84BF5">
        <w:t>they</w:t>
      </w:r>
      <w:r w:rsidR="00EF1385">
        <w:t xml:space="preserve"> </w:t>
      </w:r>
      <w:r w:rsidR="00C84BF5">
        <w:t>have</w:t>
      </w:r>
      <w:r w:rsidR="00EF1385">
        <w:t xml:space="preserve"> </w:t>
      </w:r>
      <w:r w:rsidR="00831128">
        <w:t>processes</w:t>
      </w:r>
      <w:r w:rsidR="00EF1385">
        <w:t xml:space="preserve"> </w:t>
      </w:r>
      <w:r w:rsidR="00831128">
        <w:t>in</w:t>
      </w:r>
      <w:r w:rsidR="00EF1385">
        <w:t xml:space="preserve"> </w:t>
      </w:r>
      <w:r w:rsidR="00831128">
        <w:t>place</w:t>
      </w:r>
      <w:r w:rsidR="00EF1385">
        <w:t xml:space="preserve"> </w:t>
      </w:r>
      <w:r w:rsidR="00831128">
        <w:t>if</w:t>
      </w:r>
      <w:r w:rsidR="00EF1385">
        <w:t xml:space="preserve"> </w:t>
      </w:r>
      <w:r w:rsidR="00831128">
        <w:t>contacted.</w:t>
      </w:r>
      <w:r w:rsidR="00EF1385">
        <w:t xml:space="preserve"> </w:t>
      </w:r>
      <w:r w:rsidR="00C30BB8">
        <w:t>As</w:t>
      </w:r>
      <w:r w:rsidR="00EF1385">
        <w:t xml:space="preserve"> </w:t>
      </w:r>
      <w:r w:rsidR="00C30BB8">
        <w:t>well</w:t>
      </w:r>
      <w:r w:rsidR="00EF1385">
        <w:t xml:space="preserve"> </w:t>
      </w:r>
      <w:r w:rsidR="00C30BB8">
        <w:t>as</w:t>
      </w:r>
      <w:r w:rsidR="00EF1385">
        <w:t xml:space="preserve"> </w:t>
      </w:r>
      <w:r w:rsidR="00C30BB8">
        <w:t>(possibly)</w:t>
      </w:r>
      <w:r w:rsidR="00EF1385">
        <w:t xml:space="preserve"> </w:t>
      </w:r>
      <w:r w:rsidR="00C30BB8">
        <w:t>an</w:t>
      </w:r>
      <w:r w:rsidR="00EF1385">
        <w:t xml:space="preserve"> </w:t>
      </w:r>
      <w:r w:rsidR="00C30BB8">
        <w:t>institution</w:t>
      </w:r>
      <w:r w:rsidR="00EF1385">
        <w:t xml:space="preserve"> </w:t>
      </w:r>
      <w:r w:rsidR="00C30BB8">
        <w:t>which</w:t>
      </w:r>
      <w:r w:rsidR="00EF1385">
        <w:t xml:space="preserve"> </w:t>
      </w:r>
      <w:r w:rsidR="00C30BB8">
        <w:t>can</w:t>
      </w:r>
      <w:r w:rsidR="00EF1385">
        <w:t xml:space="preserve"> </w:t>
      </w:r>
      <w:r w:rsidR="00AC003E">
        <w:t>accredit</w:t>
      </w:r>
      <w:r w:rsidR="00EF1385">
        <w:t xml:space="preserve"> </w:t>
      </w:r>
      <w:r w:rsidR="00AC003E">
        <w:t>skills</w:t>
      </w:r>
      <w:r w:rsidR="00EF1385">
        <w:t xml:space="preserve"> </w:t>
      </w:r>
      <w:r w:rsidR="00AC003E">
        <w:t>and</w:t>
      </w:r>
      <w:r w:rsidR="00EF1385">
        <w:t xml:space="preserve"> </w:t>
      </w:r>
      <w:r w:rsidR="00AC003E">
        <w:t>qualifications</w:t>
      </w:r>
      <w:r w:rsidR="00EF1385">
        <w:t xml:space="preserve"> </w:t>
      </w:r>
      <w:r w:rsidR="00535807">
        <w:t>if</w:t>
      </w:r>
      <w:r w:rsidR="00EF1385">
        <w:t xml:space="preserve"> </w:t>
      </w:r>
      <w:r w:rsidR="00535807">
        <w:t>applicants</w:t>
      </w:r>
      <w:r w:rsidR="00EF1385">
        <w:t xml:space="preserve"> </w:t>
      </w:r>
      <w:r w:rsidR="00535807">
        <w:t>meet</w:t>
      </w:r>
      <w:r w:rsidR="00EF1385">
        <w:t xml:space="preserve"> </w:t>
      </w:r>
      <w:r w:rsidR="00535807">
        <w:t>the</w:t>
      </w:r>
      <w:r w:rsidR="00EF1385">
        <w:t xml:space="preserve"> </w:t>
      </w:r>
      <w:r w:rsidR="00535807">
        <w:t>criteria</w:t>
      </w:r>
      <w:r w:rsidR="00AC003E">
        <w:t>,</w:t>
      </w:r>
      <w:r w:rsidR="00EF1385">
        <w:t xml:space="preserve"> </w:t>
      </w:r>
      <w:r w:rsidR="00535807">
        <w:t>a</w:t>
      </w:r>
      <w:r w:rsidR="00EF1385">
        <w:t xml:space="preserve"> </w:t>
      </w:r>
      <w:r w:rsidR="00535807">
        <w:t>professional</w:t>
      </w:r>
      <w:r w:rsidR="00EF1385">
        <w:t xml:space="preserve"> </w:t>
      </w:r>
      <w:r w:rsidR="00535807">
        <w:t>body</w:t>
      </w:r>
      <w:r w:rsidR="00EF1385">
        <w:t xml:space="preserve"> </w:t>
      </w:r>
      <w:r w:rsidR="00535807">
        <w:t>is</w:t>
      </w:r>
      <w:r w:rsidR="00EF1385">
        <w:t xml:space="preserve"> </w:t>
      </w:r>
      <w:r w:rsidR="00535807">
        <w:t>an</w:t>
      </w:r>
      <w:r w:rsidR="00EF1385">
        <w:t xml:space="preserve"> </w:t>
      </w:r>
      <w:r w:rsidR="00535807">
        <w:t>organisation</w:t>
      </w:r>
      <w:r w:rsidR="00EF1385">
        <w:t xml:space="preserve"> </w:t>
      </w:r>
      <w:r w:rsidR="00535807">
        <w:t>comprising</w:t>
      </w:r>
      <w:r w:rsidR="00EF1385">
        <w:t xml:space="preserve"> </w:t>
      </w:r>
      <w:r w:rsidR="00535807">
        <w:t>members</w:t>
      </w:r>
      <w:r w:rsidR="00EF1385">
        <w:t xml:space="preserve"> </w:t>
      </w:r>
      <w:r w:rsidR="000A5EE2">
        <w:t>(and</w:t>
      </w:r>
      <w:r w:rsidR="00EF1385">
        <w:t xml:space="preserve"> </w:t>
      </w:r>
      <w:r w:rsidR="000A5EE2">
        <w:t>via</w:t>
      </w:r>
      <w:r w:rsidR="00EF1385">
        <w:t xml:space="preserve"> </w:t>
      </w:r>
      <w:r w:rsidR="000A5EE2">
        <w:t>them,</w:t>
      </w:r>
      <w:r w:rsidR="00EF1385">
        <w:t xml:space="preserve"> </w:t>
      </w:r>
      <w:r w:rsidR="000A5EE2">
        <w:t>employers)</w:t>
      </w:r>
      <w:r w:rsidR="00EF1385">
        <w:t xml:space="preserve"> </w:t>
      </w:r>
      <w:r w:rsidR="000A5EE2">
        <w:t>who</w:t>
      </w:r>
      <w:r w:rsidR="00EF1385">
        <w:t xml:space="preserve"> </w:t>
      </w:r>
      <w:r w:rsidR="000A5EE2">
        <w:t>by</w:t>
      </w:r>
      <w:r w:rsidR="00EF1385">
        <w:t xml:space="preserve"> </w:t>
      </w:r>
      <w:r w:rsidR="000A5EE2">
        <w:t>definition</w:t>
      </w:r>
      <w:r w:rsidR="00EF1385">
        <w:t xml:space="preserve"> </w:t>
      </w:r>
      <w:r w:rsidR="000A5EE2">
        <w:t>have</w:t>
      </w:r>
      <w:r w:rsidR="00EF1385">
        <w:t xml:space="preserve"> </w:t>
      </w:r>
      <w:r w:rsidR="000A5EE2">
        <w:t>the</w:t>
      </w:r>
      <w:r w:rsidR="00EF1385">
        <w:t xml:space="preserve"> </w:t>
      </w:r>
      <w:r w:rsidR="000A5EE2">
        <w:t>skillsets,</w:t>
      </w:r>
      <w:r w:rsidR="00EF1385">
        <w:t xml:space="preserve"> </w:t>
      </w:r>
      <w:r w:rsidR="000A5EE2">
        <w:t>workplace</w:t>
      </w:r>
      <w:r w:rsidR="00EF1385">
        <w:t xml:space="preserve"> </w:t>
      </w:r>
      <w:r w:rsidR="000A5EE2">
        <w:t>knowledge</w:t>
      </w:r>
      <w:r w:rsidR="000F1A13">
        <w:t>,</w:t>
      </w:r>
      <w:r w:rsidR="00EF1385">
        <w:t xml:space="preserve"> </w:t>
      </w:r>
      <w:r w:rsidR="007B5FE6">
        <w:t>networks,</w:t>
      </w:r>
      <w:r w:rsidR="00EF1385">
        <w:t xml:space="preserve"> </w:t>
      </w:r>
      <w:r w:rsidR="000F1A13">
        <w:t>and</w:t>
      </w:r>
      <w:r w:rsidR="00EF1385">
        <w:t xml:space="preserve"> </w:t>
      </w:r>
      <w:r w:rsidR="000F1A13">
        <w:t>experience</w:t>
      </w:r>
      <w:r w:rsidR="00EF1385">
        <w:t xml:space="preserve"> </w:t>
      </w:r>
      <w:r w:rsidR="000F1A13">
        <w:t>to</w:t>
      </w:r>
      <w:r w:rsidR="00EF1385">
        <w:t xml:space="preserve"> </w:t>
      </w:r>
      <w:r w:rsidR="000F1A13">
        <w:t>be</w:t>
      </w:r>
      <w:r w:rsidR="00EF1385">
        <w:t xml:space="preserve"> </w:t>
      </w:r>
      <w:r w:rsidR="000F1A13">
        <w:t>able</w:t>
      </w:r>
      <w:r w:rsidR="00EF1385">
        <w:t xml:space="preserve"> </w:t>
      </w:r>
      <w:r w:rsidR="000F1A13">
        <w:t>to</w:t>
      </w:r>
      <w:r w:rsidR="00EF1385">
        <w:t xml:space="preserve"> </w:t>
      </w:r>
      <w:r w:rsidR="00DC25C2">
        <w:t>help</w:t>
      </w:r>
      <w:r w:rsidR="00EF1385">
        <w:t xml:space="preserve"> </w:t>
      </w:r>
      <w:r w:rsidR="00DC25C2">
        <w:t>those</w:t>
      </w:r>
      <w:r w:rsidR="00EF1385">
        <w:t xml:space="preserve"> </w:t>
      </w:r>
      <w:r w:rsidR="00DC25C2">
        <w:t>in</w:t>
      </w:r>
      <w:r w:rsidR="00EF1385">
        <w:t xml:space="preserve"> </w:t>
      </w:r>
      <w:r w:rsidR="00DC25C2">
        <w:t>need</w:t>
      </w:r>
    </w:p>
    <w:p w14:paraId="5764355F" w14:textId="6E5E37D8" w:rsidR="00972B47" w:rsidRDefault="00CE3FA8" w:rsidP="00B06DE5">
      <w:pPr>
        <w:numPr>
          <w:ilvl w:val="1"/>
          <w:numId w:val="23"/>
        </w:numPr>
      </w:pPr>
      <w:r>
        <w:t>Embed</w:t>
      </w:r>
      <w:r w:rsidR="00EF1385">
        <w:t xml:space="preserve"> </w:t>
      </w:r>
      <w:r w:rsidR="00660E85">
        <w:t>and</w:t>
      </w:r>
      <w:r w:rsidR="00EF1385">
        <w:t xml:space="preserve"> </w:t>
      </w:r>
      <w:r w:rsidR="00660E85">
        <w:t>mainstream</w:t>
      </w:r>
      <w:r w:rsidR="00EF1385">
        <w:t xml:space="preserve"> </w:t>
      </w:r>
      <w:r w:rsidR="004E3EDA">
        <w:t>support</w:t>
      </w:r>
    </w:p>
    <w:p w14:paraId="2B675999" w14:textId="2A800F7A" w:rsidR="00CE3FA8" w:rsidRDefault="004E3EDA" w:rsidP="00972B47">
      <w:pPr>
        <w:ind w:left="1440"/>
      </w:pPr>
      <w:r>
        <w:t>Many</w:t>
      </w:r>
      <w:r w:rsidR="00EF1385">
        <w:t xml:space="preserve"> </w:t>
      </w:r>
      <w:r>
        <w:t>projects</w:t>
      </w:r>
      <w:r w:rsidR="00EF1385">
        <w:t xml:space="preserve"> </w:t>
      </w:r>
      <w:r>
        <w:t>and</w:t>
      </w:r>
      <w:r w:rsidR="00EF1385">
        <w:t xml:space="preserve"> </w:t>
      </w:r>
      <w:r>
        <w:t>initiatives</w:t>
      </w:r>
      <w:r w:rsidR="00EF1385">
        <w:t xml:space="preserve"> </w:t>
      </w:r>
      <w:r>
        <w:t>falter</w:t>
      </w:r>
      <w:r w:rsidR="00EF1385">
        <w:t xml:space="preserve"> </w:t>
      </w:r>
      <w:r w:rsidR="00660E85">
        <w:t>when</w:t>
      </w:r>
      <w:r w:rsidR="00EF1385">
        <w:t xml:space="preserve"> </w:t>
      </w:r>
      <w:r w:rsidR="00660E85">
        <w:t>people</w:t>
      </w:r>
      <w:r w:rsidR="00EF1385">
        <w:t xml:space="preserve"> </w:t>
      </w:r>
      <w:r w:rsidR="00660E85">
        <w:t>change</w:t>
      </w:r>
      <w:r w:rsidR="00EF1385">
        <w:t xml:space="preserve"> </w:t>
      </w:r>
      <w:r w:rsidR="00660E85">
        <w:t>or</w:t>
      </w:r>
      <w:r w:rsidR="00EF1385">
        <w:t xml:space="preserve"> </w:t>
      </w:r>
      <w:r w:rsidR="00660E85">
        <w:t>project</w:t>
      </w:r>
      <w:r w:rsidR="00EF1385">
        <w:t xml:space="preserve"> </w:t>
      </w:r>
      <w:r w:rsidR="00660E85">
        <w:t>funding</w:t>
      </w:r>
      <w:r w:rsidR="00EF1385">
        <w:t xml:space="preserve"> </w:t>
      </w:r>
      <w:r w:rsidR="00660E85">
        <w:t>ends.</w:t>
      </w:r>
      <w:r w:rsidR="00EF1385">
        <w:t xml:space="preserve"> </w:t>
      </w:r>
      <w:r w:rsidR="00685D96">
        <w:t>Work</w:t>
      </w:r>
      <w:r w:rsidR="00EF1385">
        <w:t xml:space="preserve"> </w:t>
      </w:r>
      <w:r w:rsidR="00685D96">
        <w:t>needs</w:t>
      </w:r>
      <w:r w:rsidR="00EF1385">
        <w:t xml:space="preserve"> </w:t>
      </w:r>
      <w:r w:rsidR="00685D96">
        <w:t>to</w:t>
      </w:r>
      <w:r w:rsidR="00EF1385">
        <w:t xml:space="preserve"> </w:t>
      </w:r>
      <w:r w:rsidR="00685D96">
        <w:t>be</w:t>
      </w:r>
      <w:r w:rsidR="00EF1385">
        <w:t xml:space="preserve"> </w:t>
      </w:r>
      <w:r w:rsidR="00685D96">
        <w:t>embedded</w:t>
      </w:r>
      <w:r w:rsidR="00EF1385">
        <w:t xml:space="preserve"> </w:t>
      </w:r>
      <w:r w:rsidR="00685D96">
        <w:t>within</w:t>
      </w:r>
      <w:r w:rsidR="00EF1385">
        <w:t xml:space="preserve"> </w:t>
      </w:r>
      <w:r w:rsidR="00685D96">
        <w:t>the</w:t>
      </w:r>
      <w:r w:rsidR="00EF1385">
        <w:t xml:space="preserve"> </w:t>
      </w:r>
      <w:r w:rsidR="00685D96">
        <w:t>organisation</w:t>
      </w:r>
      <w:r w:rsidR="00EF1385">
        <w:t xml:space="preserve"> </w:t>
      </w:r>
      <w:r w:rsidR="00685D96">
        <w:t>so</w:t>
      </w:r>
      <w:r w:rsidR="00EF1385">
        <w:t xml:space="preserve"> </w:t>
      </w:r>
      <w:r w:rsidR="00685D96">
        <w:t>there</w:t>
      </w:r>
      <w:r w:rsidR="00EF1385">
        <w:t xml:space="preserve"> </w:t>
      </w:r>
      <w:r w:rsidR="00685D96">
        <w:t>is</w:t>
      </w:r>
      <w:r w:rsidR="00EF1385">
        <w:t xml:space="preserve"> </w:t>
      </w:r>
      <w:r w:rsidR="00685D96">
        <w:t>continuity.</w:t>
      </w:r>
      <w:r w:rsidR="00EF1385">
        <w:t xml:space="preserve"> </w:t>
      </w:r>
      <w:r w:rsidR="00685D96">
        <w:t>Include</w:t>
      </w:r>
      <w:r w:rsidR="00EF1385">
        <w:t xml:space="preserve"> </w:t>
      </w:r>
      <w:r w:rsidR="00685D96">
        <w:t>it</w:t>
      </w:r>
      <w:r w:rsidR="00EF1385">
        <w:t xml:space="preserve"> </w:t>
      </w:r>
      <w:r w:rsidR="00685D96">
        <w:t>as</w:t>
      </w:r>
      <w:r w:rsidR="00EF1385">
        <w:t xml:space="preserve"> </w:t>
      </w:r>
      <w:r w:rsidR="00685D96">
        <w:t>part</w:t>
      </w:r>
      <w:r w:rsidR="00EF1385">
        <w:t xml:space="preserve"> </w:t>
      </w:r>
      <w:r w:rsidR="00685D96">
        <w:t>of</w:t>
      </w:r>
      <w:r w:rsidR="00EF1385">
        <w:t xml:space="preserve"> </w:t>
      </w:r>
      <w:r w:rsidR="005C5285">
        <w:t>an</w:t>
      </w:r>
      <w:r w:rsidR="00EF1385">
        <w:t xml:space="preserve"> </w:t>
      </w:r>
      <w:r w:rsidR="005C5285">
        <w:t>Equality,</w:t>
      </w:r>
      <w:r w:rsidR="00EF1385">
        <w:t xml:space="preserve"> </w:t>
      </w:r>
      <w:r w:rsidR="005C5285">
        <w:t>Diversity</w:t>
      </w:r>
      <w:r w:rsidR="00EF1385">
        <w:t xml:space="preserve"> </w:t>
      </w:r>
      <w:r w:rsidR="005C5285">
        <w:t>&amp;</w:t>
      </w:r>
      <w:r w:rsidR="00EF1385">
        <w:t xml:space="preserve"> </w:t>
      </w:r>
      <w:r w:rsidR="005C5285">
        <w:t>Inclusion</w:t>
      </w:r>
      <w:r w:rsidR="00EF1385">
        <w:t xml:space="preserve"> </w:t>
      </w:r>
      <w:r w:rsidR="005C5285">
        <w:t>(</w:t>
      </w:r>
      <w:r w:rsidR="00685D96">
        <w:t>EDI</w:t>
      </w:r>
      <w:r w:rsidR="005C5285">
        <w:t>)</w:t>
      </w:r>
      <w:r w:rsidR="00EF1385">
        <w:t xml:space="preserve"> </w:t>
      </w:r>
      <w:r w:rsidR="0001186F">
        <w:t>strategy</w:t>
      </w:r>
      <w:r w:rsidR="00EF1385">
        <w:t xml:space="preserve"> </w:t>
      </w:r>
      <w:r w:rsidR="0001186F">
        <w:t>and</w:t>
      </w:r>
      <w:r w:rsidR="00EF1385">
        <w:t xml:space="preserve"> </w:t>
      </w:r>
      <w:r w:rsidR="0001186F">
        <w:t>monitoring,</w:t>
      </w:r>
      <w:r w:rsidR="00EF1385">
        <w:t xml:space="preserve"> </w:t>
      </w:r>
      <w:r w:rsidR="0001186F">
        <w:t>with</w:t>
      </w:r>
      <w:r w:rsidR="00EF1385">
        <w:t xml:space="preserve"> </w:t>
      </w:r>
      <w:r w:rsidR="0001186F">
        <w:t>reports</w:t>
      </w:r>
      <w:r w:rsidR="00EF1385">
        <w:t xml:space="preserve"> </w:t>
      </w:r>
      <w:r w:rsidR="0001186F">
        <w:t>to</w:t>
      </w:r>
      <w:r w:rsidR="00EF1385">
        <w:t xml:space="preserve"> </w:t>
      </w:r>
      <w:r w:rsidR="0001186F">
        <w:t>the</w:t>
      </w:r>
      <w:r w:rsidR="00EF1385">
        <w:t xml:space="preserve"> </w:t>
      </w:r>
      <w:r w:rsidR="0001186F">
        <w:t>Board</w:t>
      </w:r>
      <w:r w:rsidR="00EF1385">
        <w:t xml:space="preserve"> </w:t>
      </w:r>
      <w:r w:rsidR="0001186F">
        <w:t>or</w:t>
      </w:r>
      <w:r w:rsidR="00EF1385">
        <w:t xml:space="preserve"> </w:t>
      </w:r>
      <w:r w:rsidR="0001186F">
        <w:t>members</w:t>
      </w:r>
    </w:p>
    <w:p w14:paraId="0DDE807C" w14:textId="77777777" w:rsidR="00A84335" w:rsidRPr="006B35A1" w:rsidRDefault="00A84335" w:rsidP="00972B47">
      <w:pPr>
        <w:ind w:left="1440"/>
      </w:pPr>
    </w:p>
    <w:p w14:paraId="2D450CFA" w14:textId="4AF76D5E" w:rsidR="006B35A1" w:rsidRPr="0062014F" w:rsidRDefault="006B35A1" w:rsidP="00B06DE5">
      <w:pPr>
        <w:numPr>
          <w:ilvl w:val="0"/>
          <w:numId w:val="23"/>
        </w:numPr>
        <w:rPr>
          <w:b/>
          <w:bCs/>
        </w:rPr>
      </w:pPr>
      <w:r w:rsidRPr="0062014F">
        <w:rPr>
          <w:b/>
          <w:bCs/>
        </w:rPr>
        <w:t>Clear</w:t>
      </w:r>
      <w:r w:rsidR="00EF1385">
        <w:rPr>
          <w:b/>
          <w:bCs/>
        </w:rPr>
        <w:t xml:space="preserve"> </w:t>
      </w:r>
      <w:r w:rsidRPr="0062014F">
        <w:rPr>
          <w:b/>
          <w:bCs/>
        </w:rPr>
        <w:t>and</w:t>
      </w:r>
      <w:r w:rsidR="00EF1385">
        <w:rPr>
          <w:b/>
          <w:bCs/>
        </w:rPr>
        <w:t xml:space="preserve"> </w:t>
      </w:r>
      <w:r w:rsidRPr="0062014F">
        <w:rPr>
          <w:b/>
          <w:bCs/>
        </w:rPr>
        <w:t>accessible</w:t>
      </w:r>
      <w:r w:rsidR="00EF1385">
        <w:rPr>
          <w:b/>
          <w:bCs/>
        </w:rPr>
        <w:t xml:space="preserve"> </w:t>
      </w:r>
      <w:r w:rsidRPr="0062014F">
        <w:rPr>
          <w:b/>
          <w:bCs/>
        </w:rPr>
        <w:t>advice</w:t>
      </w:r>
    </w:p>
    <w:p w14:paraId="0714F07E" w14:textId="77777777" w:rsidR="00972B47" w:rsidRDefault="003868B9" w:rsidP="00B06DE5">
      <w:pPr>
        <w:numPr>
          <w:ilvl w:val="1"/>
          <w:numId w:val="23"/>
        </w:numPr>
      </w:pPr>
      <w:r>
        <w:t>Websites</w:t>
      </w:r>
    </w:p>
    <w:p w14:paraId="180DAFF3" w14:textId="2175E357" w:rsidR="00275724" w:rsidRPr="006B35A1" w:rsidRDefault="00A96BC0" w:rsidP="00972B47">
      <w:pPr>
        <w:ind w:left="1440"/>
      </w:pPr>
      <w:r>
        <w:t>These</w:t>
      </w:r>
      <w:r w:rsidR="00EF1385">
        <w:t xml:space="preserve"> </w:t>
      </w:r>
      <w:r>
        <w:t>are</w:t>
      </w:r>
      <w:r w:rsidR="00EF1385">
        <w:t xml:space="preserve"> </w:t>
      </w:r>
      <w:r>
        <w:t>clearly</w:t>
      </w:r>
      <w:r w:rsidR="00EF1385">
        <w:t xml:space="preserve"> </w:t>
      </w:r>
      <w:r>
        <w:t>the</w:t>
      </w:r>
      <w:r w:rsidR="00EF1385">
        <w:t xml:space="preserve"> </w:t>
      </w:r>
      <w:r>
        <w:t>main</w:t>
      </w:r>
      <w:r w:rsidR="00EF1385">
        <w:t xml:space="preserve"> </w:t>
      </w:r>
      <w:r>
        <w:t>sources</w:t>
      </w:r>
      <w:r w:rsidR="00EF1385">
        <w:t xml:space="preserve"> </w:t>
      </w:r>
      <w:r>
        <w:t>of</w:t>
      </w:r>
      <w:r w:rsidR="00EF1385">
        <w:t xml:space="preserve"> </w:t>
      </w:r>
      <w:r>
        <w:t>information.</w:t>
      </w:r>
      <w:r w:rsidR="00EF1385">
        <w:t xml:space="preserve"> </w:t>
      </w:r>
      <w:r>
        <w:t>Appropriate</w:t>
      </w:r>
      <w:r w:rsidR="00EF1385">
        <w:t xml:space="preserve"> </w:t>
      </w:r>
      <w:r>
        <w:t>l</w:t>
      </w:r>
      <w:r w:rsidR="00275724" w:rsidRPr="006B35A1">
        <w:t>inks</w:t>
      </w:r>
      <w:r w:rsidR="00EF1385">
        <w:t xml:space="preserve"> </w:t>
      </w:r>
      <w:r>
        <w:t>should</w:t>
      </w:r>
      <w:r w:rsidR="00EF1385">
        <w:t xml:space="preserve"> </w:t>
      </w:r>
      <w:r>
        <w:t>be</w:t>
      </w:r>
      <w:r w:rsidR="00EF1385">
        <w:t xml:space="preserve"> </w:t>
      </w:r>
      <w:r>
        <w:t>on</w:t>
      </w:r>
      <w:r w:rsidR="00EF1385">
        <w:t xml:space="preserve"> </w:t>
      </w:r>
      <w:r>
        <w:t>the</w:t>
      </w:r>
      <w:r w:rsidR="00EF1385">
        <w:t xml:space="preserve"> </w:t>
      </w:r>
      <w:r>
        <w:t>homepage</w:t>
      </w:r>
      <w:r w:rsidR="00EF1385">
        <w:t xml:space="preserve"> </w:t>
      </w:r>
      <w:r w:rsidR="00372593">
        <w:t>or</w:t>
      </w:r>
      <w:r w:rsidR="00EF1385">
        <w:t xml:space="preserve"> </w:t>
      </w:r>
      <w:r w:rsidR="00372593">
        <w:t>easily</w:t>
      </w:r>
      <w:r w:rsidR="00EF1385">
        <w:t xml:space="preserve"> </w:t>
      </w:r>
      <w:r w:rsidR="00372593">
        <w:t>discoverable,</w:t>
      </w:r>
      <w:r w:rsidR="00EF1385">
        <w:t xml:space="preserve"> </w:t>
      </w:r>
      <w:r w:rsidR="00372593">
        <w:t>with</w:t>
      </w:r>
      <w:r w:rsidR="00EF1385">
        <w:t xml:space="preserve"> </w:t>
      </w:r>
      <w:r w:rsidR="00372593">
        <w:t>a</w:t>
      </w:r>
      <w:r w:rsidR="00EF1385">
        <w:t xml:space="preserve"> </w:t>
      </w:r>
      <w:r w:rsidR="00275724" w:rsidRPr="006B35A1">
        <w:t>contact</w:t>
      </w:r>
      <w:r w:rsidR="00EF1385">
        <w:t xml:space="preserve"> </w:t>
      </w:r>
      <w:r w:rsidR="00275724" w:rsidRPr="006B35A1">
        <w:t>person</w:t>
      </w:r>
      <w:r w:rsidR="00EF1385">
        <w:t xml:space="preserve"> </w:t>
      </w:r>
      <w:r w:rsidR="00275724" w:rsidRPr="006B35A1">
        <w:t>&amp;</w:t>
      </w:r>
      <w:r w:rsidR="00EF1385">
        <w:t xml:space="preserve"> </w:t>
      </w:r>
      <w:r w:rsidR="00275724" w:rsidRPr="006B35A1">
        <w:t>email</w:t>
      </w:r>
      <w:r w:rsidR="00EF1385">
        <w:t xml:space="preserve"> </w:t>
      </w:r>
      <w:r w:rsidR="00275724" w:rsidRPr="006B35A1">
        <w:t>for</w:t>
      </w:r>
      <w:r w:rsidR="00EF1385">
        <w:t xml:space="preserve"> </w:t>
      </w:r>
      <w:r w:rsidR="00275724" w:rsidRPr="006B35A1">
        <w:t>enquiries</w:t>
      </w:r>
      <w:r w:rsidR="00EF1385">
        <w:t xml:space="preserve"> </w:t>
      </w:r>
      <w:r w:rsidR="00372593">
        <w:t>–</w:t>
      </w:r>
      <w:r w:rsidR="00EF1385">
        <w:t xml:space="preserve"> </w:t>
      </w:r>
      <w:r w:rsidR="00372593">
        <w:t>which</w:t>
      </w:r>
      <w:r w:rsidR="00EF1385">
        <w:t xml:space="preserve"> </w:t>
      </w:r>
      <w:r w:rsidR="00372593">
        <w:t>works</w:t>
      </w:r>
      <w:r w:rsidR="00EF1385">
        <w:t xml:space="preserve"> </w:t>
      </w:r>
      <w:r w:rsidR="00372593">
        <w:t>and</w:t>
      </w:r>
      <w:r w:rsidR="00EF1385">
        <w:t xml:space="preserve"> </w:t>
      </w:r>
      <w:r w:rsidR="00372593">
        <w:t>gets</w:t>
      </w:r>
      <w:r w:rsidR="00EF1385">
        <w:t xml:space="preserve"> </w:t>
      </w:r>
      <w:r w:rsidR="00372593">
        <w:t>a</w:t>
      </w:r>
      <w:r w:rsidR="00EF1385">
        <w:t xml:space="preserve"> </w:t>
      </w:r>
      <w:r w:rsidR="00372593">
        <w:t>reply!</w:t>
      </w:r>
      <w:r w:rsidR="00EF1385">
        <w:t xml:space="preserve"> </w:t>
      </w:r>
      <w:r w:rsidR="00A16B45">
        <w:t>Ensure</w:t>
      </w:r>
      <w:r w:rsidR="00EF1385">
        <w:t xml:space="preserve"> </w:t>
      </w:r>
      <w:r w:rsidR="00A16B45">
        <w:t>information</w:t>
      </w:r>
      <w:r w:rsidR="00EF1385">
        <w:t xml:space="preserve"> </w:t>
      </w:r>
      <w:r w:rsidR="00A16B45">
        <w:t>valuable</w:t>
      </w:r>
      <w:r w:rsidR="00EF1385">
        <w:t xml:space="preserve"> </w:t>
      </w:r>
      <w:r w:rsidR="00A16B45">
        <w:t>to</w:t>
      </w:r>
      <w:r w:rsidR="00EF1385">
        <w:t xml:space="preserve"> </w:t>
      </w:r>
      <w:r w:rsidR="00A16B45">
        <w:t>users</w:t>
      </w:r>
      <w:r w:rsidR="00EF1385">
        <w:t xml:space="preserve"> </w:t>
      </w:r>
      <w:r w:rsidR="00A16B45">
        <w:t>is</w:t>
      </w:r>
      <w:r w:rsidR="00EF1385">
        <w:t xml:space="preserve"> </w:t>
      </w:r>
      <w:r w:rsidR="00A16B45">
        <w:t>not</w:t>
      </w:r>
      <w:r w:rsidR="00EF1385">
        <w:t xml:space="preserve"> </w:t>
      </w:r>
      <w:r w:rsidR="00A16B45">
        <w:t>in</w:t>
      </w:r>
      <w:r w:rsidR="00EF1385">
        <w:t xml:space="preserve"> </w:t>
      </w:r>
      <w:r w:rsidR="00A16B45">
        <w:t>members-only</w:t>
      </w:r>
      <w:r w:rsidR="00EF1385">
        <w:t xml:space="preserve"> </w:t>
      </w:r>
      <w:r w:rsidR="00A16B45">
        <w:t>areas</w:t>
      </w:r>
    </w:p>
    <w:p w14:paraId="258522D7" w14:textId="53E8F73D" w:rsidR="00972B47" w:rsidRDefault="006B35A1" w:rsidP="00B06DE5">
      <w:pPr>
        <w:numPr>
          <w:ilvl w:val="1"/>
          <w:numId w:val="23"/>
        </w:numPr>
      </w:pPr>
      <w:r w:rsidRPr="006B35A1">
        <w:t>Simple</w:t>
      </w:r>
      <w:r w:rsidR="00EF1385">
        <w:t xml:space="preserve"> </w:t>
      </w:r>
      <w:r w:rsidRPr="006B35A1">
        <w:t>guide</w:t>
      </w:r>
      <w:r w:rsidR="00EF1385">
        <w:t xml:space="preserve"> </w:t>
      </w:r>
      <w:r w:rsidRPr="006B35A1">
        <w:t>to</w:t>
      </w:r>
      <w:r w:rsidR="00EF1385">
        <w:t xml:space="preserve"> </w:t>
      </w:r>
      <w:r w:rsidRPr="006B35A1">
        <w:t>the</w:t>
      </w:r>
      <w:r w:rsidR="00EF1385">
        <w:t xml:space="preserve"> </w:t>
      </w:r>
      <w:r w:rsidRPr="006B35A1">
        <w:t>profession</w:t>
      </w:r>
    </w:p>
    <w:p w14:paraId="4D0FA132" w14:textId="636F0079" w:rsidR="006B35A1" w:rsidRPr="006B35A1" w:rsidRDefault="00665799" w:rsidP="00972B47">
      <w:pPr>
        <w:ind w:left="1440"/>
      </w:pPr>
      <w:r>
        <w:t>The</w:t>
      </w:r>
      <w:r w:rsidR="00EF1385">
        <w:t xml:space="preserve"> </w:t>
      </w:r>
      <w:r>
        <w:t>information</w:t>
      </w:r>
      <w:r w:rsidR="00EF1385">
        <w:t xml:space="preserve"> </w:t>
      </w:r>
      <w:r>
        <w:t>should</w:t>
      </w:r>
      <w:r w:rsidR="00EF1385">
        <w:t xml:space="preserve"> </w:t>
      </w:r>
      <w:r w:rsidR="00B85816">
        <w:t>be</w:t>
      </w:r>
      <w:r w:rsidR="00EF1385">
        <w:t xml:space="preserve"> </w:t>
      </w:r>
      <w:r w:rsidR="006B35A1" w:rsidRPr="006B35A1">
        <w:t>clear</w:t>
      </w:r>
      <w:r w:rsidR="00EF1385">
        <w:t xml:space="preserve"> </w:t>
      </w:r>
      <w:r w:rsidR="006B35A1" w:rsidRPr="006B35A1">
        <w:t>about</w:t>
      </w:r>
      <w:r w:rsidR="00EF1385">
        <w:t xml:space="preserve"> </w:t>
      </w:r>
      <w:r w:rsidR="00B85816">
        <w:t>any</w:t>
      </w:r>
      <w:r w:rsidR="00EF1385">
        <w:t xml:space="preserve"> </w:t>
      </w:r>
      <w:r w:rsidR="00B85816">
        <w:t>regulatory</w:t>
      </w:r>
      <w:r w:rsidR="00EF1385">
        <w:t xml:space="preserve"> </w:t>
      </w:r>
      <w:r w:rsidR="006B35A1" w:rsidRPr="006B35A1">
        <w:t>role</w:t>
      </w:r>
      <w:r w:rsidR="00B85816">
        <w:t>,</w:t>
      </w:r>
      <w:r w:rsidR="00EF1385">
        <w:t xml:space="preserve"> </w:t>
      </w:r>
      <w:r w:rsidR="00B85816">
        <w:t>including</w:t>
      </w:r>
      <w:r w:rsidR="00EF1385">
        <w:t xml:space="preserve"> </w:t>
      </w:r>
      <w:r w:rsidR="006B35A1" w:rsidRPr="006B35A1">
        <w:t>explanation</w:t>
      </w:r>
      <w:r w:rsidR="00EF1385">
        <w:t xml:space="preserve"> </w:t>
      </w:r>
      <w:r w:rsidR="006B35A1" w:rsidRPr="006B35A1">
        <w:t>of</w:t>
      </w:r>
      <w:r w:rsidR="00EF1385">
        <w:t xml:space="preserve"> </w:t>
      </w:r>
      <w:r w:rsidR="006B35A1" w:rsidRPr="006B35A1">
        <w:t>why</w:t>
      </w:r>
      <w:r w:rsidR="00EF1385">
        <w:t xml:space="preserve"> </w:t>
      </w:r>
      <w:r w:rsidR="00B85816">
        <w:t>membership</w:t>
      </w:r>
      <w:r w:rsidR="00EF1385">
        <w:t xml:space="preserve"> </w:t>
      </w:r>
      <w:r w:rsidR="00B85816">
        <w:t>or</w:t>
      </w:r>
      <w:r w:rsidR="00EF1385">
        <w:t xml:space="preserve"> </w:t>
      </w:r>
      <w:r w:rsidR="00B85816">
        <w:t>accreditation</w:t>
      </w:r>
      <w:r w:rsidR="00EF1385">
        <w:t xml:space="preserve"> </w:t>
      </w:r>
      <w:r w:rsidR="00B85816">
        <w:t>is</w:t>
      </w:r>
      <w:r w:rsidR="00EF1385">
        <w:t xml:space="preserve"> </w:t>
      </w:r>
      <w:r w:rsidR="006B35A1" w:rsidRPr="006B35A1">
        <w:t>important</w:t>
      </w:r>
      <w:r w:rsidR="00EF1385">
        <w:t xml:space="preserve"> </w:t>
      </w:r>
      <w:r w:rsidR="006B35A1" w:rsidRPr="006B35A1">
        <w:t>or</w:t>
      </w:r>
      <w:r w:rsidR="00EF1385">
        <w:t xml:space="preserve"> </w:t>
      </w:r>
      <w:r w:rsidR="006B35A1" w:rsidRPr="006B35A1">
        <w:t>valuable</w:t>
      </w:r>
      <w:r w:rsidR="00B85816">
        <w:t>.</w:t>
      </w:r>
      <w:r w:rsidR="00EF1385">
        <w:t xml:space="preserve"> </w:t>
      </w:r>
      <w:r w:rsidR="00B85816">
        <w:t>If</w:t>
      </w:r>
      <w:r w:rsidR="00EF1385">
        <w:t xml:space="preserve"> </w:t>
      </w:r>
      <w:r w:rsidR="00B85816">
        <w:t>there</w:t>
      </w:r>
      <w:r w:rsidR="00EF1385">
        <w:t xml:space="preserve"> </w:t>
      </w:r>
      <w:r w:rsidR="00B85816">
        <w:t>are</w:t>
      </w:r>
      <w:r w:rsidR="00EF1385">
        <w:t xml:space="preserve"> </w:t>
      </w:r>
      <w:r w:rsidR="00B85816">
        <w:t>different</w:t>
      </w:r>
      <w:r w:rsidR="00EF1385">
        <w:t xml:space="preserve"> </w:t>
      </w:r>
      <w:r w:rsidR="00B85816">
        <w:t>regulatory</w:t>
      </w:r>
      <w:r w:rsidR="00EF1385">
        <w:t xml:space="preserve"> </w:t>
      </w:r>
      <w:r w:rsidR="00B85816">
        <w:t>and</w:t>
      </w:r>
      <w:r w:rsidR="00EF1385">
        <w:t xml:space="preserve"> </w:t>
      </w:r>
      <w:r w:rsidR="00B85816">
        <w:lastRenderedPageBreak/>
        <w:t>professional</w:t>
      </w:r>
      <w:r w:rsidR="00EF1385">
        <w:t xml:space="preserve"> </w:t>
      </w:r>
      <w:r w:rsidR="00B85816">
        <w:t>bodies,</w:t>
      </w:r>
      <w:r w:rsidR="00EF1385">
        <w:t xml:space="preserve"> </w:t>
      </w:r>
      <w:r w:rsidR="00B85816">
        <w:t>or</w:t>
      </w:r>
      <w:r w:rsidR="00EF1385">
        <w:t xml:space="preserve"> </w:t>
      </w:r>
      <w:r w:rsidR="00B85816">
        <w:t>a</w:t>
      </w:r>
      <w:r w:rsidR="00EF1385">
        <w:t xml:space="preserve"> </w:t>
      </w:r>
      <w:r w:rsidR="00B85816">
        <w:t>range</w:t>
      </w:r>
      <w:r w:rsidR="00EF1385">
        <w:t xml:space="preserve"> </w:t>
      </w:r>
      <w:r w:rsidR="00B85816">
        <w:t>of</w:t>
      </w:r>
      <w:r w:rsidR="00EF1385">
        <w:t xml:space="preserve"> </w:t>
      </w:r>
      <w:r w:rsidR="00A40A89">
        <w:t>similar</w:t>
      </w:r>
      <w:r w:rsidR="00EF1385">
        <w:t xml:space="preserve"> </w:t>
      </w:r>
      <w:r w:rsidR="00A40A89">
        <w:t>alternative</w:t>
      </w:r>
      <w:r w:rsidR="00EF1385">
        <w:t xml:space="preserve"> </w:t>
      </w:r>
      <w:r w:rsidR="00A40A89">
        <w:t>bodies</w:t>
      </w:r>
      <w:r w:rsidR="00EF1385">
        <w:t xml:space="preserve"> </w:t>
      </w:r>
      <w:r w:rsidR="00A40A89">
        <w:t>then</w:t>
      </w:r>
      <w:r w:rsidR="00EF1385">
        <w:t xml:space="preserve"> </w:t>
      </w:r>
      <w:r w:rsidR="00D554DE">
        <w:t>provide</w:t>
      </w:r>
      <w:r w:rsidR="00EF1385">
        <w:t xml:space="preserve"> </w:t>
      </w:r>
      <w:r w:rsidR="00D554DE">
        <w:t>a</w:t>
      </w:r>
      <w:r w:rsidR="00EF1385">
        <w:t xml:space="preserve"> </w:t>
      </w:r>
      <w:r w:rsidR="00D554DE">
        <w:t>guide</w:t>
      </w:r>
      <w:r w:rsidR="00EF1385">
        <w:t xml:space="preserve"> </w:t>
      </w:r>
      <w:r w:rsidR="00D554DE">
        <w:t>to</w:t>
      </w:r>
      <w:r w:rsidR="00EF1385">
        <w:t xml:space="preserve"> </w:t>
      </w:r>
      <w:r w:rsidR="00D554DE">
        <w:t>the</w:t>
      </w:r>
      <w:r w:rsidR="00EF1385">
        <w:t xml:space="preserve"> </w:t>
      </w:r>
      <w:r w:rsidR="00D554DE">
        <w:t>differences.</w:t>
      </w:r>
      <w:r w:rsidR="00EF1385">
        <w:t xml:space="preserve"> </w:t>
      </w:r>
      <w:r w:rsidR="00D554DE">
        <w:t>There</w:t>
      </w:r>
      <w:r w:rsidR="00EF1385">
        <w:t xml:space="preserve"> </w:t>
      </w:r>
      <w:r w:rsidR="00D554DE">
        <w:t>may</w:t>
      </w:r>
      <w:r w:rsidR="00EF1385">
        <w:t xml:space="preserve"> </w:t>
      </w:r>
      <w:r w:rsidR="00D554DE">
        <w:t>not</w:t>
      </w:r>
      <w:r w:rsidR="00EF1385">
        <w:t xml:space="preserve"> </w:t>
      </w:r>
      <w:r w:rsidR="00D554DE">
        <w:t>be</w:t>
      </w:r>
      <w:r w:rsidR="00EF1385">
        <w:t xml:space="preserve"> </w:t>
      </w:r>
      <w:r w:rsidR="00D554DE">
        <w:t>professional</w:t>
      </w:r>
      <w:r w:rsidR="00EF1385">
        <w:t xml:space="preserve"> </w:t>
      </w:r>
      <w:r w:rsidR="00D554DE">
        <w:t>bodies</w:t>
      </w:r>
      <w:r w:rsidR="00EF1385">
        <w:t xml:space="preserve"> </w:t>
      </w:r>
      <w:r w:rsidR="00D554DE">
        <w:t>in</w:t>
      </w:r>
      <w:r w:rsidR="00EF1385">
        <w:t xml:space="preserve"> </w:t>
      </w:r>
      <w:r w:rsidR="00D554DE">
        <w:t>the</w:t>
      </w:r>
      <w:r w:rsidR="00EF1385">
        <w:t xml:space="preserve"> </w:t>
      </w:r>
      <w:r w:rsidR="00D554DE">
        <w:t>refugees’</w:t>
      </w:r>
      <w:r w:rsidR="00EF1385">
        <w:t xml:space="preserve"> </w:t>
      </w:r>
      <w:r w:rsidR="00D554DE">
        <w:t>country</w:t>
      </w:r>
      <w:r w:rsidR="00EF1385">
        <w:t xml:space="preserve"> </w:t>
      </w:r>
      <w:r w:rsidR="00D554DE">
        <w:t>of</w:t>
      </w:r>
      <w:r w:rsidR="00EF1385">
        <w:t xml:space="preserve"> </w:t>
      </w:r>
      <w:r w:rsidR="00D554DE">
        <w:t>origin,</w:t>
      </w:r>
      <w:r w:rsidR="00EF1385">
        <w:t xml:space="preserve"> </w:t>
      </w:r>
      <w:r w:rsidR="00D554DE">
        <w:t>or</w:t>
      </w:r>
      <w:r w:rsidR="00EF1385">
        <w:t xml:space="preserve"> </w:t>
      </w:r>
      <w:r w:rsidR="006C0A58">
        <w:t>one</w:t>
      </w:r>
      <w:r w:rsidR="00EF1385">
        <w:t xml:space="preserve"> </w:t>
      </w:r>
      <w:r w:rsidR="006C0A58">
        <w:t>may</w:t>
      </w:r>
      <w:r w:rsidR="00EF1385">
        <w:t xml:space="preserve"> </w:t>
      </w:r>
      <w:r w:rsidR="006C0A58">
        <w:t>cover</w:t>
      </w:r>
      <w:r w:rsidR="00EF1385">
        <w:t xml:space="preserve"> </w:t>
      </w:r>
      <w:r w:rsidR="006C0A58">
        <w:t>a</w:t>
      </w:r>
      <w:r w:rsidR="00EF1385">
        <w:t xml:space="preserve"> </w:t>
      </w:r>
      <w:r w:rsidR="006C0A58">
        <w:t>range</w:t>
      </w:r>
      <w:r w:rsidR="00EF1385">
        <w:t xml:space="preserve"> </w:t>
      </w:r>
      <w:r w:rsidR="006C0A58">
        <w:t>of</w:t>
      </w:r>
      <w:r w:rsidR="00EF1385">
        <w:t xml:space="preserve"> </w:t>
      </w:r>
      <w:r w:rsidR="006C0A58">
        <w:t>disciplines</w:t>
      </w:r>
      <w:r w:rsidR="00EF1385">
        <w:t xml:space="preserve"> </w:t>
      </w:r>
      <w:r w:rsidR="006C0A58">
        <w:t>with</w:t>
      </w:r>
      <w:r w:rsidR="00EF1385">
        <w:t xml:space="preserve"> </w:t>
      </w:r>
      <w:r w:rsidR="006C0A58">
        <w:t>separate</w:t>
      </w:r>
      <w:r w:rsidR="00EF1385">
        <w:t xml:space="preserve"> </w:t>
      </w:r>
      <w:r w:rsidR="006C0A58">
        <w:t>organisations</w:t>
      </w:r>
      <w:r w:rsidR="00EF1385">
        <w:t xml:space="preserve"> </w:t>
      </w:r>
      <w:r w:rsidR="006C0A58">
        <w:t>in</w:t>
      </w:r>
      <w:r w:rsidR="00EF1385">
        <w:t xml:space="preserve"> </w:t>
      </w:r>
      <w:r w:rsidR="006C0A58">
        <w:t>the</w:t>
      </w:r>
      <w:r w:rsidR="00EF1385">
        <w:t xml:space="preserve"> </w:t>
      </w:r>
      <w:r w:rsidR="006C0A58">
        <w:t>UK</w:t>
      </w:r>
    </w:p>
    <w:p w14:paraId="0999F481" w14:textId="6A9ABCE7" w:rsidR="00972B47" w:rsidRDefault="006B35A1" w:rsidP="00B06DE5">
      <w:pPr>
        <w:numPr>
          <w:ilvl w:val="1"/>
          <w:numId w:val="23"/>
        </w:numPr>
      </w:pPr>
      <w:r w:rsidRPr="006B35A1">
        <w:t>Clear</w:t>
      </w:r>
      <w:r w:rsidR="00EF1385">
        <w:t xml:space="preserve"> </w:t>
      </w:r>
      <w:r w:rsidRPr="006B35A1">
        <w:t>to</w:t>
      </w:r>
      <w:r w:rsidR="00EF1385">
        <w:t xml:space="preserve"> </w:t>
      </w:r>
      <w:r w:rsidRPr="006B35A1">
        <w:t>both</w:t>
      </w:r>
      <w:r w:rsidR="00EF1385">
        <w:t xml:space="preserve"> </w:t>
      </w:r>
      <w:r w:rsidR="00F3462D">
        <w:t>refugees</w:t>
      </w:r>
      <w:r w:rsidR="00EF1385">
        <w:t xml:space="preserve"> </w:t>
      </w:r>
      <w:r w:rsidR="00F3462D">
        <w:t>and</w:t>
      </w:r>
      <w:r w:rsidR="00EF1385">
        <w:t xml:space="preserve"> </w:t>
      </w:r>
      <w:r w:rsidR="00F3462D">
        <w:t>those</w:t>
      </w:r>
      <w:r w:rsidR="00EF1385">
        <w:t xml:space="preserve"> </w:t>
      </w:r>
      <w:r w:rsidR="00F3462D">
        <w:t>supporting</w:t>
      </w:r>
      <w:r w:rsidR="00EF1385">
        <w:t xml:space="preserve"> </w:t>
      </w:r>
      <w:r w:rsidR="00F3462D">
        <w:t>them</w:t>
      </w:r>
    </w:p>
    <w:p w14:paraId="209D994C" w14:textId="3E486066" w:rsidR="006B35A1" w:rsidRPr="006B35A1" w:rsidRDefault="00DC25C2" w:rsidP="00972B47">
      <w:pPr>
        <w:ind w:left="1440"/>
      </w:pPr>
      <w:r>
        <w:t>Information</w:t>
      </w:r>
      <w:r w:rsidR="00EF1385">
        <w:t xml:space="preserve"> </w:t>
      </w:r>
      <w:r>
        <w:t>may</w:t>
      </w:r>
      <w:r w:rsidR="00EF1385">
        <w:t xml:space="preserve"> </w:t>
      </w:r>
      <w:r>
        <w:t>be</w:t>
      </w:r>
      <w:r w:rsidR="00EF1385">
        <w:t xml:space="preserve"> </w:t>
      </w:r>
      <w:r>
        <w:t>sought</w:t>
      </w:r>
      <w:r w:rsidR="00EF1385">
        <w:t xml:space="preserve"> </w:t>
      </w:r>
      <w:r>
        <w:t>by</w:t>
      </w:r>
      <w:r w:rsidR="00EF1385">
        <w:t xml:space="preserve"> </w:t>
      </w:r>
      <w:r>
        <w:t>refugee</w:t>
      </w:r>
      <w:r w:rsidR="00EF1385">
        <w:t xml:space="preserve"> </w:t>
      </w:r>
      <w:r w:rsidR="0056406F">
        <w:t>professionals</w:t>
      </w:r>
      <w:r w:rsidR="00EF1385">
        <w:t xml:space="preserve"> </w:t>
      </w:r>
      <w:r>
        <w:t>themselves,</w:t>
      </w:r>
      <w:r w:rsidR="00EF1385">
        <w:t xml:space="preserve"> </w:t>
      </w:r>
      <w:r>
        <w:t>or</w:t>
      </w:r>
      <w:r w:rsidR="00EF1385">
        <w:t xml:space="preserve"> </w:t>
      </w:r>
      <w:r>
        <w:t>by</w:t>
      </w:r>
      <w:r w:rsidR="00EF1385">
        <w:t xml:space="preserve"> </w:t>
      </w:r>
      <w:r w:rsidR="0056406F">
        <w:t>‘non-expert’</w:t>
      </w:r>
      <w:r w:rsidR="00EF1385">
        <w:t xml:space="preserve"> </w:t>
      </w:r>
      <w:r>
        <w:t>people</w:t>
      </w:r>
      <w:r w:rsidR="00EF1385">
        <w:t xml:space="preserve"> </w:t>
      </w:r>
      <w:r>
        <w:t>working</w:t>
      </w:r>
      <w:r w:rsidR="00EF1385">
        <w:t xml:space="preserve"> </w:t>
      </w:r>
      <w:r w:rsidR="0056406F">
        <w:t>for</w:t>
      </w:r>
      <w:r w:rsidR="00EF1385">
        <w:t xml:space="preserve"> </w:t>
      </w:r>
      <w:r w:rsidR="0056406F">
        <w:t>refugee</w:t>
      </w:r>
      <w:r w:rsidR="00EF1385">
        <w:t xml:space="preserve"> </w:t>
      </w:r>
      <w:r w:rsidR="0056406F">
        <w:t>support</w:t>
      </w:r>
      <w:r w:rsidR="00EF1385">
        <w:t xml:space="preserve"> </w:t>
      </w:r>
      <w:r w:rsidR="0056406F">
        <w:t>organisations</w:t>
      </w:r>
      <w:r w:rsidR="00EF1385">
        <w:t xml:space="preserve"> </w:t>
      </w:r>
      <w:r w:rsidR="00F3462D">
        <w:t>or</w:t>
      </w:r>
      <w:r w:rsidR="00EF1385">
        <w:t xml:space="preserve"> </w:t>
      </w:r>
      <w:r w:rsidR="00F3462D">
        <w:t>in</w:t>
      </w:r>
      <w:r w:rsidR="00EF1385">
        <w:t xml:space="preserve"> </w:t>
      </w:r>
      <w:r w:rsidR="00F3462D">
        <w:t>a</w:t>
      </w:r>
      <w:r w:rsidR="00EF1385">
        <w:t xml:space="preserve"> </w:t>
      </w:r>
      <w:r w:rsidR="00F3462D">
        <w:t>mentoring</w:t>
      </w:r>
      <w:r w:rsidR="00EF1385">
        <w:t xml:space="preserve"> </w:t>
      </w:r>
      <w:r w:rsidR="00F3462D">
        <w:t>or</w:t>
      </w:r>
      <w:r w:rsidR="00EF1385">
        <w:t xml:space="preserve"> </w:t>
      </w:r>
      <w:r w:rsidR="00F3462D">
        <w:t>buddying</w:t>
      </w:r>
      <w:r w:rsidR="00EF1385">
        <w:t xml:space="preserve"> </w:t>
      </w:r>
      <w:r w:rsidR="00F3462D">
        <w:t>scheme</w:t>
      </w:r>
      <w:r w:rsidR="00EF1385">
        <w:t xml:space="preserve"> </w:t>
      </w:r>
      <w:r w:rsidR="00072041">
        <w:t>to</w:t>
      </w:r>
      <w:r w:rsidR="00EF1385">
        <w:t xml:space="preserve"> </w:t>
      </w:r>
      <w:r w:rsidR="00072041">
        <w:t>help</w:t>
      </w:r>
      <w:r w:rsidR="00EF1385">
        <w:t xml:space="preserve"> </w:t>
      </w:r>
      <w:r w:rsidR="00072041">
        <w:t>their</w:t>
      </w:r>
      <w:r w:rsidR="00EF1385">
        <w:t xml:space="preserve"> </w:t>
      </w:r>
      <w:r w:rsidR="005857C3">
        <w:t>service</w:t>
      </w:r>
      <w:r w:rsidR="00EF1385">
        <w:t xml:space="preserve"> </w:t>
      </w:r>
      <w:r w:rsidR="005857C3">
        <w:t>users</w:t>
      </w:r>
      <w:r w:rsidR="00F3462D">
        <w:t>.</w:t>
      </w:r>
      <w:r w:rsidR="00EF1385">
        <w:t xml:space="preserve"> </w:t>
      </w:r>
      <w:r w:rsidR="00F3462D">
        <w:t>Information</w:t>
      </w:r>
      <w:r w:rsidR="00EF1385">
        <w:t xml:space="preserve"> </w:t>
      </w:r>
      <w:r w:rsidR="00F3462D">
        <w:t>needs</w:t>
      </w:r>
      <w:r w:rsidR="00EF1385">
        <w:t xml:space="preserve"> </w:t>
      </w:r>
      <w:r w:rsidR="00F3462D">
        <w:t>to</w:t>
      </w:r>
      <w:r w:rsidR="00EF1385">
        <w:t xml:space="preserve"> </w:t>
      </w:r>
      <w:r w:rsidR="00F3462D">
        <w:t>be</w:t>
      </w:r>
      <w:r w:rsidR="00EF1385">
        <w:t xml:space="preserve"> </w:t>
      </w:r>
      <w:r w:rsidR="00F3462D">
        <w:t>accessible</w:t>
      </w:r>
      <w:r w:rsidR="00EF1385">
        <w:t xml:space="preserve"> </w:t>
      </w:r>
      <w:r w:rsidR="00F3462D">
        <w:t>and</w:t>
      </w:r>
      <w:r w:rsidR="00EF1385">
        <w:t xml:space="preserve"> </w:t>
      </w:r>
      <w:r w:rsidR="00F3462D">
        <w:t>clear</w:t>
      </w:r>
      <w:r w:rsidR="00EF1385">
        <w:t xml:space="preserve"> </w:t>
      </w:r>
      <w:r w:rsidR="00F3462D">
        <w:t>to</w:t>
      </w:r>
      <w:r w:rsidR="00EF1385">
        <w:t xml:space="preserve"> </w:t>
      </w:r>
      <w:r w:rsidR="00F3462D">
        <w:t>both</w:t>
      </w:r>
      <w:r w:rsidR="00EF1385">
        <w:t xml:space="preserve"> </w:t>
      </w:r>
      <w:r w:rsidR="00F3462D">
        <w:t>these</w:t>
      </w:r>
      <w:r w:rsidR="00EF1385">
        <w:t xml:space="preserve"> </w:t>
      </w:r>
      <w:r w:rsidR="00F3462D">
        <w:t>groups</w:t>
      </w:r>
      <w:r w:rsidR="00360F16">
        <w:t>,</w:t>
      </w:r>
      <w:r w:rsidR="00EF1385">
        <w:t xml:space="preserve"> </w:t>
      </w:r>
      <w:r w:rsidR="00360F16">
        <w:t>using</w:t>
      </w:r>
      <w:r w:rsidR="00EF1385">
        <w:t xml:space="preserve"> </w:t>
      </w:r>
      <w:r w:rsidR="00360F16">
        <w:t>plain</w:t>
      </w:r>
      <w:r w:rsidR="00EF1385">
        <w:t xml:space="preserve"> </w:t>
      </w:r>
      <w:r w:rsidR="00360F16">
        <w:t>English</w:t>
      </w:r>
      <w:r w:rsidR="00EF1385">
        <w:t xml:space="preserve"> </w:t>
      </w:r>
      <w:r w:rsidR="00360F16">
        <w:t>and</w:t>
      </w:r>
      <w:r w:rsidR="00EF1385">
        <w:t xml:space="preserve"> </w:t>
      </w:r>
      <w:r w:rsidR="00360F16">
        <w:t>with</w:t>
      </w:r>
      <w:r w:rsidR="00EF1385">
        <w:t xml:space="preserve"> </w:t>
      </w:r>
      <w:r w:rsidR="00360F16">
        <w:t>terms</w:t>
      </w:r>
      <w:r w:rsidR="00EF1385">
        <w:t xml:space="preserve"> </w:t>
      </w:r>
      <w:r w:rsidR="00360F16">
        <w:t>explained</w:t>
      </w:r>
      <w:r w:rsidR="00F3462D">
        <w:t>.</w:t>
      </w:r>
    </w:p>
    <w:p w14:paraId="298B29C4" w14:textId="68353361" w:rsidR="00972B47" w:rsidRDefault="00360F16" w:rsidP="00B06DE5">
      <w:pPr>
        <w:numPr>
          <w:ilvl w:val="1"/>
          <w:numId w:val="23"/>
        </w:numPr>
      </w:pPr>
      <w:r>
        <w:t>I</w:t>
      </w:r>
      <w:r w:rsidR="006B35A1" w:rsidRPr="006B35A1">
        <w:t>nclusive</w:t>
      </w:r>
      <w:r w:rsidR="00EF1385">
        <w:t xml:space="preserve"> </w:t>
      </w:r>
      <w:r w:rsidR="006B35A1" w:rsidRPr="006B35A1">
        <w:t>&amp;</w:t>
      </w:r>
      <w:r w:rsidR="00EF1385">
        <w:t xml:space="preserve"> </w:t>
      </w:r>
      <w:r w:rsidR="006B35A1" w:rsidRPr="006B35A1">
        <w:t>‘can</w:t>
      </w:r>
      <w:r w:rsidR="00EF1385">
        <w:t xml:space="preserve"> </w:t>
      </w:r>
      <w:r w:rsidR="006B35A1" w:rsidRPr="006B35A1">
        <w:t>do’</w:t>
      </w:r>
    </w:p>
    <w:p w14:paraId="590EB3E0" w14:textId="3D7E8997" w:rsidR="006B35A1" w:rsidRDefault="00D303AD" w:rsidP="00333E18">
      <w:pPr>
        <w:ind w:left="1440"/>
      </w:pPr>
      <w:r>
        <w:t>Adopting</w:t>
      </w:r>
      <w:r w:rsidR="00EF1385">
        <w:t xml:space="preserve"> </w:t>
      </w:r>
      <w:r>
        <w:t>an</w:t>
      </w:r>
      <w:r w:rsidR="00EF1385">
        <w:t xml:space="preserve"> </w:t>
      </w:r>
      <w:r>
        <w:t>encouraging</w:t>
      </w:r>
      <w:r w:rsidR="00EF1385">
        <w:t xml:space="preserve"> </w:t>
      </w:r>
      <w:r>
        <w:t>and</w:t>
      </w:r>
      <w:r w:rsidR="00EF1385">
        <w:t xml:space="preserve"> </w:t>
      </w:r>
      <w:r>
        <w:t>inclusive</w:t>
      </w:r>
      <w:r w:rsidR="00EF1385">
        <w:t xml:space="preserve"> </w:t>
      </w:r>
      <w:r>
        <w:t>tone,</w:t>
      </w:r>
      <w:r w:rsidR="00EF1385">
        <w:t xml:space="preserve"> </w:t>
      </w:r>
      <w:r>
        <w:t>rather</w:t>
      </w:r>
      <w:r w:rsidR="00EF1385">
        <w:t xml:space="preserve"> </w:t>
      </w:r>
      <w:r>
        <w:t>than</w:t>
      </w:r>
      <w:r w:rsidR="00EF1385">
        <w:t xml:space="preserve"> </w:t>
      </w:r>
      <w:r>
        <w:t>just</w:t>
      </w:r>
      <w:r w:rsidR="00EF1385">
        <w:t xml:space="preserve"> </w:t>
      </w:r>
      <w:r>
        <w:t>a</w:t>
      </w:r>
      <w:r w:rsidR="00EF1385">
        <w:t xml:space="preserve"> </w:t>
      </w:r>
      <w:r>
        <w:t>list</w:t>
      </w:r>
      <w:r w:rsidR="00EF1385">
        <w:t xml:space="preserve"> </w:t>
      </w:r>
      <w:r>
        <w:t>of</w:t>
      </w:r>
      <w:r w:rsidR="00EF1385">
        <w:t xml:space="preserve"> </w:t>
      </w:r>
      <w:r>
        <w:t>all</w:t>
      </w:r>
      <w:r w:rsidR="00EF1385">
        <w:t xml:space="preserve"> </w:t>
      </w:r>
      <w:r>
        <w:t>the</w:t>
      </w:r>
      <w:r w:rsidR="00EF1385">
        <w:t xml:space="preserve"> </w:t>
      </w:r>
      <w:r>
        <w:t>things</w:t>
      </w:r>
      <w:r w:rsidR="00EF1385">
        <w:t xml:space="preserve"> </w:t>
      </w:r>
      <w:r>
        <w:t>they</w:t>
      </w:r>
      <w:r w:rsidR="00EF1385">
        <w:t xml:space="preserve"> </w:t>
      </w:r>
      <w:r>
        <w:t>need</w:t>
      </w:r>
      <w:r w:rsidR="00EF1385">
        <w:t xml:space="preserve"> </w:t>
      </w:r>
      <w:r>
        <w:t>to</w:t>
      </w:r>
      <w:r w:rsidR="00EF1385">
        <w:t xml:space="preserve"> </w:t>
      </w:r>
      <w:r>
        <w:t>do</w:t>
      </w:r>
      <w:r w:rsidR="00EF1385">
        <w:t xml:space="preserve"> </w:t>
      </w:r>
      <w:r>
        <w:t>to</w:t>
      </w:r>
      <w:r w:rsidR="00EF1385">
        <w:t xml:space="preserve"> </w:t>
      </w:r>
      <w:r>
        <w:t>enter</w:t>
      </w:r>
      <w:r w:rsidR="00EF1385">
        <w:t xml:space="preserve"> </w:t>
      </w:r>
      <w:r>
        <w:t>the</w:t>
      </w:r>
      <w:r w:rsidR="00EF1385">
        <w:t xml:space="preserve"> </w:t>
      </w:r>
      <w:r>
        <w:t>profession.</w:t>
      </w:r>
      <w:r w:rsidR="00EF1385">
        <w:t xml:space="preserve"> </w:t>
      </w:r>
      <w:r w:rsidR="00224FBD">
        <w:t>Case</w:t>
      </w:r>
      <w:r w:rsidR="00EF1385">
        <w:t xml:space="preserve"> </w:t>
      </w:r>
      <w:r w:rsidR="00224FBD">
        <w:t>studies</w:t>
      </w:r>
      <w:r w:rsidR="00EF1385">
        <w:t xml:space="preserve"> </w:t>
      </w:r>
      <w:r w:rsidR="00224FBD">
        <w:t>and</w:t>
      </w:r>
      <w:r w:rsidR="00EF1385">
        <w:t xml:space="preserve"> </w:t>
      </w:r>
      <w:r w:rsidR="00224FBD">
        <w:t>success</w:t>
      </w:r>
      <w:r w:rsidR="00EF1385">
        <w:t xml:space="preserve"> </w:t>
      </w:r>
      <w:r w:rsidR="00224FBD">
        <w:t>stories</w:t>
      </w:r>
      <w:r w:rsidR="00EF1385">
        <w:t xml:space="preserve"> </w:t>
      </w:r>
      <w:r w:rsidR="00224FBD">
        <w:t>are</w:t>
      </w:r>
      <w:r w:rsidR="00EF1385">
        <w:t xml:space="preserve"> </w:t>
      </w:r>
      <w:r w:rsidR="00224FBD">
        <w:t>encouraging</w:t>
      </w:r>
      <w:r w:rsidR="006B35A1" w:rsidRPr="006B35A1">
        <w:t>,</w:t>
      </w:r>
      <w:r w:rsidR="00EF1385">
        <w:t xml:space="preserve"> </w:t>
      </w:r>
      <w:r w:rsidR="00224FBD">
        <w:t>and</w:t>
      </w:r>
      <w:r w:rsidR="00EF1385">
        <w:t xml:space="preserve"> </w:t>
      </w:r>
      <w:r w:rsidR="005E7645">
        <w:t>videos</w:t>
      </w:r>
      <w:r w:rsidR="00EF1385">
        <w:t xml:space="preserve"> </w:t>
      </w:r>
      <w:r w:rsidR="005E7645">
        <w:t>can</w:t>
      </w:r>
      <w:r w:rsidR="00EF1385">
        <w:t xml:space="preserve"> </w:t>
      </w:r>
      <w:r w:rsidR="005E7645">
        <w:t>be</w:t>
      </w:r>
      <w:r w:rsidR="00EF1385">
        <w:t xml:space="preserve"> </w:t>
      </w:r>
      <w:r w:rsidR="005E7645">
        <w:t>more</w:t>
      </w:r>
      <w:r w:rsidR="00EF1385">
        <w:t xml:space="preserve"> </w:t>
      </w:r>
      <w:r w:rsidR="005E7645">
        <w:t>engaging</w:t>
      </w:r>
      <w:r w:rsidR="00EF1385">
        <w:t xml:space="preserve"> </w:t>
      </w:r>
      <w:r w:rsidR="005E7645">
        <w:t>and</w:t>
      </w:r>
      <w:r w:rsidR="00EF1385">
        <w:t xml:space="preserve"> </w:t>
      </w:r>
      <w:r w:rsidR="00107F70">
        <w:t>more</w:t>
      </w:r>
      <w:r w:rsidR="00EF1385">
        <w:t xml:space="preserve"> </w:t>
      </w:r>
      <w:r w:rsidR="00107F70">
        <w:t>accessible</w:t>
      </w:r>
      <w:r w:rsidR="00EF1385">
        <w:t xml:space="preserve"> </w:t>
      </w:r>
      <w:r w:rsidR="00107F70">
        <w:t>than</w:t>
      </w:r>
      <w:r w:rsidR="00EF1385">
        <w:t xml:space="preserve"> </w:t>
      </w:r>
      <w:r w:rsidR="005E7645">
        <w:t>just</w:t>
      </w:r>
      <w:r w:rsidR="00EF1385">
        <w:t xml:space="preserve"> </w:t>
      </w:r>
      <w:r w:rsidR="00107F70">
        <w:t>text</w:t>
      </w:r>
      <w:r w:rsidR="00EF1385">
        <w:t xml:space="preserve"> </w:t>
      </w:r>
    </w:p>
    <w:p w14:paraId="08FB6A23" w14:textId="687624BF" w:rsidR="00333E18" w:rsidRDefault="00A60BCD" w:rsidP="00B06DE5">
      <w:pPr>
        <w:numPr>
          <w:ilvl w:val="1"/>
          <w:numId w:val="23"/>
        </w:numPr>
      </w:pPr>
      <w:r>
        <w:t>Alternate</w:t>
      </w:r>
      <w:r w:rsidR="00EF1385">
        <w:t xml:space="preserve"> </w:t>
      </w:r>
      <w:r>
        <w:t>career</w:t>
      </w:r>
      <w:r w:rsidR="00EF1385">
        <w:t xml:space="preserve"> </w:t>
      </w:r>
      <w:r>
        <w:t>pathways</w:t>
      </w:r>
    </w:p>
    <w:p w14:paraId="01D2F032" w14:textId="1BC81702" w:rsidR="00A60BCD" w:rsidRDefault="007A3D6D" w:rsidP="00333E18">
      <w:pPr>
        <w:ind w:left="1440"/>
      </w:pPr>
      <w:r>
        <w:t>Not</w:t>
      </w:r>
      <w:r w:rsidR="00EF1385">
        <w:t xml:space="preserve"> </w:t>
      </w:r>
      <w:r>
        <w:t>all</w:t>
      </w:r>
      <w:r w:rsidR="00EF1385">
        <w:t xml:space="preserve"> </w:t>
      </w:r>
      <w:r>
        <w:t>refugees</w:t>
      </w:r>
      <w:r w:rsidR="00EF1385">
        <w:t xml:space="preserve"> </w:t>
      </w:r>
      <w:r>
        <w:t>will</w:t>
      </w:r>
      <w:r w:rsidR="00EF1385">
        <w:t xml:space="preserve"> </w:t>
      </w:r>
      <w:r>
        <w:t>be</w:t>
      </w:r>
      <w:r w:rsidR="00EF1385">
        <w:t xml:space="preserve"> </w:t>
      </w:r>
      <w:r>
        <w:t>able</w:t>
      </w:r>
      <w:r w:rsidR="00EF1385">
        <w:t xml:space="preserve"> </w:t>
      </w:r>
      <w:r>
        <w:t>to</w:t>
      </w:r>
      <w:r w:rsidR="00EF1385">
        <w:t xml:space="preserve"> </w:t>
      </w:r>
      <w:r>
        <w:t>continue</w:t>
      </w:r>
      <w:r w:rsidR="00EF1385">
        <w:t xml:space="preserve"> </w:t>
      </w:r>
      <w:r>
        <w:t>in</w:t>
      </w:r>
      <w:r w:rsidR="00EF1385">
        <w:t xml:space="preserve"> </w:t>
      </w:r>
      <w:r>
        <w:t>their</w:t>
      </w:r>
      <w:r w:rsidR="00EF1385">
        <w:t xml:space="preserve"> </w:t>
      </w:r>
      <w:r>
        <w:t>previous</w:t>
      </w:r>
      <w:r w:rsidR="00EF1385">
        <w:t xml:space="preserve"> </w:t>
      </w:r>
      <w:r>
        <w:t>career,</w:t>
      </w:r>
      <w:r w:rsidR="00EF1385">
        <w:t xml:space="preserve"> </w:t>
      </w:r>
      <w:r>
        <w:t>or</w:t>
      </w:r>
      <w:r w:rsidR="00EF1385">
        <w:t xml:space="preserve"> </w:t>
      </w:r>
      <w:r>
        <w:t>may</w:t>
      </w:r>
      <w:r w:rsidR="00EF1385">
        <w:t xml:space="preserve"> </w:t>
      </w:r>
      <w:r>
        <w:t>wish</w:t>
      </w:r>
      <w:r w:rsidR="00EF1385">
        <w:t xml:space="preserve"> </w:t>
      </w:r>
      <w:r>
        <w:t>to</w:t>
      </w:r>
      <w:r w:rsidR="00EF1385">
        <w:t xml:space="preserve"> </w:t>
      </w:r>
      <w:r>
        <w:t>change.</w:t>
      </w:r>
      <w:r w:rsidR="00EF1385">
        <w:t xml:space="preserve"> </w:t>
      </w:r>
      <w:r w:rsidR="00ED4646">
        <w:t>Information</w:t>
      </w:r>
      <w:r w:rsidR="00EF1385">
        <w:t xml:space="preserve"> </w:t>
      </w:r>
      <w:r w:rsidR="00ED4646">
        <w:t>and</w:t>
      </w:r>
      <w:r w:rsidR="00EF1385">
        <w:t xml:space="preserve"> </w:t>
      </w:r>
      <w:r w:rsidR="00ED4646">
        <w:t>support</w:t>
      </w:r>
      <w:r w:rsidR="00EF1385">
        <w:t xml:space="preserve"> </w:t>
      </w:r>
      <w:r w:rsidR="00ED4646">
        <w:t>for</w:t>
      </w:r>
      <w:r w:rsidR="00EF1385">
        <w:t xml:space="preserve"> </w:t>
      </w:r>
      <w:r w:rsidR="00ED4646">
        <w:t>what</w:t>
      </w:r>
      <w:r w:rsidR="00EF1385">
        <w:t xml:space="preserve"> </w:t>
      </w:r>
      <w:r w:rsidR="00ED4646">
        <w:t>alternatives</w:t>
      </w:r>
      <w:r w:rsidR="00EF1385">
        <w:t xml:space="preserve"> </w:t>
      </w:r>
      <w:r w:rsidR="00ED4646">
        <w:t>they</w:t>
      </w:r>
      <w:r w:rsidR="00EF1385">
        <w:t xml:space="preserve"> </w:t>
      </w:r>
      <w:r w:rsidR="00ED4646">
        <w:t>might</w:t>
      </w:r>
      <w:r w:rsidR="00EF1385">
        <w:t xml:space="preserve"> </w:t>
      </w:r>
      <w:r w:rsidR="00ED4646">
        <w:t>consider</w:t>
      </w:r>
      <w:r w:rsidR="00EF1385">
        <w:t xml:space="preserve"> </w:t>
      </w:r>
      <w:r w:rsidR="00ED4646">
        <w:t>given</w:t>
      </w:r>
      <w:r w:rsidR="00EF1385">
        <w:t xml:space="preserve"> </w:t>
      </w:r>
      <w:r w:rsidR="00ED4646">
        <w:t>their</w:t>
      </w:r>
      <w:r w:rsidR="00EF1385">
        <w:t xml:space="preserve"> </w:t>
      </w:r>
      <w:r w:rsidR="00ED4646">
        <w:t>skills</w:t>
      </w:r>
      <w:r w:rsidR="00EF1385">
        <w:t xml:space="preserve"> </w:t>
      </w:r>
      <w:r w:rsidR="00ED4646">
        <w:t>will</w:t>
      </w:r>
      <w:r w:rsidR="00EF1385">
        <w:t xml:space="preserve"> </w:t>
      </w:r>
      <w:r w:rsidR="00ED4646">
        <w:t>be</w:t>
      </w:r>
      <w:r w:rsidR="00EF1385">
        <w:t xml:space="preserve"> </w:t>
      </w:r>
      <w:r w:rsidR="00ED4646">
        <w:t>valuable</w:t>
      </w:r>
    </w:p>
    <w:p w14:paraId="66276325" w14:textId="77777777" w:rsidR="004B3F21" w:rsidRPr="006B35A1" w:rsidRDefault="004B3F21" w:rsidP="00333E18">
      <w:pPr>
        <w:ind w:left="1440"/>
      </w:pPr>
    </w:p>
    <w:p w14:paraId="24178C37" w14:textId="77777777" w:rsidR="006B35A1" w:rsidRPr="0062014F" w:rsidRDefault="006B35A1" w:rsidP="00B06DE5">
      <w:pPr>
        <w:numPr>
          <w:ilvl w:val="0"/>
          <w:numId w:val="23"/>
        </w:numPr>
        <w:rPr>
          <w:b/>
          <w:bCs/>
        </w:rPr>
      </w:pPr>
      <w:r w:rsidRPr="0062014F">
        <w:rPr>
          <w:b/>
          <w:bCs/>
        </w:rPr>
        <w:t>Qualifications</w:t>
      </w:r>
    </w:p>
    <w:p w14:paraId="1736E65B" w14:textId="77777777" w:rsidR="00333E18" w:rsidRDefault="00F9101A" w:rsidP="00B06DE5">
      <w:pPr>
        <w:numPr>
          <w:ilvl w:val="1"/>
          <w:numId w:val="23"/>
        </w:numPr>
      </w:pPr>
      <w:r>
        <w:t>Accreditation</w:t>
      </w:r>
    </w:p>
    <w:p w14:paraId="391FE944" w14:textId="7F3AA53E" w:rsidR="00D93F50" w:rsidRPr="006B35A1" w:rsidRDefault="00F9101A" w:rsidP="00333E18">
      <w:pPr>
        <w:ind w:left="1440"/>
      </w:pPr>
      <w:r>
        <w:t>Provide</w:t>
      </w:r>
      <w:r w:rsidR="00EF1385">
        <w:t xml:space="preserve"> </w:t>
      </w:r>
      <w:r>
        <w:t>clear</w:t>
      </w:r>
      <w:r w:rsidR="00EF1385">
        <w:t xml:space="preserve"> </w:t>
      </w:r>
      <w:r>
        <w:t>and</w:t>
      </w:r>
      <w:r w:rsidR="00EF1385">
        <w:t xml:space="preserve"> </w:t>
      </w:r>
      <w:r>
        <w:t>accessible</w:t>
      </w:r>
      <w:r w:rsidR="00EF1385">
        <w:t xml:space="preserve"> </w:t>
      </w:r>
      <w:r>
        <w:t>pathways</w:t>
      </w:r>
      <w:r w:rsidR="00EF1385">
        <w:t xml:space="preserve"> </w:t>
      </w:r>
      <w:r>
        <w:t>to</w:t>
      </w:r>
      <w:r w:rsidR="00EF1385">
        <w:t xml:space="preserve"> </w:t>
      </w:r>
      <w:r w:rsidR="00FB14DE">
        <w:t>recognising</w:t>
      </w:r>
      <w:r w:rsidR="00EF1385">
        <w:t xml:space="preserve"> </w:t>
      </w:r>
      <w:r w:rsidR="00FB14DE">
        <w:t>qualifications.</w:t>
      </w:r>
      <w:r w:rsidR="00EF1385">
        <w:t xml:space="preserve"> </w:t>
      </w:r>
      <w:r w:rsidR="00CA3572">
        <w:t>Refugees</w:t>
      </w:r>
      <w:r w:rsidR="00EF1385">
        <w:t xml:space="preserve"> </w:t>
      </w:r>
      <w:r w:rsidR="00CA3572">
        <w:t>may</w:t>
      </w:r>
      <w:r w:rsidR="00EF1385">
        <w:t xml:space="preserve"> </w:t>
      </w:r>
      <w:r w:rsidR="00CA3572">
        <w:t>not</w:t>
      </w:r>
      <w:r w:rsidR="00EF1385">
        <w:t xml:space="preserve"> </w:t>
      </w:r>
      <w:r w:rsidR="00CA3572">
        <w:t>have</w:t>
      </w:r>
      <w:r w:rsidR="00EF1385">
        <w:t xml:space="preserve"> </w:t>
      </w:r>
      <w:r w:rsidR="00CA3572">
        <w:t>certificates</w:t>
      </w:r>
      <w:r w:rsidR="00EF1385">
        <w:t xml:space="preserve"> </w:t>
      </w:r>
      <w:r w:rsidR="00CA3572">
        <w:t>and</w:t>
      </w:r>
      <w:r w:rsidR="00EF1385">
        <w:t xml:space="preserve"> </w:t>
      </w:r>
      <w:r w:rsidR="00CA3572">
        <w:t>transcripts</w:t>
      </w:r>
      <w:r w:rsidR="00EF1385">
        <w:t xml:space="preserve"> </w:t>
      </w:r>
      <w:r w:rsidR="00CA3572">
        <w:t>with</w:t>
      </w:r>
      <w:r w:rsidR="00EF1385">
        <w:t xml:space="preserve"> </w:t>
      </w:r>
      <w:r w:rsidR="00CA3572">
        <w:t>them.</w:t>
      </w:r>
      <w:r w:rsidR="00EF1385">
        <w:t xml:space="preserve"> </w:t>
      </w:r>
      <w:r w:rsidR="00D93F50" w:rsidRPr="006B35A1">
        <w:t>Consider</w:t>
      </w:r>
      <w:r w:rsidR="00EF1385">
        <w:t xml:space="preserve"> </w:t>
      </w:r>
      <w:r w:rsidR="00D93F50" w:rsidRPr="006B35A1">
        <w:t>qualification</w:t>
      </w:r>
      <w:r w:rsidR="00EF1385">
        <w:t xml:space="preserve"> </w:t>
      </w:r>
      <w:r w:rsidR="00D93F50" w:rsidRPr="006B35A1">
        <w:t>equivalence,</w:t>
      </w:r>
      <w:r w:rsidR="00EF1385">
        <w:t xml:space="preserve"> </w:t>
      </w:r>
      <w:r w:rsidR="00CA3572">
        <w:t>and</w:t>
      </w:r>
      <w:r w:rsidR="00EF1385">
        <w:t xml:space="preserve"> </w:t>
      </w:r>
      <w:r w:rsidR="00CA3572">
        <w:t>processes</w:t>
      </w:r>
      <w:r w:rsidR="00EF1385">
        <w:t xml:space="preserve"> </w:t>
      </w:r>
      <w:r w:rsidR="00CA3572">
        <w:t>for</w:t>
      </w:r>
      <w:r w:rsidR="00EF1385">
        <w:t xml:space="preserve"> </w:t>
      </w:r>
      <w:r w:rsidR="00CA3572">
        <w:t>recognising</w:t>
      </w:r>
      <w:r w:rsidR="00EF1385">
        <w:t xml:space="preserve"> </w:t>
      </w:r>
      <w:r w:rsidR="00CA3572">
        <w:t>prior</w:t>
      </w:r>
      <w:r w:rsidR="00EF1385">
        <w:t xml:space="preserve"> </w:t>
      </w:r>
      <w:r w:rsidR="00CA3572">
        <w:t>experience</w:t>
      </w:r>
      <w:r w:rsidR="00EF1385">
        <w:t xml:space="preserve"> </w:t>
      </w:r>
      <w:r w:rsidR="00CA3572">
        <w:t>and</w:t>
      </w:r>
      <w:r w:rsidR="00EF1385">
        <w:t xml:space="preserve"> </w:t>
      </w:r>
      <w:r w:rsidR="00CA3572">
        <w:t>learning</w:t>
      </w:r>
      <w:r w:rsidR="00EF1385">
        <w:t xml:space="preserve"> </w:t>
      </w:r>
      <w:r w:rsidR="00CA3572">
        <w:t>(RPEL)</w:t>
      </w:r>
      <w:r w:rsidR="00A00257">
        <w:t>.</w:t>
      </w:r>
      <w:r w:rsidR="00EF1385">
        <w:t xml:space="preserve"> </w:t>
      </w:r>
      <w:r w:rsidR="00A00257">
        <w:t>Provide</w:t>
      </w:r>
      <w:r w:rsidR="00EF1385">
        <w:t xml:space="preserve"> </w:t>
      </w:r>
      <w:r w:rsidR="00A00257">
        <w:t>b</w:t>
      </w:r>
      <w:r w:rsidR="00D93F50" w:rsidRPr="006B35A1">
        <w:t>enchmarking</w:t>
      </w:r>
      <w:r w:rsidR="00EF1385">
        <w:t xml:space="preserve"> </w:t>
      </w:r>
      <w:r w:rsidR="00D93F50" w:rsidRPr="006B35A1">
        <w:t>where</w:t>
      </w:r>
      <w:r w:rsidR="00EF1385">
        <w:t xml:space="preserve"> </w:t>
      </w:r>
      <w:r w:rsidR="00D93F50" w:rsidRPr="006B35A1">
        <w:t>they</w:t>
      </w:r>
      <w:r w:rsidR="00EF1385">
        <w:t xml:space="preserve"> </w:t>
      </w:r>
      <w:r w:rsidR="00D93F50" w:rsidRPr="006B35A1">
        <w:t>are</w:t>
      </w:r>
      <w:r w:rsidR="00EF1385">
        <w:t xml:space="preserve"> </w:t>
      </w:r>
      <w:r w:rsidR="00D93F50" w:rsidRPr="006B35A1">
        <w:t>in</w:t>
      </w:r>
      <w:r w:rsidR="00EF1385">
        <w:t xml:space="preserve"> </w:t>
      </w:r>
      <w:r w:rsidR="00003CE2">
        <w:t>their</w:t>
      </w:r>
      <w:r w:rsidR="00EF1385">
        <w:t xml:space="preserve"> </w:t>
      </w:r>
      <w:r w:rsidR="00D93F50" w:rsidRPr="006B35A1">
        <w:t>career</w:t>
      </w:r>
      <w:r w:rsidR="00EF1385">
        <w:t xml:space="preserve"> </w:t>
      </w:r>
      <w:r w:rsidR="00D93F50" w:rsidRPr="006B35A1">
        <w:t>to</w:t>
      </w:r>
      <w:r w:rsidR="00EF1385">
        <w:t xml:space="preserve"> </w:t>
      </w:r>
      <w:r w:rsidR="00D93F50" w:rsidRPr="006B35A1">
        <w:t>assist</w:t>
      </w:r>
      <w:r w:rsidR="00EF1385">
        <w:t xml:space="preserve"> </w:t>
      </w:r>
      <w:r w:rsidR="00D93F50" w:rsidRPr="006B35A1">
        <w:t>employers</w:t>
      </w:r>
      <w:r w:rsidR="00A00257">
        <w:t>,</w:t>
      </w:r>
      <w:r w:rsidR="00EF1385">
        <w:t xml:space="preserve"> </w:t>
      </w:r>
      <w:r w:rsidR="00A00257">
        <w:t>and</w:t>
      </w:r>
      <w:r w:rsidR="00EF1385">
        <w:t xml:space="preserve"> </w:t>
      </w:r>
      <w:r w:rsidR="00A00257">
        <w:t>skills-</w:t>
      </w:r>
      <w:r w:rsidR="00D93F50" w:rsidRPr="006B35A1">
        <w:t>based</w:t>
      </w:r>
      <w:r w:rsidR="00EF1385">
        <w:t xml:space="preserve"> </w:t>
      </w:r>
      <w:r w:rsidR="00D93F50" w:rsidRPr="006B35A1">
        <w:t>assessment</w:t>
      </w:r>
      <w:r w:rsidR="003A31F6">
        <w:t>s,</w:t>
      </w:r>
      <w:r w:rsidR="00EF1385">
        <w:t xml:space="preserve"> </w:t>
      </w:r>
      <w:r w:rsidR="00D93F50" w:rsidRPr="006B35A1">
        <w:t>not</w:t>
      </w:r>
      <w:r w:rsidR="00EF1385">
        <w:t xml:space="preserve"> </w:t>
      </w:r>
      <w:r w:rsidR="00D93F50" w:rsidRPr="006B35A1">
        <w:t>just</w:t>
      </w:r>
      <w:r w:rsidR="00EF1385">
        <w:t xml:space="preserve"> </w:t>
      </w:r>
      <w:r w:rsidR="0009009E">
        <w:t>mapping</w:t>
      </w:r>
      <w:r w:rsidR="00EF1385">
        <w:t xml:space="preserve"> </w:t>
      </w:r>
      <w:r w:rsidR="00D93F50" w:rsidRPr="006B35A1">
        <w:t>certificat</w:t>
      </w:r>
      <w:r w:rsidR="0009009E">
        <w:t>e</w:t>
      </w:r>
      <w:r w:rsidR="00D93F50" w:rsidRPr="006B35A1">
        <w:t>s</w:t>
      </w:r>
    </w:p>
    <w:p w14:paraId="14F1F665" w14:textId="0D287F99" w:rsidR="00333E18" w:rsidRDefault="008B570A" w:rsidP="00B06DE5">
      <w:pPr>
        <w:numPr>
          <w:ilvl w:val="1"/>
          <w:numId w:val="23"/>
        </w:numPr>
      </w:pPr>
      <w:r w:rsidRPr="006B35A1">
        <w:t>Fee</w:t>
      </w:r>
      <w:r w:rsidR="00EF1385">
        <w:t xml:space="preserve"> </w:t>
      </w:r>
      <w:r w:rsidRPr="006B35A1">
        <w:t>waivers</w:t>
      </w:r>
    </w:p>
    <w:p w14:paraId="63AB1908" w14:textId="30C9C7C6" w:rsidR="008B570A" w:rsidRPr="006B35A1" w:rsidRDefault="008B570A" w:rsidP="00333E18">
      <w:pPr>
        <w:ind w:left="1440"/>
      </w:pPr>
      <w:r>
        <w:t>The</w:t>
      </w:r>
      <w:r w:rsidR="00EF1385">
        <w:t xml:space="preserve"> </w:t>
      </w:r>
      <w:r>
        <w:t>cost</w:t>
      </w:r>
      <w:r w:rsidR="00EF1385">
        <w:t xml:space="preserve"> </w:t>
      </w:r>
      <w:r>
        <w:t>of</w:t>
      </w:r>
      <w:r w:rsidR="00EF1385">
        <w:t xml:space="preserve"> </w:t>
      </w:r>
      <w:r>
        <w:t>registration</w:t>
      </w:r>
      <w:r w:rsidR="00EF1385">
        <w:t xml:space="preserve"> </w:t>
      </w:r>
      <w:r>
        <w:t>or</w:t>
      </w:r>
      <w:r w:rsidR="00EF1385">
        <w:t xml:space="preserve"> </w:t>
      </w:r>
      <w:r>
        <w:t>accreditation</w:t>
      </w:r>
      <w:r w:rsidR="00EF1385">
        <w:t xml:space="preserve"> </w:t>
      </w:r>
      <w:r w:rsidR="00FB14DE">
        <w:t>can</w:t>
      </w:r>
      <w:r w:rsidR="00EF1385">
        <w:t xml:space="preserve"> </w:t>
      </w:r>
      <w:r w:rsidR="00FB14DE">
        <w:t>be</w:t>
      </w:r>
      <w:r w:rsidR="00EF1385">
        <w:t xml:space="preserve"> </w:t>
      </w:r>
      <w:r>
        <w:t>prohibitive</w:t>
      </w:r>
      <w:r w:rsidR="00EF1385">
        <w:t xml:space="preserve"> </w:t>
      </w:r>
      <w:r>
        <w:t>to</w:t>
      </w:r>
      <w:r w:rsidR="00EF1385">
        <w:t xml:space="preserve"> </w:t>
      </w:r>
      <w:r>
        <w:t>many</w:t>
      </w:r>
      <w:r w:rsidR="00EF1385">
        <w:t xml:space="preserve"> </w:t>
      </w:r>
      <w:r>
        <w:t>refugees,</w:t>
      </w:r>
      <w:r w:rsidR="00EF1385">
        <w:t xml:space="preserve"> </w:t>
      </w:r>
      <w:r>
        <w:t>so</w:t>
      </w:r>
      <w:r w:rsidR="00EF1385">
        <w:t xml:space="preserve"> </w:t>
      </w:r>
      <w:r>
        <w:t>fee</w:t>
      </w:r>
      <w:r w:rsidR="00EF1385">
        <w:t xml:space="preserve"> </w:t>
      </w:r>
      <w:r>
        <w:t>waivers</w:t>
      </w:r>
      <w:r w:rsidR="00EF1385">
        <w:t xml:space="preserve"> </w:t>
      </w:r>
      <w:r>
        <w:t>would</w:t>
      </w:r>
      <w:r w:rsidR="00EF1385">
        <w:t xml:space="preserve"> </w:t>
      </w:r>
      <w:r w:rsidR="00ED0C0A">
        <w:t>remove</w:t>
      </w:r>
      <w:r w:rsidR="00EF1385">
        <w:t xml:space="preserve"> </w:t>
      </w:r>
      <w:r w:rsidR="00ED0C0A">
        <w:t>this</w:t>
      </w:r>
      <w:r w:rsidR="00EF1385">
        <w:t xml:space="preserve"> </w:t>
      </w:r>
      <w:r w:rsidR="00ED0C0A">
        <w:t>significant</w:t>
      </w:r>
      <w:r w:rsidR="00EF1385">
        <w:t xml:space="preserve"> </w:t>
      </w:r>
      <w:r w:rsidR="00ED0C0A">
        <w:t>barrier.</w:t>
      </w:r>
      <w:r w:rsidR="00EF1385">
        <w:t xml:space="preserve"> </w:t>
      </w:r>
      <w:r w:rsidR="00ED0C0A">
        <w:t>Even</w:t>
      </w:r>
      <w:r w:rsidR="00EF1385">
        <w:t xml:space="preserve"> </w:t>
      </w:r>
      <w:r w:rsidR="00ED0C0A">
        <w:t>if</w:t>
      </w:r>
      <w:r w:rsidR="00EF1385">
        <w:t xml:space="preserve"> </w:t>
      </w:r>
      <w:r w:rsidR="00ED0C0A">
        <w:t>there</w:t>
      </w:r>
      <w:r w:rsidR="00EF1385">
        <w:t xml:space="preserve"> </w:t>
      </w:r>
      <w:r w:rsidR="00ED0C0A">
        <w:t>are</w:t>
      </w:r>
      <w:r w:rsidR="00EF1385">
        <w:t xml:space="preserve"> </w:t>
      </w:r>
      <w:r w:rsidR="00ED0C0A">
        <w:t>schemes</w:t>
      </w:r>
      <w:r w:rsidR="00EF1385">
        <w:t xml:space="preserve"> </w:t>
      </w:r>
      <w:r w:rsidR="00ED0C0A">
        <w:t>to</w:t>
      </w:r>
      <w:r w:rsidR="00EF1385">
        <w:t xml:space="preserve"> </w:t>
      </w:r>
      <w:r w:rsidR="00ED0C0A">
        <w:t>refund</w:t>
      </w:r>
      <w:r w:rsidR="00EF1385">
        <w:t xml:space="preserve"> </w:t>
      </w:r>
      <w:r w:rsidR="00ED0C0A">
        <w:t>payments,</w:t>
      </w:r>
      <w:r w:rsidR="00EF1385">
        <w:t xml:space="preserve"> </w:t>
      </w:r>
      <w:r w:rsidR="00ED0C0A">
        <w:t>the</w:t>
      </w:r>
      <w:r w:rsidR="00EF1385">
        <w:t xml:space="preserve"> </w:t>
      </w:r>
      <w:r w:rsidR="00ED0C0A">
        <w:t>initial</w:t>
      </w:r>
      <w:r w:rsidR="00EF1385">
        <w:t xml:space="preserve"> </w:t>
      </w:r>
      <w:r w:rsidR="00ED0C0A">
        <w:t>outlay</w:t>
      </w:r>
      <w:r w:rsidR="00EF1385">
        <w:t xml:space="preserve"> </w:t>
      </w:r>
      <w:r w:rsidR="00ED0C0A">
        <w:t>can</w:t>
      </w:r>
      <w:r w:rsidR="00EF1385">
        <w:t xml:space="preserve"> </w:t>
      </w:r>
      <w:r w:rsidR="00ED0C0A">
        <w:t>be</w:t>
      </w:r>
      <w:r w:rsidR="00EF1385">
        <w:t xml:space="preserve"> </w:t>
      </w:r>
      <w:r w:rsidR="00ED0C0A">
        <w:t>a</w:t>
      </w:r>
      <w:r w:rsidR="00EF1385">
        <w:t xml:space="preserve"> </w:t>
      </w:r>
      <w:r w:rsidR="00ED0C0A">
        <w:t>problem</w:t>
      </w:r>
      <w:r w:rsidR="003E50A5">
        <w:t>.</w:t>
      </w:r>
    </w:p>
    <w:p w14:paraId="20DC155D" w14:textId="078AD490" w:rsidR="00333E18" w:rsidRDefault="006B35A1" w:rsidP="00B06DE5">
      <w:pPr>
        <w:numPr>
          <w:ilvl w:val="1"/>
          <w:numId w:val="23"/>
        </w:numPr>
      </w:pPr>
      <w:r w:rsidRPr="006B35A1">
        <w:t>Early</w:t>
      </w:r>
      <w:r w:rsidR="00EF1385">
        <w:t xml:space="preserve"> </w:t>
      </w:r>
      <w:r w:rsidRPr="006B35A1">
        <w:t>support</w:t>
      </w:r>
    </w:p>
    <w:p w14:paraId="366AECC7" w14:textId="10135DDB" w:rsidR="006B35A1" w:rsidRDefault="003E50A5" w:rsidP="00333E18">
      <w:pPr>
        <w:ind w:left="1440"/>
      </w:pPr>
      <w:r>
        <w:t>Skills</w:t>
      </w:r>
      <w:r w:rsidR="00EF1385">
        <w:t xml:space="preserve"> </w:t>
      </w:r>
      <w:r>
        <w:t>are</w:t>
      </w:r>
      <w:r w:rsidR="00EF1385">
        <w:t xml:space="preserve"> </w:t>
      </w:r>
      <w:r>
        <w:t>devalued</w:t>
      </w:r>
      <w:r w:rsidR="00EF1385">
        <w:t xml:space="preserve"> </w:t>
      </w:r>
      <w:r>
        <w:t>and</w:t>
      </w:r>
      <w:r w:rsidR="00EF1385">
        <w:t xml:space="preserve"> </w:t>
      </w:r>
      <w:r>
        <w:t>lost</w:t>
      </w:r>
      <w:r w:rsidR="00EF1385">
        <w:t xml:space="preserve"> </w:t>
      </w:r>
      <w:r>
        <w:t>without</w:t>
      </w:r>
      <w:r w:rsidR="00EF1385">
        <w:t xml:space="preserve"> </w:t>
      </w:r>
      <w:r>
        <w:t>practice.</w:t>
      </w:r>
      <w:r w:rsidR="00EF1385">
        <w:t xml:space="preserve"> </w:t>
      </w:r>
      <w:r>
        <w:t>Even</w:t>
      </w:r>
      <w:r w:rsidR="00EF1385">
        <w:t xml:space="preserve"> </w:t>
      </w:r>
      <w:r>
        <w:t>if</w:t>
      </w:r>
      <w:r w:rsidR="00EF1385">
        <w:t xml:space="preserve"> </w:t>
      </w:r>
      <w:r>
        <w:t>individuals</w:t>
      </w:r>
      <w:r w:rsidR="00EF1385">
        <w:t xml:space="preserve"> </w:t>
      </w:r>
      <w:r>
        <w:t>are</w:t>
      </w:r>
      <w:r w:rsidR="00EF1385">
        <w:t xml:space="preserve"> </w:t>
      </w:r>
      <w:r>
        <w:t>not</w:t>
      </w:r>
      <w:r w:rsidR="00EF1385">
        <w:t xml:space="preserve"> </w:t>
      </w:r>
      <w:r>
        <w:t>immediately</w:t>
      </w:r>
      <w:r w:rsidR="00EF1385">
        <w:t xml:space="preserve"> </w:t>
      </w:r>
      <w:r>
        <w:t>ready</w:t>
      </w:r>
      <w:r w:rsidR="00EF1385">
        <w:t xml:space="preserve"> </w:t>
      </w:r>
      <w:r>
        <w:t>for</w:t>
      </w:r>
      <w:r w:rsidR="00EF1385">
        <w:t xml:space="preserve"> </w:t>
      </w:r>
      <w:r>
        <w:t>the</w:t>
      </w:r>
      <w:r w:rsidR="00EF1385">
        <w:t xml:space="preserve"> </w:t>
      </w:r>
      <w:r>
        <w:t>UK</w:t>
      </w:r>
      <w:r w:rsidR="00EF1385">
        <w:t xml:space="preserve"> </w:t>
      </w:r>
      <w:r>
        <w:t>workplace</w:t>
      </w:r>
      <w:r w:rsidR="005B4D22">
        <w:t>,</w:t>
      </w:r>
      <w:r w:rsidR="00EF1385">
        <w:t xml:space="preserve"> </w:t>
      </w:r>
      <w:r w:rsidR="005B4D22">
        <w:t>being</w:t>
      </w:r>
      <w:r w:rsidR="00EF1385">
        <w:t xml:space="preserve"> </w:t>
      </w:r>
      <w:r w:rsidR="005B4D22">
        <w:t>clear</w:t>
      </w:r>
      <w:r w:rsidR="00EF1385">
        <w:t xml:space="preserve"> </w:t>
      </w:r>
      <w:r w:rsidR="005B4D22">
        <w:t>about</w:t>
      </w:r>
      <w:r w:rsidR="00EF1385">
        <w:t xml:space="preserve"> </w:t>
      </w:r>
      <w:r w:rsidR="005B4D22">
        <w:t>precisely</w:t>
      </w:r>
      <w:r w:rsidR="00EF1385">
        <w:t xml:space="preserve"> </w:t>
      </w:r>
      <w:r w:rsidR="005B4D22">
        <w:t>what</w:t>
      </w:r>
      <w:r w:rsidR="00EF1385">
        <w:t xml:space="preserve"> </w:t>
      </w:r>
      <w:r w:rsidR="005B4D22">
        <w:t>is</w:t>
      </w:r>
      <w:r w:rsidR="00EF1385">
        <w:t xml:space="preserve"> </w:t>
      </w:r>
      <w:r w:rsidR="005B4D22">
        <w:t>required</w:t>
      </w:r>
      <w:r w:rsidR="006B35A1" w:rsidRPr="006B35A1">
        <w:t>,</w:t>
      </w:r>
      <w:r w:rsidR="00EF1385">
        <w:t xml:space="preserve"> </w:t>
      </w:r>
      <w:r w:rsidR="00D93F50">
        <w:t>and</w:t>
      </w:r>
      <w:r w:rsidR="00EF1385">
        <w:t xml:space="preserve"> </w:t>
      </w:r>
      <w:r w:rsidR="00D93F50">
        <w:t>how</w:t>
      </w:r>
      <w:r w:rsidR="00EF1385">
        <w:t xml:space="preserve"> </w:t>
      </w:r>
      <w:r w:rsidR="00D93F50">
        <w:t>they</w:t>
      </w:r>
      <w:r w:rsidR="00EF1385">
        <w:t xml:space="preserve"> </w:t>
      </w:r>
      <w:r w:rsidR="00D93F50">
        <w:t>can</w:t>
      </w:r>
      <w:r w:rsidR="00EF1385">
        <w:t xml:space="preserve"> </w:t>
      </w:r>
      <w:r w:rsidR="00D93F50">
        <w:t>get</w:t>
      </w:r>
      <w:r w:rsidR="00EF1385">
        <w:t xml:space="preserve"> </w:t>
      </w:r>
      <w:r w:rsidR="00D93F50">
        <w:t>there</w:t>
      </w:r>
      <w:r w:rsidR="00EF1385">
        <w:t xml:space="preserve"> </w:t>
      </w:r>
      <w:r w:rsidR="00D93F50">
        <w:t>will</w:t>
      </w:r>
      <w:r w:rsidR="00EF1385">
        <w:t xml:space="preserve"> </w:t>
      </w:r>
      <w:r w:rsidR="00D93F50">
        <w:t>prevent</w:t>
      </w:r>
      <w:r w:rsidR="00EF1385">
        <w:t xml:space="preserve"> </w:t>
      </w:r>
      <w:r w:rsidR="00D93F50">
        <w:t>significant</w:t>
      </w:r>
      <w:r w:rsidR="00EF1385">
        <w:t xml:space="preserve"> </w:t>
      </w:r>
      <w:r w:rsidR="00D93F50">
        <w:t>wastage</w:t>
      </w:r>
      <w:r w:rsidR="00DF6BFF">
        <w:t>.</w:t>
      </w:r>
      <w:r w:rsidR="00EF1385">
        <w:t xml:space="preserve"> </w:t>
      </w:r>
      <w:r w:rsidR="00DF6BFF">
        <w:t>Provide</w:t>
      </w:r>
      <w:r w:rsidR="00EF1385">
        <w:t xml:space="preserve"> </w:t>
      </w:r>
      <w:r w:rsidR="00DF6BFF">
        <w:t>appropriate</w:t>
      </w:r>
      <w:r w:rsidR="00EF1385">
        <w:t xml:space="preserve"> </w:t>
      </w:r>
      <w:r w:rsidR="00DF6BFF">
        <w:t>support</w:t>
      </w:r>
      <w:r w:rsidR="00EF1385">
        <w:t xml:space="preserve"> </w:t>
      </w:r>
      <w:r w:rsidR="00DF6BFF">
        <w:t>early</w:t>
      </w:r>
      <w:r w:rsidR="00AE37E3">
        <w:t>,</w:t>
      </w:r>
      <w:r w:rsidR="00EF1385">
        <w:t xml:space="preserve"> </w:t>
      </w:r>
      <w:r w:rsidR="00AE37E3">
        <w:t>rather</w:t>
      </w:r>
      <w:r w:rsidR="00EF1385">
        <w:t xml:space="preserve"> </w:t>
      </w:r>
      <w:r w:rsidR="00AE37E3">
        <w:t>than</w:t>
      </w:r>
      <w:r w:rsidR="00EF1385">
        <w:t xml:space="preserve"> </w:t>
      </w:r>
      <w:r w:rsidR="00AE37E3">
        <w:t>when</w:t>
      </w:r>
      <w:r w:rsidR="00EF1385">
        <w:t xml:space="preserve"> </w:t>
      </w:r>
      <w:r w:rsidR="00AE37E3">
        <w:t>they</w:t>
      </w:r>
      <w:r w:rsidR="00EF1385">
        <w:t xml:space="preserve"> </w:t>
      </w:r>
      <w:r w:rsidR="00AE37E3">
        <w:t>have</w:t>
      </w:r>
      <w:r w:rsidR="00EF1385">
        <w:t xml:space="preserve"> </w:t>
      </w:r>
      <w:r w:rsidR="00AE37E3">
        <w:t>achieved</w:t>
      </w:r>
      <w:r w:rsidR="00EF1385">
        <w:t xml:space="preserve"> </w:t>
      </w:r>
      <w:r w:rsidR="00AE37E3">
        <w:t>other</w:t>
      </w:r>
      <w:r w:rsidR="00EF1385">
        <w:t xml:space="preserve"> </w:t>
      </w:r>
      <w:r w:rsidR="00D91927">
        <w:t>targets</w:t>
      </w:r>
      <w:r w:rsidR="00EF1385">
        <w:t xml:space="preserve"> </w:t>
      </w:r>
      <w:r w:rsidR="00D91927">
        <w:t>such</w:t>
      </w:r>
      <w:r w:rsidR="00EF1385">
        <w:t xml:space="preserve"> </w:t>
      </w:r>
      <w:r w:rsidR="00D91927">
        <w:t>as</w:t>
      </w:r>
      <w:r w:rsidR="00EF1385">
        <w:t xml:space="preserve"> </w:t>
      </w:r>
      <w:r w:rsidR="00D91927">
        <w:t>qualifications</w:t>
      </w:r>
      <w:r w:rsidR="00EF1385">
        <w:t xml:space="preserve"> </w:t>
      </w:r>
      <w:r w:rsidR="00D91927">
        <w:t>or</w:t>
      </w:r>
      <w:r w:rsidR="00EF1385">
        <w:t xml:space="preserve"> </w:t>
      </w:r>
      <w:r w:rsidR="00D91927">
        <w:t>language</w:t>
      </w:r>
      <w:r w:rsidR="00EF1385">
        <w:t xml:space="preserve"> </w:t>
      </w:r>
      <w:r w:rsidR="00BA79D3">
        <w:t>proficiency</w:t>
      </w:r>
    </w:p>
    <w:p w14:paraId="5204651D" w14:textId="77777777" w:rsidR="004B3F21" w:rsidRPr="006B35A1" w:rsidRDefault="004B3F21" w:rsidP="00333E18">
      <w:pPr>
        <w:ind w:left="1440"/>
      </w:pPr>
    </w:p>
    <w:p w14:paraId="0CD09BA5" w14:textId="77777777" w:rsidR="006B35A1" w:rsidRPr="0062014F" w:rsidRDefault="006B35A1" w:rsidP="00B06DE5">
      <w:pPr>
        <w:numPr>
          <w:ilvl w:val="0"/>
          <w:numId w:val="23"/>
        </w:numPr>
        <w:rPr>
          <w:b/>
          <w:bCs/>
        </w:rPr>
      </w:pPr>
      <w:r w:rsidRPr="0062014F">
        <w:rPr>
          <w:b/>
          <w:bCs/>
        </w:rPr>
        <w:t>Experience</w:t>
      </w:r>
    </w:p>
    <w:p w14:paraId="1DD1DA0C" w14:textId="3D0EC563" w:rsidR="00333E18" w:rsidRDefault="006B35A1" w:rsidP="00B06DE5">
      <w:pPr>
        <w:numPr>
          <w:ilvl w:val="1"/>
          <w:numId w:val="23"/>
        </w:numPr>
      </w:pPr>
      <w:r w:rsidRPr="006B35A1">
        <w:t>Mentoring</w:t>
      </w:r>
      <w:r w:rsidR="00EF1385">
        <w:t xml:space="preserve"> </w:t>
      </w:r>
      <w:r w:rsidRPr="006B35A1">
        <w:t>/</w:t>
      </w:r>
      <w:r w:rsidR="00EF1385">
        <w:t xml:space="preserve"> </w:t>
      </w:r>
      <w:r w:rsidRPr="006B35A1">
        <w:t>coaching</w:t>
      </w:r>
      <w:r w:rsidR="00EF1385">
        <w:t xml:space="preserve"> </w:t>
      </w:r>
      <w:r w:rsidRPr="006B35A1">
        <w:t>scheme</w:t>
      </w:r>
    </w:p>
    <w:p w14:paraId="39EFC675" w14:textId="14119473" w:rsidR="006B35A1" w:rsidRDefault="00802CA6" w:rsidP="00333E18">
      <w:pPr>
        <w:ind w:left="1440"/>
      </w:pPr>
      <w:r>
        <w:t>Many</w:t>
      </w:r>
      <w:r w:rsidR="00EF1385">
        <w:t xml:space="preserve"> </w:t>
      </w:r>
      <w:r>
        <w:t>people</w:t>
      </w:r>
      <w:r w:rsidR="00EF1385">
        <w:t xml:space="preserve"> </w:t>
      </w:r>
      <w:r>
        <w:t>volunteer</w:t>
      </w:r>
      <w:r w:rsidR="00EF1385">
        <w:t xml:space="preserve"> </w:t>
      </w:r>
      <w:r>
        <w:t>to</w:t>
      </w:r>
      <w:r w:rsidR="00EF1385">
        <w:t xml:space="preserve"> </w:t>
      </w:r>
      <w:r>
        <w:t>mentor</w:t>
      </w:r>
      <w:r w:rsidR="00EF1385">
        <w:t xml:space="preserve"> </w:t>
      </w:r>
      <w:r>
        <w:t>or</w:t>
      </w:r>
      <w:r w:rsidR="00EF1385">
        <w:t xml:space="preserve"> </w:t>
      </w:r>
      <w:r>
        <w:t>buddy</w:t>
      </w:r>
      <w:r w:rsidR="00EF1385">
        <w:t xml:space="preserve"> </w:t>
      </w:r>
      <w:r>
        <w:t>refugees</w:t>
      </w:r>
      <w:r w:rsidR="00EF1385">
        <w:t xml:space="preserve"> </w:t>
      </w:r>
      <w:r w:rsidR="00C956E0">
        <w:t>as</w:t>
      </w:r>
      <w:r w:rsidR="00EF1385">
        <w:t xml:space="preserve"> </w:t>
      </w:r>
      <w:r w:rsidR="00C956E0">
        <w:t>part</w:t>
      </w:r>
      <w:r w:rsidR="00EF1385">
        <w:t xml:space="preserve"> </w:t>
      </w:r>
      <w:r w:rsidR="00C956E0">
        <w:t>of</w:t>
      </w:r>
      <w:r w:rsidR="00EF1385">
        <w:t xml:space="preserve"> </w:t>
      </w:r>
      <w:r w:rsidR="00C956E0">
        <w:t>schemes</w:t>
      </w:r>
      <w:r w:rsidR="00EF1385">
        <w:t xml:space="preserve"> </w:t>
      </w:r>
      <w:r w:rsidR="00C956E0">
        <w:t>run</w:t>
      </w:r>
      <w:r w:rsidR="00EF1385">
        <w:t xml:space="preserve"> </w:t>
      </w:r>
      <w:r w:rsidR="00C956E0">
        <w:t>by</w:t>
      </w:r>
      <w:r w:rsidR="00EF1385">
        <w:t xml:space="preserve"> </w:t>
      </w:r>
      <w:r w:rsidR="00C956E0">
        <w:t>refugee</w:t>
      </w:r>
      <w:r w:rsidR="00EF1385">
        <w:t xml:space="preserve"> </w:t>
      </w:r>
      <w:r w:rsidR="00C956E0">
        <w:t>support</w:t>
      </w:r>
      <w:r w:rsidR="00EF1385">
        <w:t xml:space="preserve"> </w:t>
      </w:r>
      <w:r w:rsidR="00C956E0">
        <w:t>organisations</w:t>
      </w:r>
      <w:r w:rsidR="00E6112E">
        <w:t>,</w:t>
      </w:r>
      <w:r w:rsidR="00EF1385">
        <w:t xml:space="preserve"> </w:t>
      </w:r>
      <w:r w:rsidR="00E6112E">
        <w:t>including</w:t>
      </w:r>
      <w:r w:rsidR="00EF1385">
        <w:t xml:space="preserve"> </w:t>
      </w:r>
      <w:r w:rsidR="00E6112E">
        <w:t>those</w:t>
      </w:r>
      <w:r w:rsidR="00EF1385">
        <w:t xml:space="preserve"> </w:t>
      </w:r>
      <w:r w:rsidR="00E6112E">
        <w:t>in</w:t>
      </w:r>
      <w:r w:rsidR="00EF1385">
        <w:t xml:space="preserve"> </w:t>
      </w:r>
      <w:r w:rsidR="00E6112E">
        <w:t>professions</w:t>
      </w:r>
      <w:r>
        <w:t>.</w:t>
      </w:r>
      <w:r w:rsidR="00EF1385">
        <w:t xml:space="preserve"> </w:t>
      </w:r>
      <w:r w:rsidR="00E70618">
        <w:t>Matching</w:t>
      </w:r>
      <w:r w:rsidR="00EF1385">
        <w:t xml:space="preserve"> </w:t>
      </w:r>
      <w:r w:rsidR="00E70618">
        <w:t>people</w:t>
      </w:r>
      <w:r w:rsidR="00EF1385">
        <w:t xml:space="preserve"> </w:t>
      </w:r>
      <w:r w:rsidR="00E70618">
        <w:t>is</w:t>
      </w:r>
      <w:r w:rsidR="00EF1385">
        <w:t xml:space="preserve"> </w:t>
      </w:r>
      <w:r w:rsidR="00E70618">
        <w:t>extremely</w:t>
      </w:r>
      <w:r w:rsidR="00EF1385">
        <w:t xml:space="preserve"> </w:t>
      </w:r>
      <w:r w:rsidR="00E70618">
        <w:t>beneficial</w:t>
      </w:r>
      <w:r w:rsidR="00EF1385">
        <w:t xml:space="preserve"> </w:t>
      </w:r>
      <w:r w:rsidR="00E70618">
        <w:t>but</w:t>
      </w:r>
      <w:r w:rsidR="00EF1385">
        <w:t xml:space="preserve"> </w:t>
      </w:r>
      <w:r w:rsidR="00B041FA">
        <w:t>subject</w:t>
      </w:r>
      <w:r w:rsidR="00EF1385">
        <w:t xml:space="preserve"> </w:t>
      </w:r>
      <w:r w:rsidR="00B041FA">
        <w:t>to</w:t>
      </w:r>
      <w:r w:rsidR="00EF1385">
        <w:t xml:space="preserve"> </w:t>
      </w:r>
      <w:r w:rsidR="00B041FA">
        <w:t>chance</w:t>
      </w:r>
      <w:r w:rsidR="00EF1385">
        <w:t xml:space="preserve"> </w:t>
      </w:r>
      <w:r w:rsidR="00B041FA">
        <w:t>and</w:t>
      </w:r>
      <w:r w:rsidR="00EF1385">
        <w:t xml:space="preserve"> </w:t>
      </w:r>
      <w:r w:rsidR="0050338D">
        <w:t>so</w:t>
      </w:r>
      <w:r w:rsidR="00EF1385">
        <w:t xml:space="preserve"> </w:t>
      </w:r>
      <w:r w:rsidR="00B041FA">
        <w:t>ad</w:t>
      </w:r>
      <w:r w:rsidR="00EF1385">
        <w:t xml:space="preserve"> </w:t>
      </w:r>
      <w:r w:rsidR="00B041FA">
        <w:t>hoc.</w:t>
      </w:r>
      <w:r w:rsidR="00EF1385">
        <w:t xml:space="preserve">  </w:t>
      </w:r>
      <w:r w:rsidR="00656910">
        <w:t>Publicise</w:t>
      </w:r>
      <w:r w:rsidR="00EF1385">
        <w:t xml:space="preserve"> </w:t>
      </w:r>
      <w:r w:rsidR="00656910">
        <w:t>this</w:t>
      </w:r>
      <w:r w:rsidR="00EF1385">
        <w:t xml:space="preserve"> </w:t>
      </w:r>
      <w:r w:rsidR="00656910">
        <w:t>to</w:t>
      </w:r>
      <w:r w:rsidR="00EF1385">
        <w:t xml:space="preserve"> </w:t>
      </w:r>
      <w:r w:rsidR="00656910">
        <w:t>members</w:t>
      </w:r>
      <w:r w:rsidR="0050338D">
        <w:t>,</w:t>
      </w:r>
      <w:r w:rsidR="00EF1385">
        <w:t xml:space="preserve"> </w:t>
      </w:r>
      <w:r w:rsidR="0050338D">
        <w:t>calling</w:t>
      </w:r>
      <w:r w:rsidR="00EF1385">
        <w:t xml:space="preserve"> </w:t>
      </w:r>
      <w:r w:rsidR="0050338D">
        <w:t>for</w:t>
      </w:r>
      <w:r w:rsidR="00EF1385">
        <w:t xml:space="preserve"> </w:t>
      </w:r>
      <w:r w:rsidR="0050338D">
        <w:t>those</w:t>
      </w:r>
      <w:r w:rsidR="00EF1385">
        <w:t xml:space="preserve"> </w:t>
      </w:r>
      <w:r w:rsidR="00656910">
        <w:t>willing</w:t>
      </w:r>
      <w:r w:rsidR="00EF1385">
        <w:t xml:space="preserve"> </w:t>
      </w:r>
      <w:r w:rsidR="00656910">
        <w:t>to</w:t>
      </w:r>
      <w:r w:rsidR="00EF1385">
        <w:t xml:space="preserve"> </w:t>
      </w:r>
      <w:r w:rsidR="00656910">
        <w:t>act</w:t>
      </w:r>
      <w:r w:rsidR="00EF1385">
        <w:t xml:space="preserve"> </w:t>
      </w:r>
      <w:r w:rsidR="00656910">
        <w:t>as</w:t>
      </w:r>
      <w:r w:rsidR="00EF1385">
        <w:t xml:space="preserve"> </w:t>
      </w:r>
      <w:r w:rsidR="00656910">
        <w:t>a</w:t>
      </w:r>
      <w:r w:rsidR="00EF1385">
        <w:t xml:space="preserve"> </w:t>
      </w:r>
      <w:r w:rsidR="003757CE">
        <w:t>specialised</w:t>
      </w:r>
      <w:r w:rsidR="00EF1385">
        <w:t xml:space="preserve"> </w:t>
      </w:r>
      <w:r w:rsidR="003757CE">
        <w:t>mentor</w:t>
      </w:r>
      <w:r w:rsidR="00EF1385">
        <w:t xml:space="preserve"> </w:t>
      </w:r>
      <w:r w:rsidR="003757CE">
        <w:t>to</w:t>
      </w:r>
      <w:r w:rsidR="00EF1385">
        <w:t xml:space="preserve"> </w:t>
      </w:r>
      <w:r w:rsidR="003757CE">
        <w:t>an</w:t>
      </w:r>
      <w:r w:rsidR="00EF1385">
        <w:t xml:space="preserve"> </w:t>
      </w:r>
      <w:r w:rsidR="003757CE">
        <w:t>individual</w:t>
      </w:r>
      <w:r w:rsidR="009E5B5B">
        <w:t>.</w:t>
      </w:r>
      <w:r w:rsidR="00EF1385">
        <w:t xml:space="preserve"> </w:t>
      </w:r>
      <w:r w:rsidR="009E5B5B">
        <w:t>Maintain</w:t>
      </w:r>
      <w:r w:rsidR="00EF1385">
        <w:t xml:space="preserve"> </w:t>
      </w:r>
      <w:r w:rsidR="009E5B5B">
        <w:t>a</w:t>
      </w:r>
      <w:r w:rsidR="00EF1385">
        <w:t xml:space="preserve"> </w:t>
      </w:r>
      <w:r w:rsidR="009E5B5B">
        <w:t>volunteer</w:t>
      </w:r>
      <w:r w:rsidR="00EF1385">
        <w:t xml:space="preserve"> </w:t>
      </w:r>
      <w:r w:rsidR="009E5B5B">
        <w:t>database,</w:t>
      </w:r>
      <w:r w:rsidR="00EF1385">
        <w:t xml:space="preserve"> </w:t>
      </w:r>
      <w:r w:rsidR="009E5B5B">
        <w:lastRenderedPageBreak/>
        <w:t>including</w:t>
      </w:r>
      <w:r w:rsidR="00EF1385">
        <w:t xml:space="preserve"> </w:t>
      </w:r>
      <w:r w:rsidR="00012672">
        <w:t>information</w:t>
      </w:r>
      <w:r w:rsidR="00EF1385">
        <w:t xml:space="preserve"> </w:t>
      </w:r>
      <w:r w:rsidR="00012672">
        <w:t>such</w:t>
      </w:r>
      <w:r w:rsidR="00EF1385">
        <w:t xml:space="preserve"> </w:t>
      </w:r>
      <w:r w:rsidR="00012672">
        <w:t>as</w:t>
      </w:r>
      <w:r w:rsidR="00EF1385">
        <w:t xml:space="preserve"> </w:t>
      </w:r>
      <w:r w:rsidR="009E5B5B">
        <w:t>specialist</w:t>
      </w:r>
      <w:r w:rsidR="00EF1385">
        <w:t xml:space="preserve"> </w:t>
      </w:r>
      <w:r w:rsidR="00377F0B">
        <w:t>subject</w:t>
      </w:r>
      <w:r w:rsidR="00EF1385">
        <w:t xml:space="preserve"> </w:t>
      </w:r>
      <w:r w:rsidR="009E5B5B">
        <w:t>areas,</w:t>
      </w:r>
      <w:r w:rsidR="00EF1385">
        <w:t xml:space="preserve"> </w:t>
      </w:r>
      <w:r w:rsidR="00871A7D">
        <w:t>geographic</w:t>
      </w:r>
      <w:r w:rsidR="00EF1385">
        <w:t xml:space="preserve"> </w:t>
      </w:r>
      <w:r w:rsidR="00871A7D">
        <w:t>location</w:t>
      </w:r>
      <w:r w:rsidR="00EF1385">
        <w:t xml:space="preserve"> </w:t>
      </w:r>
      <w:r w:rsidR="00871A7D">
        <w:t>(for</w:t>
      </w:r>
      <w:r w:rsidR="00EF1385">
        <w:t xml:space="preserve"> </w:t>
      </w:r>
      <w:r w:rsidR="00871A7D">
        <w:t>people</w:t>
      </w:r>
      <w:r w:rsidR="00EF1385">
        <w:t xml:space="preserve"> </w:t>
      </w:r>
      <w:r w:rsidR="00871A7D">
        <w:t>wishing</w:t>
      </w:r>
      <w:r w:rsidR="00EF1385">
        <w:t xml:space="preserve"> </w:t>
      </w:r>
      <w:r w:rsidR="00871A7D">
        <w:t>to</w:t>
      </w:r>
      <w:r w:rsidR="00EF1385">
        <w:t xml:space="preserve"> </w:t>
      </w:r>
      <w:r w:rsidR="00871A7D">
        <w:t>meet</w:t>
      </w:r>
      <w:r w:rsidR="00EF1385">
        <w:t xml:space="preserve"> </w:t>
      </w:r>
      <w:r w:rsidR="00871A7D">
        <w:t>in</w:t>
      </w:r>
      <w:r w:rsidR="00EF1385">
        <w:t xml:space="preserve"> </w:t>
      </w:r>
      <w:r w:rsidR="00871A7D">
        <w:t>person)</w:t>
      </w:r>
      <w:r w:rsidR="00EF1385">
        <w:t xml:space="preserve"> </w:t>
      </w:r>
      <w:r w:rsidR="00871A7D">
        <w:t>and</w:t>
      </w:r>
      <w:r w:rsidR="00EF1385">
        <w:t xml:space="preserve"> </w:t>
      </w:r>
      <w:r w:rsidR="00871A7D">
        <w:t>language</w:t>
      </w:r>
      <w:r w:rsidR="00EF1385">
        <w:t xml:space="preserve"> </w:t>
      </w:r>
      <w:r w:rsidR="00871A7D">
        <w:t>skills</w:t>
      </w:r>
      <w:r w:rsidR="00EF1385">
        <w:t xml:space="preserve"> </w:t>
      </w:r>
      <w:r w:rsidR="00871A7D">
        <w:t>or</w:t>
      </w:r>
      <w:r w:rsidR="00EF1385">
        <w:t xml:space="preserve"> </w:t>
      </w:r>
      <w:r w:rsidR="00871A7D">
        <w:t>previous</w:t>
      </w:r>
      <w:r w:rsidR="00EF1385">
        <w:t xml:space="preserve"> </w:t>
      </w:r>
      <w:r w:rsidR="00871A7D">
        <w:t>experience</w:t>
      </w:r>
      <w:r w:rsidR="00EF1385">
        <w:t xml:space="preserve"> </w:t>
      </w:r>
      <w:r w:rsidR="00871A7D">
        <w:t>if</w:t>
      </w:r>
      <w:r w:rsidR="00EF1385">
        <w:t xml:space="preserve"> </w:t>
      </w:r>
      <w:r w:rsidR="00871A7D">
        <w:t>they</w:t>
      </w:r>
      <w:r w:rsidR="00EF1385">
        <w:t xml:space="preserve"> </w:t>
      </w:r>
      <w:r w:rsidR="00871A7D">
        <w:t>themselves</w:t>
      </w:r>
      <w:r w:rsidR="00EF1385">
        <w:t xml:space="preserve"> </w:t>
      </w:r>
      <w:r w:rsidR="00871A7D">
        <w:t>are</w:t>
      </w:r>
      <w:r w:rsidR="00EF1385">
        <w:t xml:space="preserve"> </w:t>
      </w:r>
      <w:r w:rsidR="00871A7D">
        <w:t>a</w:t>
      </w:r>
      <w:r w:rsidR="00EF1385">
        <w:t xml:space="preserve"> </w:t>
      </w:r>
      <w:r w:rsidR="00871A7D">
        <w:t>migrant.</w:t>
      </w:r>
      <w:r w:rsidR="00EF1385">
        <w:t xml:space="preserve"> </w:t>
      </w:r>
      <w:r w:rsidR="00E5237A">
        <w:t>There</w:t>
      </w:r>
      <w:r w:rsidR="00EF1385">
        <w:t xml:space="preserve"> </w:t>
      </w:r>
      <w:r w:rsidR="00E5237A">
        <w:t>may</w:t>
      </w:r>
      <w:r w:rsidR="00EF1385">
        <w:t xml:space="preserve"> </w:t>
      </w:r>
      <w:r w:rsidR="00E5237A">
        <w:t>be</w:t>
      </w:r>
      <w:r w:rsidR="00EF1385">
        <w:t xml:space="preserve"> </w:t>
      </w:r>
      <w:r w:rsidR="00E5237A">
        <w:t>people</w:t>
      </w:r>
      <w:r w:rsidR="00EF1385">
        <w:t xml:space="preserve"> </w:t>
      </w:r>
      <w:r w:rsidR="00E5237A">
        <w:t>with</w:t>
      </w:r>
      <w:r w:rsidR="00EF1385">
        <w:t xml:space="preserve"> </w:t>
      </w:r>
      <w:r w:rsidR="00E5237A">
        <w:t>refugee</w:t>
      </w:r>
      <w:r w:rsidR="00EF1385">
        <w:t xml:space="preserve"> </w:t>
      </w:r>
      <w:r w:rsidR="00E5237A">
        <w:t>backgrounds</w:t>
      </w:r>
      <w:r w:rsidR="00EF1385">
        <w:t xml:space="preserve"> </w:t>
      </w:r>
      <w:r w:rsidR="00E5237A">
        <w:t>who</w:t>
      </w:r>
      <w:r w:rsidR="00EF1385">
        <w:t xml:space="preserve"> </w:t>
      </w:r>
      <w:r w:rsidR="00E5237A">
        <w:t>are</w:t>
      </w:r>
      <w:r w:rsidR="00EF1385">
        <w:t xml:space="preserve"> </w:t>
      </w:r>
      <w:r w:rsidR="00E5237A">
        <w:t>willing</w:t>
      </w:r>
      <w:r w:rsidR="00EF1385">
        <w:t xml:space="preserve"> </w:t>
      </w:r>
      <w:r w:rsidR="00E5237A">
        <w:t>to</w:t>
      </w:r>
      <w:r w:rsidR="00EF1385">
        <w:t xml:space="preserve"> </w:t>
      </w:r>
      <w:r w:rsidR="003D60B0">
        <w:t>provide</w:t>
      </w:r>
      <w:r w:rsidR="00EF1385">
        <w:t xml:space="preserve"> </w:t>
      </w:r>
      <w:r w:rsidR="003D60B0">
        <w:t>lived</w:t>
      </w:r>
      <w:r w:rsidR="00EF1385">
        <w:t xml:space="preserve"> </w:t>
      </w:r>
      <w:r w:rsidR="003D60B0">
        <w:t>experience</w:t>
      </w:r>
      <w:r w:rsidR="00EF1385">
        <w:t xml:space="preserve"> </w:t>
      </w:r>
      <w:r w:rsidR="003D60B0">
        <w:t>and</w:t>
      </w:r>
      <w:r w:rsidR="00EF1385">
        <w:t xml:space="preserve"> </w:t>
      </w:r>
      <w:r w:rsidR="003D60B0">
        <w:t>guidance</w:t>
      </w:r>
      <w:r w:rsidR="00EF1385">
        <w:t xml:space="preserve"> </w:t>
      </w:r>
      <w:r w:rsidR="003D60B0">
        <w:t>for</w:t>
      </w:r>
      <w:r w:rsidR="00EF1385">
        <w:t xml:space="preserve"> </w:t>
      </w:r>
      <w:r w:rsidR="003D60B0">
        <w:t>the</w:t>
      </w:r>
      <w:r w:rsidR="00EF1385">
        <w:t xml:space="preserve"> </w:t>
      </w:r>
      <w:r w:rsidR="003D60B0">
        <w:t>organisation.</w:t>
      </w:r>
      <w:r w:rsidR="00EF1385">
        <w:t xml:space="preserve"> </w:t>
      </w:r>
      <w:r w:rsidR="00871A7D">
        <w:t>Reach</w:t>
      </w:r>
      <w:r w:rsidR="00EF1385">
        <w:t xml:space="preserve"> </w:t>
      </w:r>
      <w:r w:rsidR="00871A7D">
        <w:t>out</w:t>
      </w:r>
      <w:r w:rsidR="00EF1385">
        <w:t xml:space="preserve"> </w:t>
      </w:r>
      <w:r w:rsidR="00871A7D">
        <w:t>to</w:t>
      </w:r>
      <w:r w:rsidR="00EF1385">
        <w:t xml:space="preserve"> </w:t>
      </w:r>
      <w:r w:rsidR="00871A7D">
        <w:t>refugee</w:t>
      </w:r>
      <w:r w:rsidR="00EF1385">
        <w:t xml:space="preserve"> </w:t>
      </w:r>
      <w:r w:rsidR="00871A7D">
        <w:t>support</w:t>
      </w:r>
      <w:r w:rsidR="00EF1385">
        <w:t xml:space="preserve"> </w:t>
      </w:r>
      <w:r w:rsidR="00871A7D">
        <w:t>organisations</w:t>
      </w:r>
      <w:r w:rsidR="00EF1385">
        <w:t xml:space="preserve"> </w:t>
      </w:r>
      <w:r w:rsidR="00871A7D">
        <w:t>who</w:t>
      </w:r>
      <w:r w:rsidR="00EF1385">
        <w:t xml:space="preserve"> </w:t>
      </w:r>
      <w:r w:rsidR="004D2F86">
        <w:t>are</w:t>
      </w:r>
      <w:r w:rsidR="00EF1385">
        <w:t xml:space="preserve"> </w:t>
      </w:r>
      <w:r w:rsidR="004D2F86">
        <w:t>familiar</w:t>
      </w:r>
      <w:r w:rsidR="00EF1385">
        <w:t xml:space="preserve"> </w:t>
      </w:r>
      <w:r w:rsidR="004D2F86">
        <w:t>with</w:t>
      </w:r>
      <w:r w:rsidR="00EF1385">
        <w:t xml:space="preserve"> </w:t>
      </w:r>
      <w:r w:rsidR="004D2F86">
        <w:t>the</w:t>
      </w:r>
      <w:r w:rsidR="00EF1385">
        <w:t xml:space="preserve"> </w:t>
      </w:r>
      <w:r w:rsidR="003D60B0">
        <w:t>mentoring</w:t>
      </w:r>
      <w:r w:rsidR="00EF1385">
        <w:t xml:space="preserve"> </w:t>
      </w:r>
      <w:r w:rsidR="004D2F86">
        <w:t>schemes</w:t>
      </w:r>
      <w:r w:rsidR="00EF1385">
        <w:t xml:space="preserve"> </w:t>
      </w:r>
      <w:r w:rsidR="004D2F86">
        <w:t>and</w:t>
      </w:r>
      <w:r w:rsidR="00EF1385">
        <w:t xml:space="preserve"> </w:t>
      </w:r>
      <w:r w:rsidR="004D2F86">
        <w:t>can</w:t>
      </w:r>
      <w:r w:rsidR="00EF1385">
        <w:t xml:space="preserve"> </w:t>
      </w:r>
      <w:r w:rsidR="004D2F86">
        <w:t>offer</w:t>
      </w:r>
      <w:r w:rsidR="00EF1385">
        <w:t xml:space="preserve"> </w:t>
      </w:r>
      <w:r w:rsidR="004D2F86">
        <w:t>training.</w:t>
      </w:r>
    </w:p>
    <w:p w14:paraId="37F82296" w14:textId="49BB7BFB" w:rsidR="00333E18" w:rsidRDefault="00B527DC" w:rsidP="00B06DE5">
      <w:pPr>
        <w:numPr>
          <w:ilvl w:val="1"/>
          <w:numId w:val="23"/>
        </w:numPr>
      </w:pPr>
      <w:r>
        <w:t>Access</w:t>
      </w:r>
      <w:r w:rsidR="00EF1385">
        <w:t xml:space="preserve"> </w:t>
      </w:r>
      <w:r>
        <w:t>to</w:t>
      </w:r>
      <w:r w:rsidR="00EF1385">
        <w:t xml:space="preserve"> </w:t>
      </w:r>
      <w:r w:rsidR="00E041B2">
        <w:t>events</w:t>
      </w:r>
    </w:p>
    <w:p w14:paraId="68CF60F5" w14:textId="30920FAC" w:rsidR="00B527DC" w:rsidRPr="006B35A1" w:rsidRDefault="00C81633" w:rsidP="00333E18">
      <w:pPr>
        <w:ind w:left="1440"/>
      </w:pPr>
      <w:r>
        <w:t>Allow</w:t>
      </w:r>
      <w:r w:rsidR="00EF1385">
        <w:t xml:space="preserve"> </w:t>
      </w:r>
      <w:r>
        <w:t>refugees</w:t>
      </w:r>
      <w:r w:rsidR="00EF1385">
        <w:t xml:space="preserve"> </w:t>
      </w:r>
      <w:r>
        <w:t>to</w:t>
      </w:r>
      <w:r w:rsidR="00EF1385">
        <w:t xml:space="preserve"> </w:t>
      </w:r>
      <w:r>
        <w:t>attend</w:t>
      </w:r>
      <w:r w:rsidR="00EF1385">
        <w:t xml:space="preserve"> </w:t>
      </w:r>
      <w:r>
        <w:t>events</w:t>
      </w:r>
      <w:r w:rsidR="00C918F4">
        <w:t>,</w:t>
      </w:r>
      <w:r w:rsidR="00EF1385">
        <w:t xml:space="preserve"> </w:t>
      </w:r>
      <w:r w:rsidR="00C918F4">
        <w:t>meetings</w:t>
      </w:r>
      <w:r w:rsidR="00EF1385">
        <w:t xml:space="preserve"> </w:t>
      </w:r>
      <w:r w:rsidR="00C918F4">
        <w:t>and</w:t>
      </w:r>
      <w:r w:rsidR="00EF1385">
        <w:t xml:space="preserve"> </w:t>
      </w:r>
      <w:r w:rsidR="00C918F4">
        <w:t>workshops</w:t>
      </w:r>
      <w:r w:rsidR="00EF1385">
        <w:t xml:space="preserve"> </w:t>
      </w:r>
      <w:r w:rsidR="00C918F4">
        <w:t>organised</w:t>
      </w:r>
      <w:r w:rsidR="00EF1385">
        <w:t xml:space="preserve"> </w:t>
      </w:r>
      <w:r w:rsidR="00C918F4">
        <w:t>by</w:t>
      </w:r>
      <w:r w:rsidR="00EF1385">
        <w:t xml:space="preserve"> </w:t>
      </w:r>
      <w:r w:rsidR="00C918F4">
        <w:t>the</w:t>
      </w:r>
      <w:r w:rsidR="00EF1385">
        <w:t xml:space="preserve"> </w:t>
      </w:r>
      <w:r w:rsidR="00C918F4">
        <w:t>profession</w:t>
      </w:r>
      <w:r w:rsidR="000E7FA0">
        <w:t>.</w:t>
      </w:r>
      <w:r w:rsidR="00EF1385">
        <w:t xml:space="preserve"> </w:t>
      </w:r>
      <w:r w:rsidR="000E7FA0">
        <w:t>Publicise</w:t>
      </w:r>
      <w:r w:rsidR="00EF1385">
        <w:t xml:space="preserve"> </w:t>
      </w:r>
      <w:r w:rsidR="000E7FA0">
        <w:t>them</w:t>
      </w:r>
      <w:r w:rsidR="00EF1385">
        <w:t xml:space="preserve"> </w:t>
      </w:r>
      <w:r w:rsidR="00FC7DEB">
        <w:t>via</w:t>
      </w:r>
      <w:r w:rsidR="00EF1385">
        <w:t xml:space="preserve"> </w:t>
      </w:r>
      <w:r w:rsidR="00FC7DEB">
        <w:t>refugee</w:t>
      </w:r>
      <w:r w:rsidR="00EF1385">
        <w:t xml:space="preserve"> </w:t>
      </w:r>
      <w:r w:rsidR="00FC7DEB">
        <w:t>support</w:t>
      </w:r>
      <w:r w:rsidR="00EF1385">
        <w:t xml:space="preserve"> </w:t>
      </w:r>
      <w:r w:rsidR="00FC7DEB">
        <w:t>organisations</w:t>
      </w:r>
      <w:r w:rsidR="00EF1385">
        <w:t xml:space="preserve"> </w:t>
      </w:r>
      <w:r w:rsidR="00FC7DEB">
        <w:t>who</w:t>
      </w:r>
      <w:r w:rsidR="00EF1385">
        <w:t xml:space="preserve"> </w:t>
      </w:r>
      <w:r w:rsidR="00FC7DEB">
        <w:t>will</w:t>
      </w:r>
      <w:r w:rsidR="00EF1385">
        <w:t xml:space="preserve"> </w:t>
      </w:r>
      <w:r w:rsidR="00FC7DEB">
        <w:t>be</w:t>
      </w:r>
      <w:r w:rsidR="00EF1385">
        <w:t xml:space="preserve"> </w:t>
      </w:r>
      <w:r w:rsidR="00FC7DEB">
        <w:t>able</w:t>
      </w:r>
      <w:r w:rsidR="00EF1385">
        <w:t xml:space="preserve"> </w:t>
      </w:r>
      <w:r w:rsidR="00FC7DEB">
        <w:t>to</w:t>
      </w:r>
      <w:r w:rsidR="00EF1385">
        <w:t xml:space="preserve"> </w:t>
      </w:r>
      <w:r w:rsidR="00FC7DEB">
        <w:t>reach</w:t>
      </w:r>
      <w:r w:rsidR="00EF1385">
        <w:t xml:space="preserve"> </w:t>
      </w:r>
      <w:r w:rsidR="00FC7DEB">
        <w:t>out</w:t>
      </w:r>
      <w:r w:rsidR="00EF1385">
        <w:t xml:space="preserve"> </w:t>
      </w:r>
      <w:r w:rsidR="00FC7DEB">
        <w:t>to</w:t>
      </w:r>
      <w:r w:rsidR="00EF1385">
        <w:t xml:space="preserve"> </w:t>
      </w:r>
      <w:r w:rsidR="00FC7DEB">
        <w:t>service</w:t>
      </w:r>
      <w:r w:rsidR="00EF1385">
        <w:t xml:space="preserve"> </w:t>
      </w:r>
      <w:r w:rsidR="00FC7DEB">
        <w:t>users</w:t>
      </w:r>
    </w:p>
    <w:p w14:paraId="5A86E2FF" w14:textId="5C20CEA4" w:rsidR="00333E18" w:rsidRDefault="00201859" w:rsidP="00B06DE5">
      <w:pPr>
        <w:numPr>
          <w:ilvl w:val="1"/>
          <w:numId w:val="23"/>
        </w:numPr>
      </w:pPr>
      <w:r>
        <w:t>Engage</w:t>
      </w:r>
      <w:r w:rsidR="00EF1385">
        <w:t xml:space="preserve"> </w:t>
      </w:r>
      <w:r w:rsidR="006B35A1" w:rsidRPr="006B35A1">
        <w:t>employers</w:t>
      </w:r>
    </w:p>
    <w:p w14:paraId="3E9D5537" w14:textId="43B4E880" w:rsidR="006B35A1" w:rsidRPr="006B35A1" w:rsidRDefault="00ED6D4D" w:rsidP="00333E18">
      <w:pPr>
        <w:ind w:left="1440"/>
      </w:pPr>
      <w:r>
        <w:t>Placements</w:t>
      </w:r>
      <w:r w:rsidR="00EF1385">
        <w:t xml:space="preserve"> </w:t>
      </w:r>
      <w:r>
        <w:t>and</w:t>
      </w:r>
      <w:r w:rsidR="00EF1385">
        <w:t xml:space="preserve"> </w:t>
      </w:r>
      <w:r>
        <w:t>work</w:t>
      </w:r>
      <w:r w:rsidR="00EF1385">
        <w:t xml:space="preserve"> </w:t>
      </w:r>
      <w:r>
        <w:t>shadowing</w:t>
      </w:r>
      <w:r w:rsidR="00EF1385">
        <w:t xml:space="preserve"> </w:t>
      </w:r>
      <w:r>
        <w:t>opportunities</w:t>
      </w:r>
      <w:r w:rsidR="00EF1385">
        <w:t xml:space="preserve"> </w:t>
      </w:r>
      <w:r w:rsidR="00201859">
        <w:t>are</w:t>
      </w:r>
      <w:r w:rsidR="00EF1385">
        <w:t xml:space="preserve"> </w:t>
      </w:r>
      <w:r w:rsidR="00201859">
        <w:t>extremely</w:t>
      </w:r>
      <w:r w:rsidR="00EF1385">
        <w:t xml:space="preserve"> </w:t>
      </w:r>
      <w:r w:rsidR="00201859">
        <w:t>important</w:t>
      </w:r>
      <w:r w:rsidR="00EF1385">
        <w:t xml:space="preserve"> </w:t>
      </w:r>
      <w:r w:rsidR="00201859">
        <w:t>as</w:t>
      </w:r>
      <w:r w:rsidR="00EF1385">
        <w:t xml:space="preserve"> </w:t>
      </w:r>
      <w:r w:rsidR="00201859">
        <w:t>an</w:t>
      </w:r>
      <w:r w:rsidR="00EF1385">
        <w:t xml:space="preserve"> </w:t>
      </w:r>
      <w:r w:rsidR="00201859">
        <w:t>entry</w:t>
      </w:r>
      <w:r w:rsidR="00EF1385">
        <w:t xml:space="preserve"> </w:t>
      </w:r>
      <w:r w:rsidR="00201859">
        <w:t>to</w:t>
      </w:r>
      <w:r w:rsidR="00EF1385">
        <w:t xml:space="preserve"> </w:t>
      </w:r>
      <w:r w:rsidR="00561806">
        <w:t>the</w:t>
      </w:r>
      <w:r w:rsidR="00EF1385">
        <w:t xml:space="preserve"> </w:t>
      </w:r>
      <w:r w:rsidR="00201859">
        <w:t>UK</w:t>
      </w:r>
      <w:r w:rsidR="00EF1385">
        <w:t xml:space="preserve"> </w:t>
      </w:r>
      <w:r w:rsidR="00201859">
        <w:t>wor</w:t>
      </w:r>
      <w:r w:rsidR="00561806">
        <w:t>kplace</w:t>
      </w:r>
      <w:r w:rsidR="00EF1385">
        <w:t xml:space="preserve"> </w:t>
      </w:r>
      <w:r w:rsidR="00561806">
        <w:t>and</w:t>
      </w:r>
      <w:r w:rsidR="00EF1385">
        <w:t xml:space="preserve"> </w:t>
      </w:r>
      <w:r w:rsidR="00561806">
        <w:t>professional</w:t>
      </w:r>
      <w:r w:rsidR="00EF1385">
        <w:t xml:space="preserve"> </w:t>
      </w:r>
      <w:r w:rsidR="00561806">
        <w:t>culture</w:t>
      </w:r>
      <w:r w:rsidR="00D8059D">
        <w:t>.</w:t>
      </w:r>
      <w:r w:rsidR="00EF1385">
        <w:t xml:space="preserve"> </w:t>
      </w:r>
      <w:r w:rsidR="00D8059D">
        <w:t>Members</w:t>
      </w:r>
      <w:r w:rsidR="00EF1385">
        <w:t xml:space="preserve"> </w:t>
      </w:r>
      <w:r w:rsidR="00D8059D">
        <w:t>are</w:t>
      </w:r>
      <w:r w:rsidR="00EF1385">
        <w:t xml:space="preserve"> </w:t>
      </w:r>
      <w:r w:rsidR="00D8059D">
        <w:t>employees</w:t>
      </w:r>
      <w:r w:rsidR="00EF1385">
        <w:t xml:space="preserve"> </w:t>
      </w:r>
      <w:r w:rsidR="00014CE1">
        <w:t>and</w:t>
      </w:r>
      <w:r w:rsidR="00EF1385">
        <w:t xml:space="preserve"> </w:t>
      </w:r>
      <w:r w:rsidR="00014CE1">
        <w:t>can</w:t>
      </w:r>
      <w:r w:rsidR="00EF1385">
        <w:t xml:space="preserve"> </w:t>
      </w:r>
      <w:r w:rsidR="00014CE1">
        <w:t>engage</w:t>
      </w:r>
      <w:r w:rsidR="00EF1385">
        <w:t xml:space="preserve"> </w:t>
      </w:r>
      <w:r w:rsidR="00014CE1">
        <w:t>their</w:t>
      </w:r>
      <w:r w:rsidR="00EF1385">
        <w:t xml:space="preserve"> </w:t>
      </w:r>
      <w:r w:rsidR="00014CE1">
        <w:t>employers,</w:t>
      </w:r>
      <w:r w:rsidR="00EF1385">
        <w:t xml:space="preserve"> </w:t>
      </w:r>
      <w:r w:rsidR="00014CE1">
        <w:t>with</w:t>
      </w:r>
      <w:r w:rsidR="00EF1385">
        <w:t xml:space="preserve"> </w:t>
      </w:r>
      <w:r w:rsidR="00014CE1">
        <w:t>advocacy</w:t>
      </w:r>
      <w:r w:rsidR="00EF1385">
        <w:t xml:space="preserve"> </w:t>
      </w:r>
      <w:r w:rsidR="00014CE1">
        <w:t>and</w:t>
      </w:r>
      <w:r w:rsidR="00EF1385">
        <w:t xml:space="preserve"> </w:t>
      </w:r>
      <w:r w:rsidR="00014CE1">
        <w:t>support</w:t>
      </w:r>
      <w:r w:rsidR="00EF1385">
        <w:t xml:space="preserve"> </w:t>
      </w:r>
      <w:r w:rsidR="00014CE1">
        <w:t>by</w:t>
      </w:r>
      <w:r w:rsidR="00EF1385">
        <w:t xml:space="preserve"> </w:t>
      </w:r>
      <w:r w:rsidR="00014CE1">
        <w:t>the</w:t>
      </w:r>
      <w:r w:rsidR="00EF1385">
        <w:t xml:space="preserve"> </w:t>
      </w:r>
      <w:r w:rsidR="00014CE1">
        <w:t>professional</w:t>
      </w:r>
      <w:r w:rsidR="00EF1385">
        <w:t xml:space="preserve"> </w:t>
      </w:r>
      <w:r w:rsidR="00014CE1">
        <w:t>body,</w:t>
      </w:r>
      <w:r w:rsidR="00EF1385">
        <w:t xml:space="preserve"> </w:t>
      </w:r>
      <w:r w:rsidR="00F852E6">
        <w:t>to</w:t>
      </w:r>
      <w:r w:rsidR="00EF1385">
        <w:t xml:space="preserve"> </w:t>
      </w:r>
      <w:r w:rsidR="00F852E6">
        <w:t>participate</w:t>
      </w:r>
      <w:r w:rsidR="00EF1385">
        <w:t xml:space="preserve"> </w:t>
      </w:r>
      <w:r w:rsidR="00F852E6">
        <w:t>and</w:t>
      </w:r>
      <w:r w:rsidR="00EF1385">
        <w:t xml:space="preserve"> </w:t>
      </w:r>
      <w:r w:rsidR="00F852E6">
        <w:t>potentially</w:t>
      </w:r>
      <w:r w:rsidR="00EF1385">
        <w:t xml:space="preserve"> </w:t>
      </w:r>
      <w:r w:rsidR="00F852E6">
        <w:t>gain</w:t>
      </w:r>
      <w:r w:rsidR="00EF1385">
        <w:t xml:space="preserve"> </w:t>
      </w:r>
      <w:r w:rsidR="00F852E6">
        <w:t>valuable</w:t>
      </w:r>
      <w:r w:rsidR="00EF1385">
        <w:t xml:space="preserve"> </w:t>
      </w:r>
      <w:r w:rsidR="00F852E6">
        <w:t>skills</w:t>
      </w:r>
    </w:p>
    <w:p w14:paraId="34ADF196" w14:textId="2BDB3F6F" w:rsidR="00333E18" w:rsidRDefault="00CF750A" w:rsidP="00B06DE5">
      <w:pPr>
        <w:numPr>
          <w:ilvl w:val="1"/>
          <w:numId w:val="23"/>
        </w:numPr>
      </w:pPr>
      <w:r>
        <w:t>Volunteering</w:t>
      </w:r>
      <w:r w:rsidR="00EF1385">
        <w:t xml:space="preserve"> </w:t>
      </w:r>
      <w:r>
        <w:t>and</w:t>
      </w:r>
      <w:r w:rsidR="00EF1385">
        <w:t xml:space="preserve"> </w:t>
      </w:r>
      <w:r w:rsidR="006B35A1" w:rsidRPr="006B35A1">
        <w:t>placements</w:t>
      </w:r>
      <w:r w:rsidR="00EF1385">
        <w:t xml:space="preserve"> </w:t>
      </w:r>
      <w:r w:rsidR="006B35A1" w:rsidRPr="006B35A1">
        <w:t>with</w:t>
      </w:r>
      <w:r w:rsidR="00EF1385">
        <w:t xml:space="preserve"> </w:t>
      </w:r>
      <w:r>
        <w:t>the</w:t>
      </w:r>
      <w:r w:rsidR="00EF1385">
        <w:t xml:space="preserve"> </w:t>
      </w:r>
      <w:r>
        <w:t>professional</w:t>
      </w:r>
      <w:r w:rsidR="00EF1385">
        <w:t xml:space="preserve"> </w:t>
      </w:r>
      <w:r>
        <w:t>body</w:t>
      </w:r>
    </w:p>
    <w:p w14:paraId="34DAE93C" w14:textId="05180B3F" w:rsidR="006B35A1" w:rsidRPr="006B35A1" w:rsidRDefault="00455F5E" w:rsidP="00333E18">
      <w:pPr>
        <w:ind w:left="1440"/>
      </w:pPr>
      <w:r>
        <w:t>A</w:t>
      </w:r>
      <w:r w:rsidR="00EF1385">
        <w:t xml:space="preserve"> </w:t>
      </w:r>
      <w:r>
        <w:t>role</w:t>
      </w:r>
      <w:r w:rsidR="00EF1385">
        <w:t xml:space="preserve"> </w:t>
      </w:r>
      <w:r>
        <w:t>within</w:t>
      </w:r>
      <w:r w:rsidR="00EF1385">
        <w:t xml:space="preserve"> </w:t>
      </w:r>
      <w:r>
        <w:t>the</w:t>
      </w:r>
      <w:r w:rsidR="00EF1385">
        <w:t xml:space="preserve"> </w:t>
      </w:r>
      <w:r>
        <w:t>professional</w:t>
      </w:r>
      <w:r w:rsidR="00EF1385">
        <w:t xml:space="preserve"> </w:t>
      </w:r>
      <w:r>
        <w:t>body,</w:t>
      </w:r>
      <w:r w:rsidR="00EF1385">
        <w:t xml:space="preserve"> </w:t>
      </w:r>
      <w:r>
        <w:t>such</w:t>
      </w:r>
      <w:r w:rsidR="00EF1385">
        <w:t xml:space="preserve"> </w:t>
      </w:r>
      <w:r>
        <w:t>as</w:t>
      </w:r>
      <w:r w:rsidR="00EF1385">
        <w:t xml:space="preserve"> </w:t>
      </w:r>
      <w:r>
        <w:t>administrative</w:t>
      </w:r>
      <w:r w:rsidR="00EF1385">
        <w:t xml:space="preserve"> </w:t>
      </w:r>
      <w:r>
        <w:t>support,</w:t>
      </w:r>
      <w:r w:rsidR="00EF1385">
        <w:t xml:space="preserve"> </w:t>
      </w:r>
      <w:r>
        <w:t>shadowing,</w:t>
      </w:r>
      <w:r w:rsidR="00EF1385">
        <w:t xml:space="preserve"> </w:t>
      </w:r>
      <w:r>
        <w:t>and</w:t>
      </w:r>
      <w:r w:rsidR="00EF1385">
        <w:t xml:space="preserve"> </w:t>
      </w:r>
      <w:r>
        <w:t>the</w:t>
      </w:r>
      <w:r w:rsidR="00EF1385">
        <w:t xml:space="preserve"> </w:t>
      </w:r>
      <w:r>
        <w:t>opportunity</w:t>
      </w:r>
      <w:r w:rsidR="00EF1385">
        <w:t xml:space="preserve"> </w:t>
      </w:r>
      <w:r>
        <w:t>to</w:t>
      </w:r>
      <w:r w:rsidR="00EF1385">
        <w:t xml:space="preserve"> </w:t>
      </w:r>
      <w:r>
        <w:t>look</w:t>
      </w:r>
      <w:r w:rsidR="00EF1385">
        <w:t xml:space="preserve"> </w:t>
      </w:r>
      <w:r>
        <w:t>at</w:t>
      </w:r>
      <w:r w:rsidR="00EF1385">
        <w:t xml:space="preserve"> </w:t>
      </w:r>
      <w:r>
        <w:t>applications</w:t>
      </w:r>
      <w:r w:rsidR="00EF1385">
        <w:t xml:space="preserve"> </w:t>
      </w:r>
      <w:r>
        <w:t>and</w:t>
      </w:r>
      <w:r w:rsidR="00EF1385">
        <w:t xml:space="preserve"> </w:t>
      </w:r>
      <w:r>
        <w:t>attend</w:t>
      </w:r>
      <w:r w:rsidR="00EF1385">
        <w:t xml:space="preserve"> </w:t>
      </w:r>
      <w:r>
        <w:t>events</w:t>
      </w:r>
      <w:r w:rsidR="00EF1385">
        <w:t xml:space="preserve"> </w:t>
      </w:r>
      <w:r w:rsidR="00AA39F9">
        <w:t>would</w:t>
      </w:r>
      <w:r w:rsidR="00EF1385">
        <w:t xml:space="preserve"> </w:t>
      </w:r>
      <w:r w:rsidR="00AA39F9">
        <w:t>help</w:t>
      </w:r>
      <w:r w:rsidR="00EF1385">
        <w:t xml:space="preserve"> </w:t>
      </w:r>
      <w:r w:rsidR="00AA39F9">
        <w:t>develop</w:t>
      </w:r>
      <w:r w:rsidR="00EF1385">
        <w:t xml:space="preserve"> </w:t>
      </w:r>
      <w:r w:rsidR="00AA39F9">
        <w:t>knowledge</w:t>
      </w:r>
      <w:r w:rsidR="00EF1385">
        <w:t xml:space="preserve"> </w:t>
      </w:r>
      <w:r w:rsidR="00AA39F9">
        <w:t>of</w:t>
      </w:r>
      <w:r w:rsidR="00EF1385">
        <w:t xml:space="preserve"> </w:t>
      </w:r>
      <w:r w:rsidR="00AA39F9">
        <w:t>the</w:t>
      </w:r>
      <w:r w:rsidR="00EF1385">
        <w:t xml:space="preserve"> </w:t>
      </w:r>
      <w:r w:rsidR="00AA39F9">
        <w:t>profession</w:t>
      </w:r>
      <w:r w:rsidR="00EF1385">
        <w:t xml:space="preserve"> </w:t>
      </w:r>
      <w:r w:rsidR="00AA39F9">
        <w:t>and</w:t>
      </w:r>
      <w:r w:rsidR="00EF1385">
        <w:t xml:space="preserve"> </w:t>
      </w:r>
      <w:r w:rsidR="00AA39F9">
        <w:t>language.</w:t>
      </w:r>
    </w:p>
    <w:p w14:paraId="0D92ACF1" w14:textId="77777777" w:rsidR="003822CC" w:rsidRDefault="003822CC" w:rsidP="0051117C"/>
    <w:p w14:paraId="04D31FDA" w14:textId="2F1DE722" w:rsidR="00D93960" w:rsidRDefault="00D93960">
      <w:r>
        <w:br w:type="page"/>
      </w:r>
    </w:p>
    <w:p w14:paraId="2EFF8007" w14:textId="77777777" w:rsidR="00C13FE6" w:rsidRDefault="00C13FE6" w:rsidP="00CC6C04">
      <w:pPr>
        <w:pStyle w:val="Heading1"/>
      </w:pPr>
      <w:bookmarkStart w:id="25" w:name="_Toc122535641"/>
      <w:r>
        <w:lastRenderedPageBreak/>
        <w:t>Acknowledgements</w:t>
      </w:r>
      <w:bookmarkEnd w:id="25"/>
    </w:p>
    <w:p w14:paraId="00F5F3C2" w14:textId="7320EAA5" w:rsidR="00DC62CF" w:rsidRPr="003E299E" w:rsidRDefault="00DC62CF" w:rsidP="00DC62CF">
      <w:r w:rsidRPr="00DC62CF">
        <w:t>This</w:t>
      </w:r>
      <w:r w:rsidR="00EF1385">
        <w:t xml:space="preserve"> </w:t>
      </w:r>
      <w:r w:rsidRPr="00DC62CF">
        <w:t>publication</w:t>
      </w:r>
      <w:r w:rsidR="00EF1385">
        <w:t xml:space="preserve"> </w:t>
      </w:r>
      <w:r w:rsidRPr="00DC62CF">
        <w:t>has</w:t>
      </w:r>
      <w:r w:rsidR="00EF1385">
        <w:t xml:space="preserve"> </w:t>
      </w:r>
      <w:r w:rsidRPr="00DC62CF">
        <w:t>been</w:t>
      </w:r>
      <w:r w:rsidR="00EF1385">
        <w:t xml:space="preserve"> </w:t>
      </w:r>
      <w:r w:rsidRPr="00DC62CF">
        <w:t>produced</w:t>
      </w:r>
      <w:r w:rsidR="00EF1385">
        <w:t xml:space="preserve"> </w:t>
      </w:r>
      <w:r w:rsidRPr="00DC62CF">
        <w:t>with</w:t>
      </w:r>
      <w:r w:rsidR="00EF1385">
        <w:t xml:space="preserve"> </w:t>
      </w:r>
      <w:r w:rsidRPr="00DC62CF">
        <w:t>the</w:t>
      </w:r>
      <w:r w:rsidR="00EF1385">
        <w:t xml:space="preserve"> </w:t>
      </w:r>
      <w:r w:rsidRPr="00DC62CF">
        <w:t>financial</w:t>
      </w:r>
      <w:r w:rsidR="00EF1385">
        <w:t xml:space="preserve"> </w:t>
      </w:r>
      <w:r w:rsidRPr="00DC62CF">
        <w:t>support</w:t>
      </w:r>
      <w:r w:rsidR="00EF1385">
        <w:t xml:space="preserve"> </w:t>
      </w:r>
      <w:r w:rsidRPr="00DC62CF">
        <w:t>of</w:t>
      </w:r>
      <w:r w:rsidR="00EF1385">
        <w:t xml:space="preserve"> </w:t>
      </w:r>
      <w:r w:rsidRPr="00DC62CF">
        <w:t>the</w:t>
      </w:r>
      <w:r w:rsidR="00EF1385">
        <w:t xml:space="preserve"> </w:t>
      </w:r>
      <w:r w:rsidRPr="00DC62CF">
        <w:t>European</w:t>
      </w:r>
      <w:r w:rsidR="00EF1385">
        <w:t xml:space="preserve"> </w:t>
      </w:r>
      <w:r w:rsidRPr="00DC62CF">
        <w:t>Union</w:t>
      </w:r>
      <w:r w:rsidR="00EF1385">
        <w:t xml:space="preserve"> </w:t>
      </w:r>
      <w:r w:rsidRPr="00DC62CF">
        <w:t>Asylum,</w:t>
      </w:r>
      <w:r w:rsidR="00EF1385">
        <w:t xml:space="preserve"> </w:t>
      </w:r>
      <w:proofErr w:type="gramStart"/>
      <w:r w:rsidRPr="00DC62CF">
        <w:t>Migration</w:t>
      </w:r>
      <w:proofErr w:type="gramEnd"/>
      <w:r w:rsidR="00EF1385">
        <w:t xml:space="preserve"> </w:t>
      </w:r>
      <w:r w:rsidRPr="00DC62CF">
        <w:t>and</w:t>
      </w:r>
      <w:r w:rsidR="00EF1385">
        <w:t xml:space="preserve"> </w:t>
      </w:r>
      <w:r w:rsidRPr="00DC62CF">
        <w:t>Integration</w:t>
      </w:r>
      <w:r w:rsidR="00EF1385">
        <w:t xml:space="preserve"> </w:t>
      </w:r>
      <w:r w:rsidRPr="00DC62CF">
        <w:t>Fund.</w:t>
      </w:r>
      <w:r w:rsidR="00EF1385">
        <w:t xml:space="preserve"> </w:t>
      </w:r>
      <w:r w:rsidRPr="00DC62CF">
        <w:t>The</w:t>
      </w:r>
      <w:r w:rsidR="00EF1385">
        <w:t xml:space="preserve"> </w:t>
      </w:r>
      <w:r w:rsidRPr="00DC62CF">
        <w:t>contents</w:t>
      </w:r>
      <w:r w:rsidR="00EF1385">
        <w:t xml:space="preserve"> </w:t>
      </w:r>
      <w:r w:rsidRPr="00DC62CF">
        <w:t>of</w:t>
      </w:r>
      <w:r w:rsidR="00EF1385">
        <w:t xml:space="preserve"> </w:t>
      </w:r>
      <w:r w:rsidRPr="00DC62CF">
        <w:t>this</w:t>
      </w:r>
      <w:r w:rsidR="00EF1385">
        <w:t xml:space="preserve"> </w:t>
      </w:r>
      <w:r w:rsidRPr="00DC62CF">
        <w:t>publication</w:t>
      </w:r>
      <w:r w:rsidR="00EF1385">
        <w:t xml:space="preserve"> </w:t>
      </w:r>
      <w:r w:rsidRPr="00DC62CF">
        <w:t>are</w:t>
      </w:r>
      <w:r w:rsidR="00EF1385">
        <w:t xml:space="preserve"> </w:t>
      </w:r>
      <w:r w:rsidRPr="00DC62CF">
        <w:t>the</w:t>
      </w:r>
      <w:r w:rsidR="00EF1385">
        <w:t xml:space="preserve"> </w:t>
      </w:r>
      <w:r w:rsidRPr="00DC62CF">
        <w:t>sole</w:t>
      </w:r>
      <w:r w:rsidR="00EF1385">
        <w:t xml:space="preserve"> </w:t>
      </w:r>
      <w:r w:rsidRPr="00DC62CF">
        <w:t>responsibility</w:t>
      </w:r>
      <w:r w:rsidR="00EF1385">
        <w:t xml:space="preserve"> </w:t>
      </w:r>
      <w:r w:rsidRPr="00DC62CF">
        <w:t>of</w:t>
      </w:r>
      <w:r w:rsidR="00EF1385">
        <w:t xml:space="preserve"> </w:t>
      </w:r>
      <w:r w:rsidR="008B5208">
        <w:t>the</w:t>
      </w:r>
      <w:r w:rsidR="00EF1385">
        <w:t xml:space="preserve"> </w:t>
      </w:r>
      <w:r w:rsidR="008B5208">
        <w:t>author</w:t>
      </w:r>
      <w:r w:rsidR="00EF1385">
        <w:t xml:space="preserve"> </w:t>
      </w:r>
      <w:r w:rsidRPr="00DC62CF">
        <w:t>and</w:t>
      </w:r>
      <w:r w:rsidR="00EF1385">
        <w:t xml:space="preserve"> </w:t>
      </w:r>
      <w:r w:rsidRPr="00DC62CF">
        <w:t>in</w:t>
      </w:r>
      <w:r w:rsidR="00EF1385">
        <w:t xml:space="preserve"> </w:t>
      </w:r>
      <w:r w:rsidRPr="00DC62CF">
        <w:t>no</w:t>
      </w:r>
      <w:r w:rsidR="00EF1385">
        <w:t xml:space="preserve"> </w:t>
      </w:r>
      <w:r w:rsidRPr="00DC62CF">
        <w:t>way</w:t>
      </w:r>
      <w:r w:rsidR="00EF1385">
        <w:t xml:space="preserve"> </w:t>
      </w:r>
      <w:r w:rsidRPr="00DC62CF">
        <w:t>reflect</w:t>
      </w:r>
      <w:r w:rsidR="00EF1385">
        <w:t xml:space="preserve"> </w:t>
      </w:r>
      <w:r w:rsidRPr="00DC62CF">
        <w:t>the</w:t>
      </w:r>
      <w:r w:rsidR="00EF1385">
        <w:t xml:space="preserve"> </w:t>
      </w:r>
      <w:r w:rsidRPr="00DC62CF">
        <w:t>views</w:t>
      </w:r>
      <w:r w:rsidR="00EF1385">
        <w:t xml:space="preserve"> </w:t>
      </w:r>
      <w:r w:rsidRPr="00DC62CF">
        <w:t>of</w:t>
      </w:r>
      <w:r w:rsidR="00EF1385">
        <w:t xml:space="preserve"> </w:t>
      </w:r>
      <w:r w:rsidRPr="00DC62CF">
        <w:t>the</w:t>
      </w:r>
      <w:r w:rsidR="00EF1385">
        <w:t xml:space="preserve"> </w:t>
      </w:r>
      <w:r w:rsidRPr="00DC62CF">
        <w:t>funder,</w:t>
      </w:r>
      <w:r w:rsidR="00EF1385">
        <w:t xml:space="preserve"> </w:t>
      </w:r>
      <w:r w:rsidRPr="00DC62CF">
        <w:t>the</w:t>
      </w:r>
      <w:r w:rsidR="00EF1385">
        <w:t xml:space="preserve"> </w:t>
      </w:r>
      <w:r w:rsidRPr="00DC62CF">
        <w:t>European</w:t>
      </w:r>
      <w:r w:rsidR="00EF1385">
        <w:t xml:space="preserve"> </w:t>
      </w:r>
      <w:proofErr w:type="gramStart"/>
      <w:r w:rsidRPr="00DC62CF">
        <w:t>Commission</w:t>
      </w:r>
      <w:proofErr w:type="gramEnd"/>
      <w:r w:rsidR="00EF1385">
        <w:t xml:space="preserve"> </w:t>
      </w:r>
      <w:r w:rsidRPr="00DC62CF">
        <w:t>or</w:t>
      </w:r>
      <w:r w:rsidR="00EF1385">
        <w:t xml:space="preserve"> </w:t>
      </w:r>
      <w:r w:rsidRPr="00DC62CF">
        <w:t>the</w:t>
      </w:r>
      <w:r w:rsidR="00EF1385">
        <w:t xml:space="preserve"> </w:t>
      </w:r>
      <w:r w:rsidRPr="00DC62CF">
        <w:t>United</w:t>
      </w:r>
      <w:r w:rsidR="00EF1385">
        <w:t xml:space="preserve"> </w:t>
      </w:r>
      <w:r w:rsidRPr="00DC62CF">
        <w:t>Kingdom</w:t>
      </w:r>
      <w:r w:rsidR="00EF1385">
        <w:t xml:space="preserve"> </w:t>
      </w:r>
      <w:r w:rsidRPr="00DC62CF">
        <w:t>Responsible</w:t>
      </w:r>
      <w:r w:rsidR="00EF1385">
        <w:t xml:space="preserve"> </w:t>
      </w:r>
      <w:r w:rsidRPr="00DC62CF">
        <w:t>Authority</w:t>
      </w:r>
      <w:r w:rsidR="00EF1385">
        <w:t xml:space="preserve"> </w:t>
      </w:r>
      <w:r w:rsidRPr="00DC62CF">
        <w:t>(UKRA).</w:t>
      </w:r>
      <w:r w:rsidR="00EF1385">
        <w:t xml:space="preserve"> </w:t>
      </w:r>
      <w:r w:rsidRPr="00DC62CF">
        <w:t>Neither</w:t>
      </w:r>
      <w:r w:rsidR="00EF1385">
        <w:t xml:space="preserve"> </w:t>
      </w:r>
      <w:r w:rsidRPr="00DC62CF">
        <w:t>the</w:t>
      </w:r>
      <w:r w:rsidR="00EF1385">
        <w:t xml:space="preserve"> </w:t>
      </w:r>
      <w:r w:rsidRPr="00DC62CF">
        <w:t>European</w:t>
      </w:r>
      <w:r w:rsidR="00EF1385">
        <w:t xml:space="preserve"> </w:t>
      </w:r>
      <w:r w:rsidRPr="00DC62CF">
        <w:t>Commission</w:t>
      </w:r>
      <w:r w:rsidR="00EF1385">
        <w:t xml:space="preserve"> </w:t>
      </w:r>
      <w:r w:rsidRPr="00DC62CF">
        <w:t>nor</w:t>
      </w:r>
      <w:r w:rsidR="00EF1385">
        <w:t xml:space="preserve"> </w:t>
      </w:r>
      <w:r w:rsidRPr="00DC62CF">
        <w:t>UKRA</w:t>
      </w:r>
      <w:r w:rsidR="00EF1385">
        <w:t xml:space="preserve"> </w:t>
      </w:r>
      <w:r w:rsidRPr="00DC62CF">
        <w:t>is</w:t>
      </w:r>
      <w:r w:rsidR="00EF1385">
        <w:t xml:space="preserve"> </w:t>
      </w:r>
      <w:r w:rsidRPr="00DC62CF">
        <w:t>liable</w:t>
      </w:r>
      <w:r w:rsidR="00EF1385">
        <w:t xml:space="preserve"> </w:t>
      </w:r>
      <w:r w:rsidRPr="00DC62CF">
        <w:t>for</w:t>
      </w:r>
      <w:r w:rsidR="00EF1385">
        <w:t xml:space="preserve"> </w:t>
      </w:r>
      <w:r w:rsidRPr="00DC62CF">
        <w:t>any</w:t>
      </w:r>
      <w:r w:rsidR="00EF1385">
        <w:t xml:space="preserve"> </w:t>
      </w:r>
      <w:r w:rsidRPr="00DC62CF">
        <w:t>use</w:t>
      </w:r>
      <w:r w:rsidR="00EF1385">
        <w:t xml:space="preserve"> </w:t>
      </w:r>
      <w:r w:rsidRPr="00DC62CF">
        <w:t>that</w:t>
      </w:r>
      <w:r w:rsidR="00EF1385">
        <w:t xml:space="preserve"> </w:t>
      </w:r>
      <w:r w:rsidRPr="00DC62CF">
        <w:t>may</w:t>
      </w:r>
      <w:r w:rsidR="00EF1385">
        <w:t xml:space="preserve"> </w:t>
      </w:r>
      <w:r w:rsidRPr="00DC62CF">
        <w:t>be</w:t>
      </w:r>
      <w:r w:rsidR="00EF1385">
        <w:t xml:space="preserve"> </w:t>
      </w:r>
      <w:r w:rsidRPr="00DC62CF">
        <w:t>made</w:t>
      </w:r>
      <w:r w:rsidR="00EF1385">
        <w:t xml:space="preserve"> </w:t>
      </w:r>
      <w:r w:rsidRPr="00DC62CF">
        <w:t>of</w:t>
      </w:r>
      <w:r w:rsidR="00EF1385">
        <w:t xml:space="preserve"> </w:t>
      </w:r>
      <w:r w:rsidRPr="00DC62CF">
        <w:t>the</w:t>
      </w:r>
      <w:r w:rsidR="00EF1385">
        <w:t xml:space="preserve"> </w:t>
      </w:r>
      <w:r w:rsidRPr="00DC62CF">
        <w:t>information</w:t>
      </w:r>
      <w:r w:rsidR="00EF1385">
        <w:t xml:space="preserve"> </w:t>
      </w:r>
      <w:r w:rsidRPr="00DC62CF">
        <w:t>in</w:t>
      </w:r>
      <w:r w:rsidR="00EF1385">
        <w:t xml:space="preserve"> </w:t>
      </w:r>
      <w:r w:rsidRPr="00DC62CF">
        <w:t>this</w:t>
      </w:r>
      <w:r w:rsidR="00EF1385">
        <w:t xml:space="preserve"> </w:t>
      </w:r>
      <w:r w:rsidRPr="00DC62CF">
        <w:t>publication.</w:t>
      </w:r>
    </w:p>
    <w:p w14:paraId="547539A4" w14:textId="045AF063" w:rsidR="00100B8D" w:rsidRDefault="00DA539B" w:rsidP="00E958D4">
      <w:r>
        <w:t>I</w:t>
      </w:r>
      <w:r w:rsidR="00EF1385">
        <w:t xml:space="preserve"> </w:t>
      </w:r>
      <w:r>
        <w:t>should</w:t>
      </w:r>
      <w:r w:rsidR="00EF1385">
        <w:t xml:space="preserve"> </w:t>
      </w:r>
      <w:r>
        <w:t>like</w:t>
      </w:r>
      <w:r w:rsidR="00EF1385">
        <w:t xml:space="preserve"> </w:t>
      </w:r>
      <w:r>
        <w:t>to</w:t>
      </w:r>
      <w:r w:rsidR="00EF1385">
        <w:t xml:space="preserve"> </w:t>
      </w:r>
      <w:r>
        <w:t>thank</w:t>
      </w:r>
      <w:r w:rsidR="00EF1385">
        <w:t xml:space="preserve"> </w:t>
      </w:r>
      <w:r>
        <w:t>all</w:t>
      </w:r>
      <w:r w:rsidR="00EF1385">
        <w:t xml:space="preserve"> </w:t>
      </w:r>
      <w:r>
        <w:t>the</w:t>
      </w:r>
      <w:r w:rsidR="00EF1385">
        <w:t xml:space="preserve"> </w:t>
      </w:r>
      <w:r>
        <w:t>refugees</w:t>
      </w:r>
      <w:r w:rsidR="00EF1385">
        <w:t xml:space="preserve"> </w:t>
      </w:r>
      <w:r w:rsidR="0071044E">
        <w:t>who</w:t>
      </w:r>
      <w:r w:rsidR="00EF1385">
        <w:t xml:space="preserve"> </w:t>
      </w:r>
      <w:r w:rsidR="0071044E">
        <w:t>gave</w:t>
      </w:r>
      <w:r w:rsidR="00EF1385">
        <w:t xml:space="preserve"> </w:t>
      </w:r>
      <w:r w:rsidR="0071044E">
        <w:t>freely</w:t>
      </w:r>
      <w:r w:rsidR="00EF1385">
        <w:t xml:space="preserve"> </w:t>
      </w:r>
      <w:r w:rsidR="0071044E">
        <w:t>of</w:t>
      </w:r>
      <w:r w:rsidR="00EF1385">
        <w:t xml:space="preserve"> </w:t>
      </w:r>
      <w:r w:rsidR="0071044E">
        <w:t>their</w:t>
      </w:r>
      <w:r w:rsidR="00EF1385">
        <w:t xml:space="preserve"> </w:t>
      </w:r>
      <w:r w:rsidR="0071044E">
        <w:t>time</w:t>
      </w:r>
      <w:r w:rsidR="00EF1385">
        <w:t xml:space="preserve"> </w:t>
      </w:r>
      <w:r w:rsidR="008220CB">
        <w:t>for</w:t>
      </w:r>
      <w:r w:rsidR="00EF1385">
        <w:t xml:space="preserve"> </w:t>
      </w:r>
      <w:r w:rsidR="008220CB">
        <w:t>discussion</w:t>
      </w:r>
      <w:r w:rsidR="00EF1385">
        <w:t xml:space="preserve"> </w:t>
      </w:r>
      <w:r w:rsidR="008220CB">
        <w:t>and</w:t>
      </w:r>
      <w:r w:rsidR="00EF1385">
        <w:t xml:space="preserve"> </w:t>
      </w:r>
      <w:r w:rsidR="008220CB">
        <w:t>interviews,</w:t>
      </w:r>
      <w:r w:rsidR="00EF1385">
        <w:t xml:space="preserve"> </w:t>
      </w:r>
      <w:r w:rsidR="008220CB">
        <w:t>and</w:t>
      </w:r>
      <w:r w:rsidR="00EF1385">
        <w:t xml:space="preserve"> </w:t>
      </w:r>
      <w:r w:rsidR="008220CB">
        <w:t>also</w:t>
      </w:r>
      <w:r w:rsidR="00EF1385">
        <w:t xml:space="preserve"> </w:t>
      </w:r>
      <w:r w:rsidR="008220CB">
        <w:t>representatives</w:t>
      </w:r>
      <w:r w:rsidR="00EF1385">
        <w:t xml:space="preserve"> </w:t>
      </w:r>
      <w:r w:rsidR="008220CB">
        <w:t>of</w:t>
      </w:r>
      <w:r w:rsidR="00EF1385">
        <w:t xml:space="preserve"> </w:t>
      </w:r>
      <w:r w:rsidR="002A7B70">
        <w:t>professional</w:t>
      </w:r>
      <w:r w:rsidR="00EF1385">
        <w:t xml:space="preserve"> </w:t>
      </w:r>
      <w:r w:rsidR="002A7B70">
        <w:t>bodies</w:t>
      </w:r>
      <w:r w:rsidR="00EF1385">
        <w:t xml:space="preserve"> </w:t>
      </w:r>
      <w:r w:rsidR="002A7B70">
        <w:t>and</w:t>
      </w:r>
      <w:r w:rsidR="00EF1385">
        <w:t xml:space="preserve"> </w:t>
      </w:r>
      <w:r w:rsidR="002A7B70">
        <w:t>support</w:t>
      </w:r>
      <w:r w:rsidR="00EF1385">
        <w:t xml:space="preserve"> </w:t>
      </w:r>
      <w:r w:rsidR="002A7B70">
        <w:t>and</w:t>
      </w:r>
      <w:r w:rsidR="00EF1385">
        <w:t xml:space="preserve"> </w:t>
      </w:r>
      <w:r w:rsidR="002A7B70">
        <w:t>policy</w:t>
      </w:r>
      <w:r w:rsidR="00EF1385">
        <w:t xml:space="preserve"> </w:t>
      </w:r>
      <w:r w:rsidR="002A7B70">
        <w:t>organisations</w:t>
      </w:r>
      <w:r w:rsidR="00EF1385">
        <w:t xml:space="preserve"> </w:t>
      </w:r>
      <w:r w:rsidR="002A7B70">
        <w:t>who</w:t>
      </w:r>
      <w:r w:rsidR="00EF1385">
        <w:t xml:space="preserve"> </w:t>
      </w:r>
      <w:r w:rsidR="002A7B70">
        <w:t>provide</w:t>
      </w:r>
      <w:r w:rsidR="00EF1385">
        <w:t xml:space="preserve"> </w:t>
      </w:r>
      <w:r w:rsidR="002A7B70">
        <w:t>detailed</w:t>
      </w:r>
      <w:r w:rsidR="00EF1385">
        <w:t xml:space="preserve"> </w:t>
      </w:r>
      <w:r w:rsidR="002A7B70">
        <w:t>and</w:t>
      </w:r>
      <w:r w:rsidR="00EF1385">
        <w:t xml:space="preserve"> </w:t>
      </w:r>
      <w:r w:rsidR="002A7B70">
        <w:t>informed</w:t>
      </w:r>
      <w:r w:rsidR="00EF1385">
        <w:t xml:space="preserve"> </w:t>
      </w:r>
      <w:r w:rsidR="00CE7127">
        <w:t>input.</w:t>
      </w:r>
    </w:p>
    <w:p w14:paraId="4CA5A4CB" w14:textId="2710EC4B" w:rsidR="0085684F" w:rsidRDefault="00FA1088" w:rsidP="00E958D4">
      <w:r>
        <w:t>At</w:t>
      </w:r>
      <w:r w:rsidR="00EF1385">
        <w:t xml:space="preserve"> </w:t>
      </w:r>
      <w:r w:rsidRPr="00C900C4">
        <w:t>Migration</w:t>
      </w:r>
      <w:r w:rsidR="00EF1385">
        <w:t xml:space="preserve"> </w:t>
      </w:r>
      <w:r w:rsidRPr="00C900C4">
        <w:t>Yorkshire</w:t>
      </w:r>
      <w:r>
        <w:t>,</w:t>
      </w:r>
      <w:r w:rsidR="00EF1385">
        <w:t xml:space="preserve"> </w:t>
      </w:r>
      <w:r w:rsidR="00C900C4">
        <w:t>Kate</w:t>
      </w:r>
      <w:r w:rsidR="00EF1385">
        <w:t xml:space="preserve"> </w:t>
      </w:r>
      <w:proofErr w:type="gramStart"/>
      <w:r w:rsidR="00C900C4">
        <w:t>James</w:t>
      </w:r>
      <w:proofErr w:type="gramEnd"/>
      <w:r w:rsidR="00EF1385">
        <w:t xml:space="preserve"> </w:t>
      </w:r>
      <w:r w:rsidR="00C900C4">
        <w:t>and</w:t>
      </w:r>
      <w:r w:rsidR="00EF1385">
        <w:t xml:space="preserve"> </w:t>
      </w:r>
      <w:r w:rsidR="00C900C4" w:rsidRPr="00C900C4">
        <w:t>Pip</w:t>
      </w:r>
      <w:r w:rsidR="00EF1385">
        <w:t xml:space="preserve"> </w:t>
      </w:r>
      <w:r w:rsidR="00C900C4" w:rsidRPr="00C900C4">
        <w:t>Tyler,</w:t>
      </w:r>
      <w:r w:rsidR="00EF1385">
        <w:t xml:space="preserve"> </w:t>
      </w:r>
      <w:r w:rsidR="00C900C4" w:rsidRPr="00C900C4">
        <w:t>as</w:t>
      </w:r>
      <w:r w:rsidR="00EF1385">
        <w:t xml:space="preserve"> </w:t>
      </w:r>
      <w:r w:rsidR="00C900C4" w:rsidRPr="00C900C4">
        <w:t>well</w:t>
      </w:r>
      <w:r w:rsidR="00EF1385">
        <w:t xml:space="preserve"> </w:t>
      </w:r>
      <w:r w:rsidR="00C900C4" w:rsidRPr="00C900C4">
        <w:t>as</w:t>
      </w:r>
      <w:r w:rsidR="00EF1385">
        <w:t xml:space="preserve"> </w:t>
      </w:r>
      <w:r w:rsidR="00C900C4" w:rsidRPr="00C900C4">
        <w:t>the</w:t>
      </w:r>
      <w:r w:rsidR="00EF1385">
        <w:t xml:space="preserve"> </w:t>
      </w:r>
      <w:r w:rsidR="00C900C4" w:rsidRPr="00C900C4">
        <w:t>wider</w:t>
      </w:r>
      <w:r w:rsidR="00EF1385">
        <w:t xml:space="preserve"> </w:t>
      </w:r>
      <w:r w:rsidR="00C900C4" w:rsidRPr="00C900C4">
        <w:t>team,</w:t>
      </w:r>
      <w:r w:rsidR="00EF1385">
        <w:t xml:space="preserve"> </w:t>
      </w:r>
      <w:r>
        <w:t>provided</w:t>
      </w:r>
      <w:r w:rsidR="00EF1385">
        <w:t xml:space="preserve"> </w:t>
      </w:r>
      <w:r w:rsidR="00C900C4" w:rsidRPr="00C900C4">
        <w:t>guidance</w:t>
      </w:r>
      <w:r w:rsidR="00EF1385">
        <w:t xml:space="preserve"> </w:t>
      </w:r>
      <w:r w:rsidR="00C900C4" w:rsidRPr="00C900C4">
        <w:t>and</w:t>
      </w:r>
      <w:r w:rsidR="00EF1385">
        <w:t xml:space="preserve"> </w:t>
      </w:r>
      <w:r w:rsidR="00C900C4" w:rsidRPr="00C900C4">
        <w:t>support</w:t>
      </w:r>
      <w:r w:rsidR="00EF1385">
        <w:t xml:space="preserve"> </w:t>
      </w:r>
      <w:r w:rsidR="00C900C4" w:rsidRPr="00C900C4">
        <w:t>for</w:t>
      </w:r>
      <w:r w:rsidR="00EF1385">
        <w:t xml:space="preserve"> </w:t>
      </w:r>
      <w:r w:rsidR="00C900C4" w:rsidRPr="00C900C4">
        <w:t>this</w:t>
      </w:r>
      <w:r w:rsidR="00EF1385">
        <w:t xml:space="preserve"> </w:t>
      </w:r>
      <w:r w:rsidR="00C900C4" w:rsidRPr="00C900C4">
        <w:t>project</w:t>
      </w:r>
      <w:r w:rsidR="00DE2B96">
        <w:t>,</w:t>
      </w:r>
      <w:r w:rsidR="00EF1385">
        <w:t xml:space="preserve"> </w:t>
      </w:r>
      <w:r w:rsidR="00DE2B96">
        <w:t>and</w:t>
      </w:r>
      <w:r w:rsidR="00EF1385">
        <w:t xml:space="preserve"> </w:t>
      </w:r>
      <w:r w:rsidR="00890353" w:rsidRPr="00890353">
        <w:t>Jack</w:t>
      </w:r>
      <w:r w:rsidR="00EF1385">
        <w:t xml:space="preserve"> </w:t>
      </w:r>
      <w:r w:rsidR="00890353" w:rsidRPr="00890353">
        <w:t>Liuta</w:t>
      </w:r>
      <w:r w:rsidR="00EF1385">
        <w:t xml:space="preserve"> </w:t>
      </w:r>
      <w:r w:rsidR="000667BD">
        <w:t>made</w:t>
      </w:r>
      <w:r w:rsidR="00EF1385">
        <w:t xml:space="preserve"> </w:t>
      </w:r>
      <w:r w:rsidR="000667BD">
        <w:t>a</w:t>
      </w:r>
      <w:r w:rsidR="00EF1385">
        <w:t xml:space="preserve"> </w:t>
      </w:r>
      <w:r w:rsidR="000667BD">
        <w:t>valuable</w:t>
      </w:r>
      <w:r w:rsidR="00EF1385">
        <w:t xml:space="preserve"> </w:t>
      </w:r>
      <w:r w:rsidR="000667BD">
        <w:t>contribution</w:t>
      </w:r>
      <w:r w:rsidR="00EF1385">
        <w:t xml:space="preserve"> </w:t>
      </w:r>
      <w:r w:rsidR="000667BD">
        <w:t>as</w:t>
      </w:r>
      <w:r w:rsidR="00EF1385">
        <w:t xml:space="preserve"> </w:t>
      </w:r>
      <w:r w:rsidR="00890353" w:rsidRPr="00890353">
        <w:t>a</w:t>
      </w:r>
      <w:r w:rsidR="00EF1385">
        <w:t xml:space="preserve"> </w:t>
      </w:r>
      <w:r w:rsidR="00890353" w:rsidRPr="00890353">
        <w:t>peer</w:t>
      </w:r>
      <w:r w:rsidR="00EF1385">
        <w:t xml:space="preserve"> </w:t>
      </w:r>
      <w:r w:rsidR="00890353" w:rsidRPr="00890353">
        <w:t>researcher</w:t>
      </w:r>
      <w:r w:rsidR="000667BD">
        <w:t>.</w:t>
      </w:r>
    </w:p>
    <w:p w14:paraId="6BD93F5F" w14:textId="3973736C" w:rsidR="00F9214E" w:rsidRDefault="00827A69" w:rsidP="00F9214E">
      <w:r>
        <w:t>My</w:t>
      </w:r>
      <w:r w:rsidR="00EF1385">
        <w:t xml:space="preserve"> </w:t>
      </w:r>
      <w:r>
        <w:t>colleagues</w:t>
      </w:r>
      <w:r w:rsidR="00EF1385">
        <w:t xml:space="preserve"> </w:t>
      </w:r>
      <w:r>
        <w:t>at</w:t>
      </w:r>
      <w:r w:rsidR="00EF1385">
        <w:t xml:space="preserve"> </w:t>
      </w:r>
      <w:r>
        <w:t>Leeds</w:t>
      </w:r>
      <w:r w:rsidR="00EF1385">
        <w:t xml:space="preserve"> </w:t>
      </w:r>
      <w:r>
        <w:t>Beckett</w:t>
      </w:r>
      <w:r w:rsidR="00EF1385">
        <w:t xml:space="preserve"> </w:t>
      </w:r>
      <w:r>
        <w:t>University</w:t>
      </w:r>
      <w:r w:rsidR="00EF1385">
        <w:t xml:space="preserve"> </w:t>
      </w:r>
      <w:r w:rsidR="00102559">
        <w:t>Naeema</w:t>
      </w:r>
      <w:r w:rsidR="00EF1385">
        <w:t xml:space="preserve"> </w:t>
      </w:r>
      <w:r>
        <w:t>Hann</w:t>
      </w:r>
      <w:r w:rsidR="00EF1385">
        <w:t xml:space="preserve"> </w:t>
      </w:r>
      <w:r>
        <w:t>and</w:t>
      </w:r>
      <w:r w:rsidR="00EF1385">
        <w:t xml:space="preserve"> </w:t>
      </w:r>
      <w:r w:rsidR="00102559">
        <w:t>Nicole</w:t>
      </w:r>
      <w:r w:rsidR="00EF1385">
        <w:t xml:space="preserve"> </w:t>
      </w:r>
      <w:r>
        <w:t>Whitworth</w:t>
      </w:r>
      <w:r w:rsidR="00EF1385">
        <w:t xml:space="preserve"> </w:t>
      </w:r>
      <w:r w:rsidR="0077207D">
        <w:t>helped</w:t>
      </w:r>
      <w:r w:rsidR="00EF1385">
        <w:t xml:space="preserve"> </w:t>
      </w:r>
      <w:r w:rsidR="0077207D">
        <w:t>to</w:t>
      </w:r>
      <w:r w:rsidR="00EF1385">
        <w:t xml:space="preserve"> </w:t>
      </w:r>
      <w:r w:rsidR="0077207D">
        <w:t>conceptualise</w:t>
      </w:r>
      <w:r w:rsidR="00EF1385">
        <w:t xml:space="preserve"> </w:t>
      </w:r>
      <w:r w:rsidR="0077207D">
        <w:t>and</w:t>
      </w:r>
      <w:r w:rsidR="00EF1385">
        <w:t xml:space="preserve"> </w:t>
      </w:r>
      <w:r w:rsidR="0077207D">
        <w:t>produce</w:t>
      </w:r>
      <w:r w:rsidR="00EF1385">
        <w:t xml:space="preserve"> </w:t>
      </w:r>
      <w:r w:rsidR="0077207D">
        <w:t>the</w:t>
      </w:r>
      <w:r w:rsidR="00EF1385">
        <w:t xml:space="preserve"> </w:t>
      </w:r>
      <w:r w:rsidR="0077207D">
        <w:t>project,</w:t>
      </w:r>
      <w:r w:rsidR="00EF1385">
        <w:t xml:space="preserve"> </w:t>
      </w:r>
      <w:r w:rsidR="006B7481">
        <w:t>and</w:t>
      </w:r>
      <w:r w:rsidR="00EF1385">
        <w:t xml:space="preserve"> </w:t>
      </w:r>
      <w:r w:rsidR="00367BDD">
        <w:t>Louise</w:t>
      </w:r>
      <w:r w:rsidR="00EF1385">
        <w:t xml:space="preserve"> </w:t>
      </w:r>
      <w:r w:rsidR="006B7481">
        <w:t>Laybourne</w:t>
      </w:r>
      <w:r w:rsidR="00EF1385">
        <w:t xml:space="preserve"> </w:t>
      </w:r>
      <w:r w:rsidR="006B7481">
        <w:t>provided</w:t>
      </w:r>
      <w:r w:rsidR="00EF1385">
        <w:t xml:space="preserve"> </w:t>
      </w:r>
      <w:r w:rsidR="00624182">
        <w:t>support</w:t>
      </w:r>
      <w:r w:rsidR="00EF1385">
        <w:t xml:space="preserve"> </w:t>
      </w:r>
      <w:r w:rsidR="00624182">
        <w:t>with</w:t>
      </w:r>
      <w:r w:rsidR="00EF1385">
        <w:t xml:space="preserve"> </w:t>
      </w:r>
      <w:r w:rsidR="006B7481">
        <w:t>administrati</w:t>
      </w:r>
      <w:r w:rsidR="00624182">
        <w:t>on</w:t>
      </w:r>
      <w:r w:rsidR="00EF1385">
        <w:t xml:space="preserve"> </w:t>
      </w:r>
      <w:r w:rsidR="00624182">
        <w:t>and</w:t>
      </w:r>
      <w:r w:rsidR="00EF1385">
        <w:t xml:space="preserve"> </w:t>
      </w:r>
      <w:r w:rsidR="00624182">
        <w:t>finance</w:t>
      </w:r>
      <w:r w:rsidR="00FE78F8">
        <w:t>.</w:t>
      </w:r>
      <w:r w:rsidR="00EF1385">
        <w:t xml:space="preserve"> </w:t>
      </w:r>
      <w:r w:rsidR="00FE78F8">
        <w:t>Aaron</w:t>
      </w:r>
      <w:r w:rsidR="00EF1385">
        <w:t xml:space="preserve"> </w:t>
      </w:r>
      <w:r w:rsidR="00FE78F8">
        <w:t>Grierson</w:t>
      </w:r>
      <w:r w:rsidR="00EF1385">
        <w:t xml:space="preserve"> </w:t>
      </w:r>
      <w:r w:rsidR="00F9214E">
        <w:t>did</w:t>
      </w:r>
      <w:r w:rsidR="00EF1385">
        <w:t xml:space="preserve"> </w:t>
      </w:r>
      <w:r w:rsidR="00F9214E">
        <w:t>a</w:t>
      </w:r>
      <w:r w:rsidR="00EF1385">
        <w:t xml:space="preserve"> </w:t>
      </w:r>
      <w:r w:rsidR="00F9214E">
        <w:t>fantastic</w:t>
      </w:r>
      <w:r w:rsidR="00EF1385">
        <w:t xml:space="preserve"> </w:t>
      </w:r>
      <w:r w:rsidR="00F9214E">
        <w:t>job</w:t>
      </w:r>
      <w:r w:rsidR="00EF1385">
        <w:t xml:space="preserve"> </w:t>
      </w:r>
      <w:r w:rsidR="00F9214E">
        <w:t>helping</w:t>
      </w:r>
      <w:r w:rsidR="00EF1385">
        <w:t xml:space="preserve"> </w:t>
      </w:r>
      <w:r w:rsidR="00F9214E">
        <w:t>with</w:t>
      </w:r>
      <w:r w:rsidR="00EF1385">
        <w:t xml:space="preserve"> </w:t>
      </w:r>
      <w:r w:rsidR="00F9214E">
        <w:t>the</w:t>
      </w:r>
      <w:r w:rsidR="00EF1385">
        <w:t xml:space="preserve"> </w:t>
      </w:r>
      <w:r w:rsidR="00F9214E">
        <w:t>website</w:t>
      </w:r>
      <w:r w:rsidR="00EF1385">
        <w:t xml:space="preserve"> </w:t>
      </w:r>
      <w:r w:rsidR="00F9214E">
        <w:t>reviews,</w:t>
      </w:r>
      <w:r w:rsidR="00EF1385">
        <w:t xml:space="preserve"> </w:t>
      </w:r>
      <w:r w:rsidR="00F9214E">
        <w:t>as</w:t>
      </w:r>
      <w:r w:rsidR="00EF1385">
        <w:t xml:space="preserve"> </w:t>
      </w:r>
      <w:r w:rsidR="00F9214E">
        <w:t>did</w:t>
      </w:r>
      <w:r w:rsidR="00EF1385">
        <w:t xml:space="preserve"> </w:t>
      </w:r>
      <w:r w:rsidR="00F9214E">
        <w:t>Sara</w:t>
      </w:r>
      <w:r w:rsidR="00EF1385">
        <w:t xml:space="preserve"> </w:t>
      </w:r>
      <w:r w:rsidR="00F9214E">
        <w:t>Rushworth</w:t>
      </w:r>
      <w:r w:rsidR="00EF1385">
        <w:t xml:space="preserve"> </w:t>
      </w:r>
      <w:r w:rsidR="00F9214E">
        <w:t>and</w:t>
      </w:r>
      <w:r w:rsidR="00EF1385">
        <w:t xml:space="preserve"> </w:t>
      </w:r>
      <w:r w:rsidR="00F9214E">
        <w:t>Madeleine</w:t>
      </w:r>
      <w:r w:rsidR="00EF1385">
        <w:t xml:space="preserve"> </w:t>
      </w:r>
      <w:r w:rsidR="00F9214E">
        <w:t>Knight</w:t>
      </w:r>
      <w:r w:rsidR="00EF1385">
        <w:t xml:space="preserve"> </w:t>
      </w:r>
      <w:r w:rsidR="00F9214E">
        <w:t>with</w:t>
      </w:r>
      <w:r w:rsidR="00EF1385">
        <w:t xml:space="preserve"> </w:t>
      </w:r>
      <w:r w:rsidR="008E6DFA">
        <w:t>analyses.</w:t>
      </w:r>
    </w:p>
    <w:p w14:paraId="26889C2B" w14:textId="53C82CF6" w:rsidR="0002477C" w:rsidRDefault="0002477C" w:rsidP="00F9214E"/>
    <w:p w14:paraId="4171BC46" w14:textId="77777777" w:rsidR="00C06DC8" w:rsidRDefault="00C06DC8" w:rsidP="00F9214E"/>
    <w:p w14:paraId="2E62147C" w14:textId="28E00A25" w:rsidR="004B6FEB" w:rsidRDefault="00480314" w:rsidP="00F9214E">
      <w:r>
        <w:t>John</w:t>
      </w:r>
      <w:r w:rsidR="00EF1385">
        <w:t xml:space="preserve"> </w:t>
      </w:r>
      <w:r>
        <w:t>Willott,</w:t>
      </w:r>
      <w:r w:rsidR="00EF1385">
        <w:t xml:space="preserve"> </w:t>
      </w:r>
      <w:r>
        <w:t>December</w:t>
      </w:r>
      <w:r w:rsidR="00EF1385">
        <w:t xml:space="preserve"> </w:t>
      </w:r>
      <w:r>
        <w:t>2022</w:t>
      </w:r>
    </w:p>
    <w:p w14:paraId="13C3D9B0" w14:textId="20F727DD" w:rsidR="003953B6" w:rsidRDefault="00156191" w:rsidP="00F9214E">
      <w:hyperlink r:id="rId28" w:history="1">
        <w:r w:rsidR="003953B6" w:rsidRPr="0041627D">
          <w:rPr>
            <w:rStyle w:val="Hyperlink"/>
          </w:rPr>
          <w:t>j.willott@leedsbeckett.ac.uk</w:t>
        </w:r>
      </w:hyperlink>
      <w:r w:rsidR="00EF1385">
        <w:t xml:space="preserve"> </w:t>
      </w:r>
    </w:p>
    <w:p w14:paraId="5BD0ECE2" w14:textId="1E092801" w:rsidR="004B6FEB" w:rsidRDefault="00AC1F97" w:rsidP="00F9214E">
      <w:r>
        <w:rPr>
          <w:noProof/>
        </w:rPr>
        <w:drawing>
          <wp:inline distT="0" distB="0" distL="0" distR="0" wp14:anchorId="76019B39" wp14:editId="02C751DC">
            <wp:extent cx="6198235" cy="54404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63928" cy="549815"/>
                    </a:xfrm>
                    <a:prstGeom prst="rect">
                      <a:avLst/>
                    </a:prstGeom>
                    <a:noFill/>
                  </pic:spPr>
                </pic:pic>
              </a:graphicData>
            </a:graphic>
          </wp:inline>
        </w:drawing>
      </w:r>
    </w:p>
    <w:p w14:paraId="301FE698" w14:textId="08610AF6" w:rsidR="00FE78F8" w:rsidRDefault="00FE78F8" w:rsidP="00FE78F8"/>
    <w:p w14:paraId="0C1F6069" w14:textId="35549B6C" w:rsidR="00F26A1B" w:rsidRDefault="00F26A1B" w:rsidP="00E958D4">
      <w:r>
        <w:br w:type="page"/>
      </w:r>
    </w:p>
    <w:p w14:paraId="61214F5C" w14:textId="75DEC28E" w:rsidR="00F70AA3" w:rsidRPr="00F70AA3" w:rsidRDefault="00F70AA3" w:rsidP="00CC6C04">
      <w:pPr>
        <w:pStyle w:val="Heading1"/>
      </w:pPr>
      <w:bookmarkStart w:id="26" w:name="_Toc122535642"/>
      <w:r w:rsidRPr="00F70AA3">
        <w:lastRenderedPageBreak/>
        <w:t>References</w:t>
      </w:r>
      <w:bookmarkEnd w:id="26"/>
    </w:p>
    <w:p w14:paraId="549548D3" w14:textId="77777777" w:rsidR="00BC18F6" w:rsidRDefault="00BC18F6" w:rsidP="00243AF1">
      <w:pPr>
        <w:spacing w:after="0" w:line="240" w:lineRule="auto"/>
        <w:rPr>
          <w:sz w:val="18"/>
          <w:szCs w:val="18"/>
        </w:rPr>
      </w:pPr>
    </w:p>
    <w:p w14:paraId="3E9BDC85" w14:textId="4094A27C" w:rsidR="00F674C5" w:rsidRPr="00F674C5" w:rsidRDefault="00BC18F6" w:rsidP="00F674C5">
      <w:pPr>
        <w:pStyle w:val="EndNoteBibliography"/>
        <w:spacing w:after="0"/>
        <w:ind w:left="720" w:hanging="720"/>
      </w:pPr>
      <w:r>
        <w:rPr>
          <w:sz w:val="18"/>
          <w:szCs w:val="18"/>
        </w:rPr>
        <w:fldChar w:fldCharType="begin"/>
      </w:r>
      <w:r>
        <w:rPr>
          <w:sz w:val="18"/>
          <w:szCs w:val="18"/>
        </w:rPr>
        <w:instrText xml:space="preserve"> ADDIN EN.REFLIST </w:instrText>
      </w:r>
      <w:r>
        <w:rPr>
          <w:sz w:val="18"/>
          <w:szCs w:val="18"/>
        </w:rPr>
        <w:fldChar w:fldCharType="separate"/>
      </w:r>
      <w:r w:rsidR="00F674C5" w:rsidRPr="00F674C5">
        <w:t xml:space="preserve">All Party Parliamentary Group on Refugees. (2017). Refugees Welcome? The experience of new refugees in the UK. Retrieved from </w:t>
      </w:r>
      <w:hyperlink r:id="rId30" w:history="1">
        <w:r w:rsidR="00F674C5" w:rsidRPr="00F674C5">
          <w:rPr>
            <w:rStyle w:val="Hyperlink"/>
          </w:rPr>
          <w:t>https://appgrefugees.wordpress.com/publications/</w:t>
        </w:r>
      </w:hyperlink>
    </w:p>
    <w:p w14:paraId="587CC850" w14:textId="77777777" w:rsidR="00F674C5" w:rsidRPr="00F674C5" w:rsidRDefault="00F674C5" w:rsidP="00F674C5">
      <w:pPr>
        <w:pStyle w:val="EndNoteBibliography"/>
        <w:spacing w:after="0"/>
        <w:ind w:left="720" w:hanging="720"/>
      </w:pPr>
      <w:r w:rsidRPr="00F674C5">
        <w:t xml:space="preserve">Archer, L., Hollingworth, S., Maylor, U., Sheibani, A., &amp; Kowarzik, U. (2005). Challenging barriers to employment for refugees and asylum seekers in London. </w:t>
      </w:r>
      <w:r w:rsidRPr="00F674C5">
        <w:rPr>
          <w:i/>
        </w:rPr>
        <w:t>London Metropolitan University, London</w:t>
      </w:r>
      <w:r w:rsidRPr="00F674C5">
        <w:t xml:space="preserve">. </w:t>
      </w:r>
    </w:p>
    <w:p w14:paraId="7A108DCC" w14:textId="77777777" w:rsidR="00F674C5" w:rsidRPr="00F674C5" w:rsidRDefault="00F674C5" w:rsidP="00F674C5">
      <w:pPr>
        <w:pStyle w:val="EndNoteBibliography"/>
        <w:spacing w:after="0"/>
        <w:ind w:left="720" w:hanging="720"/>
      </w:pPr>
      <w:r w:rsidRPr="00F674C5">
        <w:t xml:space="preserve">Bauder, H. (2003). "Brain Abuse", or the Devaluation of Immigrant Labour in Canada. </w:t>
      </w:r>
      <w:r w:rsidRPr="00F674C5">
        <w:rPr>
          <w:i/>
        </w:rPr>
        <w:t>Antipode, 35</w:t>
      </w:r>
      <w:r w:rsidRPr="00F674C5">
        <w:t>(4), 699-717. doi:10.1046/j.1467-8330.2003.00346.x</w:t>
      </w:r>
    </w:p>
    <w:p w14:paraId="348B03FB" w14:textId="77777777" w:rsidR="00F674C5" w:rsidRPr="00F674C5" w:rsidRDefault="00F674C5" w:rsidP="00F674C5">
      <w:pPr>
        <w:pStyle w:val="EndNoteBibliography"/>
        <w:spacing w:after="0"/>
        <w:ind w:left="720" w:hanging="720"/>
      </w:pPr>
      <w:r w:rsidRPr="00F674C5">
        <w:t xml:space="preserve">Beddoe, L., Fouche, C., Bartley, A., &amp; Harington, P. (2012). Migrant Social Workers' Experience in New Zealand: Education and Supervision Issues. </w:t>
      </w:r>
      <w:r w:rsidRPr="00F674C5">
        <w:rPr>
          <w:i/>
        </w:rPr>
        <w:t>Social Work Education, 31</w:t>
      </w:r>
      <w:r w:rsidRPr="00F674C5">
        <w:t>(8), 1012-1031. doi:10.1080/02615479.2011.633600</w:t>
      </w:r>
    </w:p>
    <w:p w14:paraId="42AFBB42" w14:textId="77777777" w:rsidR="00F674C5" w:rsidRPr="00F674C5" w:rsidRDefault="00F674C5" w:rsidP="00F674C5">
      <w:pPr>
        <w:pStyle w:val="EndNoteBibliography"/>
        <w:spacing w:after="0"/>
        <w:ind w:left="720" w:hanging="720"/>
      </w:pPr>
      <w:r w:rsidRPr="00F674C5">
        <w:t xml:space="preserve">Bloch, A. (2000). Refugee settlement in Britain: the impact of policy on participation. </w:t>
      </w:r>
      <w:r w:rsidRPr="00F674C5">
        <w:rPr>
          <w:i/>
        </w:rPr>
        <w:t>Journal of Ethnic and Migration Studies, 26</w:t>
      </w:r>
      <w:r w:rsidRPr="00F674C5">
        <w:t xml:space="preserve">(1), 75-88. </w:t>
      </w:r>
    </w:p>
    <w:p w14:paraId="6EF331B3" w14:textId="77777777" w:rsidR="00F674C5" w:rsidRPr="00F674C5" w:rsidRDefault="00F674C5" w:rsidP="00F674C5">
      <w:pPr>
        <w:pStyle w:val="EndNoteBibliography"/>
        <w:spacing w:after="0"/>
        <w:ind w:left="720" w:hanging="720"/>
      </w:pPr>
      <w:r w:rsidRPr="00F674C5">
        <w:t xml:space="preserve">Bloch, A. (2002). </w:t>
      </w:r>
      <w:r w:rsidRPr="00F674C5">
        <w:rPr>
          <w:i/>
        </w:rPr>
        <w:t>Refugees' opportunities and barriers in employment and training</w:t>
      </w:r>
      <w:r w:rsidRPr="00F674C5">
        <w:t>. Department for Work and Pensions: HMSO</w:t>
      </w:r>
    </w:p>
    <w:p w14:paraId="62F5948A" w14:textId="77777777" w:rsidR="00F674C5" w:rsidRPr="00F674C5" w:rsidRDefault="00F674C5" w:rsidP="00F674C5">
      <w:pPr>
        <w:pStyle w:val="EndNoteBibliography"/>
        <w:spacing w:after="0"/>
        <w:ind w:left="720" w:hanging="720"/>
      </w:pPr>
      <w:r w:rsidRPr="00F674C5">
        <w:t xml:space="preserve">Bloch, A. (2004). Making it work: refugee employment in the UK. In </w:t>
      </w:r>
      <w:r w:rsidRPr="00F674C5">
        <w:rPr>
          <w:i/>
        </w:rPr>
        <w:t>Asylum and Migration Working Paper 2</w:t>
      </w:r>
      <w:r w:rsidRPr="00F674C5">
        <w:t>. London: Institute for Public Policy Research.</w:t>
      </w:r>
    </w:p>
    <w:p w14:paraId="6AAD1C1E" w14:textId="77777777" w:rsidR="00F674C5" w:rsidRPr="00F674C5" w:rsidRDefault="00F674C5" w:rsidP="00F674C5">
      <w:pPr>
        <w:pStyle w:val="EndNoteBibliography"/>
        <w:spacing w:after="0"/>
        <w:ind w:left="720" w:hanging="720"/>
      </w:pPr>
      <w:r w:rsidRPr="00F674C5">
        <w:t xml:space="preserve">Bourdieu, P., &amp; Nice, R. (2010). </w:t>
      </w:r>
      <w:r w:rsidRPr="00F674C5">
        <w:rPr>
          <w:i/>
        </w:rPr>
        <w:t>Distinction: A Social Critique of the Judgement of Taste</w:t>
      </w:r>
      <w:r w:rsidRPr="00F674C5">
        <w:t>. London: Taylor &amp; Francis Group.</w:t>
      </w:r>
    </w:p>
    <w:p w14:paraId="7C727AE6" w14:textId="77777777" w:rsidR="00F674C5" w:rsidRPr="00F674C5" w:rsidRDefault="00F674C5" w:rsidP="00F674C5">
      <w:pPr>
        <w:pStyle w:val="EndNoteBibliography"/>
        <w:spacing w:after="0"/>
        <w:ind w:left="720" w:hanging="720"/>
      </w:pPr>
      <w:r w:rsidRPr="00F674C5">
        <w:t xml:space="preserve">Brock, D. M. (2021). Research on professional organizations: A review of theoretical traditions, themes, methods and locations. </w:t>
      </w:r>
      <w:r w:rsidRPr="00F674C5">
        <w:rPr>
          <w:i/>
        </w:rPr>
        <w:t>The Canadian Review of Sociology, 58</w:t>
      </w:r>
      <w:r w:rsidRPr="00F674C5">
        <w:t>(4), 569-586. doi:10.1111/cars.12364</w:t>
      </w:r>
    </w:p>
    <w:p w14:paraId="19945446" w14:textId="77777777" w:rsidR="00F674C5" w:rsidRPr="00F674C5" w:rsidRDefault="00F674C5" w:rsidP="00F674C5">
      <w:pPr>
        <w:pStyle w:val="EndNoteBibliography"/>
        <w:spacing w:after="0"/>
        <w:ind w:left="720" w:hanging="720"/>
      </w:pPr>
      <w:r w:rsidRPr="00F674C5">
        <w:t xml:space="preserve">Brown, P., Gill, S., &amp; Halsall, J. P. (2022). The impact of housing on refugees: an evidence synthesis. </w:t>
      </w:r>
      <w:r w:rsidRPr="00F674C5">
        <w:rPr>
          <w:i/>
        </w:rPr>
        <w:t>Housing Studies</w:t>
      </w:r>
      <w:r w:rsidRPr="00F674C5">
        <w:t>, 1-45. doi:10.1080/02673037.2022.2045007</w:t>
      </w:r>
    </w:p>
    <w:p w14:paraId="38D33E62" w14:textId="77777777" w:rsidR="00F674C5" w:rsidRPr="00F674C5" w:rsidRDefault="00F674C5" w:rsidP="00F674C5">
      <w:pPr>
        <w:pStyle w:val="EndNoteBibliography"/>
        <w:spacing w:after="0"/>
        <w:ind w:left="720" w:hanging="720"/>
      </w:pPr>
      <w:r w:rsidRPr="00F674C5">
        <w:t xml:space="preserve">Butt, M. F., Salmon, L., Mulamehic, F., Hixon, A., Moodambail, A. R., &amp; Gupta, S. (2019). Integrating refugee healthcare professionals in the UK National Health Service: experience from a multi-agency collaboration. </w:t>
      </w:r>
      <w:r w:rsidRPr="00F674C5">
        <w:rPr>
          <w:i/>
        </w:rPr>
        <w:t>Advances in medical education and practice, 10</w:t>
      </w:r>
      <w:r w:rsidRPr="00F674C5">
        <w:t>, 891-896. doi:10.2147/AMEP.S213543</w:t>
      </w:r>
    </w:p>
    <w:p w14:paraId="5FD34946" w14:textId="77777777" w:rsidR="00F674C5" w:rsidRPr="00F674C5" w:rsidRDefault="00F674C5" w:rsidP="00F674C5">
      <w:pPr>
        <w:pStyle w:val="EndNoteBibliography"/>
        <w:spacing w:after="0"/>
        <w:ind w:left="720" w:hanging="720"/>
      </w:pPr>
      <w:r w:rsidRPr="00F674C5">
        <w:t xml:space="preserve">Cangiano, A. (2008). </w:t>
      </w:r>
      <w:r w:rsidRPr="00F674C5">
        <w:rPr>
          <w:i/>
        </w:rPr>
        <w:t>Employment Support Services and Migrant Integration in the UK Labour Market</w:t>
      </w:r>
      <w:r w:rsidRPr="00F674C5">
        <w:t>. Germany: Hamburg Institute of International Economics (HWWI).</w:t>
      </w:r>
    </w:p>
    <w:p w14:paraId="3BEC795D" w14:textId="77777777" w:rsidR="00F674C5" w:rsidRPr="00F674C5" w:rsidRDefault="00F674C5" w:rsidP="00F674C5">
      <w:pPr>
        <w:pStyle w:val="EndNoteBibliography"/>
        <w:spacing w:after="0"/>
        <w:ind w:left="720" w:hanging="720"/>
      </w:pPr>
      <w:r w:rsidRPr="00F674C5">
        <w:t xml:space="preserve">Cangià, F., Davoine, E., &amp; Tashtish, S. (2021). (Im)mobilities, waiting and professional aspirations: The career lives of highly skilled Syrian refugees in Switzerland. </w:t>
      </w:r>
      <w:r w:rsidRPr="00F674C5">
        <w:rPr>
          <w:i/>
        </w:rPr>
        <w:t>Geoforum, 125</w:t>
      </w:r>
      <w:r w:rsidRPr="00F674C5">
        <w:t>, 57-65. doi:10.1016/j.geoforum.2021.06.015</w:t>
      </w:r>
    </w:p>
    <w:p w14:paraId="544BCD9A" w14:textId="77777777" w:rsidR="00F674C5" w:rsidRPr="00F674C5" w:rsidRDefault="00F674C5" w:rsidP="00F674C5">
      <w:pPr>
        <w:pStyle w:val="EndNoteBibliography"/>
        <w:spacing w:after="0"/>
        <w:ind w:left="720" w:hanging="720"/>
      </w:pPr>
      <w:r w:rsidRPr="00F674C5">
        <w:t xml:space="preserve">Carr-Saunders, A. M., &amp; Wilson, P. A. (1933). </w:t>
      </w:r>
      <w:r w:rsidRPr="00F674C5">
        <w:rPr>
          <w:i/>
        </w:rPr>
        <w:t>The Professions</w:t>
      </w:r>
      <w:r w:rsidRPr="00F674C5">
        <w:t>. Oxford: Clarendon Press.</w:t>
      </w:r>
    </w:p>
    <w:p w14:paraId="65C17900" w14:textId="77777777" w:rsidR="00F674C5" w:rsidRPr="00F674C5" w:rsidRDefault="00F674C5" w:rsidP="00F674C5">
      <w:pPr>
        <w:pStyle w:val="EndNoteBibliography"/>
        <w:spacing w:after="0"/>
        <w:ind w:left="720" w:hanging="720"/>
      </w:pPr>
      <w:r w:rsidRPr="00F674C5">
        <w:t xml:space="preserve">Chapman, T., &amp; Neil, B. (2004). Middlesbrough asylum seekers and refugees skills audit. </w:t>
      </w:r>
      <w:r w:rsidRPr="00F674C5">
        <w:rPr>
          <w:i/>
        </w:rPr>
        <w:t>Middlesbrough: Social Futures Institute</w:t>
      </w:r>
      <w:r w:rsidRPr="00F674C5">
        <w:t xml:space="preserve">. </w:t>
      </w:r>
    </w:p>
    <w:p w14:paraId="3DDFEFD0" w14:textId="77777777" w:rsidR="00F674C5" w:rsidRPr="00F674C5" w:rsidRDefault="00F674C5" w:rsidP="00F674C5">
      <w:pPr>
        <w:pStyle w:val="EndNoteBibliography"/>
        <w:spacing w:after="0"/>
        <w:ind w:left="720" w:hanging="720"/>
      </w:pPr>
      <w:r w:rsidRPr="00F674C5">
        <w:t xml:space="preserve">Colic-Peisker, V., &amp; Tilbury, F. (2003). "Active" and "Passive" Resettlement: The Influence of Support Services and Refugees' own Resources on Resettlement Style. </w:t>
      </w:r>
      <w:r w:rsidRPr="00F674C5">
        <w:rPr>
          <w:i/>
        </w:rPr>
        <w:t>International Migration, 41</w:t>
      </w:r>
      <w:r w:rsidRPr="00F674C5">
        <w:t xml:space="preserve">(5), 61-91. </w:t>
      </w:r>
    </w:p>
    <w:p w14:paraId="74E5E152" w14:textId="77777777" w:rsidR="00F674C5" w:rsidRPr="00F674C5" w:rsidRDefault="00F674C5" w:rsidP="00F674C5">
      <w:pPr>
        <w:pStyle w:val="EndNoteBibliography"/>
        <w:spacing w:after="0"/>
        <w:ind w:left="720" w:hanging="720"/>
      </w:pPr>
      <w:r w:rsidRPr="00F674C5">
        <w:t xml:space="preserve">Colic‐Peisker, V. (2010). Free floating in the cosmopolis? Exploring the identity‐belonging of transnational knowledge workers. </w:t>
      </w:r>
      <w:r w:rsidRPr="00F674C5">
        <w:rPr>
          <w:i/>
        </w:rPr>
        <w:t>Global networks, 10</w:t>
      </w:r>
      <w:r w:rsidRPr="00F674C5">
        <w:t xml:space="preserve">(4), 467-488. </w:t>
      </w:r>
    </w:p>
    <w:p w14:paraId="01593605" w14:textId="77777777" w:rsidR="00F674C5" w:rsidRPr="00F674C5" w:rsidRDefault="00F674C5" w:rsidP="00F674C5">
      <w:pPr>
        <w:pStyle w:val="EndNoteBibliography"/>
        <w:spacing w:after="0"/>
        <w:ind w:left="720" w:hanging="720"/>
      </w:pPr>
      <w:r w:rsidRPr="00F674C5">
        <w:t xml:space="preserve">Covell, C. L., Neiterman, E., &amp; Bourgeault, I. L. (2016). Scoping review about the professional integration of internationally educated health professionals. </w:t>
      </w:r>
      <w:r w:rsidRPr="00F674C5">
        <w:rPr>
          <w:i/>
        </w:rPr>
        <w:t>Human resources for health, 14</w:t>
      </w:r>
      <w:r w:rsidRPr="00F674C5">
        <w:t xml:space="preserve">(1), 1-12. </w:t>
      </w:r>
    </w:p>
    <w:p w14:paraId="224CCF10" w14:textId="77777777" w:rsidR="00F674C5" w:rsidRPr="00F674C5" w:rsidRDefault="00F674C5" w:rsidP="00F674C5">
      <w:pPr>
        <w:pStyle w:val="EndNoteBibliography"/>
        <w:spacing w:after="0"/>
        <w:ind w:left="720" w:hanging="720"/>
      </w:pPr>
      <w:r w:rsidRPr="00F674C5">
        <w:t xml:space="preserve">Critchfield, T. S. (2011). Interesting times: Practice, science, and professional associations in behavior analysis. </w:t>
      </w:r>
      <w:r w:rsidRPr="00F674C5">
        <w:rPr>
          <w:i/>
        </w:rPr>
        <w:t>The Behavior Analyst, 34</w:t>
      </w:r>
      <w:r w:rsidRPr="00F674C5">
        <w:t xml:space="preserve">(2), 297-310. </w:t>
      </w:r>
    </w:p>
    <w:p w14:paraId="40EA60AA" w14:textId="77777777" w:rsidR="00F674C5" w:rsidRPr="00F674C5" w:rsidRDefault="00F674C5" w:rsidP="00F674C5">
      <w:pPr>
        <w:pStyle w:val="EndNoteBibliography"/>
        <w:spacing w:after="0"/>
        <w:ind w:left="720" w:hanging="720"/>
      </w:pPr>
      <w:r w:rsidRPr="00F674C5">
        <w:t xml:space="preserve">Donato, K. M., Gabaccia, D., Holdaway, J., Manalansan IV, M., &amp; Pessar, P. R. (2006). A glass half full? Gender in migration studies. </w:t>
      </w:r>
      <w:r w:rsidRPr="00F674C5">
        <w:rPr>
          <w:i/>
        </w:rPr>
        <w:t>International migration review, 40</w:t>
      </w:r>
      <w:r w:rsidRPr="00F674C5">
        <w:t xml:space="preserve">(1), 3-26. </w:t>
      </w:r>
    </w:p>
    <w:p w14:paraId="292411E7" w14:textId="77777777" w:rsidR="00F674C5" w:rsidRPr="00F674C5" w:rsidRDefault="00F674C5" w:rsidP="00F674C5">
      <w:pPr>
        <w:pStyle w:val="EndNoteBibliography"/>
        <w:spacing w:after="0"/>
        <w:ind w:left="720" w:hanging="720"/>
      </w:pPr>
      <w:r w:rsidRPr="00F674C5">
        <w:t xml:space="preserve">Fouché, C., Beddoe, L., Bartley, A., &amp; de Haan, I. (2014). Enduring professional dislocation: Migrant social workers' perceptions of their professional roles. </w:t>
      </w:r>
      <w:r w:rsidRPr="00F674C5">
        <w:rPr>
          <w:i/>
        </w:rPr>
        <w:t>British Journal of Social Work, 44</w:t>
      </w:r>
      <w:r w:rsidRPr="00F674C5">
        <w:t xml:space="preserve">(7), 2004-2022. </w:t>
      </w:r>
    </w:p>
    <w:p w14:paraId="78DD861C" w14:textId="77777777" w:rsidR="00F674C5" w:rsidRPr="00F674C5" w:rsidRDefault="00F674C5" w:rsidP="00F674C5">
      <w:pPr>
        <w:pStyle w:val="EndNoteBibliography"/>
        <w:spacing w:after="0"/>
        <w:ind w:left="720" w:hanging="720"/>
      </w:pPr>
      <w:r w:rsidRPr="00F674C5">
        <w:t xml:space="preserve">Fulton, A., Pullen-Sansfaçon, A., Brown, M., Éthier, S., &amp; Graham, J. (2016). Migrant social workers, foreign credential recognition and securing employment in Canada: A qualitative analysis of pre-employment experiences. </w:t>
      </w:r>
      <w:r w:rsidRPr="00F674C5">
        <w:rPr>
          <w:i/>
        </w:rPr>
        <w:t>Canadian Social Work Review/Revue Canadienne de Service Social, 33</w:t>
      </w:r>
      <w:r w:rsidRPr="00F674C5">
        <w:t xml:space="preserve">(1), 65-86. </w:t>
      </w:r>
    </w:p>
    <w:p w14:paraId="797B11AF" w14:textId="77777777" w:rsidR="00F674C5" w:rsidRPr="00F674C5" w:rsidRDefault="00F674C5" w:rsidP="00F674C5">
      <w:pPr>
        <w:pStyle w:val="EndNoteBibliography"/>
        <w:spacing w:after="0"/>
        <w:ind w:left="720" w:hanging="720"/>
      </w:pPr>
      <w:r w:rsidRPr="00F674C5">
        <w:lastRenderedPageBreak/>
        <w:t xml:space="preserve">Ganassin, S., &amp; Young, T. J. (2020). From surviving to thriving: ‘success stories’ of highly skilled refugees in the UK. </w:t>
      </w:r>
      <w:r w:rsidRPr="00F674C5">
        <w:rPr>
          <w:i/>
        </w:rPr>
        <w:t>Language and Intercultural Communication, 20</w:t>
      </w:r>
      <w:r w:rsidRPr="00F674C5">
        <w:t>(2), 125-140. doi:10.1080/14708477.2020.1731520</w:t>
      </w:r>
    </w:p>
    <w:p w14:paraId="4AF3388D" w14:textId="77777777" w:rsidR="00F674C5" w:rsidRPr="00F674C5" w:rsidRDefault="00F674C5" w:rsidP="00F674C5">
      <w:pPr>
        <w:pStyle w:val="EndNoteBibliography"/>
        <w:spacing w:after="0"/>
        <w:ind w:left="720" w:hanging="720"/>
      </w:pPr>
      <w:r w:rsidRPr="00F674C5">
        <w:t xml:space="preserve">Girard, E. R., &amp; Bauder, H. (2007). Assimilation and exclusion of foreign trained engineers in Canada: Inside a professional regulatory organization. </w:t>
      </w:r>
      <w:r w:rsidRPr="00F674C5">
        <w:rPr>
          <w:i/>
        </w:rPr>
        <w:t>Antipode, 39</w:t>
      </w:r>
      <w:r w:rsidRPr="00F674C5">
        <w:t xml:space="preserve">(1), 35-53. </w:t>
      </w:r>
    </w:p>
    <w:p w14:paraId="34B5EA71" w14:textId="77777777" w:rsidR="00F674C5" w:rsidRPr="00F674C5" w:rsidRDefault="00F674C5" w:rsidP="00F674C5">
      <w:pPr>
        <w:pStyle w:val="EndNoteBibliography"/>
        <w:spacing w:after="0"/>
        <w:ind w:left="720" w:hanging="720"/>
      </w:pPr>
      <w:r w:rsidRPr="00F674C5">
        <w:t xml:space="preserve">Gorman, E. H. (2015). Getting ahead in professional organizations: individual qualities, socioeconomic background and organizational context. </w:t>
      </w:r>
      <w:r w:rsidRPr="00F674C5">
        <w:rPr>
          <w:i/>
        </w:rPr>
        <w:t>Journal of Professions and Organization, 2</w:t>
      </w:r>
      <w:r w:rsidRPr="00F674C5">
        <w:t xml:space="preserve">(2), 122-147. </w:t>
      </w:r>
    </w:p>
    <w:p w14:paraId="05886D86" w14:textId="77777777" w:rsidR="00F674C5" w:rsidRPr="00F674C5" w:rsidRDefault="00F674C5" w:rsidP="00F674C5">
      <w:pPr>
        <w:pStyle w:val="EndNoteBibliography"/>
        <w:spacing w:after="0"/>
        <w:ind w:left="720" w:hanging="720"/>
      </w:pPr>
      <w:r w:rsidRPr="00F674C5">
        <w:t xml:space="preserve">Grant, P. R., &amp; Nadin, S. (2007). The credentialing problems of foreign trained personnel from Asia and Africa intending to make their home in Canada: A social psychological perspective. </w:t>
      </w:r>
      <w:r w:rsidRPr="00F674C5">
        <w:rPr>
          <w:i/>
        </w:rPr>
        <w:t>Journal of International Migration and Integration/Revue de l'integration et de la migration internationale, 8</w:t>
      </w:r>
      <w:r w:rsidRPr="00F674C5">
        <w:t xml:space="preserve">(2), 141-162. </w:t>
      </w:r>
    </w:p>
    <w:p w14:paraId="354DE3B5" w14:textId="77777777" w:rsidR="00F674C5" w:rsidRPr="00F674C5" w:rsidRDefault="00F674C5" w:rsidP="00F674C5">
      <w:pPr>
        <w:pStyle w:val="EndNoteBibliography"/>
        <w:spacing w:after="0"/>
        <w:ind w:left="720" w:hanging="720"/>
      </w:pPr>
      <w:r w:rsidRPr="00F674C5">
        <w:t xml:space="preserve">Guo, S. (2009). Difference, deficiency, and devaulation: Tracing the roots of non-recognition of foreign credentials for immigrant professionals in Canada. </w:t>
      </w:r>
      <w:r w:rsidRPr="00F674C5">
        <w:rPr>
          <w:i/>
        </w:rPr>
        <w:t>Canadian Journal for the Study of Adult Education, 22</w:t>
      </w:r>
      <w:r w:rsidRPr="00F674C5">
        <w:t xml:space="preserve">, 37-52. </w:t>
      </w:r>
    </w:p>
    <w:p w14:paraId="33A65626" w14:textId="77777777" w:rsidR="00F674C5" w:rsidRPr="00F674C5" w:rsidRDefault="00F674C5" w:rsidP="00F674C5">
      <w:pPr>
        <w:pStyle w:val="EndNoteBibliography"/>
        <w:spacing w:after="0"/>
        <w:ind w:left="720" w:hanging="720"/>
      </w:pPr>
      <w:r w:rsidRPr="00F674C5">
        <w:t xml:space="preserve">Hager, M. A. (2014). Engagement Motivations in Professional Associations. </w:t>
      </w:r>
      <w:r w:rsidRPr="00F674C5">
        <w:rPr>
          <w:i/>
        </w:rPr>
        <w:t>Nonprofit and Voluntary Sector Quarterly, 43</w:t>
      </w:r>
      <w:r w:rsidRPr="00F674C5">
        <w:t>(2_suppl), 39S-60S. doi:10.1177/0899764013502582</w:t>
      </w:r>
    </w:p>
    <w:p w14:paraId="2481F512" w14:textId="50AEA9C0" w:rsidR="00F674C5" w:rsidRPr="00F674C5" w:rsidRDefault="00F674C5" w:rsidP="00F674C5">
      <w:pPr>
        <w:pStyle w:val="EndNoteBibliography"/>
        <w:spacing w:after="0"/>
        <w:ind w:left="720" w:hanging="720"/>
      </w:pPr>
      <w:r w:rsidRPr="00F674C5">
        <w:t xml:space="preserve">Hann, N., Willott, J., Graham-Brown, N., Roden, J., &amp; Tremayne, D. (2021). </w:t>
      </w:r>
      <w:r w:rsidRPr="00F674C5">
        <w:rPr>
          <w:i/>
        </w:rPr>
        <w:t>What is Suitable and Effective ESOL for Refugees?</w:t>
      </w:r>
      <w:r w:rsidRPr="00F674C5">
        <w:t xml:space="preserve"> Retrieved from </w:t>
      </w:r>
      <w:hyperlink r:id="rId31" w:history="1">
        <w:r w:rsidRPr="00F674C5">
          <w:rPr>
            <w:rStyle w:val="Hyperlink"/>
          </w:rPr>
          <w:t>https://www.migrationyorkshire.org.uk/esol-refugees-toolkit-commissioners-and-practitioners</w:t>
        </w:r>
      </w:hyperlink>
    </w:p>
    <w:p w14:paraId="20B68A7D" w14:textId="77777777" w:rsidR="00F674C5" w:rsidRPr="00F674C5" w:rsidRDefault="00F674C5" w:rsidP="00F674C5">
      <w:pPr>
        <w:pStyle w:val="EndNoteBibliography"/>
        <w:spacing w:after="0"/>
        <w:ind w:left="720" w:hanging="720"/>
      </w:pPr>
      <w:r w:rsidRPr="00F674C5">
        <w:t xml:space="preserve">Harvey, L., Mason, S., &amp; Ward, R. (1995). </w:t>
      </w:r>
      <w:r w:rsidRPr="00F674C5">
        <w:rPr>
          <w:i/>
        </w:rPr>
        <w:t>The role of professional bodies in higher education quality monitoring</w:t>
      </w:r>
      <w:r w:rsidRPr="00F674C5">
        <w:t>: QHE Birmingham.</w:t>
      </w:r>
    </w:p>
    <w:p w14:paraId="2339BC2D" w14:textId="77777777" w:rsidR="00F674C5" w:rsidRPr="00F674C5" w:rsidRDefault="00F674C5" w:rsidP="00F674C5">
      <w:pPr>
        <w:pStyle w:val="EndNoteBibliography"/>
        <w:spacing w:after="0"/>
        <w:ind w:left="720" w:hanging="720"/>
      </w:pPr>
      <w:r w:rsidRPr="00F674C5">
        <w:t xml:space="preserve">Hawthorne, L. (1997). The Question of Discrimination: Skilled Migrants’ Access to Australian Employment. </w:t>
      </w:r>
      <w:r w:rsidRPr="00F674C5">
        <w:rPr>
          <w:i/>
        </w:rPr>
        <w:t>International Migration, 35</w:t>
      </w:r>
      <w:r w:rsidRPr="00F674C5">
        <w:t>(3), 395-420. doi:10.1111/1468-2435.00019</w:t>
      </w:r>
    </w:p>
    <w:p w14:paraId="25A4A7E4" w14:textId="77777777" w:rsidR="00F674C5" w:rsidRPr="00F674C5" w:rsidRDefault="00F674C5" w:rsidP="00F674C5">
      <w:pPr>
        <w:pStyle w:val="EndNoteBibliography"/>
        <w:spacing w:after="0"/>
        <w:ind w:left="720" w:hanging="720"/>
      </w:pPr>
      <w:r w:rsidRPr="00F674C5">
        <w:t xml:space="preserve">Hawthorne, L. (2013). Recognizing foreign qualifications: emerging global trends. </w:t>
      </w:r>
      <w:r w:rsidRPr="00F674C5">
        <w:rPr>
          <w:i/>
        </w:rPr>
        <w:t>Washington (DC): Migration Policy Institute</w:t>
      </w:r>
      <w:r w:rsidRPr="00F674C5">
        <w:t xml:space="preserve">. </w:t>
      </w:r>
    </w:p>
    <w:p w14:paraId="28CA4E4F" w14:textId="77777777" w:rsidR="00F674C5" w:rsidRPr="00F674C5" w:rsidRDefault="00F674C5" w:rsidP="00F674C5">
      <w:pPr>
        <w:pStyle w:val="EndNoteBibliography"/>
        <w:spacing w:after="0"/>
        <w:ind w:left="720" w:hanging="720"/>
      </w:pPr>
      <w:r w:rsidRPr="00F674C5">
        <w:t xml:space="preserve">Hawthorne, L. (2015). The Impact of Skilled Migration on Foreign Qualification Recognition Reform in Australia. </w:t>
      </w:r>
      <w:r w:rsidRPr="00F674C5">
        <w:rPr>
          <w:i/>
        </w:rPr>
        <w:t>Canadian Public Policy, 41</w:t>
      </w:r>
      <w:r w:rsidRPr="00F674C5">
        <w:t>(Supplement 1), S173-S187. doi:10.3138/cpp.2015-027</w:t>
      </w:r>
    </w:p>
    <w:p w14:paraId="25DC78EF" w14:textId="77777777" w:rsidR="00F674C5" w:rsidRPr="00F674C5" w:rsidRDefault="00F674C5" w:rsidP="00F674C5">
      <w:pPr>
        <w:pStyle w:val="EndNoteBibliography"/>
        <w:spacing w:after="0"/>
        <w:ind w:left="720" w:hanging="720"/>
      </w:pPr>
      <w:r w:rsidRPr="00F674C5">
        <w:t xml:space="preserve">Hofstede, G. H., Hofstede, G. J., &amp; Minkov, M. (2010). </w:t>
      </w:r>
      <w:r w:rsidRPr="00F674C5">
        <w:rPr>
          <w:i/>
        </w:rPr>
        <w:t>Cultures and organizations: software of the mind</w:t>
      </w:r>
      <w:r w:rsidRPr="00F674C5">
        <w:t xml:space="preserve"> (3rd ed.). New York: McGraw-Hill.</w:t>
      </w:r>
    </w:p>
    <w:p w14:paraId="5CD5D751" w14:textId="77777777" w:rsidR="00F674C5" w:rsidRPr="00F674C5" w:rsidRDefault="00F674C5" w:rsidP="00F674C5">
      <w:pPr>
        <w:pStyle w:val="EndNoteBibliography"/>
        <w:spacing w:after="0"/>
        <w:ind w:left="720" w:hanging="720"/>
      </w:pPr>
      <w:r w:rsidRPr="00F674C5">
        <w:t xml:space="preserve">Johnstone Young, T., Ganassin, S., Schneider, S., Schartner, A., &amp; Walsh, S. (2022). </w:t>
      </w:r>
      <w:r w:rsidRPr="00F674C5">
        <w:rPr>
          <w:i/>
        </w:rPr>
        <w:t>Intercultural Challenges for the Reintegration of Displaced Professionals A Response to the Language Learning Needs of Refugees in Europe</w:t>
      </w:r>
      <w:r w:rsidRPr="00F674C5">
        <w:t>. Oxford: Routledge.</w:t>
      </w:r>
    </w:p>
    <w:p w14:paraId="5A4A8178" w14:textId="77777777" w:rsidR="00F674C5" w:rsidRPr="00F674C5" w:rsidRDefault="00F674C5" w:rsidP="00F674C5">
      <w:pPr>
        <w:pStyle w:val="EndNoteBibliography"/>
        <w:spacing w:after="0"/>
        <w:ind w:left="720" w:hanging="720"/>
      </w:pPr>
      <w:r w:rsidRPr="00F674C5">
        <w:t xml:space="preserve">Kehoe, A., Rothwell, C., Hesselgreaves, H., Carter, M., &amp; Illing, J. (2019). </w:t>
      </w:r>
      <w:r w:rsidRPr="00F674C5">
        <w:rPr>
          <w:i/>
        </w:rPr>
        <w:t>Evaluation of GMC Welcome to UK Practice</w:t>
      </w:r>
      <w:r w:rsidRPr="00F674C5">
        <w:t>: Newcastle University.</w:t>
      </w:r>
    </w:p>
    <w:p w14:paraId="7A6FA491" w14:textId="77777777" w:rsidR="00F674C5" w:rsidRPr="00F674C5" w:rsidRDefault="00F674C5" w:rsidP="00F674C5">
      <w:pPr>
        <w:pStyle w:val="EndNoteBibliography"/>
        <w:spacing w:after="0"/>
        <w:ind w:left="720" w:hanging="720"/>
      </w:pPr>
      <w:r w:rsidRPr="00F674C5">
        <w:t xml:space="preserve">Kennedy, T., &amp; Chen, C. P. (2012). Career counselling new and professional immigrants: theories into practice. </w:t>
      </w:r>
      <w:r w:rsidRPr="00F674C5">
        <w:rPr>
          <w:i/>
        </w:rPr>
        <w:t>Australian Journal of Career Development, 21</w:t>
      </w:r>
      <w:r w:rsidRPr="00F674C5">
        <w:t xml:space="preserve">, 36-45. </w:t>
      </w:r>
    </w:p>
    <w:p w14:paraId="61001CE4" w14:textId="77777777" w:rsidR="00F674C5" w:rsidRPr="00F674C5" w:rsidRDefault="00F674C5" w:rsidP="00F674C5">
      <w:pPr>
        <w:pStyle w:val="EndNoteBibliography"/>
        <w:spacing w:after="0"/>
        <w:ind w:left="720" w:hanging="720"/>
      </w:pPr>
      <w:r w:rsidRPr="00F674C5">
        <w:t xml:space="preserve">Khan-Gökkaya, S., &amp; Mösko, M. (2020). Process- and outcome evaluation of an orientation programme for refugee health professionals. </w:t>
      </w:r>
      <w:r w:rsidRPr="00F674C5">
        <w:rPr>
          <w:i/>
        </w:rPr>
        <w:t>Medical Education Online, 25</w:t>
      </w:r>
      <w:r w:rsidRPr="00F674C5">
        <w:t>(1), 1811543. doi:10.1080/10872981.2020.1811543</w:t>
      </w:r>
    </w:p>
    <w:p w14:paraId="069A742C" w14:textId="77777777" w:rsidR="00F674C5" w:rsidRPr="00F674C5" w:rsidRDefault="00F674C5" w:rsidP="00F674C5">
      <w:pPr>
        <w:pStyle w:val="EndNoteBibliography"/>
        <w:spacing w:after="0"/>
        <w:ind w:left="720" w:hanging="720"/>
      </w:pPr>
      <w:r w:rsidRPr="00F674C5">
        <w:t xml:space="preserve">Khan‐Gökkaya, S., &amp; Mösko, M. (2020). Labour Market Integration of Refugee Health Professionals in Germany: Challenges and Strategies. </w:t>
      </w:r>
      <w:r w:rsidRPr="00F674C5">
        <w:rPr>
          <w:i/>
        </w:rPr>
        <w:t>International Migration, 59</w:t>
      </w:r>
      <w:r w:rsidRPr="00F674C5">
        <w:t>(4), 105-126. doi:10.1111/imig.12752</w:t>
      </w:r>
    </w:p>
    <w:p w14:paraId="1070FBF3" w14:textId="1F5271B4" w:rsidR="00F674C5" w:rsidRPr="00F674C5" w:rsidRDefault="00F674C5" w:rsidP="00F674C5">
      <w:pPr>
        <w:pStyle w:val="EndNoteBibliography"/>
        <w:spacing w:after="0"/>
        <w:ind w:left="720" w:hanging="720"/>
      </w:pPr>
      <w:r w:rsidRPr="00F674C5">
        <w:t xml:space="preserve">Kirk, R. (2004). </w:t>
      </w:r>
      <w:r w:rsidRPr="00F674C5">
        <w:rPr>
          <w:i/>
        </w:rPr>
        <w:t>Skills audit of refugees</w:t>
      </w:r>
      <w:r w:rsidRPr="00F674C5">
        <w:t xml:space="preserve">. Retrieved from </w:t>
      </w:r>
      <w:hyperlink r:id="rId32" w:history="1">
        <w:r w:rsidRPr="00F674C5">
          <w:rPr>
            <w:rStyle w:val="Hyperlink"/>
          </w:rPr>
          <w:t>https://dera.ioe.ac.uk/11971/1/Skills%2520audit%2520of%2520refugees.pdf</w:t>
        </w:r>
      </w:hyperlink>
    </w:p>
    <w:p w14:paraId="59CE82F0" w14:textId="525B42F2" w:rsidR="00F674C5" w:rsidRPr="00F674C5" w:rsidRDefault="00F674C5" w:rsidP="00F674C5">
      <w:pPr>
        <w:pStyle w:val="EndNoteBibliography"/>
        <w:spacing w:after="0"/>
        <w:ind w:left="720" w:hanging="720"/>
      </w:pPr>
      <w:r w:rsidRPr="00F674C5">
        <w:t xml:space="preserve">Konle-Seidl, R. (2016). </w:t>
      </w:r>
      <w:r w:rsidRPr="00F674C5">
        <w:rPr>
          <w:i/>
        </w:rPr>
        <w:t>Labour market integration of refugees: Strategies and good practices</w:t>
      </w:r>
      <w:r w:rsidRPr="00F674C5">
        <w:t xml:space="preserve">.  Retrieved from </w:t>
      </w:r>
      <w:hyperlink r:id="rId33" w:history="1">
        <w:r w:rsidRPr="00F674C5">
          <w:rPr>
            <w:rStyle w:val="Hyperlink"/>
          </w:rPr>
          <w:t>https://www.europarl.europa.eu/RegData/etudes/STUD/2016/578956/IPOL_STU(2016)578956_EN.pdf</w:t>
        </w:r>
      </w:hyperlink>
    </w:p>
    <w:p w14:paraId="2E3D16FE" w14:textId="77777777" w:rsidR="00F674C5" w:rsidRPr="00F674C5" w:rsidRDefault="00F674C5" w:rsidP="00F674C5">
      <w:pPr>
        <w:pStyle w:val="EndNoteBibliography"/>
        <w:spacing w:after="0"/>
        <w:ind w:left="720" w:hanging="720"/>
      </w:pPr>
      <w:r w:rsidRPr="00F674C5">
        <w:t xml:space="preserve">Krahn, H., Derwing, T., Mulder, M., &amp; Wilkinson, L. (2000). Educated and underemployed: Refugee integration into the Canadian labour market. </w:t>
      </w:r>
      <w:r w:rsidRPr="00F674C5">
        <w:rPr>
          <w:i/>
        </w:rPr>
        <w:t>Journal of International Migration and Integration/Revue de l'integration et de la migration internationale, 1</w:t>
      </w:r>
      <w:r w:rsidRPr="00F674C5">
        <w:t xml:space="preserve">(1), 59-84. </w:t>
      </w:r>
    </w:p>
    <w:p w14:paraId="004050CA" w14:textId="77777777" w:rsidR="00F674C5" w:rsidRPr="00F674C5" w:rsidRDefault="00F674C5" w:rsidP="00F674C5">
      <w:pPr>
        <w:pStyle w:val="EndNoteBibliography"/>
        <w:spacing w:after="0"/>
        <w:ind w:left="720" w:hanging="720"/>
      </w:pPr>
      <w:r w:rsidRPr="00F674C5">
        <w:t xml:space="preserve">Lambrechts, A. A. (2020). The super-disadvantaged in higher education: barriers to access for refugee background students in England. </w:t>
      </w:r>
      <w:r w:rsidRPr="00F674C5">
        <w:rPr>
          <w:i/>
        </w:rPr>
        <w:t>Higher Education (00181560), 80</w:t>
      </w:r>
      <w:r w:rsidRPr="00F674C5">
        <w:t>(5), 803-822. doi:10.1007/s10734-020-00515-4</w:t>
      </w:r>
    </w:p>
    <w:p w14:paraId="35A1EEB2" w14:textId="77777777" w:rsidR="00F674C5" w:rsidRPr="00F674C5" w:rsidRDefault="00F674C5" w:rsidP="00F674C5">
      <w:pPr>
        <w:pStyle w:val="EndNoteBibliography"/>
        <w:spacing w:after="0"/>
        <w:ind w:left="720" w:hanging="720"/>
      </w:pPr>
      <w:r w:rsidRPr="00F674C5">
        <w:lastRenderedPageBreak/>
        <w:t xml:space="preserve">Learning and Work Institute. (2019). </w:t>
      </w:r>
      <w:r w:rsidRPr="00F674C5">
        <w:rPr>
          <w:i/>
        </w:rPr>
        <w:t>Progressing resettled refugees into employment</w:t>
      </w:r>
      <w:r w:rsidRPr="00F674C5">
        <w:t>. Leicester: National Learning and Work Institute (England and Wales).</w:t>
      </w:r>
    </w:p>
    <w:p w14:paraId="79C62F4A" w14:textId="77777777" w:rsidR="00F674C5" w:rsidRPr="00F674C5" w:rsidRDefault="00F674C5" w:rsidP="00F674C5">
      <w:pPr>
        <w:pStyle w:val="EndNoteBibliography"/>
        <w:spacing w:after="0"/>
        <w:ind w:left="720" w:hanging="720"/>
      </w:pPr>
      <w:r w:rsidRPr="00F674C5">
        <w:t xml:space="preserve">Leblanc, Y., Bourgeault, I. L., &amp; Neiterman, E. (2013). Comparing Approaches to Integrating Refugee and Asylum-Seeking Healthcare Professionals in Canada and the UK. </w:t>
      </w:r>
      <w:r w:rsidRPr="00F674C5">
        <w:rPr>
          <w:i/>
        </w:rPr>
        <w:t>Healthcare Policy, 9</w:t>
      </w:r>
      <w:r w:rsidRPr="00F674C5">
        <w:t xml:space="preserve">(Special), 126-138. </w:t>
      </w:r>
    </w:p>
    <w:p w14:paraId="1122DDAA" w14:textId="77777777" w:rsidR="00F674C5" w:rsidRPr="00F674C5" w:rsidRDefault="00F674C5" w:rsidP="00F674C5">
      <w:pPr>
        <w:pStyle w:val="EndNoteBibliography"/>
        <w:spacing w:after="0"/>
        <w:ind w:left="720" w:hanging="720"/>
      </w:pPr>
      <w:r w:rsidRPr="00F674C5">
        <w:t xml:space="preserve">Lee, E. S., Szkudlarek, B., Nguyen, D. C., &amp; Nardon, L. (2020). Unveiling the Canvas Ceiling: A Multidisciplinary Literature Review of Refugee Employment and Workforce Integration. </w:t>
      </w:r>
      <w:r w:rsidRPr="00F674C5">
        <w:rPr>
          <w:i/>
        </w:rPr>
        <w:t>International Journal of Management Reviews, 22</w:t>
      </w:r>
      <w:r w:rsidRPr="00F674C5">
        <w:t>(2), 193-216. doi:10.1111/ijmr.12222</w:t>
      </w:r>
    </w:p>
    <w:p w14:paraId="163CF365" w14:textId="77777777" w:rsidR="00F674C5" w:rsidRPr="00F674C5" w:rsidRDefault="00F674C5" w:rsidP="00F674C5">
      <w:pPr>
        <w:pStyle w:val="EndNoteBibliography"/>
        <w:spacing w:after="0"/>
        <w:ind w:left="720" w:hanging="720"/>
      </w:pPr>
      <w:r w:rsidRPr="00F674C5">
        <w:t xml:space="preserve">Lester, S. (2009). Routes to qualified status: practices and trends among UK professional bodies. </w:t>
      </w:r>
      <w:r w:rsidRPr="00F674C5">
        <w:rPr>
          <w:i/>
        </w:rPr>
        <w:t>Studies in Higher Education, 34</w:t>
      </w:r>
      <w:r w:rsidRPr="00F674C5">
        <w:t xml:space="preserve">(2), 223-236. </w:t>
      </w:r>
    </w:p>
    <w:p w14:paraId="406B7873" w14:textId="77777777" w:rsidR="00F674C5" w:rsidRPr="00F674C5" w:rsidRDefault="00F674C5" w:rsidP="00F674C5">
      <w:pPr>
        <w:pStyle w:val="EndNoteBibliography"/>
        <w:spacing w:after="0"/>
        <w:ind w:left="720" w:hanging="720"/>
      </w:pPr>
      <w:r w:rsidRPr="00F674C5">
        <w:t xml:space="preserve">Mackenzie Davey, K., &amp; Jones, C. (2019). Refugees’ narratives of career barriers and professional identity. </w:t>
      </w:r>
      <w:r w:rsidRPr="00F674C5">
        <w:rPr>
          <w:i/>
        </w:rPr>
        <w:t>Career Development International, 25</w:t>
      </w:r>
      <w:r w:rsidRPr="00F674C5">
        <w:t>(1), 49-66. doi:10.1108/CDI-12-2018-0315</w:t>
      </w:r>
    </w:p>
    <w:p w14:paraId="7C03C403" w14:textId="0AEEE188" w:rsidR="00F674C5" w:rsidRPr="00F674C5" w:rsidRDefault="00F674C5" w:rsidP="00F674C5">
      <w:pPr>
        <w:pStyle w:val="EndNoteBibliography"/>
        <w:spacing w:after="0"/>
        <w:ind w:left="720" w:hanging="720"/>
      </w:pPr>
      <w:r w:rsidRPr="00F674C5">
        <w:t xml:space="preserve">Martín, I., Arcarons, A., Aumüller, J., Bevelander, P., Emilsson, H., Kalantaryan, S., . . . Venturini, A. (2016). </w:t>
      </w:r>
      <w:r w:rsidRPr="00F674C5">
        <w:rPr>
          <w:i/>
        </w:rPr>
        <w:t>From refugees to workers: Mapping labour market integration support measures for asylum-seekers and refugees in EU member states. Volume II: Literature review and country case studies</w:t>
      </w:r>
      <w:r w:rsidRPr="00F674C5">
        <w:t xml:space="preserve">. Retrieved from </w:t>
      </w:r>
      <w:hyperlink r:id="rId34" w:history="1">
        <w:r w:rsidRPr="00F674C5">
          <w:rPr>
            <w:rStyle w:val="Hyperlink"/>
          </w:rPr>
          <w:t>http://hdl.handle.net/1814/43505</w:t>
        </w:r>
      </w:hyperlink>
    </w:p>
    <w:p w14:paraId="52ACC36F" w14:textId="77777777" w:rsidR="00F674C5" w:rsidRPr="00F674C5" w:rsidRDefault="00F674C5" w:rsidP="00F674C5">
      <w:pPr>
        <w:pStyle w:val="EndNoteBibliography"/>
        <w:spacing w:after="0"/>
        <w:ind w:left="720" w:hanging="720"/>
      </w:pPr>
      <w:r w:rsidRPr="00F674C5">
        <w:t xml:space="preserve">Meares, C. (2010). A fine balance: Women, work and skilled migration. </w:t>
      </w:r>
      <w:r w:rsidRPr="00F674C5">
        <w:rPr>
          <w:i/>
        </w:rPr>
        <w:t>Women's Studies International Forum, 33</w:t>
      </w:r>
      <w:r w:rsidRPr="00F674C5">
        <w:t xml:space="preserve">(5), 473-481. </w:t>
      </w:r>
    </w:p>
    <w:p w14:paraId="108AE9E9" w14:textId="77777777" w:rsidR="00F674C5" w:rsidRPr="00F674C5" w:rsidRDefault="00F674C5" w:rsidP="00F674C5">
      <w:pPr>
        <w:pStyle w:val="EndNoteBibliography"/>
        <w:spacing w:after="0"/>
        <w:ind w:left="720" w:hanging="720"/>
      </w:pPr>
      <w:r w:rsidRPr="00F674C5">
        <w:t xml:space="preserve">Mesthenos, E., &amp; Ioannidi, E. (2002). Obstacles to refugee integration in the European Union member states. </w:t>
      </w:r>
      <w:r w:rsidRPr="00F674C5">
        <w:rPr>
          <w:i/>
        </w:rPr>
        <w:t>Journal of Refugee Studies, 15</w:t>
      </w:r>
      <w:r w:rsidRPr="00F674C5">
        <w:t xml:space="preserve">(3), 304-320. </w:t>
      </w:r>
    </w:p>
    <w:p w14:paraId="76BDC168" w14:textId="77777777" w:rsidR="00F674C5" w:rsidRPr="00F674C5" w:rsidRDefault="00F674C5" w:rsidP="00F674C5">
      <w:pPr>
        <w:pStyle w:val="EndNoteBibliography"/>
        <w:spacing w:after="0"/>
        <w:ind w:left="720" w:hanging="720"/>
      </w:pPr>
      <w:r w:rsidRPr="00F674C5">
        <w:t xml:space="preserve">Morrice, L. (2009). Journeys into higher education: the case of refugees in the UK. </w:t>
      </w:r>
      <w:r w:rsidRPr="00F674C5">
        <w:rPr>
          <w:i/>
        </w:rPr>
        <w:t>Teaching in Higher Education, 14</w:t>
      </w:r>
      <w:r w:rsidRPr="00F674C5">
        <w:t>(6), 661-672. doi:10.1080/13562510903315282</w:t>
      </w:r>
    </w:p>
    <w:p w14:paraId="0D11D463" w14:textId="77777777" w:rsidR="00F674C5" w:rsidRPr="00F674C5" w:rsidRDefault="00F674C5" w:rsidP="00F674C5">
      <w:pPr>
        <w:pStyle w:val="EndNoteBibliography"/>
        <w:spacing w:after="0"/>
        <w:ind w:left="720" w:hanging="720"/>
      </w:pPr>
      <w:r w:rsidRPr="00F674C5">
        <w:t xml:space="preserve">Morrice, L., Tip, L. K., Collyer, M., &amp; Brown, R. (2019). ‘You can’t have a good integration when you don’t have a good communication’: English-language Learning Among Resettled Refugees in England. </w:t>
      </w:r>
      <w:r w:rsidRPr="00F674C5">
        <w:rPr>
          <w:i/>
        </w:rPr>
        <w:t>Journal of Refugee Studies, 34</w:t>
      </w:r>
      <w:r w:rsidRPr="00F674C5">
        <w:t>(1), 681-699. doi:10.1093/jrs/fez023</w:t>
      </w:r>
    </w:p>
    <w:p w14:paraId="2678D160" w14:textId="77777777" w:rsidR="00F674C5" w:rsidRPr="00F674C5" w:rsidRDefault="00F674C5" w:rsidP="00F674C5">
      <w:pPr>
        <w:pStyle w:val="EndNoteBibliography"/>
        <w:spacing w:after="0"/>
        <w:ind w:left="720" w:hanging="720"/>
      </w:pPr>
      <w:r w:rsidRPr="00F674C5">
        <w:t xml:space="preserve">Morrow, G., Rothwell, C., Burford, B., &amp; Illing, J. (2013). Cultural dimensions in the transition of overseas medical graduates to the UK workplace. </w:t>
      </w:r>
      <w:r w:rsidRPr="00F674C5">
        <w:rPr>
          <w:i/>
        </w:rPr>
        <w:t>Medical teacher, 35</w:t>
      </w:r>
      <w:r w:rsidRPr="00F674C5">
        <w:t xml:space="preserve">(10), e1537-e1545. </w:t>
      </w:r>
    </w:p>
    <w:p w14:paraId="33FEE28B" w14:textId="77777777" w:rsidR="00F674C5" w:rsidRPr="00F674C5" w:rsidRDefault="00F674C5" w:rsidP="00F674C5">
      <w:pPr>
        <w:pStyle w:val="EndNoteBibliography"/>
        <w:spacing w:after="0"/>
        <w:ind w:left="720" w:hanging="720"/>
      </w:pPr>
      <w:r w:rsidRPr="00F674C5">
        <w:t xml:space="preserve">Mozetič, K. (2018). Validating highly educated refugees' qualifications. </w:t>
      </w:r>
      <w:r w:rsidRPr="00F674C5">
        <w:rPr>
          <w:i/>
        </w:rPr>
        <w:t>Forced Migration Review</w:t>
      </w:r>
      <w:r w:rsidRPr="00F674C5">
        <w:t xml:space="preserve">(58), 37-39. </w:t>
      </w:r>
    </w:p>
    <w:p w14:paraId="0CA683D8" w14:textId="77777777" w:rsidR="00F674C5" w:rsidRPr="00F674C5" w:rsidRDefault="00F674C5" w:rsidP="00F674C5">
      <w:pPr>
        <w:pStyle w:val="EndNoteBibliography"/>
        <w:spacing w:after="0"/>
        <w:ind w:left="720" w:hanging="720"/>
      </w:pPr>
      <w:r w:rsidRPr="00F674C5">
        <w:t xml:space="preserve">Munn, Z., Peters, M. D. J., Stern, C., Tufanaru, C., McArthur, A., &amp; Aromataris, E. (2018). Systematic review or scoping review? Guidance for authors when choosing between a systematic or scoping review approach. </w:t>
      </w:r>
      <w:r w:rsidRPr="00F674C5">
        <w:rPr>
          <w:i/>
        </w:rPr>
        <w:t>BMC medical research methodology, 18</w:t>
      </w:r>
      <w:r w:rsidRPr="00F674C5">
        <w:t>(1), 143. doi:10.1186/s12874-018-0611-x</w:t>
      </w:r>
    </w:p>
    <w:p w14:paraId="2545FB1B" w14:textId="77777777" w:rsidR="00F674C5" w:rsidRPr="00F674C5" w:rsidRDefault="00F674C5" w:rsidP="00F674C5">
      <w:pPr>
        <w:pStyle w:val="EndNoteBibliography"/>
        <w:spacing w:after="0"/>
        <w:ind w:left="720" w:hanging="720"/>
      </w:pPr>
      <w:r w:rsidRPr="00F674C5">
        <w:t xml:space="preserve">Ng Chok, H., Mannix, J., Dickson, C., &amp; Wilkes, L. (2018). Experiences of registered nurses from a refugee background: A scoping review. </w:t>
      </w:r>
      <w:r w:rsidRPr="00F674C5">
        <w:rPr>
          <w:i/>
        </w:rPr>
        <w:t>Journal of clinical nursing, 27</w:t>
      </w:r>
      <w:r w:rsidRPr="00F674C5">
        <w:t xml:space="preserve">(7-8), e1275-e1283. </w:t>
      </w:r>
    </w:p>
    <w:p w14:paraId="251D9AC3" w14:textId="77777777" w:rsidR="00F674C5" w:rsidRPr="00F674C5" w:rsidRDefault="00F674C5" w:rsidP="00F674C5">
      <w:pPr>
        <w:pStyle w:val="EndNoteBibliography"/>
        <w:spacing w:after="0"/>
        <w:ind w:left="720" w:hanging="720"/>
      </w:pPr>
      <w:r w:rsidRPr="00F674C5">
        <w:t xml:space="preserve">Ní Mhurchú, A. (2007). </w:t>
      </w:r>
      <w:r w:rsidRPr="00F674C5">
        <w:rPr>
          <w:i/>
        </w:rPr>
        <w:t>Recognition of Professional Qualifications: An Analysis of the Role of Professional Bodies</w:t>
      </w:r>
      <w:r w:rsidRPr="00F674C5">
        <w:t>. Dublin: Integrating Ireland.</w:t>
      </w:r>
    </w:p>
    <w:p w14:paraId="2823D3A5" w14:textId="77777777" w:rsidR="00F674C5" w:rsidRPr="00F674C5" w:rsidRDefault="00F674C5" w:rsidP="00F674C5">
      <w:pPr>
        <w:pStyle w:val="EndNoteBibliography"/>
        <w:spacing w:after="0"/>
        <w:ind w:left="720" w:hanging="720"/>
      </w:pPr>
      <w:r w:rsidRPr="00F674C5">
        <w:t xml:space="preserve">O'Dwyer, M., &amp; Colic-Peisker, V. (2016). Facilitating the professional transition of migrants in Australia: does gender matter? </w:t>
      </w:r>
      <w:r w:rsidRPr="00F674C5">
        <w:rPr>
          <w:i/>
        </w:rPr>
        <w:t>Australian Journal of Social Issues (John Wiley &amp; Sons, Inc. ), 51</w:t>
      </w:r>
      <w:r w:rsidRPr="00F674C5">
        <w:t>(1), 47-66. doi:10.1002/j.1839-4655.2016.tb00364.x</w:t>
      </w:r>
    </w:p>
    <w:p w14:paraId="708C7D35" w14:textId="0CF2925E" w:rsidR="00F674C5" w:rsidRPr="00F674C5" w:rsidRDefault="00F674C5" w:rsidP="00F674C5">
      <w:pPr>
        <w:pStyle w:val="EndNoteBibliography"/>
        <w:spacing w:after="0"/>
        <w:ind w:left="720" w:hanging="720"/>
      </w:pPr>
      <w:r w:rsidRPr="00F674C5">
        <w:t xml:space="preserve">Office for National Statistics. (2022). Headline indicators for adults arriving in the UK from Ukraine: qualifications and remote working. Retrieved from </w:t>
      </w:r>
      <w:hyperlink r:id="rId35" w:history="1">
        <w:r w:rsidRPr="00F674C5">
          <w:rPr>
            <w:rStyle w:val="Hyperlink"/>
          </w:rPr>
          <w:t>https://www.ons.gov.uk/peoplepopulationandcommunity/populationandmigration/internationalmigration/adhocs/15065headlineindicatorsforadultsarrivingintheukfromukrainequalificationsandremoteworking</w:t>
        </w:r>
      </w:hyperlink>
    </w:p>
    <w:p w14:paraId="6730EB02" w14:textId="77777777" w:rsidR="00F674C5" w:rsidRPr="00F674C5" w:rsidRDefault="00F674C5" w:rsidP="00F674C5">
      <w:pPr>
        <w:pStyle w:val="EndNoteBibliography"/>
        <w:spacing w:after="0"/>
        <w:ind w:left="720" w:hanging="720"/>
      </w:pPr>
      <w:r w:rsidRPr="00F674C5">
        <w:t xml:space="preserve">Ogbuagu, B. C. (2012). Nice CV! You will hear from us: Canadian labor market and the phenomenology of the marginalized ethnic professional migrant. </w:t>
      </w:r>
      <w:r w:rsidRPr="00F674C5">
        <w:rPr>
          <w:i/>
        </w:rPr>
        <w:t>Journal of Social Sciences, 8</w:t>
      </w:r>
      <w:r w:rsidRPr="00F674C5">
        <w:t xml:space="preserve">(1), 1-12. </w:t>
      </w:r>
    </w:p>
    <w:p w14:paraId="1A36CD8A" w14:textId="77777777" w:rsidR="00F674C5" w:rsidRPr="00F674C5" w:rsidRDefault="00F674C5" w:rsidP="00F674C5">
      <w:pPr>
        <w:pStyle w:val="EndNoteBibliography"/>
        <w:spacing w:after="0"/>
        <w:ind w:left="720" w:hanging="720"/>
      </w:pPr>
      <w:r w:rsidRPr="00F674C5">
        <w:t xml:space="preserve">Oikelome, F., &amp; Healy, G. (2013). Gender, migration and place of qualification of doctors in the UK: Perceptions of inequality, morale and career aspiration. </w:t>
      </w:r>
      <w:r w:rsidRPr="00F674C5">
        <w:rPr>
          <w:i/>
        </w:rPr>
        <w:t>Journal of Ethnic and Migration Studies, 39</w:t>
      </w:r>
      <w:r w:rsidRPr="00F674C5">
        <w:t xml:space="preserve">(4), 557-577. </w:t>
      </w:r>
    </w:p>
    <w:p w14:paraId="6B0AC84F" w14:textId="77777777" w:rsidR="00F674C5" w:rsidRPr="00F674C5" w:rsidRDefault="00F674C5" w:rsidP="00F674C5">
      <w:pPr>
        <w:pStyle w:val="EndNoteBibliography"/>
        <w:spacing w:after="0"/>
        <w:ind w:left="720" w:hanging="720"/>
      </w:pPr>
      <w:r w:rsidRPr="00F674C5">
        <w:t xml:space="preserve">Papadopoulos, A. (2016). Migrating Qualifications: The Ethics of Recognition. </w:t>
      </w:r>
      <w:r w:rsidRPr="00F674C5">
        <w:rPr>
          <w:i/>
        </w:rPr>
        <w:t>The British Journal of Social Work, 47</w:t>
      </w:r>
      <w:r w:rsidRPr="00F674C5">
        <w:t>(1), 219-237. doi:10.1093/bjsw/bcw038</w:t>
      </w:r>
    </w:p>
    <w:p w14:paraId="5A800807" w14:textId="77777777" w:rsidR="00F674C5" w:rsidRPr="00F674C5" w:rsidRDefault="00F674C5" w:rsidP="00F674C5">
      <w:pPr>
        <w:pStyle w:val="EndNoteBibliography"/>
        <w:spacing w:after="0"/>
        <w:ind w:left="720" w:hanging="720"/>
      </w:pPr>
      <w:r w:rsidRPr="00F674C5">
        <w:t xml:space="preserve">Pile, H. (1997). </w:t>
      </w:r>
      <w:r w:rsidRPr="00F674C5">
        <w:rPr>
          <w:i/>
        </w:rPr>
        <w:t>The asylum trap: the labour market experiences of refugees with professional qualifications</w:t>
      </w:r>
      <w:r w:rsidRPr="00F674C5">
        <w:t>. London: Low Pay Unit.</w:t>
      </w:r>
    </w:p>
    <w:p w14:paraId="0062B42C" w14:textId="77777777" w:rsidR="00F674C5" w:rsidRPr="00F674C5" w:rsidRDefault="00F674C5" w:rsidP="00F674C5">
      <w:pPr>
        <w:pStyle w:val="EndNoteBibliography"/>
        <w:spacing w:after="0"/>
        <w:ind w:left="720" w:hanging="720"/>
      </w:pPr>
      <w:r w:rsidRPr="00F674C5">
        <w:lastRenderedPageBreak/>
        <w:t xml:space="preserve">Pio, E., &amp; Essers, C. (2014). Professional Migrant Women Decentring Otherness: A Transnational Perspective. </w:t>
      </w:r>
      <w:r w:rsidRPr="00F674C5">
        <w:rPr>
          <w:i/>
        </w:rPr>
        <w:t>British Journal of Management, 25</w:t>
      </w:r>
      <w:r w:rsidRPr="00F674C5">
        <w:t>(2), 252-265. doi:10.1111/1467-8551.12003</w:t>
      </w:r>
    </w:p>
    <w:p w14:paraId="7E021304" w14:textId="77777777" w:rsidR="00F674C5" w:rsidRPr="00F674C5" w:rsidRDefault="00F674C5" w:rsidP="00F674C5">
      <w:pPr>
        <w:pStyle w:val="EndNoteBibliography"/>
        <w:spacing w:after="0"/>
        <w:ind w:left="720" w:hanging="720"/>
      </w:pPr>
      <w:r w:rsidRPr="00F674C5">
        <w:t xml:space="preserve">Piętka-Nykaza, E. (2015). ‘I Want to Do Anything which Is Decent and Relates to My Profession’: Refugee Doctors’ and Teachers’ Strategies of Re-Entering Their Professions in the UK. </w:t>
      </w:r>
      <w:r w:rsidRPr="00F674C5">
        <w:rPr>
          <w:i/>
        </w:rPr>
        <w:t>Journal of Refugee Studies, 28</w:t>
      </w:r>
      <w:r w:rsidRPr="00F674C5">
        <w:t>(4), 523-543. doi:10.1093/jrs/fev008</w:t>
      </w:r>
    </w:p>
    <w:p w14:paraId="4A93D124" w14:textId="77777777" w:rsidR="00F674C5" w:rsidRPr="00F674C5" w:rsidRDefault="00F674C5" w:rsidP="00F674C5">
      <w:pPr>
        <w:pStyle w:val="EndNoteBibliography"/>
        <w:spacing w:after="0"/>
        <w:ind w:left="720" w:hanging="720"/>
      </w:pPr>
      <w:r w:rsidRPr="00F674C5">
        <w:t xml:space="preserve">Ricci, A., Crivellaro, F., &amp; Bolzani, D. (2021). Perceived Employability of Highly Skilled Migrant Women in STEM: Insights from Labor Market Intermediaries' Professionals. </w:t>
      </w:r>
      <w:r w:rsidRPr="00F674C5">
        <w:rPr>
          <w:i/>
        </w:rPr>
        <w:t>Administrative Sciences, 11</w:t>
      </w:r>
      <w:r w:rsidRPr="00F674C5">
        <w:t>(1), 1-17. doi:10.3390/admsci11010007</w:t>
      </w:r>
    </w:p>
    <w:p w14:paraId="07C4BCDE" w14:textId="77777777" w:rsidR="00F674C5" w:rsidRPr="00F674C5" w:rsidRDefault="00F674C5" w:rsidP="00F674C5">
      <w:pPr>
        <w:pStyle w:val="EndNoteBibliography"/>
        <w:spacing w:after="0"/>
        <w:ind w:left="720" w:hanging="720"/>
      </w:pPr>
      <w:r w:rsidRPr="00F674C5">
        <w:t xml:space="preserve">Rothwell, C., Morrow, G., Burford, B., &amp; Illing, J. (2013). Ways in which healthcare organisations can support overseas-qualified doctors in the UK. </w:t>
      </w:r>
      <w:r w:rsidRPr="00F674C5">
        <w:rPr>
          <w:i/>
        </w:rPr>
        <w:t>International Journal of Medical Education, 4</w:t>
      </w:r>
      <w:r w:rsidRPr="00F674C5">
        <w:t xml:space="preserve">, 75-82. </w:t>
      </w:r>
    </w:p>
    <w:p w14:paraId="682C0490" w14:textId="77777777" w:rsidR="00F674C5" w:rsidRPr="00F674C5" w:rsidRDefault="00F674C5" w:rsidP="00F674C5">
      <w:pPr>
        <w:pStyle w:val="EndNoteBibliography"/>
        <w:spacing w:after="0"/>
        <w:ind w:left="720" w:hanging="720"/>
      </w:pPr>
      <w:r w:rsidRPr="00F674C5">
        <w:t xml:space="preserve">Rudlin, W. A. (1934). [The Professions., A. M. Carr-Saunders, P. A. Wilson]. </w:t>
      </w:r>
      <w:r w:rsidRPr="00F674C5">
        <w:rPr>
          <w:i/>
        </w:rPr>
        <w:t>The Economic Journal, 44</w:t>
      </w:r>
      <w:r w:rsidRPr="00F674C5">
        <w:t>(174), 322-324. doi:10.2307/2224787</w:t>
      </w:r>
    </w:p>
    <w:p w14:paraId="7B4572EA" w14:textId="5E38A872" w:rsidR="00F674C5" w:rsidRPr="00F674C5" w:rsidRDefault="00F674C5" w:rsidP="00F674C5">
      <w:pPr>
        <w:pStyle w:val="EndNoteBibliography"/>
        <w:spacing w:after="0"/>
        <w:ind w:left="720" w:hanging="720"/>
      </w:pPr>
      <w:r w:rsidRPr="00F674C5">
        <w:t xml:space="preserve">Ruiz, I., &amp; Vargas-Silva, C. (2021). </w:t>
      </w:r>
      <w:r w:rsidRPr="00F674C5">
        <w:rPr>
          <w:i/>
        </w:rPr>
        <w:t>What Works for Improving Refugee Outcomes in High-Income Countries? Policy Insights for the UK</w:t>
      </w:r>
      <w:r w:rsidRPr="00F674C5">
        <w:t xml:space="preserve">. Retrieved from Oxford: </w:t>
      </w:r>
      <w:hyperlink r:id="rId36" w:history="1">
        <w:r w:rsidRPr="00F674C5">
          <w:rPr>
            <w:rStyle w:val="Hyperlink"/>
          </w:rPr>
          <w:t>https://www.compas.ox.ac.uk/2021/what-works-for-improving-refugee-outcomes-in-high-income-countries-policy-insights-for-the-uk/</w:t>
        </w:r>
      </w:hyperlink>
    </w:p>
    <w:p w14:paraId="04D40E70" w14:textId="77777777" w:rsidR="00F674C5" w:rsidRPr="00F674C5" w:rsidRDefault="00F674C5" w:rsidP="00F674C5">
      <w:pPr>
        <w:pStyle w:val="EndNoteBibliography"/>
        <w:spacing w:after="0"/>
        <w:ind w:left="720" w:hanging="720"/>
      </w:pPr>
      <w:r w:rsidRPr="00F674C5">
        <w:t xml:space="preserve">Shiferaw, D., &amp; Hagos, H. (2002). </w:t>
      </w:r>
      <w:r w:rsidRPr="00F674C5">
        <w:rPr>
          <w:i/>
        </w:rPr>
        <w:t>Refugees and progression routes to employment</w:t>
      </w:r>
      <w:r w:rsidRPr="00F674C5">
        <w:t>. London: Refugee Council.</w:t>
      </w:r>
    </w:p>
    <w:p w14:paraId="351B3CF1" w14:textId="77777777" w:rsidR="00F674C5" w:rsidRPr="00F674C5" w:rsidRDefault="00F674C5" w:rsidP="00F674C5">
      <w:pPr>
        <w:pStyle w:val="EndNoteBibliography"/>
        <w:spacing w:after="0"/>
        <w:ind w:left="720" w:hanging="720"/>
      </w:pPr>
      <w:r w:rsidRPr="00F674C5">
        <w:t xml:space="preserve">Shirmohammadi, M., Beigi, M., &amp; Stewart, J. (2019). Understanding skilled migrants’ employment in the host country: A multidisciplinary review and a conceptual model. </w:t>
      </w:r>
      <w:r w:rsidRPr="00F674C5">
        <w:rPr>
          <w:i/>
        </w:rPr>
        <w:t>The International Journal of Human Resource Management, 30</w:t>
      </w:r>
      <w:r w:rsidRPr="00F674C5">
        <w:t xml:space="preserve">(1), 96-121. </w:t>
      </w:r>
    </w:p>
    <w:p w14:paraId="30580CE0" w14:textId="77777777" w:rsidR="00F674C5" w:rsidRPr="00F674C5" w:rsidRDefault="00F674C5" w:rsidP="00F674C5">
      <w:pPr>
        <w:pStyle w:val="EndNoteBibliography"/>
        <w:spacing w:after="0"/>
        <w:ind w:left="720" w:hanging="720"/>
      </w:pPr>
      <w:r w:rsidRPr="00F674C5">
        <w:t xml:space="preserve">Smyth, G., &amp; Kum, H. (2010). ‘When they don’t use it they will lose it’: Professionals, deprofessionalization and reprofessionalization: the case of refugee teachers in Scotland. </w:t>
      </w:r>
      <w:r w:rsidRPr="00F674C5">
        <w:rPr>
          <w:i/>
        </w:rPr>
        <w:t>Journal of Refugee Studies, 23</w:t>
      </w:r>
      <w:r w:rsidRPr="00F674C5">
        <w:t xml:space="preserve">(4), 503-522. </w:t>
      </w:r>
    </w:p>
    <w:p w14:paraId="46AC535A" w14:textId="77777777" w:rsidR="00F674C5" w:rsidRPr="00F674C5" w:rsidRDefault="00F674C5" w:rsidP="00F674C5">
      <w:pPr>
        <w:pStyle w:val="EndNoteBibliography"/>
        <w:spacing w:after="0"/>
        <w:ind w:left="720" w:hanging="720"/>
      </w:pPr>
      <w:r w:rsidRPr="00F674C5">
        <w:t xml:space="preserve">Sommer, I. (2021). Recognition of foreign qualifications in Germany: Selectivity and power in re‐making professionals. </w:t>
      </w:r>
      <w:r w:rsidRPr="00F674C5">
        <w:rPr>
          <w:i/>
        </w:rPr>
        <w:t>International Migration, 59</w:t>
      </w:r>
      <w:r w:rsidRPr="00F674C5">
        <w:t>, 26-41. doi:10.1111/imig.12831</w:t>
      </w:r>
    </w:p>
    <w:p w14:paraId="490F641F" w14:textId="77777777" w:rsidR="00F674C5" w:rsidRPr="00F674C5" w:rsidRDefault="00F674C5" w:rsidP="00F674C5">
      <w:pPr>
        <w:pStyle w:val="EndNoteBibliography"/>
        <w:spacing w:after="0"/>
        <w:ind w:left="720" w:hanging="720"/>
      </w:pPr>
      <w:r w:rsidRPr="00F674C5">
        <w:t xml:space="preserve">Stevenson, A., Kings, P., &amp; Sterland, L. (2017). </w:t>
      </w:r>
      <w:r w:rsidRPr="00F674C5">
        <w:rPr>
          <w:i/>
        </w:rPr>
        <w:t>Mapping ESOL Provision in Greater London</w:t>
      </w:r>
      <w:r w:rsidRPr="00F674C5">
        <w:t>. Leicester: Learning &amp; Work Institute.</w:t>
      </w:r>
    </w:p>
    <w:p w14:paraId="607CE61E" w14:textId="77777777" w:rsidR="00F674C5" w:rsidRPr="00F674C5" w:rsidRDefault="00F674C5" w:rsidP="00F674C5">
      <w:pPr>
        <w:pStyle w:val="EndNoteBibliography"/>
        <w:spacing w:after="0"/>
        <w:ind w:left="720" w:hanging="720"/>
      </w:pPr>
      <w:r w:rsidRPr="00F674C5">
        <w:t xml:space="preserve">Stewart, E. (2007). Addressing the challenges facing refugee doctors in the UK. </w:t>
      </w:r>
      <w:r w:rsidRPr="00F674C5">
        <w:rPr>
          <w:i/>
        </w:rPr>
        <w:t>Local Economy, 22</w:t>
      </w:r>
      <w:r w:rsidRPr="00F674C5">
        <w:t xml:space="preserve">(4), 409-417. </w:t>
      </w:r>
    </w:p>
    <w:p w14:paraId="705C4BDD" w14:textId="77777777" w:rsidR="00F674C5" w:rsidRPr="00F674C5" w:rsidRDefault="00F674C5" w:rsidP="00F674C5">
      <w:pPr>
        <w:pStyle w:val="EndNoteBibliography"/>
        <w:spacing w:after="0"/>
        <w:ind w:left="720" w:hanging="720"/>
      </w:pPr>
      <w:r w:rsidRPr="00F674C5">
        <w:t xml:space="preserve">Tomlinson, F., &amp; Egan, S. (2002). From Marginalization to (Dis)Empowerment: Organizing Training and Employment Services for Refugees. </w:t>
      </w:r>
      <w:r w:rsidRPr="00F674C5">
        <w:rPr>
          <w:i/>
        </w:rPr>
        <w:t>Human Relations, 55</w:t>
      </w:r>
      <w:r w:rsidRPr="00F674C5">
        <w:t>(8), 1019-1043. doi:10.1177/0018726702055008182</w:t>
      </w:r>
    </w:p>
    <w:p w14:paraId="480F51AF" w14:textId="77777777" w:rsidR="00F674C5" w:rsidRPr="00F674C5" w:rsidRDefault="00F674C5" w:rsidP="00F674C5">
      <w:pPr>
        <w:pStyle w:val="EndNoteBibliography"/>
        <w:spacing w:after="0"/>
        <w:ind w:left="720" w:hanging="720"/>
      </w:pPr>
      <w:r w:rsidRPr="00F674C5">
        <w:t xml:space="preserve">Tschirhart, M., &amp; Gazley, B. (2014). Advancing Scholarship on Membership Associations: New Research and Next Steps. </w:t>
      </w:r>
      <w:r w:rsidRPr="00F674C5">
        <w:rPr>
          <w:i/>
        </w:rPr>
        <w:t>Nonprofit and Voluntary Sector Quarterly, 43</w:t>
      </w:r>
      <w:r w:rsidRPr="00F674C5">
        <w:t>(2 suppl.), 3S-17S. doi:10.1177/0899764013517052</w:t>
      </w:r>
    </w:p>
    <w:p w14:paraId="4EC4ADB3" w14:textId="77777777" w:rsidR="00F674C5" w:rsidRPr="00F674C5" w:rsidRDefault="00F674C5" w:rsidP="00F674C5">
      <w:pPr>
        <w:pStyle w:val="EndNoteBibliography"/>
        <w:spacing w:after="0"/>
        <w:ind w:left="720" w:hanging="720"/>
      </w:pPr>
      <w:r w:rsidRPr="00F674C5">
        <w:t xml:space="preserve">Turin, T. C., Chowdhury, N., Ekpekurede, M., Lake, D., Lasker, M. A. A., Brien, M., &amp; Goopy, S. (2021). Professional integration of immigrant medical professionals through alternative career pathways: an Internet scan to synthesize the current landscape. </w:t>
      </w:r>
      <w:r w:rsidRPr="00F674C5">
        <w:rPr>
          <w:i/>
        </w:rPr>
        <w:t>Human Resources for Health, 19</w:t>
      </w:r>
      <w:r w:rsidRPr="00F674C5">
        <w:t xml:space="preserve">, 1-16. </w:t>
      </w:r>
    </w:p>
    <w:p w14:paraId="7C32FC95" w14:textId="77777777" w:rsidR="00F674C5" w:rsidRPr="00F674C5" w:rsidRDefault="00F674C5" w:rsidP="00F674C5">
      <w:pPr>
        <w:pStyle w:val="EndNoteBibliography"/>
        <w:spacing w:after="0"/>
        <w:ind w:left="720" w:hanging="720"/>
      </w:pPr>
      <w:r w:rsidRPr="00F674C5">
        <w:t xml:space="preserve">Tweed, A., &amp; Stacey, S. (2018). </w:t>
      </w:r>
      <w:r w:rsidRPr="00F674C5">
        <w:rPr>
          <w:i/>
        </w:rPr>
        <w:t>Refugee employment support in the UK</w:t>
      </w:r>
      <w:r w:rsidRPr="00F674C5">
        <w:t>. London: Refugee Employment Network.</w:t>
      </w:r>
    </w:p>
    <w:p w14:paraId="58DA9CC3" w14:textId="363E39FE" w:rsidR="00F674C5" w:rsidRPr="00F674C5" w:rsidRDefault="00F674C5" w:rsidP="00F674C5">
      <w:pPr>
        <w:pStyle w:val="EndNoteBibliography"/>
        <w:spacing w:after="0"/>
        <w:ind w:left="720" w:hanging="720"/>
      </w:pPr>
      <w:r w:rsidRPr="00F674C5">
        <w:t xml:space="preserve">UK Government. (2021). </w:t>
      </w:r>
      <w:r w:rsidRPr="00F674C5">
        <w:rPr>
          <w:i/>
        </w:rPr>
        <w:t>Recognition of professional qualifications and regulation of professions: policy statement</w:t>
      </w:r>
      <w:r w:rsidRPr="00F674C5">
        <w:t xml:space="preserve">.  Retrieved from </w:t>
      </w:r>
      <w:hyperlink r:id="rId37" w:history="1">
        <w:r w:rsidRPr="00F674C5">
          <w:rPr>
            <w:rStyle w:val="Hyperlink"/>
          </w:rPr>
          <w:t>https://www.gov.uk/government/publications/recognition-of-professional-qualifications-and-regulation-of-professions-policy-statement</w:t>
        </w:r>
      </w:hyperlink>
    </w:p>
    <w:p w14:paraId="4647BB3C" w14:textId="1AE27828" w:rsidR="00F674C5" w:rsidRPr="00F674C5" w:rsidRDefault="00F674C5" w:rsidP="00F674C5">
      <w:pPr>
        <w:pStyle w:val="EndNoteBibliography"/>
        <w:spacing w:after="0"/>
        <w:ind w:left="720" w:hanging="720"/>
      </w:pPr>
      <w:r w:rsidRPr="00F674C5">
        <w:t xml:space="preserve">UNHCR (Producer). (2021). Snapshot assessment on employment of resettled refugees in the UK. Retrieved from </w:t>
      </w:r>
      <w:hyperlink r:id="rId38" w:history="1">
        <w:r w:rsidRPr="00F674C5">
          <w:rPr>
            <w:rStyle w:val="Hyperlink"/>
          </w:rPr>
          <w:t>https://www.unhcr.org/uk/publications/legal/6112a6204/snapshot-assessment-on-employment-of-resettled-refugees-in-the-uk.html</w:t>
        </w:r>
      </w:hyperlink>
    </w:p>
    <w:p w14:paraId="2EE9C867" w14:textId="11D165A4" w:rsidR="00F674C5" w:rsidRPr="00F674C5" w:rsidRDefault="00F674C5" w:rsidP="00F674C5">
      <w:pPr>
        <w:pStyle w:val="EndNoteBibliography"/>
        <w:spacing w:after="0"/>
        <w:ind w:left="720" w:hanging="720"/>
      </w:pPr>
      <w:r w:rsidRPr="00F674C5">
        <w:t xml:space="preserve">van Riemsdijk, M., &amp; Axelsson, L. (2021). Introduction “Labour market integration of highly skilled refugees in Sweden, Germany and the Netherlands”. </w:t>
      </w:r>
      <w:r w:rsidRPr="00F674C5">
        <w:rPr>
          <w:i/>
        </w:rPr>
        <w:t>International Migration, 59</w:t>
      </w:r>
      <w:r w:rsidRPr="00F674C5">
        <w:t>(4), 3-12. doi:</w:t>
      </w:r>
      <w:hyperlink r:id="rId39" w:history="1">
        <w:r w:rsidRPr="00F674C5">
          <w:rPr>
            <w:rStyle w:val="Hyperlink"/>
          </w:rPr>
          <w:t>https://doi.org/10.1111/imig.12883</w:t>
        </w:r>
      </w:hyperlink>
    </w:p>
    <w:p w14:paraId="50AC3F60" w14:textId="464BBA22" w:rsidR="00F674C5" w:rsidRPr="00F674C5" w:rsidRDefault="00F674C5" w:rsidP="00F674C5">
      <w:pPr>
        <w:pStyle w:val="EndNoteBibliography"/>
        <w:spacing w:after="0"/>
        <w:ind w:left="720" w:hanging="720"/>
      </w:pPr>
      <w:r w:rsidRPr="00F674C5">
        <w:t xml:space="preserve">van Riemsdijk, M., Basford, S., &amp; Burnham, A. (2016). Socio-Cultural Incorporation of Skilled Migrants at Work: Employer and Migrant Perspectives. </w:t>
      </w:r>
      <w:r w:rsidRPr="00F674C5">
        <w:rPr>
          <w:i/>
        </w:rPr>
        <w:t>International Migration, 54</w:t>
      </w:r>
      <w:r w:rsidRPr="00F674C5">
        <w:t>(3), 20-34. doi:</w:t>
      </w:r>
      <w:hyperlink r:id="rId40" w:history="1">
        <w:r w:rsidRPr="00F674C5">
          <w:rPr>
            <w:rStyle w:val="Hyperlink"/>
          </w:rPr>
          <w:t>https://doi.org/10.1111/imig.12221</w:t>
        </w:r>
      </w:hyperlink>
    </w:p>
    <w:p w14:paraId="50A1BC05" w14:textId="77777777" w:rsidR="00F674C5" w:rsidRPr="00F674C5" w:rsidRDefault="00F674C5" w:rsidP="00F674C5">
      <w:pPr>
        <w:pStyle w:val="EndNoteBibliography"/>
        <w:spacing w:after="0"/>
        <w:ind w:left="720" w:hanging="720"/>
      </w:pPr>
      <w:r w:rsidRPr="00F674C5">
        <w:lastRenderedPageBreak/>
        <w:t xml:space="preserve">Wagner, R., &amp; Childs, M. (2006). Exclusionary narratives as barriers to the recognition of qualifications, skills and experience : a case of skilled migrants in Australia. </w:t>
      </w:r>
      <w:r w:rsidRPr="00F674C5">
        <w:rPr>
          <w:i/>
        </w:rPr>
        <w:t>Studies in Continuing Education, 28</w:t>
      </w:r>
      <w:r w:rsidRPr="00F674C5">
        <w:t>(1), 49-62. doi:10.1080/01580370500525707</w:t>
      </w:r>
    </w:p>
    <w:p w14:paraId="012FB7BE" w14:textId="77777777" w:rsidR="00F674C5" w:rsidRPr="00F674C5" w:rsidRDefault="00F674C5" w:rsidP="00F674C5">
      <w:pPr>
        <w:pStyle w:val="EndNoteBibliography"/>
        <w:spacing w:after="0"/>
        <w:ind w:left="720" w:hanging="720"/>
      </w:pPr>
      <w:r w:rsidRPr="00F674C5">
        <w:t xml:space="preserve">Webb, S. (2015a). 'It's who you know not what' : migrants' encounters with regimes of skills as misrecognition. </w:t>
      </w:r>
      <w:r w:rsidRPr="00F674C5">
        <w:rPr>
          <w:i/>
        </w:rPr>
        <w:t>Studies in Continuing Education, 37</w:t>
      </w:r>
      <w:r w:rsidRPr="00F674C5">
        <w:t xml:space="preserve">(3), 267-285. </w:t>
      </w:r>
    </w:p>
    <w:p w14:paraId="44C437C9" w14:textId="77777777" w:rsidR="00F674C5" w:rsidRPr="00F674C5" w:rsidRDefault="00F674C5" w:rsidP="00F674C5">
      <w:pPr>
        <w:pStyle w:val="EndNoteBibliography"/>
        <w:spacing w:after="0"/>
        <w:ind w:left="720" w:hanging="720"/>
      </w:pPr>
      <w:r w:rsidRPr="00F674C5">
        <w:t xml:space="preserve">Webb, S. (2015b). The feminisation of migration and the migrants VET policy neglects: the case of skilled women secondary migrants in Australia. </w:t>
      </w:r>
      <w:r w:rsidRPr="00F674C5">
        <w:rPr>
          <w:i/>
        </w:rPr>
        <w:t>Journal of Vocational Education &amp; Training, 67</w:t>
      </w:r>
      <w:r w:rsidRPr="00F674C5">
        <w:t>(1), 26-46. doi:10.1080/13636820.2014.922117</w:t>
      </w:r>
    </w:p>
    <w:p w14:paraId="5275A9A7" w14:textId="77777777" w:rsidR="00F674C5" w:rsidRPr="00F674C5" w:rsidRDefault="00F674C5" w:rsidP="00F674C5">
      <w:pPr>
        <w:pStyle w:val="EndNoteBibliography"/>
        <w:spacing w:after="0"/>
        <w:ind w:left="720" w:hanging="720"/>
      </w:pPr>
      <w:r w:rsidRPr="00F674C5">
        <w:t xml:space="preserve">Webb, S., Hodge, S., Holford, J., Milana, M., &amp; Waller, R. (2016). Refugee migration, lifelong education and forms of integration. </w:t>
      </w:r>
      <w:r w:rsidRPr="00F674C5">
        <w:rPr>
          <w:i/>
        </w:rPr>
        <w:t>International Journal of Lifelong Education, 35</w:t>
      </w:r>
      <w:r w:rsidRPr="00F674C5">
        <w:t xml:space="preserve">(3), 213-215. </w:t>
      </w:r>
    </w:p>
    <w:p w14:paraId="489FF10A" w14:textId="209283F6" w:rsidR="00F674C5" w:rsidRPr="00F674C5" w:rsidRDefault="00F674C5" w:rsidP="00F674C5">
      <w:pPr>
        <w:pStyle w:val="EndNoteBibliography"/>
        <w:spacing w:after="0"/>
        <w:ind w:left="720" w:hanging="720"/>
      </w:pPr>
      <w:r w:rsidRPr="00F674C5">
        <w:t xml:space="preserve">Wehrle, K., Kira, M., &amp; Klehe, U.-C. (2019). Putting career construction into context: Career adaptability among refugees. </w:t>
      </w:r>
      <w:r w:rsidRPr="00F674C5">
        <w:rPr>
          <w:i/>
        </w:rPr>
        <w:t>Journal of Vocational Behavior, 111</w:t>
      </w:r>
      <w:r w:rsidRPr="00F674C5">
        <w:t>, 107-124. doi:</w:t>
      </w:r>
      <w:hyperlink r:id="rId41" w:history="1">
        <w:r w:rsidRPr="00F674C5">
          <w:rPr>
            <w:rStyle w:val="Hyperlink"/>
          </w:rPr>
          <w:t>https://doi.org/10.1016/j.jvb.2018.08.007</w:t>
        </w:r>
      </w:hyperlink>
    </w:p>
    <w:p w14:paraId="50E1D938" w14:textId="77777777" w:rsidR="00F674C5" w:rsidRPr="00F674C5" w:rsidRDefault="00F674C5" w:rsidP="00F674C5">
      <w:pPr>
        <w:pStyle w:val="EndNoteBibliography"/>
        <w:spacing w:after="0"/>
        <w:ind w:left="720" w:hanging="720"/>
      </w:pPr>
      <w:r w:rsidRPr="00F674C5">
        <w:t xml:space="preserve">Willott, J., &amp; Stevenson, J. (2013). Attitudes to Employment of Professionally Qualified Refugees in the United Kingdom. </w:t>
      </w:r>
      <w:r w:rsidRPr="00F674C5">
        <w:rPr>
          <w:i/>
        </w:rPr>
        <w:t>International Migration, 51</w:t>
      </w:r>
      <w:r w:rsidRPr="00F674C5">
        <w:t xml:space="preserve">(5), 120-132. </w:t>
      </w:r>
    </w:p>
    <w:p w14:paraId="44217057" w14:textId="77777777" w:rsidR="00F674C5" w:rsidRPr="00F674C5" w:rsidRDefault="00F674C5" w:rsidP="00F674C5">
      <w:pPr>
        <w:pStyle w:val="EndNoteBibliography"/>
        <w:spacing w:after="0"/>
        <w:ind w:left="720" w:hanging="720"/>
      </w:pPr>
      <w:r w:rsidRPr="00F674C5">
        <w:t xml:space="preserve">Zacher, H. (2019). Career Development of Refugees. In J. A. Athanasou &amp; H. N. Perera (Eds.), </w:t>
      </w:r>
      <w:r w:rsidRPr="00F674C5">
        <w:rPr>
          <w:i/>
        </w:rPr>
        <w:t>International Handbook of Career Guidance</w:t>
      </w:r>
      <w:r w:rsidRPr="00F674C5">
        <w:t xml:space="preserve"> (pp. 359-384): Springer Cham.</w:t>
      </w:r>
    </w:p>
    <w:p w14:paraId="0B3C162A" w14:textId="77777777" w:rsidR="00F674C5" w:rsidRPr="00F674C5" w:rsidRDefault="00F674C5" w:rsidP="00F674C5">
      <w:pPr>
        <w:pStyle w:val="EndNoteBibliography"/>
        <w:ind w:left="720" w:hanging="720"/>
      </w:pPr>
      <w:r w:rsidRPr="00F674C5">
        <w:t xml:space="preserve">Zikic, J., &amp; Richardson, J. (2016). What happens when you can’t be who you are: Professional identity at the institutional periphery. </w:t>
      </w:r>
      <w:r w:rsidRPr="00F674C5">
        <w:rPr>
          <w:i/>
        </w:rPr>
        <w:t>Human Relations, 69</w:t>
      </w:r>
      <w:r w:rsidRPr="00F674C5">
        <w:t>(1), 139-168. doi:10.1177/0018726715580865</w:t>
      </w:r>
    </w:p>
    <w:p w14:paraId="1E8F94D9" w14:textId="51DFA14E" w:rsidR="00243AF1" w:rsidRDefault="00BC18F6" w:rsidP="00243AF1">
      <w:pPr>
        <w:spacing w:after="0" w:line="240" w:lineRule="auto"/>
        <w:rPr>
          <w:sz w:val="18"/>
          <w:szCs w:val="18"/>
        </w:rPr>
      </w:pPr>
      <w:r>
        <w:rPr>
          <w:sz w:val="18"/>
          <w:szCs w:val="18"/>
        </w:rPr>
        <w:fldChar w:fldCharType="end"/>
      </w:r>
    </w:p>
    <w:p w14:paraId="460F4E53" w14:textId="086A0AB7" w:rsidR="006127FF" w:rsidRDefault="006127FF">
      <w:pPr>
        <w:rPr>
          <w:sz w:val="18"/>
          <w:szCs w:val="18"/>
        </w:rPr>
      </w:pPr>
      <w:r>
        <w:rPr>
          <w:sz w:val="18"/>
          <w:szCs w:val="18"/>
        </w:rPr>
        <w:br w:type="page"/>
      </w:r>
    </w:p>
    <w:p w14:paraId="056D3387" w14:textId="77777777" w:rsidR="0011146F" w:rsidRDefault="0011146F" w:rsidP="00FA2AFF">
      <w:pPr>
        <w:pStyle w:val="Heading1"/>
      </w:pPr>
      <w:bookmarkStart w:id="27" w:name="_Toc122535643"/>
      <w:bookmarkStart w:id="28" w:name="_Hlk116556802"/>
      <w:r>
        <w:lastRenderedPageBreak/>
        <w:t>Appendices</w:t>
      </w:r>
      <w:bookmarkEnd w:id="27"/>
    </w:p>
    <w:p w14:paraId="6729D549" w14:textId="180357B4" w:rsidR="006127FF" w:rsidRDefault="00EF6190" w:rsidP="0011146F">
      <w:pPr>
        <w:pStyle w:val="Heading2"/>
      </w:pPr>
      <w:bookmarkStart w:id="29" w:name="_Toc122535644"/>
      <w:r>
        <w:t>Appendix</w:t>
      </w:r>
      <w:r w:rsidR="00EF1385">
        <w:t xml:space="preserve"> </w:t>
      </w:r>
      <w:r w:rsidR="00C35932">
        <w:t>1</w:t>
      </w:r>
      <w:r w:rsidR="00EF1385">
        <w:t xml:space="preserve"> </w:t>
      </w:r>
      <w:r w:rsidR="00885727">
        <w:t>Organisations</w:t>
      </w:r>
      <w:r w:rsidR="00EF1385">
        <w:t xml:space="preserve"> </w:t>
      </w:r>
      <w:r w:rsidR="00885727">
        <w:t>supporting</w:t>
      </w:r>
      <w:r w:rsidR="00EF1385">
        <w:t xml:space="preserve"> </w:t>
      </w:r>
      <w:r w:rsidR="00EE44E8">
        <w:t>skilled</w:t>
      </w:r>
      <w:r w:rsidR="00EF1385">
        <w:t xml:space="preserve"> </w:t>
      </w:r>
      <w:r w:rsidR="00FF08E5">
        <w:t>refugee</w:t>
      </w:r>
      <w:r w:rsidR="00EF1385">
        <w:t xml:space="preserve"> </w:t>
      </w:r>
      <w:r w:rsidR="00FF08E5">
        <w:t>employment</w:t>
      </w:r>
      <w:bookmarkEnd w:id="29"/>
    </w:p>
    <w:bookmarkEnd w:id="28"/>
    <w:p w14:paraId="307FF097" w14:textId="49D4AF50" w:rsidR="006127FF" w:rsidRDefault="006127FF" w:rsidP="00243AF1">
      <w:pPr>
        <w:spacing w:after="0" w:line="240" w:lineRule="auto"/>
      </w:pPr>
    </w:p>
    <w:p w14:paraId="7F567C2E" w14:textId="77777777" w:rsidR="00F47C8C" w:rsidRDefault="00F47C8C" w:rsidP="00243AF1">
      <w:pPr>
        <w:spacing w:after="0" w:line="240" w:lineRule="auto"/>
      </w:pPr>
    </w:p>
    <w:tbl>
      <w:tblPr>
        <w:tblStyle w:val="TableGrid"/>
        <w:tblW w:w="0" w:type="auto"/>
        <w:tblCellMar>
          <w:top w:w="113" w:type="dxa"/>
          <w:bottom w:w="113" w:type="dxa"/>
        </w:tblCellMar>
        <w:tblLook w:val="04A0" w:firstRow="1" w:lastRow="0" w:firstColumn="1" w:lastColumn="0" w:noHBand="0" w:noVBand="1"/>
      </w:tblPr>
      <w:tblGrid>
        <w:gridCol w:w="3221"/>
        <w:gridCol w:w="6407"/>
      </w:tblGrid>
      <w:tr w:rsidR="001C4CEF" w14:paraId="33A6DDA3" w14:textId="77777777" w:rsidTr="0005301D">
        <w:tc>
          <w:tcPr>
            <w:tcW w:w="2830" w:type="dxa"/>
            <w:vAlign w:val="center"/>
          </w:tcPr>
          <w:p w14:paraId="7D9CF3CA" w14:textId="27D3A1F7" w:rsidR="006B67D1" w:rsidRDefault="006B67D1" w:rsidP="001C4CEF">
            <w:pPr>
              <w:jc w:val="center"/>
            </w:pPr>
            <w:r>
              <w:rPr>
                <w:noProof/>
              </w:rPr>
              <w:drawing>
                <wp:inline distT="0" distB="0" distL="0" distR="0" wp14:anchorId="7CF95A1E" wp14:editId="388D7EBC">
                  <wp:extent cx="1787165" cy="6191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96097" cy="622219"/>
                          </a:xfrm>
                          <a:prstGeom prst="rect">
                            <a:avLst/>
                          </a:prstGeom>
                          <a:noFill/>
                        </pic:spPr>
                      </pic:pic>
                    </a:graphicData>
                  </a:graphic>
                </wp:inline>
              </w:drawing>
            </w:r>
          </w:p>
        </w:tc>
        <w:tc>
          <w:tcPr>
            <w:tcW w:w="6798" w:type="dxa"/>
            <w:vAlign w:val="center"/>
          </w:tcPr>
          <w:p w14:paraId="51410D06" w14:textId="538EF28F" w:rsidR="006B67D1" w:rsidRDefault="006B67D1" w:rsidP="001C4CEF">
            <w:r w:rsidRPr="00684E21">
              <w:rPr>
                <w:b/>
                <w:bCs/>
              </w:rPr>
              <w:t>Refugee</w:t>
            </w:r>
            <w:r w:rsidR="00EF1385">
              <w:rPr>
                <w:b/>
                <w:bCs/>
              </w:rPr>
              <w:t xml:space="preserve"> </w:t>
            </w:r>
            <w:r w:rsidRPr="00684E21">
              <w:rPr>
                <w:b/>
                <w:bCs/>
              </w:rPr>
              <w:t>Employment</w:t>
            </w:r>
            <w:r w:rsidR="00EF1385">
              <w:rPr>
                <w:b/>
                <w:bCs/>
              </w:rPr>
              <w:t xml:space="preserve"> </w:t>
            </w:r>
            <w:r w:rsidRPr="00684E21">
              <w:rPr>
                <w:b/>
                <w:bCs/>
              </w:rPr>
              <w:t>Network</w:t>
            </w:r>
            <w:r w:rsidR="00EF1385">
              <w:rPr>
                <w:b/>
                <w:bCs/>
              </w:rPr>
              <w:t xml:space="preserve"> </w:t>
            </w:r>
            <w:r w:rsidRPr="00684E21">
              <w:rPr>
                <w:b/>
                <w:bCs/>
              </w:rPr>
              <w:t>(REN)</w:t>
            </w:r>
            <w:r w:rsidR="00EF1385">
              <w:t xml:space="preserve"> </w:t>
            </w:r>
            <w:r w:rsidRPr="00C77A47">
              <w:t>a</w:t>
            </w:r>
            <w:r w:rsidR="00EF1385">
              <w:t xml:space="preserve"> </w:t>
            </w:r>
            <w:r w:rsidRPr="00C77A47">
              <w:t>charity</w:t>
            </w:r>
            <w:r w:rsidR="00EF1385">
              <w:t xml:space="preserve"> </w:t>
            </w:r>
            <w:r>
              <w:t>“</w:t>
            </w:r>
            <w:r w:rsidRPr="00C77A47">
              <w:t>that</w:t>
            </w:r>
            <w:r w:rsidR="00EF1385">
              <w:t xml:space="preserve"> </w:t>
            </w:r>
            <w:r w:rsidRPr="00C77A47">
              <w:t>ensures</w:t>
            </w:r>
            <w:r w:rsidR="00EF1385">
              <w:t xml:space="preserve"> </w:t>
            </w:r>
            <w:r w:rsidRPr="00C77A47">
              <w:t>that</w:t>
            </w:r>
            <w:r w:rsidR="00EF1385">
              <w:t xml:space="preserve"> </w:t>
            </w:r>
            <w:r w:rsidRPr="00C77A47">
              <w:t>refugees</w:t>
            </w:r>
            <w:r w:rsidR="00EF1385">
              <w:t xml:space="preserve"> </w:t>
            </w:r>
            <w:r w:rsidRPr="00C77A47">
              <w:t>in</w:t>
            </w:r>
            <w:r w:rsidR="00EF1385">
              <w:t xml:space="preserve"> </w:t>
            </w:r>
            <w:r w:rsidRPr="00C77A47">
              <w:t>the</w:t>
            </w:r>
            <w:r w:rsidR="00EF1385">
              <w:t xml:space="preserve"> </w:t>
            </w:r>
            <w:r w:rsidRPr="00C77A47">
              <w:t>UK</w:t>
            </w:r>
            <w:r w:rsidR="00EF1385">
              <w:t xml:space="preserve"> </w:t>
            </w:r>
            <w:r w:rsidRPr="00C77A47">
              <w:t>can</w:t>
            </w:r>
            <w:r w:rsidR="00EF1385">
              <w:t xml:space="preserve"> </w:t>
            </w:r>
            <w:r w:rsidRPr="00C77A47">
              <w:t>access</w:t>
            </w:r>
            <w:r w:rsidR="00EF1385">
              <w:t xml:space="preserve"> </w:t>
            </w:r>
            <w:r w:rsidRPr="00C77A47">
              <w:t>appropriate,</w:t>
            </w:r>
            <w:r w:rsidR="00EF1385">
              <w:t xml:space="preserve"> </w:t>
            </w:r>
            <w:r w:rsidRPr="00C77A47">
              <w:t>fulfilling,</w:t>
            </w:r>
            <w:r w:rsidR="00EF1385">
              <w:t xml:space="preserve"> </w:t>
            </w:r>
            <w:r w:rsidRPr="00C77A47">
              <w:t>paid</w:t>
            </w:r>
            <w:r w:rsidR="00EF1385">
              <w:t xml:space="preserve"> </w:t>
            </w:r>
            <w:r w:rsidRPr="00C77A47">
              <w:t>employment</w:t>
            </w:r>
            <w:r w:rsidR="00EF1385">
              <w:t xml:space="preserve"> </w:t>
            </w:r>
            <w:r w:rsidRPr="00C77A47">
              <w:t>or</w:t>
            </w:r>
            <w:r w:rsidR="00EF1385">
              <w:t xml:space="preserve"> </w:t>
            </w:r>
            <w:r w:rsidRPr="00C77A47">
              <w:t>self-employment.</w:t>
            </w:r>
            <w:r>
              <w:t>”</w:t>
            </w:r>
          </w:p>
          <w:p w14:paraId="479D7A24" w14:textId="77777777" w:rsidR="006B67D1" w:rsidRDefault="00156191" w:rsidP="001C4CEF">
            <w:hyperlink r:id="rId43" w:history="1">
              <w:r w:rsidR="006B67D1" w:rsidRPr="00F238F4">
                <w:rPr>
                  <w:rStyle w:val="Hyperlink"/>
                </w:rPr>
                <w:t>https://refugeeemploymentnetwork.co.uk</w:t>
              </w:r>
            </w:hyperlink>
          </w:p>
          <w:p w14:paraId="094192BC" w14:textId="77777777" w:rsidR="006B67D1" w:rsidRDefault="006B67D1" w:rsidP="001C4CEF"/>
        </w:tc>
      </w:tr>
      <w:tr w:rsidR="001C4CEF" w14:paraId="1EF9BB9F" w14:textId="77777777" w:rsidTr="0005301D">
        <w:tc>
          <w:tcPr>
            <w:tcW w:w="2830" w:type="dxa"/>
            <w:vAlign w:val="center"/>
          </w:tcPr>
          <w:p w14:paraId="2391778E" w14:textId="21C7E122" w:rsidR="006B67D1" w:rsidRDefault="006B67D1" w:rsidP="001C4CEF">
            <w:pPr>
              <w:jc w:val="center"/>
            </w:pPr>
            <w:r>
              <w:rPr>
                <w:noProof/>
              </w:rPr>
              <w:drawing>
                <wp:inline distT="0" distB="0" distL="0" distR="0" wp14:anchorId="0C14A6C4" wp14:editId="0F4E5B06">
                  <wp:extent cx="1903197" cy="9922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932401" cy="1007425"/>
                          </a:xfrm>
                          <a:prstGeom prst="rect">
                            <a:avLst/>
                          </a:prstGeom>
                          <a:noFill/>
                        </pic:spPr>
                      </pic:pic>
                    </a:graphicData>
                  </a:graphic>
                </wp:inline>
              </w:drawing>
            </w:r>
          </w:p>
        </w:tc>
        <w:tc>
          <w:tcPr>
            <w:tcW w:w="6798" w:type="dxa"/>
            <w:vAlign w:val="center"/>
          </w:tcPr>
          <w:p w14:paraId="64EB5572" w14:textId="585E602B" w:rsidR="006B67D1" w:rsidRPr="005B1DA3" w:rsidRDefault="006B67D1" w:rsidP="001C4CEF">
            <w:r w:rsidRPr="005B1DA3">
              <w:rPr>
                <w:b/>
                <w:bCs/>
              </w:rPr>
              <w:t>REFUAID</w:t>
            </w:r>
            <w:r w:rsidR="00EF1385">
              <w:rPr>
                <w:b/>
                <w:bCs/>
              </w:rPr>
              <w:t xml:space="preserve"> </w:t>
            </w:r>
            <w:r>
              <w:rPr>
                <w:b/>
                <w:bCs/>
              </w:rPr>
              <w:t>“</w:t>
            </w:r>
            <w:r w:rsidRPr="005B1DA3">
              <w:t>support</w:t>
            </w:r>
            <w:r w:rsidR="00EF1385">
              <w:t xml:space="preserve"> </w:t>
            </w:r>
            <w:r w:rsidRPr="005B1DA3">
              <w:t>access</w:t>
            </w:r>
            <w:r w:rsidR="00EF1385">
              <w:t xml:space="preserve"> </w:t>
            </w:r>
            <w:r w:rsidRPr="005B1DA3">
              <w:t>to</w:t>
            </w:r>
            <w:r w:rsidR="00EF1385">
              <w:t xml:space="preserve"> </w:t>
            </w:r>
            <w:r w:rsidRPr="005B1DA3">
              <w:t>language</w:t>
            </w:r>
            <w:r w:rsidR="00EF1385">
              <w:t xml:space="preserve"> </w:t>
            </w:r>
            <w:r w:rsidRPr="005B1DA3">
              <w:t>tuition,</w:t>
            </w:r>
            <w:r w:rsidR="00EF1385">
              <w:t xml:space="preserve"> </w:t>
            </w:r>
            <w:r w:rsidRPr="005B1DA3">
              <w:t>education,</w:t>
            </w:r>
            <w:r w:rsidR="00EF1385">
              <w:t xml:space="preserve"> </w:t>
            </w:r>
            <w:r w:rsidRPr="005B1DA3">
              <w:t>finance</w:t>
            </w:r>
            <w:r w:rsidR="00EF1385">
              <w:t xml:space="preserve"> </w:t>
            </w:r>
            <w:r w:rsidRPr="005B1DA3">
              <w:t>and</w:t>
            </w:r>
            <w:r w:rsidR="00EF1385">
              <w:t xml:space="preserve"> </w:t>
            </w:r>
            <w:r w:rsidRPr="005B1DA3">
              <w:t>meaningful</w:t>
            </w:r>
            <w:r w:rsidR="00EF1385">
              <w:t xml:space="preserve"> </w:t>
            </w:r>
            <w:r w:rsidRPr="005B1DA3">
              <w:t>employment.</w:t>
            </w:r>
            <w:r>
              <w:t>”</w:t>
            </w:r>
          </w:p>
          <w:p w14:paraId="3339DF8A" w14:textId="77777777" w:rsidR="006B67D1" w:rsidRDefault="00156191" w:rsidP="001C4CEF">
            <w:hyperlink r:id="rId45" w:history="1">
              <w:r w:rsidR="006B67D1" w:rsidRPr="00F238F4">
                <w:rPr>
                  <w:rStyle w:val="Hyperlink"/>
                </w:rPr>
                <w:t>https://refuaid.org/</w:t>
              </w:r>
            </w:hyperlink>
          </w:p>
          <w:p w14:paraId="1EA4450D" w14:textId="77777777" w:rsidR="006B67D1" w:rsidRDefault="006B67D1" w:rsidP="001C4CEF"/>
        </w:tc>
      </w:tr>
      <w:tr w:rsidR="001C4CEF" w14:paraId="2DCD2390" w14:textId="77777777" w:rsidTr="0005301D">
        <w:tc>
          <w:tcPr>
            <w:tcW w:w="2830" w:type="dxa"/>
            <w:vAlign w:val="center"/>
          </w:tcPr>
          <w:p w14:paraId="6D9F8991" w14:textId="497C858D" w:rsidR="006B67D1" w:rsidRDefault="006B67D1" w:rsidP="001C4CEF">
            <w:pPr>
              <w:jc w:val="center"/>
            </w:pPr>
            <w:r>
              <w:rPr>
                <w:noProof/>
              </w:rPr>
              <w:drawing>
                <wp:inline distT="0" distB="0" distL="0" distR="0" wp14:anchorId="491C4EFC" wp14:editId="5E0EEE70">
                  <wp:extent cx="1813089" cy="60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33896" cy="616596"/>
                          </a:xfrm>
                          <a:prstGeom prst="rect">
                            <a:avLst/>
                          </a:prstGeom>
                          <a:noFill/>
                        </pic:spPr>
                      </pic:pic>
                    </a:graphicData>
                  </a:graphic>
                </wp:inline>
              </w:drawing>
            </w:r>
          </w:p>
        </w:tc>
        <w:tc>
          <w:tcPr>
            <w:tcW w:w="6798" w:type="dxa"/>
            <w:vAlign w:val="center"/>
          </w:tcPr>
          <w:p w14:paraId="03AC1B60" w14:textId="732B54BD" w:rsidR="006B67D1" w:rsidRPr="00DC7E68" w:rsidRDefault="006B67D1" w:rsidP="001C4CEF">
            <w:r w:rsidRPr="004B1909">
              <w:rPr>
                <w:b/>
                <w:bCs/>
              </w:rPr>
              <w:t>Refugees</w:t>
            </w:r>
            <w:r w:rsidR="00EF1385">
              <w:t xml:space="preserve"> </w:t>
            </w:r>
            <w:r w:rsidRPr="004B1909">
              <w:t>&amp;</w:t>
            </w:r>
            <w:r w:rsidR="00EF1385">
              <w:t xml:space="preserve"> </w:t>
            </w:r>
            <w:r w:rsidRPr="004B1909">
              <w:rPr>
                <w:b/>
                <w:bCs/>
              </w:rPr>
              <w:t>Mentors</w:t>
            </w:r>
            <w:r w:rsidR="00EF1385">
              <w:rPr>
                <w:b/>
                <w:bCs/>
              </w:rPr>
              <w:t xml:space="preserve"> </w:t>
            </w:r>
            <w:r w:rsidRPr="00DC7E68">
              <w:t>supports</w:t>
            </w:r>
            <w:r w:rsidR="00EF1385">
              <w:t xml:space="preserve"> </w:t>
            </w:r>
            <w:r w:rsidRPr="00DC7E68">
              <w:t>people</w:t>
            </w:r>
            <w:r w:rsidR="00EF1385">
              <w:t xml:space="preserve"> </w:t>
            </w:r>
            <w:r w:rsidRPr="00DC7E68">
              <w:t>seeking</w:t>
            </w:r>
            <w:r w:rsidR="00EF1385">
              <w:t xml:space="preserve"> </w:t>
            </w:r>
            <w:r w:rsidRPr="00DC7E68">
              <w:t>asylum,</w:t>
            </w:r>
            <w:r w:rsidR="00EF1385">
              <w:t xml:space="preserve"> </w:t>
            </w:r>
            <w:proofErr w:type="gramStart"/>
            <w:r w:rsidRPr="00DC7E68">
              <w:t>refugees</w:t>
            </w:r>
            <w:proofErr w:type="gramEnd"/>
            <w:r w:rsidR="00EF1385">
              <w:t xml:space="preserve"> </w:t>
            </w:r>
            <w:r w:rsidRPr="00DC7E68">
              <w:t>and</w:t>
            </w:r>
            <w:r w:rsidR="00EF1385">
              <w:t xml:space="preserve"> </w:t>
            </w:r>
            <w:r w:rsidRPr="00DC7E68">
              <w:t>vulnerable</w:t>
            </w:r>
            <w:r w:rsidR="00EF1385">
              <w:t xml:space="preserve"> </w:t>
            </w:r>
            <w:r w:rsidRPr="00DC7E68">
              <w:t>migrants</w:t>
            </w:r>
            <w:r w:rsidR="00EF1385">
              <w:t xml:space="preserve"> </w:t>
            </w:r>
            <w:r w:rsidRPr="00DC7E68">
              <w:t>to</w:t>
            </w:r>
            <w:r w:rsidR="00EF1385">
              <w:t xml:space="preserve"> </w:t>
            </w:r>
            <w:r w:rsidRPr="00DC7E68">
              <w:t>improve</w:t>
            </w:r>
            <w:r w:rsidR="00EF1385">
              <w:t xml:space="preserve"> </w:t>
            </w:r>
            <w:r w:rsidRPr="00DC7E68">
              <w:t>their</w:t>
            </w:r>
            <w:r w:rsidR="00EF1385">
              <w:t xml:space="preserve"> </w:t>
            </w:r>
            <w:r w:rsidRPr="00DC7E68">
              <w:t>employment</w:t>
            </w:r>
            <w:r w:rsidR="00EF1385">
              <w:t xml:space="preserve"> </w:t>
            </w:r>
            <w:r w:rsidRPr="00DC7E68">
              <w:t>prospects</w:t>
            </w:r>
            <w:r w:rsidR="00EF1385">
              <w:t xml:space="preserve"> </w:t>
            </w:r>
            <w:r w:rsidRPr="00DC7E68">
              <w:t>and</w:t>
            </w:r>
            <w:r w:rsidR="00EF1385">
              <w:t xml:space="preserve"> </w:t>
            </w:r>
            <w:r w:rsidRPr="00DC7E68">
              <w:t>get</w:t>
            </w:r>
            <w:r w:rsidR="00EF1385">
              <w:t xml:space="preserve"> </w:t>
            </w:r>
            <w:r w:rsidRPr="00DC7E68">
              <w:t>jobs</w:t>
            </w:r>
            <w:r>
              <w:t>.</w:t>
            </w:r>
            <w:r w:rsidR="00EF1385">
              <w:t xml:space="preserve"> </w:t>
            </w:r>
            <w:r>
              <w:t>Based</w:t>
            </w:r>
            <w:r w:rsidR="00EF1385">
              <w:t xml:space="preserve"> </w:t>
            </w:r>
            <w:r>
              <w:t>in</w:t>
            </w:r>
            <w:r w:rsidR="00EF1385">
              <w:t xml:space="preserve"> </w:t>
            </w:r>
            <w:r>
              <w:t>Manchester</w:t>
            </w:r>
          </w:p>
          <w:p w14:paraId="0F066DBA" w14:textId="64A3D775" w:rsidR="006B67D1" w:rsidRDefault="00156191" w:rsidP="001C4CEF">
            <w:hyperlink r:id="rId47" w:history="1">
              <w:r w:rsidR="006B67D1" w:rsidRPr="00F238F4">
                <w:rPr>
                  <w:rStyle w:val="Hyperlink"/>
                </w:rPr>
                <w:t>https://refmentors.org.uk/</w:t>
              </w:r>
            </w:hyperlink>
          </w:p>
          <w:p w14:paraId="1C6D7278" w14:textId="77777777" w:rsidR="006B67D1" w:rsidRDefault="006B67D1" w:rsidP="001C4CEF"/>
        </w:tc>
      </w:tr>
      <w:tr w:rsidR="001C4CEF" w14:paraId="4656A557" w14:textId="77777777" w:rsidTr="0005301D">
        <w:tc>
          <w:tcPr>
            <w:tcW w:w="2830" w:type="dxa"/>
            <w:vAlign w:val="center"/>
          </w:tcPr>
          <w:p w14:paraId="31DA071B" w14:textId="6D5DDC08" w:rsidR="006B67D1" w:rsidRDefault="006B67D1" w:rsidP="001C4CEF">
            <w:pPr>
              <w:jc w:val="center"/>
            </w:pPr>
            <w:r>
              <w:rPr>
                <w:noProof/>
              </w:rPr>
              <w:drawing>
                <wp:inline distT="0" distB="0" distL="0" distR="0" wp14:anchorId="44CF1C09" wp14:editId="58736C4B">
                  <wp:extent cx="704850" cy="266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04850" cy="266700"/>
                          </a:xfrm>
                          <a:prstGeom prst="rect">
                            <a:avLst/>
                          </a:prstGeom>
                          <a:noFill/>
                        </pic:spPr>
                      </pic:pic>
                    </a:graphicData>
                  </a:graphic>
                </wp:inline>
              </w:drawing>
            </w:r>
          </w:p>
        </w:tc>
        <w:tc>
          <w:tcPr>
            <w:tcW w:w="6798" w:type="dxa"/>
            <w:vAlign w:val="center"/>
          </w:tcPr>
          <w:p w14:paraId="37557480" w14:textId="735BB664" w:rsidR="006B67D1" w:rsidRPr="00CE08EF" w:rsidRDefault="006B67D1" w:rsidP="001C4CEF">
            <w:r>
              <w:rPr>
                <w:b/>
                <w:bCs/>
              </w:rPr>
              <w:t>PAZ</w:t>
            </w:r>
            <w:r w:rsidR="00EF1385">
              <w:rPr>
                <w:b/>
                <w:bCs/>
              </w:rPr>
              <w:t xml:space="preserve"> </w:t>
            </w:r>
            <w:r w:rsidRPr="005B1DA3">
              <w:t>“</w:t>
            </w:r>
            <w:r w:rsidRPr="00CE08EF">
              <w:t>Empowering</w:t>
            </w:r>
            <w:r w:rsidR="00EF1385">
              <w:t xml:space="preserve"> </w:t>
            </w:r>
            <w:r w:rsidRPr="00CE08EF">
              <w:t>forcibly</w:t>
            </w:r>
            <w:r w:rsidR="00EF1385">
              <w:t xml:space="preserve"> </w:t>
            </w:r>
            <w:r w:rsidRPr="00CE08EF">
              <w:t>displaced</w:t>
            </w:r>
            <w:r w:rsidR="00EF1385">
              <w:t xml:space="preserve"> </w:t>
            </w:r>
            <w:r w:rsidRPr="00CE08EF">
              <w:t>tech</w:t>
            </w:r>
            <w:r w:rsidR="00EF1385">
              <w:t xml:space="preserve"> </w:t>
            </w:r>
            <w:r w:rsidRPr="00CE08EF">
              <w:t>talent</w:t>
            </w:r>
            <w:r w:rsidRPr="005B1DA3">
              <w:t>”</w:t>
            </w:r>
          </w:p>
          <w:p w14:paraId="6463115D" w14:textId="28741BF9" w:rsidR="006B67D1" w:rsidRPr="00CE08EF" w:rsidRDefault="006B67D1" w:rsidP="001C4CEF">
            <w:r w:rsidRPr="00CE08EF">
              <w:t>We</w:t>
            </w:r>
            <w:r w:rsidR="00EF1385">
              <w:t xml:space="preserve"> </w:t>
            </w:r>
            <w:r w:rsidRPr="00CE08EF">
              <w:t>train</w:t>
            </w:r>
            <w:r w:rsidR="00EF1385">
              <w:t xml:space="preserve"> </w:t>
            </w:r>
            <w:r w:rsidRPr="00CE08EF">
              <w:t>professionals</w:t>
            </w:r>
            <w:r w:rsidR="00EF1385">
              <w:t xml:space="preserve"> </w:t>
            </w:r>
            <w:r w:rsidRPr="00CE08EF">
              <w:t>looking</w:t>
            </w:r>
            <w:r w:rsidR="00EF1385">
              <w:t xml:space="preserve"> </w:t>
            </w:r>
            <w:r w:rsidRPr="00CE08EF">
              <w:t>to</w:t>
            </w:r>
            <w:r w:rsidR="00EF1385">
              <w:t xml:space="preserve"> </w:t>
            </w:r>
            <w:r w:rsidRPr="00CE08EF">
              <w:t>adapt</w:t>
            </w:r>
            <w:r w:rsidR="00EF1385">
              <w:t xml:space="preserve"> </w:t>
            </w:r>
            <w:r w:rsidRPr="00CE08EF">
              <w:t>their</w:t>
            </w:r>
            <w:r w:rsidR="00EF1385">
              <w:t xml:space="preserve"> </w:t>
            </w:r>
            <w:r w:rsidRPr="00CE08EF">
              <w:t>knowledge</w:t>
            </w:r>
            <w:r w:rsidR="00EF1385">
              <w:t xml:space="preserve"> </w:t>
            </w:r>
            <w:r w:rsidRPr="00CE08EF">
              <w:t>and</w:t>
            </w:r>
            <w:r w:rsidR="00EF1385">
              <w:t xml:space="preserve"> </w:t>
            </w:r>
            <w:r w:rsidRPr="00CE08EF">
              <w:t>experience</w:t>
            </w:r>
            <w:r w:rsidR="00EF1385">
              <w:t xml:space="preserve"> </w:t>
            </w:r>
            <w:r w:rsidRPr="00CE08EF">
              <w:t>to</w:t>
            </w:r>
            <w:r w:rsidR="00EF1385">
              <w:t xml:space="preserve"> </w:t>
            </w:r>
            <w:r w:rsidRPr="00CE08EF">
              <w:t>the</w:t>
            </w:r>
            <w:r w:rsidR="00EF1385">
              <w:t xml:space="preserve"> </w:t>
            </w:r>
            <w:r w:rsidRPr="00CE08EF">
              <w:t>needs</w:t>
            </w:r>
            <w:r w:rsidR="00EF1385">
              <w:t xml:space="preserve"> </w:t>
            </w:r>
            <w:r w:rsidRPr="00CE08EF">
              <w:t>of</w:t>
            </w:r>
            <w:r w:rsidR="00EF1385">
              <w:t xml:space="preserve"> </w:t>
            </w:r>
            <w:r w:rsidRPr="00CE08EF">
              <w:t>the</w:t>
            </w:r>
            <w:r w:rsidR="00EF1385">
              <w:t xml:space="preserve"> </w:t>
            </w:r>
            <w:r w:rsidRPr="00CE08EF">
              <w:t>global</w:t>
            </w:r>
            <w:r w:rsidR="00EF1385">
              <w:t xml:space="preserve"> </w:t>
            </w:r>
            <w:r w:rsidRPr="00CE08EF">
              <w:t>tech</w:t>
            </w:r>
            <w:r w:rsidR="00EF1385">
              <w:t xml:space="preserve"> </w:t>
            </w:r>
            <w:r w:rsidRPr="00CE08EF">
              <w:t>industry.</w:t>
            </w:r>
          </w:p>
          <w:p w14:paraId="479E05D6" w14:textId="77777777" w:rsidR="006B67D1" w:rsidRDefault="00156191" w:rsidP="001C4CEF">
            <w:hyperlink r:id="rId49" w:history="1">
              <w:r w:rsidR="006B67D1" w:rsidRPr="00F238F4">
                <w:rPr>
                  <w:rStyle w:val="Hyperlink"/>
                </w:rPr>
                <w:t>https://www.paz.ai/</w:t>
              </w:r>
            </w:hyperlink>
          </w:p>
          <w:p w14:paraId="144F6EB4" w14:textId="77777777" w:rsidR="006B67D1" w:rsidRDefault="006B67D1" w:rsidP="001C4CEF"/>
        </w:tc>
      </w:tr>
      <w:tr w:rsidR="001C4CEF" w14:paraId="76EC30A0" w14:textId="77777777" w:rsidTr="0005301D">
        <w:tc>
          <w:tcPr>
            <w:tcW w:w="2830" w:type="dxa"/>
            <w:vAlign w:val="center"/>
          </w:tcPr>
          <w:p w14:paraId="0511CC0E" w14:textId="2560A7D5" w:rsidR="006B67D1" w:rsidRDefault="00AC6F72" w:rsidP="001C4CEF">
            <w:pPr>
              <w:jc w:val="center"/>
            </w:pPr>
            <w:r>
              <w:rPr>
                <w:noProof/>
              </w:rPr>
              <w:drawing>
                <wp:inline distT="0" distB="0" distL="0" distR="0" wp14:anchorId="62D6D454" wp14:editId="3ADA585E">
                  <wp:extent cx="590550" cy="8858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2639" cy="888959"/>
                          </a:xfrm>
                          <a:prstGeom prst="rect">
                            <a:avLst/>
                          </a:prstGeom>
                          <a:noFill/>
                        </pic:spPr>
                      </pic:pic>
                    </a:graphicData>
                  </a:graphic>
                </wp:inline>
              </w:drawing>
            </w:r>
          </w:p>
        </w:tc>
        <w:tc>
          <w:tcPr>
            <w:tcW w:w="6798" w:type="dxa"/>
            <w:vAlign w:val="center"/>
          </w:tcPr>
          <w:p w14:paraId="7853F6FD" w14:textId="0DF845AB" w:rsidR="006B67D1" w:rsidRDefault="006B67D1" w:rsidP="001C4CEF">
            <w:proofErr w:type="spellStart"/>
            <w:r w:rsidRPr="00983B43">
              <w:rPr>
                <w:b/>
                <w:bCs/>
              </w:rPr>
              <w:t>Renaisi</w:t>
            </w:r>
            <w:proofErr w:type="spellEnd"/>
            <w:r w:rsidR="00EF1385">
              <w:t xml:space="preserve"> </w:t>
            </w:r>
            <w:r w:rsidR="00E45A12" w:rsidRPr="00E45A12">
              <w:t>is a social enterprise that helps employers build inclusive workforces by restarting the careers of refugee professionals so everyone can thrive. Their candidates are a mix of engineers, built environment and business services professionals, resident across the UK with right to work.</w:t>
            </w:r>
          </w:p>
          <w:p w14:paraId="16CDF993" w14:textId="52577A9B" w:rsidR="006B67D1" w:rsidRDefault="00156191" w:rsidP="001C4CEF">
            <w:hyperlink r:id="rId51" w:history="1">
              <w:r w:rsidR="006B67D1" w:rsidRPr="00F238F4">
                <w:rPr>
                  <w:rStyle w:val="Hyperlink"/>
                </w:rPr>
                <w:t>https://renaisi.com/transitions/</w:t>
              </w:r>
            </w:hyperlink>
          </w:p>
        </w:tc>
      </w:tr>
      <w:tr w:rsidR="001C4CEF" w14:paraId="51A01506" w14:textId="77777777" w:rsidTr="0005301D">
        <w:tc>
          <w:tcPr>
            <w:tcW w:w="2830" w:type="dxa"/>
            <w:vAlign w:val="center"/>
          </w:tcPr>
          <w:p w14:paraId="5E125B1E" w14:textId="7D04FDC4" w:rsidR="006B67D1" w:rsidRDefault="006B67D1" w:rsidP="001C4CEF">
            <w:pPr>
              <w:jc w:val="center"/>
            </w:pPr>
            <w:r>
              <w:rPr>
                <w:noProof/>
              </w:rPr>
              <w:drawing>
                <wp:inline distT="0" distB="0" distL="0" distR="0" wp14:anchorId="43885585" wp14:editId="604598F8">
                  <wp:extent cx="733425" cy="10477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33425" cy="1047750"/>
                          </a:xfrm>
                          <a:prstGeom prst="rect">
                            <a:avLst/>
                          </a:prstGeom>
                          <a:noFill/>
                        </pic:spPr>
                      </pic:pic>
                    </a:graphicData>
                  </a:graphic>
                </wp:inline>
              </w:drawing>
            </w:r>
          </w:p>
        </w:tc>
        <w:tc>
          <w:tcPr>
            <w:tcW w:w="6798" w:type="dxa"/>
            <w:vAlign w:val="center"/>
          </w:tcPr>
          <w:p w14:paraId="18D79CEC" w14:textId="3ED5708D" w:rsidR="006B67D1" w:rsidRDefault="006B67D1" w:rsidP="001C4CEF">
            <w:r w:rsidRPr="00050C13">
              <w:t>The</w:t>
            </w:r>
            <w:r w:rsidR="00EF1385">
              <w:t xml:space="preserve"> </w:t>
            </w:r>
            <w:r w:rsidRPr="00050C13">
              <w:t>Building</w:t>
            </w:r>
            <w:r w:rsidR="00EF1385">
              <w:t xml:space="preserve"> </w:t>
            </w:r>
            <w:r w:rsidRPr="00050C13">
              <w:t>Bridges</w:t>
            </w:r>
            <w:r w:rsidR="00EF1385">
              <w:t xml:space="preserve"> </w:t>
            </w:r>
            <w:r w:rsidRPr="00050C13">
              <w:t>programme</w:t>
            </w:r>
            <w:r w:rsidR="00EF1385">
              <w:t xml:space="preserve"> </w:t>
            </w:r>
            <w:r w:rsidRPr="00050C13">
              <w:t>is</w:t>
            </w:r>
            <w:r w:rsidR="00EF1385">
              <w:t xml:space="preserve"> </w:t>
            </w:r>
            <w:r w:rsidRPr="00050C13">
              <w:t>an</w:t>
            </w:r>
            <w:r w:rsidR="00EF1385">
              <w:t xml:space="preserve"> </w:t>
            </w:r>
            <w:r w:rsidRPr="00050C13">
              <w:t>NHS</w:t>
            </w:r>
            <w:r w:rsidR="00EF1385">
              <w:t xml:space="preserve"> </w:t>
            </w:r>
            <w:r w:rsidRPr="00050C13">
              <w:t>funded</w:t>
            </w:r>
            <w:r w:rsidR="00EF1385">
              <w:t xml:space="preserve"> </w:t>
            </w:r>
            <w:r w:rsidRPr="00050C13">
              <w:t>partnership</w:t>
            </w:r>
            <w:r w:rsidR="00EF1385">
              <w:t xml:space="preserve"> </w:t>
            </w:r>
            <w:r w:rsidRPr="00050C13">
              <w:t>for</w:t>
            </w:r>
            <w:r w:rsidR="00EF1385">
              <w:t xml:space="preserve"> </w:t>
            </w:r>
            <w:r w:rsidRPr="00050C13">
              <w:t>Refugee</w:t>
            </w:r>
            <w:r w:rsidR="00EF1385">
              <w:t xml:space="preserve"> </w:t>
            </w:r>
            <w:r w:rsidRPr="00050C13">
              <w:t>Health</w:t>
            </w:r>
            <w:r w:rsidR="00EF1385">
              <w:t xml:space="preserve"> </w:t>
            </w:r>
            <w:r w:rsidRPr="00050C13">
              <w:t>Professionals</w:t>
            </w:r>
            <w:r w:rsidR="00EF1385">
              <w:t xml:space="preserve"> </w:t>
            </w:r>
            <w:r w:rsidRPr="00050C13">
              <w:t>living</w:t>
            </w:r>
            <w:r w:rsidR="00EF1385">
              <w:t xml:space="preserve"> </w:t>
            </w:r>
            <w:r w:rsidRPr="00050C13">
              <w:t>in</w:t>
            </w:r>
            <w:r w:rsidR="00EF1385">
              <w:t xml:space="preserve"> </w:t>
            </w:r>
            <w:r w:rsidRPr="00050C13">
              <w:t>London.</w:t>
            </w:r>
            <w:r w:rsidR="00EF1385">
              <w:t xml:space="preserve"> </w:t>
            </w:r>
            <w:r w:rsidR="007C2715">
              <w:t>A</w:t>
            </w:r>
            <w:r w:rsidRPr="00050C13">
              <w:t>ssist</w:t>
            </w:r>
            <w:r w:rsidR="007C2715">
              <w:t>s</w:t>
            </w:r>
            <w:r w:rsidR="00EF1385">
              <w:t xml:space="preserve"> </w:t>
            </w:r>
            <w:r w:rsidR="00476356">
              <w:t>them</w:t>
            </w:r>
            <w:r w:rsidR="00EF1385">
              <w:t xml:space="preserve"> </w:t>
            </w:r>
            <w:r w:rsidRPr="00050C13">
              <w:t>to</w:t>
            </w:r>
            <w:r w:rsidR="00EF1385">
              <w:t xml:space="preserve"> </w:t>
            </w:r>
            <w:r w:rsidRPr="00050C13">
              <w:t>re-qualify</w:t>
            </w:r>
            <w:r w:rsidR="00EF1385">
              <w:t xml:space="preserve"> </w:t>
            </w:r>
            <w:r w:rsidRPr="00050C13">
              <w:t>to</w:t>
            </w:r>
            <w:r w:rsidR="00EF1385">
              <w:t xml:space="preserve"> </w:t>
            </w:r>
            <w:r w:rsidRPr="00050C13">
              <w:t>UK</w:t>
            </w:r>
            <w:r w:rsidR="00EF1385">
              <w:t xml:space="preserve"> </w:t>
            </w:r>
            <w:r w:rsidRPr="00050C13">
              <w:t>standards</w:t>
            </w:r>
            <w:r w:rsidR="00EF1385">
              <w:t xml:space="preserve"> </w:t>
            </w:r>
            <w:r w:rsidRPr="00050C13">
              <w:t>and</w:t>
            </w:r>
            <w:r w:rsidR="00EF1385">
              <w:t xml:space="preserve"> </w:t>
            </w:r>
            <w:r w:rsidRPr="00050C13">
              <w:t>secure</w:t>
            </w:r>
            <w:r w:rsidR="00EF1385">
              <w:t xml:space="preserve"> </w:t>
            </w:r>
            <w:r w:rsidRPr="00050C13">
              <w:t>employment</w:t>
            </w:r>
            <w:r w:rsidR="00EF1385">
              <w:t xml:space="preserve"> </w:t>
            </w:r>
            <w:r w:rsidRPr="00050C13">
              <w:t>appropriate</w:t>
            </w:r>
            <w:r w:rsidR="00EF1385">
              <w:t xml:space="preserve"> </w:t>
            </w:r>
            <w:r w:rsidRPr="00050C13">
              <w:t>to</w:t>
            </w:r>
            <w:r w:rsidR="00EF1385">
              <w:t xml:space="preserve"> </w:t>
            </w:r>
            <w:r w:rsidRPr="00050C13">
              <w:t>their</w:t>
            </w:r>
            <w:r w:rsidR="00EF1385">
              <w:t xml:space="preserve"> </w:t>
            </w:r>
            <w:r w:rsidRPr="00050C13">
              <w:t>professional</w:t>
            </w:r>
            <w:r w:rsidR="00EF1385">
              <w:t xml:space="preserve"> </w:t>
            </w:r>
            <w:r w:rsidRPr="00050C13">
              <w:t>qualifications.</w:t>
            </w:r>
          </w:p>
          <w:p w14:paraId="22ABC681" w14:textId="77777777" w:rsidR="006B67D1" w:rsidRDefault="00156191" w:rsidP="001C4CEF">
            <w:hyperlink r:id="rId53" w:history="1">
              <w:r w:rsidR="006B67D1" w:rsidRPr="00F238F4">
                <w:rPr>
                  <w:rStyle w:val="Hyperlink"/>
                </w:rPr>
                <w:t>https://www.refugeecouncil.org.uk/get-support/services/refugee-health-professionals-building-bridges-programme/</w:t>
              </w:r>
            </w:hyperlink>
          </w:p>
          <w:p w14:paraId="759B33A0" w14:textId="2B4316C0" w:rsidR="006B67D1" w:rsidRDefault="006B67D1" w:rsidP="001C4CEF"/>
          <w:p w14:paraId="22E2557D" w14:textId="3D180216" w:rsidR="00B66E85" w:rsidRDefault="00B66E85" w:rsidP="00B66E85">
            <w:r>
              <w:t>Video</w:t>
            </w:r>
            <w:r w:rsidR="00EF1385">
              <w:t xml:space="preserve"> </w:t>
            </w:r>
            <w:r>
              <w:t>available</w:t>
            </w:r>
            <w:r w:rsidR="00EF1385">
              <w:t xml:space="preserve"> </w:t>
            </w:r>
            <w:r>
              <w:t>at</w:t>
            </w:r>
          </w:p>
          <w:p w14:paraId="013E6472" w14:textId="0493E34A" w:rsidR="00EC58FD" w:rsidRDefault="00156191" w:rsidP="00B66E85">
            <w:hyperlink r:id="rId54" w:history="1">
              <w:r w:rsidR="00B66E85" w:rsidRPr="00412742">
                <w:rPr>
                  <w:rStyle w:val="Hyperlink"/>
                </w:rPr>
                <w:t>https://www.youtube.com/watch?v=W-R3y99SWmM</w:t>
              </w:r>
            </w:hyperlink>
            <w:r w:rsidR="00EF1385">
              <w:t xml:space="preserve"> </w:t>
            </w:r>
          </w:p>
        </w:tc>
      </w:tr>
      <w:tr w:rsidR="001C4CEF" w14:paraId="2C36D2FA" w14:textId="77777777" w:rsidTr="0005301D">
        <w:trPr>
          <w:cantSplit/>
        </w:trPr>
        <w:tc>
          <w:tcPr>
            <w:tcW w:w="2830" w:type="dxa"/>
            <w:vAlign w:val="center"/>
          </w:tcPr>
          <w:p w14:paraId="05535616" w14:textId="36172E42" w:rsidR="006B67D1" w:rsidRDefault="006B67D1" w:rsidP="001C4CEF">
            <w:pPr>
              <w:jc w:val="center"/>
            </w:pPr>
            <w:r>
              <w:rPr>
                <w:noProof/>
              </w:rPr>
              <w:lastRenderedPageBreak/>
              <w:drawing>
                <wp:inline distT="0" distB="0" distL="0" distR="0" wp14:anchorId="325678FD" wp14:editId="2A44B86F">
                  <wp:extent cx="1604873" cy="447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06663" cy="448174"/>
                          </a:xfrm>
                          <a:prstGeom prst="rect">
                            <a:avLst/>
                          </a:prstGeom>
                          <a:noFill/>
                        </pic:spPr>
                      </pic:pic>
                    </a:graphicData>
                  </a:graphic>
                </wp:inline>
              </w:drawing>
            </w:r>
          </w:p>
        </w:tc>
        <w:tc>
          <w:tcPr>
            <w:tcW w:w="6798" w:type="dxa"/>
            <w:vAlign w:val="center"/>
          </w:tcPr>
          <w:p w14:paraId="54A6A405" w14:textId="5103BDD9" w:rsidR="006B67D1" w:rsidRPr="00A5682D" w:rsidRDefault="006B67D1" w:rsidP="001C4CEF">
            <w:proofErr w:type="spellStart"/>
            <w:r w:rsidRPr="00A5682D">
              <w:t>Ecctis</w:t>
            </w:r>
            <w:proofErr w:type="spellEnd"/>
            <w:r w:rsidR="00EF1385">
              <w:t xml:space="preserve"> </w:t>
            </w:r>
            <w:r w:rsidRPr="00A5682D">
              <w:t>operates</w:t>
            </w:r>
            <w:r w:rsidR="00EF1385">
              <w:t xml:space="preserve"> </w:t>
            </w:r>
            <w:r w:rsidRPr="00A5682D">
              <w:t>official</w:t>
            </w:r>
            <w:r w:rsidR="00EF1385">
              <w:t xml:space="preserve"> </w:t>
            </w:r>
            <w:r w:rsidRPr="00A5682D">
              <w:t>recognition</w:t>
            </w:r>
            <w:r w:rsidR="00EF1385">
              <w:t xml:space="preserve"> </w:t>
            </w:r>
            <w:r w:rsidRPr="00A5682D">
              <w:t>services</w:t>
            </w:r>
            <w:r w:rsidR="00EF1385">
              <w:t xml:space="preserve"> </w:t>
            </w:r>
            <w:r w:rsidRPr="00A5682D">
              <w:t>on</w:t>
            </w:r>
            <w:r w:rsidR="00EF1385">
              <w:t xml:space="preserve"> </w:t>
            </w:r>
            <w:r w:rsidRPr="00A5682D">
              <w:t>behalf</w:t>
            </w:r>
            <w:r w:rsidR="00EF1385">
              <w:t xml:space="preserve"> </w:t>
            </w:r>
            <w:r w:rsidRPr="00A5682D">
              <w:t>of</w:t>
            </w:r>
            <w:r w:rsidR="00EF1385">
              <w:t xml:space="preserve"> </w:t>
            </w:r>
            <w:r w:rsidRPr="00A5682D">
              <w:t>the</w:t>
            </w:r>
            <w:r w:rsidR="00EF1385">
              <w:t xml:space="preserve"> </w:t>
            </w:r>
            <w:r w:rsidRPr="00A5682D">
              <w:t>UK</w:t>
            </w:r>
            <w:r w:rsidR="00EF1385">
              <w:t xml:space="preserve"> </w:t>
            </w:r>
            <w:r w:rsidRPr="00A5682D">
              <w:t>Government</w:t>
            </w:r>
            <w:r w:rsidR="006537E5">
              <w:t>,</w:t>
            </w:r>
            <w:r w:rsidR="00EF1385">
              <w:t xml:space="preserve"> </w:t>
            </w:r>
            <w:r w:rsidR="006537E5">
              <w:t>including</w:t>
            </w:r>
            <w:r w:rsidRPr="00A5682D">
              <w:t>:</w:t>
            </w:r>
          </w:p>
          <w:p w14:paraId="17EF2976" w14:textId="26C900BD" w:rsidR="006B67D1" w:rsidRPr="00A5682D" w:rsidRDefault="006B67D1" w:rsidP="001C4CEF">
            <w:r w:rsidRPr="00A5682D">
              <w:rPr>
                <w:b/>
                <w:bCs/>
              </w:rPr>
              <w:t>UK</w:t>
            </w:r>
            <w:r w:rsidR="00EF1385">
              <w:rPr>
                <w:b/>
                <w:bCs/>
              </w:rPr>
              <w:t xml:space="preserve"> </w:t>
            </w:r>
            <w:r w:rsidRPr="00A5682D">
              <w:rPr>
                <w:b/>
                <w:bCs/>
              </w:rPr>
              <w:t>ENIC</w:t>
            </w:r>
            <w:r w:rsidR="006537E5">
              <w:rPr>
                <w:b/>
                <w:bCs/>
              </w:rPr>
              <w:t>:</w:t>
            </w:r>
            <w:r w:rsidR="00EF1385">
              <w:rPr>
                <w:b/>
                <w:bCs/>
              </w:rPr>
              <w:t xml:space="preserve"> </w:t>
            </w:r>
            <w:r w:rsidRPr="00A5682D">
              <w:t>the</w:t>
            </w:r>
            <w:r w:rsidR="00EF1385">
              <w:t xml:space="preserve"> </w:t>
            </w:r>
            <w:r w:rsidRPr="00A5682D">
              <w:t>UK</w:t>
            </w:r>
            <w:r w:rsidR="00EF1385">
              <w:t xml:space="preserve"> </w:t>
            </w:r>
            <w:r w:rsidRPr="00A5682D">
              <w:t>National</w:t>
            </w:r>
            <w:r w:rsidR="00EF1385">
              <w:t xml:space="preserve"> </w:t>
            </w:r>
            <w:r w:rsidRPr="00A5682D">
              <w:t>Information</w:t>
            </w:r>
            <w:r w:rsidR="00EF1385">
              <w:t xml:space="preserve"> </w:t>
            </w:r>
            <w:r w:rsidRPr="00A5682D">
              <w:t>Centre</w:t>
            </w:r>
            <w:r w:rsidR="00EF1385">
              <w:t xml:space="preserve"> </w:t>
            </w:r>
            <w:r w:rsidRPr="00A5682D">
              <w:t>for</w:t>
            </w:r>
            <w:r w:rsidR="00EF1385">
              <w:t xml:space="preserve"> </w:t>
            </w:r>
            <w:r w:rsidRPr="00A5682D">
              <w:t>global</w:t>
            </w:r>
            <w:r w:rsidR="00EF1385">
              <w:t xml:space="preserve"> </w:t>
            </w:r>
            <w:r w:rsidRPr="00A5682D">
              <w:t>qualifications</w:t>
            </w:r>
            <w:r w:rsidR="00EF1385">
              <w:t xml:space="preserve"> </w:t>
            </w:r>
            <w:r w:rsidRPr="00A5682D">
              <w:t>and</w:t>
            </w:r>
            <w:r w:rsidR="00EF1385">
              <w:t xml:space="preserve"> </w:t>
            </w:r>
            <w:r w:rsidRPr="00A5682D">
              <w:t>skills.</w:t>
            </w:r>
            <w:r w:rsidR="00EF1385">
              <w:t xml:space="preserve"> </w:t>
            </w:r>
            <w:r w:rsidR="0066315A">
              <w:t>(Was</w:t>
            </w:r>
            <w:r w:rsidR="00EF1385">
              <w:t xml:space="preserve"> </w:t>
            </w:r>
            <w:r w:rsidR="0066315A">
              <w:t>previously</w:t>
            </w:r>
            <w:r w:rsidR="00EF1385">
              <w:t xml:space="preserve"> </w:t>
            </w:r>
            <w:r w:rsidRPr="00A5682D">
              <w:t>UK</w:t>
            </w:r>
            <w:r w:rsidR="00EF1385">
              <w:t xml:space="preserve"> </w:t>
            </w:r>
            <w:r w:rsidRPr="00A5682D">
              <w:t>NARIC</w:t>
            </w:r>
            <w:r w:rsidR="00EF1385">
              <w:t xml:space="preserve"> </w:t>
            </w:r>
            <w:r w:rsidR="0066315A">
              <w:t>until</w:t>
            </w:r>
            <w:r w:rsidR="00EF1385">
              <w:t xml:space="preserve"> </w:t>
            </w:r>
            <w:r w:rsidRPr="00A5682D">
              <w:t>the</w:t>
            </w:r>
            <w:r w:rsidR="00EF1385">
              <w:t xml:space="preserve"> </w:t>
            </w:r>
            <w:r w:rsidRPr="00A5682D">
              <w:t>UK’s</w:t>
            </w:r>
            <w:r w:rsidR="00EF1385">
              <w:t xml:space="preserve"> </w:t>
            </w:r>
            <w:r w:rsidRPr="00A5682D">
              <w:t>departure</w:t>
            </w:r>
            <w:r w:rsidR="00EF1385">
              <w:t xml:space="preserve"> </w:t>
            </w:r>
            <w:r w:rsidRPr="00A5682D">
              <w:t>from</w:t>
            </w:r>
            <w:r w:rsidR="00EF1385">
              <w:t xml:space="preserve"> </w:t>
            </w:r>
            <w:r w:rsidRPr="00A5682D">
              <w:t>the</w:t>
            </w:r>
            <w:r w:rsidR="00EF1385">
              <w:t xml:space="preserve"> </w:t>
            </w:r>
            <w:r w:rsidRPr="00A5682D">
              <w:t>European</w:t>
            </w:r>
            <w:r w:rsidR="00EF1385">
              <w:t xml:space="preserve"> </w:t>
            </w:r>
            <w:r w:rsidRPr="00A5682D">
              <w:t>Union</w:t>
            </w:r>
            <w:r w:rsidR="0066315A">
              <w:t>)</w:t>
            </w:r>
            <w:r w:rsidRPr="00A5682D">
              <w:t>.</w:t>
            </w:r>
          </w:p>
          <w:p w14:paraId="416EA979" w14:textId="2B04C084" w:rsidR="006B67D1" w:rsidRDefault="00C34726" w:rsidP="001C4CEF">
            <w:r w:rsidRPr="0066315A">
              <w:rPr>
                <w:b/>
                <w:bCs/>
              </w:rPr>
              <w:t>The</w:t>
            </w:r>
            <w:r w:rsidR="00EF1385">
              <w:rPr>
                <w:b/>
                <w:bCs/>
              </w:rPr>
              <w:t xml:space="preserve"> </w:t>
            </w:r>
            <w:r w:rsidRPr="0066315A">
              <w:rPr>
                <w:b/>
                <w:bCs/>
              </w:rPr>
              <w:t>UK</w:t>
            </w:r>
            <w:r w:rsidR="00EF1385">
              <w:rPr>
                <w:b/>
                <w:bCs/>
              </w:rPr>
              <w:t xml:space="preserve"> </w:t>
            </w:r>
            <w:r w:rsidRPr="0066315A">
              <w:rPr>
                <w:b/>
                <w:bCs/>
              </w:rPr>
              <w:t>Centre</w:t>
            </w:r>
            <w:r w:rsidR="00EF1385">
              <w:rPr>
                <w:b/>
                <w:bCs/>
              </w:rPr>
              <w:t xml:space="preserve"> </w:t>
            </w:r>
            <w:r w:rsidRPr="0066315A">
              <w:rPr>
                <w:b/>
                <w:bCs/>
              </w:rPr>
              <w:t>for</w:t>
            </w:r>
            <w:r w:rsidR="00EF1385">
              <w:rPr>
                <w:b/>
                <w:bCs/>
              </w:rPr>
              <w:t xml:space="preserve"> </w:t>
            </w:r>
            <w:r w:rsidRPr="0066315A">
              <w:rPr>
                <w:b/>
                <w:bCs/>
              </w:rPr>
              <w:t>Professional</w:t>
            </w:r>
            <w:r w:rsidR="00EF1385">
              <w:rPr>
                <w:b/>
                <w:bCs/>
              </w:rPr>
              <w:t xml:space="preserve"> </w:t>
            </w:r>
            <w:r w:rsidRPr="0066315A">
              <w:rPr>
                <w:b/>
                <w:bCs/>
              </w:rPr>
              <w:t>Qualifications</w:t>
            </w:r>
            <w:r w:rsidR="00EF1385">
              <w:rPr>
                <w:b/>
                <w:bCs/>
              </w:rPr>
              <w:t xml:space="preserve"> </w:t>
            </w:r>
            <w:r w:rsidRPr="0066315A">
              <w:rPr>
                <w:b/>
                <w:bCs/>
              </w:rPr>
              <w:t>(UK</w:t>
            </w:r>
            <w:r w:rsidR="00EF1385">
              <w:rPr>
                <w:b/>
                <w:bCs/>
              </w:rPr>
              <w:t xml:space="preserve"> </w:t>
            </w:r>
            <w:r w:rsidRPr="0066315A">
              <w:rPr>
                <w:b/>
                <w:bCs/>
              </w:rPr>
              <w:t>CPQ)</w:t>
            </w:r>
            <w:r w:rsidR="0066315A">
              <w:t>:</w:t>
            </w:r>
            <w:r w:rsidR="00EF1385">
              <w:t xml:space="preserve"> </w:t>
            </w:r>
            <w:r w:rsidRPr="00C34726">
              <w:t>covers</w:t>
            </w:r>
            <w:r w:rsidR="00EF1385">
              <w:t xml:space="preserve"> </w:t>
            </w:r>
            <w:r w:rsidRPr="00C34726">
              <w:t>all</w:t>
            </w:r>
            <w:r w:rsidR="00EF1385">
              <w:t xml:space="preserve"> </w:t>
            </w:r>
            <w:r w:rsidRPr="00C34726">
              <w:t>aspects</w:t>
            </w:r>
            <w:r w:rsidR="00EF1385">
              <w:t xml:space="preserve"> </w:t>
            </w:r>
            <w:r w:rsidRPr="00C34726">
              <w:t>of</w:t>
            </w:r>
            <w:r w:rsidR="00EF1385">
              <w:t xml:space="preserve"> </w:t>
            </w:r>
            <w:r w:rsidRPr="00C34726">
              <w:t>professional</w:t>
            </w:r>
            <w:r w:rsidR="00EF1385">
              <w:t xml:space="preserve"> </w:t>
            </w:r>
            <w:r w:rsidRPr="00C34726">
              <w:t>qualifications</w:t>
            </w:r>
            <w:r w:rsidR="00EF1385">
              <w:t xml:space="preserve"> </w:t>
            </w:r>
            <w:r w:rsidRPr="00C34726">
              <w:t>in</w:t>
            </w:r>
            <w:r w:rsidR="00EF1385">
              <w:t xml:space="preserve"> </w:t>
            </w:r>
            <w:r w:rsidRPr="00C34726">
              <w:t>an</w:t>
            </w:r>
            <w:r w:rsidR="00EF1385">
              <w:t xml:space="preserve"> </w:t>
            </w:r>
            <w:r w:rsidRPr="00C34726">
              <w:t>international</w:t>
            </w:r>
            <w:r w:rsidR="00EF1385">
              <w:t xml:space="preserve"> </w:t>
            </w:r>
            <w:r w:rsidRPr="00C34726">
              <w:t>context.</w:t>
            </w:r>
            <w:r w:rsidR="00EF1385">
              <w:t xml:space="preserve"> </w:t>
            </w:r>
            <w:r w:rsidR="0066315A">
              <w:t>Provide</w:t>
            </w:r>
            <w:r w:rsidR="001679BC">
              <w:t>s</w:t>
            </w:r>
            <w:r w:rsidR="00EF1385">
              <w:t xml:space="preserve"> </w:t>
            </w:r>
            <w:r w:rsidRPr="00C34726">
              <w:t>advice</w:t>
            </w:r>
            <w:r w:rsidR="00EF1385">
              <w:t xml:space="preserve"> </w:t>
            </w:r>
            <w:r w:rsidRPr="00C34726">
              <w:t>and</w:t>
            </w:r>
            <w:r w:rsidR="00EF1385">
              <w:t xml:space="preserve"> </w:t>
            </w:r>
            <w:r w:rsidRPr="00C34726">
              <w:t>guidance</w:t>
            </w:r>
            <w:r w:rsidR="00EF1385">
              <w:t xml:space="preserve"> </w:t>
            </w:r>
            <w:r w:rsidRPr="00C34726">
              <w:t>to</w:t>
            </w:r>
            <w:r w:rsidR="00EF1385">
              <w:t xml:space="preserve"> </w:t>
            </w:r>
            <w:r w:rsidRPr="00C34726">
              <w:t>a</w:t>
            </w:r>
            <w:r w:rsidR="00EF1385">
              <w:t xml:space="preserve"> </w:t>
            </w:r>
            <w:r w:rsidRPr="00C34726">
              <w:t>variety</w:t>
            </w:r>
            <w:r w:rsidR="00EF1385">
              <w:t xml:space="preserve"> </w:t>
            </w:r>
            <w:r w:rsidRPr="00C34726">
              <w:t>of</w:t>
            </w:r>
            <w:r w:rsidR="00EF1385">
              <w:t xml:space="preserve"> </w:t>
            </w:r>
            <w:r w:rsidRPr="00C34726">
              <w:t>stakeholders,</w:t>
            </w:r>
            <w:r w:rsidR="00EF1385">
              <w:t xml:space="preserve"> </w:t>
            </w:r>
            <w:r w:rsidRPr="00C34726">
              <w:t>including</w:t>
            </w:r>
            <w:r w:rsidR="00EF1385">
              <w:t xml:space="preserve"> </w:t>
            </w:r>
            <w:r w:rsidRPr="00C34726">
              <w:t>professionals,</w:t>
            </w:r>
            <w:r w:rsidR="00EF1385">
              <w:t xml:space="preserve"> </w:t>
            </w:r>
            <w:r w:rsidRPr="00C34726">
              <w:t>professional</w:t>
            </w:r>
            <w:r w:rsidR="00EF1385">
              <w:t xml:space="preserve"> </w:t>
            </w:r>
            <w:r w:rsidRPr="00C34726">
              <w:t>bodies,</w:t>
            </w:r>
            <w:r w:rsidR="00EF1385">
              <w:t xml:space="preserve"> </w:t>
            </w:r>
            <w:r w:rsidRPr="00C34726">
              <w:t>employers,</w:t>
            </w:r>
            <w:r w:rsidR="00EF1385">
              <w:t xml:space="preserve"> </w:t>
            </w:r>
            <w:r w:rsidRPr="00C34726">
              <w:t>and</w:t>
            </w:r>
            <w:r w:rsidR="00EF1385">
              <w:t xml:space="preserve"> </w:t>
            </w:r>
            <w:r w:rsidRPr="00C34726">
              <w:t>sector</w:t>
            </w:r>
            <w:r w:rsidR="00EF1385">
              <w:t xml:space="preserve"> </w:t>
            </w:r>
            <w:r w:rsidRPr="00C34726">
              <w:t>skills</w:t>
            </w:r>
            <w:r w:rsidR="00EF1385">
              <w:t xml:space="preserve"> </w:t>
            </w:r>
            <w:r w:rsidRPr="00C34726">
              <w:t>councils.</w:t>
            </w:r>
          </w:p>
          <w:p w14:paraId="1440EF1A" w14:textId="77777777" w:rsidR="004234E7" w:rsidRDefault="00156191" w:rsidP="001C4CEF">
            <w:hyperlink r:id="rId56" w:history="1">
              <w:r w:rsidR="004234E7" w:rsidRPr="00F238F4">
                <w:rPr>
                  <w:rStyle w:val="Hyperlink"/>
                </w:rPr>
                <w:t>https://www.ecctis.com</w:t>
              </w:r>
            </w:hyperlink>
          </w:p>
          <w:p w14:paraId="691A2CD5" w14:textId="4F53158D" w:rsidR="004234E7" w:rsidRDefault="004234E7" w:rsidP="001C4CEF"/>
        </w:tc>
      </w:tr>
      <w:tr w:rsidR="001C4CEF" w14:paraId="690101BF" w14:textId="77777777" w:rsidTr="0005301D">
        <w:tc>
          <w:tcPr>
            <w:tcW w:w="2830" w:type="dxa"/>
            <w:vAlign w:val="center"/>
          </w:tcPr>
          <w:p w14:paraId="4E48945D" w14:textId="00467E68" w:rsidR="006B67D1" w:rsidRDefault="006B67D1" w:rsidP="001C4CEF">
            <w:pPr>
              <w:jc w:val="center"/>
            </w:pPr>
            <w:r>
              <w:rPr>
                <w:noProof/>
              </w:rPr>
              <w:drawing>
                <wp:inline distT="0" distB="0" distL="0" distR="0" wp14:anchorId="2B6C18D9" wp14:editId="192541A1">
                  <wp:extent cx="1809750" cy="65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duotone>
                              <a:prstClr val="black"/>
                              <a:schemeClr val="tx1">
                                <a:tint val="45000"/>
                                <a:satMod val="400000"/>
                              </a:schemeClr>
                            </a:duotone>
                            <a:alphaModFix/>
                            <a:extLst>
                              <a:ext uri="{BEBA8EAE-BF5A-486C-A8C5-ECC9F3942E4B}">
                                <a14:imgProps xmlns:a14="http://schemas.microsoft.com/office/drawing/2010/main">
                                  <a14:imgLayer r:embed="rId58">
                                    <a14:imgEffect>
                                      <a14:artisticGlowEdges/>
                                    </a14:imgEffect>
                                  </a14:imgLayer>
                                </a14:imgProps>
                              </a:ext>
                              <a:ext uri="{28A0092B-C50C-407E-A947-70E740481C1C}">
                                <a14:useLocalDpi xmlns:a14="http://schemas.microsoft.com/office/drawing/2010/main" val="0"/>
                              </a:ext>
                            </a:extLst>
                          </a:blip>
                          <a:srcRect/>
                          <a:stretch>
                            <a:fillRect/>
                          </a:stretch>
                        </pic:blipFill>
                        <pic:spPr bwMode="auto">
                          <a:xfrm>
                            <a:off x="0" y="0"/>
                            <a:ext cx="1873321" cy="681890"/>
                          </a:xfrm>
                          <a:prstGeom prst="rect">
                            <a:avLst/>
                          </a:prstGeom>
                          <a:noFill/>
                        </pic:spPr>
                      </pic:pic>
                    </a:graphicData>
                  </a:graphic>
                </wp:inline>
              </w:drawing>
            </w:r>
          </w:p>
        </w:tc>
        <w:tc>
          <w:tcPr>
            <w:tcW w:w="6798" w:type="dxa"/>
            <w:vAlign w:val="center"/>
          </w:tcPr>
          <w:p w14:paraId="5DD990AD" w14:textId="4EB7C844" w:rsidR="006B67D1" w:rsidRPr="004C1B8C" w:rsidRDefault="006B67D1" w:rsidP="001C4CEF">
            <w:r w:rsidRPr="004C1B8C">
              <w:t>Unlocking</w:t>
            </w:r>
            <w:r w:rsidR="00EF1385">
              <w:t xml:space="preserve"> </w:t>
            </w:r>
            <w:r w:rsidRPr="004C1B8C">
              <w:t>skilled</w:t>
            </w:r>
            <w:r w:rsidR="00EF1385">
              <w:t xml:space="preserve"> </w:t>
            </w:r>
            <w:r w:rsidRPr="004C1B8C">
              <w:t>migration</w:t>
            </w:r>
            <w:r w:rsidR="00EF1385">
              <w:t xml:space="preserve"> </w:t>
            </w:r>
            <w:r w:rsidRPr="004C1B8C">
              <w:t>for</w:t>
            </w:r>
            <w:r w:rsidR="00EF1385">
              <w:t xml:space="preserve"> </w:t>
            </w:r>
            <w:r w:rsidRPr="004C1B8C">
              <w:t>refugees</w:t>
            </w:r>
            <w:r w:rsidR="00EF1385">
              <w:t xml:space="preserve"> </w:t>
            </w:r>
            <w:r w:rsidRPr="003C1C4C">
              <w:t>“match</w:t>
            </w:r>
            <w:r w:rsidR="00EF1385">
              <w:t xml:space="preserve"> </w:t>
            </w:r>
            <w:r w:rsidRPr="003C1C4C">
              <w:t>skilled</w:t>
            </w:r>
            <w:r w:rsidR="00EF1385">
              <w:t xml:space="preserve"> </w:t>
            </w:r>
            <w:r w:rsidRPr="003C1C4C">
              <w:t>refugees</w:t>
            </w:r>
            <w:r w:rsidR="00EF1385">
              <w:t xml:space="preserve"> </w:t>
            </w:r>
            <w:r w:rsidRPr="003C1C4C">
              <w:t>with</w:t>
            </w:r>
            <w:r w:rsidR="00EF1385">
              <w:t xml:space="preserve"> </w:t>
            </w:r>
            <w:r w:rsidRPr="003C1C4C">
              <w:t>companies</w:t>
            </w:r>
            <w:r w:rsidR="00EF1385">
              <w:t xml:space="preserve"> </w:t>
            </w:r>
            <w:r w:rsidRPr="003C1C4C">
              <w:t>in</w:t>
            </w:r>
            <w:r w:rsidR="00EF1385">
              <w:t xml:space="preserve"> </w:t>
            </w:r>
            <w:r w:rsidRPr="003C1C4C">
              <w:t>need</w:t>
            </w:r>
            <w:r w:rsidR="00EF1385">
              <w:t xml:space="preserve"> </w:t>
            </w:r>
            <w:r w:rsidRPr="003C1C4C">
              <w:t>of</w:t>
            </w:r>
            <w:r w:rsidR="00EF1385">
              <w:t xml:space="preserve"> </w:t>
            </w:r>
            <w:r w:rsidRPr="003C1C4C">
              <w:t>their</w:t>
            </w:r>
            <w:r w:rsidR="00EF1385">
              <w:t xml:space="preserve"> </w:t>
            </w:r>
            <w:r w:rsidRPr="003C1C4C">
              <w:t>skills.”</w:t>
            </w:r>
          </w:p>
          <w:p w14:paraId="7E9025F8" w14:textId="77777777" w:rsidR="006B67D1" w:rsidRDefault="00156191" w:rsidP="001C4CEF">
            <w:hyperlink r:id="rId59" w:history="1">
              <w:r w:rsidR="006B67D1" w:rsidRPr="00F238F4">
                <w:rPr>
                  <w:rStyle w:val="Hyperlink"/>
                </w:rPr>
                <w:t>https://www.talentbeyondboundaries.org/</w:t>
              </w:r>
            </w:hyperlink>
          </w:p>
          <w:p w14:paraId="5170A1EE" w14:textId="77777777" w:rsidR="006B67D1" w:rsidRDefault="006B67D1" w:rsidP="001C4CEF"/>
        </w:tc>
      </w:tr>
      <w:tr w:rsidR="001C4CEF" w14:paraId="7499B00C" w14:textId="77777777" w:rsidTr="0005301D">
        <w:tc>
          <w:tcPr>
            <w:tcW w:w="2830" w:type="dxa"/>
            <w:vAlign w:val="center"/>
          </w:tcPr>
          <w:p w14:paraId="1D82BF29" w14:textId="2D13411F" w:rsidR="00FD27C4" w:rsidRDefault="00FD27C4" w:rsidP="001C4CEF">
            <w:pPr>
              <w:jc w:val="center"/>
              <w:rPr>
                <w:noProof/>
              </w:rPr>
            </w:pPr>
            <w:r>
              <w:rPr>
                <w:noProof/>
              </w:rPr>
              <w:drawing>
                <wp:inline distT="0" distB="0" distL="0" distR="0" wp14:anchorId="4F509DE1" wp14:editId="37830EC8">
                  <wp:extent cx="1828800" cy="75973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75306" cy="779059"/>
                          </a:xfrm>
                          <a:prstGeom prst="rect">
                            <a:avLst/>
                          </a:prstGeom>
                          <a:noFill/>
                        </pic:spPr>
                      </pic:pic>
                    </a:graphicData>
                  </a:graphic>
                </wp:inline>
              </w:drawing>
            </w:r>
          </w:p>
        </w:tc>
        <w:tc>
          <w:tcPr>
            <w:tcW w:w="6798" w:type="dxa"/>
            <w:vAlign w:val="center"/>
          </w:tcPr>
          <w:p w14:paraId="2A8ADDAB" w14:textId="5EAC1768" w:rsidR="00FD27C4" w:rsidRDefault="001679BC" w:rsidP="001C4CEF">
            <w:r>
              <w:t>Supports</w:t>
            </w:r>
            <w:r w:rsidR="00EF1385">
              <w:t xml:space="preserve"> </w:t>
            </w:r>
            <w:r w:rsidR="002E6F6A" w:rsidRPr="002E6F6A">
              <w:t>refugees</w:t>
            </w:r>
            <w:r w:rsidR="00EF1385">
              <w:t xml:space="preserve"> </w:t>
            </w:r>
            <w:r w:rsidR="002E6F6A" w:rsidRPr="002E6F6A">
              <w:t>into</w:t>
            </w:r>
            <w:r w:rsidR="00EF1385">
              <w:t xml:space="preserve"> </w:t>
            </w:r>
            <w:r w:rsidR="002E6F6A" w:rsidRPr="002E6F6A">
              <w:t>meaningful</w:t>
            </w:r>
            <w:r w:rsidR="00EF1385">
              <w:t xml:space="preserve"> </w:t>
            </w:r>
            <w:r w:rsidR="002E6F6A" w:rsidRPr="002E6F6A">
              <w:t>employment</w:t>
            </w:r>
            <w:r w:rsidR="00EF1385">
              <w:t xml:space="preserve"> </w:t>
            </w:r>
            <w:r w:rsidR="002E6F6A" w:rsidRPr="002E6F6A">
              <w:t>with</w:t>
            </w:r>
            <w:r w:rsidR="00EF1385">
              <w:t xml:space="preserve"> </w:t>
            </w:r>
            <w:r w:rsidR="002E6F6A" w:rsidRPr="002E6F6A">
              <w:t>advice,</w:t>
            </w:r>
            <w:r w:rsidR="00EF1385">
              <w:t xml:space="preserve"> </w:t>
            </w:r>
            <w:proofErr w:type="gramStart"/>
            <w:r w:rsidR="002E6F6A" w:rsidRPr="002E6F6A">
              <w:t>experience</w:t>
            </w:r>
            <w:proofErr w:type="gramEnd"/>
            <w:r w:rsidR="00EF1385">
              <w:t xml:space="preserve"> </w:t>
            </w:r>
            <w:r w:rsidR="002E6F6A" w:rsidRPr="002E6F6A">
              <w:t>and</w:t>
            </w:r>
            <w:r w:rsidR="00EF1385">
              <w:t xml:space="preserve"> </w:t>
            </w:r>
            <w:r w:rsidR="002E6F6A" w:rsidRPr="002E6F6A">
              <w:t>education</w:t>
            </w:r>
          </w:p>
          <w:p w14:paraId="0F648D30" w14:textId="0A5678F9" w:rsidR="002E6F6A" w:rsidRDefault="00156191" w:rsidP="001C4CEF">
            <w:hyperlink r:id="rId61" w:history="1">
              <w:r w:rsidR="007D14EE" w:rsidRPr="00982624">
                <w:rPr>
                  <w:rStyle w:val="Hyperlink"/>
                </w:rPr>
                <w:t>https://breaking-barriers.co.uk/</w:t>
              </w:r>
            </w:hyperlink>
          </w:p>
          <w:p w14:paraId="3BEC5585" w14:textId="4C846D5E" w:rsidR="007D14EE" w:rsidRPr="004C1B8C" w:rsidRDefault="007D14EE" w:rsidP="001C4CEF"/>
        </w:tc>
      </w:tr>
      <w:tr w:rsidR="00F225E1" w14:paraId="7D99D797" w14:textId="77777777" w:rsidTr="0005301D">
        <w:tc>
          <w:tcPr>
            <w:tcW w:w="2830" w:type="dxa"/>
            <w:vAlign w:val="center"/>
          </w:tcPr>
          <w:p w14:paraId="03A6E8C8" w14:textId="5757E2F3" w:rsidR="00F225E1" w:rsidRDefault="00F225E1" w:rsidP="001C4CEF">
            <w:pPr>
              <w:jc w:val="center"/>
              <w:rPr>
                <w:noProof/>
              </w:rPr>
            </w:pPr>
            <w:r>
              <w:rPr>
                <w:noProof/>
              </w:rPr>
              <w:drawing>
                <wp:inline distT="0" distB="0" distL="0" distR="0" wp14:anchorId="5B0F6155" wp14:editId="3D072D0B">
                  <wp:extent cx="1908175" cy="77406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908175" cy="774065"/>
                          </a:xfrm>
                          <a:prstGeom prst="rect">
                            <a:avLst/>
                          </a:prstGeom>
                          <a:noFill/>
                        </pic:spPr>
                      </pic:pic>
                    </a:graphicData>
                  </a:graphic>
                </wp:inline>
              </w:drawing>
            </w:r>
          </w:p>
        </w:tc>
        <w:tc>
          <w:tcPr>
            <w:tcW w:w="6798" w:type="dxa"/>
            <w:vAlign w:val="center"/>
          </w:tcPr>
          <w:p w14:paraId="353CEE97" w14:textId="430386A9" w:rsidR="00F225E1" w:rsidRPr="003818EF" w:rsidRDefault="00156191" w:rsidP="001C4CEF">
            <w:pPr>
              <w:rPr>
                <w:b/>
                <w:bCs/>
              </w:rPr>
            </w:pPr>
            <w:hyperlink r:id="rId63" w:history="1">
              <w:r w:rsidR="003818EF" w:rsidRPr="003818EF">
                <w:rPr>
                  <w:rStyle w:val="Hyperlink"/>
                  <w:b/>
                  <w:bCs/>
                </w:rPr>
                <w:t>Cara</w:t>
              </w:r>
            </w:hyperlink>
            <w:r w:rsidR="00EF1385">
              <w:rPr>
                <w:b/>
                <w:bCs/>
              </w:rPr>
              <w:t xml:space="preserve"> </w:t>
            </w:r>
            <w:r w:rsidR="003818EF" w:rsidRPr="003818EF">
              <w:t>(the</w:t>
            </w:r>
            <w:r w:rsidR="00EF1385">
              <w:t xml:space="preserve"> </w:t>
            </w:r>
            <w:r w:rsidR="003818EF" w:rsidRPr="003818EF">
              <w:t>Council</w:t>
            </w:r>
            <w:r w:rsidR="00EF1385">
              <w:t xml:space="preserve"> </w:t>
            </w:r>
            <w:r w:rsidR="003818EF" w:rsidRPr="003818EF">
              <w:t>for</w:t>
            </w:r>
            <w:r w:rsidR="00EF1385">
              <w:t xml:space="preserve"> </w:t>
            </w:r>
            <w:r w:rsidR="003818EF" w:rsidRPr="003818EF">
              <w:t>At-Risk</w:t>
            </w:r>
            <w:r w:rsidR="00EF1385">
              <w:t xml:space="preserve"> </w:t>
            </w:r>
            <w:r w:rsidR="003818EF" w:rsidRPr="003818EF">
              <w:t>Academics)</w:t>
            </w:r>
            <w:r w:rsidR="00EF1385">
              <w:t xml:space="preserve"> </w:t>
            </w:r>
            <w:r w:rsidR="003818EF" w:rsidRPr="003818EF">
              <w:t>supports</w:t>
            </w:r>
            <w:r w:rsidR="00EF1385">
              <w:t xml:space="preserve"> </w:t>
            </w:r>
            <w:r w:rsidR="003818EF" w:rsidRPr="003818EF">
              <w:t>university</w:t>
            </w:r>
            <w:r w:rsidR="00EF1385">
              <w:t xml:space="preserve"> </w:t>
            </w:r>
            <w:r w:rsidR="003818EF" w:rsidRPr="003818EF">
              <w:t>academics,</w:t>
            </w:r>
            <w:r w:rsidR="00EF1385">
              <w:t xml:space="preserve"> </w:t>
            </w:r>
            <w:r w:rsidR="003818EF" w:rsidRPr="003818EF">
              <w:t>both</w:t>
            </w:r>
            <w:r w:rsidR="00EF1385">
              <w:t xml:space="preserve"> </w:t>
            </w:r>
            <w:r w:rsidR="003818EF" w:rsidRPr="003818EF">
              <w:t>in</w:t>
            </w:r>
            <w:r w:rsidR="00EF1385">
              <w:t xml:space="preserve"> </w:t>
            </w:r>
            <w:r w:rsidR="003818EF" w:rsidRPr="003818EF">
              <w:t>their</w:t>
            </w:r>
            <w:r w:rsidR="00EF1385">
              <w:t xml:space="preserve"> </w:t>
            </w:r>
            <w:r w:rsidR="003818EF" w:rsidRPr="003818EF">
              <w:t>home</w:t>
            </w:r>
            <w:r w:rsidR="00EF1385">
              <w:t xml:space="preserve"> </w:t>
            </w:r>
            <w:r w:rsidR="003818EF" w:rsidRPr="003818EF">
              <w:t>country,</w:t>
            </w:r>
            <w:r w:rsidR="00EF1385">
              <w:t xml:space="preserve"> </w:t>
            </w:r>
            <w:r w:rsidR="003818EF" w:rsidRPr="003818EF">
              <w:t>and</w:t>
            </w:r>
            <w:r w:rsidR="00EF1385">
              <w:t xml:space="preserve"> </w:t>
            </w:r>
            <w:r w:rsidR="003818EF" w:rsidRPr="003818EF">
              <w:t>if</w:t>
            </w:r>
            <w:r w:rsidR="00EF1385">
              <w:t xml:space="preserve"> </w:t>
            </w:r>
            <w:r w:rsidR="003818EF" w:rsidRPr="003818EF">
              <w:t>forced</w:t>
            </w:r>
            <w:r w:rsidR="00EF1385">
              <w:t xml:space="preserve"> </w:t>
            </w:r>
            <w:r w:rsidR="003818EF" w:rsidRPr="003818EF">
              <w:t>to</w:t>
            </w:r>
            <w:r w:rsidR="00EF1385">
              <w:t xml:space="preserve"> </w:t>
            </w:r>
            <w:r w:rsidR="003818EF" w:rsidRPr="003818EF">
              <w:t>flee,</w:t>
            </w:r>
            <w:r w:rsidR="00EF1385">
              <w:t xml:space="preserve"> </w:t>
            </w:r>
            <w:r w:rsidR="003818EF" w:rsidRPr="003818EF">
              <w:t>with</w:t>
            </w:r>
            <w:r w:rsidR="00EF1385">
              <w:t xml:space="preserve"> </w:t>
            </w:r>
            <w:r w:rsidR="003818EF" w:rsidRPr="003818EF">
              <w:t>mentoring,</w:t>
            </w:r>
            <w:r w:rsidR="00EF1385">
              <w:t xml:space="preserve"> </w:t>
            </w:r>
            <w:r w:rsidR="003818EF" w:rsidRPr="003818EF">
              <w:t>placements,</w:t>
            </w:r>
            <w:r w:rsidR="00EF1385">
              <w:t xml:space="preserve"> </w:t>
            </w:r>
            <w:r w:rsidR="003818EF" w:rsidRPr="003818EF">
              <w:t>and</w:t>
            </w:r>
            <w:r w:rsidR="00EF1385">
              <w:t xml:space="preserve"> </w:t>
            </w:r>
            <w:r w:rsidR="003818EF" w:rsidRPr="003818EF">
              <w:t>work</w:t>
            </w:r>
            <w:r w:rsidR="00EF1385">
              <w:t xml:space="preserve"> </w:t>
            </w:r>
            <w:r w:rsidR="003818EF" w:rsidRPr="003818EF">
              <w:t>via</w:t>
            </w:r>
            <w:r w:rsidR="00EF1385">
              <w:t xml:space="preserve"> </w:t>
            </w:r>
            <w:r w:rsidR="003818EF" w:rsidRPr="003818EF">
              <w:t>partner</w:t>
            </w:r>
            <w:r w:rsidR="00EF1385">
              <w:t xml:space="preserve"> </w:t>
            </w:r>
            <w:r w:rsidR="003818EF" w:rsidRPr="003818EF">
              <w:t>universities</w:t>
            </w:r>
            <w:r w:rsidR="00EF1385">
              <w:t xml:space="preserve"> </w:t>
            </w:r>
            <w:r w:rsidR="003818EF" w:rsidRPr="003818EF">
              <w:t>to</w:t>
            </w:r>
            <w:r w:rsidR="00EF1385">
              <w:t xml:space="preserve"> </w:t>
            </w:r>
            <w:r w:rsidR="003818EF" w:rsidRPr="003818EF">
              <w:t>rebuild</w:t>
            </w:r>
            <w:r w:rsidR="00EF1385">
              <w:t xml:space="preserve"> </w:t>
            </w:r>
            <w:r w:rsidR="003818EF" w:rsidRPr="003818EF">
              <w:t>their</w:t>
            </w:r>
            <w:r w:rsidR="00EF1385">
              <w:t xml:space="preserve"> </w:t>
            </w:r>
            <w:r w:rsidR="003818EF" w:rsidRPr="003818EF">
              <w:t>lives.</w:t>
            </w:r>
          </w:p>
        </w:tc>
      </w:tr>
    </w:tbl>
    <w:p w14:paraId="10D793FE" w14:textId="39552954" w:rsidR="006B67D1" w:rsidRDefault="006B67D1" w:rsidP="00243AF1">
      <w:pPr>
        <w:spacing w:after="0" w:line="240" w:lineRule="auto"/>
      </w:pPr>
    </w:p>
    <w:p w14:paraId="7B82421F" w14:textId="4F2F9E90" w:rsidR="006955FF" w:rsidRDefault="006955FF" w:rsidP="00243AF1">
      <w:pPr>
        <w:spacing w:after="0" w:line="240" w:lineRule="auto"/>
      </w:pPr>
    </w:p>
    <w:p w14:paraId="11F49FC6" w14:textId="6226219E" w:rsidR="0030459D" w:rsidRDefault="0030459D">
      <w:r>
        <w:br w:type="page"/>
      </w:r>
    </w:p>
    <w:p w14:paraId="47FAAFC2" w14:textId="6D97F73C" w:rsidR="0030459D" w:rsidRDefault="0030459D" w:rsidP="0011146F">
      <w:pPr>
        <w:pStyle w:val="Heading2"/>
      </w:pPr>
      <w:bookmarkStart w:id="30" w:name="_Toc122535645"/>
      <w:r>
        <w:lastRenderedPageBreak/>
        <w:t>Appendix</w:t>
      </w:r>
      <w:r w:rsidR="00EF1385">
        <w:t xml:space="preserve"> </w:t>
      </w:r>
      <w:r>
        <w:t>2</w:t>
      </w:r>
      <w:r w:rsidR="00EF1385">
        <w:t xml:space="preserve"> </w:t>
      </w:r>
      <w:r w:rsidR="0018132F">
        <w:t>Professional</w:t>
      </w:r>
      <w:r w:rsidR="00EF1385">
        <w:t xml:space="preserve"> </w:t>
      </w:r>
      <w:r w:rsidR="0018132F">
        <w:t>Body</w:t>
      </w:r>
      <w:r w:rsidR="00EF1385">
        <w:t xml:space="preserve"> </w:t>
      </w:r>
      <w:r w:rsidR="0018132F">
        <w:t>websites</w:t>
      </w:r>
      <w:r w:rsidR="00EF1385">
        <w:t xml:space="preserve"> </w:t>
      </w:r>
      <w:r w:rsidR="0018132F">
        <w:t>searched</w:t>
      </w:r>
      <w:bookmarkEnd w:id="30"/>
    </w:p>
    <w:p w14:paraId="4F03CF6D" w14:textId="0295B2BA" w:rsidR="00BA0B9C" w:rsidRDefault="00BA0B9C" w:rsidP="00243AF1">
      <w:pPr>
        <w:spacing w:after="0" w:line="240" w:lineRule="auto"/>
      </w:pPr>
    </w:p>
    <w:p w14:paraId="43F63734" w14:textId="7FFCAE00" w:rsidR="00A1215A" w:rsidRDefault="00B77C30" w:rsidP="00B77C30">
      <w:pPr>
        <w:spacing w:after="0" w:line="240" w:lineRule="auto"/>
      </w:pPr>
      <w:r>
        <w:t>*</w:t>
      </w:r>
      <w:r w:rsidR="00EF1385">
        <w:t xml:space="preserve"> </w:t>
      </w:r>
      <w:r>
        <w:t>Indicates</w:t>
      </w:r>
      <w:r w:rsidR="00EF1385">
        <w:t xml:space="preserve"> </w:t>
      </w:r>
      <w:r>
        <w:t>those</w:t>
      </w:r>
      <w:r w:rsidR="00EF1385">
        <w:t xml:space="preserve"> </w:t>
      </w:r>
      <w:r>
        <w:t>organisations</w:t>
      </w:r>
      <w:r w:rsidR="00EF1385">
        <w:t xml:space="preserve"> </w:t>
      </w:r>
      <w:r>
        <w:t>who</w:t>
      </w:r>
      <w:r w:rsidR="00EF1385">
        <w:t xml:space="preserve"> </w:t>
      </w:r>
      <w:r>
        <w:t>responded</w:t>
      </w:r>
      <w:r w:rsidR="00EF1385">
        <w:t xml:space="preserve"> </w:t>
      </w:r>
      <w:r>
        <w:t>to</w:t>
      </w:r>
      <w:r w:rsidR="00EF1385">
        <w:t xml:space="preserve"> </w:t>
      </w:r>
      <w:r>
        <w:t>the</w:t>
      </w:r>
      <w:r w:rsidR="00EF1385">
        <w:t xml:space="preserve"> </w:t>
      </w:r>
      <w:r>
        <w:t>BEIS</w:t>
      </w:r>
      <w:r w:rsidR="00AA6AA5">
        <w:t>:</w:t>
      </w:r>
      <w:r w:rsidR="00EF1385">
        <w:t xml:space="preserve"> </w:t>
      </w:r>
      <w:r w:rsidR="00AA6AA5" w:rsidRPr="00AA6AA5">
        <w:t>The</w:t>
      </w:r>
      <w:r w:rsidR="00EF1385">
        <w:t xml:space="preserve"> </w:t>
      </w:r>
      <w:r w:rsidR="00AA6AA5" w:rsidRPr="00AA6AA5">
        <w:t>Recognition</w:t>
      </w:r>
      <w:r w:rsidR="00EF1385">
        <w:t xml:space="preserve"> </w:t>
      </w:r>
      <w:r w:rsidR="00AA6AA5" w:rsidRPr="00AA6AA5">
        <w:t>of</w:t>
      </w:r>
      <w:r w:rsidR="00EF1385">
        <w:t xml:space="preserve"> </w:t>
      </w:r>
      <w:r w:rsidR="00AA6AA5" w:rsidRPr="00AA6AA5">
        <w:t>Professional</w:t>
      </w:r>
      <w:r w:rsidR="00EF1385">
        <w:t xml:space="preserve"> </w:t>
      </w:r>
      <w:r w:rsidR="00AA6AA5" w:rsidRPr="00AA6AA5">
        <w:t>Qualifications</w:t>
      </w:r>
      <w:r w:rsidR="00EF1385">
        <w:t xml:space="preserve"> </w:t>
      </w:r>
      <w:r w:rsidR="00AA6AA5" w:rsidRPr="00AA6AA5">
        <w:t>and</w:t>
      </w:r>
      <w:r w:rsidR="00EF1385">
        <w:t xml:space="preserve"> </w:t>
      </w:r>
      <w:r w:rsidR="00AA6AA5" w:rsidRPr="00AA6AA5">
        <w:t>Regulation</w:t>
      </w:r>
      <w:r w:rsidR="00EF1385">
        <w:t xml:space="preserve"> </w:t>
      </w:r>
      <w:r w:rsidR="00AA6AA5" w:rsidRPr="00AA6AA5">
        <w:t>of</w:t>
      </w:r>
      <w:r w:rsidR="00EF1385">
        <w:t xml:space="preserve"> </w:t>
      </w:r>
      <w:r w:rsidR="00AA6AA5" w:rsidRPr="00AA6AA5">
        <w:t>Professions:</w:t>
      </w:r>
      <w:r w:rsidR="00EF1385">
        <w:t xml:space="preserve"> </w:t>
      </w:r>
      <w:r w:rsidR="00AA6AA5" w:rsidRPr="00AA6AA5">
        <w:t>Call</w:t>
      </w:r>
      <w:r w:rsidR="00EF1385">
        <w:t xml:space="preserve"> </w:t>
      </w:r>
      <w:r w:rsidR="00AA6AA5" w:rsidRPr="00AA6AA5">
        <w:t>for</w:t>
      </w:r>
      <w:r w:rsidR="00EF1385">
        <w:t xml:space="preserve"> </w:t>
      </w:r>
      <w:r w:rsidR="00AA6AA5" w:rsidRPr="00AA6AA5">
        <w:t>Evidence</w:t>
      </w:r>
    </w:p>
    <w:p w14:paraId="261A176F" w14:textId="77777777" w:rsidR="00682958" w:rsidRPr="00E30D90" w:rsidRDefault="00682958" w:rsidP="00243AF1">
      <w:pPr>
        <w:spacing w:after="0" w:line="240" w:lineRule="auto"/>
      </w:pPr>
    </w:p>
    <w:tbl>
      <w:tblPr>
        <w:tblStyle w:val="TableGrid"/>
        <w:tblW w:w="0" w:type="auto"/>
        <w:tblLook w:val="04A0" w:firstRow="1" w:lastRow="0" w:firstColumn="1" w:lastColumn="0" w:noHBand="0" w:noVBand="1"/>
      </w:tblPr>
      <w:tblGrid>
        <w:gridCol w:w="3986"/>
        <w:gridCol w:w="4929"/>
        <w:gridCol w:w="713"/>
      </w:tblGrid>
      <w:tr w:rsidR="00CE7655" w:rsidRPr="000F6679" w14:paraId="77C1D352" w14:textId="77777777" w:rsidTr="00CE7655">
        <w:trPr>
          <w:trHeight w:val="288"/>
        </w:trPr>
        <w:tc>
          <w:tcPr>
            <w:tcW w:w="5976" w:type="dxa"/>
            <w:noWrap/>
          </w:tcPr>
          <w:p w14:paraId="5931FB39" w14:textId="49115356" w:rsidR="00CE7655" w:rsidRPr="000F6679" w:rsidRDefault="00CE7655" w:rsidP="00CE7655">
            <w:pPr>
              <w:rPr>
                <w:b/>
                <w:bCs/>
              </w:rPr>
            </w:pPr>
            <w:r w:rsidRPr="000F6679">
              <w:rPr>
                <w:b/>
                <w:bCs/>
              </w:rPr>
              <w:t>Organisation</w:t>
            </w:r>
          </w:p>
        </w:tc>
        <w:tc>
          <w:tcPr>
            <w:tcW w:w="7416" w:type="dxa"/>
            <w:noWrap/>
          </w:tcPr>
          <w:p w14:paraId="6D7F93EB" w14:textId="7A9E0AAD" w:rsidR="00CE7655" w:rsidRPr="000F6679" w:rsidRDefault="00CE7655" w:rsidP="00CE7655">
            <w:pPr>
              <w:rPr>
                <w:b/>
                <w:bCs/>
              </w:rPr>
            </w:pPr>
            <w:r w:rsidRPr="000F6679">
              <w:rPr>
                <w:b/>
                <w:bCs/>
              </w:rPr>
              <w:t>Website</w:t>
            </w:r>
          </w:p>
        </w:tc>
        <w:tc>
          <w:tcPr>
            <w:tcW w:w="976" w:type="dxa"/>
            <w:noWrap/>
          </w:tcPr>
          <w:p w14:paraId="525A92E2" w14:textId="35A3EBAE" w:rsidR="00CE7655" w:rsidRPr="000F6679" w:rsidRDefault="00A1215A" w:rsidP="00AA6AA5">
            <w:pPr>
              <w:jc w:val="center"/>
              <w:rPr>
                <w:b/>
                <w:bCs/>
              </w:rPr>
            </w:pPr>
            <w:r w:rsidRPr="000F6679">
              <w:rPr>
                <w:b/>
                <w:bCs/>
              </w:rPr>
              <w:t>BEIS</w:t>
            </w:r>
          </w:p>
        </w:tc>
      </w:tr>
      <w:tr w:rsidR="00CE7655" w:rsidRPr="00CE7655" w14:paraId="0C738FB2" w14:textId="77777777" w:rsidTr="00CE7655">
        <w:trPr>
          <w:trHeight w:val="288"/>
        </w:trPr>
        <w:tc>
          <w:tcPr>
            <w:tcW w:w="5976" w:type="dxa"/>
            <w:noWrap/>
            <w:hideMark/>
          </w:tcPr>
          <w:p w14:paraId="15B4FFAB" w14:textId="2BDB242F" w:rsidR="00CE7655" w:rsidRPr="00CE7655" w:rsidRDefault="00CE7655" w:rsidP="00CE7655">
            <w:r w:rsidRPr="00CE7655">
              <w:t>Architects</w:t>
            </w:r>
            <w:r w:rsidR="00EF1385">
              <w:t xml:space="preserve"> </w:t>
            </w:r>
            <w:r w:rsidRPr="00CE7655">
              <w:t>Registration</w:t>
            </w:r>
            <w:r w:rsidR="00EF1385">
              <w:t xml:space="preserve"> </w:t>
            </w:r>
            <w:r w:rsidRPr="00CE7655">
              <w:t>Board</w:t>
            </w:r>
          </w:p>
        </w:tc>
        <w:tc>
          <w:tcPr>
            <w:tcW w:w="7416" w:type="dxa"/>
            <w:noWrap/>
            <w:hideMark/>
          </w:tcPr>
          <w:p w14:paraId="5BC0FC4A" w14:textId="77777777" w:rsidR="00CE7655" w:rsidRPr="000F6679" w:rsidRDefault="00156191" w:rsidP="00CE7655">
            <w:hyperlink r:id="rId64" w:history="1">
              <w:r w:rsidR="00CE7655" w:rsidRPr="000F6679">
                <w:rPr>
                  <w:rStyle w:val="Hyperlink"/>
                  <w:u w:val="none"/>
                </w:rPr>
                <w:t>https://arb.org.uk</w:t>
              </w:r>
            </w:hyperlink>
          </w:p>
        </w:tc>
        <w:tc>
          <w:tcPr>
            <w:tcW w:w="976" w:type="dxa"/>
            <w:noWrap/>
            <w:hideMark/>
          </w:tcPr>
          <w:p w14:paraId="159B936E" w14:textId="623324B2" w:rsidR="00CE7655" w:rsidRPr="00CE7655" w:rsidRDefault="00116D1B" w:rsidP="00AA6AA5">
            <w:pPr>
              <w:jc w:val="center"/>
            </w:pPr>
            <w:r>
              <w:t>*</w:t>
            </w:r>
          </w:p>
        </w:tc>
      </w:tr>
      <w:tr w:rsidR="00CE7655" w:rsidRPr="00CE7655" w14:paraId="7DAD78EC" w14:textId="77777777" w:rsidTr="00CE7655">
        <w:trPr>
          <w:trHeight w:val="288"/>
        </w:trPr>
        <w:tc>
          <w:tcPr>
            <w:tcW w:w="5976" w:type="dxa"/>
            <w:noWrap/>
            <w:hideMark/>
          </w:tcPr>
          <w:p w14:paraId="485C6400" w14:textId="6E4F1652" w:rsidR="00CE7655" w:rsidRPr="00CE7655" w:rsidRDefault="00CE7655" w:rsidP="00CE7655">
            <w:r w:rsidRPr="00CE7655">
              <w:t>Association</w:t>
            </w:r>
            <w:r w:rsidR="00EF1385">
              <w:t xml:space="preserve"> </w:t>
            </w:r>
            <w:r w:rsidRPr="00CE7655">
              <w:t>of</w:t>
            </w:r>
            <w:r w:rsidR="00EF1385">
              <w:t xml:space="preserve"> </w:t>
            </w:r>
            <w:r w:rsidRPr="00CE7655">
              <w:t>Accounting</w:t>
            </w:r>
            <w:r w:rsidR="00EF1385">
              <w:t xml:space="preserve"> </w:t>
            </w:r>
            <w:r w:rsidRPr="00CE7655">
              <w:t>Technicians</w:t>
            </w:r>
          </w:p>
        </w:tc>
        <w:tc>
          <w:tcPr>
            <w:tcW w:w="7416" w:type="dxa"/>
            <w:noWrap/>
            <w:hideMark/>
          </w:tcPr>
          <w:p w14:paraId="1B7520A7" w14:textId="77777777" w:rsidR="00CE7655" w:rsidRPr="000F6679" w:rsidRDefault="00156191" w:rsidP="00CE7655">
            <w:hyperlink r:id="rId65" w:history="1">
              <w:r w:rsidR="00CE7655" w:rsidRPr="000F6679">
                <w:rPr>
                  <w:rStyle w:val="Hyperlink"/>
                  <w:u w:val="none"/>
                </w:rPr>
                <w:t>https://www.aat.org.uk</w:t>
              </w:r>
            </w:hyperlink>
          </w:p>
        </w:tc>
        <w:tc>
          <w:tcPr>
            <w:tcW w:w="976" w:type="dxa"/>
            <w:noWrap/>
            <w:hideMark/>
          </w:tcPr>
          <w:p w14:paraId="77727989" w14:textId="115F92E8" w:rsidR="00CE7655" w:rsidRPr="00CE7655" w:rsidRDefault="00116D1B" w:rsidP="00AA6AA5">
            <w:pPr>
              <w:jc w:val="center"/>
            </w:pPr>
            <w:r>
              <w:t>*</w:t>
            </w:r>
          </w:p>
        </w:tc>
      </w:tr>
      <w:tr w:rsidR="00CE7655" w:rsidRPr="00CE7655" w14:paraId="0784E83B" w14:textId="77777777" w:rsidTr="00CE7655">
        <w:trPr>
          <w:trHeight w:val="288"/>
        </w:trPr>
        <w:tc>
          <w:tcPr>
            <w:tcW w:w="5976" w:type="dxa"/>
            <w:noWrap/>
            <w:hideMark/>
          </w:tcPr>
          <w:p w14:paraId="0304F531" w14:textId="63E6D41D" w:rsidR="00CE7655" w:rsidRPr="00CE7655" w:rsidRDefault="00CE7655" w:rsidP="00CE7655">
            <w:r w:rsidRPr="00CE7655">
              <w:t>Association</w:t>
            </w:r>
            <w:r w:rsidR="00EF1385">
              <w:t xml:space="preserve"> </w:t>
            </w:r>
            <w:r w:rsidRPr="00CE7655">
              <w:t>of</w:t>
            </w:r>
            <w:r w:rsidR="00EF1385">
              <w:t xml:space="preserve"> </w:t>
            </w:r>
            <w:r w:rsidRPr="00CE7655">
              <w:t>Chartered</w:t>
            </w:r>
            <w:r w:rsidR="00EF1385">
              <w:t xml:space="preserve"> </w:t>
            </w:r>
            <w:r w:rsidRPr="00CE7655">
              <w:t>Certified</w:t>
            </w:r>
            <w:r w:rsidR="00EF1385">
              <w:t xml:space="preserve"> </w:t>
            </w:r>
            <w:r w:rsidRPr="00CE7655">
              <w:t>Accountants</w:t>
            </w:r>
            <w:r w:rsidR="00EF1385">
              <w:t xml:space="preserve"> </w:t>
            </w:r>
          </w:p>
        </w:tc>
        <w:tc>
          <w:tcPr>
            <w:tcW w:w="7416" w:type="dxa"/>
            <w:noWrap/>
            <w:hideMark/>
          </w:tcPr>
          <w:p w14:paraId="703F0B3A" w14:textId="77777777" w:rsidR="00CE7655" w:rsidRPr="000F6679" w:rsidRDefault="00156191" w:rsidP="00CE7655">
            <w:hyperlink r:id="rId66" w:history="1">
              <w:r w:rsidR="00CE7655" w:rsidRPr="000F6679">
                <w:rPr>
                  <w:rStyle w:val="Hyperlink"/>
                  <w:u w:val="none"/>
                </w:rPr>
                <w:t>https://www.accaglobal.com/gb/en.html</w:t>
              </w:r>
            </w:hyperlink>
          </w:p>
        </w:tc>
        <w:tc>
          <w:tcPr>
            <w:tcW w:w="976" w:type="dxa"/>
            <w:noWrap/>
            <w:hideMark/>
          </w:tcPr>
          <w:p w14:paraId="3D9E9347" w14:textId="77777777" w:rsidR="00CE7655" w:rsidRPr="00CE7655" w:rsidRDefault="00CE7655" w:rsidP="00AA6AA5">
            <w:pPr>
              <w:jc w:val="center"/>
              <w:rPr>
                <w:u w:val="single"/>
              </w:rPr>
            </w:pPr>
          </w:p>
        </w:tc>
      </w:tr>
      <w:tr w:rsidR="00CE7655" w:rsidRPr="00CE7655" w14:paraId="0F3886AC" w14:textId="77777777" w:rsidTr="00CE7655">
        <w:trPr>
          <w:trHeight w:val="288"/>
        </w:trPr>
        <w:tc>
          <w:tcPr>
            <w:tcW w:w="5976" w:type="dxa"/>
            <w:noWrap/>
            <w:hideMark/>
          </w:tcPr>
          <w:p w14:paraId="10CDE652" w14:textId="5B83668F" w:rsidR="00CE7655" w:rsidRPr="00CE7655" w:rsidRDefault="00CE7655" w:rsidP="00CE7655">
            <w:r w:rsidRPr="00CE7655">
              <w:t>British</w:t>
            </w:r>
            <w:r w:rsidR="00EF1385">
              <w:t xml:space="preserve"> </w:t>
            </w:r>
            <w:r w:rsidRPr="00CE7655">
              <w:t>Association</w:t>
            </w:r>
            <w:r w:rsidR="00EF1385">
              <w:t xml:space="preserve"> </w:t>
            </w:r>
            <w:r w:rsidRPr="00CE7655">
              <w:t>for</w:t>
            </w:r>
            <w:r w:rsidR="00EF1385">
              <w:t xml:space="preserve"> </w:t>
            </w:r>
            <w:r w:rsidRPr="00CE7655">
              <w:t>Counselling</w:t>
            </w:r>
            <w:r w:rsidR="00EF1385">
              <w:t xml:space="preserve"> </w:t>
            </w:r>
            <w:r w:rsidRPr="00CE7655">
              <w:t>and</w:t>
            </w:r>
            <w:r w:rsidR="00EF1385">
              <w:t xml:space="preserve"> </w:t>
            </w:r>
            <w:r w:rsidRPr="00CE7655">
              <w:t>Psychotherapy</w:t>
            </w:r>
          </w:p>
        </w:tc>
        <w:tc>
          <w:tcPr>
            <w:tcW w:w="7416" w:type="dxa"/>
            <w:noWrap/>
            <w:hideMark/>
          </w:tcPr>
          <w:p w14:paraId="460984D2" w14:textId="77777777" w:rsidR="00CE7655" w:rsidRPr="000F6679" w:rsidRDefault="00156191" w:rsidP="00CE7655">
            <w:hyperlink r:id="rId67" w:history="1">
              <w:r w:rsidR="00CE7655" w:rsidRPr="000F6679">
                <w:rPr>
                  <w:rStyle w:val="Hyperlink"/>
                  <w:u w:val="none"/>
                </w:rPr>
                <w:t>https://www.bacp.co.uk</w:t>
              </w:r>
            </w:hyperlink>
          </w:p>
        </w:tc>
        <w:tc>
          <w:tcPr>
            <w:tcW w:w="976" w:type="dxa"/>
            <w:noWrap/>
            <w:hideMark/>
          </w:tcPr>
          <w:p w14:paraId="76394C7E" w14:textId="77777777" w:rsidR="00CE7655" w:rsidRPr="00CE7655" w:rsidRDefault="00CE7655" w:rsidP="00AA6AA5">
            <w:pPr>
              <w:jc w:val="center"/>
              <w:rPr>
                <w:u w:val="single"/>
              </w:rPr>
            </w:pPr>
          </w:p>
        </w:tc>
      </w:tr>
      <w:tr w:rsidR="00CE7655" w:rsidRPr="00CE7655" w14:paraId="7890A4CD" w14:textId="77777777" w:rsidTr="00CE7655">
        <w:trPr>
          <w:trHeight w:val="288"/>
        </w:trPr>
        <w:tc>
          <w:tcPr>
            <w:tcW w:w="5976" w:type="dxa"/>
            <w:noWrap/>
            <w:hideMark/>
          </w:tcPr>
          <w:p w14:paraId="06932292" w14:textId="22497891" w:rsidR="00CE7655" w:rsidRPr="00CE7655" w:rsidRDefault="00CE7655" w:rsidP="00CE7655">
            <w:r w:rsidRPr="00CE7655">
              <w:t>British</w:t>
            </w:r>
            <w:r w:rsidR="00EF1385">
              <w:t xml:space="preserve"> </w:t>
            </w:r>
            <w:r w:rsidRPr="00CE7655">
              <w:t>Computer</w:t>
            </w:r>
            <w:r w:rsidR="00EF1385">
              <w:t xml:space="preserve"> </w:t>
            </w:r>
            <w:r w:rsidRPr="00CE7655">
              <w:t>Society</w:t>
            </w:r>
          </w:p>
        </w:tc>
        <w:tc>
          <w:tcPr>
            <w:tcW w:w="7416" w:type="dxa"/>
            <w:noWrap/>
            <w:hideMark/>
          </w:tcPr>
          <w:p w14:paraId="55A1E359" w14:textId="77777777" w:rsidR="00CE7655" w:rsidRPr="000F6679" w:rsidRDefault="00156191" w:rsidP="00CE7655">
            <w:hyperlink r:id="rId68" w:history="1">
              <w:r w:rsidR="00CE7655" w:rsidRPr="000F6679">
                <w:rPr>
                  <w:rStyle w:val="Hyperlink"/>
                  <w:u w:val="none"/>
                </w:rPr>
                <w:t>https://www.bcs.org</w:t>
              </w:r>
            </w:hyperlink>
          </w:p>
        </w:tc>
        <w:tc>
          <w:tcPr>
            <w:tcW w:w="976" w:type="dxa"/>
            <w:noWrap/>
            <w:hideMark/>
          </w:tcPr>
          <w:p w14:paraId="3E9BC2E5" w14:textId="6F8B399C" w:rsidR="00CE7655" w:rsidRPr="00CE7655" w:rsidRDefault="00116D1B" w:rsidP="00AA6AA5">
            <w:pPr>
              <w:jc w:val="center"/>
            </w:pPr>
            <w:r>
              <w:t>*</w:t>
            </w:r>
          </w:p>
        </w:tc>
      </w:tr>
      <w:tr w:rsidR="00CE7655" w:rsidRPr="00CE7655" w14:paraId="00352604" w14:textId="77777777" w:rsidTr="00CE7655">
        <w:trPr>
          <w:trHeight w:val="288"/>
        </w:trPr>
        <w:tc>
          <w:tcPr>
            <w:tcW w:w="5976" w:type="dxa"/>
            <w:noWrap/>
            <w:hideMark/>
          </w:tcPr>
          <w:p w14:paraId="600F55F7" w14:textId="75C2F9D8" w:rsidR="00CE7655" w:rsidRPr="00CE7655" w:rsidRDefault="00CE7655" w:rsidP="00CE7655">
            <w:r w:rsidRPr="00CE7655">
              <w:t>British</w:t>
            </w:r>
            <w:r w:rsidR="00EF1385">
              <w:t xml:space="preserve"> </w:t>
            </w:r>
            <w:r w:rsidRPr="00CE7655">
              <w:t>Psychological</w:t>
            </w:r>
            <w:r w:rsidR="00EF1385">
              <w:t xml:space="preserve"> </w:t>
            </w:r>
            <w:r w:rsidRPr="00CE7655">
              <w:t>Society</w:t>
            </w:r>
          </w:p>
        </w:tc>
        <w:tc>
          <w:tcPr>
            <w:tcW w:w="7416" w:type="dxa"/>
            <w:noWrap/>
            <w:hideMark/>
          </w:tcPr>
          <w:p w14:paraId="4761CA8F" w14:textId="77777777" w:rsidR="00CE7655" w:rsidRPr="000F6679" w:rsidRDefault="00156191" w:rsidP="00CE7655">
            <w:hyperlink r:id="rId69" w:history="1">
              <w:r w:rsidR="00CE7655" w:rsidRPr="000F6679">
                <w:rPr>
                  <w:rStyle w:val="Hyperlink"/>
                  <w:u w:val="none"/>
                </w:rPr>
                <w:t>https://www.bps.org.uk</w:t>
              </w:r>
            </w:hyperlink>
          </w:p>
        </w:tc>
        <w:tc>
          <w:tcPr>
            <w:tcW w:w="976" w:type="dxa"/>
            <w:noWrap/>
            <w:hideMark/>
          </w:tcPr>
          <w:p w14:paraId="0DA4A406" w14:textId="77777777" w:rsidR="00CE7655" w:rsidRPr="00CE7655" w:rsidRDefault="00CE7655" w:rsidP="00AA6AA5">
            <w:pPr>
              <w:jc w:val="center"/>
              <w:rPr>
                <w:u w:val="single"/>
              </w:rPr>
            </w:pPr>
          </w:p>
        </w:tc>
      </w:tr>
      <w:tr w:rsidR="00CE7655" w:rsidRPr="00CE7655" w14:paraId="582E8C70" w14:textId="77777777" w:rsidTr="00CE7655">
        <w:trPr>
          <w:trHeight w:val="288"/>
        </w:trPr>
        <w:tc>
          <w:tcPr>
            <w:tcW w:w="5976" w:type="dxa"/>
            <w:noWrap/>
            <w:hideMark/>
          </w:tcPr>
          <w:p w14:paraId="120024E6" w14:textId="60AAC747" w:rsidR="00CE7655" w:rsidRPr="00CE7655" w:rsidRDefault="00CE7655" w:rsidP="00CE7655">
            <w:r w:rsidRPr="00CE7655">
              <w:t>Chartered</w:t>
            </w:r>
            <w:r w:rsidR="00EF1385">
              <w:t xml:space="preserve"> </w:t>
            </w:r>
            <w:r w:rsidRPr="00CE7655">
              <w:t>Association</w:t>
            </w:r>
            <w:r w:rsidR="00EF1385">
              <w:t xml:space="preserve"> </w:t>
            </w:r>
            <w:r w:rsidRPr="00CE7655">
              <w:t>of</w:t>
            </w:r>
            <w:r w:rsidR="00EF1385">
              <w:t xml:space="preserve"> </w:t>
            </w:r>
            <w:r w:rsidRPr="00CE7655">
              <w:t>Building</w:t>
            </w:r>
            <w:r w:rsidR="00EF1385">
              <w:t xml:space="preserve"> </w:t>
            </w:r>
            <w:r w:rsidRPr="00CE7655">
              <w:t>Engineers</w:t>
            </w:r>
          </w:p>
        </w:tc>
        <w:tc>
          <w:tcPr>
            <w:tcW w:w="7416" w:type="dxa"/>
            <w:noWrap/>
            <w:hideMark/>
          </w:tcPr>
          <w:p w14:paraId="2A943CEF" w14:textId="77777777" w:rsidR="00CE7655" w:rsidRPr="000F6679" w:rsidRDefault="00156191" w:rsidP="00CE7655">
            <w:hyperlink r:id="rId70" w:history="1">
              <w:r w:rsidR="00CE7655" w:rsidRPr="000F6679">
                <w:rPr>
                  <w:rStyle w:val="Hyperlink"/>
                  <w:u w:val="none"/>
                </w:rPr>
                <w:t>https://cbuilde.com</w:t>
              </w:r>
            </w:hyperlink>
          </w:p>
        </w:tc>
        <w:tc>
          <w:tcPr>
            <w:tcW w:w="976" w:type="dxa"/>
            <w:noWrap/>
            <w:hideMark/>
          </w:tcPr>
          <w:p w14:paraId="13F27992" w14:textId="77777777" w:rsidR="00CE7655" w:rsidRPr="00CE7655" w:rsidRDefault="00CE7655" w:rsidP="00AA6AA5">
            <w:pPr>
              <w:jc w:val="center"/>
              <w:rPr>
                <w:u w:val="single"/>
              </w:rPr>
            </w:pPr>
          </w:p>
        </w:tc>
      </w:tr>
      <w:tr w:rsidR="00CE7655" w:rsidRPr="00CE7655" w14:paraId="2CA77EDB" w14:textId="77777777" w:rsidTr="00CE7655">
        <w:trPr>
          <w:trHeight w:val="288"/>
        </w:trPr>
        <w:tc>
          <w:tcPr>
            <w:tcW w:w="5976" w:type="dxa"/>
            <w:noWrap/>
            <w:hideMark/>
          </w:tcPr>
          <w:p w14:paraId="0CCE7996" w14:textId="401DE4F1" w:rsidR="00CE7655" w:rsidRPr="00CE7655" w:rsidRDefault="00CE7655" w:rsidP="00CE7655">
            <w:r w:rsidRPr="00CE7655">
              <w:t>Chartered</w:t>
            </w:r>
            <w:r w:rsidR="00EF1385">
              <w:t xml:space="preserve"> </w:t>
            </w:r>
            <w:r w:rsidRPr="00CE7655">
              <w:t>Banking</w:t>
            </w:r>
            <w:r w:rsidR="00EF1385">
              <w:t xml:space="preserve"> </w:t>
            </w:r>
            <w:r w:rsidRPr="00CE7655">
              <w:t>Institute</w:t>
            </w:r>
          </w:p>
        </w:tc>
        <w:tc>
          <w:tcPr>
            <w:tcW w:w="7416" w:type="dxa"/>
            <w:noWrap/>
            <w:hideMark/>
          </w:tcPr>
          <w:p w14:paraId="681B1B40" w14:textId="77777777" w:rsidR="00CE7655" w:rsidRPr="000F6679" w:rsidRDefault="00156191" w:rsidP="00CE7655">
            <w:hyperlink r:id="rId71" w:history="1">
              <w:r w:rsidR="00CE7655" w:rsidRPr="000F6679">
                <w:rPr>
                  <w:rStyle w:val="Hyperlink"/>
                  <w:u w:val="none"/>
                </w:rPr>
                <w:t>https://www.charteredbanker.com</w:t>
              </w:r>
            </w:hyperlink>
          </w:p>
        </w:tc>
        <w:tc>
          <w:tcPr>
            <w:tcW w:w="976" w:type="dxa"/>
            <w:noWrap/>
            <w:hideMark/>
          </w:tcPr>
          <w:p w14:paraId="72F14315" w14:textId="77777777" w:rsidR="00CE7655" w:rsidRPr="00CE7655" w:rsidRDefault="00CE7655" w:rsidP="00AA6AA5">
            <w:pPr>
              <w:jc w:val="center"/>
              <w:rPr>
                <w:u w:val="single"/>
              </w:rPr>
            </w:pPr>
          </w:p>
        </w:tc>
      </w:tr>
      <w:tr w:rsidR="00CE7655" w:rsidRPr="00CE7655" w14:paraId="2EFA4309" w14:textId="77777777" w:rsidTr="00CE7655">
        <w:trPr>
          <w:trHeight w:val="288"/>
        </w:trPr>
        <w:tc>
          <w:tcPr>
            <w:tcW w:w="5976" w:type="dxa"/>
            <w:noWrap/>
            <w:hideMark/>
          </w:tcPr>
          <w:p w14:paraId="30BA65B6" w14:textId="32DB4B80" w:rsidR="00CE7655" w:rsidRPr="00CE7655" w:rsidRDefault="00CE7655" w:rsidP="00CE7655">
            <w:r w:rsidRPr="00CE7655">
              <w:t>Chartered</w:t>
            </w:r>
            <w:r w:rsidR="00EF1385">
              <w:t xml:space="preserve"> </w:t>
            </w:r>
            <w:r w:rsidRPr="00CE7655">
              <w:t>College</w:t>
            </w:r>
            <w:r w:rsidR="00EF1385">
              <w:t xml:space="preserve"> </w:t>
            </w:r>
            <w:r w:rsidRPr="00CE7655">
              <w:t>of</w:t>
            </w:r>
            <w:r w:rsidR="00EF1385">
              <w:t xml:space="preserve"> </w:t>
            </w:r>
            <w:r w:rsidRPr="00CE7655">
              <w:t>Teaching</w:t>
            </w:r>
          </w:p>
        </w:tc>
        <w:tc>
          <w:tcPr>
            <w:tcW w:w="7416" w:type="dxa"/>
            <w:noWrap/>
            <w:hideMark/>
          </w:tcPr>
          <w:p w14:paraId="79DCBBE6" w14:textId="77777777" w:rsidR="00CE7655" w:rsidRPr="000F6679" w:rsidRDefault="00156191" w:rsidP="00CE7655">
            <w:hyperlink r:id="rId72" w:history="1">
              <w:r w:rsidR="00CE7655" w:rsidRPr="000F6679">
                <w:rPr>
                  <w:rStyle w:val="Hyperlink"/>
                  <w:u w:val="none"/>
                </w:rPr>
                <w:t>https://chartered.college</w:t>
              </w:r>
            </w:hyperlink>
          </w:p>
        </w:tc>
        <w:tc>
          <w:tcPr>
            <w:tcW w:w="976" w:type="dxa"/>
            <w:noWrap/>
            <w:hideMark/>
          </w:tcPr>
          <w:p w14:paraId="24215D05" w14:textId="77777777" w:rsidR="00CE7655" w:rsidRPr="00CE7655" w:rsidRDefault="00CE7655" w:rsidP="00AA6AA5">
            <w:pPr>
              <w:jc w:val="center"/>
              <w:rPr>
                <w:u w:val="single"/>
              </w:rPr>
            </w:pPr>
          </w:p>
        </w:tc>
      </w:tr>
      <w:tr w:rsidR="00CE7655" w:rsidRPr="00CE7655" w14:paraId="344D6C24" w14:textId="77777777" w:rsidTr="00CE7655">
        <w:trPr>
          <w:trHeight w:val="288"/>
        </w:trPr>
        <w:tc>
          <w:tcPr>
            <w:tcW w:w="5976" w:type="dxa"/>
            <w:noWrap/>
            <w:hideMark/>
          </w:tcPr>
          <w:p w14:paraId="51EA8F47" w14:textId="3C47DB93" w:rsidR="00CE7655" w:rsidRPr="00CE7655" w:rsidRDefault="00CE7655" w:rsidP="00CE7655">
            <w:r w:rsidRPr="00CE7655">
              <w:t>Chartered</w:t>
            </w:r>
            <w:r w:rsidR="00EF1385">
              <w:t xml:space="preserve"> </w:t>
            </w:r>
            <w:r w:rsidRPr="00CE7655">
              <w:t>Institute</w:t>
            </w:r>
            <w:r w:rsidR="00EF1385">
              <w:t xml:space="preserve"> </w:t>
            </w:r>
            <w:r w:rsidRPr="00CE7655">
              <w:t>for</w:t>
            </w:r>
            <w:r w:rsidR="00EF1385">
              <w:t xml:space="preserve"> </w:t>
            </w:r>
            <w:r w:rsidRPr="00CE7655">
              <w:t>Archaeologists</w:t>
            </w:r>
          </w:p>
        </w:tc>
        <w:tc>
          <w:tcPr>
            <w:tcW w:w="7416" w:type="dxa"/>
            <w:noWrap/>
            <w:hideMark/>
          </w:tcPr>
          <w:p w14:paraId="2E877CEC" w14:textId="77777777" w:rsidR="00CE7655" w:rsidRPr="000F6679" w:rsidRDefault="00156191" w:rsidP="00CE7655">
            <w:hyperlink r:id="rId73" w:history="1">
              <w:r w:rsidR="00CE7655" w:rsidRPr="000F6679">
                <w:rPr>
                  <w:rStyle w:val="Hyperlink"/>
                  <w:u w:val="none"/>
                </w:rPr>
                <w:t>https://www.archaeologists.net</w:t>
              </w:r>
            </w:hyperlink>
          </w:p>
        </w:tc>
        <w:tc>
          <w:tcPr>
            <w:tcW w:w="976" w:type="dxa"/>
            <w:noWrap/>
            <w:hideMark/>
          </w:tcPr>
          <w:p w14:paraId="1ED03351" w14:textId="77777777" w:rsidR="00CE7655" w:rsidRPr="00CE7655" w:rsidRDefault="00CE7655" w:rsidP="00AA6AA5">
            <w:pPr>
              <w:jc w:val="center"/>
              <w:rPr>
                <w:u w:val="single"/>
              </w:rPr>
            </w:pPr>
          </w:p>
        </w:tc>
      </w:tr>
      <w:tr w:rsidR="00CE7655" w:rsidRPr="00CE7655" w14:paraId="3805C18C" w14:textId="77777777" w:rsidTr="00CE7655">
        <w:trPr>
          <w:trHeight w:val="288"/>
        </w:trPr>
        <w:tc>
          <w:tcPr>
            <w:tcW w:w="5976" w:type="dxa"/>
            <w:noWrap/>
            <w:hideMark/>
          </w:tcPr>
          <w:p w14:paraId="193A6005" w14:textId="704849EB"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Building</w:t>
            </w:r>
          </w:p>
        </w:tc>
        <w:tc>
          <w:tcPr>
            <w:tcW w:w="7416" w:type="dxa"/>
            <w:noWrap/>
            <w:hideMark/>
          </w:tcPr>
          <w:p w14:paraId="6F826978" w14:textId="77777777" w:rsidR="00CE7655" w:rsidRPr="000F6679" w:rsidRDefault="00156191" w:rsidP="00CE7655">
            <w:hyperlink r:id="rId74" w:history="1">
              <w:r w:rsidR="00CE7655" w:rsidRPr="000F6679">
                <w:rPr>
                  <w:rStyle w:val="Hyperlink"/>
                  <w:u w:val="none"/>
                </w:rPr>
                <w:t>https://www.ciob.org</w:t>
              </w:r>
            </w:hyperlink>
          </w:p>
        </w:tc>
        <w:tc>
          <w:tcPr>
            <w:tcW w:w="976" w:type="dxa"/>
            <w:noWrap/>
            <w:hideMark/>
          </w:tcPr>
          <w:p w14:paraId="79150FA2" w14:textId="3E91CC29" w:rsidR="00CE7655" w:rsidRPr="00CE7655" w:rsidRDefault="00116D1B" w:rsidP="00AA6AA5">
            <w:pPr>
              <w:jc w:val="center"/>
            </w:pPr>
            <w:r>
              <w:t>*</w:t>
            </w:r>
          </w:p>
        </w:tc>
      </w:tr>
      <w:tr w:rsidR="00CE7655" w:rsidRPr="00CE7655" w14:paraId="5DBD473A" w14:textId="77777777" w:rsidTr="00CE7655">
        <w:trPr>
          <w:trHeight w:val="288"/>
        </w:trPr>
        <w:tc>
          <w:tcPr>
            <w:tcW w:w="5976" w:type="dxa"/>
            <w:noWrap/>
            <w:hideMark/>
          </w:tcPr>
          <w:p w14:paraId="4FDEEFE6" w14:textId="20EC6AD8"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Building</w:t>
            </w:r>
            <w:r w:rsidR="00EF1385">
              <w:t xml:space="preserve"> </w:t>
            </w:r>
            <w:r w:rsidRPr="00CE7655">
              <w:t>Services</w:t>
            </w:r>
            <w:r w:rsidR="00EF1385">
              <w:t xml:space="preserve"> </w:t>
            </w:r>
            <w:r w:rsidRPr="00CE7655">
              <w:t>Engineers</w:t>
            </w:r>
          </w:p>
        </w:tc>
        <w:tc>
          <w:tcPr>
            <w:tcW w:w="7416" w:type="dxa"/>
            <w:noWrap/>
            <w:hideMark/>
          </w:tcPr>
          <w:p w14:paraId="36A634CE" w14:textId="77777777" w:rsidR="00CE7655" w:rsidRPr="000F6679" w:rsidRDefault="00156191" w:rsidP="00CE7655">
            <w:hyperlink r:id="rId75" w:history="1">
              <w:r w:rsidR="00CE7655" w:rsidRPr="000F6679">
                <w:rPr>
                  <w:rStyle w:val="Hyperlink"/>
                  <w:u w:val="none"/>
                </w:rPr>
                <w:t>https://www.cibse.org</w:t>
              </w:r>
            </w:hyperlink>
          </w:p>
        </w:tc>
        <w:tc>
          <w:tcPr>
            <w:tcW w:w="976" w:type="dxa"/>
            <w:noWrap/>
            <w:hideMark/>
          </w:tcPr>
          <w:p w14:paraId="21448C0B" w14:textId="77777777" w:rsidR="00CE7655" w:rsidRPr="00CE7655" w:rsidRDefault="00CE7655" w:rsidP="00AA6AA5">
            <w:pPr>
              <w:jc w:val="center"/>
              <w:rPr>
                <w:u w:val="single"/>
              </w:rPr>
            </w:pPr>
          </w:p>
        </w:tc>
      </w:tr>
      <w:tr w:rsidR="00CE7655" w:rsidRPr="00CE7655" w14:paraId="2ED80803" w14:textId="77777777" w:rsidTr="00CE7655">
        <w:trPr>
          <w:trHeight w:val="288"/>
        </w:trPr>
        <w:tc>
          <w:tcPr>
            <w:tcW w:w="5976" w:type="dxa"/>
            <w:noWrap/>
            <w:hideMark/>
          </w:tcPr>
          <w:p w14:paraId="416275FB" w14:textId="02947958"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Credit</w:t>
            </w:r>
            <w:r w:rsidR="00EF1385">
              <w:t xml:space="preserve"> </w:t>
            </w:r>
            <w:r w:rsidRPr="00CE7655">
              <w:t>Management</w:t>
            </w:r>
          </w:p>
        </w:tc>
        <w:tc>
          <w:tcPr>
            <w:tcW w:w="7416" w:type="dxa"/>
            <w:noWrap/>
            <w:hideMark/>
          </w:tcPr>
          <w:p w14:paraId="7954E5F6" w14:textId="77777777" w:rsidR="00CE7655" w:rsidRPr="000F6679" w:rsidRDefault="00156191" w:rsidP="00CE7655">
            <w:hyperlink r:id="rId76" w:history="1">
              <w:r w:rsidR="00CE7655" w:rsidRPr="000F6679">
                <w:rPr>
                  <w:rStyle w:val="Hyperlink"/>
                  <w:u w:val="none"/>
                </w:rPr>
                <w:t>https://www.cicm.com</w:t>
              </w:r>
            </w:hyperlink>
          </w:p>
        </w:tc>
        <w:tc>
          <w:tcPr>
            <w:tcW w:w="976" w:type="dxa"/>
            <w:noWrap/>
            <w:hideMark/>
          </w:tcPr>
          <w:p w14:paraId="49070F05" w14:textId="383AAE1A" w:rsidR="00CE7655" w:rsidRPr="00CE7655" w:rsidRDefault="00116D1B" w:rsidP="00AA6AA5">
            <w:pPr>
              <w:jc w:val="center"/>
            </w:pPr>
            <w:r>
              <w:t>*</w:t>
            </w:r>
          </w:p>
        </w:tc>
      </w:tr>
      <w:tr w:rsidR="00CE7655" w:rsidRPr="00CE7655" w14:paraId="59DA12FA" w14:textId="77777777" w:rsidTr="00CE7655">
        <w:trPr>
          <w:trHeight w:val="288"/>
        </w:trPr>
        <w:tc>
          <w:tcPr>
            <w:tcW w:w="5976" w:type="dxa"/>
            <w:noWrap/>
            <w:hideMark/>
          </w:tcPr>
          <w:p w14:paraId="30B822B9" w14:textId="7BA59A43"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Housing</w:t>
            </w:r>
          </w:p>
        </w:tc>
        <w:tc>
          <w:tcPr>
            <w:tcW w:w="7416" w:type="dxa"/>
            <w:noWrap/>
            <w:hideMark/>
          </w:tcPr>
          <w:p w14:paraId="2318DF90" w14:textId="77777777" w:rsidR="00CE7655" w:rsidRPr="000F6679" w:rsidRDefault="00156191" w:rsidP="00CE7655">
            <w:hyperlink r:id="rId77" w:history="1">
              <w:r w:rsidR="00CE7655" w:rsidRPr="000F6679">
                <w:rPr>
                  <w:rStyle w:val="Hyperlink"/>
                  <w:u w:val="none"/>
                </w:rPr>
                <w:t>https://www.cih.org</w:t>
              </w:r>
            </w:hyperlink>
          </w:p>
        </w:tc>
        <w:tc>
          <w:tcPr>
            <w:tcW w:w="976" w:type="dxa"/>
            <w:noWrap/>
            <w:hideMark/>
          </w:tcPr>
          <w:p w14:paraId="0C454E50" w14:textId="77777777" w:rsidR="00CE7655" w:rsidRPr="00CE7655" w:rsidRDefault="00CE7655" w:rsidP="00AA6AA5">
            <w:pPr>
              <w:jc w:val="center"/>
              <w:rPr>
                <w:u w:val="single"/>
              </w:rPr>
            </w:pPr>
          </w:p>
        </w:tc>
      </w:tr>
      <w:tr w:rsidR="00CE7655" w:rsidRPr="00CE7655" w14:paraId="0680D2C5" w14:textId="77777777" w:rsidTr="00CE7655">
        <w:trPr>
          <w:trHeight w:val="288"/>
        </w:trPr>
        <w:tc>
          <w:tcPr>
            <w:tcW w:w="5976" w:type="dxa"/>
            <w:noWrap/>
            <w:hideMark/>
          </w:tcPr>
          <w:p w14:paraId="1E16D857" w14:textId="3739C9F7"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Linguists</w:t>
            </w:r>
          </w:p>
        </w:tc>
        <w:tc>
          <w:tcPr>
            <w:tcW w:w="7416" w:type="dxa"/>
            <w:noWrap/>
            <w:hideMark/>
          </w:tcPr>
          <w:p w14:paraId="6D763B13" w14:textId="77777777" w:rsidR="00CE7655" w:rsidRPr="000F6679" w:rsidRDefault="00156191" w:rsidP="00CE7655">
            <w:hyperlink r:id="rId78" w:history="1">
              <w:r w:rsidR="00CE7655" w:rsidRPr="000F6679">
                <w:rPr>
                  <w:rStyle w:val="Hyperlink"/>
                  <w:u w:val="none"/>
                </w:rPr>
                <w:t>https://www.ciol.org.uk</w:t>
              </w:r>
            </w:hyperlink>
          </w:p>
        </w:tc>
        <w:tc>
          <w:tcPr>
            <w:tcW w:w="976" w:type="dxa"/>
            <w:noWrap/>
            <w:hideMark/>
          </w:tcPr>
          <w:p w14:paraId="6BC52DF4" w14:textId="372C81E6" w:rsidR="00CE7655" w:rsidRPr="00CE7655" w:rsidRDefault="00116D1B" w:rsidP="00AA6AA5">
            <w:pPr>
              <w:jc w:val="center"/>
            </w:pPr>
            <w:r>
              <w:t>*</w:t>
            </w:r>
          </w:p>
        </w:tc>
      </w:tr>
      <w:tr w:rsidR="00CE7655" w:rsidRPr="00CE7655" w14:paraId="3E725298" w14:textId="77777777" w:rsidTr="00CE7655">
        <w:trPr>
          <w:trHeight w:val="288"/>
        </w:trPr>
        <w:tc>
          <w:tcPr>
            <w:tcW w:w="5976" w:type="dxa"/>
            <w:noWrap/>
            <w:hideMark/>
          </w:tcPr>
          <w:p w14:paraId="17227D0D" w14:textId="0BD7A475"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Marketing</w:t>
            </w:r>
          </w:p>
        </w:tc>
        <w:tc>
          <w:tcPr>
            <w:tcW w:w="7416" w:type="dxa"/>
            <w:noWrap/>
            <w:hideMark/>
          </w:tcPr>
          <w:p w14:paraId="21241904" w14:textId="77777777" w:rsidR="00CE7655" w:rsidRPr="000F6679" w:rsidRDefault="00156191" w:rsidP="00CE7655">
            <w:hyperlink r:id="rId79" w:history="1">
              <w:r w:rsidR="00CE7655" w:rsidRPr="000F6679">
                <w:rPr>
                  <w:rStyle w:val="Hyperlink"/>
                  <w:u w:val="none"/>
                </w:rPr>
                <w:t>https://www.cim.co.uk</w:t>
              </w:r>
            </w:hyperlink>
          </w:p>
        </w:tc>
        <w:tc>
          <w:tcPr>
            <w:tcW w:w="976" w:type="dxa"/>
            <w:noWrap/>
            <w:hideMark/>
          </w:tcPr>
          <w:p w14:paraId="00E07843" w14:textId="77777777" w:rsidR="00CE7655" w:rsidRPr="00CE7655" w:rsidRDefault="00CE7655" w:rsidP="00AA6AA5">
            <w:pPr>
              <w:jc w:val="center"/>
              <w:rPr>
                <w:u w:val="single"/>
              </w:rPr>
            </w:pPr>
          </w:p>
        </w:tc>
      </w:tr>
      <w:tr w:rsidR="00CE7655" w:rsidRPr="00CE7655" w14:paraId="21E491BC" w14:textId="77777777" w:rsidTr="00CE7655">
        <w:trPr>
          <w:trHeight w:val="288"/>
        </w:trPr>
        <w:tc>
          <w:tcPr>
            <w:tcW w:w="5976" w:type="dxa"/>
            <w:noWrap/>
            <w:hideMark/>
          </w:tcPr>
          <w:p w14:paraId="42D76A29" w14:textId="4FD77D5A"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Personnel</w:t>
            </w:r>
            <w:r w:rsidR="00EF1385">
              <w:t xml:space="preserve"> </w:t>
            </w:r>
            <w:r w:rsidRPr="00CE7655">
              <w:t>and</w:t>
            </w:r>
            <w:r w:rsidR="00EF1385">
              <w:t xml:space="preserve"> </w:t>
            </w:r>
            <w:r w:rsidRPr="00CE7655">
              <w:t>Development</w:t>
            </w:r>
          </w:p>
        </w:tc>
        <w:tc>
          <w:tcPr>
            <w:tcW w:w="7416" w:type="dxa"/>
            <w:noWrap/>
            <w:hideMark/>
          </w:tcPr>
          <w:p w14:paraId="5D107D23" w14:textId="77777777" w:rsidR="00CE7655" w:rsidRPr="000F6679" w:rsidRDefault="00156191" w:rsidP="00CE7655">
            <w:hyperlink r:id="rId80" w:history="1">
              <w:r w:rsidR="00CE7655" w:rsidRPr="000F6679">
                <w:rPr>
                  <w:rStyle w:val="Hyperlink"/>
                  <w:u w:val="none"/>
                </w:rPr>
                <w:t>https://www.cipd.co.uk</w:t>
              </w:r>
            </w:hyperlink>
          </w:p>
        </w:tc>
        <w:tc>
          <w:tcPr>
            <w:tcW w:w="976" w:type="dxa"/>
            <w:noWrap/>
            <w:hideMark/>
          </w:tcPr>
          <w:p w14:paraId="5C9D842D" w14:textId="6D02300D" w:rsidR="00CE7655" w:rsidRPr="00CE7655" w:rsidRDefault="00116D1B" w:rsidP="00AA6AA5">
            <w:pPr>
              <w:jc w:val="center"/>
            </w:pPr>
            <w:r>
              <w:t>*</w:t>
            </w:r>
          </w:p>
        </w:tc>
      </w:tr>
      <w:tr w:rsidR="00CE7655" w:rsidRPr="00CE7655" w14:paraId="48D05331" w14:textId="77777777" w:rsidTr="00CE7655">
        <w:trPr>
          <w:trHeight w:val="288"/>
        </w:trPr>
        <w:tc>
          <w:tcPr>
            <w:tcW w:w="5976" w:type="dxa"/>
            <w:noWrap/>
            <w:hideMark/>
          </w:tcPr>
          <w:p w14:paraId="58B7958A" w14:textId="2623FD79"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Plumbing</w:t>
            </w:r>
            <w:r w:rsidR="00EF1385">
              <w:t xml:space="preserve"> </w:t>
            </w:r>
            <w:r w:rsidRPr="00CE7655">
              <w:t>and</w:t>
            </w:r>
            <w:r w:rsidR="00EF1385">
              <w:t xml:space="preserve"> </w:t>
            </w:r>
            <w:r w:rsidRPr="00CE7655">
              <w:t>Heating</w:t>
            </w:r>
            <w:r w:rsidR="00EF1385">
              <w:t xml:space="preserve"> </w:t>
            </w:r>
            <w:r w:rsidRPr="00CE7655">
              <w:t>Engineering</w:t>
            </w:r>
          </w:p>
        </w:tc>
        <w:tc>
          <w:tcPr>
            <w:tcW w:w="7416" w:type="dxa"/>
            <w:noWrap/>
            <w:hideMark/>
          </w:tcPr>
          <w:p w14:paraId="15F0AA79" w14:textId="77777777" w:rsidR="00CE7655" w:rsidRPr="000F6679" w:rsidRDefault="00156191" w:rsidP="00CE7655">
            <w:hyperlink r:id="rId81" w:history="1">
              <w:r w:rsidR="00CE7655" w:rsidRPr="000F6679">
                <w:rPr>
                  <w:rStyle w:val="Hyperlink"/>
                  <w:u w:val="none"/>
                </w:rPr>
                <w:t>https://www.ciphe.org.uk</w:t>
              </w:r>
            </w:hyperlink>
          </w:p>
        </w:tc>
        <w:tc>
          <w:tcPr>
            <w:tcW w:w="976" w:type="dxa"/>
            <w:noWrap/>
            <w:hideMark/>
          </w:tcPr>
          <w:p w14:paraId="4CC8A78B" w14:textId="2A0E42BA" w:rsidR="00CE7655" w:rsidRPr="00CE7655" w:rsidRDefault="00116D1B" w:rsidP="00AA6AA5">
            <w:pPr>
              <w:jc w:val="center"/>
            </w:pPr>
            <w:r>
              <w:t>*</w:t>
            </w:r>
          </w:p>
        </w:tc>
      </w:tr>
      <w:tr w:rsidR="00CE7655" w:rsidRPr="00CE7655" w14:paraId="2C9CBB86" w14:textId="77777777" w:rsidTr="00CE7655">
        <w:trPr>
          <w:trHeight w:val="288"/>
        </w:trPr>
        <w:tc>
          <w:tcPr>
            <w:tcW w:w="5976" w:type="dxa"/>
            <w:noWrap/>
            <w:hideMark/>
          </w:tcPr>
          <w:p w14:paraId="7B145484" w14:textId="2A290BA2"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Procurement</w:t>
            </w:r>
            <w:r w:rsidR="00EF1385">
              <w:t xml:space="preserve"> </w:t>
            </w:r>
            <w:r w:rsidRPr="00CE7655">
              <w:t>and</w:t>
            </w:r>
            <w:r w:rsidR="00EF1385">
              <w:t xml:space="preserve"> </w:t>
            </w:r>
            <w:r w:rsidRPr="00CE7655">
              <w:t>Supply</w:t>
            </w:r>
          </w:p>
        </w:tc>
        <w:tc>
          <w:tcPr>
            <w:tcW w:w="7416" w:type="dxa"/>
            <w:noWrap/>
            <w:hideMark/>
          </w:tcPr>
          <w:p w14:paraId="55FB445D" w14:textId="77777777" w:rsidR="00CE7655" w:rsidRPr="000F6679" w:rsidRDefault="00156191" w:rsidP="00CE7655">
            <w:hyperlink r:id="rId82" w:history="1">
              <w:r w:rsidR="00CE7655" w:rsidRPr="000F6679">
                <w:rPr>
                  <w:rStyle w:val="Hyperlink"/>
                  <w:u w:val="none"/>
                </w:rPr>
                <w:t>https://www.cips.org</w:t>
              </w:r>
            </w:hyperlink>
          </w:p>
        </w:tc>
        <w:tc>
          <w:tcPr>
            <w:tcW w:w="976" w:type="dxa"/>
            <w:noWrap/>
            <w:hideMark/>
          </w:tcPr>
          <w:p w14:paraId="237A79BB" w14:textId="77777777" w:rsidR="00CE7655" w:rsidRPr="00CE7655" w:rsidRDefault="00CE7655" w:rsidP="00AA6AA5">
            <w:pPr>
              <w:jc w:val="center"/>
              <w:rPr>
                <w:u w:val="single"/>
              </w:rPr>
            </w:pPr>
          </w:p>
        </w:tc>
      </w:tr>
      <w:tr w:rsidR="00CE7655" w:rsidRPr="00CE7655" w14:paraId="77FE2AFE" w14:textId="77777777" w:rsidTr="00CE7655">
        <w:trPr>
          <w:trHeight w:val="288"/>
        </w:trPr>
        <w:tc>
          <w:tcPr>
            <w:tcW w:w="5976" w:type="dxa"/>
            <w:noWrap/>
            <w:hideMark/>
          </w:tcPr>
          <w:p w14:paraId="13D2CD30" w14:textId="78C9F329"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Securities</w:t>
            </w:r>
            <w:r w:rsidR="00EF1385">
              <w:t xml:space="preserve"> </w:t>
            </w:r>
            <w:r w:rsidRPr="00CE7655">
              <w:t>and</w:t>
            </w:r>
            <w:r w:rsidR="00EF1385">
              <w:t xml:space="preserve"> </w:t>
            </w:r>
            <w:r w:rsidRPr="00CE7655">
              <w:t>Investment</w:t>
            </w:r>
          </w:p>
        </w:tc>
        <w:tc>
          <w:tcPr>
            <w:tcW w:w="7416" w:type="dxa"/>
            <w:noWrap/>
            <w:hideMark/>
          </w:tcPr>
          <w:p w14:paraId="1916652F" w14:textId="77777777" w:rsidR="00CE7655" w:rsidRPr="000F6679" w:rsidRDefault="00156191" w:rsidP="00CE7655">
            <w:hyperlink r:id="rId83" w:history="1">
              <w:r w:rsidR="00CE7655" w:rsidRPr="000F6679">
                <w:rPr>
                  <w:rStyle w:val="Hyperlink"/>
                  <w:u w:val="none"/>
                </w:rPr>
                <w:t>https://www.cisi.org/cisiweb2</w:t>
              </w:r>
            </w:hyperlink>
          </w:p>
        </w:tc>
        <w:tc>
          <w:tcPr>
            <w:tcW w:w="976" w:type="dxa"/>
            <w:noWrap/>
            <w:hideMark/>
          </w:tcPr>
          <w:p w14:paraId="0B347F23" w14:textId="77777777" w:rsidR="00CE7655" w:rsidRPr="00CE7655" w:rsidRDefault="00CE7655" w:rsidP="00AA6AA5">
            <w:pPr>
              <w:jc w:val="center"/>
              <w:rPr>
                <w:u w:val="single"/>
              </w:rPr>
            </w:pPr>
          </w:p>
        </w:tc>
      </w:tr>
      <w:tr w:rsidR="00CE7655" w:rsidRPr="00CE7655" w14:paraId="1F086CD8" w14:textId="77777777" w:rsidTr="00CE7655">
        <w:trPr>
          <w:trHeight w:val="288"/>
        </w:trPr>
        <w:tc>
          <w:tcPr>
            <w:tcW w:w="5976" w:type="dxa"/>
            <w:noWrap/>
            <w:hideMark/>
          </w:tcPr>
          <w:p w14:paraId="6CC444D6" w14:textId="31B6F265" w:rsidR="00CE7655" w:rsidRPr="00CE7655" w:rsidRDefault="00CE7655" w:rsidP="00CE7655">
            <w:r w:rsidRPr="00CE7655">
              <w:t>Chartered</w:t>
            </w:r>
            <w:r w:rsidR="00EF1385">
              <w:t xml:space="preserve"> </w:t>
            </w:r>
            <w:r w:rsidRPr="00CE7655">
              <w:t>Institute</w:t>
            </w:r>
            <w:r w:rsidR="00EF1385">
              <w:t xml:space="preserve"> </w:t>
            </w:r>
            <w:r w:rsidRPr="00CE7655">
              <w:t>of</w:t>
            </w:r>
            <w:r w:rsidR="00EF1385">
              <w:t xml:space="preserve"> </w:t>
            </w:r>
            <w:r w:rsidRPr="00CE7655">
              <w:t>Water</w:t>
            </w:r>
            <w:r w:rsidR="00EF1385">
              <w:t xml:space="preserve"> </w:t>
            </w:r>
            <w:r w:rsidRPr="00CE7655">
              <w:t>and</w:t>
            </w:r>
            <w:r w:rsidR="00EF1385">
              <w:t xml:space="preserve"> </w:t>
            </w:r>
            <w:r w:rsidRPr="00CE7655">
              <w:t>Environmental</w:t>
            </w:r>
            <w:r w:rsidR="00EF1385">
              <w:t xml:space="preserve"> </w:t>
            </w:r>
            <w:r w:rsidRPr="00CE7655">
              <w:t>Management</w:t>
            </w:r>
          </w:p>
        </w:tc>
        <w:tc>
          <w:tcPr>
            <w:tcW w:w="7416" w:type="dxa"/>
            <w:noWrap/>
            <w:hideMark/>
          </w:tcPr>
          <w:p w14:paraId="4091BB9B" w14:textId="77777777" w:rsidR="00CE7655" w:rsidRPr="000F6679" w:rsidRDefault="00156191" w:rsidP="00CE7655">
            <w:hyperlink r:id="rId84" w:history="1">
              <w:r w:rsidR="00CE7655" w:rsidRPr="000F6679">
                <w:rPr>
                  <w:rStyle w:val="Hyperlink"/>
                  <w:u w:val="none"/>
                </w:rPr>
                <w:t>https://www.ciwem.org</w:t>
              </w:r>
            </w:hyperlink>
          </w:p>
        </w:tc>
        <w:tc>
          <w:tcPr>
            <w:tcW w:w="976" w:type="dxa"/>
            <w:noWrap/>
            <w:hideMark/>
          </w:tcPr>
          <w:p w14:paraId="31D6F882" w14:textId="77777777" w:rsidR="00CE7655" w:rsidRPr="00CE7655" w:rsidRDefault="00CE7655" w:rsidP="00AA6AA5">
            <w:pPr>
              <w:jc w:val="center"/>
              <w:rPr>
                <w:u w:val="single"/>
              </w:rPr>
            </w:pPr>
          </w:p>
        </w:tc>
      </w:tr>
      <w:tr w:rsidR="00CE7655" w:rsidRPr="00CE7655" w14:paraId="08D4AA79" w14:textId="77777777" w:rsidTr="00CE7655">
        <w:trPr>
          <w:trHeight w:val="288"/>
        </w:trPr>
        <w:tc>
          <w:tcPr>
            <w:tcW w:w="5976" w:type="dxa"/>
            <w:noWrap/>
            <w:hideMark/>
          </w:tcPr>
          <w:p w14:paraId="2144573D" w14:textId="7B23AC07" w:rsidR="00CE7655" w:rsidRPr="00CE7655" w:rsidRDefault="00CE7655" w:rsidP="00CE7655">
            <w:r w:rsidRPr="00CE7655">
              <w:t>Chartered</w:t>
            </w:r>
            <w:r w:rsidR="00EF1385">
              <w:t xml:space="preserve"> </w:t>
            </w:r>
            <w:r w:rsidRPr="00CE7655">
              <w:t>Institution</w:t>
            </w:r>
            <w:r w:rsidR="00EF1385">
              <w:t xml:space="preserve"> </w:t>
            </w:r>
            <w:r w:rsidRPr="00CE7655">
              <w:t>of</w:t>
            </w:r>
            <w:r w:rsidR="00EF1385">
              <w:t xml:space="preserve"> </w:t>
            </w:r>
            <w:r w:rsidRPr="00CE7655">
              <w:t>Railway</w:t>
            </w:r>
            <w:r w:rsidR="00EF1385">
              <w:t xml:space="preserve"> </w:t>
            </w:r>
            <w:r w:rsidRPr="00CE7655">
              <w:t>Operators</w:t>
            </w:r>
          </w:p>
        </w:tc>
        <w:tc>
          <w:tcPr>
            <w:tcW w:w="7416" w:type="dxa"/>
            <w:noWrap/>
            <w:hideMark/>
          </w:tcPr>
          <w:p w14:paraId="55D37E8C" w14:textId="77777777" w:rsidR="00CE7655" w:rsidRPr="000F6679" w:rsidRDefault="00156191" w:rsidP="00CE7655">
            <w:hyperlink r:id="rId85" w:history="1">
              <w:r w:rsidR="00CE7655" w:rsidRPr="000F6679">
                <w:rPr>
                  <w:rStyle w:val="Hyperlink"/>
                  <w:u w:val="none"/>
                </w:rPr>
                <w:t>https://www.ciro.org</w:t>
              </w:r>
            </w:hyperlink>
          </w:p>
        </w:tc>
        <w:tc>
          <w:tcPr>
            <w:tcW w:w="976" w:type="dxa"/>
            <w:noWrap/>
            <w:hideMark/>
          </w:tcPr>
          <w:p w14:paraId="2DAAB453" w14:textId="77777777" w:rsidR="00CE7655" w:rsidRPr="00CE7655" w:rsidRDefault="00CE7655" w:rsidP="00AA6AA5">
            <w:pPr>
              <w:jc w:val="center"/>
              <w:rPr>
                <w:u w:val="single"/>
              </w:rPr>
            </w:pPr>
          </w:p>
        </w:tc>
      </w:tr>
      <w:tr w:rsidR="00CE7655" w:rsidRPr="00CE7655" w14:paraId="3F3002B9" w14:textId="77777777" w:rsidTr="00CE7655">
        <w:trPr>
          <w:trHeight w:val="288"/>
        </w:trPr>
        <w:tc>
          <w:tcPr>
            <w:tcW w:w="5976" w:type="dxa"/>
            <w:noWrap/>
            <w:hideMark/>
          </w:tcPr>
          <w:p w14:paraId="619CA106" w14:textId="2ECCD5BB" w:rsidR="00CE7655" w:rsidRPr="00CE7655" w:rsidRDefault="00CE7655" w:rsidP="00CE7655">
            <w:r w:rsidRPr="00CE7655">
              <w:t>Chartered</w:t>
            </w:r>
            <w:r w:rsidR="00EF1385">
              <w:t xml:space="preserve"> </w:t>
            </w:r>
            <w:r w:rsidRPr="00CE7655">
              <w:t>Society</w:t>
            </w:r>
            <w:r w:rsidR="00EF1385">
              <w:t xml:space="preserve"> </w:t>
            </w:r>
            <w:r w:rsidRPr="00CE7655">
              <w:t>of</w:t>
            </w:r>
            <w:r w:rsidR="00EF1385">
              <w:t xml:space="preserve"> </w:t>
            </w:r>
            <w:r w:rsidRPr="00CE7655">
              <w:t>Designers</w:t>
            </w:r>
          </w:p>
        </w:tc>
        <w:tc>
          <w:tcPr>
            <w:tcW w:w="7416" w:type="dxa"/>
            <w:noWrap/>
            <w:hideMark/>
          </w:tcPr>
          <w:p w14:paraId="50DA3E71" w14:textId="77777777" w:rsidR="00CE7655" w:rsidRPr="000F6679" w:rsidRDefault="00156191" w:rsidP="00CE7655">
            <w:hyperlink r:id="rId86" w:history="1">
              <w:r w:rsidR="00CE7655" w:rsidRPr="000F6679">
                <w:rPr>
                  <w:rStyle w:val="Hyperlink"/>
                  <w:u w:val="none"/>
                </w:rPr>
                <w:t>https://www.csd.org.uk</w:t>
              </w:r>
            </w:hyperlink>
          </w:p>
        </w:tc>
        <w:tc>
          <w:tcPr>
            <w:tcW w:w="976" w:type="dxa"/>
            <w:noWrap/>
            <w:hideMark/>
          </w:tcPr>
          <w:p w14:paraId="5F9A5808" w14:textId="77777777" w:rsidR="00CE7655" w:rsidRPr="00CE7655" w:rsidRDefault="00CE7655" w:rsidP="00AA6AA5">
            <w:pPr>
              <w:jc w:val="center"/>
              <w:rPr>
                <w:u w:val="single"/>
              </w:rPr>
            </w:pPr>
          </w:p>
        </w:tc>
      </w:tr>
      <w:tr w:rsidR="00CE7655" w:rsidRPr="00CE7655" w14:paraId="34DA50AB" w14:textId="77777777" w:rsidTr="00CE7655">
        <w:trPr>
          <w:trHeight w:val="288"/>
        </w:trPr>
        <w:tc>
          <w:tcPr>
            <w:tcW w:w="5976" w:type="dxa"/>
            <w:noWrap/>
            <w:hideMark/>
          </w:tcPr>
          <w:p w14:paraId="2FE5488D" w14:textId="2B6765A6" w:rsidR="00CE7655" w:rsidRPr="00CE7655" w:rsidRDefault="00CE7655" w:rsidP="00CE7655">
            <w:r w:rsidRPr="00CE7655">
              <w:t>Chartered</w:t>
            </w:r>
            <w:r w:rsidR="00EF1385">
              <w:t xml:space="preserve"> </w:t>
            </w:r>
            <w:r w:rsidRPr="00CE7655">
              <w:t>Society</w:t>
            </w:r>
            <w:r w:rsidR="00EF1385">
              <w:t xml:space="preserve"> </w:t>
            </w:r>
            <w:r w:rsidRPr="00CE7655">
              <w:t>of</w:t>
            </w:r>
            <w:r w:rsidR="00EF1385">
              <w:t xml:space="preserve"> </w:t>
            </w:r>
            <w:r w:rsidRPr="00CE7655">
              <w:t>Physiotherapists</w:t>
            </w:r>
          </w:p>
        </w:tc>
        <w:tc>
          <w:tcPr>
            <w:tcW w:w="7416" w:type="dxa"/>
            <w:noWrap/>
            <w:hideMark/>
          </w:tcPr>
          <w:p w14:paraId="0A1D1ECB" w14:textId="77777777" w:rsidR="00CE7655" w:rsidRPr="000F6679" w:rsidRDefault="00156191" w:rsidP="00CE7655">
            <w:hyperlink r:id="rId87" w:history="1">
              <w:r w:rsidR="00CE7655" w:rsidRPr="000F6679">
                <w:rPr>
                  <w:rStyle w:val="Hyperlink"/>
                  <w:u w:val="none"/>
                </w:rPr>
                <w:t>https://www.csp.org.uk</w:t>
              </w:r>
            </w:hyperlink>
          </w:p>
        </w:tc>
        <w:tc>
          <w:tcPr>
            <w:tcW w:w="976" w:type="dxa"/>
            <w:noWrap/>
            <w:hideMark/>
          </w:tcPr>
          <w:p w14:paraId="1A3315DC" w14:textId="77777777" w:rsidR="00CE7655" w:rsidRPr="00CE7655" w:rsidRDefault="00CE7655" w:rsidP="00AA6AA5">
            <w:pPr>
              <w:jc w:val="center"/>
              <w:rPr>
                <w:u w:val="single"/>
              </w:rPr>
            </w:pPr>
          </w:p>
        </w:tc>
      </w:tr>
      <w:tr w:rsidR="00CE7655" w:rsidRPr="00CE7655" w14:paraId="64D9AC01" w14:textId="77777777" w:rsidTr="00CE7655">
        <w:trPr>
          <w:trHeight w:val="288"/>
        </w:trPr>
        <w:tc>
          <w:tcPr>
            <w:tcW w:w="5976" w:type="dxa"/>
            <w:noWrap/>
            <w:hideMark/>
          </w:tcPr>
          <w:p w14:paraId="36558F5B" w14:textId="51EF2C7B" w:rsidR="00CE7655" w:rsidRPr="00CE7655" w:rsidRDefault="00CE7655" w:rsidP="00CE7655">
            <w:r w:rsidRPr="00CE7655">
              <w:t>Energy</w:t>
            </w:r>
            <w:r w:rsidR="00EF1385">
              <w:t xml:space="preserve"> </w:t>
            </w:r>
            <w:r w:rsidRPr="00CE7655">
              <w:t>Institute</w:t>
            </w:r>
          </w:p>
        </w:tc>
        <w:tc>
          <w:tcPr>
            <w:tcW w:w="7416" w:type="dxa"/>
            <w:noWrap/>
            <w:hideMark/>
          </w:tcPr>
          <w:p w14:paraId="0B696ABB" w14:textId="77777777" w:rsidR="00CE7655" w:rsidRPr="000F6679" w:rsidRDefault="00156191" w:rsidP="00CE7655">
            <w:hyperlink r:id="rId88" w:history="1">
              <w:r w:rsidR="00CE7655" w:rsidRPr="000F6679">
                <w:rPr>
                  <w:rStyle w:val="Hyperlink"/>
                  <w:u w:val="none"/>
                </w:rPr>
                <w:t>https://www.energyinst.org</w:t>
              </w:r>
            </w:hyperlink>
          </w:p>
        </w:tc>
        <w:tc>
          <w:tcPr>
            <w:tcW w:w="976" w:type="dxa"/>
            <w:noWrap/>
            <w:hideMark/>
          </w:tcPr>
          <w:p w14:paraId="66304526" w14:textId="77777777" w:rsidR="00CE7655" w:rsidRPr="00CE7655" w:rsidRDefault="00CE7655" w:rsidP="00AA6AA5">
            <w:pPr>
              <w:jc w:val="center"/>
              <w:rPr>
                <w:u w:val="single"/>
              </w:rPr>
            </w:pPr>
          </w:p>
        </w:tc>
      </w:tr>
      <w:tr w:rsidR="00CE7655" w:rsidRPr="00CE7655" w14:paraId="31F00B0D" w14:textId="77777777" w:rsidTr="00CE7655">
        <w:trPr>
          <w:trHeight w:val="288"/>
        </w:trPr>
        <w:tc>
          <w:tcPr>
            <w:tcW w:w="5976" w:type="dxa"/>
            <w:noWrap/>
            <w:hideMark/>
          </w:tcPr>
          <w:p w14:paraId="0DA87D1B" w14:textId="10E59341" w:rsidR="00CE7655" w:rsidRPr="00CE7655" w:rsidRDefault="00CE7655" w:rsidP="00CE7655">
            <w:r w:rsidRPr="00CE7655">
              <w:t>General</w:t>
            </w:r>
            <w:r w:rsidR="00EF1385">
              <w:t xml:space="preserve"> </w:t>
            </w:r>
            <w:r w:rsidRPr="00CE7655">
              <w:t>Medical</w:t>
            </w:r>
            <w:r w:rsidR="00EF1385">
              <w:t xml:space="preserve"> </w:t>
            </w:r>
            <w:r w:rsidRPr="00CE7655">
              <w:t>Council</w:t>
            </w:r>
          </w:p>
        </w:tc>
        <w:tc>
          <w:tcPr>
            <w:tcW w:w="7416" w:type="dxa"/>
            <w:noWrap/>
            <w:hideMark/>
          </w:tcPr>
          <w:p w14:paraId="13D42703" w14:textId="77777777" w:rsidR="00CE7655" w:rsidRPr="000F6679" w:rsidRDefault="00156191" w:rsidP="00CE7655">
            <w:hyperlink r:id="rId89" w:history="1">
              <w:r w:rsidR="00CE7655" w:rsidRPr="000F6679">
                <w:rPr>
                  <w:rStyle w:val="Hyperlink"/>
                  <w:u w:val="none"/>
                </w:rPr>
                <w:t>https://www.gmc-uk.org</w:t>
              </w:r>
            </w:hyperlink>
          </w:p>
        </w:tc>
        <w:tc>
          <w:tcPr>
            <w:tcW w:w="976" w:type="dxa"/>
            <w:noWrap/>
            <w:hideMark/>
          </w:tcPr>
          <w:p w14:paraId="4CE96C64" w14:textId="4D71FE84" w:rsidR="00CE7655" w:rsidRPr="00CE7655" w:rsidRDefault="00116D1B" w:rsidP="00AA6AA5">
            <w:pPr>
              <w:jc w:val="center"/>
            </w:pPr>
            <w:r>
              <w:t>*</w:t>
            </w:r>
          </w:p>
        </w:tc>
      </w:tr>
      <w:tr w:rsidR="00CE7655" w:rsidRPr="00CE7655" w14:paraId="69D284BF" w14:textId="77777777" w:rsidTr="00CE7655">
        <w:trPr>
          <w:trHeight w:val="288"/>
        </w:trPr>
        <w:tc>
          <w:tcPr>
            <w:tcW w:w="5976" w:type="dxa"/>
            <w:noWrap/>
            <w:hideMark/>
          </w:tcPr>
          <w:p w14:paraId="60E4B994" w14:textId="3591E3F1" w:rsidR="00CE7655" w:rsidRPr="00CE7655" w:rsidRDefault="00CE7655" w:rsidP="00CE7655">
            <w:r w:rsidRPr="00CE7655">
              <w:t>General</w:t>
            </w:r>
            <w:r w:rsidR="00EF1385">
              <w:t xml:space="preserve"> </w:t>
            </w:r>
            <w:r w:rsidRPr="00CE7655">
              <w:t>Pharmaceutical</w:t>
            </w:r>
            <w:r w:rsidR="00EF1385">
              <w:t xml:space="preserve"> </w:t>
            </w:r>
            <w:r w:rsidRPr="00CE7655">
              <w:t>Council</w:t>
            </w:r>
          </w:p>
        </w:tc>
        <w:tc>
          <w:tcPr>
            <w:tcW w:w="7416" w:type="dxa"/>
            <w:noWrap/>
            <w:hideMark/>
          </w:tcPr>
          <w:p w14:paraId="41B04406" w14:textId="77777777" w:rsidR="00CE7655" w:rsidRPr="000F6679" w:rsidRDefault="00156191" w:rsidP="00CE7655">
            <w:hyperlink r:id="rId90" w:history="1">
              <w:r w:rsidR="00CE7655" w:rsidRPr="000F6679">
                <w:rPr>
                  <w:rStyle w:val="Hyperlink"/>
                  <w:u w:val="none"/>
                </w:rPr>
                <w:t>https://www.pharmacyregulation.org</w:t>
              </w:r>
            </w:hyperlink>
          </w:p>
        </w:tc>
        <w:tc>
          <w:tcPr>
            <w:tcW w:w="976" w:type="dxa"/>
            <w:noWrap/>
            <w:hideMark/>
          </w:tcPr>
          <w:p w14:paraId="222E6B2E" w14:textId="473453D4" w:rsidR="00CE7655" w:rsidRPr="00CE7655" w:rsidRDefault="00116D1B" w:rsidP="00AA6AA5">
            <w:pPr>
              <w:jc w:val="center"/>
            </w:pPr>
            <w:r>
              <w:t>*</w:t>
            </w:r>
          </w:p>
        </w:tc>
      </w:tr>
      <w:tr w:rsidR="00CE7655" w:rsidRPr="00CE7655" w14:paraId="60D432AC" w14:textId="77777777" w:rsidTr="00CE7655">
        <w:trPr>
          <w:trHeight w:val="288"/>
        </w:trPr>
        <w:tc>
          <w:tcPr>
            <w:tcW w:w="5976" w:type="dxa"/>
            <w:noWrap/>
            <w:hideMark/>
          </w:tcPr>
          <w:p w14:paraId="4C3B86B3" w14:textId="270E08E0" w:rsidR="00CE7655" w:rsidRPr="00CE7655" w:rsidRDefault="00CE7655" w:rsidP="00CE7655">
            <w:r w:rsidRPr="00CE7655">
              <w:t>Health</w:t>
            </w:r>
            <w:r w:rsidR="00EF1385">
              <w:t xml:space="preserve"> </w:t>
            </w:r>
            <w:r w:rsidRPr="00CE7655">
              <w:t>and</w:t>
            </w:r>
            <w:r w:rsidR="00EF1385">
              <w:t xml:space="preserve"> </w:t>
            </w:r>
            <w:r w:rsidRPr="00CE7655">
              <w:t>Care</w:t>
            </w:r>
            <w:r w:rsidR="00EF1385">
              <w:t xml:space="preserve"> </w:t>
            </w:r>
            <w:r w:rsidRPr="00CE7655">
              <w:t>Professionals</w:t>
            </w:r>
            <w:r w:rsidR="00EF1385">
              <w:t xml:space="preserve"> </w:t>
            </w:r>
            <w:r w:rsidRPr="00CE7655">
              <w:t>Council</w:t>
            </w:r>
          </w:p>
        </w:tc>
        <w:tc>
          <w:tcPr>
            <w:tcW w:w="7416" w:type="dxa"/>
            <w:noWrap/>
            <w:hideMark/>
          </w:tcPr>
          <w:p w14:paraId="22AB6FC6" w14:textId="77777777" w:rsidR="00CE7655" w:rsidRPr="000F6679" w:rsidRDefault="00156191" w:rsidP="00CE7655">
            <w:hyperlink r:id="rId91" w:history="1">
              <w:r w:rsidR="00CE7655" w:rsidRPr="000F6679">
                <w:rPr>
                  <w:rStyle w:val="Hyperlink"/>
                  <w:u w:val="none"/>
                </w:rPr>
                <w:t>https://www.hcpc-uk.org</w:t>
              </w:r>
            </w:hyperlink>
          </w:p>
        </w:tc>
        <w:tc>
          <w:tcPr>
            <w:tcW w:w="976" w:type="dxa"/>
            <w:noWrap/>
            <w:hideMark/>
          </w:tcPr>
          <w:p w14:paraId="25EBC43E" w14:textId="1274FA3D" w:rsidR="00CE7655" w:rsidRPr="00CE7655" w:rsidRDefault="00116D1B" w:rsidP="00AA6AA5">
            <w:pPr>
              <w:jc w:val="center"/>
            </w:pPr>
            <w:r>
              <w:t>*</w:t>
            </w:r>
          </w:p>
        </w:tc>
      </w:tr>
      <w:tr w:rsidR="00CE7655" w:rsidRPr="00CE7655" w14:paraId="0956B306" w14:textId="77777777" w:rsidTr="00CE7655">
        <w:trPr>
          <w:trHeight w:val="288"/>
        </w:trPr>
        <w:tc>
          <w:tcPr>
            <w:tcW w:w="5976" w:type="dxa"/>
            <w:noWrap/>
            <w:hideMark/>
          </w:tcPr>
          <w:p w14:paraId="47A8DA82" w14:textId="79D585C9" w:rsidR="00CE7655" w:rsidRPr="00CE7655" w:rsidRDefault="00CE7655" w:rsidP="00CE7655">
            <w:r w:rsidRPr="00CE7655">
              <w:t>Institute</w:t>
            </w:r>
            <w:r w:rsidR="00EF1385">
              <w:t xml:space="preserve"> </w:t>
            </w:r>
            <w:r w:rsidRPr="00CE7655">
              <w:t>of</w:t>
            </w:r>
            <w:r w:rsidR="00EF1385">
              <w:t xml:space="preserve"> </w:t>
            </w:r>
            <w:r w:rsidRPr="00CE7655">
              <w:t>Chartered</w:t>
            </w:r>
            <w:r w:rsidR="00EF1385">
              <w:t xml:space="preserve"> </w:t>
            </w:r>
            <w:r w:rsidRPr="00CE7655">
              <w:t>Accountants</w:t>
            </w:r>
            <w:r w:rsidR="00EF1385">
              <w:t xml:space="preserve"> </w:t>
            </w:r>
            <w:r w:rsidRPr="00CE7655">
              <w:t>in</w:t>
            </w:r>
            <w:r w:rsidR="00EF1385">
              <w:t xml:space="preserve"> </w:t>
            </w:r>
            <w:r w:rsidRPr="00CE7655">
              <w:t>England</w:t>
            </w:r>
            <w:r w:rsidR="00EF1385">
              <w:t xml:space="preserve"> </w:t>
            </w:r>
            <w:r w:rsidRPr="00CE7655">
              <w:t>and</w:t>
            </w:r>
            <w:r w:rsidR="00EF1385">
              <w:t xml:space="preserve"> </w:t>
            </w:r>
            <w:r w:rsidRPr="00CE7655">
              <w:t>Wales</w:t>
            </w:r>
          </w:p>
        </w:tc>
        <w:tc>
          <w:tcPr>
            <w:tcW w:w="7416" w:type="dxa"/>
            <w:noWrap/>
            <w:hideMark/>
          </w:tcPr>
          <w:p w14:paraId="33D387E4" w14:textId="77777777" w:rsidR="00CE7655" w:rsidRPr="000F6679" w:rsidRDefault="00156191" w:rsidP="00CE7655">
            <w:hyperlink r:id="rId92" w:history="1">
              <w:r w:rsidR="00CE7655" w:rsidRPr="000F6679">
                <w:rPr>
                  <w:rStyle w:val="Hyperlink"/>
                  <w:u w:val="none"/>
                </w:rPr>
                <w:t>https://www.icaew.com</w:t>
              </w:r>
            </w:hyperlink>
          </w:p>
        </w:tc>
        <w:tc>
          <w:tcPr>
            <w:tcW w:w="976" w:type="dxa"/>
            <w:noWrap/>
            <w:hideMark/>
          </w:tcPr>
          <w:p w14:paraId="5511076D" w14:textId="12B029A3" w:rsidR="00CE7655" w:rsidRPr="00CE7655" w:rsidRDefault="00116D1B" w:rsidP="00AA6AA5">
            <w:pPr>
              <w:jc w:val="center"/>
            </w:pPr>
            <w:r>
              <w:t>*</w:t>
            </w:r>
          </w:p>
        </w:tc>
      </w:tr>
      <w:tr w:rsidR="00CE7655" w:rsidRPr="00CE7655" w14:paraId="1AF24A9B" w14:textId="77777777" w:rsidTr="00CE7655">
        <w:trPr>
          <w:trHeight w:val="288"/>
        </w:trPr>
        <w:tc>
          <w:tcPr>
            <w:tcW w:w="5976" w:type="dxa"/>
            <w:noWrap/>
            <w:hideMark/>
          </w:tcPr>
          <w:p w14:paraId="5E1E9929" w14:textId="3401BF85" w:rsidR="00CE7655" w:rsidRPr="00CE7655" w:rsidRDefault="00CE7655" w:rsidP="00CE7655">
            <w:r w:rsidRPr="00CE7655">
              <w:t>Institute</w:t>
            </w:r>
            <w:r w:rsidR="00EF1385">
              <w:t xml:space="preserve"> </w:t>
            </w:r>
            <w:r w:rsidRPr="00CE7655">
              <w:t>of</w:t>
            </w:r>
            <w:r w:rsidR="00EF1385">
              <w:t xml:space="preserve"> </w:t>
            </w:r>
            <w:r w:rsidRPr="00CE7655">
              <w:t>Physics</w:t>
            </w:r>
          </w:p>
        </w:tc>
        <w:tc>
          <w:tcPr>
            <w:tcW w:w="7416" w:type="dxa"/>
            <w:noWrap/>
            <w:hideMark/>
          </w:tcPr>
          <w:p w14:paraId="56E6ABA2" w14:textId="77777777" w:rsidR="00CE7655" w:rsidRPr="000F6679" w:rsidRDefault="00156191" w:rsidP="00CE7655">
            <w:hyperlink r:id="rId93" w:history="1">
              <w:r w:rsidR="00CE7655" w:rsidRPr="000F6679">
                <w:rPr>
                  <w:rStyle w:val="Hyperlink"/>
                  <w:u w:val="none"/>
                </w:rPr>
                <w:t>https://www.iop.org</w:t>
              </w:r>
            </w:hyperlink>
          </w:p>
        </w:tc>
        <w:tc>
          <w:tcPr>
            <w:tcW w:w="976" w:type="dxa"/>
            <w:noWrap/>
            <w:hideMark/>
          </w:tcPr>
          <w:p w14:paraId="6A535BB6" w14:textId="77777777" w:rsidR="00CE7655" w:rsidRPr="00CE7655" w:rsidRDefault="00CE7655" w:rsidP="00AA6AA5">
            <w:pPr>
              <w:jc w:val="center"/>
              <w:rPr>
                <w:u w:val="single"/>
              </w:rPr>
            </w:pPr>
          </w:p>
        </w:tc>
      </w:tr>
      <w:tr w:rsidR="00CE7655" w:rsidRPr="00CE7655" w14:paraId="6FE7A6E0" w14:textId="77777777" w:rsidTr="00CE7655">
        <w:trPr>
          <w:trHeight w:val="288"/>
        </w:trPr>
        <w:tc>
          <w:tcPr>
            <w:tcW w:w="5976" w:type="dxa"/>
            <w:noWrap/>
            <w:hideMark/>
          </w:tcPr>
          <w:p w14:paraId="5C24EEF4" w14:textId="4EBF264B" w:rsidR="00CE7655" w:rsidRPr="00CE7655" w:rsidRDefault="00CE7655" w:rsidP="00CE7655">
            <w:r w:rsidRPr="00CE7655">
              <w:t>Institution</w:t>
            </w:r>
            <w:r w:rsidR="00EF1385">
              <w:t xml:space="preserve"> </w:t>
            </w:r>
            <w:r w:rsidRPr="00CE7655">
              <w:t>of</w:t>
            </w:r>
            <w:r w:rsidR="00EF1385">
              <w:t xml:space="preserve"> </w:t>
            </w:r>
            <w:r w:rsidRPr="00CE7655">
              <w:t>Agricultural</w:t>
            </w:r>
            <w:r w:rsidR="00EF1385">
              <w:t xml:space="preserve"> </w:t>
            </w:r>
            <w:r w:rsidRPr="00CE7655">
              <w:t>Engineers</w:t>
            </w:r>
          </w:p>
        </w:tc>
        <w:tc>
          <w:tcPr>
            <w:tcW w:w="7416" w:type="dxa"/>
            <w:noWrap/>
            <w:hideMark/>
          </w:tcPr>
          <w:p w14:paraId="0FEFEDE5" w14:textId="77777777" w:rsidR="00CE7655" w:rsidRPr="000F6679" w:rsidRDefault="00156191" w:rsidP="00CE7655">
            <w:hyperlink r:id="rId94" w:history="1">
              <w:r w:rsidR="00CE7655" w:rsidRPr="000F6679">
                <w:rPr>
                  <w:rStyle w:val="Hyperlink"/>
                  <w:u w:val="none"/>
                </w:rPr>
                <w:t>https://iagre.org</w:t>
              </w:r>
            </w:hyperlink>
          </w:p>
        </w:tc>
        <w:tc>
          <w:tcPr>
            <w:tcW w:w="976" w:type="dxa"/>
            <w:noWrap/>
            <w:hideMark/>
          </w:tcPr>
          <w:p w14:paraId="02862936" w14:textId="77777777" w:rsidR="00CE7655" w:rsidRPr="00CE7655" w:rsidRDefault="00CE7655" w:rsidP="00AA6AA5">
            <w:pPr>
              <w:jc w:val="center"/>
              <w:rPr>
                <w:u w:val="single"/>
              </w:rPr>
            </w:pPr>
          </w:p>
        </w:tc>
      </w:tr>
      <w:tr w:rsidR="00CE7655" w:rsidRPr="00CE7655" w14:paraId="127E3C57" w14:textId="77777777" w:rsidTr="00CE7655">
        <w:trPr>
          <w:trHeight w:val="288"/>
        </w:trPr>
        <w:tc>
          <w:tcPr>
            <w:tcW w:w="5976" w:type="dxa"/>
            <w:noWrap/>
            <w:hideMark/>
          </w:tcPr>
          <w:p w14:paraId="24F9CA4D" w14:textId="5ECDAEF0" w:rsidR="00CE7655" w:rsidRPr="00CE7655" w:rsidRDefault="00CE7655" w:rsidP="00CE7655">
            <w:r w:rsidRPr="00CE7655">
              <w:t>Institution</w:t>
            </w:r>
            <w:r w:rsidR="00EF1385">
              <w:t xml:space="preserve"> </w:t>
            </w:r>
            <w:r w:rsidRPr="00CE7655">
              <w:t>of</w:t>
            </w:r>
            <w:r w:rsidR="00EF1385">
              <w:t xml:space="preserve"> </w:t>
            </w:r>
            <w:r w:rsidRPr="00CE7655">
              <w:t>Civil</w:t>
            </w:r>
            <w:r w:rsidR="00EF1385">
              <w:t xml:space="preserve"> </w:t>
            </w:r>
            <w:r w:rsidRPr="00CE7655">
              <w:t>Engineers</w:t>
            </w:r>
          </w:p>
        </w:tc>
        <w:tc>
          <w:tcPr>
            <w:tcW w:w="7416" w:type="dxa"/>
            <w:noWrap/>
            <w:hideMark/>
          </w:tcPr>
          <w:p w14:paraId="1DD2BE2C" w14:textId="77777777" w:rsidR="00CE7655" w:rsidRPr="000F6679" w:rsidRDefault="00156191" w:rsidP="00CE7655">
            <w:hyperlink r:id="rId95" w:history="1">
              <w:r w:rsidR="00CE7655" w:rsidRPr="000F6679">
                <w:rPr>
                  <w:rStyle w:val="Hyperlink"/>
                  <w:u w:val="none"/>
                </w:rPr>
                <w:t>https://www.ice.org.uk</w:t>
              </w:r>
            </w:hyperlink>
          </w:p>
        </w:tc>
        <w:tc>
          <w:tcPr>
            <w:tcW w:w="976" w:type="dxa"/>
            <w:noWrap/>
            <w:hideMark/>
          </w:tcPr>
          <w:p w14:paraId="38D65B6D" w14:textId="77777777" w:rsidR="00CE7655" w:rsidRPr="00CE7655" w:rsidRDefault="00CE7655" w:rsidP="00AA6AA5">
            <w:pPr>
              <w:jc w:val="center"/>
              <w:rPr>
                <w:u w:val="single"/>
              </w:rPr>
            </w:pPr>
          </w:p>
        </w:tc>
      </w:tr>
      <w:tr w:rsidR="00CE7655" w:rsidRPr="00CE7655" w14:paraId="50ECC9CD" w14:textId="77777777" w:rsidTr="00CE7655">
        <w:trPr>
          <w:trHeight w:val="288"/>
        </w:trPr>
        <w:tc>
          <w:tcPr>
            <w:tcW w:w="5976" w:type="dxa"/>
            <w:noWrap/>
            <w:hideMark/>
          </w:tcPr>
          <w:p w14:paraId="0FDDA3FC" w14:textId="724A693E" w:rsidR="00CE7655" w:rsidRPr="00CE7655" w:rsidRDefault="00CE7655" w:rsidP="00CE7655">
            <w:r w:rsidRPr="00CE7655">
              <w:lastRenderedPageBreak/>
              <w:t>Institution</w:t>
            </w:r>
            <w:r w:rsidR="00EF1385">
              <w:t xml:space="preserve"> </w:t>
            </w:r>
            <w:r w:rsidRPr="00CE7655">
              <w:t>of</w:t>
            </w:r>
            <w:r w:rsidR="00EF1385">
              <w:t xml:space="preserve"> </w:t>
            </w:r>
            <w:r w:rsidRPr="00CE7655">
              <w:t>Engineering</w:t>
            </w:r>
            <w:r w:rsidR="00EF1385">
              <w:t xml:space="preserve"> </w:t>
            </w:r>
            <w:r w:rsidRPr="00CE7655">
              <w:t>and</w:t>
            </w:r>
            <w:r w:rsidR="00EF1385">
              <w:t xml:space="preserve"> </w:t>
            </w:r>
            <w:r w:rsidRPr="00CE7655">
              <w:t>Technology</w:t>
            </w:r>
          </w:p>
        </w:tc>
        <w:tc>
          <w:tcPr>
            <w:tcW w:w="7416" w:type="dxa"/>
            <w:noWrap/>
            <w:hideMark/>
          </w:tcPr>
          <w:p w14:paraId="44E8ADDF" w14:textId="77777777" w:rsidR="00CE7655" w:rsidRPr="000F6679" w:rsidRDefault="00156191" w:rsidP="00CE7655">
            <w:hyperlink r:id="rId96" w:history="1">
              <w:r w:rsidR="00CE7655" w:rsidRPr="000F6679">
                <w:rPr>
                  <w:rStyle w:val="Hyperlink"/>
                  <w:u w:val="none"/>
                </w:rPr>
                <w:t>https://www.theiet.org</w:t>
              </w:r>
            </w:hyperlink>
          </w:p>
        </w:tc>
        <w:tc>
          <w:tcPr>
            <w:tcW w:w="976" w:type="dxa"/>
            <w:noWrap/>
            <w:hideMark/>
          </w:tcPr>
          <w:p w14:paraId="2D632E1D" w14:textId="77777777" w:rsidR="00CE7655" w:rsidRPr="00CE7655" w:rsidRDefault="00CE7655" w:rsidP="00AA6AA5">
            <w:pPr>
              <w:jc w:val="center"/>
              <w:rPr>
                <w:u w:val="single"/>
              </w:rPr>
            </w:pPr>
          </w:p>
        </w:tc>
      </w:tr>
      <w:tr w:rsidR="00CE7655" w:rsidRPr="00CE7655" w14:paraId="2EE56686" w14:textId="77777777" w:rsidTr="00CE7655">
        <w:trPr>
          <w:trHeight w:val="288"/>
        </w:trPr>
        <w:tc>
          <w:tcPr>
            <w:tcW w:w="5976" w:type="dxa"/>
            <w:noWrap/>
            <w:hideMark/>
          </w:tcPr>
          <w:p w14:paraId="2706B150" w14:textId="6B4BF672" w:rsidR="00CE7655" w:rsidRPr="00CE7655" w:rsidRDefault="00CE7655" w:rsidP="00CE7655">
            <w:r w:rsidRPr="00CE7655">
              <w:t>Institution</w:t>
            </w:r>
            <w:r w:rsidR="00EF1385">
              <w:t xml:space="preserve"> </w:t>
            </w:r>
            <w:r w:rsidRPr="00CE7655">
              <w:t>of</w:t>
            </w:r>
            <w:r w:rsidR="00EF1385">
              <w:t xml:space="preserve"> </w:t>
            </w:r>
            <w:r w:rsidRPr="00CE7655">
              <w:t>Mechanical</w:t>
            </w:r>
            <w:r w:rsidR="00EF1385">
              <w:t xml:space="preserve"> </w:t>
            </w:r>
            <w:r w:rsidRPr="00CE7655">
              <w:t>Engineers</w:t>
            </w:r>
          </w:p>
        </w:tc>
        <w:tc>
          <w:tcPr>
            <w:tcW w:w="7416" w:type="dxa"/>
            <w:noWrap/>
            <w:hideMark/>
          </w:tcPr>
          <w:p w14:paraId="46CD1CDC" w14:textId="77777777" w:rsidR="00CE7655" w:rsidRPr="000F6679" w:rsidRDefault="00156191" w:rsidP="00CE7655">
            <w:hyperlink r:id="rId97" w:history="1">
              <w:r w:rsidR="00CE7655" w:rsidRPr="000F6679">
                <w:rPr>
                  <w:rStyle w:val="Hyperlink"/>
                  <w:u w:val="none"/>
                </w:rPr>
                <w:t>https://www.imeche.org</w:t>
              </w:r>
            </w:hyperlink>
          </w:p>
        </w:tc>
        <w:tc>
          <w:tcPr>
            <w:tcW w:w="976" w:type="dxa"/>
            <w:noWrap/>
            <w:hideMark/>
          </w:tcPr>
          <w:p w14:paraId="45D8F2BF" w14:textId="77777777" w:rsidR="00CE7655" w:rsidRPr="00CE7655" w:rsidRDefault="00CE7655" w:rsidP="00AA6AA5">
            <w:pPr>
              <w:jc w:val="center"/>
              <w:rPr>
                <w:u w:val="single"/>
              </w:rPr>
            </w:pPr>
          </w:p>
        </w:tc>
      </w:tr>
      <w:tr w:rsidR="00CE7655" w:rsidRPr="00CE7655" w14:paraId="4C6BAB49" w14:textId="77777777" w:rsidTr="00CE7655">
        <w:trPr>
          <w:trHeight w:val="288"/>
        </w:trPr>
        <w:tc>
          <w:tcPr>
            <w:tcW w:w="5976" w:type="dxa"/>
            <w:noWrap/>
            <w:hideMark/>
          </w:tcPr>
          <w:p w14:paraId="319AF40E" w14:textId="09CF6A53" w:rsidR="00CE7655" w:rsidRPr="00CE7655" w:rsidRDefault="00CE7655" w:rsidP="00CE7655">
            <w:r w:rsidRPr="00CE7655">
              <w:t>Nursing</w:t>
            </w:r>
            <w:r w:rsidR="00EF1385">
              <w:t xml:space="preserve"> </w:t>
            </w:r>
            <w:r w:rsidRPr="00CE7655">
              <w:t>and</w:t>
            </w:r>
            <w:r w:rsidR="00EF1385">
              <w:t xml:space="preserve"> </w:t>
            </w:r>
            <w:r w:rsidRPr="00CE7655">
              <w:t>Midwifery</w:t>
            </w:r>
            <w:r w:rsidR="00EF1385">
              <w:t xml:space="preserve"> </w:t>
            </w:r>
            <w:r w:rsidRPr="00CE7655">
              <w:t>Council</w:t>
            </w:r>
          </w:p>
        </w:tc>
        <w:tc>
          <w:tcPr>
            <w:tcW w:w="7416" w:type="dxa"/>
            <w:noWrap/>
            <w:hideMark/>
          </w:tcPr>
          <w:p w14:paraId="20917A9B" w14:textId="77777777" w:rsidR="00CE7655" w:rsidRPr="000F6679" w:rsidRDefault="00156191" w:rsidP="00CE7655">
            <w:hyperlink r:id="rId98" w:history="1">
              <w:r w:rsidR="00CE7655" w:rsidRPr="000F6679">
                <w:rPr>
                  <w:rStyle w:val="Hyperlink"/>
                  <w:u w:val="none"/>
                </w:rPr>
                <w:t>https://www.nmc.org.uk</w:t>
              </w:r>
            </w:hyperlink>
          </w:p>
        </w:tc>
        <w:tc>
          <w:tcPr>
            <w:tcW w:w="976" w:type="dxa"/>
            <w:noWrap/>
            <w:hideMark/>
          </w:tcPr>
          <w:p w14:paraId="081944A9" w14:textId="4D047CF2" w:rsidR="00CE7655" w:rsidRPr="00CE7655" w:rsidRDefault="00116D1B" w:rsidP="00AA6AA5">
            <w:pPr>
              <w:jc w:val="center"/>
            </w:pPr>
            <w:r>
              <w:t>*</w:t>
            </w:r>
          </w:p>
        </w:tc>
      </w:tr>
      <w:tr w:rsidR="00CE7655" w:rsidRPr="00CE7655" w14:paraId="2D289B02" w14:textId="77777777" w:rsidTr="00CE7655">
        <w:trPr>
          <w:trHeight w:val="288"/>
        </w:trPr>
        <w:tc>
          <w:tcPr>
            <w:tcW w:w="5976" w:type="dxa"/>
            <w:noWrap/>
            <w:hideMark/>
          </w:tcPr>
          <w:p w14:paraId="5996E995" w14:textId="5E36386C" w:rsidR="00CE7655" w:rsidRPr="00CE7655" w:rsidRDefault="00CE7655" w:rsidP="00CE7655">
            <w:r w:rsidRPr="00CE7655">
              <w:t>Royal</w:t>
            </w:r>
            <w:r w:rsidR="00EF1385">
              <w:t xml:space="preserve"> </w:t>
            </w:r>
            <w:r w:rsidRPr="00CE7655">
              <w:t>Asiatic</w:t>
            </w:r>
            <w:r w:rsidR="00EF1385">
              <w:t xml:space="preserve"> </w:t>
            </w:r>
            <w:r w:rsidRPr="00CE7655">
              <w:t>Society</w:t>
            </w:r>
            <w:r w:rsidR="00EF1385">
              <w:t xml:space="preserve"> </w:t>
            </w:r>
            <w:r w:rsidRPr="00CE7655">
              <w:t>of</w:t>
            </w:r>
            <w:r w:rsidR="00EF1385">
              <w:t xml:space="preserve"> </w:t>
            </w:r>
            <w:r w:rsidRPr="00CE7655">
              <w:t>GB</w:t>
            </w:r>
            <w:r w:rsidR="00EF1385">
              <w:t xml:space="preserve"> </w:t>
            </w:r>
            <w:r w:rsidRPr="00CE7655">
              <w:t>and</w:t>
            </w:r>
            <w:r w:rsidR="00EF1385">
              <w:t xml:space="preserve"> </w:t>
            </w:r>
            <w:r w:rsidRPr="00CE7655">
              <w:t>Ireland</w:t>
            </w:r>
          </w:p>
        </w:tc>
        <w:tc>
          <w:tcPr>
            <w:tcW w:w="7416" w:type="dxa"/>
            <w:noWrap/>
            <w:hideMark/>
          </w:tcPr>
          <w:p w14:paraId="0D8BDFB6" w14:textId="77777777" w:rsidR="00CE7655" w:rsidRPr="000F6679" w:rsidRDefault="00156191" w:rsidP="00CE7655">
            <w:hyperlink r:id="rId99" w:history="1">
              <w:r w:rsidR="00CE7655" w:rsidRPr="000F6679">
                <w:rPr>
                  <w:rStyle w:val="Hyperlink"/>
                  <w:u w:val="none"/>
                </w:rPr>
                <w:t>https://royalasiaticsociety.org</w:t>
              </w:r>
            </w:hyperlink>
          </w:p>
        </w:tc>
        <w:tc>
          <w:tcPr>
            <w:tcW w:w="976" w:type="dxa"/>
            <w:noWrap/>
            <w:hideMark/>
          </w:tcPr>
          <w:p w14:paraId="4A11EFC8" w14:textId="77777777" w:rsidR="00CE7655" w:rsidRPr="00CE7655" w:rsidRDefault="00CE7655" w:rsidP="00AA6AA5">
            <w:pPr>
              <w:jc w:val="center"/>
              <w:rPr>
                <w:u w:val="single"/>
              </w:rPr>
            </w:pPr>
          </w:p>
        </w:tc>
      </w:tr>
      <w:tr w:rsidR="00CE7655" w:rsidRPr="00CE7655" w14:paraId="1083BCBA" w14:textId="77777777" w:rsidTr="00CE7655">
        <w:trPr>
          <w:trHeight w:val="288"/>
        </w:trPr>
        <w:tc>
          <w:tcPr>
            <w:tcW w:w="5976" w:type="dxa"/>
            <w:noWrap/>
            <w:hideMark/>
          </w:tcPr>
          <w:p w14:paraId="09CF5CEB" w14:textId="6DC315E4" w:rsidR="00CE7655" w:rsidRPr="00CE7655" w:rsidRDefault="00CE7655" w:rsidP="00CE7655">
            <w:r w:rsidRPr="00CE7655">
              <w:t>Royal</w:t>
            </w:r>
            <w:r w:rsidR="00EF1385">
              <w:t xml:space="preserve"> </w:t>
            </w:r>
            <w:r w:rsidRPr="00CE7655">
              <w:t>Society</w:t>
            </w:r>
            <w:r w:rsidR="00EF1385">
              <w:t xml:space="preserve"> </w:t>
            </w:r>
            <w:r w:rsidRPr="00CE7655">
              <w:t>of</w:t>
            </w:r>
            <w:r w:rsidR="00EF1385">
              <w:t xml:space="preserve"> </w:t>
            </w:r>
            <w:r w:rsidRPr="00CE7655">
              <w:t>Biology</w:t>
            </w:r>
          </w:p>
        </w:tc>
        <w:tc>
          <w:tcPr>
            <w:tcW w:w="7416" w:type="dxa"/>
            <w:noWrap/>
            <w:hideMark/>
          </w:tcPr>
          <w:p w14:paraId="732C57E5" w14:textId="77777777" w:rsidR="00CE7655" w:rsidRPr="000F6679" w:rsidRDefault="00156191" w:rsidP="00CE7655">
            <w:hyperlink r:id="rId100" w:history="1">
              <w:r w:rsidR="00CE7655" w:rsidRPr="000F6679">
                <w:rPr>
                  <w:rStyle w:val="Hyperlink"/>
                  <w:u w:val="none"/>
                </w:rPr>
                <w:t>https://www.rsb.org.uk</w:t>
              </w:r>
            </w:hyperlink>
          </w:p>
        </w:tc>
        <w:tc>
          <w:tcPr>
            <w:tcW w:w="976" w:type="dxa"/>
            <w:noWrap/>
            <w:hideMark/>
          </w:tcPr>
          <w:p w14:paraId="0734D2B2" w14:textId="77777777" w:rsidR="00CE7655" w:rsidRPr="00CE7655" w:rsidRDefault="00CE7655" w:rsidP="00AA6AA5">
            <w:pPr>
              <w:jc w:val="center"/>
              <w:rPr>
                <w:u w:val="single"/>
              </w:rPr>
            </w:pPr>
          </w:p>
        </w:tc>
      </w:tr>
      <w:tr w:rsidR="00CE7655" w:rsidRPr="00CE7655" w14:paraId="3797559A" w14:textId="77777777" w:rsidTr="00CE7655">
        <w:trPr>
          <w:trHeight w:val="288"/>
        </w:trPr>
        <w:tc>
          <w:tcPr>
            <w:tcW w:w="5976" w:type="dxa"/>
            <w:noWrap/>
            <w:hideMark/>
          </w:tcPr>
          <w:p w14:paraId="28EBD8AE" w14:textId="4568DD8B" w:rsidR="00CE7655" w:rsidRPr="00CE7655" w:rsidRDefault="00CE7655" w:rsidP="00CE7655">
            <w:r w:rsidRPr="00CE7655">
              <w:t>Royal</w:t>
            </w:r>
            <w:r w:rsidR="00EF1385">
              <w:t xml:space="preserve"> </w:t>
            </w:r>
            <w:r w:rsidRPr="00CE7655">
              <w:t>Society</w:t>
            </w:r>
            <w:r w:rsidR="00EF1385">
              <w:t xml:space="preserve"> </w:t>
            </w:r>
            <w:r w:rsidRPr="00CE7655">
              <w:t>of</w:t>
            </w:r>
            <w:r w:rsidR="00EF1385">
              <w:t xml:space="preserve"> </w:t>
            </w:r>
            <w:r w:rsidRPr="00CE7655">
              <w:t>Chemistry</w:t>
            </w:r>
          </w:p>
        </w:tc>
        <w:tc>
          <w:tcPr>
            <w:tcW w:w="7416" w:type="dxa"/>
            <w:noWrap/>
            <w:hideMark/>
          </w:tcPr>
          <w:p w14:paraId="7AE44C05" w14:textId="77777777" w:rsidR="00CE7655" w:rsidRPr="000F6679" w:rsidRDefault="00156191" w:rsidP="00CE7655">
            <w:hyperlink r:id="rId101" w:history="1">
              <w:r w:rsidR="00CE7655" w:rsidRPr="000F6679">
                <w:rPr>
                  <w:rStyle w:val="Hyperlink"/>
                  <w:u w:val="none"/>
                </w:rPr>
                <w:t>https://www.rsc.org</w:t>
              </w:r>
            </w:hyperlink>
          </w:p>
        </w:tc>
        <w:tc>
          <w:tcPr>
            <w:tcW w:w="976" w:type="dxa"/>
            <w:noWrap/>
            <w:hideMark/>
          </w:tcPr>
          <w:p w14:paraId="23456097" w14:textId="125DC2EB" w:rsidR="00CE7655" w:rsidRPr="00CE7655" w:rsidRDefault="00116D1B" w:rsidP="00AA6AA5">
            <w:pPr>
              <w:jc w:val="center"/>
            </w:pPr>
            <w:r>
              <w:t>*</w:t>
            </w:r>
          </w:p>
        </w:tc>
      </w:tr>
      <w:tr w:rsidR="00CE7655" w:rsidRPr="00CE7655" w14:paraId="04E9C2EE" w14:textId="77777777" w:rsidTr="00CE7655">
        <w:trPr>
          <w:trHeight w:val="288"/>
        </w:trPr>
        <w:tc>
          <w:tcPr>
            <w:tcW w:w="5976" w:type="dxa"/>
            <w:noWrap/>
            <w:hideMark/>
          </w:tcPr>
          <w:p w14:paraId="43BBB921" w14:textId="12FCDD43" w:rsidR="00CE7655" w:rsidRPr="00CE7655" w:rsidRDefault="00CE7655" w:rsidP="00CE7655">
            <w:r w:rsidRPr="00CE7655">
              <w:t>Royal</w:t>
            </w:r>
            <w:r w:rsidR="00EF1385">
              <w:t xml:space="preserve"> </w:t>
            </w:r>
            <w:r w:rsidRPr="00CE7655">
              <w:t>Town</w:t>
            </w:r>
            <w:r w:rsidR="00EF1385">
              <w:t xml:space="preserve"> </w:t>
            </w:r>
            <w:r w:rsidRPr="00CE7655">
              <w:t>Planning</w:t>
            </w:r>
            <w:r w:rsidR="00EF1385">
              <w:t xml:space="preserve"> </w:t>
            </w:r>
            <w:r w:rsidRPr="00CE7655">
              <w:t>Institute</w:t>
            </w:r>
          </w:p>
        </w:tc>
        <w:tc>
          <w:tcPr>
            <w:tcW w:w="7416" w:type="dxa"/>
            <w:noWrap/>
            <w:hideMark/>
          </w:tcPr>
          <w:p w14:paraId="13BA0C12" w14:textId="77777777" w:rsidR="00CE7655" w:rsidRPr="000F6679" w:rsidRDefault="00156191" w:rsidP="00CE7655">
            <w:hyperlink r:id="rId102" w:history="1">
              <w:r w:rsidR="00CE7655" w:rsidRPr="000F6679">
                <w:rPr>
                  <w:rStyle w:val="Hyperlink"/>
                  <w:u w:val="none"/>
                </w:rPr>
                <w:t>https://www.rtpi.org.uk</w:t>
              </w:r>
            </w:hyperlink>
          </w:p>
        </w:tc>
        <w:tc>
          <w:tcPr>
            <w:tcW w:w="976" w:type="dxa"/>
            <w:noWrap/>
            <w:hideMark/>
          </w:tcPr>
          <w:p w14:paraId="636DC349" w14:textId="77777777" w:rsidR="00CE7655" w:rsidRPr="00CE7655" w:rsidRDefault="00CE7655" w:rsidP="00AA6AA5">
            <w:pPr>
              <w:jc w:val="center"/>
              <w:rPr>
                <w:u w:val="single"/>
              </w:rPr>
            </w:pPr>
          </w:p>
        </w:tc>
      </w:tr>
      <w:tr w:rsidR="00CE7655" w:rsidRPr="00CE7655" w14:paraId="35F5F41E" w14:textId="77777777" w:rsidTr="00CE7655">
        <w:trPr>
          <w:trHeight w:val="288"/>
        </w:trPr>
        <w:tc>
          <w:tcPr>
            <w:tcW w:w="5976" w:type="dxa"/>
            <w:noWrap/>
            <w:hideMark/>
          </w:tcPr>
          <w:p w14:paraId="16E7DE29" w14:textId="11717A00" w:rsidR="00CE7655" w:rsidRPr="00CE7655" w:rsidRDefault="00CE7655" w:rsidP="00CE7655">
            <w:r w:rsidRPr="00CE7655">
              <w:t>Social</w:t>
            </w:r>
            <w:r w:rsidR="00EF1385">
              <w:t xml:space="preserve"> </w:t>
            </w:r>
            <w:r w:rsidRPr="00CE7655">
              <w:t>Work</w:t>
            </w:r>
            <w:r w:rsidR="00EF1385">
              <w:t xml:space="preserve"> </w:t>
            </w:r>
            <w:r w:rsidRPr="00CE7655">
              <w:t>England</w:t>
            </w:r>
          </w:p>
        </w:tc>
        <w:tc>
          <w:tcPr>
            <w:tcW w:w="7416" w:type="dxa"/>
            <w:noWrap/>
            <w:hideMark/>
          </w:tcPr>
          <w:p w14:paraId="58427920" w14:textId="77777777" w:rsidR="00CE7655" w:rsidRPr="000F6679" w:rsidRDefault="00156191" w:rsidP="00CE7655">
            <w:hyperlink r:id="rId103" w:history="1">
              <w:r w:rsidR="00CE7655" w:rsidRPr="000F6679">
                <w:rPr>
                  <w:rStyle w:val="Hyperlink"/>
                  <w:u w:val="none"/>
                </w:rPr>
                <w:t>https://www.socialworkengland.org.uk</w:t>
              </w:r>
            </w:hyperlink>
          </w:p>
        </w:tc>
        <w:tc>
          <w:tcPr>
            <w:tcW w:w="976" w:type="dxa"/>
            <w:noWrap/>
            <w:hideMark/>
          </w:tcPr>
          <w:p w14:paraId="092D9D3D" w14:textId="7AB5842A" w:rsidR="00CE7655" w:rsidRPr="00CE7655" w:rsidRDefault="00116D1B" w:rsidP="00AA6AA5">
            <w:pPr>
              <w:jc w:val="center"/>
            </w:pPr>
            <w:r>
              <w:t>*</w:t>
            </w:r>
          </w:p>
        </w:tc>
      </w:tr>
      <w:tr w:rsidR="00CE7655" w:rsidRPr="00CE7655" w14:paraId="04AD04B8" w14:textId="77777777" w:rsidTr="00CE7655">
        <w:trPr>
          <w:trHeight w:val="288"/>
        </w:trPr>
        <w:tc>
          <w:tcPr>
            <w:tcW w:w="5976" w:type="dxa"/>
            <w:noWrap/>
            <w:hideMark/>
          </w:tcPr>
          <w:p w14:paraId="37A2FD43" w14:textId="3F2C81B6" w:rsidR="00CE7655" w:rsidRPr="00CE7655" w:rsidRDefault="00CE7655" w:rsidP="00CE7655">
            <w:r w:rsidRPr="00CE7655">
              <w:t>Teaching</w:t>
            </w:r>
            <w:r w:rsidR="00EF1385">
              <w:t xml:space="preserve"> </w:t>
            </w:r>
            <w:r w:rsidRPr="00CE7655">
              <w:t>Regulation</w:t>
            </w:r>
            <w:r w:rsidR="00EF1385">
              <w:t xml:space="preserve"> </w:t>
            </w:r>
            <w:r w:rsidRPr="00CE7655">
              <w:t>Agency</w:t>
            </w:r>
          </w:p>
        </w:tc>
        <w:tc>
          <w:tcPr>
            <w:tcW w:w="7416" w:type="dxa"/>
            <w:noWrap/>
            <w:hideMark/>
          </w:tcPr>
          <w:p w14:paraId="02DACF6E" w14:textId="77777777" w:rsidR="00CE7655" w:rsidRPr="000F6679" w:rsidRDefault="00156191" w:rsidP="00CE7655">
            <w:hyperlink r:id="rId104" w:history="1">
              <w:r w:rsidR="00CE7655" w:rsidRPr="000F6679">
                <w:rPr>
                  <w:rStyle w:val="Hyperlink"/>
                  <w:u w:val="none"/>
                </w:rPr>
                <w:t>https://www.gov.uk/government/organisations/teaching-regulation-agency</w:t>
              </w:r>
            </w:hyperlink>
          </w:p>
        </w:tc>
        <w:tc>
          <w:tcPr>
            <w:tcW w:w="976" w:type="dxa"/>
            <w:noWrap/>
            <w:hideMark/>
          </w:tcPr>
          <w:p w14:paraId="1F546B81" w14:textId="23A615ED" w:rsidR="00CE7655" w:rsidRPr="00CE7655" w:rsidRDefault="00116D1B" w:rsidP="00AA6AA5">
            <w:pPr>
              <w:jc w:val="center"/>
            </w:pPr>
            <w:r>
              <w:t>*</w:t>
            </w:r>
          </w:p>
        </w:tc>
      </w:tr>
      <w:tr w:rsidR="00CE7655" w:rsidRPr="00CE7655" w14:paraId="5BBF249F" w14:textId="77777777" w:rsidTr="00CE7655">
        <w:trPr>
          <w:trHeight w:val="288"/>
        </w:trPr>
        <w:tc>
          <w:tcPr>
            <w:tcW w:w="5976" w:type="dxa"/>
            <w:noWrap/>
            <w:hideMark/>
          </w:tcPr>
          <w:p w14:paraId="7C9AAA95" w14:textId="4613B66A" w:rsidR="00CE7655" w:rsidRPr="00CE7655" w:rsidRDefault="00CE7655" w:rsidP="00CE7655">
            <w:r w:rsidRPr="00CE7655">
              <w:t>The</w:t>
            </w:r>
            <w:r w:rsidR="00EF1385">
              <w:t xml:space="preserve"> </w:t>
            </w:r>
            <w:r w:rsidRPr="00CE7655">
              <w:t>Geological</w:t>
            </w:r>
            <w:r w:rsidR="00EF1385">
              <w:t xml:space="preserve"> </w:t>
            </w:r>
            <w:r w:rsidRPr="00CE7655">
              <w:t>Society</w:t>
            </w:r>
          </w:p>
        </w:tc>
        <w:tc>
          <w:tcPr>
            <w:tcW w:w="7416" w:type="dxa"/>
            <w:noWrap/>
            <w:hideMark/>
          </w:tcPr>
          <w:p w14:paraId="548F089E" w14:textId="77777777" w:rsidR="00CE7655" w:rsidRPr="000F6679" w:rsidRDefault="00156191" w:rsidP="00CE7655">
            <w:hyperlink r:id="rId105" w:history="1">
              <w:r w:rsidR="00CE7655" w:rsidRPr="000F6679">
                <w:rPr>
                  <w:rStyle w:val="Hyperlink"/>
                  <w:u w:val="none"/>
                </w:rPr>
                <w:t>https://www.geolsoc.org.uk</w:t>
              </w:r>
            </w:hyperlink>
          </w:p>
        </w:tc>
        <w:tc>
          <w:tcPr>
            <w:tcW w:w="976" w:type="dxa"/>
            <w:noWrap/>
            <w:hideMark/>
          </w:tcPr>
          <w:p w14:paraId="0E4A8439" w14:textId="77777777" w:rsidR="00CE7655" w:rsidRPr="00CE7655" w:rsidRDefault="00CE7655" w:rsidP="00AA6AA5">
            <w:pPr>
              <w:jc w:val="center"/>
              <w:rPr>
                <w:u w:val="single"/>
              </w:rPr>
            </w:pPr>
          </w:p>
        </w:tc>
      </w:tr>
    </w:tbl>
    <w:p w14:paraId="1892CFFF" w14:textId="53422FD8" w:rsidR="00BA0B9C" w:rsidRPr="00E30D90" w:rsidRDefault="00BA0B9C" w:rsidP="00243AF1">
      <w:pPr>
        <w:spacing w:after="0" w:line="240" w:lineRule="auto"/>
      </w:pPr>
    </w:p>
    <w:p w14:paraId="2D3252E1" w14:textId="77777777" w:rsidR="00BA0B9C" w:rsidRPr="00E30D90" w:rsidRDefault="00BA0B9C" w:rsidP="00243AF1">
      <w:pPr>
        <w:spacing w:after="0" w:line="240" w:lineRule="auto"/>
      </w:pPr>
    </w:p>
    <w:p w14:paraId="26DE8C67" w14:textId="42BD03C4" w:rsidR="006E7548" w:rsidRDefault="006E7548">
      <w:pPr>
        <w:rPr>
          <w:sz w:val="18"/>
          <w:szCs w:val="18"/>
        </w:rPr>
      </w:pPr>
      <w:r>
        <w:rPr>
          <w:sz w:val="18"/>
          <w:szCs w:val="18"/>
        </w:rPr>
        <w:br w:type="page"/>
      </w:r>
    </w:p>
    <w:p w14:paraId="2FF99DFA" w14:textId="626BB2D4" w:rsidR="00982AF2" w:rsidRDefault="00982AF2" w:rsidP="0011146F">
      <w:pPr>
        <w:pStyle w:val="Heading2"/>
      </w:pPr>
      <w:bookmarkStart w:id="31" w:name="_Toc122535646"/>
      <w:bookmarkStart w:id="32" w:name="_Hlk119424264"/>
      <w:r>
        <w:lastRenderedPageBreak/>
        <w:t>Appendix</w:t>
      </w:r>
      <w:r w:rsidR="00EF1385">
        <w:t xml:space="preserve"> </w:t>
      </w:r>
      <w:r w:rsidR="0030459D">
        <w:t>3</w:t>
      </w:r>
      <w:r w:rsidR="00EF1385">
        <w:t xml:space="preserve"> </w:t>
      </w:r>
      <w:r w:rsidR="00B31EBA">
        <w:t>Materials</w:t>
      </w:r>
      <w:r w:rsidR="00EF1385">
        <w:t xml:space="preserve"> </w:t>
      </w:r>
      <w:r w:rsidR="00B31EBA">
        <w:t>sent</w:t>
      </w:r>
      <w:r w:rsidR="00EF1385">
        <w:t xml:space="preserve"> </w:t>
      </w:r>
      <w:r w:rsidR="00B31EBA">
        <w:t>to</w:t>
      </w:r>
      <w:r w:rsidR="00EF1385">
        <w:t xml:space="preserve"> </w:t>
      </w:r>
      <w:r w:rsidR="00B31EBA">
        <w:t>research</w:t>
      </w:r>
      <w:r w:rsidR="00EF1385">
        <w:t xml:space="preserve"> </w:t>
      </w:r>
      <w:r w:rsidR="00B31EBA">
        <w:t>participants</w:t>
      </w:r>
      <w:r w:rsidR="00EF1385">
        <w:t xml:space="preserve"> </w:t>
      </w:r>
      <w:r w:rsidR="00B31EBA">
        <w:t>and</w:t>
      </w:r>
      <w:r w:rsidR="00EF1385">
        <w:t xml:space="preserve"> </w:t>
      </w:r>
      <w:r w:rsidR="00B31EBA">
        <w:t>informants</w:t>
      </w:r>
      <w:bookmarkEnd w:id="31"/>
    </w:p>
    <w:bookmarkEnd w:id="32"/>
    <w:p w14:paraId="68464074" w14:textId="46B85CBF" w:rsidR="006E7548" w:rsidRPr="00711B13" w:rsidRDefault="006E7548" w:rsidP="00243AF1">
      <w:pPr>
        <w:spacing w:after="0" w:line="240" w:lineRule="auto"/>
      </w:pPr>
    </w:p>
    <w:p w14:paraId="29CAE29B" w14:textId="0D2205F3" w:rsidR="00982AF2" w:rsidRDefault="00711B13" w:rsidP="00243AF1">
      <w:pPr>
        <w:spacing w:after="0" w:line="240" w:lineRule="auto"/>
      </w:pPr>
      <w:r w:rsidRPr="00711B13">
        <w:t>Information</w:t>
      </w:r>
      <w:r w:rsidR="00EF1385">
        <w:t xml:space="preserve"> </w:t>
      </w:r>
      <w:r w:rsidRPr="00711B13">
        <w:t>Sheet</w:t>
      </w:r>
      <w:r w:rsidR="00EF1385">
        <w:t xml:space="preserve"> </w:t>
      </w:r>
      <w:r w:rsidRPr="00711B13">
        <w:t>for</w:t>
      </w:r>
      <w:r w:rsidR="00EF1385">
        <w:t xml:space="preserve"> </w:t>
      </w:r>
      <w:r w:rsidRPr="00711B13">
        <w:t>refugees</w:t>
      </w:r>
    </w:p>
    <w:p w14:paraId="1D8CFE67" w14:textId="77777777" w:rsidR="00E76827" w:rsidRPr="00711B13" w:rsidRDefault="00E76827" w:rsidP="00243AF1">
      <w:pPr>
        <w:spacing w:after="0" w:line="240" w:lineRule="auto"/>
      </w:pPr>
    </w:p>
    <w:p w14:paraId="74207B40" w14:textId="69E69BC5" w:rsidR="006E7548" w:rsidRPr="00711B13" w:rsidRDefault="00982AF2" w:rsidP="00243AF1">
      <w:pPr>
        <w:spacing w:after="0" w:line="240" w:lineRule="auto"/>
      </w:pPr>
      <w:r w:rsidRPr="00711B13">
        <w:rPr>
          <w:noProof/>
          <w:sz w:val="28"/>
          <w:szCs w:val="28"/>
        </w:rPr>
        <w:drawing>
          <wp:inline distT="0" distB="0" distL="0" distR="0" wp14:anchorId="0A5068C1" wp14:editId="6D620673">
            <wp:extent cx="5805163" cy="79724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32527" t="8303" r="32455" b="3226"/>
                    <a:stretch/>
                  </pic:blipFill>
                  <pic:spPr bwMode="auto">
                    <a:xfrm>
                      <a:off x="0" y="0"/>
                      <a:ext cx="5862364" cy="8050981"/>
                    </a:xfrm>
                    <a:prstGeom prst="rect">
                      <a:avLst/>
                    </a:prstGeom>
                    <a:ln>
                      <a:noFill/>
                    </a:ln>
                    <a:extLst>
                      <a:ext uri="{53640926-AAD7-44D8-BBD7-CCE9431645EC}">
                        <a14:shadowObscured xmlns:a14="http://schemas.microsoft.com/office/drawing/2010/main"/>
                      </a:ext>
                    </a:extLst>
                  </pic:spPr>
                </pic:pic>
              </a:graphicData>
            </a:graphic>
          </wp:inline>
        </w:drawing>
      </w:r>
    </w:p>
    <w:p w14:paraId="4034892C" w14:textId="3A7F3D91" w:rsidR="00E81B72" w:rsidRPr="00711B13" w:rsidRDefault="00E81B72">
      <w:r w:rsidRPr="00711B13">
        <w:br w:type="page"/>
      </w:r>
    </w:p>
    <w:p w14:paraId="3E69C2AF" w14:textId="3E983B73" w:rsidR="00E81B72" w:rsidRDefault="00AF00DD" w:rsidP="00243AF1">
      <w:pPr>
        <w:spacing w:after="0" w:line="240" w:lineRule="auto"/>
      </w:pPr>
      <w:r>
        <w:lastRenderedPageBreak/>
        <w:t>Consent</w:t>
      </w:r>
      <w:r w:rsidR="00EF1385">
        <w:t xml:space="preserve"> </w:t>
      </w:r>
      <w:r>
        <w:t>form</w:t>
      </w:r>
      <w:r w:rsidR="00EF1385">
        <w:t xml:space="preserve"> </w:t>
      </w:r>
      <w:r>
        <w:t>(all</w:t>
      </w:r>
      <w:r w:rsidR="00EF1385">
        <w:t xml:space="preserve"> </w:t>
      </w:r>
      <w:r>
        <w:t>participants)</w:t>
      </w:r>
    </w:p>
    <w:p w14:paraId="6B2419DE" w14:textId="77777777" w:rsidR="00E76827" w:rsidRPr="00711B13" w:rsidRDefault="00E76827" w:rsidP="00243AF1">
      <w:pPr>
        <w:spacing w:after="0" w:line="240" w:lineRule="auto"/>
      </w:pPr>
    </w:p>
    <w:p w14:paraId="46379A37" w14:textId="34D09F72" w:rsidR="00592F30" w:rsidRPr="00711B13" w:rsidRDefault="0024281C" w:rsidP="00243AF1">
      <w:pPr>
        <w:spacing w:after="0" w:line="240" w:lineRule="auto"/>
      </w:pPr>
      <w:r w:rsidRPr="00711B13">
        <w:rPr>
          <w:noProof/>
          <w:sz w:val="28"/>
          <w:szCs w:val="28"/>
        </w:rPr>
        <w:drawing>
          <wp:inline distT="0" distB="0" distL="0" distR="0" wp14:anchorId="4281AE82" wp14:editId="4F59216F">
            <wp:extent cx="6110226" cy="847725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32683" t="9448" r="32766" b="2367"/>
                    <a:stretch/>
                  </pic:blipFill>
                  <pic:spPr bwMode="auto">
                    <a:xfrm>
                      <a:off x="0" y="0"/>
                      <a:ext cx="6198833" cy="8600182"/>
                    </a:xfrm>
                    <a:prstGeom prst="rect">
                      <a:avLst/>
                    </a:prstGeom>
                    <a:ln>
                      <a:noFill/>
                    </a:ln>
                    <a:extLst>
                      <a:ext uri="{53640926-AAD7-44D8-BBD7-CCE9431645EC}">
                        <a14:shadowObscured xmlns:a14="http://schemas.microsoft.com/office/drawing/2010/main"/>
                      </a:ext>
                    </a:extLst>
                  </pic:spPr>
                </pic:pic>
              </a:graphicData>
            </a:graphic>
          </wp:inline>
        </w:drawing>
      </w:r>
    </w:p>
    <w:p w14:paraId="3BC7EFAB" w14:textId="004234B0" w:rsidR="00E81B72" w:rsidRPr="00711B13" w:rsidRDefault="00E81B72">
      <w:r w:rsidRPr="00711B13">
        <w:br w:type="page"/>
      </w:r>
    </w:p>
    <w:p w14:paraId="06EBF4F2" w14:textId="0CB17143" w:rsidR="00E81B72" w:rsidRDefault="00B31EBA" w:rsidP="00243AF1">
      <w:pPr>
        <w:spacing w:after="0" w:line="240" w:lineRule="auto"/>
      </w:pPr>
      <w:r>
        <w:lastRenderedPageBreak/>
        <w:t>Letter</w:t>
      </w:r>
      <w:r w:rsidR="00EF1385">
        <w:t xml:space="preserve"> </w:t>
      </w:r>
      <w:r w:rsidR="00E76827">
        <w:t>to</w:t>
      </w:r>
      <w:r w:rsidR="00EF1385">
        <w:t xml:space="preserve"> </w:t>
      </w:r>
      <w:r w:rsidR="00E76827">
        <w:t>support</w:t>
      </w:r>
      <w:r w:rsidR="00EF1385">
        <w:t xml:space="preserve"> </w:t>
      </w:r>
      <w:r w:rsidR="00E76827">
        <w:t>organisations</w:t>
      </w:r>
      <w:r w:rsidR="00EF1385">
        <w:t xml:space="preserve"> </w:t>
      </w:r>
      <w:r w:rsidR="00E76827">
        <w:t>and</w:t>
      </w:r>
      <w:r w:rsidR="00EF1385">
        <w:t xml:space="preserve"> </w:t>
      </w:r>
      <w:r w:rsidR="00E76827">
        <w:t>providers</w:t>
      </w:r>
      <w:r w:rsidR="00EF1385">
        <w:t xml:space="preserve"> </w:t>
      </w:r>
      <w:r w:rsidR="00E76827">
        <w:t>(potential</w:t>
      </w:r>
      <w:r w:rsidR="00EF1385">
        <w:t xml:space="preserve"> </w:t>
      </w:r>
      <w:r w:rsidR="00E76827">
        <w:t>gatekeepers)</w:t>
      </w:r>
    </w:p>
    <w:p w14:paraId="2A78CE72" w14:textId="77777777" w:rsidR="00A60822" w:rsidRPr="00711B13" w:rsidRDefault="00A60822" w:rsidP="00243AF1">
      <w:pPr>
        <w:spacing w:after="0" w:line="240" w:lineRule="auto"/>
      </w:pPr>
    </w:p>
    <w:p w14:paraId="74F3A055" w14:textId="2A0C2634" w:rsidR="00D36955" w:rsidRPr="00711B13" w:rsidRDefault="004D36C2" w:rsidP="00243AF1">
      <w:pPr>
        <w:spacing w:after="0" w:line="240" w:lineRule="auto"/>
      </w:pPr>
      <w:r w:rsidRPr="00711B13">
        <w:rPr>
          <w:noProof/>
          <w:sz w:val="28"/>
          <w:szCs w:val="28"/>
        </w:rPr>
        <w:drawing>
          <wp:inline distT="0" distB="0" distL="0" distR="0" wp14:anchorId="2F2270B5" wp14:editId="4BDF8815">
            <wp:extent cx="6057039" cy="84963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32839" t="7444" r="32766" b="3799"/>
                    <a:stretch/>
                  </pic:blipFill>
                  <pic:spPr bwMode="auto">
                    <a:xfrm>
                      <a:off x="0" y="0"/>
                      <a:ext cx="6091127" cy="8544116"/>
                    </a:xfrm>
                    <a:prstGeom prst="rect">
                      <a:avLst/>
                    </a:prstGeom>
                    <a:ln>
                      <a:noFill/>
                    </a:ln>
                    <a:extLst>
                      <a:ext uri="{53640926-AAD7-44D8-BBD7-CCE9431645EC}">
                        <a14:shadowObscured xmlns:a14="http://schemas.microsoft.com/office/drawing/2010/main"/>
                      </a:ext>
                    </a:extLst>
                  </pic:spPr>
                </pic:pic>
              </a:graphicData>
            </a:graphic>
          </wp:inline>
        </w:drawing>
      </w:r>
    </w:p>
    <w:p w14:paraId="55183792" w14:textId="04042038" w:rsidR="004D36C2" w:rsidRPr="00711B13" w:rsidRDefault="004D36C2">
      <w:r w:rsidRPr="00711B13">
        <w:br w:type="page"/>
      </w:r>
    </w:p>
    <w:p w14:paraId="2D54A889" w14:textId="58CC3A87" w:rsidR="004D36C2" w:rsidRDefault="00A60822" w:rsidP="00243AF1">
      <w:pPr>
        <w:spacing w:after="0" w:line="240" w:lineRule="auto"/>
      </w:pPr>
      <w:r>
        <w:lastRenderedPageBreak/>
        <w:t>Guidance</w:t>
      </w:r>
      <w:r w:rsidR="00EF1385">
        <w:t xml:space="preserve"> </w:t>
      </w:r>
      <w:r>
        <w:t>for</w:t>
      </w:r>
      <w:r w:rsidR="00EF1385">
        <w:t xml:space="preserve"> </w:t>
      </w:r>
      <w:r>
        <w:t>gatekeepers</w:t>
      </w:r>
    </w:p>
    <w:p w14:paraId="560F0EAF" w14:textId="77777777" w:rsidR="00A60822" w:rsidRPr="00711B13" w:rsidRDefault="00A60822" w:rsidP="00243AF1">
      <w:pPr>
        <w:spacing w:after="0" w:line="240" w:lineRule="auto"/>
      </w:pPr>
    </w:p>
    <w:p w14:paraId="58A0890F" w14:textId="46C53DC6" w:rsidR="004D36C2" w:rsidRPr="00711B13" w:rsidRDefault="00A410E2" w:rsidP="00243AF1">
      <w:pPr>
        <w:spacing w:after="0" w:line="240" w:lineRule="auto"/>
      </w:pPr>
      <w:r w:rsidRPr="00711B13">
        <w:rPr>
          <w:noProof/>
          <w:sz w:val="28"/>
          <w:szCs w:val="28"/>
        </w:rPr>
        <w:drawing>
          <wp:inline distT="0" distB="0" distL="0" distR="0" wp14:anchorId="17DFB417" wp14:editId="27E79A84">
            <wp:extent cx="6063079" cy="843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32839" t="7444" r="32610" b="4085"/>
                    <a:stretch/>
                  </pic:blipFill>
                  <pic:spPr bwMode="auto">
                    <a:xfrm>
                      <a:off x="0" y="0"/>
                      <a:ext cx="6088388" cy="8474378"/>
                    </a:xfrm>
                    <a:prstGeom prst="rect">
                      <a:avLst/>
                    </a:prstGeom>
                    <a:ln>
                      <a:noFill/>
                    </a:ln>
                    <a:extLst>
                      <a:ext uri="{53640926-AAD7-44D8-BBD7-CCE9431645EC}">
                        <a14:shadowObscured xmlns:a14="http://schemas.microsoft.com/office/drawing/2010/main"/>
                      </a:ext>
                    </a:extLst>
                  </pic:spPr>
                </pic:pic>
              </a:graphicData>
            </a:graphic>
          </wp:inline>
        </w:drawing>
      </w:r>
    </w:p>
    <w:p w14:paraId="09664DB8" w14:textId="6A203EBE" w:rsidR="001F61F3" w:rsidRPr="00711B13" w:rsidRDefault="001F61F3">
      <w:r w:rsidRPr="00711B13">
        <w:br w:type="page"/>
      </w:r>
    </w:p>
    <w:p w14:paraId="7213DFE7" w14:textId="7A6B8A1A" w:rsidR="000C79E9" w:rsidRDefault="000153AA" w:rsidP="00243AF1">
      <w:pPr>
        <w:spacing w:after="0" w:line="240" w:lineRule="auto"/>
      </w:pPr>
      <w:r>
        <w:lastRenderedPageBreak/>
        <w:t>Information</w:t>
      </w:r>
      <w:r w:rsidR="00EF1385">
        <w:t xml:space="preserve"> </w:t>
      </w:r>
      <w:r>
        <w:t>sheet</w:t>
      </w:r>
      <w:r w:rsidR="00EF1385">
        <w:t xml:space="preserve"> </w:t>
      </w:r>
      <w:r>
        <w:t>for</w:t>
      </w:r>
      <w:r w:rsidR="00EF1385">
        <w:t xml:space="preserve"> </w:t>
      </w:r>
      <w:r w:rsidR="005A2762">
        <w:t>professional</w:t>
      </w:r>
      <w:r w:rsidR="00EF1385">
        <w:t xml:space="preserve"> </w:t>
      </w:r>
      <w:r w:rsidR="005A2762">
        <w:t>bodies</w:t>
      </w:r>
      <w:r w:rsidR="00EF1385">
        <w:t xml:space="preserve"> </w:t>
      </w:r>
      <w:r w:rsidR="005A2762">
        <w:t>and</w:t>
      </w:r>
      <w:r w:rsidR="00EF1385">
        <w:t xml:space="preserve"> </w:t>
      </w:r>
      <w:r w:rsidR="005A2762">
        <w:t>members</w:t>
      </w:r>
    </w:p>
    <w:p w14:paraId="2CA7207D" w14:textId="77777777" w:rsidR="005A2762" w:rsidRPr="00711B13" w:rsidRDefault="005A2762" w:rsidP="00243AF1">
      <w:pPr>
        <w:spacing w:after="0" w:line="240" w:lineRule="auto"/>
      </w:pPr>
    </w:p>
    <w:p w14:paraId="2A42DD1E" w14:textId="7D3ABAB9" w:rsidR="001F61F3" w:rsidRPr="00711B13" w:rsidRDefault="001F61F3" w:rsidP="00243AF1">
      <w:pPr>
        <w:spacing w:after="0" w:line="240" w:lineRule="auto"/>
      </w:pPr>
      <w:r w:rsidRPr="00711B13">
        <w:rPr>
          <w:noProof/>
          <w:sz w:val="28"/>
          <w:szCs w:val="28"/>
        </w:rPr>
        <w:drawing>
          <wp:inline distT="0" distB="0" distL="0" distR="0" wp14:anchorId="028F643E" wp14:editId="58CC6560">
            <wp:extent cx="6089650" cy="8477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32839" t="4295" r="32766" b="7621"/>
                    <a:stretch/>
                  </pic:blipFill>
                  <pic:spPr bwMode="auto">
                    <a:xfrm>
                      <a:off x="0" y="0"/>
                      <a:ext cx="6116662" cy="8514853"/>
                    </a:xfrm>
                    <a:prstGeom prst="rect">
                      <a:avLst/>
                    </a:prstGeom>
                    <a:ln>
                      <a:noFill/>
                    </a:ln>
                    <a:extLst>
                      <a:ext uri="{53640926-AAD7-44D8-BBD7-CCE9431645EC}">
                        <a14:shadowObscured xmlns:a14="http://schemas.microsoft.com/office/drawing/2010/main"/>
                      </a:ext>
                    </a:extLst>
                  </pic:spPr>
                </pic:pic>
              </a:graphicData>
            </a:graphic>
          </wp:inline>
        </w:drawing>
      </w:r>
    </w:p>
    <w:sectPr w:rsidR="001F61F3" w:rsidRPr="00711B13" w:rsidSect="007933EE">
      <w:pgSz w:w="11906" w:h="16838"/>
      <w:pgMar w:top="1134" w:right="1134" w:bottom="1134"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34A624" w14:textId="77777777" w:rsidR="00156191" w:rsidRDefault="00156191" w:rsidP="001D61F2">
      <w:pPr>
        <w:spacing w:after="0" w:line="240" w:lineRule="auto"/>
      </w:pPr>
      <w:r>
        <w:separator/>
      </w:r>
    </w:p>
  </w:endnote>
  <w:endnote w:type="continuationSeparator" w:id="0">
    <w:p w14:paraId="6AC714A2" w14:textId="77777777" w:rsidR="00156191" w:rsidRDefault="00156191" w:rsidP="001D6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4051178"/>
      <w:docPartObj>
        <w:docPartGallery w:val="Page Numbers (Bottom of Page)"/>
        <w:docPartUnique/>
      </w:docPartObj>
    </w:sdtPr>
    <w:sdtEndPr>
      <w:rPr>
        <w:noProof/>
      </w:rPr>
    </w:sdtEndPr>
    <w:sdtContent>
      <w:p w14:paraId="5F9F32FC" w14:textId="28F42BAD" w:rsidR="00EB3408" w:rsidRDefault="00EB3408">
        <w:pPr>
          <w:pStyle w:val="Footer"/>
          <w:jc w:val="center"/>
        </w:pPr>
        <w:r>
          <w:rPr>
            <w:noProof/>
          </w:rPr>
          <mc:AlternateContent>
            <mc:Choice Requires="wps">
              <w:drawing>
                <wp:inline distT="0" distB="0" distL="0" distR="0" wp14:anchorId="06EB5357" wp14:editId="460B5B34">
                  <wp:extent cx="5467350" cy="45085"/>
                  <wp:effectExtent l="0" t="9525" r="0" b="2540"/>
                  <wp:docPr id="19" name="Flowchart: Decision 19"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4BDAF551" id="_x0000_t110" coordsize="21600,21600" o:spt="110" path="m10800,l,10800,10800,21600,21600,10800xe">
                  <v:stroke joinstyle="miter"/>
                  <v:path gradientshapeok="t" o:connecttype="rect" textboxrect="5400,5400,16200,16200"/>
                </v:shapetype>
                <v:shape id="Flowchart: Decision 19"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" fillcolor="black" stroked="f">
                  <v:fill r:id="rId1" o:title="" type="pattern"/>
                  <w10:anchorlock/>
                </v:shape>
              </w:pict>
            </mc:Fallback>
          </mc:AlternateContent>
        </w:r>
      </w:p>
      <w:p w14:paraId="7973E5CE" w14:textId="4AC5FFD3" w:rsidR="00EB3408" w:rsidRDefault="00EB34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A10074" w14:textId="77777777" w:rsidR="00062B55" w:rsidRDefault="00062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914C73" w14:textId="77777777" w:rsidR="00156191" w:rsidRDefault="00156191" w:rsidP="001D61F2">
      <w:pPr>
        <w:spacing w:after="0" w:line="240" w:lineRule="auto"/>
      </w:pPr>
      <w:r>
        <w:separator/>
      </w:r>
    </w:p>
  </w:footnote>
  <w:footnote w:type="continuationSeparator" w:id="0">
    <w:p w14:paraId="5F66604D" w14:textId="77777777" w:rsidR="00156191" w:rsidRDefault="00156191" w:rsidP="001D61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B7094"/>
    <w:multiLevelType w:val="hybridMultilevel"/>
    <w:tmpl w:val="578274BA"/>
    <w:lvl w:ilvl="0" w:tplc="67B60A28">
      <w:start w:val="1"/>
      <w:numFmt w:val="bullet"/>
      <w:lvlText w:val="-"/>
      <w:lvlJc w:val="left"/>
      <w:pPr>
        <w:tabs>
          <w:tab w:val="num" w:pos="720"/>
        </w:tabs>
        <w:ind w:left="720" w:hanging="360"/>
      </w:pPr>
      <w:rPr>
        <w:rFonts w:ascii="Times New Roman" w:hAnsi="Times New Roman" w:hint="default"/>
      </w:rPr>
    </w:lvl>
    <w:lvl w:ilvl="1" w:tplc="E304B480" w:tentative="1">
      <w:start w:val="1"/>
      <w:numFmt w:val="bullet"/>
      <w:lvlText w:val="-"/>
      <w:lvlJc w:val="left"/>
      <w:pPr>
        <w:tabs>
          <w:tab w:val="num" w:pos="1440"/>
        </w:tabs>
        <w:ind w:left="1440" w:hanging="360"/>
      </w:pPr>
      <w:rPr>
        <w:rFonts w:ascii="Times New Roman" w:hAnsi="Times New Roman" w:hint="default"/>
      </w:rPr>
    </w:lvl>
    <w:lvl w:ilvl="2" w:tplc="06E4CAC0" w:tentative="1">
      <w:start w:val="1"/>
      <w:numFmt w:val="bullet"/>
      <w:lvlText w:val="-"/>
      <w:lvlJc w:val="left"/>
      <w:pPr>
        <w:tabs>
          <w:tab w:val="num" w:pos="2160"/>
        </w:tabs>
        <w:ind w:left="2160" w:hanging="360"/>
      </w:pPr>
      <w:rPr>
        <w:rFonts w:ascii="Times New Roman" w:hAnsi="Times New Roman" w:hint="default"/>
      </w:rPr>
    </w:lvl>
    <w:lvl w:ilvl="3" w:tplc="A364A13A" w:tentative="1">
      <w:start w:val="1"/>
      <w:numFmt w:val="bullet"/>
      <w:lvlText w:val="-"/>
      <w:lvlJc w:val="left"/>
      <w:pPr>
        <w:tabs>
          <w:tab w:val="num" w:pos="2880"/>
        </w:tabs>
        <w:ind w:left="2880" w:hanging="360"/>
      </w:pPr>
      <w:rPr>
        <w:rFonts w:ascii="Times New Roman" w:hAnsi="Times New Roman" w:hint="default"/>
      </w:rPr>
    </w:lvl>
    <w:lvl w:ilvl="4" w:tplc="B2ACFFD4" w:tentative="1">
      <w:start w:val="1"/>
      <w:numFmt w:val="bullet"/>
      <w:lvlText w:val="-"/>
      <w:lvlJc w:val="left"/>
      <w:pPr>
        <w:tabs>
          <w:tab w:val="num" w:pos="3600"/>
        </w:tabs>
        <w:ind w:left="3600" w:hanging="360"/>
      </w:pPr>
      <w:rPr>
        <w:rFonts w:ascii="Times New Roman" w:hAnsi="Times New Roman" w:hint="default"/>
      </w:rPr>
    </w:lvl>
    <w:lvl w:ilvl="5" w:tplc="022EF6BE" w:tentative="1">
      <w:start w:val="1"/>
      <w:numFmt w:val="bullet"/>
      <w:lvlText w:val="-"/>
      <w:lvlJc w:val="left"/>
      <w:pPr>
        <w:tabs>
          <w:tab w:val="num" w:pos="4320"/>
        </w:tabs>
        <w:ind w:left="4320" w:hanging="360"/>
      </w:pPr>
      <w:rPr>
        <w:rFonts w:ascii="Times New Roman" w:hAnsi="Times New Roman" w:hint="default"/>
      </w:rPr>
    </w:lvl>
    <w:lvl w:ilvl="6" w:tplc="842CF6CC" w:tentative="1">
      <w:start w:val="1"/>
      <w:numFmt w:val="bullet"/>
      <w:lvlText w:val="-"/>
      <w:lvlJc w:val="left"/>
      <w:pPr>
        <w:tabs>
          <w:tab w:val="num" w:pos="5040"/>
        </w:tabs>
        <w:ind w:left="5040" w:hanging="360"/>
      </w:pPr>
      <w:rPr>
        <w:rFonts w:ascii="Times New Roman" w:hAnsi="Times New Roman" w:hint="default"/>
      </w:rPr>
    </w:lvl>
    <w:lvl w:ilvl="7" w:tplc="7CF068F6" w:tentative="1">
      <w:start w:val="1"/>
      <w:numFmt w:val="bullet"/>
      <w:lvlText w:val="-"/>
      <w:lvlJc w:val="left"/>
      <w:pPr>
        <w:tabs>
          <w:tab w:val="num" w:pos="5760"/>
        </w:tabs>
        <w:ind w:left="5760" w:hanging="360"/>
      </w:pPr>
      <w:rPr>
        <w:rFonts w:ascii="Times New Roman" w:hAnsi="Times New Roman" w:hint="default"/>
      </w:rPr>
    </w:lvl>
    <w:lvl w:ilvl="8" w:tplc="33081F8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54F4917"/>
    <w:multiLevelType w:val="hybridMultilevel"/>
    <w:tmpl w:val="82E2A126"/>
    <w:lvl w:ilvl="0" w:tplc="54FA61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023BCA"/>
    <w:multiLevelType w:val="hybridMultilevel"/>
    <w:tmpl w:val="B8A054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22008"/>
    <w:multiLevelType w:val="hybridMultilevel"/>
    <w:tmpl w:val="F46E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94195B"/>
    <w:multiLevelType w:val="hybridMultilevel"/>
    <w:tmpl w:val="F77E44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793B2A"/>
    <w:multiLevelType w:val="multilevel"/>
    <w:tmpl w:val="6D50F5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F1B6049"/>
    <w:multiLevelType w:val="multilevel"/>
    <w:tmpl w:val="4852D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E112B7"/>
    <w:multiLevelType w:val="multilevel"/>
    <w:tmpl w:val="668466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261757"/>
    <w:multiLevelType w:val="hybridMultilevel"/>
    <w:tmpl w:val="3094F3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86F3F81"/>
    <w:multiLevelType w:val="multilevel"/>
    <w:tmpl w:val="6D50F5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8B65A80"/>
    <w:multiLevelType w:val="hybridMultilevel"/>
    <w:tmpl w:val="55D6840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47024B"/>
    <w:multiLevelType w:val="multilevel"/>
    <w:tmpl w:val="3190C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3E4568C"/>
    <w:multiLevelType w:val="hybridMultilevel"/>
    <w:tmpl w:val="0C3CDB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7C40EB"/>
    <w:multiLevelType w:val="multilevel"/>
    <w:tmpl w:val="50E23F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A3A67F2"/>
    <w:multiLevelType w:val="hybridMultilevel"/>
    <w:tmpl w:val="0C22C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A22506"/>
    <w:multiLevelType w:val="multilevel"/>
    <w:tmpl w:val="15CA6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C416F6"/>
    <w:multiLevelType w:val="multilevel"/>
    <w:tmpl w:val="6D50F5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6B07007"/>
    <w:multiLevelType w:val="multilevel"/>
    <w:tmpl w:val="2DCA0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7686F18"/>
    <w:multiLevelType w:val="multilevel"/>
    <w:tmpl w:val="97E0E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AF10EB7"/>
    <w:multiLevelType w:val="multilevel"/>
    <w:tmpl w:val="6D50F5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B675338"/>
    <w:multiLevelType w:val="multilevel"/>
    <w:tmpl w:val="91D663A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E674D68"/>
    <w:multiLevelType w:val="hybridMultilevel"/>
    <w:tmpl w:val="C916FDD8"/>
    <w:lvl w:ilvl="0" w:tplc="F8D6BCC0">
      <w:start w:val="1"/>
      <w:numFmt w:val="bullet"/>
      <w:lvlText w:val="•"/>
      <w:lvlJc w:val="left"/>
      <w:pPr>
        <w:tabs>
          <w:tab w:val="num" w:pos="720"/>
        </w:tabs>
        <w:ind w:left="720" w:hanging="360"/>
      </w:pPr>
      <w:rPr>
        <w:rFonts w:ascii="Arial" w:hAnsi="Arial" w:hint="default"/>
      </w:rPr>
    </w:lvl>
    <w:lvl w:ilvl="1" w:tplc="8C74E9E2">
      <w:numFmt w:val="bullet"/>
      <w:lvlText w:val="•"/>
      <w:lvlJc w:val="left"/>
      <w:pPr>
        <w:tabs>
          <w:tab w:val="num" w:pos="1440"/>
        </w:tabs>
        <w:ind w:left="1440" w:hanging="360"/>
      </w:pPr>
      <w:rPr>
        <w:rFonts w:ascii="Arial" w:hAnsi="Arial" w:hint="default"/>
      </w:rPr>
    </w:lvl>
    <w:lvl w:ilvl="2" w:tplc="2C648384" w:tentative="1">
      <w:start w:val="1"/>
      <w:numFmt w:val="bullet"/>
      <w:lvlText w:val="•"/>
      <w:lvlJc w:val="left"/>
      <w:pPr>
        <w:tabs>
          <w:tab w:val="num" w:pos="2160"/>
        </w:tabs>
        <w:ind w:left="2160" w:hanging="360"/>
      </w:pPr>
      <w:rPr>
        <w:rFonts w:ascii="Arial" w:hAnsi="Arial" w:hint="default"/>
      </w:rPr>
    </w:lvl>
    <w:lvl w:ilvl="3" w:tplc="D81C3002" w:tentative="1">
      <w:start w:val="1"/>
      <w:numFmt w:val="bullet"/>
      <w:lvlText w:val="•"/>
      <w:lvlJc w:val="left"/>
      <w:pPr>
        <w:tabs>
          <w:tab w:val="num" w:pos="2880"/>
        </w:tabs>
        <w:ind w:left="2880" w:hanging="360"/>
      </w:pPr>
      <w:rPr>
        <w:rFonts w:ascii="Arial" w:hAnsi="Arial" w:hint="default"/>
      </w:rPr>
    </w:lvl>
    <w:lvl w:ilvl="4" w:tplc="3DBA8540" w:tentative="1">
      <w:start w:val="1"/>
      <w:numFmt w:val="bullet"/>
      <w:lvlText w:val="•"/>
      <w:lvlJc w:val="left"/>
      <w:pPr>
        <w:tabs>
          <w:tab w:val="num" w:pos="3600"/>
        </w:tabs>
        <w:ind w:left="3600" w:hanging="360"/>
      </w:pPr>
      <w:rPr>
        <w:rFonts w:ascii="Arial" w:hAnsi="Arial" w:hint="default"/>
      </w:rPr>
    </w:lvl>
    <w:lvl w:ilvl="5" w:tplc="640225C8" w:tentative="1">
      <w:start w:val="1"/>
      <w:numFmt w:val="bullet"/>
      <w:lvlText w:val="•"/>
      <w:lvlJc w:val="left"/>
      <w:pPr>
        <w:tabs>
          <w:tab w:val="num" w:pos="4320"/>
        </w:tabs>
        <w:ind w:left="4320" w:hanging="360"/>
      </w:pPr>
      <w:rPr>
        <w:rFonts w:ascii="Arial" w:hAnsi="Arial" w:hint="default"/>
      </w:rPr>
    </w:lvl>
    <w:lvl w:ilvl="6" w:tplc="CEBED38A" w:tentative="1">
      <w:start w:val="1"/>
      <w:numFmt w:val="bullet"/>
      <w:lvlText w:val="•"/>
      <w:lvlJc w:val="left"/>
      <w:pPr>
        <w:tabs>
          <w:tab w:val="num" w:pos="5040"/>
        </w:tabs>
        <w:ind w:left="5040" w:hanging="360"/>
      </w:pPr>
      <w:rPr>
        <w:rFonts w:ascii="Arial" w:hAnsi="Arial" w:hint="default"/>
      </w:rPr>
    </w:lvl>
    <w:lvl w:ilvl="7" w:tplc="E848D49E" w:tentative="1">
      <w:start w:val="1"/>
      <w:numFmt w:val="bullet"/>
      <w:lvlText w:val="•"/>
      <w:lvlJc w:val="left"/>
      <w:pPr>
        <w:tabs>
          <w:tab w:val="num" w:pos="5760"/>
        </w:tabs>
        <w:ind w:left="5760" w:hanging="360"/>
      </w:pPr>
      <w:rPr>
        <w:rFonts w:ascii="Arial" w:hAnsi="Arial" w:hint="default"/>
      </w:rPr>
    </w:lvl>
    <w:lvl w:ilvl="8" w:tplc="3BFA373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43043E8"/>
    <w:multiLevelType w:val="hybridMultilevel"/>
    <w:tmpl w:val="B844BDE8"/>
    <w:lvl w:ilvl="0" w:tplc="77D83BB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6D7DED"/>
    <w:multiLevelType w:val="hybridMultilevel"/>
    <w:tmpl w:val="719AB280"/>
    <w:lvl w:ilvl="0" w:tplc="54FA6140">
      <w:numFmt w:val="bullet"/>
      <w:lvlText w:val="•"/>
      <w:lvlJc w:val="left"/>
      <w:pPr>
        <w:ind w:left="720" w:hanging="360"/>
      </w:pPr>
      <w:rPr>
        <w:rFonts w:ascii="Calibri" w:eastAsiaTheme="minorHAnsi" w:hAnsi="Calibri" w:cs="Calibri" w:hint="default"/>
      </w:rPr>
    </w:lvl>
    <w:lvl w:ilvl="1" w:tplc="50204C3C">
      <w:numFmt w:val="bullet"/>
      <w:lvlText w:val=""/>
      <w:lvlJc w:val="left"/>
      <w:pPr>
        <w:ind w:left="1440" w:hanging="36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80248AE"/>
    <w:multiLevelType w:val="hybridMultilevel"/>
    <w:tmpl w:val="9BDCC9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B570BC7"/>
    <w:multiLevelType w:val="multilevel"/>
    <w:tmpl w:val="F0941FF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B7F7F81"/>
    <w:multiLevelType w:val="multilevel"/>
    <w:tmpl w:val="77685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5"/>
  </w:num>
  <w:num w:numId="3">
    <w:abstractNumId w:val="20"/>
  </w:num>
  <w:num w:numId="4">
    <w:abstractNumId w:val="7"/>
  </w:num>
  <w:num w:numId="5">
    <w:abstractNumId w:val="6"/>
  </w:num>
  <w:num w:numId="6">
    <w:abstractNumId w:val="13"/>
  </w:num>
  <w:num w:numId="7">
    <w:abstractNumId w:val="17"/>
  </w:num>
  <w:num w:numId="8">
    <w:abstractNumId w:val="12"/>
  </w:num>
  <w:num w:numId="9">
    <w:abstractNumId w:val="4"/>
  </w:num>
  <w:num w:numId="10">
    <w:abstractNumId w:val="2"/>
  </w:num>
  <w:num w:numId="11">
    <w:abstractNumId w:val="21"/>
  </w:num>
  <w:num w:numId="12">
    <w:abstractNumId w:val="22"/>
  </w:num>
  <w:num w:numId="13">
    <w:abstractNumId w:val="3"/>
  </w:num>
  <w:num w:numId="14">
    <w:abstractNumId w:val="23"/>
  </w:num>
  <w:num w:numId="15">
    <w:abstractNumId w:val="1"/>
  </w:num>
  <w:num w:numId="16">
    <w:abstractNumId w:val="0"/>
  </w:num>
  <w:num w:numId="17">
    <w:abstractNumId w:val="14"/>
  </w:num>
  <w:num w:numId="18">
    <w:abstractNumId w:val="15"/>
  </w:num>
  <w:num w:numId="19">
    <w:abstractNumId w:val="26"/>
  </w:num>
  <w:num w:numId="20">
    <w:abstractNumId w:val="10"/>
  </w:num>
  <w:num w:numId="21">
    <w:abstractNumId w:val="8"/>
  </w:num>
  <w:num w:numId="22">
    <w:abstractNumId w:val="24"/>
  </w:num>
  <w:num w:numId="23">
    <w:abstractNumId w:val="16"/>
  </w:num>
  <w:num w:numId="24">
    <w:abstractNumId w:val="5"/>
  </w:num>
  <w:num w:numId="25">
    <w:abstractNumId w:val="19"/>
  </w:num>
  <w:num w:numId="26">
    <w:abstractNumId w:val="9"/>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34B92"/>
    <w:rsid w:val="0000038D"/>
    <w:rsid w:val="0000038E"/>
    <w:rsid w:val="00001103"/>
    <w:rsid w:val="000013AB"/>
    <w:rsid w:val="00001D1D"/>
    <w:rsid w:val="00002C2B"/>
    <w:rsid w:val="00003845"/>
    <w:rsid w:val="00003CE2"/>
    <w:rsid w:val="00003DB6"/>
    <w:rsid w:val="00005A43"/>
    <w:rsid w:val="00005A58"/>
    <w:rsid w:val="000063C7"/>
    <w:rsid w:val="00006AFC"/>
    <w:rsid w:val="00007779"/>
    <w:rsid w:val="0001186F"/>
    <w:rsid w:val="00012672"/>
    <w:rsid w:val="00012EC1"/>
    <w:rsid w:val="00013ED9"/>
    <w:rsid w:val="000145E2"/>
    <w:rsid w:val="00014CE1"/>
    <w:rsid w:val="000153AA"/>
    <w:rsid w:val="000153C2"/>
    <w:rsid w:val="000235EB"/>
    <w:rsid w:val="0002477C"/>
    <w:rsid w:val="000255D4"/>
    <w:rsid w:val="00027D52"/>
    <w:rsid w:val="00030703"/>
    <w:rsid w:val="000314E7"/>
    <w:rsid w:val="000319C2"/>
    <w:rsid w:val="00032704"/>
    <w:rsid w:val="000341B5"/>
    <w:rsid w:val="000344B0"/>
    <w:rsid w:val="0003483A"/>
    <w:rsid w:val="0003525D"/>
    <w:rsid w:val="000357DB"/>
    <w:rsid w:val="0003594A"/>
    <w:rsid w:val="0003606E"/>
    <w:rsid w:val="000360FC"/>
    <w:rsid w:val="00036208"/>
    <w:rsid w:val="000410DA"/>
    <w:rsid w:val="00041214"/>
    <w:rsid w:val="00041264"/>
    <w:rsid w:val="0004127C"/>
    <w:rsid w:val="00041E57"/>
    <w:rsid w:val="000425DB"/>
    <w:rsid w:val="000429F2"/>
    <w:rsid w:val="0004327B"/>
    <w:rsid w:val="00043DE9"/>
    <w:rsid w:val="000447A3"/>
    <w:rsid w:val="000458AB"/>
    <w:rsid w:val="0005035F"/>
    <w:rsid w:val="00050636"/>
    <w:rsid w:val="00050C13"/>
    <w:rsid w:val="00051923"/>
    <w:rsid w:val="00051D1B"/>
    <w:rsid w:val="0005301D"/>
    <w:rsid w:val="00053A65"/>
    <w:rsid w:val="00053C24"/>
    <w:rsid w:val="00055425"/>
    <w:rsid w:val="000555D5"/>
    <w:rsid w:val="000569EA"/>
    <w:rsid w:val="00056EBB"/>
    <w:rsid w:val="000573A5"/>
    <w:rsid w:val="000600E1"/>
    <w:rsid w:val="000603A3"/>
    <w:rsid w:val="000605CF"/>
    <w:rsid w:val="0006122D"/>
    <w:rsid w:val="00061893"/>
    <w:rsid w:val="00061DAE"/>
    <w:rsid w:val="000629B2"/>
    <w:rsid w:val="00062B1B"/>
    <w:rsid w:val="00062B55"/>
    <w:rsid w:val="00062F89"/>
    <w:rsid w:val="00063501"/>
    <w:rsid w:val="000648A8"/>
    <w:rsid w:val="00064F32"/>
    <w:rsid w:val="000653D0"/>
    <w:rsid w:val="00065847"/>
    <w:rsid w:val="00065D11"/>
    <w:rsid w:val="00065F7D"/>
    <w:rsid w:val="00065FE3"/>
    <w:rsid w:val="000667BD"/>
    <w:rsid w:val="00067F20"/>
    <w:rsid w:val="00070329"/>
    <w:rsid w:val="00070654"/>
    <w:rsid w:val="00070B92"/>
    <w:rsid w:val="00071209"/>
    <w:rsid w:val="000718C4"/>
    <w:rsid w:val="00072041"/>
    <w:rsid w:val="00072B57"/>
    <w:rsid w:val="00072ED6"/>
    <w:rsid w:val="00073089"/>
    <w:rsid w:val="00075524"/>
    <w:rsid w:val="00075B66"/>
    <w:rsid w:val="0007703B"/>
    <w:rsid w:val="00077DE6"/>
    <w:rsid w:val="000802AD"/>
    <w:rsid w:val="000802E0"/>
    <w:rsid w:val="00080512"/>
    <w:rsid w:val="000807F4"/>
    <w:rsid w:val="00082031"/>
    <w:rsid w:val="00084729"/>
    <w:rsid w:val="0009009E"/>
    <w:rsid w:val="000918C8"/>
    <w:rsid w:val="00091D4B"/>
    <w:rsid w:val="00093E1C"/>
    <w:rsid w:val="000941B2"/>
    <w:rsid w:val="0009420B"/>
    <w:rsid w:val="00095430"/>
    <w:rsid w:val="00095ED4"/>
    <w:rsid w:val="0009667C"/>
    <w:rsid w:val="00096D94"/>
    <w:rsid w:val="00097A8D"/>
    <w:rsid w:val="000A2290"/>
    <w:rsid w:val="000A3546"/>
    <w:rsid w:val="000A3885"/>
    <w:rsid w:val="000A53E2"/>
    <w:rsid w:val="000A5EE2"/>
    <w:rsid w:val="000A60EC"/>
    <w:rsid w:val="000B0D3E"/>
    <w:rsid w:val="000B17AB"/>
    <w:rsid w:val="000B2DF9"/>
    <w:rsid w:val="000B368D"/>
    <w:rsid w:val="000B4D38"/>
    <w:rsid w:val="000B556F"/>
    <w:rsid w:val="000B5CF6"/>
    <w:rsid w:val="000B621C"/>
    <w:rsid w:val="000B70F6"/>
    <w:rsid w:val="000C0133"/>
    <w:rsid w:val="000C04A9"/>
    <w:rsid w:val="000C0E9C"/>
    <w:rsid w:val="000C0F75"/>
    <w:rsid w:val="000C1334"/>
    <w:rsid w:val="000C1E30"/>
    <w:rsid w:val="000C1ECA"/>
    <w:rsid w:val="000C33A6"/>
    <w:rsid w:val="000C458C"/>
    <w:rsid w:val="000C4A1D"/>
    <w:rsid w:val="000C5A7C"/>
    <w:rsid w:val="000C636E"/>
    <w:rsid w:val="000C706D"/>
    <w:rsid w:val="000C79E9"/>
    <w:rsid w:val="000D0B9D"/>
    <w:rsid w:val="000D2ABB"/>
    <w:rsid w:val="000D2F4B"/>
    <w:rsid w:val="000D34E7"/>
    <w:rsid w:val="000D3819"/>
    <w:rsid w:val="000D5DAD"/>
    <w:rsid w:val="000D62C4"/>
    <w:rsid w:val="000D661D"/>
    <w:rsid w:val="000D6D87"/>
    <w:rsid w:val="000D78F3"/>
    <w:rsid w:val="000D7DA8"/>
    <w:rsid w:val="000E0027"/>
    <w:rsid w:val="000E0346"/>
    <w:rsid w:val="000E1899"/>
    <w:rsid w:val="000E1957"/>
    <w:rsid w:val="000E26D2"/>
    <w:rsid w:val="000E5175"/>
    <w:rsid w:val="000E63B0"/>
    <w:rsid w:val="000E7471"/>
    <w:rsid w:val="000E7B50"/>
    <w:rsid w:val="000E7E78"/>
    <w:rsid w:val="000E7FA0"/>
    <w:rsid w:val="000F00E4"/>
    <w:rsid w:val="000F0147"/>
    <w:rsid w:val="000F1A13"/>
    <w:rsid w:val="000F44C5"/>
    <w:rsid w:val="000F4CAC"/>
    <w:rsid w:val="000F6679"/>
    <w:rsid w:val="000F69C8"/>
    <w:rsid w:val="000F6B66"/>
    <w:rsid w:val="000F6BA1"/>
    <w:rsid w:val="000F7337"/>
    <w:rsid w:val="000F7B11"/>
    <w:rsid w:val="001002E2"/>
    <w:rsid w:val="0010056F"/>
    <w:rsid w:val="00100B75"/>
    <w:rsid w:val="00100B8D"/>
    <w:rsid w:val="00100FDA"/>
    <w:rsid w:val="001014C5"/>
    <w:rsid w:val="00101CC5"/>
    <w:rsid w:val="00102559"/>
    <w:rsid w:val="00102D33"/>
    <w:rsid w:val="0010393C"/>
    <w:rsid w:val="00103DC2"/>
    <w:rsid w:val="0010486C"/>
    <w:rsid w:val="0010542E"/>
    <w:rsid w:val="00105FC0"/>
    <w:rsid w:val="0010676E"/>
    <w:rsid w:val="00106863"/>
    <w:rsid w:val="00106B79"/>
    <w:rsid w:val="00107BE9"/>
    <w:rsid w:val="00107F70"/>
    <w:rsid w:val="00110511"/>
    <w:rsid w:val="00111031"/>
    <w:rsid w:val="0011146F"/>
    <w:rsid w:val="00111851"/>
    <w:rsid w:val="00112600"/>
    <w:rsid w:val="00113134"/>
    <w:rsid w:val="001138D9"/>
    <w:rsid w:val="0011440D"/>
    <w:rsid w:val="001149A1"/>
    <w:rsid w:val="00114DCE"/>
    <w:rsid w:val="001160FE"/>
    <w:rsid w:val="00116D1B"/>
    <w:rsid w:val="001172EE"/>
    <w:rsid w:val="001173B9"/>
    <w:rsid w:val="00120BD1"/>
    <w:rsid w:val="001216B6"/>
    <w:rsid w:val="00121EF9"/>
    <w:rsid w:val="00122046"/>
    <w:rsid w:val="00122E52"/>
    <w:rsid w:val="00122E73"/>
    <w:rsid w:val="00124245"/>
    <w:rsid w:val="00125147"/>
    <w:rsid w:val="00125970"/>
    <w:rsid w:val="00125ADB"/>
    <w:rsid w:val="00125F4D"/>
    <w:rsid w:val="00126503"/>
    <w:rsid w:val="00126FE4"/>
    <w:rsid w:val="001270F6"/>
    <w:rsid w:val="00127811"/>
    <w:rsid w:val="00127CA9"/>
    <w:rsid w:val="0013042B"/>
    <w:rsid w:val="00132267"/>
    <w:rsid w:val="0013233F"/>
    <w:rsid w:val="0013349B"/>
    <w:rsid w:val="0013526D"/>
    <w:rsid w:val="00136080"/>
    <w:rsid w:val="00137041"/>
    <w:rsid w:val="00137F02"/>
    <w:rsid w:val="00140164"/>
    <w:rsid w:val="00140852"/>
    <w:rsid w:val="00141936"/>
    <w:rsid w:val="001419B0"/>
    <w:rsid w:val="00141D58"/>
    <w:rsid w:val="00142176"/>
    <w:rsid w:val="001421EF"/>
    <w:rsid w:val="001441BA"/>
    <w:rsid w:val="0014483F"/>
    <w:rsid w:val="00144A98"/>
    <w:rsid w:val="00144E1C"/>
    <w:rsid w:val="00144FBD"/>
    <w:rsid w:val="0014523F"/>
    <w:rsid w:val="001454F8"/>
    <w:rsid w:val="001464AD"/>
    <w:rsid w:val="00146725"/>
    <w:rsid w:val="00147436"/>
    <w:rsid w:val="00150011"/>
    <w:rsid w:val="00150199"/>
    <w:rsid w:val="00150DBE"/>
    <w:rsid w:val="00150F95"/>
    <w:rsid w:val="00151AD9"/>
    <w:rsid w:val="00152065"/>
    <w:rsid w:val="001521B9"/>
    <w:rsid w:val="001524F0"/>
    <w:rsid w:val="001534AE"/>
    <w:rsid w:val="001560B0"/>
    <w:rsid w:val="00156191"/>
    <w:rsid w:val="001564F7"/>
    <w:rsid w:val="00156B1A"/>
    <w:rsid w:val="0016098E"/>
    <w:rsid w:val="001609AA"/>
    <w:rsid w:val="00161064"/>
    <w:rsid w:val="00161F49"/>
    <w:rsid w:val="0016336C"/>
    <w:rsid w:val="00164200"/>
    <w:rsid w:val="001647E2"/>
    <w:rsid w:val="00165677"/>
    <w:rsid w:val="00165977"/>
    <w:rsid w:val="001665C4"/>
    <w:rsid w:val="001679BC"/>
    <w:rsid w:val="00167EBD"/>
    <w:rsid w:val="00171A71"/>
    <w:rsid w:val="0017208E"/>
    <w:rsid w:val="00173489"/>
    <w:rsid w:val="00174018"/>
    <w:rsid w:val="00175D21"/>
    <w:rsid w:val="001762A0"/>
    <w:rsid w:val="00177F2F"/>
    <w:rsid w:val="0018013E"/>
    <w:rsid w:val="0018080F"/>
    <w:rsid w:val="00180CA4"/>
    <w:rsid w:val="0018132F"/>
    <w:rsid w:val="0018137D"/>
    <w:rsid w:val="00182076"/>
    <w:rsid w:val="00182F6E"/>
    <w:rsid w:val="00182F9E"/>
    <w:rsid w:val="00184745"/>
    <w:rsid w:val="00187618"/>
    <w:rsid w:val="00187C58"/>
    <w:rsid w:val="00192068"/>
    <w:rsid w:val="00192852"/>
    <w:rsid w:val="00193AE4"/>
    <w:rsid w:val="001945DD"/>
    <w:rsid w:val="001949ED"/>
    <w:rsid w:val="00195736"/>
    <w:rsid w:val="00195D61"/>
    <w:rsid w:val="00196116"/>
    <w:rsid w:val="00196387"/>
    <w:rsid w:val="0019677A"/>
    <w:rsid w:val="00197C46"/>
    <w:rsid w:val="001A0D37"/>
    <w:rsid w:val="001A187F"/>
    <w:rsid w:val="001A3202"/>
    <w:rsid w:val="001A363C"/>
    <w:rsid w:val="001A4415"/>
    <w:rsid w:val="001A4DA8"/>
    <w:rsid w:val="001A59C0"/>
    <w:rsid w:val="001A6132"/>
    <w:rsid w:val="001A7CE6"/>
    <w:rsid w:val="001A7E3B"/>
    <w:rsid w:val="001B1836"/>
    <w:rsid w:val="001B1D35"/>
    <w:rsid w:val="001B24D2"/>
    <w:rsid w:val="001B274C"/>
    <w:rsid w:val="001B2A40"/>
    <w:rsid w:val="001B2F08"/>
    <w:rsid w:val="001B3D2A"/>
    <w:rsid w:val="001B6655"/>
    <w:rsid w:val="001B6C32"/>
    <w:rsid w:val="001C100C"/>
    <w:rsid w:val="001C1B51"/>
    <w:rsid w:val="001C1CF4"/>
    <w:rsid w:val="001C2278"/>
    <w:rsid w:val="001C2431"/>
    <w:rsid w:val="001C30C9"/>
    <w:rsid w:val="001C3555"/>
    <w:rsid w:val="001C3E82"/>
    <w:rsid w:val="001C4208"/>
    <w:rsid w:val="001C42A7"/>
    <w:rsid w:val="001C4B28"/>
    <w:rsid w:val="001C4CEF"/>
    <w:rsid w:val="001C4D02"/>
    <w:rsid w:val="001C5B71"/>
    <w:rsid w:val="001C6178"/>
    <w:rsid w:val="001C6518"/>
    <w:rsid w:val="001C659F"/>
    <w:rsid w:val="001C690B"/>
    <w:rsid w:val="001C6E1F"/>
    <w:rsid w:val="001C7735"/>
    <w:rsid w:val="001C7D7C"/>
    <w:rsid w:val="001D0340"/>
    <w:rsid w:val="001D0E36"/>
    <w:rsid w:val="001D1616"/>
    <w:rsid w:val="001D1C15"/>
    <w:rsid w:val="001D42C4"/>
    <w:rsid w:val="001D5634"/>
    <w:rsid w:val="001D5DA4"/>
    <w:rsid w:val="001D61F2"/>
    <w:rsid w:val="001D660A"/>
    <w:rsid w:val="001D67D9"/>
    <w:rsid w:val="001D6AFC"/>
    <w:rsid w:val="001D74D5"/>
    <w:rsid w:val="001D79DC"/>
    <w:rsid w:val="001D7D60"/>
    <w:rsid w:val="001E0063"/>
    <w:rsid w:val="001E106D"/>
    <w:rsid w:val="001E173C"/>
    <w:rsid w:val="001E1C43"/>
    <w:rsid w:val="001E32ED"/>
    <w:rsid w:val="001E3A5F"/>
    <w:rsid w:val="001E3BC4"/>
    <w:rsid w:val="001E4352"/>
    <w:rsid w:val="001E459B"/>
    <w:rsid w:val="001E5185"/>
    <w:rsid w:val="001E5328"/>
    <w:rsid w:val="001E5F7F"/>
    <w:rsid w:val="001E6380"/>
    <w:rsid w:val="001E6EBE"/>
    <w:rsid w:val="001E7397"/>
    <w:rsid w:val="001E7A0D"/>
    <w:rsid w:val="001E7B2F"/>
    <w:rsid w:val="001F0368"/>
    <w:rsid w:val="001F038D"/>
    <w:rsid w:val="001F1727"/>
    <w:rsid w:val="001F1737"/>
    <w:rsid w:val="001F17CE"/>
    <w:rsid w:val="001F1CF0"/>
    <w:rsid w:val="001F2656"/>
    <w:rsid w:val="001F26E8"/>
    <w:rsid w:val="001F27E0"/>
    <w:rsid w:val="001F4D20"/>
    <w:rsid w:val="001F4FFC"/>
    <w:rsid w:val="001F5BF3"/>
    <w:rsid w:val="001F61F3"/>
    <w:rsid w:val="001F65C0"/>
    <w:rsid w:val="001F7F88"/>
    <w:rsid w:val="002008CF"/>
    <w:rsid w:val="00200FD6"/>
    <w:rsid w:val="00201859"/>
    <w:rsid w:val="00201B22"/>
    <w:rsid w:val="00201F2B"/>
    <w:rsid w:val="0020347F"/>
    <w:rsid w:val="00204511"/>
    <w:rsid w:val="002056F3"/>
    <w:rsid w:val="00210405"/>
    <w:rsid w:val="00210464"/>
    <w:rsid w:val="0021216C"/>
    <w:rsid w:val="00212A5B"/>
    <w:rsid w:val="002145D3"/>
    <w:rsid w:val="002145FE"/>
    <w:rsid w:val="00214F66"/>
    <w:rsid w:val="00215121"/>
    <w:rsid w:val="002151D7"/>
    <w:rsid w:val="00215210"/>
    <w:rsid w:val="002156C5"/>
    <w:rsid w:val="00217392"/>
    <w:rsid w:val="002175A0"/>
    <w:rsid w:val="00217C33"/>
    <w:rsid w:val="00220100"/>
    <w:rsid w:val="00220132"/>
    <w:rsid w:val="0022046D"/>
    <w:rsid w:val="002204EC"/>
    <w:rsid w:val="00221693"/>
    <w:rsid w:val="0022257E"/>
    <w:rsid w:val="00223584"/>
    <w:rsid w:val="00223D17"/>
    <w:rsid w:val="00224FBD"/>
    <w:rsid w:val="0022546A"/>
    <w:rsid w:val="00226806"/>
    <w:rsid w:val="00227889"/>
    <w:rsid w:val="00227B3E"/>
    <w:rsid w:val="00230C92"/>
    <w:rsid w:val="002313B1"/>
    <w:rsid w:val="00232343"/>
    <w:rsid w:val="002326CE"/>
    <w:rsid w:val="002327B6"/>
    <w:rsid w:val="00232DE5"/>
    <w:rsid w:val="00233A3A"/>
    <w:rsid w:val="00233D9A"/>
    <w:rsid w:val="002346F8"/>
    <w:rsid w:val="00236075"/>
    <w:rsid w:val="002372AF"/>
    <w:rsid w:val="00237410"/>
    <w:rsid w:val="002378A8"/>
    <w:rsid w:val="00237B1B"/>
    <w:rsid w:val="00237F2F"/>
    <w:rsid w:val="00237FA1"/>
    <w:rsid w:val="0024103C"/>
    <w:rsid w:val="00241317"/>
    <w:rsid w:val="002417C7"/>
    <w:rsid w:val="00241D7F"/>
    <w:rsid w:val="00242286"/>
    <w:rsid w:val="0024281C"/>
    <w:rsid w:val="00242CF2"/>
    <w:rsid w:val="00242EB3"/>
    <w:rsid w:val="0024397C"/>
    <w:rsid w:val="00243AF1"/>
    <w:rsid w:val="002443C9"/>
    <w:rsid w:val="002446F9"/>
    <w:rsid w:val="00244D63"/>
    <w:rsid w:val="00244D7F"/>
    <w:rsid w:val="0024500F"/>
    <w:rsid w:val="00246F24"/>
    <w:rsid w:val="002474EC"/>
    <w:rsid w:val="0025061C"/>
    <w:rsid w:val="002510B6"/>
    <w:rsid w:val="00251A94"/>
    <w:rsid w:val="00251D35"/>
    <w:rsid w:val="00251E6E"/>
    <w:rsid w:val="0025354D"/>
    <w:rsid w:val="00253827"/>
    <w:rsid w:val="00254DBE"/>
    <w:rsid w:val="002562BF"/>
    <w:rsid w:val="00256C88"/>
    <w:rsid w:val="00260784"/>
    <w:rsid w:val="002610E4"/>
    <w:rsid w:val="00262C13"/>
    <w:rsid w:val="00262E7A"/>
    <w:rsid w:val="00263CC1"/>
    <w:rsid w:val="002640EB"/>
    <w:rsid w:val="00264E8F"/>
    <w:rsid w:val="00265C79"/>
    <w:rsid w:val="00266536"/>
    <w:rsid w:val="00266C84"/>
    <w:rsid w:val="00266D6E"/>
    <w:rsid w:val="00267C8E"/>
    <w:rsid w:val="00267DEA"/>
    <w:rsid w:val="00270556"/>
    <w:rsid w:val="002719D2"/>
    <w:rsid w:val="002726AA"/>
    <w:rsid w:val="002743A5"/>
    <w:rsid w:val="00274B82"/>
    <w:rsid w:val="00274BEF"/>
    <w:rsid w:val="00275724"/>
    <w:rsid w:val="00275AD0"/>
    <w:rsid w:val="00276380"/>
    <w:rsid w:val="0027657C"/>
    <w:rsid w:val="00276DA8"/>
    <w:rsid w:val="00276E86"/>
    <w:rsid w:val="0027739D"/>
    <w:rsid w:val="002776E8"/>
    <w:rsid w:val="002811EA"/>
    <w:rsid w:val="002816D8"/>
    <w:rsid w:val="00281F00"/>
    <w:rsid w:val="00283A1B"/>
    <w:rsid w:val="0028490D"/>
    <w:rsid w:val="00284C2A"/>
    <w:rsid w:val="00284E55"/>
    <w:rsid w:val="00285164"/>
    <w:rsid w:val="002852C3"/>
    <w:rsid w:val="002879E1"/>
    <w:rsid w:val="0029026C"/>
    <w:rsid w:val="00290290"/>
    <w:rsid w:val="00291E35"/>
    <w:rsid w:val="00292AEB"/>
    <w:rsid w:val="00293164"/>
    <w:rsid w:val="00294129"/>
    <w:rsid w:val="00294BA6"/>
    <w:rsid w:val="00294BED"/>
    <w:rsid w:val="002965DA"/>
    <w:rsid w:val="00296DA9"/>
    <w:rsid w:val="002A03D7"/>
    <w:rsid w:val="002A07EA"/>
    <w:rsid w:val="002A0A22"/>
    <w:rsid w:val="002A1199"/>
    <w:rsid w:val="002A12DD"/>
    <w:rsid w:val="002A22F5"/>
    <w:rsid w:val="002A31E5"/>
    <w:rsid w:val="002A3AB5"/>
    <w:rsid w:val="002A3C9E"/>
    <w:rsid w:val="002A40DA"/>
    <w:rsid w:val="002A56BC"/>
    <w:rsid w:val="002A61C9"/>
    <w:rsid w:val="002A6926"/>
    <w:rsid w:val="002A7B70"/>
    <w:rsid w:val="002B04BF"/>
    <w:rsid w:val="002B09CC"/>
    <w:rsid w:val="002B14BB"/>
    <w:rsid w:val="002B18AD"/>
    <w:rsid w:val="002B2A75"/>
    <w:rsid w:val="002B3A15"/>
    <w:rsid w:val="002B5960"/>
    <w:rsid w:val="002B5F57"/>
    <w:rsid w:val="002B6E8B"/>
    <w:rsid w:val="002B7005"/>
    <w:rsid w:val="002C01DC"/>
    <w:rsid w:val="002C0926"/>
    <w:rsid w:val="002C1351"/>
    <w:rsid w:val="002C22FD"/>
    <w:rsid w:val="002C28E6"/>
    <w:rsid w:val="002C3B41"/>
    <w:rsid w:val="002C3ECA"/>
    <w:rsid w:val="002C48A9"/>
    <w:rsid w:val="002C60A8"/>
    <w:rsid w:val="002C62BD"/>
    <w:rsid w:val="002C67F8"/>
    <w:rsid w:val="002C6E88"/>
    <w:rsid w:val="002D175D"/>
    <w:rsid w:val="002D32EB"/>
    <w:rsid w:val="002D4102"/>
    <w:rsid w:val="002D43D1"/>
    <w:rsid w:val="002D55C1"/>
    <w:rsid w:val="002D5920"/>
    <w:rsid w:val="002D5F26"/>
    <w:rsid w:val="002D61E9"/>
    <w:rsid w:val="002D6F4C"/>
    <w:rsid w:val="002D7BAE"/>
    <w:rsid w:val="002E05BA"/>
    <w:rsid w:val="002E0642"/>
    <w:rsid w:val="002E09A7"/>
    <w:rsid w:val="002E09BA"/>
    <w:rsid w:val="002E14DA"/>
    <w:rsid w:val="002E1DB0"/>
    <w:rsid w:val="002E22A3"/>
    <w:rsid w:val="002E22D0"/>
    <w:rsid w:val="002E364E"/>
    <w:rsid w:val="002E4C85"/>
    <w:rsid w:val="002E5E3E"/>
    <w:rsid w:val="002E6F6A"/>
    <w:rsid w:val="002E7335"/>
    <w:rsid w:val="002E773F"/>
    <w:rsid w:val="002E7D25"/>
    <w:rsid w:val="002F01A4"/>
    <w:rsid w:val="002F0FD2"/>
    <w:rsid w:val="002F2961"/>
    <w:rsid w:val="002F3A5B"/>
    <w:rsid w:val="002F4580"/>
    <w:rsid w:val="002F51C1"/>
    <w:rsid w:val="002F5EE8"/>
    <w:rsid w:val="00301AD1"/>
    <w:rsid w:val="00301EAC"/>
    <w:rsid w:val="00302857"/>
    <w:rsid w:val="0030306E"/>
    <w:rsid w:val="00303262"/>
    <w:rsid w:val="00303B05"/>
    <w:rsid w:val="00303F12"/>
    <w:rsid w:val="00303F13"/>
    <w:rsid w:val="0030459D"/>
    <w:rsid w:val="00304653"/>
    <w:rsid w:val="00304F7E"/>
    <w:rsid w:val="00305768"/>
    <w:rsid w:val="003058A7"/>
    <w:rsid w:val="00307DA0"/>
    <w:rsid w:val="003115AA"/>
    <w:rsid w:val="00311836"/>
    <w:rsid w:val="00312639"/>
    <w:rsid w:val="00314BC2"/>
    <w:rsid w:val="00314C67"/>
    <w:rsid w:val="00314F9A"/>
    <w:rsid w:val="00315320"/>
    <w:rsid w:val="0031590E"/>
    <w:rsid w:val="00315DB6"/>
    <w:rsid w:val="0032021E"/>
    <w:rsid w:val="0032118D"/>
    <w:rsid w:val="003218C5"/>
    <w:rsid w:val="00321B4B"/>
    <w:rsid w:val="00321F6C"/>
    <w:rsid w:val="00322384"/>
    <w:rsid w:val="00322AE5"/>
    <w:rsid w:val="00324BDF"/>
    <w:rsid w:val="00325722"/>
    <w:rsid w:val="00326687"/>
    <w:rsid w:val="003266A2"/>
    <w:rsid w:val="00326D19"/>
    <w:rsid w:val="00327298"/>
    <w:rsid w:val="00327FCD"/>
    <w:rsid w:val="003301C7"/>
    <w:rsid w:val="00330984"/>
    <w:rsid w:val="00331F31"/>
    <w:rsid w:val="00332382"/>
    <w:rsid w:val="00332501"/>
    <w:rsid w:val="00332671"/>
    <w:rsid w:val="00333639"/>
    <w:rsid w:val="003336A9"/>
    <w:rsid w:val="00333AA6"/>
    <w:rsid w:val="00333E18"/>
    <w:rsid w:val="00334BD2"/>
    <w:rsid w:val="00334DBD"/>
    <w:rsid w:val="0033590F"/>
    <w:rsid w:val="00335E1F"/>
    <w:rsid w:val="0033650C"/>
    <w:rsid w:val="0033721B"/>
    <w:rsid w:val="00340204"/>
    <w:rsid w:val="00340FFA"/>
    <w:rsid w:val="00341307"/>
    <w:rsid w:val="003419D9"/>
    <w:rsid w:val="00341E3F"/>
    <w:rsid w:val="003439B9"/>
    <w:rsid w:val="00345185"/>
    <w:rsid w:val="00345245"/>
    <w:rsid w:val="003467A5"/>
    <w:rsid w:val="003469BF"/>
    <w:rsid w:val="00346BC9"/>
    <w:rsid w:val="00346D52"/>
    <w:rsid w:val="00346E1B"/>
    <w:rsid w:val="00347555"/>
    <w:rsid w:val="00347AC0"/>
    <w:rsid w:val="00351319"/>
    <w:rsid w:val="003514BD"/>
    <w:rsid w:val="00354280"/>
    <w:rsid w:val="00354350"/>
    <w:rsid w:val="00354924"/>
    <w:rsid w:val="00355741"/>
    <w:rsid w:val="00355B32"/>
    <w:rsid w:val="00356380"/>
    <w:rsid w:val="0035688B"/>
    <w:rsid w:val="003568C0"/>
    <w:rsid w:val="003576AB"/>
    <w:rsid w:val="00360125"/>
    <w:rsid w:val="00360F16"/>
    <w:rsid w:val="00361F3E"/>
    <w:rsid w:val="00362280"/>
    <w:rsid w:val="00362C04"/>
    <w:rsid w:val="0036530D"/>
    <w:rsid w:val="00365669"/>
    <w:rsid w:val="003671D3"/>
    <w:rsid w:val="00367BDD"/>
    <w:rsid w:val="00370E6B"/>
    <w:rsid w:val="00370EDA"/>
    <w:rsid w:val="00372593"/>
    <w:rsid w:val="003732D8"/>
    <w:rsid w:val="00373692"/>
    <w:rsid w:val="00374C0C"/>
    <w:rsid w:val="00374E43"/>
    <w:rsid w:val="003753AF"/>
    <w:rsid w:val="003757CE"/>
    <w:rsid w:val="00375D27"/>
    <w:rsid w:val="00375E83"/>
    <w:rsid w:val="003760CA"/>
    <w:rsid w:val="00377841"/>
    <w:rsid w:val="00377AEC"/>
    <w:rsid w:val="00377AED"/>
    <w:rsid w:val="00377E26"/>
    <w:rsid w:val="00377F0B"/>
    <w:rsid w:val="003817A9"/>
    <w:rsid w:val="003818EF"/>
    <w:rsid w:val="00381CBB"/>
    <w:rsid w:val="0038203C"/>
    <w:rsid w:val="003822CC"/>
    <w:rsid w:val="00382880"/>
    <w:rsid w:val="00384EBF"/>
    <w:rsid w:val="00384F72"/>
    <w:rsid w:val="00385224"/>
    <w:rsid w:val="00385806"/>
    <w:rsid w:val="00385EB5"/>
    <w:rsid w:val="003868B9"/>
    <w:rsid w:val="00386DD7"/>
    <w:rsid w:val="00386E3E"/>
    <w:rsid w:val="003876D3"/>
    <w:rsid w:val="00390A17"/>
    <w:rsid w:val="00390BC6"/>
    <w:rsid w:val="0039132F"/>
    <w:rsid w:val="0039381B"/>
    <w:rsid w:val="003938BA"/>
    <w:rsid w:val="003948DF"/>
    <w:rsid w:val="00395357"/>
    <w:rsid w:val="003953B6"/>
    <w:rsid w:val="00395423"/>
    <w:rsid w:val="003957F9"/>
    <w:rsid w:val="00395847"/>
    <w:rsid w:val="00395D36"/>
    <w:rsid w:val="00396D98"/>
    <w:rsid w:val="00397310"/>
    <w:rsid w:val="00397A68"/>
    <w:rsid w:val="003A017F"/>
    <w:rsid w:val="003A0A06"/>
    <w:rsid w:val="003A0ED6"/>
    <w:rsid w:val="003A116A"/>
    <w:rsid w:val="003A16C0"/>
    <w:rsid w:val="003A2A84"/>
    <w:rsid w:val="003A31F6"/>
    <w:rsid w:val="003A3F44"/>
    <w:rsid w:val="003A64C8"/>
    <w:rsid w:val="003A7DAD"/>
    <w:rsid w:val="003B0496"/>
    <w:rsid w:val="003B0B4D"/>
    <w:rsid w:val="003B0BF1"/>
    <w:rsid w:val="003B2214"/>
    <w:rsid w:val="003B29D5"/>
    <w:rsid w:val="003B2C8D"/>
    <w:rsid w:val="003B3026"/>
    <w:rsid w:val="003B352A"/>
    <w:rsid w:val="003B3836"/>
    <w:rsid w:val="003B4063"/>
    <w:rsid w:val="003B5EB4"/>
    <w:rsid w:val="003B7762"/>
    <w:rsid w:val="003B78E1"/>
    <w:rsid w:val="003B79D4"/>
    <w:rsid w:val="003B7F51"/>
    <w:rsid w:val="003C1281"/>
    <w:rsid w:val="003C1C4C"/>
    <w:rsid w:val="003C2492"/>
    <w:rsid w:val="003C299A"/>
    <w:rsid w:val="003C29A8"/>
    <w:rsid w:val="003C2E32"/>
    <w:rsid w:val="003C3353"/>
    <w:rsid w:val="003C3366"/>
    <w:rsid w:val="003C3BC2"/>
    <w:rsid w:val="003C408D"/>
    <w:rsid w:val="003C55E4"/>
    <w:rsid w:val="003C70EC"/>
    <w:rsid w:val="003D0CCF"/>
    <w:rsid w:val="003D2394"/>
    <w:rsid w:val="003D38A6"/>
    <w:rsid w:val="003D3EDD"/>
    <w:rsid w:val="003D60B0"/>
    <w:rsid w:val="003D6320"/>
    <w:rsid w:val="003D7E55"/>
    <w:rsid w:val="003E0A3A"/>
    <w:rsid w:val="003E2917"/>
    <w:rsid w:val="003E299E"/>
    <w:rsid w:val="003E2B3F"/>
    <w:rsid w:val="003E2F56"/>
    <w:rsid w:val="003E327D"/>
    <w:rsid w:val="003E3559"/>
    <w:rsid w:val="003E50A5"/>
    <w:rsid w:val="003E5119"/>
    <w:rsid w:val="003E554F"/>
    <w:rsid w:val="003E59EE"/>
    <w:rsid w:val="003E5C01"/>
    <w:rsid w:val="003E615C"/>
    <w:rsid w:val="003E6AF5"/>
    <w:rsid w:val="003E7221"/>
    <w:rsid w:val="003E724E"/>
    <w:rsid w:val="003E7414"/>
    <w:rsid w:val="003E767B"/>
    <w:rsid w:val="003E7D5A"/>
    <w:rsid w:val="003F06EA"/>
    <w:rsid w:val="003F1721"/>
    <w:rsid w:val="003F2744"/>
    <w:rsid w:val="003F2C38"/>
    <w:rsid w:val="003F2D2B"/>
    <w:rsid w:val="003F37FD"/>
    <w:rsid w:val="003F3A15"/>
    <w:rsid w:val="003F402F"/>
    <w:rsid w:val="003F44C8"/>
    <w:rsid w:val="003F54CD"/>
    <w:rsid w:val="003F54EB"/>
    <w:rsid w:val="003F5E5D"/>
    <w:rsid w:val="003F6B9E"/>
    <w:rsid w:val="003F7180"/>
    <w:rsid w:val="003F7FFB"/>
    <w:rsid w:val="004003F1"/>
    <w:rsid w:val="00400D05"/>
    <w:rsid w:val="0040151F"/>
    <w:rsid w:val="00401E29"/>
    <w:rsid w:val="004049AA"/>
    <w:rsid w:val="004056A6"/>
    <w:rsid w:val="00405E08"/>
    <w:rsid w:val="004065AD"/>
    <w:rsid w:val="00406A26"/>
    <w:rsid w:val="00406D27"/>
    <w:rsid w:val="00406EAE"/>
    <w:rsid w:val="00407FC4"/>
    <w:rsid w:val="0041016D"/>
    <w:rsid w:val="0041024B"/>
    <w:rsid w:val="00411088"/>
    <w:rsid w:val="004121DF"/>
    <w:rsid w:val="00412CE8"/>
    <w:rsid w:val="00414A2C"/>
    <w:rsid w:val="00416C7A"/>
    <w:rsid w:val="00417F35"/>
    <w:rsid w:val="00420753"/>
    <w:rsid w:val="00420FAA"/>
    <w:rsid w:val="0042195E"/>
    <w:rsid w:val="00421D93"/>
    <w:rsid w:val="00422E8C"/>
    <w:rsid w:val="004234E7"/>
    <w:rsid w:val="00423893"/>
    <w:rsid w:val="00423E27"/>
    <w:rsid w:val="00424D91"/>
    <w:rsid w:val="00425147"/>
    <w:rsid w:val="0042737F"/>
    <w:rsid w:val="004276C5"/>
    <w:rsid w:val="00427C60"/>
    <w:rsid w:val="0043094E"/>
    <w:rsid w:val="00430B47"/>
    <w:rsid w:val="004317CB"/>
    <w:rsid w:val="00432D08"/>
    <w:rsid w:val="00433539"/>
    <w:rsid w:val="0043376C"/>
    <w:rsid w:val="00435963"/>
    <w:rsid w:val="00435CAB"/>
    <w:rsid w:val="00435DB9"/>
    <w:rsid w:val="00437B38"/>
    <w:rsid w:val="0044149C"/>
    <w:rsid w:val="00443CDE"/>
    <w:rsid w:val="004448BE"/>
    <w:rsid w:val="00444E3C"/>
    <w:rsid w:val="00446786"/>
    <w:rsid w:val="004467E8"/>
    <w:rsid w:val="00447B08"/>
    <w:rsid w:val="00451237"/>
    <w:rsid w:val="00451257"/>
    <w:rsid w:val="004515F4"/>
    <w:rsid w:val="00451E93"/>
    <w:rsid w:val="004527E2"/>
    <w:rsid w:val="004535B8"/>
    <w:rsid w:val="00453D43"/>
    <w:rsid w:val="00454A84"/>
    <w:rsid w:val="004550AC"/>
    <w:rsid w:val="00455763"/>
    <w:rsid w:val="00455871"/>
    <w:rsid w:val="00455F5E"/>
    <w:rsid w:val="0045609F"/>
    <w:rsid w:val="00457E58"/>
    <w:rsid w:val="004606F7"/>
    <w:rsid w:val="00460BD2"/>
    <w:rsid w:val="00464839"/>
    <w:rsid w:val="00465BCB"/>
    <w:rsid w:val="004669A4"/>
    <w:rsid w:val="0046729B"/>
    <w:rsid w:val="00467987"/>
    <w:rsid w:val="004709D7"/>
    <w:rsid w:val="00471103"/>
    <w:rsid w:val="004712D7"/>
    <w:rsid w:val="00471B91"/>
    <w:rsid w:val="0047214F"/>
    <w:rsid w:val="004722B2"/>
    <w:rsid w:val="00472F76"/>
    <w:rsid w:val="0047442B"/>
    <w:rsid w:val="00474F47"/>
    <w:rsid w:val="00474FA0"/>
    <w:rsid w:val="00476027"/>
    <w:rsid w:val="004762BB"/>
    <w:rsid w:val="00476356"/>
    <w:rsid w:val="00477AB9"/>
    <w:rsid w:val="00480177"/>
    <w:rsid w:val="00480184"/>
    <w:rsid w:val="00480314"/>
    <w:rsid w:val="0048060C"/>
    <w:rsid w:val="00480E66"/>
    <w:rsid w:val="004815D2"/>
    <w:rsid w:val="00481ED9"/>
    <w:rsid w:val="004828A2"/>
    <w:rsid w:val="00482BA7"/>
    <w:rsid w:val="004834FA"/>
    <w:rsid w:val="0048460E"/>
    <w:rsid w:val="00484C4C"/>
    <w:rsid w:val="00484F3F"/>
    <w:rsid w:val="00485D7E"/>
    <w:rsid w:val="0048722C"/>
    <w:rsid w:val="0048792B"/>
    <w:rsid w:val="004879AE"/>
    <w:rsid w:val="0049009C"/>
    <w:rsid w:val="00490242"/>
    <w:rsid w:val="0049242B"/>
    <w:rsid w:val="00493984"/>
    <w:rsid w:val="0049429C"/>
    <w:rsid w:val="00496578"/>
    <w:rsid w:val="00496A6A"/>
    <w:rsid w:val="00496AF9"/>
    <w:rsid w:val="00496E76"/>
    <w:rsid w:val="00497382"/>
    <w:rsid w:val="00497B26"/>
    <w:rsid w:val="004A0615"/>
    <w:rsid w:val="004A15F8"/>
    <w:rsid w:val="004A2B0C"/>
    <w:rsid w:val="004A2CE9"/>
    <w:rsid w:val="004A414E"/>
    <w:rsid w:val="004A4530"/>
    <w:rsid w:val="004A50A9"/>
    <w:rsid w:val="004A5B4B"/>
    <w:rsid w:val="004A67CC"/>
    <w:rsid w:val="004A6A37"/>
    <w:rsid w:val="004A706B"/>
    <w:rsid w:val="004A793B"/>
    <w:rsid w:val="004A7CA2"/>
    <w:rsid w:val="004B1909"/>
    <w:rsid w:val="004B312B"/>
    <w:rsid w:val="004B3F21"/>
    <w:rsid w:val="004B3FA3"/>
    <w:rsid w:val="004B515B"/>
    <w:rsid w:val="004B51B8"/>
    <w:rsid w:val="004B5990"/>
    <w:rsid w:val="004B5AD2"/>
    <w:rsid w:val="004B5E0C"/>
    <w:rsid w:val="004B6FEB"/>
    <w:rsid w:val="004B7646"/>
    <w:rsid w:val="004B7C16"/>
    <w:rsid w:val="004C0B64"/>
    <w:rsid w:val="004C1B8C"/>
    <w:rsid w:val="004C31F8"/>
    <w:rsid w:val="004C5374"/>
    <w:rsid w:val="004C557C"/>
    <w:rsid w:val="004C6A69"/>
    <w:rsid w:val="004C6EF4"/>
    <w:rsid w:val="004C7875"/>
    <w:rsid w:val="004D0811"/>
    <w:rsid w:val="004D155B"/>
    <w:rsid w:val="004D18D6"/>
    <w:rsid w:val="004D254E"/>
    <w:rsid w:val="004D26F4"/>
    <w:rsid w:val="004D27DA"/>
    <w:rsid w:val="004D2F86"/>
    <w:rsid w:val="004D3455"/>
    <w:rsid w:val="004D36C2"/>
    <w:rsid w:val="004D39BE"/>
    <w:rsid w:val="004D3B08"/>
    <w:rsid w:val="004D3D6B"/>
    <w:rsid w:val="004D3D74"/>
    <w:rsid w:val="004D3ED4"/>
    <w:rsid w:val="004D51B2"/>
    <w:rsid w:val="004D534A"/>
    <w:rsid w:val="004D5527"/>
    <w:rsid w:val="004D5621"/>
    <w:rsid w:val="004D5B07"/>
    <w:rsid w:val="004D5BFD"/>
    <w:rsid w:val="004D6387"/>
    <w:rsid w:val="004D71C9"/>
    <w:rsid w:val="004E00D7"/>
    <w:rsid w:val="004E00DD"/>
    <w:rsid w:val="004E0C37"/>
    <w:rsid w:val="004E12FE"/>
    <w:rsid w:val="004E22ED"/>
    <w:rsid w:val="004E29D6"/>
    <w:rsid w:val="004E2BB6"/>
    <w:rsid w:val="004E3187"/>
    <w:rsid w:val="004E3EDA"/>
    <w:rsid w:val="004E46F7"/>
    <w:rsid w:val="004E486B"/>
    <w:rsid w:val="004E51E2"/>
    <w:rsid w:val="004E5CEA"/>
    <w:rsid w:val="004F0E03"/>
    <w:rsid w:val="004F10A2"/>
    <w:rsid w:val="004F1EE0"/>
    <w:rsid w:val="004F1F2C"/>
    <w:rsid w:val="004F5516"/>
    <w:rsid w:val="004F5A9F"/>
    <w:rsid w:val="004F5C76"/>
    <w:rsid w:val="004F5D01"/>
    <w:rsid w:val="004F620E"/>
    <w:rsid w:val="004F645D"/>
    <w:rsid w:val="004F7E42"/>
    <w:rsid w:val="00500A41"/>
    <w:rsid w:val="00500E4A"/>
    <w:rsid w:val="00501227"/>
    <w:rsid w:val="00501FDF"/>
    <w:rsid w:val="00502B9D"/>
    <w:rsid w:val="0050338D"/>
    <w:rsid w:val="005035A0"/>
    <w:rsid w:val="00503D6A"/>
    <w:rsid w:val="00504640"/>
    <w:rsid w:val="005057CF"/>
    <w:rsid w:val="005063DA"/>
    <w:rsid w:val="00507D77"/>
    <w:rsid w:val="00510190"/>
    <w:rsid w:val="0051079A"/>
    <w:rsid w:val="0051117C"/>
    <w:rsid w:val="00512E7A"/>
    <w:rsid w:val="00512F19"/>
    <w:rsid w:val="005134D9"/>
    <w:rsid w:val="00514332"/>
    <w:rsid w:val="005143D8"/>
    <w:rsid w:val="00514DCF"/>
    <w:rsid w:val="00516515"/>
    <w:rsid w:val="00516C9F"/>
    <w:rsid w:val="005175D3"/>
    <w:rsid w:val="00520C43"/>
    <w:rsid w:val="0052241B"/>
    <w:rsid w:val="005226B8"/>
    <w:rsid w:val="005234A9"/>
    <w:rsid w:val="00524927"/>
    <w:rsid w:val="00524938"/>
    <w:rsid w:val="005249AF"/>
    <w:rsid w:val="005254F0"/>
    <w:rsid w:val="00525E93"/>
    <w:rsid w:val="005262DC"/>
    <w:rsid w:val="00526939"/>
    <w:rsid w:val="00526D08"/>
    <w:rsid w:val="005277EF"/>
    <w:rsid w:val="00530B00"/>
    <w:rsid w:val="0053197D"/>
    <w:rsid w:val="00532BF9"/>
    <w:rsid w:val="00533896"/>
    <w:rsid w:val="005349ED"/>
    <w:rsid w:val="00534C9B"/>
    <w:rsid w:val="00534E5D"/>
    <w:rsid w:val="005350ED"/>
    <w:rsid w:val="00535807"/>
    <w:rsid w:val="0053628C"/>
    <w:rsid w:val="00536C81"/>
    <w:rsid w:val="00537474"/>
    <w:rsid w:val="00537879"/>
    <w:rsid w:val="00537B4B"/>
    <w:rsid w:val="00541CB4"/>
    <w:rsid w:val="00541DE3"/>
    <w:rsid w:val="0054392C"/>
    <w:rsid w:val="0054422E"/>
    <w:rsid w:val="0054554D"/>
    <w:rsid w:val="0054618C"/>
    <w:rsid w:val="00546583"/>
    <w:rsid w:val="00546AFC"/>
    <w:rsid w:val="00546BDC"/>
    <w:rsid w:val="00547D74"/>
    <w:rsid w:val="00550AC7"/>
    <w:rsid w:val="005512CD"/>
    <w:rsid w:val="005516E2"/>
    <w:rsid w:val="0055198A"/>
    <w:rsid w:val="00555752"/>
    <w:rsid w:val="00556E93"/>
    <w:rsid w:val="00560D76"/>
    <w:rsid w:val="0056127E"/>
    <w:rsid w:val="00561806"/>
    <w:rsid w:val="005619DD"/>
    <w:rsid w:val="005624F9"/>
    <w:rsid w:val="0056356B"/>
    <w:rsid w:val="0056406F"/>
    <w:rsid w:val="0056422E"/>
    <w:rsid w:val="005645B0"/>
    <w:rsid w:val="005650BC"/>
    <w:rsid w:val="00565C1A"/>
    <w:rsid w:val="005668F9"/>
    <w:rsid w:val="0056719A"/>
    <w:rsid w:val="005674DD"/>
    <w:rsid w:val="00567787"/>
    <w:rsid w:val="00570239"/>
    <w:rsid w:val="0057142B"/>
    <w:rsid w:val="00571BFC"/>
    <w:rsid w:val="00572C51"/>
    <w:rsid w:val="00573210"/>
    <w:rsid w:val="00573AF2"/>
    <w:rsid w:val="005749D4"/>
    <w:rsid w:val="00574EA6"/>
    <w:rsid w:val="00574F5C"/>
    <w:rsid w:val="005751FB"/>
    <w:rsid w:val="00575F27"/>
    <w:rsid w:val="005767B4"/>
    <w:rsid w:val="00576C96"/>
    <w:rsid w:val="00577193"/>
    <w:rsid w:val="00577348"/>
    <w:rsid w:val="0057766E"/>
    <w:rsid w:val="00577DE4"/>
    <w:rsid w:val="00577E20"/>
    <w:rsid w:val="00580F05"/>
    <w:rsid w:val="00580FD8"/>
    <w:rsid w:val="00582B6F"/>
    <w:rsid w:val="00584602"/>
    <w:rsid w:val="005855AB"/>
    <w:rsid w:val="005857C3"/>
    <w:rsid w:val="0058716E"/>
    <w:rsid w:val="0058762B"/>
    <w:rsid w:val="00590F22"/>
    <w:rsid w:val="005912E8"/>
    <w:rsid w:val="00591314"/>
    <w:rsid w:val="00591F66"/>
    <w:rsid w:val="0059279B"/>
    <w:rsid w:val="00592B50"/>
    <w:rsid w:val="00592F30"/>
    <w:rsid w:val="005944C2"/>
    <w:rsid w:val="00594D10"/>
    <w:rsid w:val="00594EFC"/>
    <w:rsid w:val="0059547A"/>
    <w:rsid w:val="00595777"/>
    <w:rsid w:val="00596DF6"/>
    <w:rsid w:val="0059700D"/>
    <w:rsid w:val="00597436"/>
    <w:rsid w:val="00597F2B"/>
    <w:rsid w:val="005A0F83"/>
    <w:rsid w:val="005A1A68"/>
    <w:rsid w:val="005A1DE3"/>
    <w:rsid w:val="005A2762"/>
    <w:rsid w:val="005A2ED2"/>
    <w:rsid w:val="005A5000"/>
    <w:rsid w:val="005A50BA"/>
    <w:rsid w:val="005A57D7"/>
    <w:rsid w:val="005A5EFA"/>
    <w:rsid w:val="005A638B"/>
    <w:rsid w:val="005A7172"/>
    <w:rsid w:val="005A73EB"/>
    <w:rsid w:val="005A7D9C"/>
    <w:rsid w:val="005B003A"/>
    <w:rsid w:val="005B00A6"/>
    <w:rsid w:val="005B197F"/>
    <w:rsid w:val="005B1DA3"/>
    <w:rsid w:val="005B2739"/>
    <w:rsid w:val="005B2E65"/>
    <w:rsid w:val="005B3595"/>
    <w:rsid w:val="005B3A97"/>
    <w:rsid w:val="005B3CA0"/>
    <w:rsid w:val="005B4D22"/>
    <w:rsid w:val="005B63B3"/>
    <w:rsid w:val="005B6504"/>
    <w:rsid w:val="005B7017"/>
    <w:rsid w:val="005B7336"/>
    <w:rsid w:val="005B7355"/>
    <w:rsid w:val="005C029B"/>
    <w:rsid w:val="005C0493"/>
    <w:rsid w:val="005C069B"/>
    <w:rsid w:val="005C1416"/>
    <w:rsid w:val="005C1A15"/>
    <w:rsid w:val="005C235C"/>
    <w:rsid w:val="005C3FA6"/>
    <w:rsid w:val="005C435C"/>
    <w:rsid w:val="005C4ADE"/>
    <w:rsid w:val="005C4C0C"/>
    <w:rsid w:val="005C5285"/>
    <w:rsid w:val="005C5335"/>
    <w:rsid w:val="005C6EA0"/>
    <w:rsid w:val="005C77B8"/>
    <w:rsid w:val="005C7F34"/>
    <w:rsid w:val="005D02D4"/>
    <w:rsid w:val="005D0438"/>
    <w:rsid w:val="005D1BC1"/>
    <w:rsid w:val="005D2A6F"/>
    <w:rsid w:val="005D46E5"/>
    <w:rsid w:val="005D46ED"/>
    <w:rsid w:val="005D56FE"/>
    <w:rsid w:val="005D5C02"/>
    <w:rsid w:val="005D61AC"/>
    <w:rsid w:val="005D67D6"/>
    <w:rsid w:val="005D7663"/>
    <w:rsid w:val="005E042A"/>
    <w:rsid w:val="005E1051"/>
    <w:rsid w:val="005E1D49"/>
    <w:rsid w:val="005E1E36"/>
    <w:rsid w:val="005E2543"/>
    <w:rsid w:val="005E2C83"/>
    <w:rsid w:val="005E2FAD"/>
    <w:rsid w:val="005E3F34"/>
    <w:rsid w:val="005E5267"/>
    <w:rsid w:val="005E5852"/>
    <w:rsid w:val="005E5F35"/>
    <w:rsid w:val="005E63CA"/>
    <w:rsid w:val="005E658F"/>
    <w:rsid w:val="005E673D"/>
    <w:rsid w:val="005E6EEE"/>
    <w:rsid w:val="005E71D9"/>
    <w:rsid w:val="005E7586"/>
    <w:rsid w:val="005E7645"/>
    <w:rsid w:val="005E7790"/>
    <w:rsid w:val="005F0901"/>
    <w:rsid w:val="005F0F8A"/>
    <w:rsid w:val="005F10D9"/>
    <w:rsid w:val="005F2400"/>
    <w:rsid w:val="005F2C97"/>
    <w:rsid w:val="005F35C3"/>
    <w:rsid w:val="005F3FC1"/>
    <w:rsid w:val="005F63A0"/>
    <w:rsid w:val="005F6A65"/>
    <w:rsid w:val="005F6C2C"/>
    <w:rsid w:val="005F7389"/>
    <w:rsid w:val="00600222"/>
    <w:rsid w:val="00600479"/>
    <w:rsid w:val="00601962"/>
    <w:rsid w:val="00602834"/>
    <w:rsid w:val="006039D9"/>
    <w:rsid w:val="00606656"/>
    <w:rsid w:val="00606A37"/>
    <w:rsid w:val="00606CBF"/>
    <w:rsid w:val="006075DF"/>
    <w:rsid w:val="00610B70"/>
    <w:rsid w:val="006113A5"/>
    <w:rsid w:val="006127C2"/>
    <w:rsid w:val="006127FF"/>
    <w:rsid w:val="00612BBC"/>
    <w:rsid w:val="00612E6D"/>
    <w:rsid w:val="0061439E"/>
    <w:rsid w:val="00614EF1"/>
    <w:rsid w:val="00615015"/>
    <w:rsid w:val="00616A3D"/>
    <w:rsid w:val="00616A7E"/>
    <w:rsid w:val="006176D2"/>
    <w:rsid w:val="00617D76"/>
    <w:rsid w:val="0062014F"/>
    <w:rsid w:val="0062062B"/>
    <w:rsid w:val="00621215"/>
    <w:rsid w:val="00621319"/>
    <w:rsid w:val="0062132B"/>
    <w:rsid w:val="0062189A"/>
    <w:rsid w:val="00622783"/>
    <w:rsid w:val="006231A6"/>
    <w:rsid w:val="00624182"/>
    <w:rsid w:val="00624895"/>
    <w:rsid w:val="00624F53"/>
    <w:rsid w:val="006255AF"/>
    <w:rsid w:val="00626314"/>
    <w:rsid w:val="0062715D"/>
    <w:rsid w:val="00627B9F"/>
    <w:rsid w:val="0063079D"/>
    <w:rsid w:val="0063274F"/>
    <w:rsid w:val="00633756"/>
    <w:rsid w:val="00634144"/>
    <w:rsid w:val="0063452B"/>
    <w:rsid w:val="006348BF"/>
    <w:rsid w:val="0063492A"/>
    <w:rsid w:val="00635661"/>
    <w:rsid w:val="0063570A"/>
    <w:rsid w:val="00636093"/>
    <w:rsid w:val="0063640B"/>
    <w:rsid w:val="00636D17"/>
    <w:rsid w:val="00636D96"/>
    <w:rsid w:val="00637118"/>
    <w:rsid w:val="0064135D"/>
    <w:rsid w:val="00641643"/>
    <w:rsid w:val="006422A1"/>
    <w:rsid w:val="00642D10"/>
    <w:rsid w:val="00643033"/>
    <w:rsid w:val="006432C2"/>
    <w:rsid w:val="006434F7"/>
    <w:rsid w:val="0064414E"/>
    <w:rsid w:val="00644598"/>
    <w:rsid w:val="0064488D"/>
    <w:rsid w:val="0064618D"/>
    <w:rsid w:val="00646591"/>
    <w:rsid w:val="0064682D"/>
    <w:rsid w:val="0064792F"/>
    <w:rsid w:val="00647CA9"/>
    <w:rsid w:val="00647ED1"/>
    <w:rsid w:val="00650652"/>
    <w:rsid w:val="00651BB3"/>
    <w:rsid w:val="00652376"/>
    <w:rsid w:val="0065323D"/>
    <w:rsid w:val="006537E5"/>
    <w:rsid w:val="0065439F"/>
    <w:rsid w:val="006546F6"/>
    <w:rsid w:val="00654A4F"/>
    <w:rsid w:val="00654E00"/>
    <w:rsid w:val="0065518A"/>
    <w:rsid w:val="00655EF2"/>
    <w:rsid w:val="006565DD"/>
    <w:rsid w:val="00656910"/>
    <w:rsid w:val="006573C5"/>
    <w:rsid w:val="00657C25"/>
    <w:rsid w:val="00660569"/>
    <w:rsid w:val="00660E85"/>
    <w:rsid w:val="00662B5C"/>
    <w:rsid w:val="0066315A"/>
    <w:rsid w:val="00664C1B"/>
    <w:rsid w:val="00665799"/>
    <w:rsid w:val="006676BA"/>
    <w:rsid w:val="0066797F"/>
    <w:rsid w:val="00667E01"/>
    <w:rsid w:val="00667FEC"/>
    <w:rsid w:val="006706E2"/>
    <w:rsid w:val="00670BAC"/>
    <w:rsid w:val="0067175C"/>
    <w:rsid w:val="006727A6"/>
    <w:rsid w:val="006728EE"/>
    <w:rsid w:val="00672C13"/>
    <w:rsid w:val="0067377D"/>
    <w:rsid w:val="006766D9"/>
    <w:rsid w:val="00676A8F"/>
    <w:rsid w:val="00676AC3"/>
    <w:rsid w:val="00676AE8"/>
    <w:rsid w:val="006772CE"/>
    <w:rsid w:val="0067765C"/>
    <w:rsid w:val="00677A3E"/>
    <w:rsid w:val="006805BA"/>
    <w:rsid w:val="00681789"/>
    <w:rsid w:val="0068186E"/>
    <w:rsid w:val="00681EFA"/>
    <w:rsid w:val="00682315"/>
    <w:rsid w:val="00682800"/>
    <w:rsid w:val="00682958"/>
    <w:rsid w:val="00682E9A"/>
    <w:rsid w:val="00683303"/>
    <w:rsid w:val="006842F2"/>
    <w:rsid w:val="006843C7"/>
    <w:rsid w:val="00684E21"/>
    <w:rsid w:val="00685592"/>
    <w:rsid w:val="00685720"/>
    <w:rsid w:val="00685D96"/>
    <w:rsid w:val="00686049"/>
    <w:rsid w:val="0068676B"/>
    <w:rsid w:val="0068688A"/>
    <w:rsid w:val="00686EDE"/>
    <w:rsid w:val="00687185"/>
    <w:rsid w:val="0068725E"/>
    <w:rsid w:val="006875F9"/>
    <w:rsid w:val="00687F53"/>
    <w:rsid w:val="006917EE"/>
    <w:rsid w:val="006922F9"/>
    <w:rsid w:val="00692572"/>
    <w:rsid w:val="00693179"/>
    <w:rsid w:val="0069326D"/>
    <w:rsid w:val="00693398"/>
    <w:rsid w:val="00694752"/>
    <w:rsid w:val="006955BD"/>
    <w:rsid w:val="006955FF"/>
    <w:rsid w:val="00697E1F"/>
    <w:rsid w:val="006A1151"/>
    <w:rsid w:val="006A1735"/>
    <w:rsid w:val="006A1C3A"/>
    <w:rsid w:val="006A3FF0"/>
    <w:rsid w:val="006A480F"/>
    <w:rsid w:val="006A6084"/>
    <w:rsid w:val="006A6437"/>
    <w:rsid w:val="006A676C"/>
    <w:rsid w:val="006A6B29"/>
    <w:rsid w:val="006A6CCD"/>
    <w:rsid w:val="006A6F23"/>
    <w:rsid w:val="006A7481"/>
    <w:rsid w:val="006A7492"/>
    <w:rsid w:val="006A766C"/>
    <w:rsid w:val="006A7C76"/>
    <w:rsid w:val="006B1999"/>
    <w:rsid w:val="006B22AB"/>
    <w:rsid w:val="006B35A1"/>
    <w:rsid w:val="006B46F1"/>
    <w:rsid w:val="006B5B1A"/>
    <w:rsid w:val="006B64E3"/>
    <w:rsid w:val="006B67D1"/>
    <w:rsid w:val="006B710E"/>
    <w:rsid w:val="006B7481"/>
    <w:rsid w:val="006C0211"/>
    <w:rsid w:val="006C0A58"/>
    <w:rsid w:val="006C0DB5"/>
    <w:rsid w:val="006C0E2E"/>
    <w:rsid w:val="006C1100"/>
    <w:rsid w:val="006C179D"/>
    <w:rsid w:val="006C2661"/>
    <w:rsid w:val="006C276E"/>
    <w:rsid w:val="006C2813"/>
    <w:rsid w:val="006C3783"/>
    <w:rsid w:val="006C3959"/>
    <w:rsid w:val="006C48A4"/>
    <w:rsid w:val="006C4EED"/>
    <w:rsid w:val="006C5213"/>
    <w:rsid w:val="006C5C77"/>
    <w:rsid w:val="006C6A8A"/>
    <w:rsid w:val="006C734E"/>
    <w:rsid w:val="006D0441"/>
    <w:rsid w:val="006D0E00"/>
    <w:rsid w:val="006D12AE"/>
    <w:rsid w:val="006D13CD"/>
    <w:rsid w:val="006D3509"/>
    <w:rsid w:val="006D35F1"/>
    <w:rsid w:val="006D3614"/>
    <w:rsid w:val="006D3749"/>
    <w:rsid w:val="006D3D79"/>
    <w:rsid w:val="006D5633"/>
    <w:rsid w:val="006D6D80"/>
    <w:rsid w:val="006E097C"/>
    <w:rsid w:val="006E0D47"/>
    <w:rsid w:val="006E181C"/>
    <w:rsid w:val="006E19A0"/>
    <w:rsid w:val="006E29E8"/>
    <w:rsid w:val="006E4783"/>
    <w:rsid w:val="006E4902"/>
    <w:rsid w:val="006E4E08"/>
    <w:rsid w:val="006E5AB4"/>
    <w:rsid w:val="006E62A6"/>
    <w:rsid w:val="006E6C14"/>
    <w:rsid w:val="006E6E49"/>
    <w:rsid w:val="006E7548"/>
    <w:rsid w:val="006F0D5F"/>
    <w:rsid w:val="006F11A3"/>
    <w:rsid w:val="006F1CF3"/>
    <w:rsid w:val="006F324E"/>
    <w:rsid w:val="006F381B"/>
    <w:rsid w:val="006F533A"/>
    <w:rsid w:val="006F545C"/>
    <w:rsid w:val="006F55BB"/>
    <w:rsid w:val="006F61D0"/>
    <w:rsid w:val="006F6F67"/>
    <w:rsid w:val="0070070C"/>
    <w:rsid w:val="00702C54"/>
    <w:rsid w:val="00703084"/>
    <w:rsid w:val="00703404"/>
    <w:rsid w:val="00704BBD"/>
    <w:rsid w:val="0070517F"/>
    <w:rsid w:val="00705F66"/>
    <w:rsid w:val="007068FF"/>
    <w:rsid w:val="00707357"/>
    <w:rsid w:val="0071044E"/>
    <w:rsid w:val="007104A1"/>
    <w:rsid w:val="00710BE9"/>
    <w:rsid w:val="00711AC6"/>
    <w:rsid w:val="00711B13"/>
    <w:rsid w:val="00711C67"/>
    <w:rsid w:val="00712553"/>
    <w:rsid w:val="00712AC4"/>
    <w:rsid w:val="00714E31"/>
    <w:rsid w:val="00714ED3"/>
    <w:rsid w:val="00715526"/>
    <w:rsid w:val="00716693"/>
    <w:rsid w:val="00716C3D"/>
    <w:rsid w:val="0072003D"/>
    <w:rsid w:val="007200CF"/>
    <w:rsid w:val="0072042E"/>
    <w:rsid w:val="007205F8"/>
    <w:rsid w:val="00721911"/>
    <w:rsid w:val="00721E82"/>
    <w:rsid w:val="00722226"/>
    <w:rsid w:val="00723CFD"/>
    <w:rsid w:val="00723D45"/>
    <w:rsid w:val="00723D7E"/>
    <w:rsid w:val="00724532"/>
    <w:rsid w:val="00726668"/>
    <w:rsid w:val="00726EB0"/>
    <w:rsid w:val="0072760C"/>
    <w:rsid w:val="00727A87"/>
    <w:rsid w:val="00730662"/>
    <w:rsid w:val="00731195"/>
    <w:rsid w:val="00731326"/>
    <w:rsid w:val="007315CF"/>
    <w:rsid w:val="00731E07"/>
    <w:rsid w:val="00731F98"/>
    <w:rsid w:val="00733577"/>
    <w:rsid w:val="00734C83"/>
    <w:rsid w:val="00737444"/>
    <w:rsid w:val="00740E7F"/>
    <w:rsid w:val="00741AB9"/>
    <w:rsid w:val="00742819"/>
    <w:rsid w:val="00742CA5"/>
    <w:rsid w:val="00742CB2"/>
    <w:rsid w:val="00743D53"/>
    <w:rsid w:val="00744ABE"/>
    <w:rsid w:val="00746064"/>
    <w:rsid w:val="007468B1"/>
    <w:rsid w:val="007468FA"/>
    <w:rsid w:val="00747278"/>
    <w:rsid w:val="007475E6"/>
    <w:rsid w:val="007477F3"/>
    <w:rsid w:val="00747BE7"/>
    <w:rsid w:val="007512C3"/>
    <w:rsid w:val="00752B5F"/>
    <w:rsid w:val="00753932"/>
    <w:rsid w:val="0075438D"/>
    <w:rsid w:val="00756EAF"/>
    <w:rsid w:val="0075728D"/>
    <w:rsid w:val="00760D70"/>
    <w:rsid w:val="0076248C"/>
    <w:rsid w:val="00762755"/>
    <w:rsid w:val="00762E1A"/>
    <w:rsid w:val="00762E4D"/>
    <w:rsid w:val="00763232"/>
    <w:rsid w:val="0076377C"/>
    <w:rsid w:val="007638B1"/>
    <w:rsid w:val="00763CED"/>
    <w:rsid w:val="00764379"/>
    <w:rsid w:val="0076484E"/>
    <w:rsid w:val="007648D8"/>
    <w:rsid w:val="0076557C"/>
    <w:rsid w:val="00767213"/>
    <w:rsid w:val="0076797D"/>
    <w:rsid w:val="007707CF"/>
    <w:rsid w:val="00770AE4"/>
    <w:rsid w:val="00770F1D"/>
    <w:rsid w:val="0077207D"/>
    <w:rsid w:val="007721CD"/>
    <w:rsid w:val="007723DA"/>
    <w:rsid w:val="00772779"/>
    <w:rsid w:val="0077311D"/>
    <w:rsid w:val="00774C77"/>
    <w:rsid w:val="00775AB1"/>
    <w:rsid w:val="00775BDE"/>
    <w:rsid w:val="007766E9"/>
    <w:rsid w:val="0077770E"/>
    <w:rsid w:val="00777E94"/>
    <w:rsid w:val="0078023C"/>
    <w:rsid w:val="00780731"/>
    <w:rsid w:val="00780A47"/>
    <w:rsid w:val="00781678"/>
    <w:rsid w:val="00781943"/>
    <w:rsid w:val="0078250B"/>
    <w:rsid w:val="00783328"/>
    <w:rsid w:val="007843B0"/>
    <w:rsid w:val="00784F56"/>
    <w:rsid w:val="0078503A"/>
    <w:rsid w:val="00785B66"/>
    <w:rsid w:val="0078619F"/>
    <w:rsid w:val="00786AF5"/>
    <w:rsid w:val="00787C5B"/>
    <w:rsid w:val="00790790"/>
    <w:rsid w:val="00790A5E"/>
    <w:rsid w:val="00791246"/>
    <w:rsid w:val="00791A37"/>
    <w:rsid w:val="00792B5D"/>
    <w:rsid w:val="007933EE"/>
    <w:rsid w:val="0079462B"/>
    <w:rsid w:val="0079524E"/>
    <w:rsid w:val="00796C22"/>
    <w:rsid w:val="007A04D6"/>
    <w:rsid w:val="007A3125"/>
    <w:rsid w:val="007A3D6D"/>
    <w:rsid w:val="007A5EA0"/>
    <w:rsid w:val="007A726B"/>
    <w:rsid w:val="007A753B"/>
    <w:rsid w:val="007B11F5"/>
    <w:rsid w:val="007B195B"/>
    <w:rsid w:val="007B207F"/>
    <w:rsid w:val="007B22D8"/>
    <w:rsid w:val="007B2455"/>
    <w:rsid w:val="007B32B8"/>
    <w:rsid w:val="007B4591"/>
    <w:rsid w:val="007B5FE6"/>
    <w:rsid w:val="007B676D"/>
    <w:rsid w:val="007B6C70"/>
    <w:rsid w:val="007B73AF"/>
    <w:rsid w:val="007B7F9E"/>
    <w:rsid w:val="007C00EC"/>
    <w:rsid w:val="007C03F5"/>
    <w:rsid w:val="007C1092"/>
    <w:rsid w:val="007C18FA"/>
    <w:rsid w:val="007C1F0E"/>
    <w:rsid w:val="007C2715"/>
    <w:rsid w:val="007C334D"/>
    <w:rsid w:val="007C496F"/>
    <w:rsid w:val="007C4A55"/>
    <w:rsid w:val="007C568D"/>
    <w:rsid w:val="007C56DD"/>
    <w:rsid w:val="007C5CC6"/>
    <w:rsid w:val="007C67D1"/>
    <w:rsid w:val="007C6BC2"/>
    <w:rsid w:val="007C6D95"/>
    <w:rsid w:val="007C7179"/>
    <w:rsid w:val="007C71CB"/>
    <w:rsid w:val="007C74E1"/>
    <w:rsid w:val="007D1006"/>
    <w:rsid w:val="007D14EE"/>
    <w:rsid w:val="007D2AB6"/>
    <w:rsid w:val="007D2FF1"/>
    <w:rsid w:val="007D369C"/>
    <w:rsid w:val="007D3F42"/>
    <w:rsid w:val="007D526A"/>
    <w:rsid w:val="007D63A7"/>
    <w:rsid w:val="007D7906"/>
    <w:rsid w:val="007D7C48"/>
    <w:rsid w:val="007E16D5"/>
    <w:rsid w:val="007E1925"/>
    <w:rsid w:val="007E2ACA"/>
    <w:rsid w:val="007E343E"/>
    <w:rsid w:val="007E38AF"/>
    <w:rsid w:val="007E3C9D"/>
    <w:rsid w:val="007E4694"/>
    <w:rsid w:val="007E46D1"/>
    <w:rsid w:val="007E65FF"/>
    <w:rsid w:val="007E6D73"/>
    <w:rsid w:val="007E7B18"/>
    <w:rsid w:val="007F03CA"/>
    <w:rsid w:val="007F0782"/>
    <w:rsid w:val="007F0D75"/>
    <w:rsid w:val="007F144C"/>
    <w:rsid w:val="007F1C41"/>
    <w:rsid w:val="007F2A6A"/>
    <w:rsid w:val="007F2DFA"/>
    <w:rsid w:val="007F538A"/>
    <w:rsid w:val="007F561F"/>
    <w:rsid w:val="007F6205"/>
    <w:rsid w:val="007F6274"/>
    <w:rsid w:val="007F637F"/>
    <w:rsid w:val="007F6B76"/>
    <w:rsid w:val="007F73E0"/>
    <w:rsid w:val="007F7964"/>
    <w:rsid w:val="007F7AF9"/>
    <w:rsid w:val="00802CA6"/>
    <w:rsid w:val="00802F5B"/>
    <w:rsid w:val="0080328C"/>
    <w:rsid w:val="008039A8"/>
    <w:rsid w:val="00803B5F"/>
    <w:rsid w:val="00803E5E"/>
    <w:rsid w:val="00803F95"/>
    <w:rsid w:val="008041E4"/>
    <w:rsid w:val="0080493A"/>
    <w:rsid w:val="0080538B"/>
    <w:rsid w:val="00805671"/>
    <w:rsid w:val="008057ED"/>
    <w:rsid w:val="00805CC8"/>
    <w:rsid w:val="00805E0A"/>
    <w:rsid w:val="00805F3D"/>
    <w:rsid w:val="008065A5"/>
    <w:rsid w:val="00806A9C"/>
    <w:rsid w:val="00807080"/>
    <w:rsid w:val="00807FFA"/>
    <w:rsid w:val="008108F7"/>
    <w:rsid w:val="008110EB"/>
    <w:rsid w:val="00811B56"/>
    <w:rsid w:val="00812CEF"/>
    <w:rsid w:val="00812DA7"/>
    <w:rsid w:val="00812EDE"/>
    <w:rsid w:val="00814347"/>
    <w:rsid w:val="008148B7"/>
    <w:rsid w:val="00814EAE"/>
    <w:rsid w:val="00814FB7"/>
    <w:rsid w:val="00815E10"/>
    <w:rsid w:val="00817745"/>
    <w:rsid w:val="00817C3E"/>
    <w:rsid w:val="008202B5"/>
    <w:rsid w:val="008205E2"/>
    <w:rsid w:val="00820A5E"/>
    <w:rsid w:val="00820E91"/>
    <w:rsid w:val="00820F0F"/>
    <w:rsid w:val="00820F93"/>
    <w:rsid w:val="00821DE2"/>
    <w:rsid w:val="008220CB"/>
    <w:rsid w:val="00822A6F"/>
    <w:rsid w:val="008230BB"/>
    <w:rsid w:val="00823BCF"/>
    <w:rsid w:val="00823F64"/>
    <w:rsid w:val="0082458F"/>
    <w:rsid w:val="008258E9"/>
    <w:rsid w:val="00827A69"/>
    <w:rsid w:val="00831128"/>
    <w:rsid w:val="0083140B"/>
    <w:rsid w:val="00832199"/>
    <w:rsid w:val="00833E16"/>
    <w:rsid w:val="008341DF"/>
    <w:rsid w:val="008342B8"/>
    <w:rsid w:val="00835DA8"/>
    <w:rsid w:val="0083602D"/>
    <w:rsid w:val="00837228"/>
    <w:rsid w:val="00840F6D"/>
    <w:rsid w:val="008419B6"/>
    <w:rsid w:val="008420B4"/>
    <w:rsid w:val="00842D30"/>
    <w:rsid w:val="0084309E"/>
    <w:rsid w:val="00843A41"/>
    <w:rsid w:val="00844522"/>
    <w:rsid w:val="00844E16"/>
    <w:rsid w:val="00845F54"/>
    <w:rsid w:val="00847129"/>
    <w:rsid w:val="00847393"/>
    <w:rsid w:val="00847847"/>
    <w:rsid w:val="00850140"/>
    <w:rsid w:val="0085016D"/>
    <w:rsid w:val="00850BA0"/>
    <w:rsid w:val="0085144D"/>
    <w:rsid w:val="0085162B"/>
    <w:rsid w:val="0085187C"/>
    <w:rsid w:val="00852893"/>
    <w:rsid w:val="00852AD6"/>
    <w:rsid w:val="00854426"/>
    <w:rsid w:val="00854786"/>
    <w:rsid w:val="00855453"/>
    <w:rsid w:val="00855D7A"/>
    <w:rsid w:val="0085682D"/>
    <w:rsid w:val="0085684F"/>
    <w:rsid w:val="00860565"/>
    <w:rsid w:val="00860D4C"/>
    <w:rsid w:val="00861854"/>
    <w:rsid w:val="0086290F"/>
    <w:rsid w:val="00863942"/>
    <w:rsid w:val="00863B90"/>
    <w:rsid w:val="00865254"/>
    <w:rsid w:val="00866FF7"/>
    <w:rsid w:val="00867638"/>
    <w:rsid w:val="00867E87"/>
    <w:rsid w:val="008709D8"/>
    <w:rsid w:val="00870B67"/>
    <w:rsid w:val="00871035"/>
    <w:rsid w:val="00871A7D"/>
    <w:rsid w:val="0087339E"/>
    <w:rsid w:val="00874C71"/>
    <w:rsid w:val="00874C97"/>
    <w:rsid w:val="008759D9"/>
    <w:rsid w:val="00876B97"/>
    <w:rsid w:val="00877266"/>
    <w:rsid w:val="00877C21"/>
    <w:rsid w:val="00877D68"/>
    <w:rsid w:val="00877F98"/>
    <w:rsid w:val="0088066A"/>
    <w:rsid w:val="00880740"/>
    <w:rsid w:val="0088273A"/>
    <w:rsid w:val="00882DA7"/>
    <w:rsid w:val="0088347C"/>
    <w:rsid w:val="00883AD7"/>
    <w:rsid w:val="00884A81"/>
    <w:rsid w:val="00885727"/>
    <w:rsid w:val="00885D23"/>
    <w:rsid w:val="00886427"/>
    <w:rsid w:val="0088703D"/>
    <w:rsid w:val="00887550"/>
    <w:rsid w:val="00887598"/>
    <w:rsid w:val="00890353"/>
    <w:rsid w:val="008907B6"/>
    <w:rsid w:val="00891A5E"/>
    <w:rsid w:val="00891E3C"/>
    <w:rsid w:val="00893C75"/>
    <w:rsid w:val="0089520C"/>
    <w:rsid w:val="008959EC"/>
    <w:rsid w:val="00895C35"/>
    <w:rsid w:val="00897330"/>
    <w:rsid w:val="00897E0D"/>
    <w:rsid w:val="008A1757"/>
    <w:rsid w:val="008A1CB9"/>
    <w:rsid w:val="008A1CBD"/>
    <w:rsid w:val="008A20E2"/>
    <w:rsid w:val="008A2B30"/>
    <w:rsid w:val="008A2B70"/>
    <w:rsid w:val="008A303B"/>
    <w:rsid w:val="008A30C0"/>
    <w:rsid w:val="008A3257"/>
    <w:rsid w:val="008A3938"/>
    <w:rsid w:val="008A4081"/>
    <w:rsid w:val="008A4664"/>
    <w:rsid w:val="008A4BA5"/>
    <w:rsid w:val="008A5403"/>
    <w:rsid w:val="008A5BFC"/>
    <w:rsid w:val="008A5F2A"/>
    <w:rsid w:val="008A639D"/>
    <w:rsid w:val="008A6519"/>
    <w:rsid w:val="008A7112"/>
    <w:rsid w:val="008A7564"/>
    <w:rsid w:val="008B0FBD"/>
    <w:rsid w:val="008B1737"/>
    <w:rsid w:val="008B2396"/>
    <w:rsid w:val="008B39D0"/>
    <w:rsid w:val="008B3BC2"/>
    <w:rsid w:val="008B3E4B"/>
    <w:rsid w:val="008B4335"/>
    <w:rsid w:val="008B46D0"/>
    <w:rsid w:val="008B4773"/>
    <w:rsid w:val="008B4E0B"/>
    <w:rsid w:val="008B5208"/>
    <w:rsid w:val="008B570A"/>
    <w:rsid w:val="008B6681"/>
    <w:rsid w:val="008B6B25"/>
    <w:rsid w:val="008B6C90"/>
    <w:rsid w:val="008B7B5A"/>
    <w:rsid w:val="008B7FDB"/>
    <w:rsid w:val="008C1DE4"/>
    <w:rsid w:val="008C241E"/>
    <w:rsid w:val="008C269D"/>
    <w:rsid w:val="008C35C5"/>
    <w:rsid w:val="008C3CAC"/>
    <w:rsid w:val="008C5313"/>
    <w:rsid w:val="008C5AC7"/>
    <w:rsid w:val="008C60A4"/>
    <w:rsid w:val="008C72CB"/>
    <w:rsid w:val="008C78A9"/>
    <w:rsid w:val="008C7CDD"/>
    <w:rsid w:val="008D0C09"/>
    <w:rsid w:val="008D1EB2"/>
    <w:rsid w:val="008D26DD"/>
    <w:rsid w:val="008D2F0E"/>
    <w:rsid w:val="008D31D0"/>
    <w:rsid w:val="008D3DEE"/>
    <w:rsid w:val="008D511C"/>
    <w:rsid w:val="008D5D28"/>
    <w:rsid w:val="008D6133"/>
    <w:rsid w:val="008D7F35"/>
    <w:rsid w:val="008D7F41"/>
    <w:rsid w:val="008E028A"/>
    <w:rsid w:val="008E0B07"/>
    <w:rsid w:val="008E0B10"/>
    <w:rsid w:val="008E0BA9"/>
    <w:rsid w:val="008E13FA"/>
    <w:rsid w:val="008E1D0E"/>
    <w:rsid w:val="008E2944"/>
    <w:rsid w:val="008E2B6E"/>
    <w:rsid w:val="008E4090"/>
    <w:rsid w:val="008E49A9"/>
    <w:rsid w:val="008E4E40"/>
    <w:rsid w:val="008E6709"/>
    <w:rsid w:val="008E6DFA"/>
    <w:rsid w:val="008F1BDE"/>
    <w:rsid w:val="008F27CF"/>
    <w:rsid w:val="008F48FE"/>
    <w:rsid w:val="008F4C88"/>
    <w:rsid w:val="008F5F92"/>
    <w:rsid w:val="008F73C7"/>
    <w:rsid w:val="008F7B95"/>
    <w:rsid w:val="008F7E8C"/>
    <w:rsid w:val="00902124"/>
    <w:rsid w:val="0090236F"/>
    <w:rsid w:val="00902634"/>
    <w:rsid w:val="009031B7"/>
    <w:rsid w:val="009031CB"/>
    <w:rsid w:val="00904833"/>
    <w:rsid w:val="009051F7"/>
    <w:rsid w:val="00905BB7"/>
    <w:rsid w:val="0090733A"/>
    <w:rsid w:val="009075DB"/>
    <w:rsid w:val="00907FDB"/>
    <w:rsid w:val="0091023A"/>
    <w:rsid w:val="009105B1"/>
    <w:rsid w:val="009129E6"/>
    <w:rsid w:val="00912BB5"/>
    <w:rsid w:val="00914CCA"/>
    <w:rsid w:val="00915525"/>
    <w:rsid w:val="009155A3"/>
    <w:rsid w:val="00915CA0"/>
    <w:rsid w:val="00916325"/>
    <w:rsid w:val="00916550"/>
    <w:rsid w:val="0091682C"/>
    <w:rsid w:val="00916A13"/>
    <w:rsid w:val="009201B5"/>
    <w:rsid w:val="00920455"/>
    <w:rsid w:val="00920A72"/>
    <w:rsid w:val="0092380C"/>
    <w:rsid w:val="009258BC"/>
    <w:rsid w:val="0092620E"/>
    <w:rsid w:val="0092773C"/>
    <w:rsid w:val="00927DA7"/>
    <w:rsid w:val="00927F53"/>
    <w:rsid w:val="00931793"/>
    <w:rsid w:val="00931D29"/>
    <w:rsid w:val="00932A4B"/>
    <w:rsid w:val="009330E4"/>
    <w:rsid w:val="009336FA"/>
    <w:rsid w:val="00934656"/>
    <w:rsid w:val="00934723"/>
    <w:rsid w:val="00935D2B"/>
    <w:rsid w:val="00935D85"/>
    <w:rsid w:val="00936B08"/>
    <w:rsid w:val="009376BC"/>
    <w:rsid w:val="00937ECD"/>
    <w:rsid w:val="00940C99"/>
    <w:rsid w:val="00943111"/>
    <w:rsid w:val="0094315D"/>
    <w:rsid w:val="00943E1F"/>
    <w:rsid w:val="00943F7D"/>
    <w:rsid w:val="00944249"/>
    <w:rsid w:val="00944A27"/>
    <w:rsid w:val="009450B2"/>
    <w:rsid w:val="00945ECE"/>
    <w:rsid w:val="00946886"/>
    <w:rsid w:val="00947178"/>
    <w:rsid w:val="00950280"/>
    <w:rsid w:val="00950D5D"/>
    <w:rsid w:val="009511CA"/>
    <w:rsid w:val="00951768"/>
    <w:rsid w:val="00951D70"/>
    <w:rsid w:val="0095207D"/>
    <w:rsid w:val="0095262F"/>
    <w:rsid w:val="009526CD"/>
    <w:rsid w:val="00953099"/>
    <w:rsid w:val="00953CB5"/>
    <w:rsid w:val="00955597"/>
    <w:rsid w:val="0095597C"/>
    <w:rsid w:val="00955CF6"/>
    <w:rsid w:val="00955DC0"/>
    <w:rsid w:val="00955E87"/>
    <w:rsid w:val="009560A6"/>
    <w:rsid w:val="0095626C"/>
    <w:rsid w:val="00957295"/>
    <w:rsid w:val="00957C55"/>
    <w:rsid w:val="00960F63"/>
    <w:rsid w:val="00961AFA"/>
    <w:rsid w:val="00962089"/>
    <w:rsid w:val="00962688"/>
    <w:rsid w:val="00963024"/>
    <w:rsid w:val="00964E98"/>
    <w:rsid w:val="00965271"/>
    <w:rsid w:val="00965A4D"/>
    <w:rsid w:val="00966F63"/>
    <w:rsid w:val="00967482"/>
    <w:rsid w:val="009677F1"/>
    <w:rsid w:val="009704D9"/>
    <w:rsid w:val="0097050F"/>
    <w:rsid w:val="00970538"/>
    <w:rsid w:val="00972B2A"/>
    <w:rsid w:val="00972B47"/>
    <w:rsid w:val="00972D7D"/>
    <w:rsid w:val="00973B54"/>
    <w:rsid w:val="00973BF7"/>
    <w:rsid w:val="00974E00"/>
    <w:rsid w:val="009753E7"/>
    <w:rsid w:val="0097584D"/>
    <w:rsid w:val="00975BAC"/>
    <w:rsid w:val="00976561"/>
    <w:rsid w:val="0097676B"/>
    <w:rsid w:val="00976EF5"/>
    <w:rsid w:val="009779B7"/>
    <w:rsid w:val="00977D7A"/>
    <w:rsid w:val="00977DFD"/>
    <w:rsid w:val="0098081F"/>
    <w:rsid w:val="00982141"/>
    <w:rsid w:val="00982642"/>
    <w:rsid w:val="00982AF2"/>
    <w:rsid w:val="00983476"/>
    <w:rsid w:val="00983B43"/>
    <w:rsid w:val="009840C1"/>
    <w:rsid w:val="00984135"/>
    <w:rsid w:val="009844F3"/>
    <w:rsid w:val="00984C71"/>
    <w:rsid w:val="00985095"/>
    <w:rsid w:val="00985184"/>
    <w:rsid w:val="009853BF"/>
    <w:rsid w:val="0098545E"/>
    <w:rsid w:val="00986FFF"/>
    <w:rsid w:val="0098749B"/>
    <w:rsid w:val="009874AE"/>
    <w:rsid w:val="00990291"/>
    <w:rsid w:val="00990EDE"/>
    <w:rsid w:val="00990F77"/>
    <w:rsid w:val="00990FBF"/>
    <w:rsid w:val="0099122A"/>
    <w:rsid w:val="00991271"/>
    <w:rsid w:val="009918C1"/>
    <w:rsid w:val="0099192C"/>
    <w:rsid w:val="00993332"/>
    <w:rsid w:val="00995771"/>
    <w:rsid w:val="0099616D"/>
    <w:rsid w:val="00996237"/>
    <w:rsid w:val="00996AC7"/>
    <w:rsid w:val="009A20F4"/>
    <w:rsid w:val="009A2345"/>
    <w:rsid w:val="009A2BFE"/>
    <w:rsid w:val="009A3AD8"/>
    <w:rsid w:val="009A4595"/>
    <w:rsid w:val="009A46CB"/>
    <w:rsid w:val="009A4ECC"/>
    <w:rsid w:val="009A5681"/>
    <w:rsid w:val="009A5CDF"/>
    <w:rsid w:val="009A67F7"/>
    <w:rsid w:val="009A78D1"/>
    <w:rsid w:val="009B0B55"/>
    <w:rsid w:val="009B0D4B"/>
    <w:rsid w:val="009B0EF5"/>
    <w:rsid w:val="009B22EC"/>
    <w:rsid w:val="009B23CD"/>
    <w:rsid w:val="009B2510"/>
    <w:rsid w:val="009B2698"/>
    <w:rsid w:val="009B26C5"/>
    <w:rsid w:val="009B2B0D"/>
    <w:rsid w:val="009B37EE"/>
    <w:rsid w:val="009B3912"/>
    <w:rsid w:val="009B4AF6"/>
    <w:rsid w:val="009B4F58"/>
    <w:rsid w:val="009B5849"/>
    <w:rsid w:val="009C00FB"/>
    <w:rsid w:val="009C012B"/>
    <w:rsid w:val="009C07AD"/>
    <w:rsid w:val="009C1E00"/>
    <w:rsid w:val="009C29B7"/>
    <w:rsid w:val="009C32FF"/>
    <w:rsid w:val="009C381B"/>
    <w:rsid w:val="009C38DE"/>
    <w:rsid w:val="009C4946"/>
    <w:rsid w:val="009C4A3E"/>
    <w:rsid w:val="009C4BA6"/>
    <w:rsid w:val="009C5649"/>
    <w:rsid w:val="009C570E"/>
    <w:rsid w:val="009C6150"/>
    <w:rsid w:val="009C6CD7"/>
    <w:rsid w:val="009C70C6"/>
    <w:rsid w:val="009C710A"/>
    <w:rsid w:val="009C72DB"/>
    <w:rsid w:val="009C754B"/>
    <w:rsid w:val="009D078A"/>
    <w:rsid w:val="009D1211"/>
    <w:rsid w:val="009D1BB7"/>
    <w:rsid w:val="009D24AC"/>
    <w:rsid w:val="009D2C5B"/>
    <w:rsid w:val="009D2D97"/>
    <w:rsid w:val="009D2D9F"/>
    <w:rsid w:val="009D346F"/>
    <w:rsid w:val="009D3471"/>
    <w:rsid w:val="009D4A86"/>
    <w:rsid w:val="009D4B8B"/>
    <w:rsid w:val="009D50E3"/>
    <w:rsid w:val="009D634E"/>
    <w:rsid w:val="009D6D41"/>
    <w:rsid w:val="009D71AA"/>
    <w:rsid w:val="009D7C38"/>
    <w:rsid w:val="009E037A"/>
    <w:rsid w:val="009E0EEE"/>
    <w:rsid w:val="009E16F1"/>
    <w:rsid w:val="009E3D90"/>
    <w:rsid w:val="009E502A"/>
    <w:rsid w:val="009E539B"/>
    <w:rsid w:val="009E5B5B"/>
    <w:rsid w:val="009E5CD5"/>
    <w:rsid w:val="009E68FB"/>
    <w:rsid w:val="009E690D"/>
    <w:rsid w:val="009E7CDB"/>
    <w:rsid w:val="009F0848"/>
    <w:rsid w:val="009F0CF3"/>
    <w:rsid w:val="009F2133"/>
    <w:rsid w:val="009F27CF"/>
    <w:rsid w:val="009F2BA1"/>
    <w:rsid w:val="009F36DE"/>
    <w:rsid w:val="009F3A28"/>
    <w:rsid w:val="009F4CAD"/>
    <w:rsid w:val="009F4F7E"/>
    <w:rsid w:val="009F4F8E"/>
    <w:rsid w:val="009F591E"/>
    <w:rsid w:val="009F5E72"/>
    <w:rsid w:val="009F5E79"/>
    <w:rsid w:val="009F60EC"/>
    <w:rsid w:val="009F64CC"/>
    <w:rsid w:val="009F66CB"/>
    <w:rsid w:val="009F7068"/>
    <w:rsid w:val="009F75E8"/>
    <w:rsid w:val="009F7A15"/>
    <w:rsid w:val="009F7C99"/>
    <w:rsid w:val="00A00165"/>
    <w:rsid w:val="00A00257"/>
    <w:rsid w:val="00A01382"/>
    <w:rsid w:val="00A0324B"/>
    <w:rsid w:val="00A03664"/>
    <w:rsid w:val="00A051C1"/>
    <w:rsid w:val="00A073DA"/>
    <w:rsid w:val="00A0781B"/>
    <w:rsid w:val="00A07C10"/>
    <w:rsid w:val="00A07D3E"/>
    <w:rsid w:val="00A1215A"/>
    <w:rsid w:val="00A124A0"/>
    <w:rsid w:val="00A126FA"/>
    <w:rsid w:val="00A1292D"/>
    <w:rsid w:val="00A130DE"/>
    <w:rsid w:val="00A13166"/>
    <w:rsid w:val="00A13395"/>
    <w:rsid w:val="00A1399B"/>
    <w:rsid w:val="00A13E3B"/>
    <w:rsid w:val="00A14931"/>
    <w:rsid w:val="00A14F62"/>
    <w:rsid w:val="00A15C37"/>
    <w:rsid w:val="00A16B45"/>
    <w:rsid w:val="00A17479"/>
    <w:rsid w:val="00A178AF"/>
    <w:rsid w:val="00A208B5"/>
    <w:rsid w:val="00A2142B"/>
    <w:rsid w:val="00A225FD"/>
    <w:rsid w:val="00A22CC5"/>
    <w:rsid w:val="00A2399D"/>
    <w:rsid w:val="00A25B80"/>
    <w:rsid w:val="00A26BA3"/>
    <w:rsid w:val="00A27AFD"/>
    <w:rsid w:val="00A3189A"/>
    <w:rsid w:val="00A32AB0"/>
    <w:rsid w:val="00A33662"/>
    <w:rsid w:val="00A3462E"/>
    <w:rsid w:val="00A360B5"/>
    <w:rsid w:val="00A363A2"/>
    <w:rsid w:val="00A37D7C"/>
    <w:rsid w:val="00A37E7D"/>
    <w:rsid w:val="00A40A89"/>
    <w:rsid w:val="00A410E2"/>
    <w:rsid w:val="00A410F7"/>
    <w:rsid w:val="00A4123B"/>
    <w:rsid w:val="00A4139E"/>
    <w:rsid w:val="00A416B4"/>
    <w:rsid w:val="00A41702"/>
    <w:rsid w:val="00A42A0A"/>
    <w:rsid w:val="00A42C9E"/>
    <w:rsid w:val="00A44689"/>
    <w:rsid w:val="00A45D95"/>
    <w:rsid w:val="00A46622"/>
    <w:rsid w:val="00A47FDD"/>
    <w:rsid w:val="00A500B6"/>
    <w:rsid w:val="00A50208"/>
    <w:rsid w:val="00A5073B"/>
    <w:rsid w:val="00A50F45"/>
    <w:rsid w:val="00A51E5A"/>
    <w:rsid w:val="00A52562"/>
    <w:rsid w:val="00A536AE"/>
    <w:rsid w:val="00A53733"/>
    <w:rsid w:val="00A53D2E"/>
    <w:rsid w:val="00A53FCF"/>
    <w:rsid w:val="00A540BC"/>
    <w:rsid w:val="00A54C9F"/>
    <w:rsid w:val="00A5682D"/>
    <w:rsid w:val="00A57267"/>
    <w:rsid w:val="00A57CFB"/>
    <w:rsid w:val="00A6032E"/>
    <w:rsid w:val="00A60822"/>
    <w:rsid w:val="00A60BC9"/>
    <w:rsid w:val="00A60BCD"/>
    <w:rsid w:val="00A60BF9"/>
    <w:rsid w:val="00A62650"/>
    <w:rsid w:val="00A6316B"/>
    <w:rsid w:val="00A63DA1"/>
    <w:rsid w:val="00A64B56"/>
    <w:rsid w:val="00A66FF8"/>
    <w:rsid w:val="00A71C23"/>
    <w:rsid w:val="00A72825"/>
    <w:rsid w:val="00A73D3A"/>
    <w:rsid w:val="00A75142"/>
    <w:rsid w:val="00A7549F"/>
    <w:rsid w:val="00A75A62"/>
    <w:rsid w:val="00A769BA"/>
    <w:rsid w:val="00A777CD"/>
    <w:rsid w:val="00A80B52"/>
    <w:rsid w:val="00A81174"/>
    <w:rsid w:val="00A83629"/>
    <w:rsid w:val="00A83AC0"/>
    <w:rsid w:val="00A84335"/>
    <w:rsid w:val="00A843F5"/>
    <w:rsid w:val="00A847FB"/>
    <w:rsid w:val="00A85EEB"/>
    <w:rsid w:val="00A867F9"/>
    <w:rsid w:val="00A87AAB"/>
    <w:rsid w:val="00A90166"/>
    <w:rsid w:val="00A90C11"/>
    <w:rsid w:val="00A94E43"/>
    <w:rsid w:val="00A9587A"/>
    <w:rsid w:val="00A9655F"/>
    <w:rsid w:val="00A96689"/>
    <w:rsid w:val="00A96B70"/>
    <w:rsid w:val="00A96BC0"/>
    <w:rsid w:val="00A96CB9"/>
    <w:rsid w:val="00A96D46"/>
    <w:rsid w:val="00A97490"/>
    <w:rsid w:val="00A974B1"/>
    <w:rsid w:val="00A97ED6"/>
    <w:rsid w:val="00AA0EAF"/>
    <w:rsid w:val="00AA164D"/>
    <w:rsid w:val="00AA1769"/>
    <w:rsid w:val="00AA3747"/>
    <w:rsid w:val="00AA3856"/>
    <w:rsid w:val="00AA39F9"/>
    <w:rsid w:val="00AA43CE"/>
    <w:rsid w:val="00AA460F"/>
    <w:rsid w:val="00AA55AB"/>
    <w:rsid w:val="00AA5A0A"/>
    <w:rsid w:val="00AA5C18"/>
    <w:rsid w:val="00AA5E74"/>
    <w:rsid w:val="00AA67B9"/>
    <w:rsid w:val="00AA6AA5"/>
    <w:rsid w:val="00AA7478"/>
    <w:rsid w:val="00AB02DB"/>
    <w:rsid w:val="00AB1400"/>
    <w:rsid w:val="00AB1DA0"/>
    <w:rsid w:val="00AB2282"/>
    <w:rsid w:val="00AB4928"/>
    <w:rsid w:val="00AB5BE5"/>
    <w:rsid w:val="00AB66A2"/>
    <w:rsid w:val="00AB67F3"/>
    <w:rsid w:val="00AB7610"/>
    <w:rsid w:val="00AB7EBB"/>
    <w:rsid w:val="00AC003E"/>
    <w:rsid w:val="00AC041B"/>
    <w:rsid w:val="00AC0D32"/>
    <w:rsid w:val="00AC1F97"/>
    <w:rsid w:val="00AC31FC"/>
    <w:rsid w:val="00AC3CC4"/>
    <w:rsid w:val="00AC3ED1"/>
    <w:rsid w:val="00AC3F46"/>
    <w:rsid w:val="00AC42D0"/>
    <w:rsid w:val="00AC4F89"/>
    <w:rsid w:val="00AC510D"/>
    <w:rsid w:val="00AC5EE8"/>
    <w:rsid w:val="00AC656D"/>
    <w:rsid w:val="00AC6626"/>
    <w:rsid w:val="00AC6F72"/>
    <w:rsid w:val="00AC72F7"/>
    <w:rsid w:val="00AC74CE"/>
    <w:rsid w:val="00AD01F6"/>
    <w:rsid w:val="00AD0BC4"/>
    <w:rsid w:val="00AD2209"/>
    <w:rsid w:val="00AD315F"/>
    <w:rsid w:val="00AD3292"/>
    <w:rsid w:val="00AD39D3"/>
    <w:rsid w:val="00AD3B76"/>
    <w:rsid w:val="00AD4AB3"/>
    <w:rsid w:val="00AD55D1"/>
    <w:rsid w:val="00AD5B5B"/>
    <w:rsid w:val="00AD5E7B"/>
    <w:rsid w:val="00AD643E"/>
    <w:rsid w:val="00AD66E1"/>
    <w:rsid w:val="00AD7045"/>
    <w:rsid w:val="00AE0326"/>
    <w:rsid w:val="00AE0D96"/>
    <w:rsid w:val="00AE14F6"/>
    <w:rsid w:val="00AE16C9"/>
    <w:rsid w:val="00AE37E3"/>
    <w:rsid w:val="00AE39FB"/>
    <w:rsid w:val="00AE3B87"/>
    <w:rsid w:val="00AE3F7F"/>
    <w:rsid w:val="00AE3FFA"/>
    <w:rsid w:val="00AE480C"/>
    <w:rsid w:val="00AE542F"/>
    <w:rsid w:val="00AE6358"/>
    <w:rsid w:val="00AE684F"/>
    <w:rsid w:val="00AE73AE"/>
    <w:rsid w:val="00AE78C0"/>
    <w:rsid w:val="00AE7A30"/>
    <w:rsid w:val="00AF001F"/>
    <w:rsid w:val="00AF00DD"/>
    <w:rsid w:val="00AF02AF"/>
    <w:rsid w:val="00AF0E60"/>
    <w:rsid w:val="00AF1739"/>
    <w:rsid w:val="00AF1A33"/>
    <w:rsid w:val="00AF3084"/>
    <w:rsid w:val="00AF43AE"/>
    <w:rsid w:val="00AF4F15"/>
    <w:rsid w:val="00AF5E89"/>
    <w:rsid w:val="00AF5F0C"/>
    <w:rsid w:val="00AF6F3C"/>
    <w:rsid w:val="00AF7302"/>
    <w:rsid w:val="00AF7F4B"/>
    <w:rsid w:val="00B01315"/>
    <w:rsid w:val="00B019CF"/>
    <w:rsid w:val="00B02092"/>
    <w:rsid w:val="00B02283"/>
    <w:rsid w:val="00B02E24"/>
    <w:rsid w:val="00B032D5"/>
    <w:rsid w:val="00B041FA"/>
    <w:rsid w:val="00B05F12"/>
    <w:rsid w:val="00B06DE5"/>
    <w:rsid w:val="00B07259"/>
    <w:rsid w:val="00B0731A"/>
    <w:rsid w:val="00B07F28"/>
    <w:rsid w:val="00B10189"/>
    <w:rsid w:val="00B12534"/>
    <w:rsid w:val="00B12CD7"/>
    <w:rsid w:val="00B133DF"/>
    <w:rsid w:val="00B1476B"/>
    <w:rsid w:val="00B1485F"/>
    <w:rsid w:val="00B15465"/>
    <w:rsid w:val="00B16CCE"/>
    <w:rsid w:val="00B170AE"/>
    <w:rsid w:val="00B2006F"/>
    <w:rsid w:val="00B20100"/>
    <w:rsid w:val="00B20526"/>
    <w:rsid w:val="00B207AE"/>
    <w:rsid w:val="00B20C7A"/>
    <w:rsid w:val="00B21BB8"/>
    <w:rsid w:val="00B22476"/>
    <w:rsid w:val="00B24894"/>
    <w:rsid w:val="00B24FED"/>
    <w:rsid w:val="00B2580B"/>
    <w:rsid w:val="00B27B3D"/>
    <w:rsid w:val="00B27F6D"/>
    <w:rsid w:val="00B306C4"/>
    <w:rsid w:val="00B315EC"/>
    <w:rsid w:val="00B31BBD"/>
    <w:rsid w:val="00B31E8E"/>
    <w:rsid w:val="00B31EBA"/>
    <w:rsid w:val="00B3250B"/>
    <w:rsid w:val="00B32BA8"/>
    <w:rsid w:val="00B32E14"/>
    <w:rsid w:val="00B33D24"/>
    <w:rsid w:val="00B34B92"/>
    <w:rsid w:val="00B358DC"/>
    <w:rsid w:val="00B36732"/>
    <w:rsid w:val="00B368EF"/>
    <w:rsid w:val="00B37540"/>
    <w:rsid w:val="00B4084D"/>
    <w:rsid w:val="00B40C21"/>
    <w:rsid w:val="00B41458"/>
    <w:rsid w:val="00B41973"/>
    <w:rsid w:val="00B42606"/>
    <w:rsid w:val="00B43B65"/>
    <w:rsid w:val="00B43E9B"/>
    <w:rsid w:val="00B45385"/>
    <w:rsid w:val="00B45409"/>
    <w:rsid w:val="00B45BA8"/>
    <w:rsid w:val="00B45C98"/>
    <w:rsid w:val="00B47421"/>
    <w:rsid w:val="00B47939"/>
    <w:rsid w:val="00B5082D"/>
    <w:rsid w:val="00B511C6"/>
    <w:rsid w:val="00B51990"/>
    <w:rsid w:val="00B51DDD"/>
    <w:rsid w:val="00B527DC"/>
    <w:rsid w:val="00B54E71"/>
    <w:rsid w:val="00B54F89"/>
    <w:rsid w:val="00B55165"/>
    <w:rsid w:val="00B5520A"/>
    <w:rsid w:val="00B55EB8"/>
    <w:rsid w:val="00B572EC"/>
    <w:rsid w:val="00B61564"/>
    <w:rsid w:val="00B61987"/>
    <w:rsid w:val="00B62742"/>
    <w:rsid w:val="00B62BD1"/>
    <w:rsid w:val="00B632A8"/>
    <w:rsid w:val="00B63932"/>
    <w:rsid w:val="00B641C5"/>
    <w:rsid w:val="00B652D2"/>
    <w:rsid w:val="00B655E7"/>
    <w:rsid w:val="00B65D40"/>
    <w:rsid w:val="00B65DEB"/>
    <w:rsid w:val="00B66434"/>
    <w:rsid w:val="00B6685C"/>
    <w:rsid w:val="00B66BD7"/>
    <w:rsid w:val="00B66C01"/>
    <w:rsid w:val="00B66E85"/>
    <w:rsid w:val="00B672EC"/>
    <w:rsid w:val="00B70B7E"/>
    <w:rsid w:val="00B70D84"/>
    <w:rsid w:val="00B7113D"/>
    <w:rsid w:val="00B7159A"/>
    <w:rsid w:val="00B7170D"/>
    <w:rsid w:val="00B719FA"/>
    <w:rsid w:val="00B722B6"/>
    <w:rsid w:val="00B72899"/>
    <w:rsid w:val="00B73EBC"/>
    <w:rsid w:val="00B74EE2"/>
    <w:rsid w:val="00B7547A"/>
    <w:rsid w:val="00B75D02"/>
    <w:rsid w:val="00B7604F"/>
    <w:rsid w:val="00B7653A"/>
    <w:rsid w:val="00B76927"/>
    <w:rsid w:val="00B77C30"/>
    <w:rsid w:val="00B8133C"/>
    <w:rsid w:val="00B81569"/>
    <w:rsid w:val="00B82016"/>
    <w:rsid w:val="00B82429"/>
    <w:rsid w:val="00B82A9B"/>
    <w:rsid w:val="00B8339C"/>
    <w:rsid w:val="00B83454"/>
    <w:rsid w:val="00B83823"/>
    <w:rsid w:val="00B84F9B"/>
    <w:rsid w:val="00B85816"/>
    <w:rsid w:val="00B85E1B"/>
    <w:rsid w:val="00B86225"/>
    <w:rsid w:val="00B9114B"/>
    <w:rsid w:val="00B91385"/>
    <w:rsid w:val="00B91CE4"/>
    <w:rsid w:val="00B9204F"/>
    <w:rsid w:val="00B92323"/>
    <w:rsid w:val="00B927CD"/>
    <w:rsid w:val="00B932FE"/>
    <w:rsid w:val="00B933A9"/>
    <w:rsid w:val="00B936C1"/>
    <w:rsid w:val="00B936C8"/>
    <w:rsid w:val="00B93A66"/>
    <w:rsid w:val="00B9540B"/>
    <w:rsid w:val="00B9638C"/>
    <w:rsid w:val="00BA0B9C"/>
    <w:rsid w:val="00BA0D3F"/>
    <w:rsid w:val="00BA0D66"/>
    <w:rsid w:val="00BA1205"/>
    <w:rsid w:val="00BA1E24"/>
    <w:rsid w:val="00BA2253"/>
    <w:rsid w:val="00BA378A"/>
    <w:rsid w:val="00BA5622"/>
    <w:rsid w:val="00BA5AC3"/>
    <w:rsid w:val="00BA60BF"/>
    <w:rsid w:val="00BA6307"/>
    <w:rsid w:val="00BA6587"/>
    <w:rsid w:val="00BA76ED"/>
    <w:rsid w:val="00BA79D3"/>
    <w:rsid w:val="00BA7FF0"/>
    <w:rsid w:val="00BB009F"/>
    <w:rsid w:val="00BB07C0"/>
    <w:rsid w:val="00BB17A9"/>
    <w:rsid w:val="00BB2D73"/>
    <w:rsid w:val="00BB41DF"/>
    <w:rsid w:val="00BB59FC"/>
    <w:rsid w:val="00BB698F"/>
    <w:rsid w:val="00BB792B"/>
    <w:rsid w:val="00BC0659"/>
    <w:rsid w:val="00BC1160"/>
    <w:rsid w:val="00BC18F6"/>
    <w:rsid w:val="00BC1B38"/>
    <w:rsid w:val="00BC2C9F"/>
    <w:rsid w:val="00BC3552"/>
    <w:rsid w:val="00BC4B3C"/>
    <w:rsid w:val="00BC4B42"/>
    <w:rsid w:val="00BC5BAC"/>
    <w:rsid w:val="00BC5D8A"/>
    <w:rsid w:val="00BC5E05"/>
    <w:rsid w:val="00BC6B0D"/>
    <w:rsid w:val="00BC777B"/>
    <w:rsid w:val="00BC790B"/>
    <w:rsid w:val="00BC7F3E"/>
    <w:rsid w:val="00BD038B"/>
    <w:rsid w:val="00BD0DF7"/>
    <w:rsid w:val="00BD12A6"/>
    <w:rsid w:val="00BD2A46"/>
    <w:rsid w:val="00BD3021"/>
    <w:rsid w:val="00BD3C3E"/>
    <w:rsid w:val="00BD4CDB"/>
    <w:rsid w:val="00BD6E36"/>
    <w:rsid w:val="00BD7C9A"/>
    <w:rsid w:val="00BE107F"/>
    <w:rsid w:val="00BE180E"/>
    <w:rsid w:val="00BE1924"/>
    <w:rsid w:val="00BE20E1"/>
    <w:rsid w:val="00BE24A5"/>
    <w:rsid w:val="00BE2B45"/>
    <w:rsid w:val="00BE39AC"/>
    <w:rsid w:val="00BE3BE4"/>
    <w:rsid w:val="00BE3EBD"/>
    <w:rsid w:val="00BE427E"/>
    <w:rsid w:val="00BE450E"/>
    <w:rsid w:val="00BE48A4"/>
    <w:rsid w:val="00BE4F48"/>
    <w:rsid w:val="00BE5897"/>
    <w:rsid w:val="00BE5AE6"/>
    <w:rsid w:val="00BE602B"/>
    <w:rsid w:val="00BE6963"/>
    <w:rsid w:val="00BF0BC5"/>
    <w:rsid w:val="00BF0CA0"/>
    <w:rsid w:val="00BF215D"/>
    <w:rsid w:val="00BF26FD"/>
    <w:rsid w:val="00BF2BB8"/>
    <w:rsid w:val="00BF2DA3"/>
    <w:rsid w:val="00BF34CC"/>
    <w:rsid w:val="00BF50E9"/>
    <w:rsid w:val="00BF52DE"/>
    <w:rsid w:val="00BF52EC"/>
    <w:rsid w:val="00BF565B"/>
    <w:rsid w:val="00BF6E82"/>
    <w:rsid w:val="00BF7195"/>
    <w:rsid w:val="00BF71A6"/>
    <w:rsid w:val="00BF73CF"/>
    <w:rsid w:val="00BF7665"/>
    <w:rsid w:val="00BF7715"/>
    <w:rsid w:val="00BF7890"/>
    <w:rsid w:val="00BF7D05"/>
    <w:rsid w:val="00C001A8"/>
    <w:rsid w:val="00C00421"/>
    <w:rsid w:val="00C0060E"/>
    <w:rsid w:val="00C021E9"/>
    <w:rsid w:val="00C03632"/>
    <w:rsid w:val="00C045AF"/>
    <w:rsid w:val="00C04924"/>
    <w:rsid w:val="00C06DC8"/>
    <w:rsid w:val="00C070CE"/>
    <w:rsid w:val="00C077C0"/>
    <w:rsid w:val="00C13F3E"/>
    <w:rsid w:val="00C13FE6"/>
    <w:rsid w:val="00C151B1"/>
    <w:rsid w:val="00C15348"/>
    <w:rsid w:val="00C15468"/>
    <w:rsid w:val="00C15BD1"/>
    <w:rsid w:val="00C1664A"/>
    <w:rsid w:val="00C176B9"/>
    <w:rsid w:val="00C17ADA"/>
    <w:rsid w:val="00C17C0C"/>
    <w:rsid w:val="00C206E8"/>
    <w:rsid w:val="00C24E2B"/>
    <w:rsid w:val="00C2565F"/>
    <w:rsid w:val="00C25C54"/>
    <w:rsid w:val="00C2666E"/>
    <w:rsid w:val="00C26C9B"/>
    <w:rsid w:val="00C26DFF"/>
    <w:rsid w:val="00C304B6"/>
    <w:rsid w:val="00C30BB8"/>
    <w:rsid w:val="00C30E23"/>
    <w:rsid w:val="00C30FBD"/>
    <w:rsid w:val="00C31FE6"/>
    <w:rsid w:val="00C32F59"/>
    <w:rsid w:val="00C331B3"/>
    <w:rsid w:val="00C34005"/>
    <w:rsid w:val="00C34036"/>
    <w:rsid w:val="00C34207"/>
    <w:rsid w:val="00C34726"/>
    <w:rsid w:val="00C34C19"/>
    <w:rsid w:val="00C35555"/>
    <w:rsid w:val="00C35932"/>
    <w:rsid w:val="00C35B7C"/>
    <w:rsid w:val="00C362EC"/>
    <w:rsid w:val="00C36784"/>
    <w:rsid w:val="00C37E52"/>
    <w:rsid w:val="00C420D8"/>
    <w:rsid w:val="00C42188"/>
    <w:rsid w:val="00C427DA"/>
    <w:rsid w:val="00C42FE1"/>
    <w:rsid w:val="00C43178"/>
    <w:rsid w:val="00C4349C"/>
    <w:rsid w:val="00C43BE0"/>
    <w:rsid w:val="00C43FD9"/>
    <w:rsid w:val="00C455BB"/>
    <w:rsid w:val="00C46DCC"/>
    <w:rsid w:val="00C50126"/>
    <w:rsid w:val="00C501F7"/>
    <w:rsid w:val="00C5051A"/>
    <w:rsid w:val="00C516C0"/>
    <w:rsid w:val="00C5186D"/>
    <w:rsid w:val="00C51B1C"/>
    <w:rsid w:val="00C52072"/>
    <w:rsid w:val="00C520C3"/>
    <w:rsid w:val="00C5226E"/>
    <w:rsid w:val="00C52DFB"/>
    <w:rsid w:val="00C52EFA"/>
    <w:rsid w:val="00C5403B"/>
    <w:rsid w:val="00C55411"/>
    <w:rsid w:val="00C5589B"/>
    <w:rsid w:val="00C55CF0"/>
    <w:rsid w:val="00C611B3"/>
    <w:rsid w:val="00C616BE"/>
    <w:rsid w:val="00C64690"/>
    <w:rsid w:val="00C65938"/>
    <w:rsid w:val="00C66230"/>
    <w:rsid w:val="00C663F4"/>
    <w:rsid w:val="00C66EC3"/>
    <w:rsid w:val="00C7099C"/>
    <w:rsid w:val="00C712F5"/>
    <w:rsid w:val="00C725CC"/>
    <w:rsid w:val="00C72965"/>
    <w:rsid w:val="00C74AAD"/>
    <w:rsid w:val="00C75028"/>
    <w:rsid w:val="00C75F58"/>
    <w:rsid w:val="00C7727E"/>
    <w:rsid w:val="00C77A47"/>
    <w:rsid w:val="00C77D24"/>
    <w:rsid w:val="00C80934"/>
    <w:rsid w:val="00C80B29"/>
    <w:rsid w:val="00C80D7E"/>
    <w:rsid w:val="00C8136A"/>
    <w:rsid w:val="00C813A1"/>
    <w:rsid w:val="00C81633"/>
    <w:rsid w:val="00C8297B"/>
    <w:rsid w:val="00C83589"/>
    <w:rsid w:val="00C84BF5"/>
    <w:rsid w:val="00C86388"/>
    <w:rsid w:val="00C870FE"/>
    <w:rsid w:val="00C870FF"/>
    <w:rsid w:val="00C8722E"/>
    <w:rsid w:val="00C8748F"/>
    <w:rsid w:val="00C87F68"/>
    <w:rsid w:val="00C900C4"/>
    <w:rsid w:val="00C912EC"/>
    <w:rsid w:val="00C918F4"/>
    <w:rsid w:val="00C91A78"/>
    <w:rsid w:val="00C92A55"/>
    <w:rsid w:val="00C92F69"/>
    <w:rsid w:val="00C9316A"/>
    <w:rsid w:val="00C93639"/>
    <w:rsid w:val="00C9398B"/>
    <w:rsid w:val="00C93C09"/>
    <w:rsid w:val="00C94EBE"/>
    <w:rsid w:val="00C956E0"/>
    <w:rsid w:val="00C9576F"/>
    <w:rsid w:val="00C95A69"/>
    <w:rsid w:val="00C965FF"/>
    <w:rsid w:val="00C9663B"/>
    <w:rsid w:val="00CA12B5"/>
    <w:rsid w:val="00CA2210"/>
    <w:rsid w:val="00CA3088"/>
    <w:rsid w:val="00CA3572"/>
    <w:rsid w:val="00CA358F"/>
    <w:rsid w:val="00CA3D8D"/>
    <w:rsid w:val="00CA4DFB"/>
    <w:rsid w:val="00CA4E80"/>
    <w:rsid w:val="00CA503F"/>
    <w:rsid w:val="00CA51A5"/>
    <w:rsid w:val="00CA531F"/>
    <w:rsid w:val="00CA5753"/>
    <w:rsid w:val="00CA5754"/>
    <w:rsid w:val="00CA5831"/>
    <w:rsid w:val="00CA5C9F"/>
    <w:rsid w:val="00CA5E71"/>
    <w:rsid w:val="00CA60C1"/>
    <w:rsid w:val="00CA7998"/>
    <w:rsid w:val="00CB030A"/>
    <w:rsid w:val="00CB03A4"/>
    <w:rsid w:val="00CB089E"/>
    <w:rsid w:val="00CB0F6D"/>
    <w:rsid w:val="00CB1949"/>
    <w:rsid w:val="00CB21BD"/>
    <w:rsid w:val="00CB247C"/>
    <w:rsid w:val="00CB2BA9"/>
    <w:rsid w:val="00CB2DCA"/>
    <w:rsid w:val="00CB2E0B"/>
    <w:rsid w:val="00CB37C3"/>
    <w:rsid w:val="00CB3ACA"/>
    <w:rsid w:val="00CB4178"/>
    <w:rsid w:val="00CB4D5C"/>
    <w:rsid w:val="00CB61AA"/>
    <w:rsid w:val="00CB61D4"/>
    <w:rsid w:val="00CB6D0B"/>
    <w:rsid w:val="00CB7289"/>
    <w:rsid w:val="00CB78EC"/>
    <w:rsid w:val="00CC172E"/>
    <w:rsid w:val="00CC2015"/>
    <w:rsid w:val="00CC207F"/>
    <w:rsid w:val="00CC4C2D"/>
    <w:rsid w:val="00CC4CA8"/>
    <w:rsid w:val="00CC528B"/>
    <w:rsid w:val="00CC53E2"/>
    <w:rsid w:val="00CC5E45"/>
    <w:rsid w:val="00CC61E7"/>
    <w:rsid w:val="00CC6C04"/>
    <w:rsid w:val="00CC7092"/>
    <w:rsid w:val="00CC72BB"/>
    <w:rsid w:val="00CD0BF9"/>
    <w:rsid w:val="00CD0EF1"/>
    <w:rsid w:val="00CD0FB0"/>
    <w:rsid w:val="00CD2201"/>
    <w:rsid w:val="00CD23D7"/>
    <w:rsid w:val="00CD28EE"/>
    <w:rsid w:val="00CD2EAA"/>
    <w:rsid w:val="00CD32AE"/>
    <w:rsid w:val="00CD364A"/>
    <w:rsid w:val="00CD375B"/>
    <w:rsid w:val="00CD53DC"/>
    <w:rsid w:val="00CD633A"/>
    <w:rsid w:val="00CD726C"/>
    <w:rsid w:val="00CE086A"/>
    <w:rsid w:val="00CE08EF"/>
    <w:rsid w:val="00CE0986"/>
    <w:rsid w:val="00CE1892"/>
    <w:rsid w:val="00CE211F"/>
    <w:rsid w:val="00CE3401"/>
    <w:rsid w:val="00CE3CFF"/>
    <w:rsid w:val="00CE3FA8"/>
    <w:rsid w:val="00CE49BE"/>
    <w:rsid w:val="00CE516C"/>
    <w:rsid w:val="00CE5241"/>
    <w:rsid w:val="00CE5A4C"/>
    <w:rsid w:val="00CE6488"/>
    <w:rsid w:val="00CE7127"/>
    <w:rsid w:val="00CE7655"/>
    <w:rsid w:val="00CE7C71"/>
    <w:rsid w:val="00CF0366"/>
    <w:rsid w:val="00CF1A52"/>
    <w:rsid w:val="00CF1B61"/>
    <w:rsid w:val="00CF1B9C"/>
    <w:rsid w:val="00CF1C8D"/>
    <w:rsid w:val="00CF31B4"/>
    <w:rsid w:val="00CF3B5D"/>
    <w:rsid w:val="00CF3E43"/>
    <w:rsid w:val="00CF4318"/>
    <w:rsid w:val="00CF4640"/>
    <w:rsid w:val="00CF47BD"/>
    <w:rsid w:val="00CF56F7"/>
    <w:rsid w:val="00CF608D"/>
    <w:rsid w:val="00CF6392"/>
    <w:rsid w:val="00CF64D8"/>
    <w:rsid w:val="00CF750A"/>
    <w:rsid w:val="00D00439"/>
    <w:rsid w:val="00D0170F"/>
    <w:rsid w:val="00D01CC9"/>
    <w:rsid w:val="00D02649"/>
    <w:rsid w:val="00D0355B"/>
    <w:rsid w:val="00D036C4"/>
    <w:rsid w:val="00D04AE9"/>
    <w:rsid w:val="00D06AA3"/>
    <w:rsid w:val="00D07952"/>
    <w:rsid w:val="00D10332"/>
    <w:rsid w:val="00D10431"/>
    <w:rsid w:val="00D10E77"/>
    <w:rsid w:val="00D10F0F"/>
    <w:rsid w:val="00D118F3"/>
    <w:rsid w:val="00D11F1E"/>
    <w:rsid w:val="00D12138"/>
    <w:rsid w:val="00D1226B"/>
    <w:rsid w:val="00D12A73"/>
    <w:rsid w:val="00D13A97"/>
    <w:rsid w:val="00D13A98"/>
    <w:rsid w:val="00D13DB3"/>
    <w:rsid w:val="00D14923"/>
    <w:rsid w:val="00D15552"/>
    <w:rsid w:val="00D17BE3"/>
    <w:rsid w:val="00D17CF3"/>
    <w:rsid w:val="00D200FD"/>
    <w:rsid w:val="00D207B1"/>
    <w:rsid w:val="00D212EC"/>
    <w:rsid w:val="00D22073"/>
    <w:rsid w:val="00D23D58"/>
    <w:rsid w:val="00D23E70"/>
    <w:rsid w:val="00D24E1A"/>
    <w:rsid w:val="00D255AB"/>
    <w:rsid w:val="00D256B6"/>
    <w:rsid w:val="00D2624E"/>
    <w:rsid w:val="00D27833"/>
    <w:rsid w:val="00D303AD"/>
    <w:rsid w:val="00D30B75"/>
    <w:rsid w:val="00D313D6"/>
    <w:rsid w:val="00D322A0"/>
    <w:rsid w:val="00D32EBC"/>
    <w:rsid w:val="00D33109"/>
    <w:rsid w:val="00D33169"/>
    <w:rsid w:val="00D34EE0"/>
    <w:rsid w:val="00D357FA"/>
    <w:rsid w:val="00D35C7A"/>
    <w:rsid w:val="00D36955"/>
    <w:rsid w:val="00D3716A"/>
    <w:rsid w:val="00D3722F"/>
    <w:rsid w:val="00D37887"/>
    <w:rsid w:val="00D37A6F"/>
    <w:rsid w:val="00D37CD3"/>
    <w:rsid w:val="00D40380"/>
    <w:rsid w:val="00D40A0E"/>
    <w:rsid w:val="00D4144A"/>
    <w:rsid w:val="00D41DB5"/>
    <w:rsid w:val="00D42A35"/>
    <w:rsid w:val="00D431D0"/>
    <w:rsid w:val="00D433DC"/>
    <w:rsid w:val="00D434AF"/>
    <w:rsid w:val="00D4361F"/>
    <w:rsid w:val="00D43699"/>
    <w:rsid w:val="00D43AA0"/>
    <w:rsid w:val="00D44558"/>
    <w:rsid w:val="00D44579"/>
    <w:rsid w:val="00D44C2C"/>
    <w:rsid w:val="00D44F2B"/>
    <w:rsid w:val="00D459A0"/>
    <w:rsid w:val="00D45B7E"/>
    <w:rsid w:val="00D479F7"/>
    <w:rsid w:val="00D47D3A"/>
    <w:rsid w:val="00D50306"/>
    <w:rsid w:val="00D5067F"/>
    <w:rsid w:val="00D5179A"/>
    <w:rsid w:val="00D52323"/>
    <w:rsid w:val="00D53C9C"/>
    <w:rsid w:val="00D554DE"/>
    <w:rsid w:val="00D55A02"/>
    <w:rsid w:val="00D55D82"/>
    <w:rsid w:val="00D56349"/>
    <w:rsid w:val="00D5773F"/>
    <w:rsid w:val="00D60E69"/>
    <w:rsid w:val="00D61591"/>
    <w:rsid w:val="00D638CB"/>
    <w:rsid w:val="00D63C06"/>
    <w:rsid w:val="00D645FB"/>
    <w:rsid w:val="00D647A7"/>
    <w:rsid w:val="00D64808"/>
    <w:rsid w:val="00D65331"/>
    <w:rsid w:val="00D654D8"/>
    <w:rsid w:val="00D65F7D"/>
    <w:rsid w:val="00D66666"/>
    <w:rsid w:val="00D700A4"/>
    <w:rsid w:val="00D71006"/>
    <w:rsid w:val="00D71559"/>
    <w:rsid w:val="00D715B1"/>
    <w:rsid w:val="00D71EB4"/>
    <w:rsid w:val="00D7270C"/>
    <w:rsid w:val="00D735F9"/>
    <w:rsid w:val="00D73F36"/>
    <w:rsid w:val="00D74377"/>
    <w:rsid w:val="00D75E83"/>
    <w:rsid w:val="00D76B73"/>
    <w:rsid w:val="00D76CAD"/>
    <w:rsid w:val="00D776DD"/>
    <w:rsid w:val="00D77AC4"/>
    <w:rsid w:val="00D77EF1"/>
    <w:rsid w:val="00D8059D"/>
    <w:rsid w:val="00D80AA3"/>
    <w:rsid w:val="00D80E28"/>
    <w:rsid w:val="00D8198F"/>
    <w:rsid w:val="00D82BEE"/>
    <w:rsid w:val="00D8303D"/>
    <w:rsid w:val="00D836BB"/>
    <w:rsid w:val="00D83E93"/>
    <w:rsid w:val="00D84330"/>
    <w:rsid w:val="00D84A0E"/>
    <w:rsid w:val="00D85065"/>
    <w:rsid w:val="00D85356"/>
    <w:rsid w:val="00D87DEE"/>
    <w:rsid w:val="00D9092C"/>
    <w:rsid w:val="00D90BE1"/>
    <w:rsid w:val="00D90E80"/>
    <w:rsid w:val="00D9147C"/>
    <w:rsid w:val="00D9177F"/>
    <w:rsid w:val="00D91927"/>
    <w:rsid w:val="00D921F7"/>
    <w:rsid w:val="00D923C9"/>
    <w:rsid w:val="00D92678"/>
    <w:rsid w:val="00D92C1A"/>
    <w:rsid w:val="00D9324F"/>
    <w:rsid w:val="00D93960"/>
    <w:rsid w:val="00D93F50"/>
    <w:rsid w:val="00D941E9"/>
    <w:rsid w:val="00D94F25"/>
    <w:rsid w:val="00D950A9"/>
    <w:rsid w:val="00D95FA4"/>
    <w:rsid w:val="00D9643A"/>
    <w:rsid w:val="00D96B5A"/>
    <w:rsid w:val="00D97EB5"/>
    <w:rsid w:val="00DA0092"/>
    <w:rsid w:val="00DA0C3E"/>
    <w:rsid w:val="00DA1ACF"/>
    <w:rsid w:val="00DA1BE4"/>
    <w:rsid w:val="00DA1F5F"/>
    <w:rsid w:val="00DA392A"/>
    <w:rsid w:val="00DA3BF4"/>
    <w:rsid w:val="00DA46FC"/>
    <w:rsid w:val="00DA535C"/>
    <w:rsid w:val="00DA539B"/>
    <w:rsid w:val="00DA62E8"/>
    <w:rsid w:val="00DA6CFE"/>
    <w:rsid w:val="00DA7974"/>
    <w:rsid w:val="00DA7CAD"/>
    <w:rsid w:val="00DB0E46"/>
    <w:rsid w:val="00DB35B5"/>
    <w:rsid w:val="00DB3EA3"/>
    <w:rsid w:val="00DB4162"/>
    <w:rsid w:val="00DB5708"/>
    <w:rsid w:val="00DB5A41"/>
    <w:rsid w:val="00DB6F16"/>
    <w:rsid w:val="00DB7E5E"/>
    <w:rsid w:val="00DC0ED9"/>
    <w:rsid w:val="00DC19CC"/>
    <w:rsid w:val="00DC25C2"/>
    <w:rsid w:val="00DC2BFB"/>
    <w:rsid w:val="00DC3065"/>
    <w:rsid w:val="00DC35FE"/>
    <w:rsid w:val="00DC36B8"/>
    <w:rsid w:val="00DC3F7B"/>
    <w:rsid w:val="00DC62CF"/>
    <w:rsid w:val="00DC6D5A"/>
    <w:rsid w:val="00DC74A8"/>
    <w:rsid w:val="00DC7593"/>
    <w:rsid w:val="00DC7CDD"/>
    <w:rsid w:val="00DC7E68"/>
    <w:rsid w:val="00DD0791"/>
    <w:rsid w:val="00DD0A3E"/>
    <w:rsid w:val="00DD1762"/>
    <w:rsid w:val="00DD25FA"/>
    <w:rsid w:val="00DD3B48"/>
    <w:rsid w:val="00DD47C6"/>
    <w:rsid w:val="00DD4CCD"/>
    <w:rsid w:val="00DD599D"/>
    <w:rsid w:val="00DD5E7B"/>
    <w:rsid w:val="00DD6039"/>
    <w:rsid w:val="00DE12D6"/>
    <w:rsid w:val="00DE13E4"/>
    <w:rsid w:val="00DE1752"/>
    <w:rsid w:val="00DE1A77"/>
    <w:rsid w:val="00DE291D"/>
    <w:rsid w:val="00DE2B96"/>
    <w:rsid w:val="00DE3791"/>
    <w:rsid w:val="00DE380F"/>
    <w:rsid w:val="00DE5713"/>
    <w:rsid w:val="00DE70C2"/>
    <w:rsid w:val="00DF1008"/>
    <w:rsid w:val="00DF1665"/>
    <w:rsid w:val="00DF1A70"/>
    <w:rsid w:val="00DF1F8F"/>
    <w:rsid w:val="00DF22DE"/>
    <w:rsid w:val="00DF2E22"/>
    <w:rsid w:val="00DF3346"/>
    <w:rsid w:val="00DF397F"/>
    <w:rsid w:val="00DF4A62"/>
    <w:rsid w:val="00DF4F4D"/>
    <w:rsid w:val="00DF62FA"/>
    <w:rsid w:val="00DF6BFF"/>
    <w:rsid w:val="00DF7224"/>
    <w:rsid w:val="00DF7AE0"/>
    <w:rsid w:val="00E0063C"/>
    <w:rsid w:val="00E0151B"/>
    <w:rsid w:val="00E02467"/>
    <w:rsid w:val="00E02FAA"/>
    <w:rsid w:val="00E040BA"/>
    <w:rsid w:val="00E041B2"/>
    <w:rsid w:val="00E050CC"/>
    <w:rsid w:val="00E05D80"/>
    <w:rsid w:val="00E06D96"/>
    <w:rsid w:val="00E07509"/>
    <w:rsid w:val="00E078AC"/>
    <w:rsid w:val="00E10CC6"/>
    <w:rsid w:val="00E120B7"/>
    <w:rsid w:val="00E122D2"/>
    <w:rsid w:val="00E12BD9"/>
    <w:rsid w:val="00E12C8E"/>
    <w:rsid w:val="00E155C3"/>
    <w:rsid w:val="00E15B37"/>
    <w:rsid w:val="00E15B9F"/>
    <w:rsid w:val="00E15BD7"/>
    <w:rsid w:val="00E15C74"/>
    <w:rsid w:val="00E16890"/>
    <w:rsid w:val="00E16CE4"/>
    <w:rsid w:val="00E16ECA"/>
    <w:rsid w:val="00E17045"/>
    <w:rsid w:val="00E17276"/>
    <w:rsid w:val="00E17799"/>
    <w:rsid w:val="00E21853"/>
    <w:rsid w:val="00E21DF5"/>
    <w:rsid w:val="00E2307E"/>
    <w:rsid w:val="00E233E2"/>
    <w:rsid w:val="00E2464D"/>
    <w:rsid w:val="00E247DE"/>
    <w:rsid w:val="00E24B75"/>
    <w:rsid w:val="00E24E16"/>
    <w:rsid w:val="00E25F84"/>
    <w:rsid w:val="00E26C1F"/>
    <w:rsid w:val="00E27C5B"/>
    <w:rsid w:val="00E30117"/>
    <w:rsid w:val="00E30752"/>
    <w:rsid w:val="00E30C90"/>
    <w:rsid w:val="00E30D90"/>
    <w:rsid w:val="00E326D5"/>
    <w:rsid w:val="00E32C00"/>
    <w:rsid w:val="00E3398F"/>
    <w:rsid w:val="00E33CB3"/>
    <w:rsid w:val="00E340D0"/>
    <w:rsid w:val="00E35C0E"/>
    <w:rsid w:val="00E36004"/>
    <w:rsid w:val="00E3609C"/>
    <w:rsid w:val="00E36872"/>
    <w:rsid w:val="00E376D6"/>
    <w:rsid w:val="00E37A0E"/>
    <w:rsid w:val="00E37AB2"/>
    <w:rsid w:val="00E37D6C"/>
    <w:rsid w:val="00E40FB9"/>
    <w:rsid w:val="00E42909"/>
    <w:rsid w:val="00E45A12"/>
    <w:rsid w:val="00E4677D"/>
    <w:rsid w:val="00E47B4E"/>
    <w:rsid w:val="00E50574"/>
    <w:rsid w:val="00E50DAA"/>
    <w:rsid w:val="00E50FEF"/>
    <w:rsid w:val="00E5237A"/>
    <w:rsid w:val="00E524DE"/>
    <w:rsid w:val="00E531FB"/>
    <w:rsid w:val="00E537D5"/>
    <w:rsid w:val="00E547AB"/>
    <w:rsid w:val="00E547E5"/>
    <w:rsid w:val="00E54AC0"/>
    <w:rsid w:val="00E55BB6"/>
    <w:rsid w:val="00E55CA6"/>
    <w:rsid w:val="00E56DA2"/>
    <w:rsid w:val="00E575DD"/>
    <w:rsid w:val="00E6065F"/>
    <w:rsid w:val="00E6071B"/>
    <w:rsid w:val="00E6112E"/>
    <w:rsid w:val="00E61893"/>
    <w:rsid w:val="00E63C61"/>
    <w:rsid w:val="00E64267"/>
    <w:rsid w:val="00E6482D"/>
    <w:rsid w:val="00E648B7"/>
    <w:rsid w:val="00E6513C"/>
    <w:rsid w:val="00E65DB5"/>
    <w:rsid w:val="00E6680B"/>
    <w:rsid w:val="00E66D1D"/>
    <w:rsid w:val="00E66F24"/>
    <w:rsid w:val="00E67F5F"/>
    <w:rsid w:val="00E70618"/>
    <w:rsid w:val="00E7063D"/>
    <w:rsid w:val="00E710C2"/>
    <w:rsid w:val="00E7158C"/>
    <w:rsid w:val="00E7367F"/>
    <w:rsid w:val="00E73B5C"/>
    <w:rsid w:val="00E73DF6"/>
    <w:rsid w:val="00E75130"/>
    <w:rsid w:val="00E75EE9"/>
    <w:rsid w:val="00E76156"/>
    <w:rsid w:val="00E76827"/>
    <w:rsid w:val="00E7703A"/>
    <w:rsid w:val="00E772EF"/>
    <w:rsid w:val="00E7749C"/>
    <w:rsid w:val="00E778C6"/>
    <w:rsid w:val="00E81B72"/>
    <w:rsid w:val="00E81EFC"/>
    <w:rsid w:val="00E83927"/>
    <w:rsid w:val="00E84712"/>
    <w:rsid w:val="00E8558E"/>
    <w:rsid w:val="00E8612B"/>
    <w:rsid w:val="00E86DF5"/>
    <w:rsid w:val="00E8734C"/>
    <w:rsid w:val="00E87608"/>
    <w:rsid w:val="00E87B84"/>
    <w:rsid w:val="00E90780"/>
    <w:rsid w:val="00E90998"/>
    <w:rsid w:val="00E91615"/>
    <w:rsid w:val="00E91DB8"/>
    <w:rsid w:val="00E958D4"/>
    <w:rsid w:val="00E96631"/>
    <w:rsid w:val="00EA032A"/>
    <w:rsid w:val="00EA17AB"/>
    <w:rsid w:val="00EA19BE"/>
    <w:rsid w:val="00EA1B72"/>
    <w:rsid w:val="00EA1E09"/>
    <w:rsid w:val="00EA20B0"/>
    <w:rsid w:val="00EA24A9"/>
    <w:rsid w:val="00EA3A98"/>
    <w:rsid w:val="00EA50BE"/>
    <w:rsid w:val="00EA5440"/>
    <w:rsid w:val="00EA5630"/>
    <w:rsid w:val="00EA5965"/>
    <w:rsid w:val="00EA5969"/>
    <w:rsid w:val="00EA66A4"/>
    <w:rsid w:val="00EA75F9"/>
    <w:rsid w:val="00EB1E32"/>
    <w:rsid w:val="00EB3408"/>
    <w:rsid w:val="00EB55BB"/>
    <w:rsid w:val="00EB598E"/>
    <w:rsid w:val="00EB6631"/>
    <w:rsid w:val="00EB7204"/>
    <w:rsid w:val="00EB7B75"/>
    <w:rsid w:val="00EC04EE"/>
    <w:rsid w:val="00EC0DE1"/>
    <w:rsid w:val="00EC1394"/>
    <w:rsid w:val="00EC183B"/>
    <w:rsid w:val="00EC1C69"/>
    <w:rsid w:val="00EC2621"/>
    <w:rsid w:val="00EC28A6"/>
    <w:rsid w:val="00EC2A69"/>
    <w:rsid w:val="00EC322A"/>
    <w:rsid w:val="00EC34FE"/>
    <w:rsid w:val="00EC4441"/>
    <w:rsid w:val="00EC4508"/>
    <w:rsid w:val="00EC4EA7"/>
    <w:rsid w:val="00EC502A"/>
    <w:rsid w:val="00EC54C8"/>
    <w:rsid w:val="00EC58FD"/>
    <w:rsid w:val="00EC5C07"/>
    <w:rsid w:val="00ED04BE"/>
    <w:rsid w:val="00ED0C0A"/>
    <w:rsid w:val="00ED0E65"/>
    <w:rsid w:val="00ED112B"/>
    <w:rsid w:val="00ED19C4"/>
    <w:rsid w:val="00ED3C5D"/>
    <w:rsid w:val="00ED3D6F"/>
    <w:rsid w:val="00ED4646"/>
    <w:rsid w:val="00ED652A"/>
    <w:rsid w:val="00ED6C14"/>
    <w:rsid w:val="00ED6D4D"/>
    <w:rsid w:val="00ED77D4"/>
    <w:rsid w:val="00ED7950"/>
    <w:rsid w:val="00EE41E7"/>
    <w:rsid w:val="00EE44E8"/>
    <w:rsid w:val="00EE4667"/>
    <w:rsid w:val="00EE592D"/>
    <w:rsid w:val="00EE6320"/>
    <w:rsid w:val="00EE6D89"/>
    <w:rsid w:val="00EF035A"/>
    <w:rsid w:val="00EF03CE"/>
    <w:rsid w:val="00EF08BF"/>
    <w:rsid w:val="00EF0ED4"/>
    <w:rsid w:val="00EF112C"/>
    <w:rsid w:val="00EF1385"/>
    <w:rsid w:val="00EF3230"/>
    <w:rsid w:val="00EF3383"/>
    <w:rsid w:val="00EF39EE"/>
    <w:rsid w:val="00EF4022"/>
    <w:rsid w:val="00EF416E"/>
    <w:rsid w:val="00EF4B02"/>
    <w:rsid w:val="00EF4CBB"/>
    <w:rsid w:val="00EF6030"/>
    <w:rsid w:val="00EF6190"/>
    <w:rsid w:val="00EF660C"/>
    <w:rsid w:val="00EF6C36"/>
    <w:rsid w:val="00EF7915"/>
    <w:rsid w:val="00EF7A50"/>
    <w:rsid w:val="00EF7C12"/>
    <w:rsid w:val="00F0033C"/>
    <w:rsid w:val="00F00A35"/>
    <w:rsid w:val="00F00FB8"/>
    <w:rsid w:val="00F01056"/>
    <w:rsid w:val="00F01AE7"/>
    <w:rsid w:val="00F01D8B"/>
    <w:rsid w:val="00F01DB1"/>
    <w:rsid w:val="00F02F30"/>
    <w:rsid w:val="00F04A8D"/>
    <w:rsid w:val="00F04E78"/>
    <w:rsid w:val="00F05260"/>
    <w:rsid w:val="00F061B9"/>
    <w:rsid w:val="00F07773"/>
    <w:rsid w:val="00F07C43"/>
    <w:rsid w:val="00F07E4D"/>
    <w:rsid w:val="00F07F64"/>
    <w:rsid w:val="00F1031B"/>
    <w:rsid w:val="00F11023"/>
    <w:rsid w:val="00F12A6F"/>
    <w:rsid w:val="00F135D7"/>
    <w:rsid w:val="00F144B6"/>
    <w:rsid w:val="00F14A3A"/>
    <w:rsid w:val="00F15FA7"/>
    <w:rsid w:val="00F16D14"/>
    <w:rsid w:val="00F17BE5"/>
    <w:rsid w:val="00F204A8"/>
    <w:rsid w:val="00F20CE1"/>
    <w:rsid w:val="00F21783"/>
    <w:rsid w:val="00F22179"/>
    <w:rsid w:val="00F225E1"/>
    <w:rsid w:val="00F23A29"/>
    <w:rsid w:val="00F23B75"/>
    <w:rsid w:val="00F2403F"/>
    <w:rsid w:val="00F240EA"/>
    <w:rsid w:val="00F24AB8"/>
    <w:rsid w:val="00F254E4"/>
    <w:rsid w:val="00F266CC"/>
    <w:rsid w:val="00F26A1B"/>
    <w:rsid w:val="00F27149"/>
    <w:rsid w:val="00F273B0"/>
    <w:rsid w:val="00F274BF"/>
    <w:rsid w:val="00F27C3B"/>
    <w:rsid w:val="00F27D27"/>
    <w:rsid w:val="00F30193"/>
    <w:rsid w:val="00F318B2"/>
    <w:rsid w:val="00F31AA6"/>
    <w:rsid w:val="00F33ADE"/>
    <w:rsid w:val="00F3440F"/>
    <w:rsid w:val="00F344A6"/>
    <w:rsid w:val="00F3462D"/>
    <w:rsid w:val="00F34E0C"/>
    <w:rsid w:val="00F35ADD"/>
    <w:rsid w:val="00F36C38"/>
    <w:rsid w:val="00F36D03"/>
    <w:rsid w:val="00F37F85"/>
    <w:rsid w:val="00F41CE5"/>
    <w:rsid w:val="00F41F18"/>
    <w:rsid w:val="00F42EB1"/>
    <w:rsid w:val="00F436FD"/>
    <w:rsid w:val="00F44085"/>
    <w:rsid w:val="00F456C1"/>
    <w:rsid w:val="00F45E89"/>
    <w:rsid w:val="00F46251"/>
    <w:rsid w:val="00F4633C"/>
    <w:rsid w:val="00F4643C"/>
    <w:rsid w:val="00F465E8"/>
    <w:rsid w:val="00F46738"/>
    <w:rsid w:val="00F468CE"/>
    <w:rsid w:val="00F472B1"/>
    <w:rsid w:val="00F47C8C"/>
    <w:rsid w:val="00F500DF"/>
    <w:rsid w:val="00F501BF"/>
    <w:rsid w:val="00F50BE1"/>
    <w:rsid w:val="00F51278"/>
    <w:rsid w:val="00F51843"/>
    <w:rsid w:val="00F5189A"/>
    <w:rsid w:val="00F51B7E"/>
    <w:rsid w:val="00F52DEB"/>
    <w:rsid w:val="00F52FC1"/>
    <w:rsid w:val="00F5361B"/>
    <w:rsid w:val="00F53B68"/>
    <w:rsid w:val="00F53CD5"/>
    <w:rsid w:val="00F54B87"/>
    <w:rsid w:val="00F55018"/>
    <w:rsid w:val="00F55791"/>
    <w:rsid w:val="00F5604B"/>
    <w:rsid w:val="00F567C1"/>
    <w:rsid w:val="00F57BCE"/>
    <w:rsid w:val="00F57DE3"/>
    <w:rsid w:val="00F61519"/>
    <w:rsid w:val="00F61E2B"/>
    <w:rsid w:val="00F620DC"/>
    <w:rsid w:val="00F625AA"/>
    <w:rsid w:val="00F62E9E"/>
    <w:rsid w:val="00F63088"/>
    <w:rsid w:val="00F63B9C"/>
    <w:rsid w:val="00F65008"/>
    <w:rsid w:val="00F6593F"/>
    <w:rsid w:val="00F65E63"/>
    <w:rsid w:val="00F66723"/>
    <w:rsid w:val="00F670DC"/>
    <w:rsid w:val="00F67254"/>
    <w:rsid w:val="00F674C5"/>
    <w:rsid w:val="00F677B0"/>
    <w:rsid w:val="00F67A43"/>
    <w:rsid w:val="00F67D20"/>
    <w:rsid w:val="00F70596"/>
    <w:rsid w:val="00F70697"/>
    <w:rsid w:val="00F7097E"/>
    <w:rsid w:val="00F709C2"/>
    <w:rsid w:val="00F70AA3"/>
    <w:rsid w:val="00F712EB"/>
    <w:rsid w:val="00F71B44"/>
    <w:rsid w:val="00F73147"/>
    <w:rsid w:val="00F73FC0"/>
    <w:rsid w:val="00F74776"/>
    <w:rsid w:val="00F74A35"/>
    <w:rsid w:val="00F75052"/>
    <w:rsid w:val="00F7696E"/>
    <w:rsid w:val="00F77485"/>
    <w:rsid w:val="00F7768D"/>
    <w:rsid w:val="00F77791"/>
    <w:rsid w:val="00F80909"/>
    <w:rsid w:val="00F80992"/>
    <w:rsid w:val="00F80EEB"/>
    <w:rsid w:val="00F81A73"/>
    <w:rsid w:val="00F82411"/>
    <w:rsid w:val="00F82B32"/>
    <w:rsid w:val="00F83E4D"/>
    <w:rsid w:val="00F85263"/>
    <w:rsid w:val="00F852E6"/>
    <w:rsid w:val="00F853AD"/>
    <w:rsid w:val="00F85CCF"/>
    <w:rsid w:val="00F86FA7"/>
    <w:rsid w:val="00F87E7B"/>
    <w:rsid w:val="00F90875"/>
    <w:rsid w:val="00F908AF"/>
    <w:rsid w:val="00F9101A"/>
    <w:rsid w:val="00F919B0"/>
    <w:rsid w:val="00F920E3"/>
    <w:rsid w:val="00F9214E"/>
    <w:rsid w:val="00F92190"/>
    <w:rsid w:val="00F92561"/>
    <w:rsid w:val="00F936EC"/>
    <w:rsid w:val="00F94C08"/>
    <w:rsid w:val="00F95BE8"/>
    <w:rsid w:val="00F964AC"/>
    <w:rsid w:val="00F96DD7"/>
    <w:rsid w:val="00F978B9"/>
    <w:rsid w:val="00F97E1E"/>
    <w:rsid w:val="00FA025F"/>
    <w:rsid w:val="00FA07B3"/>
    <w:rsid w:val="00FA1088"/>
    <w:rsid w:val="00FA2184"/>
    <w:rsid w:val="00FA2549"/>
    <w:rsid w:val="00FA2AFF"/>
    <w:rsid w:val="00FA33C4"/>
    <w:rsid w:val="00FA3836"/>
    <w:rsid w:val="00FA38AF"/>
    <w:rsid w:val="00FA554C"/>
    <w:rsid w:val="00FA7BC2"/>
    <w:rsid w:val="00FB14DE"/>
    <w:rsid w:val="00FB2F7A"/>
    <w:rsid w:val="00FB3DAA"/>
    <w:rsid w:val="00FB42A1"/>
    <w:rsid w:val="00FB4FA4"/>
    <w:rsid w:val="00FB5849"/>
    <w:rsid w:val="00FB5A27"/>
    <w:rsid w:val="00FB6673"/>
    <w:rsid w:val="00FB68FA"/>
    <w:rsid w:val="00FB6EC5"/>
    <w:rsid w:val="00FB774F"/>
    <w:rsid w:val="00FB7A19"/>
    <w:rsid w:val="00FB7FCF"/>
    <w:rsid w:val="00FC0944"/>
    <w:rsid w:val="00FC3B0D"/>
    <w:rsid w:val="00FC3D7C"/>
    <w:rsid w:val="00FC4671"/>
    <w:rsid w:val="00FC4AA6"/>
    <w:rsid w:val="00FC7AAE"/>
    <w:rsid w:val="00FC7DEB"/>
    <w:rsid w:val="00FC7E57"/>
    <w:rsid w:val="00FD0348"/>
    <w:rsid w:val="00FD07BF"/>
    <w:rsid w:val="00FD27C4"/>
    <w:rsid w:val="00FD2DC1"/>
    <w:rsid w:val="00FD3ADA"/>
    <w:rsid w:val="00FD3DD0"/>
    <w:rsid w:val="00FD4E26"/>
    <w:rsid w:val="00FD66ED"/>
    <w:rsid w:val="00FD6DB9"/>
    <w:rsid w:val="00FD7ADD"/>
    <w:rsid w:val="00FD7DDF"/>
    <w:rsid w:val="00FE0C8E"/>
    <w:rsid w:val="00FE1871"/>
    <w:rsid w:val="00FE2655"/>
    <w:rsid w:val="00FE2E3B"/>
    <w:rsid w:val="00FE3C9F"/>
    <w:rsid w:val="00FE42D7"/>
    <w:rsid w:val="00FE45EC"/>
    <w:rsid w:val="00FE4616"/>
    <w:rsid w:val="00FE592F"/>
    <w:rsid w:val="00FE75E3"/>
    <w:rsid w:val="00FE75FA"/>
    <w:rsid w:val="00FE78F8"/>
    <w:rsid w:val="00FE7C57"/>
    <w:rsid w:val="00FF058B"/>
    <w:rsid w:val="00FF08E5"/>
    <w:rsid w:val="00FF108E"/>
    <w:rsid w:val="00FF10BD"/>
    <w:rsid w:val="00FF2706"/>
    <w:rsid w:val="00FF2E73"/>
    <w:rsid w:val="00FF4136"/>
    <w:rsid w:val="00FF444A"/>
    <w:rsid w:val="00FF4B16"/>
    <w:rsid w:val="00FF659C"/>
    <w:rsid w:val="00FF7004"/>
    <w:rsid w:val="00FF73B0"/>
    <w:rsid w:val="00FF79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DEBD9C"/>
  <w15:chartTrackingRefBased/>
  <w15:docId w15:val="{D0797319-D6EC-4CBE-B996-7DF401D7A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0FE"/>
    <w:pPr>
      <w:jc w:val="both"/>
    </w:pPr>
  </w:style>
  <w:style w:type="paragraph" w:styleId="Heading1">
    <w:name w:val="heading 1"/>
    <w:basedOn w:val="Normal"/>
    <w:next w:val="Normal"/>
    <w:link w:val="Heading1Char"/>
    <w:autoRedefine/>
    <w:uiPriority w:val="9"/>
    <w:qFormat/>
    <w:rsid w:val="009F0CF3"/>
    <w:pPr>
      <w:keepNext/>
      <w:keepLines/>
      <w:spacing w:before="240" w:after="240"/>
      <w:outlineLvl w:val="0"/>
    </w:pPr>
    <w:rPr>
      <w:rFonts w:ascii="Calibri" w:eastAsiaTheme="majorEastAsia" w:hAnsi="Calibri" w:cstheme="majorBidi"/>
      <w:b/>
      <w:sz w:val="40"/>
      <w:szCs w:val="32"/>
    </w:rPr>
  </w:style>
  <w:style w:type="paragraph" w:styleId="Heading2">
    <w:name w:val="heading 2"/>
    <w:basedOn w:val="Normal"/>
    <w:next w:val="Normal"/>
    <w:link w:val="Heading2Char"/>
    <w:autoRedefine/>
    <w:uiPriority w:val="9"/>
    <w:unhideWhenUsed/>
    <w:qFormat/>
    <w:rsid w:val="00F12A6F"/>
    <w:pPr>
      <w:keepNext/>
      <w:keepLines/>
      <w:spacing w:before="40" w:after="120" w:line="240" w:lineRule="auto"/>
      <w:outlineLvl w:val="1"/>
    </w:pPr>
    <w:rPr>
      <w:rFonts w:eastAsiaTheme="majorEastAsia" w:cstheme="majorBidi"/>
      <w:b/>
      <w:sz w:val="32"/>
      <w:szCs w:val="26"/>
    </w:rPr>
  </w:style>
  <w:style w:type="paragraph" w:styleId="Heading3">
    <w:name w:val="heading 3"/>
    <w:basedOn w:val="Normal"/>
    <w:next w:val="Normal"/>
    <w:link w:val="Heading3Char"/>
    <w:autoRedefine/>
    <w:uiPriority w:val="9"/>
    <w:unhideWhenUsed/>
    <w:qFormat/>
    <w:rsid w:val="00423893"/>
    <w:pPr>
      <w:keepNext/>
      <w:keepLines/>
      <w:spacing w:before="40" w:after="120" w:line="240" w:lineRule="auto"/>
      <w:outlineLvl w:val="2"/>
    </w:pPr>
    <w:rPr>
      <w:rFonts w:asciiTheme="majorHAnsi" w:eastAsiaTheme="majorEastAsia" w:hAnsiTheme="majorHAnsi" w:cstheme="majorBidi"/>
      <w:b/>
      <w:i/>
      <w:sz w:val="28"/>
      <w:szCs w:val="24"/>
    </w:rPr>
  </w:style>
  <w:style w:type="paragraph" w:styleId="Heading4">
    <w:name w:val="heading 4"/>
    <w:basedOn w:val="Normal"/>
    <w:next w:val="Normal"/>
    <w:link w:val="Heading4Char"/>
    <w:autoRedefine/>
    <w:uiPriority w:val="9"/>
    <w:unhideWhenUsed/>
    <w:qFormat/>
    <w:rsid w:val="00B315EC"/>
    <w:pPr>
      <w:keepNext/>
      <w:keepLines/>
      <w:spacing w:before="40" w:after="0"/>
      <w:outlineLvl w:val="3"/>
    </w:pPr>
    <w:rPr>
      <w:rFonts w:asciiTheme="majorHAnsi" w:eastAsiaTheme="majorEastAsia" w:hAnsiTheme="majorHAnsi"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4B92"/>
    <w:rPr>
      <w:color w:val="0563C1" w:themeColor="hyperlink"/>
      <w:u w:val="single"/>
    </w:rPr>
  </w:style>
  <w:style w:type="character" w:styleId="UnresolvedMention">
    <w:name w:val="Unresolved Mention"/>
    <w:basedOn w:val="DefaultParagraphFont"/>
    <w:uiPriority w:val="99"/>
    <w:semiHidden/>
    <w:unhideWhenUsed/>
    <w:rsid w:val="00B34B92"/>
    <w:rPr>
      <w:color w:val="605E5C"/>
      <w:shd w:val="clear" w:color="auto" w:fill="E1DFDD"/>
    </w:rPr>
  </w:style>
  <w:style w:type="table" w:styleId="TableGrid">
    <w:name w:val="Table Grid"/>
    <w:basedOn w:val="TableNormal"/>
    <w:uiPriority w:val="39"/>
    <w:rsid w:val="000941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F0CF3"/>
    <w:rPr>
      <w:rFonts w:ascii="Calibri" w:eastAsiaTheme="majorEastAsia" w:hAnsi="Calibri" w:cstheme="majorBidi"/>
      <w:b/>
      <w:sz w:val="40"/>
      <w:szCs w:val="32"/>
    </w:rPr>
  </w:style>
  <w:style w:type="paragraph" w:styleId="EndnoteText">
    <w:name w:val="endnote text"/>
    <w:basedOn w:val="Normal"/>
    <w:link w:val="EndnoteTextChar"/>
    <w:uiPriority w:val="99"/>
    <w:semiHidden/>
    <w:unhideWhenUsed/>
    <w:rsid w:val="001D61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61F2"/>
    <w:rPr>
      <w:sz w:val="20"/>
      <w:szCs w:val="20"/>
    </w:rPr>
  </w:style>
  <w:style w:type="character" w:styleId="EndnoteReference">
    <w:name w:val="endnote reference"/>
    <w:basedOn w:val="DefaultParagraphFont"/>
    <w:uiPriority w:val="99"/>
    <w:semiHidden/>
    <w:unhideWhenUsed/>
    <w:rsid w:val="001D61F2"/>
    <w:rPr>
      <w:vertAlign w:val="superscript"/>
    </w:rPr>
  </w:style>
  <w:style w:type="paragraph" w:customStyle="1" w:styleId="EndNoteBibliographyTitle">
    <w:name w:val="EndNote Bibliography Title"/>
    <w:basedOn w:val="Normal"/>
    <w:link w:val="EndNoteBibliographyTitleChar"/>
    <w:rsid w:val="00BC18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18F6"/>
    <w:rPr>
      <w:rFonts w:ascii="Calibri" w:hAnsi="Calibri" w:cs="Calibri"/>
      <w:noProof/>
      <w:lang w:val="en-US"/>
    </w:rPr>
  </w:style>
  <w:style w:type="paragraph" w:customStyle="1" w:styleId="EndNoteBibliography">
    <w:name w:val="EndNote Bibliography"/>
    <w:basedOn w:val="Normal"/>
    <w:link w:val="EndNoteBibliographyChar"/>
    <w:rsid w:val="00BC18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C18F6"/>
    <w:rPr>
      <w:rFonts w:ascii="Calibri" w:hAnsi="Calibri" w:cs="Calibri"/>
      <w:noProof/>
      <w:lang w:val="en-US"/>
    </w:rPr>
  </w:style>
  <w:style w:type="character" w:customStyle="1" w:styleId="Heading2Char">
    <w:name w:val="Heading 2 Char"/>
    <w:basedOn w:val="DefaultParagraphFont"/>
    <w:link w:val="Heading2"/>
    <w:uiPriority w:val="9"/>
    <w:rsid w:val="00F12A6F"/>
    <w:rPr>
      <w:rFonts w:eastAsiaTheme="majorEastAsia" w:cstheme="majorBidi"/>
      <w:b/>
      <w:sz w:val="32"/>
      <w:szCs w:val="26"/>
    </w:rPr>
  </w:style>
  <w:style w:type="paragraph" w:styleId="ListParagraph">
    <w:name w:val="List Paragraph"/>
    <w:basedOn w:val="Normal"/>
    <w:uiPriority w:val="34"/>
    <w:qFormat/>
    <w:rsid w:val="0056127E"/>
    <w:pPr>
      <w:ind w:left="720"/>
      <w:contextualSpacing/>
    </w:pPr>
  </w:style>
  <w:style w:type="character" w:customStyle="1" w:styleId="Heading3Char">
    <w:name w:val="Heading 3 Char"/>
    <w:basedOn w:val="DefaultParagraphFont"/>
    <w:link w:val="Heading3"/>
    <w:uiPriority w:val="9"/>
    <w:rsid w:val="00423893"/>
    <w:rPr>
      <w:rFonts w:asciiTheme="majorHAnsi" w:eastAsiaTheme="majorEastAsia" w:hAnsiTheme="majorHAnsi" w:cstheme="majorBidi"/>
      <w:b/>
      <w:i/>
      <w:sz w:val="28"/>
      <w:szCs w:val="24"/>
    </w:rPr>
  </w:style>
  <w:style w:type="paragraph" w:styleId="TOCHeading">
    <w:name w:val="TOC Heading"/>
    <w:basedOn w:val="Heading1"/>
    <w:next w:val="Normal"/>
    <w:uiPriority w:val="39"/>
    <w:unhideWhenUsed/>
    <w:qFormat/>
    <w:rsid w:val="00E35C0E"/>
    <w:pPr>
      <w:outlineLvl w:val="9"/>
    </w:pPr>
    <w:rPr>
      <w:lang w:val="en-US"/>
    </w:rPr>
  </w:style>
  <w:style w:type="paragraph" w:styleId="TOC2">
    <w:name w:val="toc 2"/>
    <w:basedOn w:val="Normal"/>
    <w:next w:val="Normal"/>
    <w:autoRedefine/>
    <w:uiPriority w:val="39"/>
    <w:unhideWhenUsed/>
    <w:rsid w:val="00E35C0E"/>
    <w:pPr>
      <w:spacing w:after="100"/>
      <w:ind w:left="220"/>
    </w:pPr>
  </w:style>
  <w:style w:type="paragraph" w:styleId="TOC3">
    <w:name w:val="toc 3"/>
    <w:basedOn w:val="Normal"/>
    <w:next w:val="Normal"/>
    <w:autoRedefine/>
    <w:uiPriority w:val="39"/>
    <w:unhideWhenUsed/>
    <w:rsid w:val="00E35C0E"/>
    <w:pPr>
      <w:spacing w:after="100"/>
      <w:ind w:left="440"/>
    </w:pPr>
  </w:style>
  <w:style w:type="paragraph" w:styleId="TOC1">
    <w:name w:val="toc 1"/>
    <w:basedOn w:val="Normal"/>
    <w:next w:val="Normal"/>
    <w:autoRedefine/>
    <w:uiPriority w:val="39"/>
    <w:unhideWhenUsed/>
    <w:rsid w:val="00682E9A"/>
    <w:pPr>
      <w:spacing w:after="100"/>
    </w:pPr>
    <w:rPr>
      <w:rFonts w:eastAsiaTheme="minorEastAsia" w:cs="Times New Roman"/>
      <w:lang w:val="en-US"/>
    </w:rPr>
  </w:style>
  <w:style w:type="character" w:customStyle="1" w:styleId="Heading4Char">
    <w:name w:val="Heading 4 Char"/>
    <w:basedOn w:val="DefaultParagraphFont"/>
    <w:link w:val="Heading4"/>
    <w:uiPriority w:val="9"/>
    <w:rsid w:val="00B315EC"/>
    <w:rPr>
      <w:rFonts w:asciiTheme="majorHAnsi" w:eastAsiaTheme="majorEastAsia" w:hAnsiTheme="majorHAnsi" w:cstheme="majorBidi"/>
      <w:b/>
      <w:i/>
      <w:iCs/>
      <w:sz w:val="24"/>
    </w:rPr>
  </w:style>
  <w:style w:type="paragraph" w:styleId="TOC4">
    <w:name w:val="toc 4"/>
    <w:basedOn w:val="Normal"/>
    <w:next w:val="Normal"/>
    <w:autoRedefine/>
    <w:uiPriority w:val="39"/>
    <w:unhideWhenUsed/>
    <w:rsid w:val="00BF52EC"/>
    <w:pPr>
      <w:spacing w:after="100"/>
      <w:ind w:left="660"/>
    </w:pPr>
  </w:style>
  <w:style w:type="character" w:styleId="FollowedHyperlink">
    <w:name w:val="FollowedHyperlink"/>
    <w:basedOn w:val="DefaultParagraphFont"/>
    <w:uiPriority w:val="99"/>
    <w:semiHidden/>
    <w:unhideWhenUsed/>
    <w:rsid w:val="00B66C01"/>
    <w:rPr>
      <w:color w:val="954F72" w:themeColor="followedHyperlink"/>
      <w:u w:val="single"/>
    </w:rPr>
  </w:style>
  <w:style w:type="paragraph" w:styleId="Header">
    <w:name w:val="header"/>
    <w:basedOn w:val="Normal"/>
    <w:link w:val="HeaderChar"/>
    <w:uiPriority w:val="99"/>
    <w:unhideWhenUsed/>
    <w:rsid w:val="009155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525"/>
  </w:style>
  <w:style w:type="paragraph" w:styleId="Footer">
    <w:name w:val="footer"/>
    <w:basedOn w:val="Normal"/>
    <w:link w:val="FooterChar"/>
    <w:uiPriority w:val="99"/>
    <w:unhideWhenUsed/>
    <w:rsid w:val="009155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5525"/>
  </w:style>
  <w:style w:type="paragraph" w:styleId="NoSpacing">
    <w:name w:val="No Spacing"/>
    <w:link w:val="NoSpacingChar"/>
    <w:uiPriority w:val="1"/>
    <w:qFormat/>
    <w:rsid w:val="005771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7193"/>
    <w:rPr>
      <w:rFonts w:eastAsiaTheme="minorEastAsia"/>
      <w:lang w:val="en-US"/>
    </w:rPr>
  </w:style>
  <w:style w:type="paragraph" w:styleId="Title">
    <w:name w:val="Title"/>
    <w:basedOn w:val="Normal"/>
    <w:next w:val="Normal"/>
    <w:link w:val="TitleChar"/>
    <w:uiPriority w:val="10"/>
    <w:qFormat/>
    <w:rsid w:val="00CE0986"/>
    <w:pPr>
      <w:spacing w:after="0" w:line="240" w:lineRule="auto"/>
      <w:contextualSpacing/>
    </w:pPr>
    <w:rPr>
      <w:rFonts w:ascii="Calibri" w:eastAsiaTheme="majorEastAsia" w:hAnsi="Calibri" w:cstheme="majorBidi"/>
      <w:b/>
      <w:color w:val="0070C0"/>
      <w:spacing w:val="-10"/>
      <w:kern w:val="28"/>
      <w:sz w:val="56"/>
      <w:szCs w:val="56"/>
    </w:rPr>
  </w:style>
  <w:style w:type="character" w:customStyle="1" w:styleId="TitleChar">
    <w:name w:val="Title Char"/>
    <w:basedOn w:val="DefaultParagraphFont"/>
    <w:link w:val="Title"/>
    <w:uiPriority w:val="10"/>
    <w:rsid w:val="00CE0986"/>
    <w:rPr>
      <w:rFonts w:ascii="Calibri" w:eastAsiaTheme="majorEastAsia" w:hAnsi="Calibri" w:cstheme="majorBidi"/>
      <w:b/>
      <w:color w:val="0070C0"/>
      <w:spacing w:val="-10"/>
      <w:kern w:val="28"/>
      <w:sz w:val="56"/>
      <w:szCs w:val="56"/>
    </w:rPr>
  </w:style>
  <w:style w:type="table" w:styleId="ListTable3-Accent5">
    <w:name w:val="List Table 3 Accent 5"/>
    <w:basedOn w:val="TableNormal"/>
    <w:uiPriority w:val="48"/>
    <w:rsid w:val="00CB2BA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09">
      <w:bodyDiv w:val="1"/>
      <w:marLeft w:val="0"/>
      <w:marRight w:val="0"/>
      <w:marTop w:val="0"/>
      <w:marBottom w:val="0"/>
      <w:divBdr>
        <w:top w:val="none" w:sz="0" w:space="0" w:color="auto"/>
        <w:left w:val="none" w:sz="0" w:space="0" w:color="auto"/>
        <w:bottom w:val="none" w:sz="0" w:space="0" w:color="auto"/>
        <w:right w:val="none" w:sz="0" w:space="0" w:color="auto"/>
      </w:divBdr>
    </w:div>
    <w:div w:id="406926245">
      <w:bodyDiv w:val="1"/>
      <w:marLeft w:val="0"/>
      <w:marRight w:val="0"/>
      <w:marTop w:val="0"/>
      <w:marBottom w:val="0"/>
      <w:divBdr>
        <w:top w:val="none" w:sz="0" w:space="0" w:color="auto"/>
        <w:left w:val="none" w:sz="0" w:space="0" w:color="auto"/>
        <w:bottom w:val="none" w:sz="0" w:space="0" w:color="auto"/>
        <w:right w:val="none" w:sz="0" w:space="0" w:color="auto"/>
      </w:divBdr>
      <w:divsChild>
        <w:div w:id="1233199047">
          <w:marLeft w:val="0"/>
          <w:marRight w:val="0"/>
          <w:marTop w:val="0"/>
          <w:marBottom w:val="0"/>
          <w:divBdr>
            <w:top w:val="none" w:sz="0" w:space="0" w:color="auto"/>
            <w:left w:val="none" w:sz="0" w:space="0" w:color="auto"/>
            <w:bottom w:val="none" w:sz="0" w:space="0" w:color="auto"/>
            <w:right w:val="none" w:sz="0" w:space="0" w:color="auto"/>
          </w:divBdr>
        </w:div>
        <w:div w:id="933829574">
          <w:marLeft w:val="0"/>
          <w:marRight w:val="0"/>
          <w:marTop w:val="0"/>
          <w:marBottom w:val="0"/>
          <w:divBdr>
            <w:top w:val="none" w:sz="0" w:space="0" w:color="auto"/>
            <w:left w:val="none" w:sz="0" w:space="0" w:color="auto"/>
            <w:bottom w:val="none" w:sz="0" w:space="0" w:color="auto"/>
            <w:right w:val="none" w:sz="0" w:space="0" w:color="auto"/>
          </w:divBdr>
        </w:div>
      </w:divsChild>
    </w:div>
    <w:div w:id="565996078">
      <w:bodyDiv w:val="1"/>
      <w:marLeft w:val="0"/>
      <w:marRight w:val="0"/>
      <w:marTop w:val="0"/>
      <w:marBottom w:val="0"/>
      <w:divBdr>
        <w:top w:val="none" w:sz="0" w:space="0" w:color="auto"/>
        <w:left w:val="none" w:sz="0" w:space="0" w:color="auto"/>
        <w:bottom w:val="none" w:sz="0" w:space="0" w:color="auto"/>
        <w:right w:val="none" w:sz="0" w:space="0" w:color="auto"/>
      </w:divBdr>
      <w:divsChild>
        <w:div w:id="1945380083">
          <w:marLeft w:val="547"/>
          <w:marRight w:val="0"/>
          <w:marTop w:val="0"/>
          <w:marBottom w:val="120"/>
          <w:divBdr>
            <w:top w:val="none" w:sz="0" w:space="0" w:color="auto"/>
            <w:left w:val="none" w:sz="0" w:space="0" w:color="auto"/>
            <w:bottom w:val="none" w:sz="0" w:space="0" w:color="auto"/>
            <w:right w:val="none" w:sz="0" w:space="0" w:color="auto"/>
          </w:divBdr>
        </w:div>
        <w:div w:id="414281316">
          <w:marLeft w:val="547"/>
          <w:marRight w:val="0"/>
          <w:marTop w:val="0"/>
          <w:marBottom w:val="120"/>
          <w:divBdr>
            <w:top w:val="none" w:sz="0" w:space="0" w:color="auto"/>
            <w:left w:val="none" w:sz="0" w:space="0" w:color="auto"/>
            <w:bottom w:val="none" w:sz="0" w:space="0" w:color="auto"/>
            <w:right w:val="none" w:sz="0" w:space="0" w:color="auto"/>
          </w:divBdr>
        </w:div>
      </w:divsChild>
    </w:div>
    <w:div w:id="668681804">
      <w:bodyDiv w:val="1"/>
      <w:marLeft w:val="0"/>
      <w:marRight w:val="0"/>
      <w:marTop w:val="0"/>
      <w:marBottom w:val="0"/>
      <w:divBdr>
        <w:top w:val="none" w:sz="0" w:space="0" w:color="auto"/>
        <w:left w:val="none" w:sz="0" w:space="0" w:color="auto"/>
        <w:bottom w:val="none" w:sz="0" w:space="0" w:color="auto"/>
        <w:right w:val="none" w:sz="0" w:space="0" w:color="auto"/>
      </w:divBdr>
    </w:div>
    <w:div w:id="687752563">
      <w:bodyDiv w:val="1"/>
      <w:marLeft w:val="0"/>
      <w:marRight w:val="0"/>
      <w:marTop w:val="0"/>
      <w:marBottom w:val="0"/>
      <w:divBdr>
        <w:top w:val="none" w:sz="0" w:space="0" w:color="auto"/>
        <w:left w:val="none" w:sz="0" w:space="0" w:color="auto"/>
        <w:bottom w:val="none" w:sz="0" w:space="0" w:color="auto"/>
        <w:right w:val="none" w:sz="0" w:space="0" w:color="auto"/>
      </w:divBdr>
      <w:divsChild>
        <w:div w:id="1954095202">
          <w:marLeft w:val="0"/>
          <w:marRight w:val="0"/>
          <w:marTop w:val="0"/>
          <w:marBottom w:val="0"/>
          <w:divBdr>
            <w:top w:val="none" w:sz="0" w:space="0" w:color="auto"/>
            <w:left w:val="none" w:sz="0" w:space="0" w:color="auto"/>
            <w:bottom w:val="none" w:sz="0" w:space="0" w:color="auto"/>
            <w:right w:val="none" w:sz="0" w:space="0" w:color="auto"/>
          </w:divBdr>
        </w:div>
        <w:div w:id="1651639883">
          <w:marLeft w:val="0"/>
          <w:marRight w:val="0"/>
          <w:marTop w:val="0"/>
          <w:marBottom w:val="0"/>
          <w:divBdr>
            <w:top w:val="none" w:sz="0" w:space="0" w:color="auto"/>
            <w:left w:val="none" w:sz="0" w:space="0" w:color="auto"/>
            <w:bottom w:val="none" w:sz="0" w:space="0" w:color="auto"/>
            <w:right w:val="none" w:sz="0" w:space="0" w:color="auto"/>
          </w:divBdr>
        </w:div>
        <w:div w:id="1762291224">
          <w:marLeft w:val="0"/>
          <w:marRight w:val="0"/>
          <w:marTop w:val="0"/>
          <w:marBottom w:val="0"/>
          <w:divBdr>
            <w:top w:val="none" w:sz="0" w:space="0" w:color="auto"/>
            <w:left w:val="none" w:sz="0" w:space="0" w:color="auto"/>
            <w:bottom w:val="none" w:sz="0" w:space="0" w:color="auto"/>
            <w:right w:val="none" w:sz="0" w:space="0" w:color="auto"/>
          </w:divBdr>
        </w:div>
      </w:divsChild>
    </w:div>
    <w:div w:id="700546516">
      <w:bodyDiv w:val="1"/>
      <w:marLeft w:val="0"/>
      <w:marRight w:val="0"/>
      <w:marTop w:val="0"/>
      <w:marBottom w:val="0"/>
      <w:divBdr>
        <w:top w:val="none" w:sz="0" w:space="0" w:color="auto"/>
        <w:left w:val="none" w:sz="0" w:space="0" w:color="auto"/>
        <w:bottom w:val="none" w:sz="0" w:space="0" w:color="auto"/>
        <w:right w:val="none" w:sz="0" w:space="0" w:color="auto"/>
      </w:divBdr>
    </w:div>
    <w:div w:id="770130033">
      <w:bodyDiv w:val="1"/>
      <w:marLeft w:val="0"/>
      <w:marRight w:val="0"/>
      <w:marTop w:val="0"/>
      <w:marBottom w:val="0"/>
      <w:divBdr>
        <w:top w:val="none" w:sz="0" w:space="0" w:color="auto"/>
        <w:left w:val="none" w:sz="0" w:space="0" w:color="auto"/>
        <w:bottom w:val="none" w:sz="0" w:space="0" w:color="auto"/>
        <w:right w:val="none" w:sz="0" w:space="0" w:color="auto"/>
      </w:divBdr>
    </w:div>
    <w:div w:id="856887412">
      <w:bodyDiv w:val="1"/>
      <w:marLeft w:val="0"/>
      <w:marRight w:val="0"/>
      <w:marTop w:val="0"/>
      <w:marBottom w:val="0"/>
      <w:divBdr>
        <w:top w:val="none" w:sz="0" w:space="0" w:color="auto"/>
        <w:left w:val="none" w:sz="0" w:space="0" w:color="auto"/>
        <w:bottom w:val="none" w:sz="0" w:space="0" w:color="auto"/>
        <w:right w:val="none" w:sz="0" w:space="0" w:color="auto"/>
      </w:divBdr>
      <w:divsChild>
        <w:div w:id="37093949">
          <w:marLeft w:val="0"/>
          <w:marRight w:val="0"/>
          <w:marTop w:val="0"/>
          <w:marBottom w:val="0"/>
          <w:divBdr>
            <w:top w:val="none" w:sz="0" w:space="0" w:color="auto"/>
            <w:left w:val="none" w:sz="0" w:space="0" w:color="auto"/>
            <w:bottom w:val="none" w:sz="0" w:space="0" w:color="auto"/>
            <w:right w:val="none" w:sz="0" w:space="0" w:color="auto"/>
          </w:divBdr>
        </w:div>
        <w:div w:id="1505781645">
          <w:marLeft w:val="0"/>
          <w:marRight w:val="0"/>
          <w:marTop w:val="0"/>
          <w:marBottom w:val="0"/>
          <w:divBdr>
            <w:top w:val="none" w:sz="0" w:space="0" w:color="auto"/>
            <w:left w:val="none" w:sz="0" w:space="0" w:color="auto"/>
            <w:bottom w:val="none" w:sz="0" w:space="0" w:color="auto"/>
            <w:right w:val="none" w:sz="0" w:space="0" w:color="auto"/>
          </w:divBdr>
        </w:div>
        <w:div w:id="810832828">
          <w:marLeft w:val="0"/>
          <w:marRight w:val="0"/>
          <w:marTop w:val="0"/>
          <w:marBottom w:val="0"/>
          <w:divBdr>
            <w:top w:val="none" w:sz="0" w:space="0" w:color="auto"/>
            <w:left w:val="none" w:sz="0" w:space="0" w:color="auto"/>
            <w:bottom w:val="none" w:sz="0" w:space="0" w:color="auto"/>
            <w:right w:val="none" w:sz="0" w:space="0" w:color="auto"/>
          </w:divBdr>
        </w:div>
        <w:div w:id="2091727528">
          <w:marLeft w:val="0"/>
          <w:marRight w:val="0"/>
          <w:marTop w:val="0"/>
          <w:marBottom w:val="0"/>
          <w:divBdr>
            <w:top w:val="none" w:sz="0" w:space="0" w:color="auto"/>
            <w:left w:val="none" w:sz="0" w:space="0" w:color="auto"/>
            <w:bottom w:val="none" w:sz="0" w:space="0" w:color="auto"/>
            <w:right w:val="none" w:sz="0" w:space="0" w:color="auto"/>
          </w:divBdr>
        </w:div>
        <w:div w:id="1217427210">
          <w:marLeft w:val="0"/>
          <w:marRight w:val="0"/>
          <w:marTop w:val="0"/>
          <w:marBottom w:val="0"/>
          <w:divBdr>
            <w:top w:val="none" w:sz="0" w:space="0" w:color="auto"/>
            <w:left w:val="none" w:sz="0" w:space="0" w:color="auto"/>
            <w:bottom w:val="none" w:sz="0" w:space="0" w:color="auto"/>
            <w:right w:val="none" w:sz="0" w:space="0" w:color="auto"/>
          </w:divBdr>
        </w:div>
        <w:div w:id="1776441098">
          <w:marLeft w:val="0"/>
          <w:marRight w:val="0"/>
          <w:marTop w:val="0"/>
          <w:marBottom w:val="0"/>
          <w:divBdr>
            <w:top w:val="none" w:sz="0" w:space="0" w:color="auto"/>
            <w:left w:val="none" w:sz="0" w:space="0" w:color="auto"/>
            <w:bottom w:val="none" w:sz="0" w:space="0" w:color="auto"/>
            <w:right w:val="none" w:sz="0" w:space="0" w:color="auto"/>
          </w:divBdr>
        </w:div>
      </w:divsChild>
    </w:div>
    <w:div w:id="895163594">
      <w:bodyDiv w:val="1"/>
      <w:marLeft w:val="0"/>
      <w:marRight w:val="0"/>
      <w:marTop w:val="0"/>
      <w:marBottom w:val="0"/>
      <w:divBdr>
        <w:top w:val="none" w:sz="0" w:space="0" w:color="auto"/>
        <w:left w:val="none" w:sz="0" w:space="0" w:color="auto"/>
        <w:bottom w:val="none" w:sz="0" w:space="0" w:color="auto"/>
        <w:right w:val="none" w:sz="0" w:space="0" w:color="auto"/>
      </w:divBdr>
      <w:divsChild>
        <w:div w:id="247345788">
          <w:marLeft w:val="0"/>
          <w:marRight w:val="0"/>
          <w:marTop w:val="0"/>
          <w:marBottom w:val="0"/>
          <w:divBdr>
            <w:top w:val="none" w:sz="0" w:space="0" w:color="auto"/>
            <w:left w:val="none" w:sz="0" w:space="0" w:color="auto"/>
            <w:bottom w:val="none" w:sz="0" w:space="0" w:color="auto"/>
            <w:right w:val="none" w:sz="0" w:space="0" w:color="auto"/>
          </w:divBdr>
        </w:div>
        <w:div w:id="1132745808">
          <w:marLeft w:val="0"/>
          <w:marRight w:val="0"/>
          <w:marTop w:val="0"/>
          <w:marBottom w:val="0"/>
          <w:divBdr>
            <w:top w:val="none" w:sz="0" w:space="0" w:color="auto"/>
            <w:left w:val="none" w:sz="0" w:space="0" w:color="auto"/>
            <w:bottom w:val="none" w:sz="0" w:space="0" w:color="auto"/>
            <w:right w:val="none" w:sz="0" w:space="0" w:color="auto"/>
          </w:divBdr>
        </w:div>
      </w:divsChild>
    </w:div>
    <w:div w:id="1012026590">
      <w:bodyDiv w:val="1"/>
      <w:marLeft w:val="0"/>
      <w:marRight w:val="0"/>
      <w:marTop w:val="0"/>
      <w:marBottom w:val="0"/>
      <w:divBdr>
        <w:top w:val="none" w:sz="0" w:space="0" w:color="auto"/>
        <w:left w:val="none" w:sz="0" w:space="0" w:color="auto"/>
        <w:bottom w:val="none" w:sz="0" w:space="0" w:color="auto"/>
        <w:right w:val="none" w:sz="0" w:space="0" w:color="auto"/>
      </w:divBdr>
      <w:divsChild>
        <w:div w:id="561252896">
          <w:marLeft w:val="446"/>
          <w:marRight w:val="0"/>
          <w:marTop w:val="0"/>
          <w:marBottom w:val="160"/>
          <w:divBdr>
            <w:top w:val="none" w:sz="0" w:space="0" w:color="auto"/>
            <w:left w:val="none" w:sz="0" w:space="0" w:color="auto"/>
            <w:bottom w:val="none" w:sz="0" w:space="0" w:color="auto"/>
            <w:right w:val="none" w:sz="0" w:space="0" w:color="auto"/>
          </w:divBdr>
        </w:div>
        <w:div w:id="1216114835">
          <w:marLeft w:val="1166"/>
          <w:marRight w:val="0"/>
          <w:marTop w:val="0"/>
          <w:marBottom w:val="160"/>
          <w:divBdr>
            <w:top w:val="none" w:sz="0" w:space="0" w:color="auto"/>
            <w:left w:val="none" w:sz="0" w:space="0" w:color="auto"/>
            <w:bottom w:val="none" w:sz="0" w:space="0" w:color="auto"/>
            <w:right w:val="none" w:sz="0" w:space="0" w:color="auto"/>
          </w:divBdr>
        </w:div>
        <w:div w:id="1905724291">
          <w:marLeft w:val="446"/>
          <w:marRight w:val="0"/>
          <w:marTop w:val="0"/>
          <w:marBottom w:val="160"/>
          <w:divBdr>
            <w:top w:val="none" w:sz="0" w:space="0" w:color="auto"/>
            <w:left w:val="none" w:sz="0" w:space="0" w:color="auto"/>
            <w:bottom w:val="none" w:sz="0" w:space="0" w:color="auto"/>
            <w:right w:val="none" w:sz="0" w:space="0" w:color="auto"/>
          </w:divBdr>
        </w:div>
        <w:div w:id="270093570">
          <w:marLeft w:val="1166"/>
          <w:marRight w:val="0"/>
          <w:marTop w:val="0"/>
          <w:marBottom w:val="160"/>
          <w:divBdr>
            <w:top w:val="none" w:sz="0" w:space="0" w:color="auto"/>
            <w:left w:val="none" w:sz="0" w:space="0" w:color="auto"/>
            <w:bottom w:val="none" w:sz="0" w:space="0" w:color="auto"/>
            <w:right w:val="none" w:sz="0" w:space="0" w:color="auto"/>
          </w:divBdr>
        </w:div>
        <w:div w:id="2055157323">
          <w:marLeft w:val="1166"/>
          <w:marRight w:val="0"/>
          <w:marTop w:val="0"/>
          <w:marBottom w:val="160"/>
          <w:divBdr>
            <w:top w:val="none" w:sz="0" w:space="0" w:color="auto"/>
            <w:left w:val="none" w:sz="0" w:space="0" w:color="auto"/>
            <w:bottom w:val="none" w:sz="0" w:space="0" w:color="auto"/>
            <w:right w:val="none" w:sz="0" w:space="0" w:color="auto"/>
          </w:divBdr>
        </w:div>
        <w:div w:id="1768186135">
          <w:marLeft w:val="1166"/>
          <w:marRight w:val="0"/>
          <w:marTop w:val="0"/>
          <w:marBottom w:val="160"/>
          <w:divBdr>
            <w:top w:val="none" w:sz="0" w:space="0" w:color="auto"/>
            <w:left w:val="none" w:sz="0" w:space="0" w:color="auto"/>
            <w:bottom w:val="none" w:sz="0" w:space="0" w:color="auto"/>
            <w:right w:val="none" w:sz="0" w:space="0" w:color="auto"/>
          </w:divBdr>
        </w:div>
        <w:div w:id="49576077">
          <w:marLeft w:val="1166"/>
          <w:marRight w:val="0"/>
          <w:marTop w:val="0"/>
          <w:marBottom w:val="160"/>
          <w:divBdr>
            <w:top w:val="none" w:sz="0" w:space="0" w:color="auto"/>
            <w:left w:val="none" w:sz="0" w:space="0" w:color="auto"/>
            <w:bottom w:val="none" w:sz="0" w:space="0" w:color="auto"/>
            <w:right w:val="none" w:sz="0" w:space="0" w:color="auto"/>
          </w:divBdr>
        </w:div>
        <w:div w:id="1985691873">
          <w:marLeft w:val="446"/>
          <w:marRight w:val="0"/>
          <w:marTop w:val="0"/>
          <w:marBottom w:val="160"/>
          <w:divBdr>
            <w:top w:val="none" w:sz="0" w:space="0" w:color="auto"/>
            <w:left w:val="none" w:sz="0" w:space="0" w:color="auto"/>
            <w:bottom w:val="none" w:sz="0" w:space="0" w:color="auto"/>
            <w:right w:val="none" w:sz="0" w:space="0" w:color="auto"/>
          </w:divBdr>
        </w:div>
        <w:div w:id="964391173">
          <w:marLeft w:val="1166"/>
          <w:marRight w:val="0"/>
          <w:marTop w:val="0"/>
          <w:marBottom w:val="160"/>
          <w:divBdr>
            <w:top w:val="none" w:sz="0" w:space="0" w:color="auto"/>
            <w:left w:val="none" w:sz="0" w:space="0" w:color="auto"/>
            <w:bottom w:val="none" w:sz="0" w:space="0" w:color="auto"/>
            <w:right w:val="none" w:sz="0" w:space="0" w:color="auto"/>
          </w:divBdr>
        </w:div>
        <w:div w:id="300962636">
          <w:marLeft w:val="1166"/>
          <w:marRight w:val="0"/>
          <w:marTop w:val="0"/>
          <w:marBottom w:val="160"/>
          <w:divBdr>
            <w:top w:val="none" w:sz="0" w:space="0" w:color="auto"/>
            <w:left w:val="none" w:sz="0" w:space="0" w:color="auto"/>
            <w:bottom w:val="none" w:sz="0" w:space="0" w:color="auto"/>
            <w:right w:val="none" w:sz="0" w:space="0" w:color="auto"/>
          </w:divBdr>
        </w:div>
        <w:div w:id="479077311">
          <w:marLeft w:val="1166"/>
          <w:marRight w:val="0"/>
          <w:marTop w:val="0"/>
          <w:marBottom w:val="160"/>
          <w:divBdr>
            <w:top w:val="none" w:sz="0" w:space="0" w:color="auto"/>
            <w:left w:val="none" w:sz="0" w:space="0" w:color="auto"/>
            <w:bottom w:val="none" w:sz="0" w:space="0" w:color="auto"/>
            <w:right w:val="none" w:sz="0" w:space="0" w:color="auto"/>
          </w:divBdr>
        </w:div>
        <w:div w:id="729961778">
          <w:marLeft w:val="446"/>
          <w:marRight w:val="0"/>
          <w:marTop w:val="0"/>
          <w:marBottom w:val="160"/>
          <w:divBdr>
            <w:top w:val="none" w:sz="0" w:space="0" w:color="auto"/>
            <w:left w:val="none" w:sz="0" w:space="0" w:color="auto"/>
            <w:bottom w:val="none" w:sz="0" w:space="0" w:color="auto"/>
            <w:right w:val="none" w:sz="0" w:space="0" w:color="auto"/>
          </w:divBdr>
        </w:div>
        <w:div w:id="342392628">
          <w:marLeft w:val="1166"/>
          <w:marRight w:val="0"/>
          <w:marTop w:val="0"/>
          <w:marBottom w:val="160"/>
          <w:divBdr>
            <w:top w:val="none" w:sz="0" w:space="0" w:color="auto"/>
            <w:left w:val="none" w:sz="0" w:space="0" w:color="auto"/>
            <w:bottom w:val="none" w:sz="0" w:space="0" w:color="auto"/>
            <w:right w:val="none" w:sz="0" w:space="0" w:color="auto"/>
          </w:divBdr>
        </w:div>
        <w:div w:id="1055814015">
          <w:marLeft w:val="1166"/>
          <w:marRight w:val="0"/>
          <w:marTop w:val="0"/>
          <w:marBottom w:val="160"/>
          <w:divBdr>
            <w:top w:val="none" w:sz="0" w:space="0" w:color="auto"/>
            <w:left w:val="none" w:sz="0" w:space="0" w:color="auto"/>
            <w:bottom w:val="none" w:sz="0" w:space="0" w:color="auto"/>
            <w:right w:val="none" w:sz="0" w:space="0" w:color="auto"/>
          </w:divBdr>
        </w:div>
        <w:div w:id="1692685636">
          <w:marLeft w:val="1166"/>
          <w:marRight w:val="0"/>
          <w:marTop w:val="0"/>
          <w:marBottom w:val="160"/>
          <w:divBdr>
            <w:top w:val="none" w:sz="0" w:space="0" w:color="auto"/>
            <w:left w:val="none" w:sz="0" w:space="0" w:color="auto"/>
            <w:bottom w:val="none" w:sz="0" w:space="0" w:color="auto"/>
            <w:right w:val="none" w:sz="0" w:space="0" w:color="auto"/>
          </w:divBdr>
        </w:div>
      </w:divsChild>
    </w:div>
    <w:div w:id="1013073736">
      <w:bodyDiv w:val="1"/>
      <w:marLeft w:val="0"/>
      <w:marRight w:val="0"/>
      <w:marTop w:val="0"/>
      <w:marBottom w:val="0"/>
      <w:divBdr>
        <w:top w:val="none" w:sz="0" w:space="0" w:color="auto"/>
        <w:left w:val="none" w:sz="0" w:space="0" w:color="auto"/>
        <w:bottom w:val="none" w:sz="0" w:space="0" w:color="auto"/>
        <w:right w:val="none" w:sz="0" w:space="0" w:color="auto"/>
      </w:divBdr>
    </w:div>
    <w:div w:id="1042485791">
      <w:bodyDiv w:val="1"/>
      <w:marLeft w:val="0"/>
      <w:marRight w:val="0"/>
      <w:marTop w:val="0"/>
      <w:marBottom w:val="0"/>
      <w:divBdr>
        <w:top w:val="none" w:sz="0" w:space="0" w:color="auto"/>
        <w:left w:val="none" w:sz="0" w:space="0" w:color="auto"/>
        <w:bottom w:val="none" w:sz="0" w:space="0" w:color="auto"/>
        <w:right w:val="none" w:sz="0" w:space="0" w:color="auto"/>
      </w:divBdr>
      <w:divsChild>
        <w:div w:id="1872917179">
          <w:marLeft w:val="0"/>
          <w:marRight w:val="0"/>
          <w:marTop w:val="0"/>
          <w:marBottom w:val="0"/>
          <w:divBdr>
            <w:top w:val="none" w:sz="0" w:space="0" w:color="auto"/>
            <w:left w:val="none" w:sz="0" w:space="0" w:color="auto"/>
            <w:bottom w:val="none" w:sz="0" w:space="0" w:color="auto"/>
            <w:right w:val="none" w:sz="0" w:space="0" w:color="auto"/>
          </w:divBdr>
        </w:div>
        <w:div w:id="191722999">
          <w:marLeft w:val="0"/>
          <w:marRight w:val="0"/>
          <w:marTop w:val="0"/>
          <w:marBottom w:val="0"/>
          <w:divBdr>
            <w:top w:val="none" w:sz="0" w:space="0" w:color="auto"/>
            <w:left w:val="none" w:sz="0" w:space="0" w:color="auto"/>
            <w:bottom w:val="none" w:sz="0" w:space="0" w:color="auto"/>
            <w:right w:val="none" w:sz="0" w:space="0" w:color="auto"/>
          </w:divBdr>
        </w:div>
      </w:divsChild>
    </w:div>
    <w:div w:id="1268151080">
      <w:bodyDiv w:val="1"/>
      <w:marLeft w:val="0"/>
      <w:marRight w:val="0"/>
      <w:marTop w:val="0"/>
      <w:marBottom w:val="0"/>
      <w:divBdr>
        <w:top w:val="none" w:sz="0" w:space="0" w:color="auto"/>
        <w:left w:val="none" w:sz="0" w:space="0" w:color="auto"/>
        <w:bottom w:val="none" w:sz="0" w:space="0" w:color="auto"/>
        <w:right w:val="none" w:sz="0" w:space="0" w:color="auto"/>
      </w:divBdr>
      <w:divsChild>
        <w:div w:id="2114477410">
          <w:marLeft w:val="0"/>
          <w:marRight w:val="0"/>
          <w:marTop w:val="0"/>
          <w:marBottom w:val="0"/>
          <w:divBdr>
            <w:top w:val="none" w:sz="0" w:space="0" w:color="auto"/>
            <w:left w:val="none" w:sz="0" w:space="0" w:color="auto"/>
            <w:bottom w:val="none" w:sz="0" w:space="0" w:color="auto"/>
            <w:right w:val="none" w:sz="0" w:space="0" w:color="auto"/>
          </w:divBdr>
        </w:div>
        <w:div w:id="568538864">
          <w:marLeft w:val="0"/>
          <w:marRight w:val="0"/>
          <w:marTop w:val="0"/>
          <w:marBottom w:val="0"/>
          <w:divBdr>
            <w:top w:val="none" w:sz="0" w:space="0" w:color="auto"/>
            <w:left w:val="none" w:sz="0" w:space="0" w:color="auto"/>
            <w:bottom w:val="none" w:sz="0" w:space="0" w:color="auto"/>
            <w:right w:val="none" w:sz="0" w:space="0" w:color="auto"/>
          </w:divBdr>
        </w:div>
        <w:div w:id="582226800">
          <w:marLeft w:val="0"/>
          <w:marRight w:val="0"/>
          <w:marTop w:val="0"/>
          <w:marBottom w:val="0"/>
          <w:divBdr>
            <w:top w:val="none" w:sz="0" w:space="0" w:color="auto"/>
            <w:left w:val="none" w:sz="0" w:space="0" w:color="auto"/>
            <w:bottom w:val="none" w:sz="0" w:space="0" w:color="auto"/>
            <w:right w:val="none" w:sz="0" w:space="0" w:color="auto"/>
          </w:divBdr>
        </w:div>
      </w:divsChild>
    </w:div>
    <w:div w:id="1398626058">
      <w:bodyDiv w:val="1"/>
      <w:marLeft w:val="0"/>
      <w:marRight w:val="0"/>
      <w:marTop w:val="0"/>
      <w:marBottom w:val="0"/>
      <w:divBdr>
        <w:top w:val="none" w:sz="0" w:space="0" w:color="auto"/>
        <w:left w:val="none" w:sz="0" w:space="0" w:color="auto"/>
        <w:bottom w:val="none" w:sz="0" w:space="0" w:color="auto"/>
        <w:right w:val="none" w:sz="0" w:space="0" w:color="auto"/>
      </w:divBdr>
    </w:div>
    <w:div w:id="1433010664">
      <w:bodyDiv w:val="1"/>
      <w:marLeft w:val="0"/>
      <w:marRight w:val="0"/>
      <w:marTop w:val="0"/>
      <w:marBottom w:val="0"/>
      <w:divBdr>
        <w:top w:val="none" w:sz="0" w:space="0" w:color="auto"/>
        <w:left w:val="none" w:sz="0" w:space="0" w:color="auto"/>
        <w:bottom w:val="none" w:sz="0" w:space="0" w:color="auto"/>
        <w:right w:val="none" w:sz="0" w:space="0" w:color="auto"/>
      </w:divBdr>
    </w:div>
    <w:div w:id="1512835390">
      <w:bodyDiv w:val="1"/>
      <w:marLeft w:val="0"/>
      <w:marRight w:val="0"/>
      <w:marTop w:val="0"/>
      <w:marBottom w:val="0"/>
      <w:divBdr>
        <w:top w:val="none" w:sz="0" w:space="0" w:color="auto"/>
        <w:left w:val="none" w:sz="0" w:space="0" w:color="auto"/>
        <w:bottom w:val="none" w:sz="0" w:space="0" w:color="auto"/>
        <w:right w:val="none" w:sz="0" w:space="0" w:color="auto"/>
      </w:divBdr>
      <w:divsChild>
        <w:div w:id="1511993059">
          <w:marLeft w:val="0"/>
          <w:marRight w:val="0"/>
          <w:marTop w:val="0"/>
          <w:marBottom w:val="0"/>
          <w:divBdr>
            <w:top w:val="none" w:sz="0" w:space="0" w:color="auto"/>
            <w:left w:val="none" w:sz="0" w:space="0" w:color="auto"/>
            <w:bottom w:val="none" w:sz="0" w:space="0" w:color="auto"/>
            <w:right w:val="none" w:sz="0" w:space="0" w:color="auto"/>
          </w:divBdr>
        </w:div>
        <w:div w:id="1487624207">
          <w:marLeft w:val="0"/>
          <w:marRight w:val="0"/>
          <w:marTop w:val="0"/>
          <w:marBottom w:val="0"/>
          <w:divBdr>
            <w:top w:val="none" w:sz="0" w:space="0" w:color="auto"/>
            <w:left w:val="none" w:sz="0" w:space="0" w:color="auto"/>
            <w:bottom w:val="none" w:sz="0" w:space="0" w:color="auto"/>
            <w:right w:val="none" w:sz="0" w:space="0" w:color="auto"/>
          </w:divBdr>
        </w:div>
      </w:divsChild>
    </w:div>
    <w:div w:id="1550143987">
      <w:bodyDiv w:val="1"/>
      <w:marLeft w:val="0"/>
      <w:marRight w:val="0"/>
      <w:marTop w:val="0"/>
      <w:marBottom w:val="0"/>
      <w:divBdr>
        <w:top w:val="none" w:sz="0" w:space="0" w:color="auto"/>
        <w:left w:val="none" w:sz="0" w:space="0" w:color="auto"/>
        <w:bottom w:val="none" w:sz="0" w:space="0" w:color="auto"/>
        <w:right w:val="none" w:sz="0" w:space="0" w:color="auto"/>
      </w:divBdr>
      <w:divsChild>
        <w:div w:id="1779134950">
          <w:marLeft w:val="0"/>
          <w:marRight w:val="0"/>
          <w:marTop w:val="0"/>
          <w:marBottom w:val="0"/>
          <w:divBdr>
            <w:top w:val="none" w:sz="0" w:space="0" w:color="auto"/>
            <w:left w:val="none" w:sz="0" w:space="0" w:color="auto"/>
            <w:bottom w:val="none" w:sz="0" w:space="0" w:color="auto"/>
            <w:right w:val="none" w:sz="0" w:space="0" w:color="auto"/>
          </w:divBdr>
        </w:div>
        <w:div w:id="994187870">
          <w:marLeft w:val="0"/>
          <w:marRight w:val="0"/>
          <w:marTop w:val="0"/>
          <w:marBottom w:val="0"/>
          <w:divBdr>
            <w:top w:val="none" w:sz="0" w:space="0" w:color="auto"/>
            <w:left w:val="none" w:sz="0" w:space="0" w:color="auto"/>
            <w:bottom w:val="none" w:sz="0" w:space="0" w:color="auto"/>
            <w:right w:val="none" w:sz="0" w:space="0" w:color="auto"/>
          </w:divBdr>
        </w:div>
        <w:div w:id="460156233">
          <w:marLeft w:val="0"/>
          <w:marRight w:val="0"/>
          <w:marTop w:val="0"/>
          <w:marBottom w:val="0"/>
          <w:divBdr>
            <w:top w:val="none" w:sz="0" w:space="0" w:color="auto"/>
            <w:left w:val="none" w:sz="0" w:space="0" w:color="auto"/>
            <w:bottom w:val="none" w:sz="0" w:space="0" w:color="auto"/>
            <w:right w:val="none" w:sz="0" w:space="0" w:color="auto"/>
          </w:divBdr>
        </w:div>
        <w:div w:id="559054057">
          <w:marLeft w:val="0"/>
          <w:marRight w:val="0"/>
          <w:marTop w:val="0"/>
          <w:marBottom w:val="0"/>
          <w:divBdr>
            <w:top w:val="none" w:sz="0" w:space="0" w:color="auto"/>
            <w:left w:val="none" w:sz="0" w:space="0" w:color="auto"/>
            <w:bottom w:val="none" w:sz="0" w:space="0" w:color="auto"/>
            <w:right w:val="none" w:sz="0" w:space="0" w:color="auto"/>
          </w:divBdr>
        </w:div>
        <w:div w:id="810439155">
          <w:marLeft w:val="0"/>
          <w:marRight w:val="0"/>
          <w:marTop w:val="0"/>
          <w:marBottom w:val="0"/>
          <w:divBdr>
            <w:top w:val="none" w:sz="0" w:space="0" w:color="auto"/>
            <w:left w:val="none" w:sz="0" w:space="0" w:color="auto"/>
            <w:bottom w:val="none" w:sz="0" w:space="0" w:color="auto"/>
            <w:right w:val="none" w:sz="0" w:space="0" w:color="auto"/>
          </w:divBdr>
        </w:div>
        <w:div w:id="1804811671">
          <w:marLeft w:val="0"/>
          <w:marRight w:val="0"/>
          <w:marTop w:val="0"/>
          <w:marBottom w:val="0"/>
          <w:divBdr>
            <w:top w:val="none" w:sz="0" w:space="0" w:color="auto"/>
            <w:left w:val="none" w:sz="0" w:space="0" w:color="auto"/>
            <w:bottom w:val="none" w:sz="0" w:space="0" w:color="auto"/>
            <w:right w:val="none" w:sz="0" w:space="0" w:color="auto"/>
          </w:divBdr>
        </w:div>
      </w:divsChild>
    </w:div>
    <w:div w:id="1596938305">
      <w:bodyDiv w:val="1"/>
      <w:marLeft w:val="0"/>
      <w:marRight w:val="0"/>
      <w:marTop w:val="0"/>
      <w:marBottom w:val="0"/>
      <w:divBdr>
        <w:top w:val="none" w:sz="0" w:space="0" w:color="auto"/>
        <w:left w:val="none" w:sz="0" w:space="0" w:color="auto"/>
        <w:bottom w:val="none" w:sz="0" w:space="0" w:color="auto"/>
        <w:right w:val="none" w:sz="0" w:space="0" w:color="auto"/>
      </w:divBdr>
    </w:div>
    <w:div w:id="1644961872">
      <w:bodyDiv w:val="1"/>
      <w:marLeft w:val="0"/>
      <w:marRight w:val="0"/>
      <w:marTop w:val="0"/>
      <w:marBottom w:val="0"/>
      <w:divBdr>
        <w:top w:val="none" w:sz="0" w:space="0" w:color="auto"/>
        <w:left w:val="none" w:sz="0" w:space="0" w:color="auto"/>
        <w:bottom w:val="none" w:sz="0" w:space="0" w:color="auto"/>
        <w:right w:val="none" w:sz="0" w:space="0" w:color="auto"/>
      </w:divBdr>
    </w:div>
    <w:div w:id="1650359169">
      <w:bodyDiv w:val="1"/>
      <w:marLeft w:val="0"/>
      <w:marRight w:val="0"/>
      <w:marTop w:val="0"/>
      <w:marBottom w:val="0"/>
      <w:divBdr>
        <w:top w:val="none" w:sz="0" w:space="0" w:color="auto"/>
        <w:left w:val="none" w:sz="0" w:space="0" w:color="auto"/>
        <w:bottom w:val="none" w:sz="0" w:space="0" w:color="auto"/>
        <w:right w:val="none" w:sz="0" w:space="0" w:color="auto"/>
      </w:divBdr>
      <w:divsChild>
        <w:div w:id="1215502687">
          <w:marLeft w:val="0"/>
          <w:marRight w:val="0"/>
          <w:marTop w:val="0"/>
          <w:marBottom w:val="0"/>
          <w:divBdr>
            <w:top w:val="none" w:sz="0" w:space="0" w:color="auto"/>
            <w:left w:val="none" w:sz="0" w:space="0" w:color="auto"/>
            <w:bottom w:val="none" w:sz="0" w:space="0" w:color="auto"/>
            <w:right w:val="none" w:sz="0" w:space="0" w:color="auto"/>
          </w:divBdr>
        </w:div>
        <w:div w:id="1771271882">
          <w:marLeft w:val="0"/>
          <w:marRight w:val="0"/>
          <w:marTop w:val="0"/>
          <w:marBottom w:val="0"/>
          <w:divBdr>
            <w:top w:val="none" w:sz="0" w:space="0" w:color="auto"/>
            <w:left w:val="none" w:sz="0" w:space="0" w:color="auto"/>
            <w:bottom w:val="none" w:sz="0" w:space="0" w:color="auto"/>
            <w:right w:val="none" w:sz="0" w:space="0" w:color="auto"/>
          </w:divBdr>
        </w:div>
        <w:div w:id="1446119775">
          <w:marLeft w:val="0"/>
          <w:marRight w:val="0"/>
          <w:marTop w:val="0"/>
          <w:marBottom w:val="0"/>
          <w:divBdr>
            <w:top w:val="none" w:sz="0" w:space="0" w:color="auto"/>
            <w:left w:val="none" w:sz="0" w:space="0" w:color="auto"/>
            <w:bottom w:val="none" w:sz="0" w:space="0" w:color="auto"/>
            <w:right w:val="none" w:sz="0" w:space="0" w:color="auto"/>
          </w:divBdr>
        </w:div>
        <w:div w:id="1335917322">
          <w:marLeft w:val="0"/>
          <w:marRight w:val="0"/>
          <w:marTop w:val="0"/>
          <w:marBottom w:val="0"/>
          <w:divBdr>
            <w:top w:val="none" w:sz="0" w:space="0" w:color="auto"/>
            <w:left w:val="none" w:sz="0" w:space="0" w:color="auto"/>
            <w:bottom w:val="none" w:sz="0" w:space="0" w:color="auto"/>
            <w:right w:val="none" w:sz="0" w:space="0" w:color="auto"/>
          </w:divBdr>
          <w:divsChild>
            <w:div w:id="239216463">
              <w:marLeft w:val="0"/>
              <w:marRight w:val="0"/>
              <w:marTop w:val="0"/>
              <w:marBottom w:val="0"/>
              <w:divBdr>
                <w:top w:val="none" w:sz="0" w:space="0" w:color="auto"/>
                <w:left w:val="none" w:sz="0" w:space="0" w:color="auto"/>
                <w:bottom w:val="none" w:sz="0" w:space="0" w:color="auto"/>
                <w:right w:val="none" w:sz="0" w:space="0" w:color="auto"/>
              </w:divBdr>
            </w:div>
            <w:div w:id="488907645">
              <w:marLeft w:val="0"/>
              <w:marRight w:val="0"/>
              <w:marTop w:val="0"/>
              <w:marBottom w:val="0"/>
              <w:divBdr>
                <w:top w:val="none" w:sz="0" w:space="0" w:color="auto"/>
                <w:left w:val="none" w:sz="0" w:space="0" w:color="auto"/>
                <w:bottom w:val="none" w:sz="0" w:space="0" w:color="auto"/>
                <w:right w:val="none" w:sz="0" w:space="0" w:color="auto"/>
              </w:divBdr>
            </w:div>
            <w:div w:id="356082540">
              <w:marLeft w:val="0"/>
              <w:marRight w:val="0"/>
              <w:marTop w:val="0"/>
              <w:marBottom w:val="0"/>
              <w:divBdr>
                <w:top w:val="none" w:sz="0" w:space="0" w:color="auto"/>
                <w:left w:val="none" w:sz="0" w:space="0" w:color="auto"/>
                <w:bottom w:val="none" w:sz="0" w:space="0" w:color="auto"/>
                <w:right w:val="none" w:sz="0" w:space="0" w:color="auto"/>
              </w:divBdr>
            </w:div>
            <w:div w:id="2047944323">
              <w:marLeft w:val="0"/>
              <w:marRight w:val="0"/>
              <w:marTop w:val="0"/>
              <w:marBottom w:val="0"/>
              <w:divBdr>
                <w:top w:val="none" w:sz="0" w:space="0" w:color="auto"/>
                <w:left w:val="none" w:sz="0" w:space="0" w:color="auto"/>
                <w:bottom w:val="none" w:sz="0" w:space="0" w:color="auto"/>
                <w:right w:val="none" w:sz="0" w:space="0" w:color="auto"/>
              </w:divBdr>
            </w:div>
            <w:div w:id="1605457761">
              <w:marLeft w:val="0"/>
              <w:marRight w:val="0"/>
              <w:marTop w:val="0"/>
              <w:marBottom w:val="0"/>
              <w:divBdr>
                <w:top w:val="none" w:sz="0" w:space="0" w:color="auto"/>
                <w:left w:val="none" w:sz="0" w:space="0" w:color="auto"/>
                <w:bottom w:val="none" w:sz="0" w:space="0" w:color="auto"/>
                <w:right w:val="none" w:sz="0" w:space="0" w:color="auto"/>
              </w:divBdr>
            </w:div>
          </w:divsChild>
        </w:div>
        <w:div w:id="1411612449">
          <w:marLeft w:val="0"/>
          <w:marRight w:val="0"/>
          <w:marTop w:val="0"/>
          <w:marBottom w:val="0"/>
          <w:divBdr>
            <w:top w:val="none" w:sz="0" w:space="0" w:color="auto"/>
            <w:left w:val="none" w:sz="0" w:space="0" w:color="auto"/>
            <w:bottom w:val="none" w:sz="0" w:space="0" w:color="auto"/>
            <w:right w:val="none" w:sz="0" w:space="0" w:color="auto"/>
          </w:divBdr>
          <w:divsChild>
            <w:div w:id="1117330005">
              <w:marLeft w:val="0"/>
              <w:marRight w:val="0"/>
              <w:marTop w:val="0"/>
              <w:marBottom w:val="0"/>
              <w:divBdr>
                <w:top w:val="none" w:sz="0" w:space="0" w:color="auto"/>
                <w:left w:val="none" w:sz="0" w:space="0" w:color="auto"/>
                <w:bottom w:val="none" w:sz="0" w:space="0" w:color="auto"/>
                <w:right w:val="none" w:sz="0" w:space="0" w:color="auto"/>
              </w:divBdr>
            </w:div>
            <w:div w:id="1888300209">
              <w:marLeft w:val="0"/>
              <w:marRight w:val="0"/>
              <w:marTop w:val="0"/>
              <w:marBottom w:val="0"/>
              <w:divBdr>
                <w:top w:val="none" w:sz="0" w:space="0" w:color="auto"/>
                <w:left w:val="none" w:sz="0" w:space="0" w:color="auto"/>
                <w:bottom w:val="none" w:sz="0" w:space="0" w:color="auto"/>
                <w:right w:val="none" w:sz="0" w:space="0" w:color="auto"/>
              </w:divBdr>
            </w:div>
            <w:div w:id="111944324">
              <w:marLeft w:val="0"/>
              <w:marRight w:val="0"/>
              <w:marTop w:val="0"/>
              <w:marBottom w:val="0"/>
              <w:divBdr>
                <w:top w:val="none" w:sz="0" w:space="0" w:color="auto"/>
                <w:left w:val="none" w:sz="0" w:space="0" w:color="auto"/>
                <w:bottom w:val="none" w:sz="0" w:space="0" w:color="auto"/>
                <w:right w:val="none" w:sz="0" w:space="0" w:color="auto"/>
              </w:divBdr>
            </w:div>
            <w:div w:id="78868229">
              <w:marLeft w:val="0"/>
              <w:marRight w:val="0"/>
              <w:marTop w:val="0"/>
              <w:marBottom w:val="0"/>
              <w:divBdr>
                <w:top w:val="none" w:sz="0" w:space="0" w:color="auto"/>
                <w:left w:val="none" w:sz="0" w:space="0" w:color="auto"/>
                <w:bottom w:val="none" w:sz="0" w:space="0" w:color="auto"/>
                <w:right w:val="none" w:sz="0" w:space="0" w:color="auto"/>
              </w:divBdr>
            </w:div>
            <w:div w:id="65956033">
              <w:marLeft w:val="0"/>
              <w:marRight w:val="0"/>
              <w:marTop w:val="0"/>
              <w:marBottom w:val="0"/>
              <w:divBdr>
                <w:top w:val="none" w:sz="0" w:space="0" w:color="auto"/>
                <w:left w:val="none" w:sz="0" w:space="0" w:color="auto"/>
                <w:bottom w:val="none" w:sz="0" w:space="0" w:color="auto"/>
                <w:right w:val="none" w:sz="0" w:space="0" w:color="auto"/>
              </w:divBdr>
            </w:div>
          </w:divsChild>
        </w:div>
        <w:div w:id="995646389">
          <w:marLeft w:val="0"/>
          <w:marRight w:val="0"/>
          <w:marTop w:val="0"/>
          <w:marBottom w:val="0"/>
          <w:divBdr>
            <w:top w:val="none" w:sz="0" w:space="0" w:color="auto"/>
            <w:left w:val="none" w:sz="0" w:space="0" w:color="auto"/>
            <w:bottom w:val="none" w:sz="0" w:space="0" w:color="auto"/>
            <w:right w:val="none" w:sz="0" w:space="0" w:color="auto"/>
          </w:divBdr>
        </w:div>
        <w:div w:id="1361976968">
          <w:marLeft w:val="0"/>
          <w:marRight w:val="0"/>
          <w:marTop w:val="0"/>
          <w:marBottom w:val="0"/>
          <w:divBdr>
            <w:top w:val="none" w:sz="0" w:space="0" w:color="auto"/>
            <w:left w:val="none" w:sz="0" w:space="0" w:color="auto"/>
            <w:bottom w:val="none" w:sz="0" w:space="0" w:color="auto"/>
            <w:right w:val="none" w:sz="0" w:space="0" w:color="auto"/>
          </w:divBdr>
        </w:div>
        <w:div w:id="1213955663">
          <w:marLeft w:val="0"/>
          <w:marRight w:val="0"/>
          <w:marTop w:val="0"/>
          <w:marBottom w:val="0"/>
          <w:divBdr>
            <w:top w:val="none" w:sz="0" w:space="0" w:color="auto"/>
            <w:left w:val="none" w:sz="0" w:space="0" w:color="auto"/>
            <w:bottom w:val="none" w:sz="0" w:space="0" w:color="auto"/>
            <w:right w:val="none" w:sz="0" w:space="0" w:color="auto"/>
          </w:divBdr>
        </w:div>
        <w:div w:id="935208198">
          <w:marLeft w:val="0"/>
          <w:marRight w:val="0"/>
          <w:marTop w:val="0"/>
          <w:marBottom w:val="0"/>
          <w:divBdr>
            <w:top w:val="none" w:sz="0" w:space="0" w:color="auto"/>
            <w:left w:val="none" w:sz="0" w:space="0" w:color="auto"/>
            <w:bottom w:val="none" w:sz="0" w:space="0" w:color="auto"/>
            <w:right w:val="none" w:sz="0" w:space="0" w:color="auto"/>
          </w:divBdr>
        </w:div>
        <w:div w:id="2046952058">
          <w:marLeft w:val="0"/>
          <w:marRight w:val="0"/>
          <w:marTop w:val="0"/>
          <w:marBottom w:val="0"/>
          <w:divBdr>
            <w:top w:val="none" w:sz="0" w:space="0" w:color="auto"/>
            <w:left w:val="none" w:sz="0" w:space="0" w:color="auto"/>
            <w:bottom w:val="none" w:sz="0" w:space="0" w:color="auto"/>
            <w:right w:val="none" w:sz="0" w:space="0" w:color="auto"/>
          </w:divBdr>
        </w:div>
        <w:div w:id="177699101">
          <w:marLeft w:val="0"/>
          <w:marRight w:val="0"/>
          <w:marTop w:val="0"/>
          <w:marBottom w:val="0"/>
          <w:divBdr>
            <w:top w:val="none" w:sz="0" w:space="0" w:color="auto"/>
            <w:left w:val="none" w:sz="0" w:space="0" w:color="auto"/>
            <w:bottom w:val="none" w:sz="0" w:space="0" w:color="auto"/>
            <w:right w:val="none" w:sz="0" w:space="0" w:color="auto"/>
          </w:divBdr>
        </w:div>
        <w:div w:id="1898934728">
          <w:marLeft w:val="0"/>
          <w:marRight w:val="0"/>
          <w:marTop w:val="0"/>
          <w:marBottom w:val="0"/>
          <w:divBdr>
            <w:top w:val="none" w:sz="0" w:space="0" w:color="auto"/>
            <w:left w:val="none" w:sz="0" w:space="0" w:color="auto"/>
            <w:bottom w:val="none" w:sz="0" w:space="0" w:color="auto"/>
            <w:right w:val="none" w:sz="0" w:space="0" w:color="auto"/>
          </w:divBdr>
        </w:div>
        <w:div w:id="641614564">
          <w:marLeft w:val="0"/>
          <w:marRight w:val="0"/>
          <w:marTop w:val="0"/>
          <w:marBottom w:val="0"/>
          <w:divBdr>
            <w:top w:val="none" w:sz="0" w:space="0" w:color="auto"/>
            <w:left w:val="none" w:sz="0" w:space="0" w:color="auto"/>
            <w:bottom w:val="none" w:sz="0" w:space="0" w:color="auto"/>
            <w:right w:val="none" w:sz="0" w:space="0" w:color="auto"/>
          </w:divBdr>
        </w:div>
        <w:div w:id="871378248">
          <w:marLeft w:val="0"/>
          <w:marRight w:val="0"/>
          <w:marTop w:val="0"/>
          <w:marBottom w:val="0"/>
          <w:divBdr>
            <w:top w:val="none" w:sz="0" w:space="0" w:color="auto"/>
            <w:left w:val="none" w:sz="0" w:space="0" w:color="auto"/>
            <w:bottom w:val="none" w:sz="0" w:space="0" w:color="auto"/>
            <w:right w:val="none" w:sz="0" w:space="0" w:color="auto"/>
          </w:divBdr>
        </w:div>
        <w:div w:id="853033448">
          <w:marLeft w:val="0"/>
          <w:marRight w:val="0"/>
          <w:marTop w:val="0"/>
          <w:marBottom w:val="0"/>
          <w:divBdr>
            <w:top w:val="none" w:sz="0" w:space="0" w:color="auto"/>
            <w:left w:val="none" w:sz="0" w:space="0" w:color="auto"/>
            <w:bottom w:val="none" w:sz="0" w:space="0" w:color="auto"/>
            <w:right w:val="none" w:sz="0" w:space="0" w:color="auto"/>
          </w:divBdr>
        </w:div>
        <w:div w:id="1790587351">
          <w:marLeft w:val="0"/>
          <w:marRight w:val="0"/>
          <w:marTop w:val="0"/>
          <w:marBottom w:val="0"/>
          <w:divBdr>
            <w:top w:val="none" w:sz="0" w:space="0" w:color="auto"/>
            <w:left w:val="none" w:sz="0" w:space="0" w:color="auto"/>
            <w:bottom w:val="none" w:sz="0" w:space="0" w:color="auto"/>
            <w:right w:val="none" w:sz="0" w:space="0" w:color="auto"/>
          </w:divBdr>
        </w:div>
        <w:div w:id="156195442">
          <w:marLeft w:val="0"/>
          <w:marRight w:val="0"/>
          <w:marTop w:val="0"/>
          <w:marBottom w:val="0"/>
          <w:divBdr>
            <w:top w:val="none" w:sz="0" w:space="0" w:color="auto"/>
            <w:left w:val="none" w:sz="0" w:space="0" w:color="auto"/>
            <w:bottom w:val="none" w:sz="0" w:space="0" w:color="auto"/>
            <w:right w:val="none" w:sz="0" w:space="0" w:color="auto"/>
          </w:divBdr>
        </w:div>
        <w:div w:id="1798984780">
          <w:marLeft w:val="0"/>
          <w:marRight w:val="0"/>
          <w:marTop w:val="0"/>
          <w:marBottom w:val="0"/>
          <w:divBdr>
            <w:top w:val="none" w:sz="0" w:space="0" w:color="auto"/>
            <w:left w:val="none" w:sz="0" w:space="0" w:color="auto"/>
            <w:bottom w:val="none" w:sz="0" w:space="0" w:color="auto"/>
            <w:right w:val="none" w:sz="0" w:space="0" w:color="auto"/>
          </w:divBdr>
        </w:div>
        <w:div w:id="30349189">
          <w:marLeft w:val="0"/>
          <w:marRight w:val="0"/>
          <w:marTop w:val="0"/>
          <w:marBottom w:val="0"/>
          <w:divBdr>
            <w:top w:val="none" w:sz="0" w:space="0" w:color="auto"/>
            <w:left w:val="none" w:sz="0" w:space="0" w:color="auto"/>
            <w:bottom w:val="none" w:sz="0" w:space="0" w:color="auto"/>
            <w:right w:val="none" w:sz="0" w:space="0" w:color="auto"/>
          </w:divBdr>
        </w:div>
      </w:divsChild>
    </w:div>
    <w:div w:id="1657764774">
      <w:bodyDiv w:val="1"/>
      <w:marLeft w:val="0"/>
      <w:marRight w:val="0"/>
      <w:marTop w:val="0"/>
      <w:marBottom w:val="0"/>
      <w:divBdr>
        <w:top w:val="none" w:sz="0" w:space="0" w:color="auto"/>
        <w:left w:val="none" w:sz="0" w:space="0" w:color="auto"/>
        <w:bottom w:val="none" w:sz="0" w:space="0" w:color="auto"/>
        <w:right w:val="none" w:sz="0" w:space="0" w:color="auto"/>
      </w:divBdr>
    </w:div>
    <w:div w:id="1728336376">
      <w:bodyDiv w:val="1"/>
      <w:marLeft w:val="0"/>
      <w:marRight w:val="0"/>
      <w:marTop w:val="0"/>
      <w:marBottom w:val="0"/>
      <w:divBdr>
        <w:top w:val="none" w:sz="0" w:space="0" w:color="auto"/>
        <w:left w:val="none" w:sz="0" w:space="0" w:color="auto"/>
        <w:bottom w:val="none" w:sz="0" w:space="0" w:color="auto"/>
        <w:right w:val="none" w:sz="0" w:space="0" w:color="auto"/>
      </w:divBdr>
      <w:divsChild>
        <w:div w:id="1670063578">
          <w:marLeft w:val="0"/>
          <w:marRight w:val="0"/>
          <w:marTop w:val="0"/>
          <w:marBottom w:val="0"/>
          <w:divBdr>
            <w:top w:val="none" w:sz="0" w:space="0" w:color="auto"/>
            <w:left w:val="none" w:sz="0" w:space="0" w:color="auto"/>
            <w:bottom w:val="none" w:sz="0" w:space="0" w:color="auto"/>
            <w:right w:val="none" w:sz="0" w:space="0" w:color="auto"/>
          </w:divBdr>
        </w:div>
        <w:div w:id="549002533">
          <w:marLeft w:val="0"/>
          <w:marRight w:val="0"/>
          <w:marTop w:val="0"/>
          <w:marBottom w:val="0"/>
          <w:divBdr>
            <w:top w:val="none" w:sz="0" w:space="0" w:color="auto"/>
            <w:left w:val="none" w:sz="0" w:space="0" w:color="auto"/>
            <w:bottom w:val="none" w:sz="0" w:space="0" w:color="auto"/>
            <w:right w:val="none" w:sz="0" w:space="0" w:color="auto"/>
          </w:divBdr>
        </w:div>
        <w:div w:id="627709883">
          <w:marLeft w:val="0"/>
          <w:marRight w:val="0"/>
          <w:marTop w:val="0"/>
          <w:marBottom w:val="0"/>
          <w:divBdr>
            <w:top w:val="none" w:sz="0" w:space="0" w:color="auto"/>
            <w:left w:val="none" w:sz="0" w:space="0" w:color="auto"/>
            <w:bottom w:val="none" w:sz="0" w:space="0" w:color="auto"/>
            <w:right w:val="none" w:sz="0" w:space="0" w:color="auto"/>
          </w:divBdr>
        </w:div>
      </w:divsChild>
    </w:div>
    <w:div w:id="1741558928">
      <w:bodyDiv w:val="1"/>
      <w:marLeft w:val="0"/>
      <w:marRight w:val="0"/>
      <w:marTop w:val="0"/>
      <w:marBottom w:val="0"/>
      <w:divBdr>
        <w:top w:val="none" w:sz="0" w:space="0" w:color="auto"/>
        <w:left w:val="none" w:sz="0" w:space="0" w:color="auto"/>
        <w:bottom w:val="none" w:sz="0" w:space="0" w:color="auto"/>
        <w:right w:val="none" w:sz="0" w:space="0" w:color="auto"/>
      </w:divBdr>
    </w:div>
    <w:div w:id="1765027488">
      <w:bodyDiv w:val="1"/>
      <w:marLeft w:val="0"/>
      <w:marRight w:val="0"/>
      <w:marTop w:val="0"/>
      <w:marBottom w:val="0"/>
      <w:divBdr>
        <w:top w:val="none" w:sz="0" w:space="0" w:color="auto"/>
        <w:left w:val="none" w:sz="0" w:space="0" w:color="auto"/>
        <w:bottom w:val="none" w:sz="0" w:space="0" w:color="auto"/>
        <w:right w:val="none" w:sz="0" w:space="0" w:color="auto"/>
      </w:divBdr>
      <w:divsChild>
        <w:div w:id="1812093146">
          <w:marLeft w:val="0"/>
          <w:marRight w:val="0"/>
          <w:marTop w:val="0"/>
          <w:marBottom w:val="0"/>
          <w:divBdr>
            <w:top w:val="none" w:sz="0" w:space="0" w:color="auto"/>
            <w:left w:val="none" w:sz="0" w:space="0" w:color="auto"/>
            <w:bottom w:val="none" w:sz="0" w:space="0" w:color="auto"/>
            <w:right w:val="none" w:sz="0" w:space="0" w:color="auto"/>
          </w:divBdr>
        </w:div>
        <w:div w:id="1401368382">
          <w:marLeft w:val="0"/>
          <w:marRight w:val="0"/>
          <w:marTop w:val="0"/>
          <w:marBottom w:val="0"/>
          <w:divBdr>
            <w:top w:val="none" w:sz="0" w:space="0" w:color="auto"/>
            <w:left w:val="none" w:sz="0" w:space="0" w:color="auto"/>
            <w:bottom w:val="none" w:sz="0" w:space="0" w:color="auto"/>
            <w:right w:val="none" w:sz="0" w:space="0" w:color="auto"/>
          </w:divBdr>
        </w:div>
        <w:div w:id="1626543165">
          <w:marLeft w:val="0"/>
          <w:marRight w:val="0"/>
          <w:marTop w:val="0"/>
          <w:marBottom w:val="0"/>
          <w:divBdr>
            <w:top w:val="none" w:sz="0" w:space="0" w:color="auto"/>
            <w:left w:val="none" w:sz="0" w:space="0" w:color="auto"/>
            <w:bottom w:val="none" w:sz="0" w:space="0" w:color="auto"/>
            <w:right w:val="none" w:sz="0" w:space="0" w:color="auto"/>
          </w:divBdr>
        </w:div>
      </w:divsChild>
    </w:div>
    <w:div w:id="1779334154">
      <w:bodyDiv w:val="1"/>
      <w:marLeft w:val="0"/>
      <w:marRight w:val="0"/>
      <w:marTop w:val="0"/>
      <w:marBottom w:val="0"/>
      <w:divBdr>
        <w:top w:val="none" w:sz="0" w:space="0" w:color="auto"/>
        <w:left w:val="none" w:sz="0" w:space="0" w:color="auto"/>
        <w:bottom w:val="none" w:sz="0" w:space="0" w:color="auto"/>
        <w:right w:val="none" w:sz="0" w:space="0" w:color="auto"/>
      </w:divBdr>
      <w:divsChild>
        <w:div w:id="1304770339">
          <w:marLeft w:val="0"/>
          <w:marRight w:val="0"/>
          <w:marTop w:val="0"/>
          <w:marBottom w:val="0"/>
          <w:divBdr>
            <w:top w:val="none" w:sz="0" w:space="0" w:color="auto"/>
            <w:left w:val="none" w:sz="0" w:space="0" w:color="auto"/>
            <w:bottom w:val="none" w:sz="0" w:space="0" w:color="auto"/>
            <w:right w:val="none" w:sz="0" w:space="0" w:color="auto"/>
          </w:divBdr>
        </w:div>
        <w:div w:id="1561791435">
          <w:marLeft w:val="0"/>
          <w:marRight w:val="0"/>
          <w:marTop w:val="0"/>
          <w:marBottom w:val="0"/>
          <w:divBdr>
            <w:top w:val="none" w:sz="0" w:space="0" w:color="auto"/>
            <w:left w:val="none" w:sz="0" w:space="0" w:color="auto"/>
            <w:bottom w:val="none" w:sz="0" w:space="0" w:color="auto"/>
            <w:right w:val="none" w:sz="0" w:space="0" w:color="auto"/>
          </w:divBdr>
        </w:div>
        <w:div w:id="1755585756">
          <w:marLeft w:val="0"/>
          <w:marRight w:val="0"/>
          <w:marTop w:val="0"/>
          <w:marBottom w:val="0"/>
          <w:divBdr>
            <w:top w:val="none" w:sz="0" w:space="0" w:color="auto"/>
            <w:left w:val="none" w:sz="0" w:space="0" w:color="auto"/>
            <w:bottom w:val="none" w:sz="0" w:space="0" w:color="auto"/>
            <w:right w:val="none" w:sz="0" w:space="0" w:color="auto"/>
          </w:divBdr>
        </w:div>
        <w:div w:id="797069145">
          <w:marLeft w:val="0"/>
          <w:marRight w:val="0"/>
          <w:marTop w:val="0"/>
          <w:marBottom w:val="0"/>
          <w:divBdr>
            <w:top w:val="none" w:sz="0" w:space="0" w:color="auto"/>
            <w:left w:val="none" w:sz="0" w:space="0" w:color="auto"/>
            <w:bottom w:val="none" w:sz="0" w:space="0" w:color="auto"/>
            <w:right w:val="none" w:sz="0" w:space="0" w:color="auto"/>
          </w:divBdr>
        </w:div>
        <w:div w:id="443421440">
          <w:marLeft w:val="0"/>
          <w:marRight w:val="0"/>
          <w:marTop w:val="0"/>
          <w:marBottom w:val="0"/>
          <w:divBdr>
            <w:top w:val="none" w:sz="0" w:space="0" w:color="auto"/>
            <w:left w:val="none" w:sz="0" w:space="0" w:color="auto"/>
            <w:bottom w:val="none" w:sz="0" w:space="0" w:color="auto"/>
            <w:right w:val="none" w:sz="0" w:space="0" w:color="auto"/>
          </w:divBdr>
        </w:div>
      </w:divsChild>
    </w:div>
    <w:div w:id="1785684032">
      <w:bodyDiv w:val="1"/>
      <w:marLeft w:val="0"/>
      <w:marRight w:val="0"/>
      <w:marTop w:val="0"/>
      <w:marBottom w:val="0"/>
      <w:divBdr>
        <w:top w:val="none" w:sz="0" w:space="0" w:color="auto"/>
        <w:left w:val="none" w:sz="0" w:space="0" w:color="auto"/>
        <w:bottom w:val="none" w:sz="0" w:space="0" w:color="auto"/>
        <w:right w:val="none" w:sz="0" w:space="0" w:color="auto"/>
      </w:divBdr>
    </w:div>
    <w:div w:id="1839614809">
      <w:bodyDiv w:val="1"/>
      <w:marLeft w:val="0"/>
      <w:marRight w:val="0"/>
      <w:marTop w:val="0"/>
      <w:marBottom w:val="0"/>
      <w:divBdr>
        <w:top w:val="none" w:sz="0" w:space="0" w:color="auto"/>
        <w:left w:val="none" w:sz="0" w:space="0" w:color="auto"/>
        <w:bottom w:val="none" w:sz="0" w:space="0" w:color="auto"/>
        <w:right w:val="none" w:sz="0" w:space="0" w:color="auto"/>
      </w:divBdr>
    </w:div>
    <w:div w:id="1908029937">
      <w:bodyDiv w:val="1"/>
      <w:marLeft w:val="0"/>
      <w:marRight w:val="0"/>
      <w:marTop w:val="0"/>
      <w:marBottom w:val="0"/>
      <w:divBdr>
        <w:top w:val="none" w:sz="0" w:space="0" w:color="auto"/>
        <w:left w:val="none" w:sz="0" w:space="0" w:color="auto"/>
        <w:bottom w:val="none" w:sz="0" w:space="0" w:color="auto"/>
        <w:right w:val="none" w:sz="0" w:space="0" w:color="auto"/>
      </w:divBdr>
    </w:div>
    <w:div w:id="1966697704">
      <w:bodyDiv w:val="1"/>
      <w:marLeft w:val="0"/>
      <w:marRight w:val="0"/>
      <w:marTop w:val="0"/>
      <w:marBottom w:val="0"/>
      <w:divBdr>
        <w:top w:val="none" w:sz="0" w:space="0" w:color="auto"/>
        <w:left w:val="none" w:sz="0" w:space="0" w:color="auto"/>
        <w:bottom w:val="none" w:sz="0" w:space="0" w:color="auto"/>
        <w:right w:val="none" w:sz="0" w:space="0" w:color="auto"/>
      </w:divBdr>
    </w:div>
    <w:div w:id="2022589377">
      <w:bodyDiv w:val="1"/>
      <w:marLeft w:val="0"/>
      <w:marRight w:val="0"/>
      <w:marTop w:val="0"/>
      <w:marBottom w:val="0"/>
      <w:divBdr>
        <w:top w:val="none" w:sz="0" w:space="0" w:color="auto"/>
        <w:left w:val="none" w:sz="0" w:space="0" w:color="auto"/>
        <w:bottom w:val="none" w:sz="0" w:space="0" w:color="auto"/>
        <w:right w:val="none" w:sz="0" w:space="0" w:color="auto"/>
      </w:divBdr>
      <w:divsChild>
        <w:div w:id="1303850193">
          <w:marLeft w:val="0"/>
          <w:marRight w:val="0"/>
          <w:marTop w:val="0"/>
          <w:marBottom w:val="0"/>
          <w:divBdr>
            <w:top w:val="none" w:sz="0" w:space="0" w:color="auto"/>
            <w:left w:val="none" w:sz="0" w:space="0" w:color="auto"/>
            <w:bottom w:val="none" w:sz="0" w:space="0" w:color="auto"/>
            <w:right w:val="none" w:sz="0" w:space="0" w:color="auto"/>
          </w:divBdr>
        </w:div>
        <w:div w:id="1176385520">
          <w:marLeft w:val="0"/>
          <w:marRight w:val="0"/>
          <w:marTop w:val="0"/>
          <w:marBottom w:val="0"/>
          <w:divBdr>
            <w:top w:val="none" w:sz="0" w:space="0" w:color="auto"/>
            <w:left w:val="none" w:sz="0" w:space="0" w:color="auto"/>
            <w:bottom w:val="none" w:sz="0" w:space="0" w:color="auto"/>
            <w:right w:val="none" w:sz="0" w:space="0" w:color="auto"/>
          </w:divBdr>
        </w:div>
        <w:div w:id="287513909">
          <w:marLeft w:val="0"/>
          <w:marRight w:val="0"/>
          <w:marTop w:val="0"/>
          <w:marBottom w:val="0"/>
          <w:divBdr>
            <w:top w:val="none" w:sz="0" w:space="0" w:color="auto"/>
            <w:left w:val="none" w:sz="0" w:space="0" w:color="auto"/>
            <w:bottom w:val="none" w:sz="0" w:space="0" w:color="auto"/>
            <w:right w:val="none" w:sz="0" w:space="0" w:color="auto"/>
          </w:divBdr>
        </w:div>
        <w:div w:id="154617557">
          <w:marLeft w:val="0"/>
          <w:marRight w:val="0"/>
          <w:marTop w:val="0"/>
          <w:marBottom w:val="0"/>
          <w:divBdr>
            <w:top w:val="none" w:sz="0" w:space="0" w:color="auto"/>
            <w:left w:val="none" w:sz="0" w:space="0" w:color="auto"/>
            <w:bottom w:val="none" w:sz="0" w:space="0" w:color="auto"/>
            <w:right w:val="none" w:sz="0" w:space="0" w:color="auto"/>
          </w:divBdr>
        </w:div>
      </w:divsChild>
    </w:div>
    <w:div w:id="2037463004">
      <w:bodyDiv w:val="1"/>
      <w:marLeft w:val="0"/>
      <w:marRight w:val="0"/>
      <w:marTop w:val="0"/>
      <w:marBottom w:val="0"/>
      <w:divBdr>
        <w:top w:val="none" w:sz="0" w:space="0" w:color="auto"/>
        <w:left w:val="none" w:sz="0" w:space="0" w:color="auto"/>
        <w:bottom w:val="none" w:sz="0" w:space="0" w:color="auto"/>
        <w:right w:val="none" w:sz="0" w:space="0" w:color="auto"/>
      </w:divBdr>
      <w:divsChild>
        <w:div w:id="231932097">
          <w:marLeft w:val="0"/>
          <w:marRight w:val="0"/>
          <w:marTop w:val="0"/>
          <w:marBottom w:val="0"/>
          <w:divBdr>
            <w:top w:val="none" w:sz="0" w:space="0" w:color="auto"/>
            <w:left w:val="none" w:sz="0" w:space="0" w:color="auto"/>
            <w:bottom w:val="none" w:sz="0" w:space="0" w:color="auto"/>
            <w:right w:val="none" w:sz="0" w:space="0" w:color="auto"/>
          </w:divBdr>
        </w:div>
        <w:div w:id="1872574688">
          <w:marLeft w:val="0"/>
          <w:marRight w:val="0"/>
          <w:marTop w:val="0"/>
          <w:marBottom w:val="0"/>
          <w:divBdr>
            <w:top w:val="none" w:sz="0" w:space="0" w:color="auto"/>
            <w:left w:val="none" w:sz="0" w:space="0" w:color="auto"/>
            <w:bottom w:val="none" w:sz="0" w:space="0" w:color="auto"/>
            <w:right w:val="none" w:sz="0" w:space="0" w:color="auto"/>
          </w:divBdr>
        </w:div>
      </w:divsChild>
    </w:div>
    <w:div w:id="2077894334">
      <w:bodyDiv w:val="1"/>
      <w:marLeft w:val="0"/>
      <w:marRight w:val="0"/>
      <w:marTop w:val="0"/>
      <w:marBottom w:val="0"/>
      <w:divBdr>
        <w:top w:val="none" w:sz="0" w:space="0" w:color="auto"/>
        <w:left w:val="none" w:sz="0" w:space="0" w:color="auto"/>
        <w:bottom w:val="none" w:sz="0" w:space="0" w:color="auto"/>
        <w:right w:val="none" w:sz="0" w:space="0" w:color="auto"/>
      </w:divBdr>
    </w:div>
    <w:div w:id="2086494746">
      <w:bodyDiv w:val="1"/>
      <w:marLeft w:val="0"/>
      <w:marRight w:val="0"/>
      <w:marTop w:val="0"/>
      <w:marBottom w:val="0"/>
      <w:divBdr>
        <w:top w:val="none" w:sz="0" w:space="0" w:color="auto"/>
        <w:left w:val="none" w:sz="0" w:space="0" w:color="auto"/>
        <w:bottom w:val="none" w:sz="0" w:space="0" w:color="auto"/>
        <w:right w:val="none" w:sz="0" w:space="0" w:color="auto"/>
      </w:divBdr>
    </w:div>
    <w:div w:id="2111923786">
      <w:bodyDiv w:val="1"/>
      <w:marLeft w:val="0"/>
      <w:marRight w:val="0"/>
      <w:marTop w:val="0"/>
      <w:marBottom w:val="0"/>
      <w:divBdr>
        <w:top w:val="none" w:sz="0" w:space="0" w:color="auto"/>
        <w:left w:val="none" w:sz="0" w:space="0" w:color="auto"/>
        <w:bottom w:val="none" w:sz="0" w:space="0" w:color="auto"/>
        <w:right w:val="none" w:sz="0" w:space="0" w:color="auto"/>
      </w:divBdr>
    </w:div>
    <w:div w:id="2132161644">
      <w:bodyDiv w:val="1"/>
      <w:marLeft w:val="0"/>
      <w:marRight w:val="0"/>
      <w:marTop w:val="0"/>
      <w:marBottom w:val="0"/>
      <w:divBdr>
        <w:top w:val="none" w:sz="0" w:space="0" w:color="auto"/>
        <w:left w:val="none" w:sz="0" w:space="0" w:color="auto"/>
        <w:bottom w:val="none" w:sz="0" w:space="0" w:color="auto"/>
        <w:right w:val="none" w:sz="0" w:space="0" w:color="auto"/>
      </w:divBdr>
      <w:divsChild>
        <w:div w:id="837160675">
          <w:marLeft w:val="0"/>
          <w:marRight w:val="0"/>
          <w:marTop w:val="0"/>
          <w:marBottom w:val="0"/>
          <w:divBdr>
            <w:top w:val="none" w:sz="0" w:space="0" w:color="auto"/>
            <w:left w:val="none" w:sz="0" w:space="0" w:color="auto"/>
            <w:bottom w:val="none" w:sz="0" w:space="0" w:color="auto"/>
            <w:right w:val="none" w:sz="0" w:space="0" w:color="auto"/>
          </w:divBdr>
        </w:div>
        <w:div w:id="606741350">
          <w:marLeft w:val="0"/>
          <w:marRight w:val="0"/>
          <w:marTop w:val="0"/>
          <w:marBottom w:val="0"/>
          <w:divBdr>
            <w:top w:val="none" w:sz="0" w:space="0" w:color="auto"/>
            <w:left w:val="none" w:sz="0" w:space="0" w:color="auto"/>
            <w:bottom w:val="none" w:sz="0" w:space="0" w:color="auto"/>
            <w:right w:val="none" w:sz="0" w:space="0" w:color="auto"/>
          </w:divBdr>
        </w:div>
        <w:div w:id="380984550">
          <w:marLeft w:val="0"/>
          <w:marRight w:val="0"/>
          <w:marTop w:val="0"/>
          <w:marBottom w:val="0"/>
          <w:divBdr>
            <w:top w:val="none" w:sz="0" w:space="0" w:color="auto"/>
            <w:left w:val="none" w:sz="0" w:space="0" w:color="auto"/>
            <w:bottom w:val="none" w:sz="0" w:space="0" w:color="auto"/>
            <w:right w:val="none" w:sz="0" w:space="0" w:color="auto"/>
          </w:divBdr>
        </w:div>
        <w:div w:id="272439480">
          <w:marLeft w:val="0"/>
          <w:marRight w:val="0"/>
          <w:marTop w:val="0"/>
          <w:marBottom w:val="0"/>
          <w:divBdr>
            <w:top w:val="none" w:sz="0" w:space="0" w:color="auto"/>
            <w:left w:val="none" w:sz="0" w:space="0" w:color="auto"/>
            <w:bottom w:val="none" w:sz="0" w:space="0" w:color="auto"/>
            <w:right w:val="none" w:sz="0" w:space="0" w:color="auto"/>
          </w:divBdr>
        </w:div>
        <w:div w:id="15757769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renaisi.com/transitions/" TargetMode="External"/><Relationship Id="rId21" Type="http://schemas.openxmlformats.org/officeDocument/2006/relationships/hyperlink" Target="https://www.refugeecouncil.org.uk/get-support/services/refugee-health-professionals-building-bridges-programme/" TargetMode="External"/><Relationship Id="rId42" Type="http://schemas.openxmlformats.org/officeDocument/2006/relationships/image" Target="media/image3.png"/><Relationship Id="rId47" Type="http://schemas.openxmlformats.org/officeDocument/2006/relationships/hyperlink" Target="https://refmentors.org.uk/" TargetMode="External"/><Relationship Id="rId63" Type="http://schemas.openxmlformats.org/officeDocument/2006/relationships/hyperlink" Target="https://www.cara.ngo/" TargetMode="External"/><Relationship Id="rId68" Type="http://schemas.openxmlformats.org/officeDocument/2006/relationships/hyperlink" Target="https://www.bcs.org/" TargetMode="External"/><Relationship Id="rId84" Type="http://schemas.openxmlformats.org/officeDocument/2006/relationships/hyperlink" Target="https://www.ciwem.org/" TargetMode="External"/><Relationship Id="rId89" Type="http://schemas.openxmlformats.org/officeDocument/2006/relationships/hyperlink" Target="https://www.gmc-uk.org/" TargetMode="External"/><Relationship Id="rId11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gov.uk/government/publications/recognition-of-professional-qualifications-and-regulation-of-professions-policy-statement/recognition-of-professional-qualifications-and-regulation-of-professions-policy-statement-accessible-webpage" TargetMode="External"/><Relationship Id="rId29" Type="http://schemas.openxmlformats.org/officeDocument/2006/relationships/image" Target="media/image2.png"/><Relationship Id="rId107"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hyperlink" Target="https://www.gmc-uk.org/" TargetMode="External"/><Relationship Id="rId32" Type="http://schemas.openxmlformats.org/officeDocument/2006/relationships/hyperlink" Target="https://dera.ioe.ac.uk/11971/1/Skills%2520audit%2520of%2520refugees.pdf" TargetMode="External"/><Relationship Id="rId37" Type="http://schemas.openxmlformats.org/officeDocument/2006/relationships/hyperlink" Target="https://www.gov.uk/government/publications/recognition-of-professional-qualifications-and-regulation-of-professions-policy-statement" TargetMode="External"/><Relationship Id="rId40" Type="http://schemas.openxmlformats.org/officeDocument/2006/relationships/hyperlink" Target="https://doi.org/10.1111/imig.12221" TargetMode="External"/><Relationship Id="rId45" Type="http://schemas.openxmlformats.org/officeDocument/2006/relationships/hyperlink" Target="https://refuaid.org/" TargetMode="External"/><Relationship Id="rId53" Type="http://schemas.openxmlformats.org/officeDocument/2006/relationships/hyperlink" Target="https://www.refugeecouncil.org.uk/get-support/services/refugee-health-professionals-building-bridges-programme/" TargetMode="External"/><Relationship Id="rId58" Type="http://schemas.microsoft.com/office/2007/relationships/hdphoto" Target="media/hdphoto1.wdp"/><Relationship Id="rId66" Type="http://schemas.openxmlformats.org/officeDocument/2006/relationships/hyperlink" Target="https://www.accaglobal.com/gb/en.html" TargetMode="External"/><Relationship Id="rId74" Type="http://schemas.openxmlformats.org/officeDocument/2006/relationships/hyperlink" Target="https://www.ciob.org/" TargetMode="External"/><Relationship Id="rId79" Type="http://schemas.openxmlformats.org/officeDocument/2006/relationships/hyperlink" Target="https://www.cim.co.uk/" TargetMode="External"/><Relationship Id="rId87" Type="http://schemas.openxmlformats.org/officeDocument/2006/relationships/hyperlink" Target="https://www.csp.org.uk/" TargetMode="External"/><Relationship Id="rId102" Type="http://schemas.openxmlformats.org/officeDocument/2006/relationships/hyperlink" Target="https://www.rtpi.org.uk/" TargetMode="External"/><Relationship Id="rId110" Type="http://schemas.openxmlformats.org/officeDocument/2006/relationships/image" Target="media/image17.png"/><Relationship Id="rId5" Type="http://schemas.openxmlformats.org/officeDocument/2006/relationships/numbering" Target="numbering.xml"/><Relationship Id="rId61" Type="http://schemas.openxmlformats.org/officeDocument/2006/relationships/hyperlink" Target="https://breaking-barriers.co.uk/" TargetMode="External"/><Relationship Id="rId82" Type="http://schemas.openxmlformats.org/officeDocument/2006/relationships/hyperlink" Target="https://www.cips.org/" TargetMode="External"/><Relationship Id="rId90" Type="http://schemas.openxmlformats.org/officeDocument/2006/relationships/hyperlink" Target="https://www.pharmacyregulation.org/" TargetMode="External"/><Relationship Id="rId95" Type="http://schemas.openxmlformats.org/officeDocument/2006/relationships/hyperlink" Target="https://www.ice.org.uk/" TargetMode="External"/><Relationship Id="rId19" Type="http://schemas.openxmlformats.org/officeDocument/2006/relationships/hyperlink" Target="https://www.campbellcollaboration.org/" TargetMode="External"/><Relationship Id="rId14" Type="http://schemas.openxmlformats.org/officeDocument/2006/relationships/hyperlink" Target="https://www.parnglobal.com/Public/Public/AboutUs/About_the_Professional_Body_Sector.aspx?hkey=400253da-5592-4a26-a02b-b14a3b6a60dc" TargetMode="External"/><Relationship Id="rId22" Type="http://schemas.openxmlformats.org/officeDocument/2006/relationships/hyperlink" Target="https://www.youtube.com/watch?v=W-R3y99SWmM" TargetMode="External"/><Relationship Id="rId27" Type="http://schemas.openxmlformats.org/officeDocument/2006/relationships/hyperlink" Target="https://www.paz.ai/" TargetMode="External"/><Relationship Id="rId30" Type="http://schemas.openxmlformats.org/officeDocument/2006/relationships/hyperlink" Target="https://appgrefugees.wordpress.com/publications/" TargetMode="External"/><Relationship Id="rId35" Type="http://schemas.openxmlformats.org/officeDocument/2006/relationships/hyperlink" Target="https://www.ons.gov.uk/peoplepopulationandcommunity/populationandmigration/internationalmigration/adhocs/15065headlineindicatorsforadultsarrivingintheukfromukrainequalificationsandremoteworking" TargetMode="External"/><Relationship Id="rId43" Type="http://schemas.openxmlformats.org/officeDocument/2006/relationships/hyperlink" Target="https://refugeeemploymentnetwork.co.uk" TargetMode="External"/><Relationship Id="rId48" Type="http://schemas.openxmlformats.org/officeDocument/2006/relationships/image" Target="media/image6.png"/><Relationship Id="rId56" Type="http://schemas.openxmlformats.org/officeDocument/2006/relationships/hyperlink" Target="https://www.ecctis.com" TargetMode="External"/><Relationship Id="rId64" Type="http://schemas.openxmlformats.org/officeDocument/2006/relationships/hyperlink" Target="https://arb.org.uk/" TargetMode="External"/><Relationship Id="rId69" Type="http://schemas.openxmlformats.org/officeDocument/2006/relationships/hyperlink" Target="https://www.bps.org.uk/" TargetMode="External"/><Relationship Id="rId77" Type="http://schemas.openxmlformats.org/officeDocument/2006/relationships/hyperlink" Target="https://www.cih.org/" TargetMode="External"/><Relationship Id="rId100" Type="http://schemas.openxmlformats.org/officeDocument/2006/relationships/hyperlink" Target="https://www.rsb.org.uk/" TargetMode="External"/><Relationship Id="rId105" Type="http://schemas.openxmlformats.org/officeDocument/2006/relationships/hyperlink" Target="https://www.geolsoc.org.uk/" TargetMode="External"/><Relationship Id="rId8" Type="http://schemas.openxmlformats.org/officeDocument/2006/relationships/webSettings" Target="webSettings.xml"/><Relationship Id="rId51" Type="http://schemas.openxmlformats.org/officeDocument/2006/relationships/hyperlink" Target="https://renaisi.com/transitions/" TargetMode="External"/><Relationship Id="rId72" Type="http://schemas.openxmlformats.org/officeDocument/2006/relationships/hyperlink" Target="https://chartered.college/" TargetMode="External"/><Relationship Id="rId80" Type="http://schemas.openxmlformats.org/officeDocument/2006/relationships/hyperlink" Target="https://www.cipd.co.uk/" TargetMode="External"/><Relationship Id="rId85" Type="http://schemas.openxmlformats.org/officeDocument/2006/relationships/hyperlink" Target="https://www.ciro.org/" TargetMode="External"/><Relationship Id="rId93" Type="http://schemas.openxmlformats.org/officeDocument/2006/relationships/hyperlink" Target="https://www.iop.org/" TargetMode="External"/><Relationship Id="rId98" Type="http://schemas.openxmlformats.org/officeDocument/2006/relationships/hyperlink" Target="https://www.nmc.org.uk/"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gov.uk/government/publications/recognition-of-professional-qualifications-and-regulation-of-professions-policy-statement/recognition-of-professional-qualifications-and-regulation-of-professions-policy-statement-accessible-webpage" TargetMode="External"/><Relationship Id="rId25" Type="http://schemas.openxmlformats.org/officeDocument/2006/relationships/hyperlink" Target="https://www.refugeecouncil.org.uk/get-support/services/refugee-health-professionals-building-bridges-programme/" TargetMode="External"/><Relationship Id="rId33" Type="http://schemas.openxmlformats.org/officeDocument/2006/relationships/hyperlink" Target="https://www.europarl.europa.eu/RegData/etudes/STUD/2016/578956/IPOL_STU(2016)578956_EN.pdf" TargetMode="External"/><Relationship Id="rId38" Type="http://schemas.openxmlformats.org/officeDocument/2006/relationships/hyperlink" Target="https://www.unhcr.org/uk/publications/legal/6112a6204/snapshot-assessment-on-employment-of-resettled-refugees-in-the-uk.html" TargetMode="External"/><Relationship Id="rId46" Type="http://schemas.openxmlformats.org/officeDocument/2006/relationships/image" Target="media/image5.png"/><Relationship Id="rId59" Type="http://schemas.openxmlformats.org/officeDocument/2006/relationships/hyperlink" Target="https://www.talentbeyondboundaries.org/" TargetMode="External"/><Relationship Id="rId67" Type="http://schemas.openxmlformats.org/officeDocument/2006/relationships/hyperlink" Target="https://www.bacp.co.uk/" TargetMode="External"/><Relationship Id="rId103" Type="http://schemas.openxmlformats.org/officeDocument/2006/relationships/hyperlink" Target="https://www.socialworkengland.org.uk/" TargetMode="External"/><Relationship Id="rId108" Type="http://schemas.openxmlformats.org/officeDocument/2006/relationships/image" Target="media/image15.png"/><Relationship Id="rId20" Type="http://schemas.openxmlformats.org/officeDocument/2006/relationships/hyperlink" Target="https://assets.publishing.service.gov.uk/government/uploads/system/uploads/attachment_data/file/1005090/recognition-professional-qualifications-regulation-professions-cfe-summary-responses.pdf" TargetMode="External"/><Relationship Id="rId41" Type="http://schemas.openxmlformats.org/officeDocument/2006/relationships/hyperlink" Target="https://doi.org/10.1016/j.jvb.2018.08.007" TargetMode="External"/><Relationship Id="rId54" Type="http://schemas.openxmlformats.org/officeDocument/2006/relationships/hyperlink" Target="https://www.youtube.com/watch?v=W-R3y99SWmM" TargetMode="External"/><Relationship Id="rId62" Type="http://schemas.openxmlformats.org/officeDocument/2006/relationships/image" Target="media/image12.png"/><Relationship Id="rId70" Type="http://schemas.openxmlformats.org/officeDocument/2006/relationships/hyperlink" Target="https://cbuilde.com/" TargetMode="External"/><Relationship Id="rId75" Type="http://schemas.openxmlformats.org/officeDocument/2006/relationships/hyperlink" Target="https://www.cibse.org/" TargetMode="External"/><Relationship Id="rId83" Type="http://schemas.openxmlformats.org/officeDocument/2006/relationships/hyperlink" Target="https://www.cisi.org/cisiweb2" TargetMode="External"/><Relationship Id="rId88" Type="http://schemas.openxmlformats.org/officeDocument/2006/relationships/hyperlink" Target="https://www.energyinst.org/" TargetMode="External"/><Relationship Id="rId91" Type="http://schemas.openxmlformats.org/officeDocument/2006/relationships/hyperlink" Target="https://www.hcpc-uk.org/" TargetMode="External"/><Relationship Id="rId96" Type="http://schemas.openxmlformats.org/officeDocument/2006/relationships/hyperlink" Target="https://www.theiet.org/" TargetMode="External"/><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parnglobal.com/Public/Public/AboutUs/About_the_Professional_Body_Sector.aspx?hkey=400253da-5592-4a26-a02b-b14a3b6a60dc" TargetMode="External"/><Relationship Id="rId23" Type="http://schemas.openxmlformats.org/officeDocument/2006/relationships/hyperlink" Target="https://eur02.safelinks.protection.outlook.com/?url=https%3A%2F%2Fresetuk.org%2F&amp;data=04%7C01%7CJ.Willott%40leedsbeckett.ac.uk%7C319ee7b09e124874e11b08d994cae0c1%7Cd79a81124fbe417aa112cd0fb490d85c%7C0%7C0%7C637704421352778021%7CUnknown%7CTWFpbGZsb3d8eyJWIjoiMC4wLjAwMDAiLCJQIjoiV2luMzIiLCJBTiI6Ik1haWwiLCJXVCI6Mn0%3D%7C1000&amp;sdata=wWuf9OoOil8%2BKOrI6iNg88IILL9fA2lcGKl8u3oEl3s%3D&amp;reserved=0" TargetMode="External"/><Relationship Id="rId28" Type="http://schemas.openxmlformats.org/officeDocument/2006/relationships/hyperlink" Target="mailto:j.willott@leedsbeckett.ac.uk" TargetMode="External"/><Relationship Id="rId36" Type="http://schemas.openxmlformats.org/officeDocument/2006/relationships/hyperlink" Target="https://www.compas.ox.ac.uk/2021/what-works-for-improving-refugee-outcomes-in-high-income-countries-policy-insights-for-the-uk/" TargetMode="External"/><Relationship Id="rId49" Type="http://schemas.openxmlformats.org/officeDocument/2006/relationships/hyperlink" Target="https://www.paz.ai/" TargetMode="External"/><Relationship Id="rId57" Type="http://schemas.openxmlformats.org/officeDocument/2006/relationships/image" Target="media/image10.png"/><Relationship Id="rId106" Type="http://schemas.openxmlformats.org/officeDocument/2006/relationships/image" Target="media/image13.png"/><Relationship Id="rId10" Type="http://schemas.openxmlformats.org/officeDocument/2006/relationships/endnotes" Target="endnotes.xml"/><Relationship Id="rId31" Type="http://schemas.openxmlformats.org/officeDocument/2006/relationships/hyperlink" Target="https://www.migrationyorkshire.org.uk/esol-refugees-toolkit-commissioners-and-practitioners" TargetMode="External"/><Relationship Id="rId44" Type="http://schemas.openxmlformats.org/officeDocument/2006/relationships/image" Target="media/image4.png"/><Relationship Id="rId52" Type="http://schemas.openxmlformats.org/officeDocument/2006/relationships/image" Target="media/image8.png"/><Relationship Id="rId60" Type="http://schemas.openxmlformats.org/officeDocument/2006/relationships/image" Target="media/image11.png"/><Relationship Id="rId65" Type="http://schemas.openxmlformats.org/officeDocument/2006/relationships/hyperlink" Target="https://www.aat.org.uk/" TargetMode="External"/><Relationship Id="rId73" Type="http://schemas.openxmlformats.org/officeDocument/2006/relationships/hyperlink" Target="https://www.archaeologists.net/" TargetMode="External"/><Relationship Id="rId78" Type="http://schemas.openxmlformats.org/officeDocument/2006/relationships/hyperlink" Target="https://www.ciol.org.uk/" TargetMode="External"/><Relationship Id="rId81" Type="http://schemas.openxmlformats.org/officeDocument/2006/relationships/hyperlink" Target="https://www.ciphe.org.uk/" TargetMode="External"/><Relationship Id="rId86" Type="http://schemas.openxmlformats.org/officeDocument/2006/relationships/hyperlink" Target="https://www.csd.org.uk/" TargetMode="External"/><Relationship Id="rId94" Type="http://schemas.openxmlformats.org/officeDocument/2006/relationships/hyperlink" Target="https://iagre.org/" TargetMode="External"/><Relationship Id="rId99" Type="http://schemas.openxmlformats.org/officeDocument/2006/relationships/hyperlink" Target="https://royalasiaticsociety.org/" TargetMode="External"/><Relationship Id="rId101" Type="http://schemas.openxmlformats.org/officeDocument/2006/relationships/hyperlink" Target="https://www.rsc.org/"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unhcr.org/uk/asylum-in-the-uk.html" TargetMode="External"/><Relationship Id="rId18" Type="http://schemas.openxmlformats.org/officeDocument/2006/relationships/hyperlink" Target="https://www.cochrane.org/" TargetMode="External"/><Relationship Id="rId39" Type="http://schemas.openxmlformats.org/officeDocument/2006/relationships/hyperlink" Target="https://doi.org/10.1111/imig.12883" TargetMode="External"/><Relationship Id="rId109" Type="http://schemas.openxmlformats.org/officeDocument/2006/relationships/image" Target="media/image16.png"/><Relationship Id="rId34" Type="http://schemas.openxmlformats.org/officeDocument/2006/relationships/hyperlink" Target="http://hdl.handle.net/1814/43505" TargetMode="External"/><Relationship Id="rId50" Type="http://schemas.openxmlformats.org/officeDocument/2006/relationships/image" Target="media/image7.png"/><Relationship Id="rId55" Type="http://schemas.openxmlformats.org/officeDocument/2006/relationships/image" Target="media/image9.png"/><Relationship Id="rId76" Type="http://schemas.openxmlformats.org/officeDocument/2006/relationships/hyperlink" Target="https://www.cicm.com/" TargetMode="External"/><Relationship Id="rId97" Type="http://schemas.openxmlformats.org/officeDocument/2006/relationships/hyperlink" Target="https://www.imeche.org/" TargetMode="External"/><Relationship Id="rId104" Type="http://schemas.openxmlformats.org/officeDocument/2006/relationships/hyperlink" Target="https://www.gov.uk/government/organisations/teaching-regulation-agency" TargetMode="External"/><Relationship Id="rId7" Type="http://schemas.openxmlformats.org/officeDocument/2006/relationships/settings" Target="settings.xml"/><Relationship Id="rId71" Type="http://schemas.openxmlformats.org/officeDocument/2006/relationships/hyperlink" Target="https://www.charteredbanker.com/" TargetMode="External"/><Relationship Id="rId92" Type="http://schemas.openxmlformats.org/officeDocument/2006/relationships/hyperlink" Target="https://www.icaew.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AA3EBACD332CE4D98F88C8089AA6595" ma:contentTypeVersion="16" ma:contentTypeDescription="Create a new document." ma:contentTypeScope="" ma:versionID="6d481aa036ae2e9a387ed7bfb4ffc59a">
  <xsd:schema xmlns:xsd="http://www.w3.org/2001/XMLSchema" xmlns:xs="http://www.w3.org/2001/XMLSchema" xmlns:p="http://schemas.microsoft.com/office/2006/metadata/properties" xmlns:ns2="ac5c2849-74a1-46d7-ad44-587ab7d0a8b9" xmlns:ns3="d03f6196-140b-4265-87d4-ccf08c1b02fd" targetNamespace="http://schemas.microsoft.com/office/2006/metadata/properties" ma:root="true" ma:fieldsID="fc9d291a0e1418a0f7c35c2156f01878" ns2:_="" ns3:_="">
    <xsd:import namespace="ac5c2849-74a1-46d7-ad44-587ab7d0a8b9"/>
    <xsd:import namespace="d03f6196-140b-4265-87d4-ccf08c1b02f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5c2849-74a1-46d7-ad44-587ab7d0a8b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2a0aa6c-d3d0-4970-bed1-9c1091e349b8}" ma:internalName="TaxCatchAll" ma:showField="CatchAllData" ma:web="ac5c2849-74a1-46d7-ad44-587ab7d0a8b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d03f6196-140b-4265-87d4-ccf08c1b02f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490830b-6321-4205-8fd0-8a030ac599f7"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03f6196-140b-4265-87d4-ccf08c1b02fd">
      <Terms xmlns="http://schemas.microsoft.com/office/infopath/2007/PartnerControls"/>
    </lcf76f155ced4ddcb4097134ff3c332f>
    <TaxCatchAll xmlns="ac5c2849-74a1-46d7-ad44-587ab7d0a8b9" xsi:nil="true"/>
  </documentManagement>
</p:properties>
</file>

<file path=customXml/itemProps1.xml><?xml version="1.0" encoding="utf-8"?>
<ds:datastoreItem xmlns:ds="http://schemas.openxmlformats.org/officeDocument/2006/customXml" ds:itemID="{F23E1BD1-1890-4EBD-B1FE-4CD3815B93A9}">
  <ds:schemaRefs>
    <ds:schemaRef ds:uri="http://schemas.microsoft.com/sharepoint/v3/contenttype/forms"/>
  </ds:schemaRefs>
</ds:datastoreItem>
</file>

<file path=customXml/itemProps2.xml><?xml version="1.0" encoding="utf-8"?>
<ds:datastoreItem xmlns:ds="http://schemas.openxmlformats.org/officeDocument/2006/customXml" ds:itemID="{BD4ADC23-EFCB-4CA3-A362-12791178757D}">
  <ds:schemaRefs>
    <ds:schemaRef ds:uri="http://schemas.openxmlformats.org/officeDocument/2006/bibliography"/>
  </ds:schemaRefs>
</ds:datastoreItem>
</file>

<file path=customXml/itemProps3.xml><?xml version="1.0" encoding="utf-8"?>
<ds:datastoreItem xmlns:ds="http://schemas.openxmlformats.org/officeDocument/2006/customXml" ds:itemID="{EBEF264F-48D3-4666-AAA5-916CDEAB9B5C}"/>
</file>

<file path=customXml/itemProps4.xml><?xml version="1.0" encoding="utf-8"?>
<ds:datastoreItem xmlns:ds="http://schemas.openxmlformats.org/officeDocument/2006/customXml" ds:itemID="{6DB46C23-AA59-470D-A197-751DF602685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669</TotalTime>
  <Pages>48</Pages>
  <Words>35435</Words>
  <Characters>201982</Characters>
  <Application>Microsoft Office Word</Application>
  <DocSecurity>0</DocSecurity>
  <Lines>1683</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ott, John</dc:creator>
  <cp:keywords/>
  <dc:description/>
  <cp:lastModifiedBy>Willott, John</cp:lastModifiedBy>
  <cp:revision>3023</cp:revision>
  <cp:lastPrinted>2022-12-21T17:20:00Z</cp:lastPrinted>
  <dcterms:created xsi:type="dcterms:W3CDTF">2022-09-02T14:09:00Z</dcterms:created>
  <dcterms:modified xsi:type="dcterms:W3CDTF">2022-12-2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A3EBACD332CE4D98F88C8089AA6595</vt:lpwstr>
  </property>
</Properties>
</file>